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theme/themeOverride1.xml" ContentType="application/vnd.openxmlformats-officedocument.themeOverride+xml"/>
  <Override PartName="/word/charts/chart2.xml" ContentType="application/vnd.openxmlformats-officedocument.drawingml.chart+xml"/>
  <Override PartName="/word/theme/themeOverride2.xml" ContentType="application/vnd.openxmlformats-officedocument.themeOverride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382CCA2D" w14:textId="43A85A71" w:rsidR="00852264" w:rsidRPr="00AE2FAC" w:rsidRDefault="008D1E5D" w:rsidP="0004162D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0215FA">
        <w:rPr>
          <w:rFonts w:ascii="Times New Roman" w:hAnsi="Times New Roman" w:cs="Times New Roman"/>
          <w:b/>
          <w:sz w:val="24"/>
          <w:szCs w:val="24"/>
        </w:rPr>
        <w:t>Characterizing the structural formation of</w:t>
      </w:r>
      <w:r w:rsidR="00852264" w:rsidRPr="000215FA">
        <w:rPr>
          <w:rFonts w:ascii="Times New Roman" w:hAnsi="Times New Roman" w:cs="Times New Roman"/>
          <w:b/>
          <w:sz w:val="24"/>
          <w:szCs w:val="24"/>
        </w:rPr>
        <w:t xml:space="preserve"> epoxy-amine networks</w:t>
      </w:r>
      <w:r w:rsidR="000215FA" w:rsidRPr="000215FA">
        <w:rPr>
          <w:rFonts w:ascii="Times New Roman" w:hAnsi="Times New Roman" w:cs="Times New Roman"/>
          <w:b/>
          <w:sz w:val="24"/>
          <w:szCs w:val="24"/>
        </w:rPr>
        <w:t>: the effect of monomer</w:t>
      </w:r>
      <w:r w:rsidR="000215FA">
        <w:rPr>
          <w:rFonts w:ascii="Times New Roman" w:hAnsi="Times New Roman" w:cs="Times New Roman"/>
          <w:b/>
          <w:sz w:val="24"/>
          <w:szCs w:val="24"/>
        </w:rPr>
        <w:t xml:space="preserve"> geometry</w:t>
      </w:r>
    </w:p>
    <w:p w14:paraId="2954E31C" w14:textId="77777777" w:rsidR="00852264" w:rsidRPr="00AE2FAC" w:rsidRDefault="00852264" w:rsidP="0004162D">
      <w:pPr>
        <w:spacing w:after="0" w:line="360" w:lineRule="auto"/>
        <w:jc w:val="center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 xml:space="preserve">Keroles B. Riad, </w:t>
      </w:r>
      <w:r w:rsidRPr="003D254E">
        <w:rPr>
          <w:rFonts w:ascii="Times New Roman" w:hAnsi="Times New Roman" w:cs="Times New Roman"/>
          <w:sz w:val="20"/>
          <w:szCs w:val="20"/>
        </w:rPr>
        <w:t xml:space="preserve">Rolf Schmidt, Alexandre </w:t>
      </w:r>
      <w:r w:rsidR="004E6A28" w:rsidRPr="003D254E">
        <w:rPr>
          <w:rFonts w:ascii="Times New Roman" w:hAnsi="Times New Roman" w:cs="Times New Roman"/>
          <w:sz w:val="20"/>
          <w:szCs w:val="20"/>
        </w:rPr>
        <w:t xml:space="preserve">A. </w:t>
      </w:r>
      <w:r w:rsidRPr="003D254E">
        <w:rPr>
          <w:rFonts w:ascii="Times New Roman" w:hAnsi="Times New Roman" w:cs="Times New Roman"/>
          <w:sz w:val="20"/>
          <w:szCs w:val="20"/>
        </w:rPr>
        <w:t>Arnold,</w:t>
      </w:r>
      <w:r w:rsidR="00C954AF">
        <w:rPr>
          <w:rFonts w:ascii="Times New Roman" w:hAnsi="Times New Roman" w:cs="Times New Roman"/>
          <w:sz w:val="20"/>
          <w:szCs w:val="20"/>
        </w:rPr>
        <w:t xml:space="preserve"> </w:t>
      </w:r>
      <w:r w:rsidR="003D254E">
        <w:rPr>
          <w:rFonts w:ascii="Times New Roman" w:hAnsi="Times New Roman" w:cs="Times New Roman"/>
          <w:sz w:val="20"/>
          <w:szCs w:val="20"/>
        </w:rPr>
        <w:t xml:space="preserve">Rolf Wuthrich, </w:t>
      </w:r>
      <w:r>
        <w:rPr>
          <w:rFonts w:ascii="Times New Roman" w:hAnsi="Times New Roman" w:cs="Times New Roman"/>
          <w:sz w:val="20"/>
          <w:szCs w:val="20"/>
        </w:rPr>
        <w:t>Paula M. Wood-Adams</w:t>
      </w:r>
    </w:p>
    <w:p w14:paraId="38997CF1" w14:textId="77777777" w:rsidR="00852264" w:rsidRDefault="00852264" w:rsidP="0004162D">
      <w:pPr>
        <w:spacing w:after="0" w:line="360" w:lineRule="auto"/>
        <w:jc w:val="center"/>
        <w:rPr>
          <w:rFonts w:ascii="Times New Roman" w:hAnsi="Times New Roman" w:cs="Times New Roman"/>
          <w:b/>
          <w:sz w:val="20"/>
          <w:szCs w:val="20"/>
        </w:rPr>
      </w:pPr>
    </w:p>
    <w:p w14:paraId="735B063C" w14:textId="77777777" w:rsidR="00852264" w:rsidRDefault="00852264" w:rsidP="0004162D">
      <w:pPr>
        <w:spacing w:after="0" w:line="360" w:lineRule="auto"/>
        <w:jc w:val="center"/>
        <w:rPr>
          <w:rFonts w:ascii="Times New Roman" w:hAnsi="Times New Roman" w:cs="Times New Roman"/>
          <w:b/>
          <w:sz w:val="20"/>
          <w:szCs w:val="20"/>
        </w:rPr>
      </w:pPr>
      <w:r>
        <w:rPr>
          <w:rFonts w:ascii="Times New Roman" w:hAnsi="Times New Roman" w:cs="Times New Roman"/>
          <w:b/>
          <w:sz w:val="20"/>
          <w:szCs w:val="20"/>
        </w:rPr>
        <w:t>Abstract</w:t>
      </w:r>
    </w:p>
    <w:p w14:paraId="060B2017" w14:textId="42D2E972" w:rsidR="0018348B" w:rsidRPr="007A754D" w:rsidRDefault="008D1E5D" w:rsidP="004427E8">
      <w:pPr>
        <w:spacing w:after="0" w:line="360" w:lineRule="auto"/>
        <w:jc w:val="both"/>
        <w:rPr>
          <w:rFonts w:ascii="Times New Roman" w:hAnsi="Times New Roman" w:cs="Times New Roman"/>
          <w:bCs/>
          <w:color w:val="FF0000"/>
          <w:sz w:val="20"/>
          <w:szCs w:val="20"/>
        </w:rPr>
      </w:pPr>
      <w:r w:rsidRPr="00696754">
        <w:rPr>
          <w:rFonts w:ascii="Times New Roman" w:hAnsi="Times New Roman" w:cs="Times New Roman"/>
          <w:bCs/>
          <w:sz w:val="20"/>
          <w:szCs w:val="20"/>
        </w:rPr>
        <w:t xml:space="preserve">We </w:t>
      </w:r>
      <w:r>
        <w:rPr>
          <w:rFonts w:ascii="Times New Roman" w:hAnsi="Times New Roman" w:cs="Times New Roman"/>
          <w:bCs/>
          <w:sz w:val="20"/>
          <w:szCs w:val="20"/>
        </w:rPr>
        <w:t>develop</w:t>
      </w:r>
      <w:r w:rsidRPr="00696754">
        <w:rPr>
          <w:rFonts w:ascii="Times New Roman" w:hAnsi="Times New Roman" w:cs="Times New Roman"/>
          <w:bCs/>
          <w:sz w:val="20"/>
          <w:szCs w:val="20"/>
        </w:rPr>
        <w:t xml:space="preserve"> an approach</w:t>
      </w:r>
      <w:r>
        <w:rPr>
          <w:rFonts w:ascii="Times New Roman" w:hAnsi="Times New Roman" w:cs="Times New Roman"/>
          <w:bCs/>
          <w:sz w:val="20"/>
          <w:szCs w:val="20"/>
        </w:rPr>
        <w:t xml:space="preserve"> for quantifying cure</w:t>
      </w:r>
      <w:r w:rsidRPr="00696754">
        <w:rPr>
          <w:rFonts w:ascii="Times New Roman" w:hAnsi="Times New Roman" w:cs="Times New Roman"/>
          <w:bCs/>
          <w:sz w:val="20"/>
          <w:szCs w:val="20"/>
        </w:rPr>
        <w:t xml:space="preserve"> </w:t>
      </w:r>
      <w:r w:rsidR="004427E8">
        <w:rPr>
          <w:rFonts w:ascii="Times New Roman" w:hAnsi="Times New Roman" w:cs="Times New Roman"/>
          <w:bCs/>
          <w:sz w:val="20"/>
          <w:szCs w:val="20"/>
        </w:rPr>
        <w:t>that applies</w:t>
      </w:r>
      <w:r>
        <w:rPr>
          <w:rFonts w:ascii="Times New Roman" w:hAnsi="Times New Roman" w:cs="Times New Roman"/>
          <w:bCs/>
          <w:sz w:val="20"/>
          <w:szCs w:val="20"/>
        </w:rPr>
        <w:t xml:space="preserve"> thermodynamic modelling</w:t>
      </w:r>
      <w:r w:rsidRPr="00696754">
        <w:rPr>
          <w:rFonts w:ascii="Times New Roman" w:hAnsi="Times New Roman" w:cs="Times New Roman"/>
          <w:bCs/>
          <w:sz w:val="20"/>
          <w:szCs w:val="20"/>
        </w:rPr>
        <w:t xml:space="preserve"> to interpret DSC data </w:t>
      </w:r>
      <w:r w:rsidR="004427E8">
        <w:rPr>
          <w:rFonts w:ascii="Times New Roman" w:hAnsi="Times New Roman" w:cs="Times New Roman"/>
          <w:bCs/>
          <w:sz w:val="20"/>
          <w:szCs w:val="20"/>
        </w:rPr>
        <w:t xml:space="preserve">that is </w:t>
      </w:r>
      <w:r w:rsidRPr="00696754">
        <w:rPr>
          <w:rFonts w:ascii="Times New Roman" w:hAnsi="Times New Roman" w:cs="Times New Roman"/>
          <w:bCs/>
          <w:sz w:val="20"/>
          <w:szCs w:val="20"/>
        </w:rPr>
        <w:t>consistent with solid state NMR.</w:t>
      </w:r>
      <w:r>
        <w:rPr>
          <w:rFonts w:ascii="Times New Roman" w:hAnsi="Times New Roman" w:cs="Times New Roman"/>
          <w:bCs/>
          <w:sz w:val="20"/>
          <w:szCs w:val="20"/>
        </w:rPr>
        <w:t xml:space="preserve"> </w:t>
      </w:r>
      <w:r w:rsidR="009604F0">
        <w:rPr>
          <w:rFonts w:ascii="Times New Roman" w:hAnsi="Times New Roman" w:cs="Times New Roman"/>
          <w:bCs/>
          <w:sz w:val="20"/>
          <w:szCs w:val="20"/>
        </w:rPr>
        <w:t>The effect of elements</w:t>
      </w:r>
      <w:r w:rsidR="00852264" w:rsidRPr="00696754">
        <w:rPr>
          <w:rFonts w:ascii="Times New Roman" w:hAnsi="Times New Roman" w:cs="Times New Roman"/>
          <w:bCs/>
          <w:sz w:val="20"/>
          <w:szCs w:val="20"/>
        </w:rPr>
        <w:t xml:space="preserve"> of monomer geometry, such as the angle between functional groups</w:t>
      </w:r>
      <w:r w:rsidR="009604F0">
        <w:rPr>
          <w:rFonts w:ascii="Times New Roman" w:hAnsi="Times New Roman" w:cs="Times New Roman"/>
          <w:bCs/>
          <w:sz w:val="20"/>
          <w:szCs w:val="20"/>
        </w:rPr>
        <w:t xml:space="preserve"> and the distance</w:t>
      </w:r>
      <w:r w:rsidR="00E27F6C" w:rsidRPr="00696754">
        <w:rPr>
          <w:rFonts w:ascii="Times New Roman" w:hAnsi="Times New Roman" w:cs="Times New Roman"/>
          <w:bCs/>
          <w:sz w:val="20"/>
          <w:szCs w:val="20"/>
        </w:rPr>
        <w:t xml:space="preserve"> between them</w:t>
      </w:r>
      <w:r w:rsidR="00852264" w:rsidRPr="00696754">
        <w:rPr>
          <w:rFonts w:ascii="Times New Roman" w:hAnsi="Times New Roman" w:cs="Times New Roman"/>
          <w:bCs/>
          <w:sz w:val="20"/>
          <w:szCs w:val="20"/>
        </w:rPr>
        <w:t xml:space="preserve">, on curing of epoxy-amine thermosets </w:t>
      </w:r>
      <w:r w:rsidR="004427E8">
        <w:rPr>
          <w:rFonts w:ascii="Times New Roman" w:hAnsi="Times New Roman" w:cs="Times New Roman"/>
          <w:bCs/>
          <w:sz w:val="20"/>
          <w:szCs w:val="20"/>
        </w:rPr>
        <w:t>is</w:t>
      </w:r>
      <w:r w:rsidR="00852264" w:rsidRPr="00696754">
        <w:rPr>
          <w:rFonts w:ascii="Times New Roman" w:hAnsi="Times New Roman" w:cs="Times New Roman"/>
          <w:bCs/>
          <w:sz w:val="20"/>
          <w:szCs w:val="20"/>
        </w:rPr>
        <w:t xml:space="preserve"> explored experimentally</w:t>
      </w:r>
      <w:r>
        <w:rPr>
          <w:rFonts w:ascii="Times New Roman" w:hAnsi="Times New Roman" w:cs="Times New Roman"/>
          <w:bCs/>
          <w:sz w:val="20"/>
          <w:szCs w:val="20"/>
        </w:rPr>
        <w:t xml:space="preserve"> using this new technique</w:t>
      </w:r>
      <w:r w:rsidR="00A75CB5" w:rsidRPr="00696754">
        <w:rPr>
          <w:rFonts w:ascii="Times New Roman" w:hAnsi="Times New Roman" w:cs="Times New Roman"/>
          <w:bCs/>
          <w:sz w:val="20"/>
          <w:szCs w:val="20"/>
        </w:rPr>
        <w:t xml:space="preserve">. </w:t>
      </w:r>
      <w:r w:rsidR="00581971">
        <w:rPr>
          <w:rFonts w:ascii="Times New Roman" w:hAnsi="Times New Roman" w:cs="Times New Roman"/>
          <w:bCs/>
          <w:sz w:val="20"/>
          <w:szCs w:val="20"/>
        </w:rPr>
        <w:t>The effect of the angle between functional groups</w:t>
      </w:r>
      <w:r w:rsidR="00852264" w:rsidRPr="00696754">
        <w:rPr>
          <w:rFonts w:ascii="Times New Roman" w:hAnsi="Times New Roman" w:cs="Times New Roman"/>
          <w:bCs/>
          <w:sz w:val="20"/>
          <w:szCs w:val="20"/>
        </w:rPr>
        <w:t xml:space="preserve"> on the glass transition temperature of the final cured </w:t>
      </w:r>
      <w:r w:rsidR="00246ADD" w:rsidRPr="00696754">
        <w:rPr>
          <w:rFonts w:ascii="Times New Roman" w:hAnsi="Times New Roman" w:cs="Times New Roman"/>
          <w:bCs/>
          <w:sz w:val="20"/>
          <w:szCs w:val="20"/>
        </w:rPr>
        <w:t>network</w:t>
      </w:r>
      <w:r w:rsidR="00852264" w:rsidRPr="00696754">
        <w:rPr>
          <w:rFonts w:ascii="Times New Roman" w:hAnsi="Times New Roman" w:cs="Times New Roman"/>
          <w:bCs/>
          <w:sz w:val="20"/>
          <w:szCs w:val="20"/>
        </w:rPr>
        <w:t xml:space="preserve"> </w:t>
      </w:r>
      <w:r w:rsidR="00581971">
        <w:rPr>
          <w:rFonts w:ascii="Times New Roman" w:hAnsi="Times New Roman" w:cs="Times New Roman"/>
          <w:bCs/>
          <w:sz w:val="20"/>
          <w:szCs w:val="20"/>
        </w:rPr>
        <w:t>is</w:t>
      </w:r>
      <w:r w:rsidR="00852264" w:rsidRPr="00696754">
        <w:rPr>
          <w:rFonts w:ascii="Times New Roman" w:hAnsi="Times New Roman" w:cs="Times New Roman"/>
          <w:bCs/>
          <w:sz w:val="20"/>
          <w:szCs w:val="20"/>
        </w:rPr>
        <w:t xml:space="preserve"> </w:t>
      </w:r>
      <w:r w:rsidR="004D4029" w:rsidRPr="00696754">
        <w:rPr>
          <w:rFonts w:ascii="Times New Roman" w:hAnsi="Times New Roman" w:cs="Times New Roman"/>
          <w:bCs/>
          <w:sz w:val="20"/>
          <w:szCs w:val="20"/>
        </w:rPr>
        <w:t>significant.</w:t>
      </w:r>
      <w:r w:rsidR="001335F9">
        <w:rPr>
          <w:rFonts w:ascii="Times New Roman" w:hAnsi="Times New Roman" w:cs="Times New Roman"/>
          <w:bCs/>
          <w:color w:val="FF0000"/>
          <w:sz w:val="20"/>
          <w:szCs w:val="20"/>
        </w:rPr>
        <w:t xml:space="preserve"> </w:t>
      </w:r>
      <w:r w:rsidR="00581971" w:rsidRPr="00581971">
        <w:rPr>
          <w:rFonts w:ascii="Times New Roman" w:hAnsi="Times New Roman" w:cs="Times New Roman"/>
          <w:bCs/>
          <w:sz w:val="20"/>
          <w:szCs w:val="20"/>
        </w:rPr>
        <w:t>The effect of spacing</w:t>
      </w:r>
      <w:r w:rsidR="00581971">
        <w:rPr>
          <w:rFonts w:ascii="Times New Roman" w:hAnsi="Times New Roman" w:cs="Times New Roman"/>
          <w:bCs/>
          <w:sz w:val="20"/>
          <w:szCs w:val="20"/>
        </w:rPr>
        <w:t xml:space="preserve"> between functional groups</w:t>
      </w:r>
      <w:r w:rsidR="009604F0">
        <w:rPr>
          <w:rFonts w:ascii="Times New Roman" w:hAnsi="Times New Roman" w:cs="Times New Roman"/>
          <w:bCs/>
          <w:sz w:val="20"/>
          <w:szCs w:val="20"/>
        </w:rPr>
        <w:t xml:space="preserve"> </w:t>
      </w:r>
      <w:r w:rsidR="00581971">
        <w:rPr>
          <w:rFonts w:ascii="Times New Roman" w:hAnsi="Times New Roman" w:cs="Times New Roman"/>
          <w:bCs/>
          <w:sz w:val="20"/>
          <w:szCs w:val="20"/>
        </w:rPr>
        <w:t>is</w:t>
      </w:r>
      <w:r w:rsidR="001335F9">
        <w:rPr>
          <w:rFonts w:ascii="Times New Roman" w:hAnsi="Times New Roman" w:cs="Times New Roman"/>
          <w:bCs/>
          <w:sz w:val="20"/>
          <w:szCs w:val="20"/>
        </w:rPr>
        <w:t xml:space="preserve"> </w:t>
      </w:r>
      <w:r w:rsidR="009604F0">
        <w:rPr>
          <w:rFonts w:ascii="Times New Roman" w:hAnsi="Times New Roman" w:cs="Times New Roman"/>
          <w:bCs/>
          <w:sz w:val="20"/>
          <w:szCs w:val="20"/>
        </w:rPr>
        <w:t xml:space="preserve">masked by </w:t>
      </w:r>
      <w:r w:rsidR="001335F9">
        <w:rPr>
          <w:rFonts w:ascii="Times New Roman" w:hAnsi="Times New Roman" w:cs="Times New Roman"/>
          <w:bCs/>
          <w:sz w:val="20"/>
          <w:szCs w:val="20"/>
        </w:rPr>
        <w:t>the rigid</w:t>
      </w:r>
      <w:r w:rsidR="00581971">
        <w:rPr>
          <w:rFonts w:ascii="Times New Roman" w:hAnsi="Times New Roman" w:cs="Times New Roman"/>
          <w:bCs/>
          <w:sz w:val="20"/>
          <w:szCs w:val="20"/>
        </w:rPr>
        <w:t>ity</w:t>
      </w:r>
      <w:r w:rsidR="001335F9">
        <w:rPr>
          <w:rFonts w:ascii="Times New Roman" w:hAnsi="Times New Roman" w:cs="Times New Roman"/>
          <w:bCs/>
          <w:sz w:val="20"/>
          <w:szCs w:val="20"/>
        </w:rPr>
        <w:t xml:space="preserve"> of the </w:t>
      </w:r>
      <w:r w:rsidR="00581971">
        <w:rPr>
          <w:rFonts w:ascii="Times New Roman" w:hAnsi="Times New Roman" w:cs="Times New Roman"/>
          <w:bCs/>
          <w:sz w:val="20"/>
          <w:szCs w:val="20"/>
        </w:rPr>
        <w:t>spacer</w:t>
      </w:r>
      <w:r w:rsidR="004D4029" w:rsidRPr="00696754">
        <w:rPr>
          <w:rFonts w:ascii="Times New Roman" w:hAnsi="Times New Roman" w:cs="Times New Roman"/>
          <w:bCs/>
          <w:sz w:val="20"/>
          <w:szCs w:val="20"/>
        </w:rPr>
        <w:t>. Our</w:t>
      </w:r>
      <w:r w:rsidR="0026530F">
        <w:rPr>
          <w:rFonts w:ascii="Times New Roman" w:hAnsi="Times New Roman" w:cs="Times New Roman"/>
          <w:bCs/>
          <w:sz w:val="20"/>
          <w:szCs w:val="20"/>
        </w:rPr>
        <w:t xml:space="preserve"> approach to</w:t>
      </w:r>
      <w:r w:rsidR="00B015AF" w:rsidRPr="00696754">
        <w:rPr>
          <w:rFonts w:ascii="Times New Roman" w:hAnsi="Times New Roman" w:cs="Times New Roman"/>
          <w:bCs/>
          <w:sz w:val="20"/>
          <w:szCs w:val="20"/>
        </w:rPr>
        <w:t xml:space="preserve"> interpreting</w:t>
      </w:r>
      <w:r w:rsidR="009604F0">
        <w:rPr>
          <w:rFonts w:ascii="Times New Roman" w:hAnsi="Times New Roman" w:cs="Times New Roman"/>
          <w:bCs/>
          <w:sz w:val="20"/>
          <w:szCs w:val="20"/>
        </w:rPr>
        <w:t xml:space="preserve"> DSC data allows</w:t>
      </w:r>
      <w:r w:rsidR="0018348B" w:rsidRPr="00696754">
        <w:rPr>
          <w:rFonts w:ascii="Times New Roman" w:hAnsi="Times New Roman" w:cs="Times New Roman"/>
          <w:bCs/>
          <w:sz w:val="20"/>
          <w:szCs w:val="20"/>
        </w:rPr>
        <w:t xml:space="preserve"> </w:t>
      </w:r>
      <w:r w:rsidR="00581971">
        <w:rPr>
          <w:rFonts w:ascii="Times New Roman" w:hAnsi="Times New Roman" w:cs="Times New Roman"/>
          <w:bCs/>
          <w:sz w:val="20"/>
          <w:szCs w:val="20"/>
        </w:rPr>
        <w:t xml:space="preserve">us to </w:t>
      </w:r>
      <w:r w:rsidR="0018348B" w:rsidRPr="00696754">
        <w:rPr>
          <w:rFonts w:ascii="Times New Roman" w:hAnsi="Times New Roman" w:cs="Times New Roman"/>
          <w:bCs/>
          <w:sz w:val="20"/>
          <w:szCs w:val="20"/>
        </w:rPr>
        <w:t>detect</w:t>
      </w:r>
      <w:r w:rsidR="009604F0">
        <w:rPr>
          <w:rFonts w:ascii="Times New Roman" w:hAnsi="Times New Roman" w:cs="Times New Roman"/>
          <w:bCs/>
          <w:sz w:val="20"/>
          <w:szCs w:val="20"/>
        </w:rPr>
        <w:t xml:space="preserve"> </w:t>
      </w:r>
      <w:r w:rsidR="0018348B" w:rsidRPr="00696754">
        <w:rPr>
          <w:rFonts w:ascii="Times New Roman" w:hAnsi="Times New Roman" w:cs="Times New Roman"/>
          <w:bCs/>
          <w:sz w:val="20"/>
          <w:szCs w:val="20"/>
        </w:rPr>
        <w:t xml:space="preserve">processes that </w:t>
      </w:r>
      <w:r w:rsidR="00581971">
        <w:rPr>
          <w:rFonts w:ascii="Times New Roman" w:hAnsi="Times New Roman" w:cs="Times New Roman"/>
          <w:bCs/>
          <w:sz w:val="20"/>
          <w:szCs w:val="20"/>
        </w:rPr>
        <w:t>would</w:t>
      </w:r>
      <w:r w:rsidR="0018348B" w:rsidRPr="00696754">
        <w:rPr>
          <w:rFonts w:ascii="Times New Roman" w:hAnsi="Times New Roman" w:cs="Times New Roman"/>
          <w:bCs/>
          <w:sz w:val="20"/>
          <w:szCs w:val="20"/>
        </w:rPr>
        <w:t xml:space="preserve"> have been </w:t>
      </w:r>
      <w:r w:rsidR="004D4029" w:rsidRPr="00696754">
        <w:rPr>
          <w:rFonts w:ascii="Times New Roman" w:hAnsi="Times New Roman" w:cs="Times New Roman"/>
          <w:bCs/>
          <w:sz w:val="20"/>
          <w:szCs w:val="20"/>
        </w:rPr>
        <w:t>missed otherwise</w:t>
      </w:r>
      <w:r w:rsidR="009604F0">
        <w:rPr>
          <w:rFonts w:ascii="Times New Roman" w:hAnsi="Times New Roman" w:cs="Times New Roman"/>
          <w:bCs/>
          <w:sz w:val="20"/>
          <w:szCs w:val="20"/>
        </w:rPr>
        <w:t xml:space="preserve">. This is exemplified by </w:t>
      </w:r>
      <w:r w:rsidR="00581971">
        <w:rPr>
          <w:rFonts w:ascii="Times New Roman" w:hAnsi="Times New Roman" w:cs="Times New Roman"/>
          <w:bCs/>
          <w:sz w:val="20"/>
          <w:szCs w:val="20"/>
        </w:rPr>
        <w:t>the observation</w:t>
      </w:r>
      <w:r w:rsidR="009604F0">
        <w:rPr>
          <w:rFonts w:ascii="Times New Roman" w:hAnsi="Times New Roman" w:cs="Times New Roman"/>
          <w:bCs/>
          <w:sz w:val="20"/>
          <w:szCs w:val="20"/>
        </w:rPr>
        <w:t xml:space="preserve"> of </w:t>
      </w:r>
      <w:r w:rsidR="0018348B" w:rsidRPr="00696754">
        <w:rPr>
          <w:rFonts w:ascii="Times New Roman" w:hAnsi="Times New Roman" w:cs="Times New Roman"/>
          <w:bCs/>
          <w:sz w:val="20"/>
          <w:szCs w:val="20"/>
        </w:rPr>
        <w:t xml:space="preserve">slow exothermic </w:t>
      </w:r>
      <w:r w:rsidR="00447ACE">
        <w:rPr>
          <w:rFonts w:ascii="Times New Roman" w:hAnsi="Times New Roman" w:cs="Times New Roman"/>
          <w:bCs/>
          <w:sz w:val="20"/>
          <w:szCs w:val="20"/>
        </w:rPr>
        <w:t>deterioration</w:t>
      </w:r>
      <w:r w:rsidR="0018348B" w:rsidRPr="00696754">
        <w:rPr>
          <w:rFonts w:ascii="Times New Roman" w:hAnsi="Times New Roman" w:cs="Times New Roman"/>
          <w:bCs/>
          <w:sz w:val="20"/>
          <w:szCs w:val="20"/>
        </w:rPr>
        <w:t xml:space="preserve"> </w:t>
      </w:r>
      <w:r w:rsidR="00447ACE">
        <w:rPr>
          <w:rFonts w:ascii="Times New Roman" w:hAnsi="Times New Roman" w:cs="Times New Roman"/>
          <w:bCs/>
          <w:sz w:val="20"/>
          <w:szCs w:val="20"/>
        </w:rPr>
        <w:t>reaction</w:t>
      </w:r>
      <w:r w:rsidR="0018348B" w:rsidRPr="00696754">
        <w:rPr>
          <w:rFonts w:ascii="Times New Roman" w:hAnsi="Times New Roman" w:cs="Times New Roman"/>
          <w:bCs/>
          <w:sz w:val="20"/>
          <w:szCs w:val="20"/>
        </w:rPr>
        <w:t xml:space="preserve"> occurring well below the TGA measured </w:t>
      </w:r>
      <w:r w:rsidR="00BF5459">
        <w:rPr>
          <w:rFonts w:ascii="Times New Roman" w:hAnsi="Times New Roman" w:cs="Times New Roman"/>
          <w:bCs/>
          <w:sz w:val="20"/>
          <w:szCs w:val="20"/>
        </w:rPr>
        <w:t>thermal degradation temperature</w:t>
      </w:r>
      <w:r w:rsidR="00581971">
        <w:rPr>
          <w:rFonts w:ascii="Times New Roman" w:hAnsi="Times New Roman" w:cs="Times New Roman"/>
          <w:bCs/>
          <w:sz w:val="20"/>
          <w:szCs w:val="20"/>
        </w:rPr>
        <w:t>. Our</w:t>
      </w:r>
      <w:r w:rsidR="0026530F">
        <w:rPr>
          <w:rFonts w:ascii="Times New Roman" w:hAnsi="Times New Roman" w:cs="Times New Roman"/>
          <w:bCs/>
          <w:sz w:val="20"/>
          <w:szCs w:val="20"/>
        </w:rPr>
        <w:t xml:space="preserve"> NMR </w:t>
      </w:r>
      <w:r w:rsidR="00581971">
        <w:rPr>
          <w:rFonts w:ascii="Times New Roman" w:hAnsi="Times New Roman" w:cs="Times New Roman"/>
          <w:bCs/>
          <w:sz w:val="20"/>
          <w:szCs w:val="20"/>
        </w:rPr>
        <w:t xml:space="preserve">results indicate that significant etherification occurs </w:t>
      </w:r>
      <w:r w:rsidR="00447ACE">
        <w:rPr>
          <w:rFonts w:ascii="Times New Roman" w:hAnsi="Times New Roman" w:cs="Times New Roman"/>
          <w:bCs/>
          <w:sz w:val="20"/>
          <w:szCs w:val="20"/>
        </w:rPr>
        <w:t>at</w:t>
      </w:r>
      <w:r w:rsidR="001335F9">
        <w:rPr>
          <w:rFonts w:ascii="Times New Roman" w:hAnsi="Times New Roman" w:cs="Times New Roman"/>
          <w:bCs/>
          <w:sz w:val="20"/>
          <w:szCs w:val="20"/>
        </w:rPr>
        <w:t xml:space="preserve"> 140</w:t>
      </w:r>
      <w:r w:rsidR="001335F9" w:rsidRPr="00DE7AA8">
        <w:rPr>
          <w:rFonts w:ascii="Times New Roman" w:hAnsi="Times New Roman" w:cs="Times New Roman"/>
          <w:sz w:val="20"/>
          <w:szCs w:val="20"/>
        </w:rPr>
        <w:t>°C</w:t>
      </w:r>
      <w:r w:rsidR="004427E8">
        <w:rPr>
          <w:rFonts w:ascii="Times New Roman" w:hAnsi="Times New Roman" w:cs="Times New Roman"/>
          <w:sz w:val="20"/>
          <w:szCs w:val="20"/>
        </w:rPr>
        <w:t>,</w:t>
      </w:r>
      <w:r w:rsidR="00581971">
        <w:rPr>
          <w:rFonts w:ascii="Times New Roman" w:hAnsi="Times New Roman" w:cs="Times New Roman"/>
          <w:sz w:val="20"/>
          <w:szCs w:val="20"/>
        </w:rPr>
        <w:t xml:space="preserve"> </w:t>
      </w:r>
      <w:r w:rsidR="003A6CC6">
        <w:rPr>
          <w:rFonts w:ascii="Times New Roman" w:hAnsi="Times New Roman" w:cs="Times New Roman"/>
          <w:sz w:val="20"/>
          <w:szCs w:val="20"/>
        </w:rPr>
        <w:t>unlike</w:t>
      </w:r>
      <w:r w:rsidR="00581971">
        <w:rPr>
          <w:rFonts w:ascii="Times New Roman" w:hAnsi="Times New Roman" w:cs="Times New Roman"/>
          <w:sz w:val="20"/>
          <w:szCs w:val="20"/>
        </w:rPr>
        <w:t xml:space="preserve"> the commonly held belief that it is insignificant at </w:t>
      </w:r>
      <w:r w:rsidR="00447ACE">
        <w:rPr>
          <w:rFonts w:ascii="Times New Roman" w:hAnsi="Times New Roman" w:cs="Times New Roman"/>
          <w:sz w:val="20"/>
          <w:szCs w:val="20"/>
        </w:rPr>
        <w:t>such low</w:t>
      </w:r>
      <w:r w:rsidR="00581971">
        <w:rPr>
          <w:rFonts w:ascii="Times New Roman" w:hAnsi="Times New Roman" w:cs="Times New Roman"/>
          <w:sz w:val="20"/>
          <w:szCs w:val="20"/>
        </w:rPr>
        <w:t xml:space="preserve"> temperatures</w:t>
      </w:r>
      <w:r w:rsidR="001335F9">
        <w:rPr>
          <w:rFonts w:ascii="Times New Roman" w:hAnsi="Times New Roman" w:cs="Times New Roman"/>
          <w:sz w:val="20"/>
          <w:szCs w:val="20"/>
        </w:rPr>
        <w:t>.</w:t>
      </w:r>
    </w:p>
    <w:p w14:paraId="73DAC23B" w14:textId="77777777" w:rsidR="00852264" w:rsidRDefault="00852264" w:rsidP="0004162D">
      <w:pPr>
        <w:spacing w:after="0" w:line="360" w:lineRule="auto"/>
        <w:jc w:val="both"/>
        <w:rPr>
          <w:rFonts w:ascii="Times New Roman" w:hAnsi="Times New Roman" w:cs="Times New Roman"/>
          <w:bCs/>
          <w:sz w:val="20"/>
          <w:szCs w:val="20"/>
        </w:rPr>
      </w:pPr>
    </w:p>
    <w:p w14:paraId="2A5A5443" w14:textId="77777777" w:rsidR="00852264" w:rsidRPr="004A4D9E" w:rsidRDefault="00852264" w:rsidP="0004162D">
      <w:pPr>
        <w:spacing w:after="0" w:line="360" w:lineRule="auto"/>
        <w:jc w:val="both"/>
        <w:rPr>
          <w:rFonts w:ascii="Times New Roman" w:hAnsi="Times New Roman" w:cs="Times New Roman"/>
          <w:b/>
          <w:sz w:val="20"/>
          <w:szCs w:val="20"/>
        </w:rPr>
      </w:pPr>
      <w:r w:rsidRPr="00A24369">
        <w:rPr>
          <w:rFonts w:ascii="Times New Roman" w:hAnsi="Times New Roman" w:cs="Times New Roman"/>
          <w:b/>
          <w:sz w:val="20"/>
          <w:szCs w:val="20"/>
        </w:rPr>
        <w:t>1. Introduction</w:t>
      </w:r>
    </w:p>
    <w:p w14:paraId="665F4782" w14:textId="3EA22FAE" w:rsidR="00FF3F1F" w:rsidRPr="00BF5459" w:rsidRDefault="0026530F" w:rsidP="004427E8">
      <w:pPr>
        <w:spacing w:line="36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BF5459">
        <w:rPr>
          <w:rFonts w:ascii="Times New Roman" w:hAnsi="Times New Roman" w:cs="Times New Roman"/>
          <w:sz w:val="20"/>
          <w:szCs w:val="20"/>
        </w:rPr>
        <w:t>E</w:t>
      </w:r>
      <w:r w:rsidR="00413494" w:rsidRPr="00BF5459">
        <w:rPr>
          <w:rFonts w:ascii="Times New Roman" w:hAnsi="Times New Roman" w:cs="Times New Roman"/>
          <w:sz w:val="20"/>
          <w:szCs w:val="20"/>
        </w:rPr>
        <w:t>poxy</w:t>
      </w:r>
      <w:r w:rsidR="0081129C" w:rsidRPr="00BF5459">
        <w:rPr>
          <w:rFonts w:ascii="Times New Roman" w:hAnsi="Times New Roman" w:cs="Times New Roman"/>
          <w:sz w:val="20"/>
          <w:szCs w:val="20"/>
        </w:rPr>
        <w:t>-</w:t>
      </w:r>
      <w:r w:rsidR="004D4029" w:rsidRPr="00BF5459">
        <w:rPr>
          <w:rFonts w:ascii="Times New Roman" w:hAnsi="Times New Roman" w:cs="Times New Roman"/>
          <w:sz w:val="20"/>
          <w:szCs w:val="20"/>
        </w:rPr>
        <w:t>related applications</w:t>
      </w:r>
      <w:r w:rsidR="009B37F5" w:rsidRPr="00BF5459">
        <w:rPr>
          <w:rFonts w:ascii="Times New Roman" w:hAnsi="Times New Roman" w:cs="Times New Roman"/>
          <w:sz w:val="20"/>
          <w:szCs w:val="20"/>
        </w:rPr>
        <w:t xml:space="preserve"> </w:t>
      </w:r>
      <w:r w:rsidRPr="00BF5459">
        <w:rPr>
          <w:rFonts w:ascii="Times New Roman" w:hAnsi="Times New Roman" w:cs="Times New Roman"/>
          <w:sz w:val="20"/>
          <w:szCs w:val="20"/>
        </w:rPr>
        <w:t xml:space="preserve">are widespread </w:t>
      </w:r>
      <w:r w:rsidR="00BF5459">
        <w:rPr>
          <w:rFonts w:ascii="Times New Roman" w:hAnsi="Times New Roman" w:cs="Times New Roman"/>
          <w:sz w:val="20"/>
          <w:szCs w:val="20"/>
        </w:rPr>
        <w:t>and include</w:t>
      </w:r>
      <w:r w:rsidR="00852264" w:rsidRPr="00BF5459">
        <w:rPr>
          <w:rFonts w:ascii="Times New Roman" w:hAnsi="Times New Roman" w:cs="Times New Roman"/>
          <w:sz w:val="20"/>
          <w:szCs w:val="20"/>
        </w:rPr>
        <w:t xml:space="preserve"> adhesives</w:t>
      </w:r>
      <w:r w:rsidR="001A479E" w:rsidRPr="00BF5459">
        <w:rPr>
          <w:rFonts w:ascii="Times New Roman" w:hAnsi="Times New Roman" w:cs="Times New Roman"/>
          <w:sz w:val="20"/>
          <w:szCs w:val="20"/>
        </w:rPr>
        <w:fldChar w:fldCharType="begin"/>
      </w:r>
      <w:r w:rsidR="00852264" w:rsidRPr="00BF5459">
        <w:rPr>
          <w:rFonts w:ascii="Times New Roman" w:hAnsi="Times New Roman" w:cs="Times New Roman"/>
          <w:sz w:val="20"/>
          <w:szCs w:val="20"/>
        </w:rPr>
        <w:instrText>ADDIN RW.CITE{{1 Park,Young-Jun 2009; 2 Montarnal,Damien 2011}}</w:instrText>
      </w:r>
      <w:r w:rsidR="001A479E" w:rsidRPr="00BF5459">
        <w:rPr>
          <w:rFonts w:ascii="Times New Roman" w:hAnsi="Times New Roman" w:cs="Times New Roman"/>
          <w:sz w:val="20"/>
          <w:szCs w:val="20"/>
        </w:rPr>
        <w:fldChar w:fldCharType="end"/>
      </w:r>
      <w:r w:rsidR="0017734C" w:rsidRPr="00BF5459">
        <w:rPr>
          <w:rFonts w:ascii="Times New Roman" w:hAnsi="Times New Roman" w:cs="Times New Roman"/>
          <w:sz w:val="20"/>
          <w:szCs w:val="20"/>
          <w:vertAlign w:val="superscript"/>
        </w:rPr>
        <w:t>1,2</w:t>
      </w:r>
      <w:r w:rsidR="0081129C" w:rsidRPr="00BF5459">
        <w:rPr>
          <w:rFonts w:ascii="Times New Roman" w:hAnsi="Times New Roman" w:cs="Times New Roman"/>
          <w:sz w:val="20"/>
          <w:szCs w:val="20"/>
        </w:rPr>
        <w:t xml:space="preserve">, </w:t>
      </w:r>
      <w:r w:rsidR="00852264" w:rsidRPr="00BF5459">
        <w:rPr>
          <w:rFonts w:ascii="Times New Roman" w:hAnsi="Times New Roman" w:cs="Times New Roman"/>
          <w:sz w:val="20"/>
          <w:szCs w:val="20"/>
        </w:rPr>
        <w:t>composites</w:t>
      </w:r>
      <w:r w:rsidR="001A479E" w:rsidRPr="00BF5459">
        <w:rPr>
          <w:rFonts w:ascii="Times New Roman" w:hAnsi="Times New Roman" w:cs="Times New Roman"/>
          <w:sz w:val="20"/>
          <w:szCs w:val="20"/>
        </w:rPr>
        <w:fldChar w:fldCharType="begin"/>
      </w:r>
      <w:r w:rsidR="00852264" w:rsidRPr="00BF5459">
        <w:rPr>
          <w:rFonts w:ascii="Times New Roman" w:hAnsi="Times New Roman" w:cs="Times New Roman"/>
          <w:sz w:val="20"/>
          <w:szCs w:val="20"/>
        </w:rPr>
        <w:instrText>ADDIN RW.CITE{{3 Kuilla,Tapas 2010}}</w:instrText>
      </w:r>
      <w:r w:rsidR="001A479E" w:rsidRPr="00BF5459">
        <w:rPr>
          <w:rFonts w:ascii="Times New Roman" w:hAnsi="Times New Roman" w:cs="Times New Roman"/>
          <w:sz w:val="20"/>
          <w:szCs w:val="20"/>
        </w:rPr>
        <w:fldChar w:fldCharType="end"/>
      </w:r>
      <w:r w:rsidR="0017734C" w:rsidRPr="00BF5459">
        <w:rPr>
          <w:rFonts w:ascii="Times New Roman" w:hAnsi="Times New Roman" w:cs="Times New Roman"/>
          <w:sz w:val="20"/>
          <w:szCs w:val="20"/>
          <w:vertAlign w:val="superscript"/>
        </w:rPr>
        <w:t>3</w:t>
      </w:r>
      <w:r w:rsidR="00852264" w:rsidRPr="00BF5459">
        <w:rPr>
          <w:rFonts w:ascii="Times New Roman" w:hAnsi="Times New Roman" w:cs="Times New Roman"/>
          <w:sz w:val="20"/>
          <w:szCs w:val="20"/>
        </w:rPr>
        <w:t xml:space="preserve"> and stereo-lithography 3D printing</w:t>
      </w:r>
      <w:r w:rsidR="00E00F6E" w:rsidRPr="00BF5459">
        <w:rPr>
          <w:rFonts w:ascii="Times New Roman" w:hAnsi="Times New Roman" w:cs="Times New Roman"/>
          <w:sz w:val="20"/>
          <w:szCs w:val="20"/>
          <w:vertAlign w:val="superscript"/>
        </w:rPr>
        <w:t>4</w:t>
      </w:r>
      <w:r w:rsidR="001A479E" w:rsidRPr="00BF5459">
        <w:rPr>
          <w:rFonts w:ascii="Times New Roman" w:hAnsi="Times New Roman" w:cs="Times New Roman"/>
          <w:sz w:val="20"/>
          <w:szCs w:val="20"/>
        </w:rPr>
        <w:fldChar w:fldCharType="begin"/>
      </w:r>
      <w:r w:rsidR="00852264" w:rsidRPr="00BF5459">
        <w:rPr>
          <w:rFonts w:ascii="Times New Roman" w:hAnsi="Times New Roman" w:cs="Times New Roman"/>
          <w:sz w:val="20"/>
          <w:szCs w:val="20"/>
        </w:rPr>
        <w:instrText>ADDIN RW.CITE{{20 Esposito Corcione, C. 2004}}</w:instrText>
      </w:r>
      <w:r w:rsidR="001A479E" w:rsidRPr="00BF5459">
        <w:rPr>
          <w:rFonts w:ascii="Times New Roman" w:hAnsi="Times New Roman" w:cs="Times New Roman"/>
          <w:sz w:val="20"/>
          <w:szCs w:val="20"/>
        </w:rPr>
        <w:fldChar w:fldCharType="end"/>
      </w:r>
      <w:r w:rsidR="00A465AB" w:rsidRPr="00BF5459">
        <w:rPr>
          <w:rFonts w:ascii="Times New Roman" w:hAnsi="Times New Roman" w:cs="Times New Roman"/>
          <w:sz w:val="20"/>
          <w:szCs w:val="20"/>
        </w:rPr>
        <w:t>. However</w:t>
      </w:r>
      <w:r w:rsidR="00BF5459" w:rsidRPr="00BF5459">
        <w:rPr>
          <w:rFonts w:ascii="Times New Roman" w:hAnsi="Times New Roman" w:cs="Times New Roman"/>
          <w:sz w:val="20"/>
          <w:szCs w:val="20"/>
        </w:rPr>
        <w:t>,</w:t>
      </w:r>
      <w:r w:rsidR="00C52D74" w:rsidRPr="00BF5459">
        <w:rPr>
          <w:rFonts w:ascii="Times New Roman" w:hAnsi="Times New Roman" w:cs="Times New Roman"/>
          <w:sz w:val="20"/>
          <w:szCs w:val="20"/>
        </w:rPr>
        <w:t xml:space="preserve"> </w:t>
      </w:r>
      <w:r w:rsidR="00852264" w:rsidRPr="00BF5459">
        <w:rPr>
          <w:rFonts w:ascii="Times New Roman" w:hAnsi="Times New Roman" w:cs="Times New Roman"/>
          <w:sz w:val="20"/>
          <w:szCs w:val="20"/>
        </w:rPr>
        <w:t xml:space="preserve">epoxy systems </w:t>
      </w:r>
      <w:r w:rsidR="00BF5459" w:rsidRPr="00BF5459">
        <w:rPr>
          <w:rFonts w:ascii="Times New Roman" w:hAnsi="Times New Roman" w:cs="Times New Roman"/>
          <w:sz w:val="20"/>
          <w:szCs w:val="20"/>
        </w:rPr>
        <w:t xml:space="preserve">are particularly difficult to characterise </w:t>
      </w:r>
      <w:r w:rsidR="00852264" w:rsidRPr="00BF5459">
        <w:rPr>
          <w:rFonts w:ascii="Times New Roman" w:hAnsi="Times New Roman" w:cs="Times New Roman"/>
          <w:sz w:val="20"/>
          <w:szCs w:val="20"/>
        </w:rPr>
        <w:t>due to their complex network structure</w:t>
      </w:r>
      <w:r w:rsidR="00C52D74" w:rsidRPr="00BF5459">
        <w:rPr>
          <w:rFonts w:ascii="Times New Roman" w:hAnsi="Times New Roman" w:cs="Times New Roman"/>
          <w:sz w:val="20"/>
          <w:szCs w:val="20"/>
        </w:rPr>
        <w:t>s</w:t>
      </w:r>
      <w:r w:rsidR="00852264" w:rsidRPr="00BF5459">
        <w:rPr>
          <w:rFonts w:ascii="Times New Roman" w:hAnsi="Times New Roman" w:cs="Times New Roman"/>
          <w:sz w:val="20"/>
          <w:szCs w:val="20"/>
        </w:rPr>
        <w:t xml:space="preserve"> </w:t>
      </w:r>
      <w:r w:rsidR="00BF5459" w:rsidRPr="00BF5459">
        <w:rPr>
          <w:rFonts w:ascii="Times New Roman" w:hAnsi="Times New Roman" w:cs="Times New Roman"/>
          <w:sz w:val="20"/>
          <w:szCs w:val="20"/>
        </w:rPr>
        <w:t>resulting from</w:t>
      </w:r>
      <w:r w:rsidR="00852264" w:rsidRPr="00BF5459">
        <w:rPr>
          <w:rFonts w:ascii="Times New Roman" w:hAnsi="Times New Roman" w:cs="Times New Roman"/>
          <w:sz w:val="20"/>
          <w:szCs w:val="20"/>
        </w:rPr>
        <w:t xml:space="preserve"> </w:t>
      </w:r>
      <w:r w:rsidR="004300A3">
        <w:rPr>
          <w:rFonts w:ascii="Times New Roman" w:hAnsi="Times New Roman" w:cs="Times New Roman"/>
          <w:sz w:val="20"/>
          <w:szCs w:val="20"/>
        </w:rPr>
        <w:t>gelation (occurring after a third of functional groups react</w:t>
      </w:r>
      <w:r w:rsidR="004300A3">
        <w:rPr>
          <w:rFonts w:ascii="Times New Roman" w:hAnsi="Times New Roman" w:cs="Times New Roman"/>
          <w:sz w:val="20"/>
          <w:szCs w:val="20"/>
          <w:vertAlign w:val="superscript"/>
        </w:rPr>
        <w:t>9</w:t>
      </w:r>
      <w:r w:rsidR="002B7760">
        <w:rPr>
          <w:rFonts w:ascii="Times New Roman" w:hAnsi="Times New Roman" w:cs="Times New Roman"/>
          <w:sz w:val="20"/>
          <w:szCs w:val="20"/>
        </w:rPr>
        <w:t>),</w:t>
      </w:r>
      <w:r w:rsidR="004300A3">
        <w:rPr>
          <w:rFonts w:ascii="Times New Roman" w:hAnsi="Times New Roman" w:cs="Times New Roman"/>
          <w:sz w:val="20"/>
          <w:szCs w:val="20"/>
        </w:rPr>
        <w:t xml:space="preserve"> </w:t>
      </w:r>
      <w:r w:rsidR="00500286" w:rsidRPr="00BF5459">
        <w:rPr>
          <w:rFonts w:ascii="Times New Roman" w:hAnsi="Times New Roman" w:cs="Times New Roman"/>
          <w:sz w:val="20"/>
          <w:szCs w:val="20"/>
        </w:rPr>
        <w:t>cross-</w:t>
      </w:r>
      <w:r w:rsidR="00BF5459" w:rsidRPr="00BF5459">
        <w:rPr>
          <w:rFonts w:ascii="Times New Roman" w:hAnsi="Times New Roman" w:cs="Times New Roman"/>
          <w:sz w:val="20"/>
          <w:szCs w:val="20"/>
        </w:rPr>
        <w:t>linking and</w:t>
      </w:r>
      <w:r w:rsidR="00852264" w:rsidRPr="00BF5459">
        <w:rPr>
          <w:rFonts w:ascii="Times New Roman" w:hAnsi="Times New Roman" w:cs="Times New Roman"/>
          <w:sz w:val="20"/>
          <w:szCs w:val="20"/>
        </w:rPr>
        <w:t xml:space="preserve"> side reactions</w:t>
      </w:r>
      <w:r w:rsidR="001A479E" w:rsidRPr="00BF5459">
        <w:rPr>
          <w:rFonts w:ascii="Times New Roman" w:hAnsi="Times New Roman" w:cs="Times New Roman"/>
          <w:sz w:val="20"/>
          <w:szCs w:val="20"/>
        </w:rPr>
        <w:fldChar w:fldCharType="begin"/>
      </w:r>
      <w:r w:rsidR="00852264" w:rsidRPr="00BF5459">
        <w:rPr>
          <w:rFonts w:ascii="Times New Roman" w:hAnsi="Times New Roman" w:cs="Times New Roman"/>
          <w:sz w:val="20"/>
          <w:szCs w:val="20"/>
        </w:rPr>
        <w:instrText>ADDIN RW.CITE{{4 Sbirrazzuoli,Nicolas 2006}}</w:instrText>
      </w:r>
      <w:r w:rsidR="001A479E" w:rsidRPr="00BF5459">
        <w:rPr>
          <w:rFonts w:ascii="Times New Roman" w:hAnsi="Times New Roman" w:cs="Times New Roman"/>
          <w:sz w:val="20"/>
          <w:szCs w:val="20"/>
        </w:rPr>
        <w:fldChar w:fldCharType="end"/>
      </w:r>
      <w:r w:rsidR="0017734C" w:rsidRPr="00BF5459">
        <w:rPr>
          <w:rFonts w:ascii="Times New Roman" w:hAnsi="Times New Roman" w:cs="Times New Roman"/>
          <w:sz w:val="20"/>
          <w:szCs w:val="20"/>
          <w:vertAlign w:val="superscript"/>
        </w:rPr>
        <w:t>5</w:t>
      </w:r>
      <w:r w:rsidR="004427E8">
        <w:rPr>
          <w:rFonts w:ascii="Times New Roman" w:hAnsi="Times New Roman" w:cs="Times New Roman"/>
          <w:sz w:val="20"/>
          <w:szCs w:val="20"/>
        </w:rPr>
        <w:t>, and the variation of</w:t>
      </w:r>
      <w:r w:rsidR="00852264" w:rsidRPr="00BF5459">
        <w:rPr>
          <w:rFonts w:ascii="Times New Roman" w:hAnsi="Times New Roman" w:cs="Times New Roman"/>
          <w:sz w:val="20"/>
          <w:szCs w:val="20"/>
        </w:rPr>
        <w:t xml:space="preserve"> reactivi</w:t>
      </w:r>
      <w:r w:rsidR="004427E8">
        <w:rPr>
          <w:rFonts w:ascii="Times New Roman" w:hAnsi="Times New Roman" w:cs="Times New Roman"/>
          <w:sz w:val="20"/>
          <w:szCs w:val="20"/>
        </w:rPr>
        <w:t>ty</w:t>
      </w:r>
      <w:r w:rsidR="00BF5459" w:rsidRPr="00BF5459">
        <w:rPr>
          <w:rFonts w:ascii="Times New Roman" w:hAnsi="Times New Roman" w:cs="Times New Roman"/>
          <w:sz w:val="20"/>
          <w:szCs w:val="20"/>
        </w:rPr>
        <w:t>,</w:t>
      </w:r>
      <w:r w:rsidR="005A5C43" w:rsidRPr="00BF5459">
        <w:rPr>
          <w:rFonts w:ascii="Times New Roman" w:hAnsi="Times New Roman" w:cs="Times New Roman"/>
          <w:sz w:val="20"/>
          <w:szCs w:val="20"/>
        </w:rPr>
        <w:t xml:space="preserve"> mobilit</w:t>
      </w:r>
      <w:r w:rsidR="004427E8">
        <w:rPr>
          <w:rFonts w:ascii="Times New Roman" w:hAnsi="Times New Roman" w:cs="Times New Roman"/>
          <w:sz w:val="20"/>
          <w:szCs w:val="20"/>
        </w:rPr>
        <w:t>y</w:t>
      </w:r>
      <w:r w:rsidR="005A5C43" w:rsidRPr="00BF5459">
        <w:rPr>
          <w:rFonts w:ascii="Times New Roman" w:hAnsi="Times New Roman" w:cs="Times New Roman"/>
          <w:sz w:val="20"/>
          <w:szCs w:val="20"/>
          <w:vertAlign w:val="superscript"/>
        </w:rPr>
        <w:t>7</w:t>
      </w:r>
      <w:r w:rsidR="00BF5459" w:rsidRPr="00BF5459">
        <w:rPr>
          <w:rFonts w:ascii="Times New Roman" w:hAnsi="Times New Roman" w:cs="Times New Roman"/>
          <w:sz w:val="20"/>
          <w:szCs w:val="20"/>
        </w:rPr>
        <w:t xml:space="preserve"> and steric hindrance</w:t>
      </w:r>
      <w:r w:rsidR="00BF5459" w:rsidRPr="00BF5459">
        <w:rPr>
          <w:rFonts w:ascii="Times New Roman" w:hAnsi="Times New Roman" w:cs="Times New Roman"/>
          <w:sz w:val="20"/>
          <w:szCs w:val="20"/>
        </w:rPr>
        <w:fldChar w:fldCharType="begin"/>
      </w:r>
      <w:r w:rsidR="00BF5459" w:rsidRPr="00BF5459">
        <w:rPr>
          <w:rFonts w:ascii="Times New Roman" w:hAnsi="Times New Roman" w:cs="Times New Roman"/>
          <w:sz w:val="20"/>
          <w:szCs w:val="20"/>
        </w:rPr>
        <w:instrText>ADDIN RW.CITE{{21 Oleinik, Eduard F. 1986}}</w:instrText>
      </w:r>
      <w:r w:rsidR="00BF5459" w:rsidRPr="00BF5459">
        <w:rPr>
          <w:rFonts w:ascii="Times New Roman" w:hAnsi="Times New Roman" w:cs="Times New Roman"/>
          <w:sz w:val="20"/>
          <w:szCs w:val="20"/>
        </w:rPr>
        <w:fldChar w:fldCharType="end"/>
      </w:r>
      <w:r w:rsidR="00BF5459" w:rsidRPr="00BF5459">
        <w:rPr>
          <w:rFonts w:ascii="Times New Roman" w:hAnsi="Times New Roman" w:cs="Times New Roman"/>
          <w:sz w:val="20"/>
          <w:szCs w:val="20"/>
          <w:vertAlign w:val="superscript"/>
        </w:rPr>
        <w:t>6</w:t>
      </w:r>
      <w:r w:rsidR="004427E8">
        <w:rPr>
          <w:rFonts w:ascii="Times New Roman" w:hAnsi="Times New Roman" w:cs="Times New Roman"/>
          <w:sz w:val="20"/>
          <w:szCs w:val="20"/>
        </w:rPr>
        <w:t xml:space="preserve"> as the structure </w:t>
      </w:r>
      <w:r w:rsidR="007A706A">
        <w:rPr>
          <w:rFonts w:ascii="Times New Roman" w:hAnsi="Times New Roman" w:cs="Times New Roman"/>
          <w:sz w:val="20"/>
          <w:szCs w:val="20"/>
        </w:rPr>
        <w:t>evolves</w:t>
      </w:r>
      <w:r w:rsidR="001A479E" w:rsidRPr="00BF5459">
        <w:rPr>
          <w:rFonts w:ascii="Times New Roman" w:hAnsi="Times New Roman" w:cs="Times New Roman"/>
          <w:sz w:val="20"/>
          <w:szCs w:val="20"/>
        </w:rPr>
        <w:fldChar w:fldCharType="begin"/>
      </w:r>
      <w:r w:rsidR="00852264" w:rsidRPr="00BF5459">
        <w:rPr>
          <w:rFonts w:ascii="Times New Roman" w:hAnsi="Times New Roman" w:cs="Times New Roman"/>
          <w:sz w:val="20"/>
          <w:szCs w:val="20"/>
        </w:rPr>
        <w:instrText>ADDIN RW.CITE{{7 Dušek,K. 2000}}</w:instrText>
      </w:r>
      <w:r w:rsidR="001A479E" w:rsidRPr="00BF5459">
        <w:rPr>
          <w:rFonts w:ascii="Times New Roman" w:hAnsi="Times New Roman" w:cs="Times New Roman"/>
          <w:sz w:val="20"/>
          <w:szCs w:val="20"/>
        </w:rPr>
        <w:fldChar w:fldCharType="end"/>
      </w:r>
      <w:r w:rsidR="00852264" w:rsidRPr="00BF5459">
        <w:rPr>
          <w:rFonts w:ascii="Times New Roman" w:hAnsi="Times New Roman" w:cs="Times New Roman"/>
          <w:sz w:val="20"/>
          <w:szCs w:val="20"/>
        </w:rPr>
        <w:t>.</w:t>
      </w:r>
      <w:r w:rsidR="00D3336B" w:rsidRPr="00BF5459">
        <w:rPr>
          <w:rFonts w:ascii="Times New Roman" w:hAnsi="Times New Roman" w:cs="Times New Roman"/>
          <w:sz w:val="20"/>
          <w:szCs w:val="20"/>
        </w:rPr>
        <w:t xml:space="preserve"> </w:t>
      </w:r>
    </w:p>
    <w:p w14:paraId="770CF6A9" w14:textId="4DEB59B0" w:rsidR="00852264" w:rsidRDefault="007B7DA7" w:rsidP="0004162D">
      <w:pPr>
        <w:spacing w:line="360" w:lineRule="auto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 xml:space="preserve">Monomer geometry </w:t>
      </w:r>
      <w:r w:rsidR="00D34B79">
        <w:rPr>
          <w:rFonts w:ascii="Times New Roman" w:hAnsi="Times New Roman" w:cs="Times New Roman"/>
          <w:sz w:val="20"/>
          <w:szCs w:val="20"/>
        </w:rPr>
        <w:t>act</w:t>
      </w:r>
      <w:r>
        <w:rPr>
          <w:rFonts w:ascii="Times New Roman" w:hAnsi="Times New Roman" w:cs="Times New Roman"/>
          <w:sz w:val="20"/>
          <w:szCs w:val="20"/>
        </w:rPr>
        <w:t>s</w:t>
      </w:r>
      <w:r w:rsidR="00D3336B" w:rsidRPr="00E00F6E">
        <w:rPr>
          <w:rFonts w:ascii="Times New Roman" w:hAnsi="Times New Roman" w:cs="Times New Roman"/>
          <w:sz w:val="20"/>
          <w:szCs w:val="20"/>
        </w:rPr>
        <w:t xml:space="preserve"> as</w:t>
      </w:r>
      <w:r w:rsidR="00A46132">
        <w:rPr>
          <w:rFonts w:ascii="Times New Roman" w:hAnsi="Times New Roman" w:cs="Times New Roman"/>
          <w:sz w:val="20"/>
          <w:szCs w:val="20"/>
        </w:rPr>
        <w:t xml:space="preserve"> an</w:t>
      </w:r>
      <w:r w:rsidR="00D3336B" w:rsidRPr="00E00F6E">
        <w:rPr>
          <w:rFonts w:ascii="Times New Roman" w:hAnsi="Times New Roman" w:cs="Times New Roman"/>
          <w:sz w:val="20"/>
          <w:szCs w:val="20"/>
        </w:rPr>
        <w:t xml:space="preserve"> architectural precu</w:t>
      </w:r>
      <w:r w:rsidR="003A4DE6">
        <w:rPr>
          <w:rFonts w:ascii="Times New Roman" w:hAnsi="Times New Roman" w:cs="Times New Roman"/>
          <w:sz w:val="20"/>
          <w:szCs w:val="20"/>
        </w:rPr>
        <w:t>rso</w:t>
      </w:r>
      <w:r w:rsidR="003A4DE6" w:rsidRPr="00FB4290">
        <w:rPr>
          <w:rFonts w:ascii="Times New Roman" w:hAnsi="Times New Roman" w:cs="Times New Roman"/>
          <w:sz w:val="20"/>
          <w:szCs w:val="20"/>
        </w:rPr>
        <w:t>r</w:t>
      </w:r>
      <w:r w:rsidR="000F73EF" w:rsidRPr="00FB4290">
        <w:rPr>
          <w:rFonts w:ascii="Times New Roman" w:hAnsi="Times New Roman" w:cs="Times New Roman"/>
          <w:sz w:val="20"/>
          <w:szCs w:val="20"/>
          <w:vertAlign w:val="superscript"/>
        </w:rPr>
        <w:t>7</w:t>
      </w:r>
      <w:r w:rsidR="00D34B79" w:rsidRPr="00FB4290">
        <w:rPr>
          <w:rFonts w:ascii="Times New Roman" w:hAnsi="Times New Roman" w:cs="Times New Roman"/>
          <w:sz w:val="20"/>
          <w:szCs w:val="20"/>
          <w:vertAlign w:val="superscript"/>
        </w:rPr>
        <w:t xml:space="preserve"> </w:t>
      </w:r>
      <w:r w:rsidR="003F21C5">
        <w:rPr>
          <w:rFonts w:ascii="Times New Roman" w:hAnsi="Times New Roman" w:cs="Times New Roman"/>
          <w:sz w:val="20"/>
          <w:szCs w:val="20"/>
        </w:rPr>
        <w:t>for</w:t>
      </w:r>
      <w:r w:rsidR="00D34B79" w:rsidRPr="00FB4290">
        <w:rPr>
          <w:rFonts w:ascii="Times New Roman" w:hAnsi="Times New Roman" w:cs="Times New Roman"/>
          <w:sz w:val="20"/>
          <w:szCs w:val="20"/>
        </w:rPr>
        <w:t xml:space="preserve"> network topology</w:t>
      </w:r>
      <w:r w:rsidR="00D3336B" w:rsidRPr="00FB4290">
        <w:rPr>
          <w:rFonts w:ascii="Times New Roman" w:hAnsi="Times New Roman" w:cs="Times New Roman"/>
          <w:sz w:val="20"/>
          <w:szCs w:val="20"/>
        </w:rPr>
        <w:t xml:space="preserve">. </w:t>
      </w:r>
      <w:r w:rsidR="001A260A" w:rsidRPr="00FB4290">
        <w:rPr>
          <w:rFonts w:ascii="Times New Roman" w:hAnsi="Times New Roman" w:cs="Times New Roman"/>
          <w:sz w:val="20"/>
          <w:szCs w:val="20"/>
        </w:rPr>
        <w:t xml:space="preserve">The </w:t>
      </w:r>
      <w:r w:rsidR="003F21C5">
        <w:rPr>
          <w:rFonts w:ascii="Times New Roman" w:hAnsi="Times New Roman" w:cs="Times New Roman"/>
          <w:sz w:val="20"/>
          <w:szCs w:val="20"/>
        </w:rPr>
        <w:t xml:space="preserve">evolving </w:t>
      </w:r>
      <w:r w:rsidRPr="00FB4290">
        <w:rPr>
          <w:rFonts w:ascii="Times New Roman" w:hAnsi="Times New Roman" w:cs="Times New Roman"/>
          <w:sz w:val="20"/>
          <w:szCs w:val="20"/>
        </w:rPr>
        <w:t xml:space="preserve">network </w:t>
      </w:r>
      <w:r w:rsidR="005A5C43" w:rsidRPr="00FB4290">
        <w:rPr>
          <w:rFonts w:ascii="Times New Roman" w:hAnsi="Times New Roman" w:cs="Times New Roman"/>
          <w:sz w:val="20"/>
          <w:szCs w:val="20"/>
        </w:rPr>
        <w:t xml:space="preserve">eventually </w:t>
      </w:r>
      <w:r w:rsidR="003F21C5">
        <w:rPr>
          <w:rFonts w:ascii="Times New Roman" w:hAnsi="Times New Roman" w:cs="Times New Roman"/>
          <w:sz w:val="20"/>
          <w:szCs w:val="20"/>
        </w:rPr>
        <w:t>prevents</w:t>
      </w:r>
      <w:r w:rsidR="001A260A" w:rsidRPr="00FB4290">
        <w:rPr>
          <w:rFonts w:ascii="Times New Roman" w:hAnsi="Times New Roman" w:cs="Times New Roman"/>
          <w:sz w:val="20"/>
          <w:szCs w:val="20"/>
        </w:rPr>
        <w:t xml:space="preserve"> </w:t>
      </w:r>
      <w:r w:rsidR="00500286" w:rsidRPr="00FB4290">
        <w:rPr>
          <w:rFonts w:ascii="Times New Roman" w:hAnsi="Times New Roman" w:cs="Times New Roman"/>
          <w:sz w:val="20"/>
          <w:szCs w:val="20"/>
        </w:rPr>
        <w:t>unreacted</w:t>
      </w:r>
      <w:r w:rsidR="00D565F0" w:rsidRPr="00FB4290">
        <w:rPr>
          <w:rFonts w:ascii="Times New Roman" w:hAnsi="Times New Roman" w:cs="Times New Roman"/>
          <w:sz w:val="20"/>
          <w:szCs w:val="20"/>
        </w:rPr>
        <w:t xml:space="preserve"> </w:t>
      </w:r>
      <w:r w:rsidR="00434761" w:rsidRPr="00FB4290">
        <w:rPr>
          <w:rFonts w:ascii="Times New Roman" w:hAnsi="Times New Roman" w:cs="Times New Roman"/>
          <w:sz w:val="20"/>
          <w:szCs w:val="20"/>
        </w:rPr>
        <w:t xml:space="preserve">functional groups </w:t>
      </w:r>
      <w:r w:rsidR="003F21C5">
        <w:rPr>
          <w:rFonts w:ascii="Times New Roman" w:hAnsi="Times New Roman" w:cs="Times New Roman"/>
          <w:sz w:val="20"/>
          <w:szCs w:val="20"/>
        </w:rPr>
        <w:t>from</w:t>
      </w:r>
      <w:r w:rsidR="00434761" w:rsidRPr="00FB4290">
        <w:rPr>
          <w:rFonts w:ascii="Times New Roman" w:hAnsi="Times New Roman" w:cs="Times New Roman"/>
          <w:sz w:val="20"/>
          <w:szCs w:val="20"/>
        </w:rPr>
        <w:t xml:space="preserve"> meet</w:t>
      </w:r>
      <w:r w:rsidR="003F21C5">
        <w:rPr>
          <w:rFonts w:ascii="Times New Roman" w:hAnsi="Times New Roman" w:cs="Times New Roman"/>
          <w:sz w:val="20"/>
          <w:szCs w:val="20"/>
        </w:rPr>
        <w:t>ing, at a stat</w:t>
      </w:r>
      <w:r w:rsidR="0026530F">
        <w:rPr>
          <w:rFonts w:ascii="Times New Roman" w:hAnsi="Times New Roman" w:cs="Times New Roman"/>
          <w:sz w:val="20"/>
          <w:szCs w:val="20"/>
        </w:rPr>
        <w:t>e called</w:t>
      </w:r>
      <w:r w:rsidR="009917F2" w:rsidRPr="00FB4290">
        <w:rPr>
          <w:rFonts w:ascii="Times New Roman" w:hAnsi="Times New Roman" w:cs="Times New Roman"/>
          <w:sz w:val="20"/>
          <w:szCs w:val="20"/>
        </w:rPr>
        <w:t xml:space="preserve"> the </w:t>
      </w:r>
      <w:r w:rsidR="001A260A" w:rsidRPr="00FB4290">
        <w:rPr>
          <w:rFonts w:ascii="Times New Roman" w:hAnsi="Times New Roman" w:cs="Times New Roman"/>
          <w:sz w:val="20"/>
          <w:szCs w:val="20"/>
        </w:rPr>
        <w:t>“</w:t>
      </w:r>
      <w:r w:rsidR="009917F2" w:rsidRPr="00FB4290">
        <w:rPr>
          <w:rFonts w:ascii="Times New Roman" w:hAnsi="Times New Roman" w:cs="Times New Roman"/>
          <w:sz w:val="20"/>
          <w:szCs w:val="20"/>
        </w:rPr>
        <w:t>topological limit</w:t>
      </w:r>
      <w:r w:rsidR="001A260A" w:rsidRPr="00FB4290">
        <w:rPr>
          <w:rFonts w:ascii="Times New Roman" w:hAnsi="Times New Roman" w:cs="Times New Roman"/>
          <w:sz w:val="20"/>
          <w:szCs w:val="20"/>
        </w:rPr>
        <w:t>”</w:t>
      </w:r>
      <w:r w:rsidR="000F73EF" w:rsidRPr="00FB4290">
        <w:rPr>
          <w:rFonts w:ascii="Times New Roman" w:hAnsi="Times New Roman" w:cs="Times New Roman"/>
          <w:sz w:val="20"/>
          <w:szCs w:val="20"/>
          <w:vertAlign w:val="superscript"/>
        </w:rPr>
        <w:t>7</w:t>
      </w:r>
      <w:r w:rsidR="000F73EF" w:rsidRPr="00FB4290">
        <w:rPr>
          <w:rFonts w:ascii="Times New Roman" w:hAnsi="Times New Roman" w:cs="Times New Roman"/>
          <w:sz w:val="20"/>
          <w:szCs w:val="20"/>
        </w:rPr>
        <w:t>.</w:t>
      </w:r>
      <w:r w:rsidR="00246ADD" w:rsidRPr="00FB4290">
        <w:rPr>
          <w:rFonts w:ascii="Times New Roman" w:hAnsi="Times New Roman" w:cs="Times New Roman"/>
          <w:sz w:val="20"/>
          <w:szCs w:val="20"/>
        </w:rPr>
        <w:t xml:space="preserve"> </w:t>
      </w:r>
      <w:r w:rsidR="001A260A" w:rsidRPr="00FB4290">
        <w:rPr>
          <w:rFonts w:ascii="Times New Roman" w:hAnsi="Times New Roman" w:cs="Times New Roman"/>
          <w:sz w:val="20"/>
          <w:szCs w:val="20"/>
        </w:rPr>
        <w:t xml:space="preserve">Two theoretical </w:t>
      </w:r>
      <w:r w:rsidR="001A260A" w:rsidRPr="003F21C5">
        <w:rPr>
          <w:rFonts w:ascii="Times New Roman" w:hAnsi="Times New Roman" w:cs="Times New Roman"/>
          <w:sz w:val="20"/>
          <w:szCs w:val="20"/>
        </w:rPr>
        <w:t>approaches</w:t>
      </w:r>
      <w:r w:rsidR="000310C0" w:rsidRPr="003F21C5">
        <w:rPr>
          <w:rFonts w:ascii="Times New Roman" w:hAnsi="Times New Roman" w:cs="Times New Roman"/>
          <w:sz w:val="20"/>
          <w:szCs w:val="20"/>
        </w:rPr>
        <w:t xml:space="preserve"> to </w:t>
      </w:r>
      <w:r w:rsidR="003F21C5" w:rsidRPr="003F21C5">
        <w:rPr>
          <w:rFonts w:ascii="Times New Roman" w:hAnsi="Times New Roman" w:cs="Times New Roman"/>
          <w:sz w:val="20"/>
          <w:szCs w:val="20"/>
        </w:rPr>
        <w:t>describ</w:t>
      </w:r>
      <w:r w:rsidR="000310C0" w:rsidRPr="003F21C5">
        <w:rPr>
          <w:rFonts w:ascii="Times New Roman" w:hAnsi="Times New Roman" w:cs="Times New Roman"/>
          <w:sz w:val="20"/>
          <w:szCs w:val="20"/>
        </w:rPr>
        <w:t>ing epoxy systems</w:t>
      </w:r>
      <w:r w:rsidR="0026530F" w:rsidRPr="003F21C5">
        <w:rPr>
          <w:rFonts w:ascii="Times New Roman" w:hAnsi="Times New Roman" w:cs="Times New Roman"/>
          <w:sz w:val="20"/>
          <w:szCs w:val="20"/>
        </w:rPr>
        <w:t xml:space="preserve"> are consistent with experiments</w:t>
      </w:r>
      <w:r w:rsidR="001A260A" w:rsidRPr="003F21C5">
        <w:rPr>
          <w:rFonts w:ascii="Times New Roman" w:hAnsi="Times New Roman" w:cs="Times New Roman"/>
          <w:sz w:val="20"/>
          <w:szCs w:val="20"/>
        </w:rPr>
        <w:t xml:space="preserve">: the </w:t>
      </w:r>
      <w:r w:rsidR="003F21C5" w:rsidRPr="003F21C5">
        <w:rPr>
          <w:rFonts w:ascii="Times New Roman" w:hAnsi="Times New Roman" w:cs="Times New Roman"/>
          <w:sz w:val="20"/>
          <w:szCs w:val="20"/>
        </w:rPr>
        <w:t>lattice simulations reviewed by Oleinik</w:t>
      </w:r>
      <w:r w:rsidR="003F21C5" w:rsidRPr="003F21C5">
        <w:rPr>
          <w:rFonts w:ascii="Times New Roman" w:hAnsi="Times New Roman" w:cs="Times New Roman"/>
          <w:sz w:val="20"/>
          <w:szCs w:val="20"/>
        </w:rPr>
        <w:fldChar w:fldCharType="begin"/>
      </w:r>
      <w:r w:rsidR="003F21C5" w:rsidRPr="003F21C5">
        <w:rPr>
          <w:rFonts w:ascii="Times New Roman" w:hAnsi="Times New Roman" w:cs="Times New Roman"/>
          <w:sz w:val="20"/>
          <w:szCs w:val="20"/>
        </w:rPr>
        <w:instrText>ADDIN RW.CITE{{21 Oleinik, Eduard F. 1986}}</w:instrText>
      </w:r>
      <w:r w:rsidR="003F21C5" w:rsidRPr="003F21C5">
        <w:rPr>
          <w:rFonts w:ascii="Times New Roman" w:hAnsi="Times New Roman" w:cs="Times New Roman"/>
          <w:sz w:val="20"/>
          <w:szCs w:val="20"/>
        </w:rPr>
        <w:fldChar w:fldCharType="end"/>
      </w:r>
      <w:r w:rsidR="003F21C5" w:rsidRPr="003F21C5">
        <w:rPr>
          <w:rFonts w:ascii="Times New Roman" w:hAnsi="Times New Roman" w:cs="Times New Roman"/>
          <w:sz w:val="20"/>
          <w:szCs w:val="20"/>
          <w:vertAlign w:val="superscript"/>
        </w:rPr>
        <w:t>6</w:t>
      </w:r>
      <w:r w:rsidR="003F21C5" w:rsidRPr="003F21C5">
        <w:rPr>
          <w:rFonts w:ascii="Times New Roman" w:hAnsi="Times New Roman" w:cs="Times New Roman"/>
          <w:sz w:val="20"/>
          <w:szCs w:val="20"/>
        </w:rPr>
        <w:t xml:space="preserve"> and the </w:t>
      </w:r>
      <w:r w:rsidR="001A260A" w:rsidRPr="003F21C5">
        <w:rPr>
          <w:rFonts w:ascii="Times New Roman" w:hAnsi="Times New Roman" w:cs="Times New Roman"/>
          <w:sz w:val="20"/>
          <w:szCs w:val="20"/>
        </w:rPr>
        <w:t xml:space="preserve">tree-like approach </w:t>
      </w:r>
      <w:r w:rsidR="003F21C5" w:rsidRPr="003F21C5">
        <w:rPr>
          <w:rFonts w:ascii="Times New Roman" w:hAnsi="Times New Roman" w:cs="Times New Roman"/>
          <w:sz w:val="20"/>
          <w:szCs w:val="20"/>
        </w:rPr>
        <w:t>of</w:t>
      </w:r>
      <w:r w:rsidR="001A260A" w:rsidRPr="003F21C5">
        <w:rPr>
          <w:rFonts w:ascii="Times New Roman" w:hAnsi="Times New Roman" w:cs="Times New Roman"/>
          <w:sz w:val="20"/>
          <w:szCs w:val="20"/>
        </w:rPr>
        <w:t xml:space="preserve"> Dušek</w:t>
      </w:r>
      <w:r w:rsidR="001A260A" w:rsidRPr="003F21C5">
        <w:rPr>
          <w:rFonts w:ascii="Times New Roman" w:hAnsi="Times New Roman" w:cs="Times New Roman"/>
          <w:sz w:val="20"/>
          <w:szCs w:val="20"/>
          <w:vertAlign w:val="superscript"/>
        </w:rPr>
        <w:t>7</w:t>
      </w:r>
      <w:r w:rsidR="0026530F" w:rsidRPr="003F21C5">
        <w:rPr>
          <w:rFonts w:ascii="Times New Roman" w:hAnsi="Times New Roman" w:cs="Times New Roman"/>
          <w:sz w:val="20"/>
          <w:szCs w:val="20"/>
        </w:rPr>
        <w:t xml:space="preserve"> (inspired by Flory</w:t>
      </w:r>
      <w:r w:rsidR="001A479E" w:rsidRPr="003F21C5">
        <w:rPr>
          <w:rFonts w:ascii="Times New Roman" w:hAnsi="Times New Roman" w:cs="Times New Roman"/>
          <w:sz w:val="20"/>
          <w:szCs w:val="20"/>
        </w:rPr>
        <w:fldChar w:fldCharType="begin"/>
      </w:r>
      <w:r w:rsidR="001A260A" w:rsidRPr="003F21C5">
        <w:rPr>
          <w:rFonts w:ascii="Times New Roman" w:hAnsi="Times New Roman" w:cs="Times New Roman"/>
          <w:sz w:val="20"/>
          <w:szCs w:val="20"/>
        </w:rPr>
        <w:instrText>ADDIN RW.CITE{{8 Dušek, Karel. 2007; 9 Flory,Paul J., 1992}}</w:instrText>
      </w:r>
      <w:r w:rsidR="001A479E" w:rsidRPr="003F21C5">
        <w:rPr>
          <w:rFonts w:ascii="Times New Roman" w:hAnsi="Times New Roman" w:cs="Times New Roman"/>
          <w:sz w:val="20"/>
          <w:szCs w:val="20"/>
        </w:rPr>
        <w:fldChar w:fldCharType="end"/>
      </w:r>
      <w:r w:rsidR="001A260A" w:rsidRPr="003F21C5">
        <w:rPr>
          <w:rFonts w:ascii="Times New Roman" w:hAnsi="Times New Roman" w:cs="Times New Roman"/>
          <w:sz w:val="20"/>
          <w:szCs w:val="20"/>
          <w:vertAlign w:val="superscript"/>
        </w:rPr>
        <w:t>8,9</w:t>
      </w:r>
      <w:r w:rsidR="001A260A" w:rsidRPr="003F21C5">
        <w:rPr>
          <w:rFonts w:ascii="Times New Roman" w:hAnsi="Times New Roman" w:cs="Times New Roman"/>
          <w:sz w:val="20"/>
          <w:szCs w:val="20"/>
        </w:rPr>
        <w:t>). T</w:t>
      </w:r>
      <w:r w:rsidR="0026530F" w:rsidRPr="003F21C5">
        <w:rPr>
          <w:rFonts w:ascii="Times New Roman" w:hAnsi="Times New Roman" w:cs="Times New Roman"/>
          <w:sz w:val="20"/>
          <w:szCs w:val="20"/>
        </w:rPr>
        <w:t xml:space="preserve">he </w:t>
      </w:r>
      <w:r w:rsidR="003F21C5">
        <w:rPr>
          <w:rFonts w:ascii="Times New Roman" w:hAnsi="Times New Roman" w:cs="Times New Roman"/>
          <w:sz w:val="20"/>
          <w:szCs w:val="20"/>
        </w:rPr>
        <w:t>lattice simulations relate</w:t>
      </w:r>
      <w:r w:rsidR="0026530F" w:rsidRPr="003F21C5">
        <w:rPr>
          <w:rFonts w:ascii="Times New Roman" w:hAnsi="Times New Roman" w:cs="Times New Roman"/>
          <w:sz w:val="20"/>
          <w:szCs w:val="20"/>
        </w:rPr>
        <w:t xml:space="preserve"> topological parameters to</w:t>
      </w:r>
      <w:r w:rsidR="001A260A" w:rsidRPr="003F21C5">
        <w:rPr>
          <w:rFonts w:ascii="Times New Roman" w:hAnsi="Times New Roman" w:cs="Times New Roman"/>
          <w:sz w:val="20"/>
          <w:szCs w:val="20"/>
        </w:rPr>
        <w:t xml:space="preserve"> T</w:t>
      </w:r>
      <w:r w:rsidR="001A260A" w:rsidRPr="003F21C5">
        <w:rPr>
          <w:rFonts w:ascii="Times New Roman" w:hAnsi="Times New Roman" w:cs="Times New Roman"/>
          <w:sz w:val="20"/>
          <w:szCs w:val="20"/>
          <w:vertAlign w:val="subscript"/>
        </w:rPr>
        <w:t>g</w:t>
      </w:r>
      <w:r w:rsidR="001A260A" w:rsidRPr="003F21C5">
        <w:rPr>
          <w:rFonts w:ascii="Times New Roman" w:hAnsi="Times New Roman" w:cs="Times New Roman"/>
          <w:sz w:val="20"/>
          <w:szCs w:val="20"/>
        </w:rPr>
        <w:t xml:space="preserve"> and</w:t>
      </w:r>
      <w:r w:rsidR="003F21C5">
        <w:rPr>
          <w:rFonts w:ascii="Times New Roman" w:hAnsi="Times New Roman" w:cs="Times New Roman"/>
          <w:sz w:val="20"/>
          <w:szCs w:val="20"/>
        </w:rPr>
        <w:t xml:space="preserve"> yield</w:t>
      </w:r>
      <w:r w:rsidR="001A260A" w:rsidRPr="00E00F6E">
        <w:rPr>
          <w:rFonts w:ascii="Times New Roman" w:hAnsi="Times New Roman" w:cs="Times New Roman"/>
          <w:sz w:val="20"/>
          <w:szCs w:val="20"/>
        </w:rPr>
        <w:t xml:space="preserve"> stress</w:t>
      </w:r>
      <w:r w:rsidR="001A479E" w:rsidRPr="00E00F6E">
        <w:rPr>
          <w:rFonts w:ascii="Times New Roman" w:hAnsi="Times New Roman" w:cs="Times New Roman"/>
          <w:sz w:val="20"/>
          <w:szCs w:val="20"/>
        </w:rPr>
        <w:fldChar w:fldCharType="begin"/>
      </w:r>
      <w:r w:rsidR="001A260A" w:rsidRPr="00E00F6E">
        <w:rPr>
          <w:rFonts w:ascii="Times New Roman" w:hAnsi="Times New Roman" w:cs="Times New Roman"/>
          <w:sz w:val="20"/>
          <w:szCs w:val="20"/>
        </w:rPr>
        <w:instrText>ADDIN RW.CITE{{21 Oleinik, Eduard F. 1986}}</w:instrText>
      </w:r>
      <w:r w:rsidR="001A479E" w:rsidRPr="00E00F6E">
        <w:rPr>
          <w:rFonts w:ascii="Times New Roman" w:hAnsi="Times New Roman" w:cs="Times New Roman"/>
          <w:sz w:val="20"/>
          <w:szCs w:val="20"/>
        </w:rPr>
        <w:fldChar w:fldCharType="end"/>
      </w:r>
      <w:r w:rsidR="001A260A">
        <w:rPr>
          <w:sz w:val="20"/>
          <w:szCs w:val="20"/>
          <w:vertAlign w:val="superscript"/>
        </w:rPr>
        <w:t>6</w:t>
      </w:r>
      <w:r w:rsidR="00807ED6">
        <w:rPr>
          <w:rFonts w:ascii="Times New Roman" w:hAnsi="Times New Roman" w:cs="Times New Roman"/>
          <w:sz w:val="20"/>
          <w:szCs w:val="20"/>
        </w:rPr>
        <w:t xml:space="preserve">, </w:t>
      </w:r>
      <w:r w:rsidR="005A5C43">
        <w:rPr>
          <w:rFonts w:ascii="Times New Roman" w:hAnsi="Times New Roman" w:cs="Times New Roman"/>
          <w:sz w:val="20"/>
          <w:szCs w:val="20"/>
        </w:rPr>
        <w:t>emphasizing</w:t>
      </w:r>
      <w:r w:rsidR="0026530F">
        <w:rPr>
          <w:rFonts w:ascii="Times New Roman" w:hAnsi="Times New Roman" w:cs="Times New Roman"/>
          <w:sz w:val="20"/>
          <w:szCs w:val="20"/>
        </w:rPr>
        <w:t xml:space="preserve"> the importance of </w:t>
      </w:r>
      <w:r w:rsidR="00D3336B" w:rsidRPr="00E00F6E">
        <w:rPr>
          <w:rFonts w:ascii="Times New Roman" w:hAnsi="Times New Roman" w:cs="Times New Roman"/>
          <w:sz w:val="20"/>
          <w:szCs w:val="20"/>
        </w:rPr>
        <w:t>monomer geo</w:t>
      </w:r>
      <w:r w:rsidR="0026530F">
        <w:rPr>
          <w:rFonts w:ascii="Times New Roman" w:hAnsi="Times New Roman" w:cs="Times New Roman"/>
          <w:sz w:val="20"/>
          <w:szCs w:val="20"/>
        </w:rPr>
        <w:t>metry on</w:t>
      </w:r>
      <w:r w:rsidR="00D3336B" w:rsidRPr="00E00F6E">
        <w:rPr>
          <w:rFonts w:ascii="Times New Roman" w:hAnsi="Times New Roman" w:cs="Times New Roman"/>
          <w:sz w:val="20"/>
          <w:szCs w:val="20"/>
        </w:rPr>
        <w:t xml:space="preserve"> curing </w:t>
      </w:r>
      <w:r w:rsidR="005A5C43">
        <w:rPr>
          <w:rFonts w:ascii="Times New Roman" w:hAnsi="Times New Roman" w:cs="Times New Roman"/>
          <w:sz w:val="20"/>
          <w:szCs w:val="20"/>
        </w:rPr>
        <w:t xml:space="preserve">and final </w:t>
      </w:r>
      <w:r w:rsidR="0026530F">
        <w:rPr>
          <w:rFonts w:ascii="Times New Roman" w:hAnsi="Times New Roman" w:cs="Times New Roman"/>
          <w:sz w:val="20"/>
          <w:szCs w:val="20"/>
        </w:rPr>
        <w:t xml:space="preserve">network </w:t>
      </w:r>
      <w:r w:rsidR="005A5C43">
        <w:rPr>
          <w:rFonts w:ascii="Times New Roman" w:hAnsi="Times New Roman" w:cs="Times New Roman"/>
          <w:sz w:val="20"/>
          <w:szCs w:val="20"/>
        </w:rPr>
        <w:t>properties</w:t>
      </w:r>
      <w:r w:rsidR="00D3336B" w:rsidRPr="00E00F6E">
        <w:rPr>
          <w:rFonts w:ascii="Times New Roman" w:hAnsi="Times New Roman" w:cs="Times New Roman"/>
          <w:sz w:val="20"/>
          <w:szCs w:val="20"/>
        </w:rPr>
        <w:t xml:space="preserve">. </w:t>
      </w:r>
    </w:p>
    <w:p w14:paraId="475F9C2B" w14:textId="66019C06" w:rsidR="00807ED6" w:rsidRDefault="007E30F8" w:rsidP="00104F04">
      <w:pPr>
        <w:spacing w:line="360" w:lineRule="auto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The l</w:t>
      </w:r>
      <w:r w:rsidR="006A1972">
        <w:rPr>
          <w:rFonts w:ascii="Times New Roman" w:hAnsi="Times New Roman" w:cs="Times New Roman"/>
          <w:sz w:val="20"/>
          <w:szCs w:val="20"/>
        </w:rPr>
        <w:t>iterature</w:t>
      </w:r>
      <w:r w:rsidR="003A6CC6">
        <w:rPr>
          <w:rFonts w:ascii="Times New Roman" w:hAnsi="Times New Roman" w:cs="Times New Roman"/>
          <w:sz w:val="20"/>
          <w:szCs w:val="20"/>
        </w:rPr>
        <w:t xml:space="preserve"> exploring</w:t>
      </w:r>
      <w:r w:rsidR="00B8268A">
        <w:rPr>
          <w:rFonts w:ascii="Times New Roman" w:hAnsi="Times New Roman" w:cs="Times New Roman"/>
          <w:sz w:val="20"/>
          <w:szCs w:val="20"/>
        </w:rPr>
        <w:t xml:space="preserve"> effects of </w:t>
      </w:r>
      <w:r w:rsidR="005A5C43">
        <w:rPr>
          <w:rFonts w:ascii="Times New Roman" w:hAnsi="Times New Roman" w:cs="Times New Roman"/>
          <w:sz w:val="20"/>
          <w:szCs w:val="20"/>
        </w:rPr>
        <w:t>monomer</w:t>
      </w:r>
      <w:r w:rsidR="00B8268A">
        <w:rPr>
          <w:rFonts w:ascii="Times New Roman" w:hAnsi="Times New Roman" w:cs="Times New Roman"/>
          <w:sz w:val="20"/>
          <w:szCs w:val="20"/>
        </w:rPr>
        <w:t xml:space="preserve"> </w:t>
      </w:r>
      <w:r w:rsidR="00AD4ED2">
        <w:rPr>
          <w:rFonts w:ascii="Times New Roman" w:hAnsi="Times New Roman" w:cs="Times New Roman"/>
          <w:sz w:val="20"/>
          <w:szCs w:val="20"/>
        </w:rPr>
        <w:t xml:space="preserve">architecture </w:t>
      </w:r>
      <w:r w:rsidR="00B8268A">
        <w:rPr>
          <w:rFonts w:ascii="Times New Roman" w:hAnsi="Times New Roman" w:cs="Times New Roman"/>
          <w:sz w:val="20"/>
          <w:szCs w:val="20"/>
        </w:rPr>
        <w:t xml:space="preserve">is rich but </w:t>
      </w:r>
      <w:r>
        <w:rPr>
          <w:rFonts w:ascii="Times New Roman" w:hAnsi="Times New Roman" w:cs="Times New Roman"/>
          <w:sz w:val="20"/>
          <w:szCs w:val="20"/>
        </w:rPr>
        <w:t xml:space="preserve">still </w:t>
      </w:r>
      <w:r w:rsidR="00B8268A">
        <w:rPr>
          <w:rFonts w:ascii="Times New Roman" w:hAnsi="Times New Roman" w:cs="Times New Roman"/>
          <w:sz w:val="20"/>
          <w:szCs w:val="20"/>
        </w:rPr>
        <w:t xml:space="preserve">incomplete. </w:t>
      </w:r>
      <w:r w:rsidR="00B8268A" w:rsidRPr="00E00F6E">
        <w:rPr>
          <w:rFonts w:ascii="Times New Roman" w:hAnsi="Times New Roman" w:cs="Times New Roman"/>
          <w:sz w:val="20"/>
          <w:szCs w:val="20"/>
        </w:rPr>
        <w:t>Dušek</w:t>
      </w:r>
      <w:r w:rsidR="000974D3">
        <w:rPr>
          <w:rFonts w:ascii="Times New Roman" w:hAnsi="Times New Roman" w:cs="Times New Roman"/>
          <w:sz w:val="20"/>
          <w:szCs w:val="20"/>
        </w:rPr>
        <w:t xml:space="preserve"> review</w:t>
      </w:r>
      <w:r w:rsidR="0026530F">
        <w:rPr>
          <w:rFonts w:ascii="Times New Roman" w:hAnsi="Times New Roman" w:cs="Times New Roman"/>
          <w:sz w:val="20"/>
          <w:szCs w:val="20"/>
        </w:rPr>
        <w:t xml:space="preserve">s </w:t>
      </w:r>
      <w:r w:rsidR="00B8268A">
        <w:rPr>
          <w:rFonts w:ascii="Times New Roman" w:hAnsi="Times New Roman" w:cs="Times New Roman"/>
          <w:sz w:val="20"/>
          <w:szCs w:val="20"/>
        </w:rPr>
        <w:t>many</w:t>
      </w:r>
      <w:r w:rsidR="00590415">
        <w:rPr>
          <w:rFonts w:ascii="Times New Roman" w:hAnsi="Times New Roman" w:cs="Times New Roman"/>
          <w:sz w:val="20"/>
          <w:szCs w:val="20"/>
        </w:rPr>
        <w:t xml:space="preserve"> architectures</w:t>
      </w:r>
      <w:r w:rsidR="004427E8">
        <w:rPr>
          <w:rFonts w:ascii="Times New Roman" w:hAnsi="Times New Roman" w:cs="Times New Roman"/>
          <w:sz w:val="20"/>
          <w:szCs w:val="20"/>
        </w:rPr>
        <w:t>,</w:t>
      </w:r>
      <w:r w:rsidR="00590415">
        <w:rPr>
          <w:rFonts w:ascii="Times New Roman" w:hAnsi="Times New Roman" w:cs="Times New Roman"/>
          <w:sz w:val="20"/>
          <w:szCs w:val="20"/>
        </w:rPr>
        <w:t xml:space="preserve"> </w:t>
      </w:r>
      <w:r>
        <w:rPr>
          <w:rFonts w:ascii="Times New Roman" w:hAnsi="Times New Roman" w:cs="Times New Roman"/>
          <w:sz w:val="20"/>
          <w:szCs w:val="20"/>
        </w:rPr>
        <w:t>including</w:t>
      </w:r>
      <w:r w:rsidR="00D3336B" w:rsidRPr="001968D0">
        <w:rPr>
          <w:rFonts w:ascii="Times New Roman" w:hAnsi="Times New Roman" w:cs="Times New Roman"/>
          <w:sz w:val="20"/>
          <w:szCs w:val="20"/>
        </w:rPr>
        <w:t xml:space="preserve"> star-like</w:t>
      </w:r>
      <w:r w:rsidR="006F2414">
        <w:rPr>
          <w:rFonts w:ascii="Times New Roman" w:hAnsi="Times New Roman" w:cs="Times New Roman"/>
          <w:sz w:val="20"/>
          <w:szCs w:val="20"/>
        </w:rPr>
        <w:t xml:space="preserve"> and hyperbranched</w:t>
      </w:r>
      <w:r w:rsidR="001A479E" w:rsidRPr="001968D0">
        <w:rPr>
          <w:rFonts w:ascii="Times New Roman" w:hAnsi="Times New Roman" w:cs="Times New Roman"/>
          <w:sz w:val="20"/>
          <w:szCs w:val="20"/>
        </w:rPr>
        <w:fldChar w:fldCharType="begin"/>
      </w:r>
      <w:r w:rsidR="00D3336B" w:rsidRPr="001968D0">
        <w:rPr>
          <w:rFonts w:ascii="Times New Roman" w:hAnsi="Times New Roman" w:cs="Times New Roman"/>
          <w:sz w:val="20"/>
          <w:szCs w:val="20"/>
        </w:rPr>
        <w:instrText>ADDIN RW.CITE{{7 Dušek,K. 2000}}</w:instrText>
      </w:r>
      <w:r w:rsidR="001A479E" w:rsidRPr="001968D0">
        <w:rPr>
          <w:rFonts w:ascii="Times New Roman" w:hAnsi="Times New Roman" w:cs="Times New Roman"/>
          <w:sz w:val="20"/>
          <w:szCs w:val="20"/>
        </w:rPr>
        <w:fldChar w:fldCharType="end"/>
      </w:r>
      <w:r w:rsidR="0017734C" w:rsidRPr="001968D0">
        <w:rPr>
          <w:sz w:val="20"/>
          <w:szCs w:val="20"/>
          <w:vertAlign w:val="superscript"/>
        </w:rPr>
        <w:t>7</w:t>
      </w:r>
      <w:r>
        <w:rPr>
          <w:sz w:val="20"/>
          <w:szCs w:val="20"/>
        </w:rPr>
        <w:t xml:space="preserve"> </w:t>
      </w:r>
      <w:r>
        <w:rPr>
          <w:rFonts w:ascii="Times New Roman" w:hAnsi="Times New Roman" w:cs="Times New Roman"/>
          <w:sz w:val="20"/>
          <w:szCs w:val="20"/>
        </w:rPr>
        <w:t>molecules.</w:t>
      </w:r>
      <w:r w:rsidR="00B8268A">
        <w:rPr>
          <w:rFonts w:ascii="Times New Roman" w:hAnsi="Times New Roman" w:cs="Times New Roman"/>
          <w:sz w:val="20"/>
          <w:szCs w:val="20"/>
        </w:rPr>
        <w:t xml:space="preserve"> </w:t>
      </w:r>
      <w:r w:rsidR="006F2414" w:rsidRPr="001968D0">
        <w:rPr>
          <w:rFonts w:ascii="Times New Roman" w:hAnsi="Times New Roman" w:cs="Times New Roman"/>
          <w:sz w:val="20"/>
          <w:szCs w:val="20"/>
        </w:rPr>
        <w:t>Kim et al.</w:t>
      </w:r>
      <w:r w:rsidR="001A479E" w:rsidRPr="001968D0">
        <w:rPr>
          <w:rFonts w:ascii="Times New Roman" w:hAnsi="Times New Roman" w:cs="Times New Roman"/>
          <w:sz w:val="20"/>
          <w:szCs w:val="20"/>
        </w:rPr>
        <w:fldChar w:fldCharType="begin"/>
      </w:r>
      <w:r w:rsidR="006F2414" w:rsidRPr="001968D0">
        <w:rPr>
          <w:rFonts w:ascii="Times New Roman" w:hAnsi="Times New Roman" w:cs="Times New Roman"/>
          <w:sz w:val="20"/>
          <w:szCs w:val="20"/>
        </w:rPr>
        <w:instrText>ADDIN RW.CITE{{11 Kim,Whan Gun 2002}}</w:instrText>
      </w:r>
      <w:r w:rsidR="001A479E" w:rsidRPr="001968D0">
        <w:rPr>
          <w:rFonts w:ascii="Times New Roman" w:hAnsi="Times New Roman" w:cs="Times New Roman"/>
          <w:sz w:val="20"/>
          <w:szCs w:val="20"/>
        </w:rPr>
        <w:fldChar w:fldCharType="end"/>
      </w:r>
      <w:r w:rsidR="006F2414" w:rsidRPr="001968D0">
        <w:rPr>
          <w:sz w:val="20"/>
          <w:szCs w:val="20"/>
          <w:vertAlign w:val="superscript"/>
        </w:rPr>
        <w:t>10</w:t>
      </w:r>
      <w:r w:rsidR="00590415">
        <w:rPr>
          <w:rFonts w:ascii="Times New Roman" w:hAnsi="Times New Roman" w:cs="Times New Roman"/>
          <w:sz w:val="20"/>
          <w:szCs w:val="20"/>
        </w:rPr>
        <w:t xml:space="preserve"> show </w:t>
      </w:r>
      <w:r w:rsidR="00D3336B" w:rsidRPr="001968D0">
        <w:rPr>
          <w:rFonts w:ascii="Times New Roman" w:hAnsi="Times New Roman" w:cs="Times New Roman"/>
          <w:sz w:val="20"/>
          <w:szCs w:val="20"/>
        </w:rPr>
        <w:t xml:space="preserve">that </w:t>
      </w:r>
      <w:r w:rsidR="0026530F">
        <w:rPr>
          <w:rFonts w:ascii="Times New Roman" w:hAnsi="Times New Roman" w:cs="Times New Roman"/>
          <w:sz w:val="20"/>
          <w:szCs w:val="20"/>
        </w:rPr>
        <w:t xml:space="preserve">bulkier </w:t>
      </w:r>
      <w:r w:rsidR="00C51650">
        <w:rPr>
          <w:rFonts w:ascii="Times New Roman" w:hAnsi="Times New Roman" w:cs="Times New Roman"/>
          <w:sz w:val="20"/>
          <w:szCs w:val="20"/>
        </w:rPr>
        <w:t>curing agents</w:t>
      </w:r>
      <w:r w:rsidR="0026530F">
        <w:rPr>
          <w:rFonts w:ascii="Times New Roman" w:hAnsi="Times New Roman" w:cs="Times New Roman"/>
          <w:sz w:val="20"/>
          <w:szCs w:val="20"/>
        </w:rPr>
        <w:t xml:space="preserve"> increase</w:t>
      </w:r>
      <w:r w:rsidR="00E76B32" w:rsidRPr="001968D0">
        <w:rPr>
          <w:rFonts w:ascii="Times New Roman" w:hAnsi="Times New Roman" w:cs="Times New Roman"/>
          <w:sz w:val="20"/>
          <w:szCs w:val="20"/>
        </w:rPr>
        <w:t xml:space="preserve"> conversion rates. </w:t>
      </w:r>
      <w:r w:rsidR="0026530F">
        <w:rPr>
          <w:rFonts w:ascii="Times New Roman" w:hAnsi="Times New Roman" w:cs="Times New Roman"/>
          <w:sz w:val="20"/>
          <w:szCs w:val="20"/>
        </w:rPr>
        <w:t xml:space="preserve">Studies </w:t>
      </w:r>
      <w:r w:rsidR="004427E8">
        <w:rPr>
          <w:rFonts w:ascii="Times New Roman" w:hAnsi="Times New Roman" w:cs="Times New Roman"/>
          <w:sz w:val="20"/>
          <w:szCs w:val="20"/>
        </w:rPr>
        <w:t xml:space="preserve">applying theoretical and experimental analysis </w:t>
      </w:r>
      <w:r w:rsidR="0026530F" w:rsidRPr="001968D0">
        <w:rPr>
          <w:rFonts w:ascii="Times New Roman" w:hAnsi="Times New Roman" w:cs="Times New Roman"/>
          <w:sz w:val="20"/>
          <w:szCs w:val="20"/>
        </w:rPr>
        <w:t xml:space="preserve">show that </w:t>
      </w:r>
      <w:r w:rsidR="0026530F">
        <w:rPr>
          <w:rFonts w:ascii="Times New Roman" w:hAnsi="Times New Roman" w:cs="Times New Roman"/>
          <w:sz w:val="20"/>
          <w:szCs w:val="20"/>
        </w:rPr>
        <w:t xml:space="preserve">increasing the length of </w:t>
      </w:r>
      <w:r w:rsidR="00C51650">
        <w:rPr>
          <w:rFonts w:ascii="Times New Roman" w:hAnsi="Times New Roman" w:cs="Times New Roman"/>
          <w:sz w:val="20"/>
          <w:szCs w:val="20"/>
        </w:rPr>
        <w:t>the curing agent molecule between functional groups</w:t>
      </w:r>
      <w:r w:rsidR="0026530F">
        <w:rPr>
          <w:rFonts w:ascii="Times New Roman" w:hAnsi="Times New Roman" w:cs="Times New Roman"/>
          <w:sz w:val="20"/>
          <w:szCs w:val="20"/>
        </w:rPr>
        <w:t xml:space="preserve"> decreases</w:t>
      </w:r>
      <w:r w:rsidR="0026530F" w:rsidRPr="001968D0">
        <w:rPr>
          <w:rFonts w:ascii="Times New Roman" w:hAnsi="Times New Roman" w:cs="Times New Roman"/>
          <w:sz w:val="20"/>
          <w:szCs w:val="20"/>
        </w:rPr>
        <w:t xml:space="preserve"> </w:t>
      </w:r>
      <w:r w:rsidR="0026530F">
        <w:rPr>
          <w:rFonts w:ascii="Times New Roman" w:hAnsi="Times New Roman" w:cs="Times New Roman"/>
          <w:sz w:val="20"/>
          <w:szCs w:val="20"/>
        </w:rPr>
        <w:t>T</w:t>
      </w:r>
      <w:r w:rsidR="0026530F" w:rsidRPr="00B950C8">
        <w:rPr>
          <w:rFonts w:ascii="Times New Roman" w:hAnsi="Times New Roman" w:cs="Times New Roman"/>
          <w:sz w:val="20"/>
          <w:szCs w:val="20"/>
          <w:vertAlign w:val="subscript"/>
        </w:rPr>
        <w:t>g</w:t>
      </w:r>
      <w:r w:rsidR="0026530F" w:rsidRPr="001968D0">
        <w:rPr>
          <w:rFonts w:ascii="Times New Roman" w:hAnsi="Times New Roman" w:cs="Times New Roman"/>
          <w:sz w:val="20"/>
          <w:szCs w:val="20"/>
        </w:rPr>
        <w:fldChar w:fldCharType="begin"/>
      </w:r>
      <w:r w:rsidR="0026530F" w:rsidRPr="001968D0">
        <w:rPr>
          <w:rFonts w:ascii="Times New Roman" w:hAnsi="Times New Roman" w:cs="Times New Roman"/>
          <w:sz w:val="20"/>
          <w:szCs w:val="20"/>
        </w:rPr>
        <w:instrText>ADDIN RW.CITE{{12 Soni,Nipun J. 2012}}</w:instrText>
      </w:r>
      <w:r w:rsidR="0026530F" w:rsidRPr="001968D0">
        <w:rPr>
          <w:rFonts w:ascii="Times New Roman" w:hAnsi="Times New Roman" w:cs="Times New Roman"/>
          <w:sz w:val="20"/>
          <w:szCs w:val="20"/>
        </w:rPr>
        <w:fldChar w:fldCharType="end"/>
      </w:r>
      <w:r w:rsidR="0026530F" w:rsidRPr="001968D0">
        <w:rPr>
          <w:sz w:val="20"/>
          <w:szCs w:val="20"/>
          <w:vertAlign w:val="superscript"/>
        </w:rPr>
        <w:t>11</w:t>
      </w:r>
      <w:r w:rsidR="0002225D" w:rsidRPr="001968D0">
        <w:rPr>
          <w:rFonts w:ascii="Times New Roman" w:hAnsi="Times New Roman" w:cs="Times New Roman"/>
          <w:sz w:val="20"/>
          <w:szCs w:val="20"/>
        </w:rPr>
        <w:t>.</w:t>
      </w:r>
      <w:r w:rsidR="0002225D">
        <w:rPr>
          <w:rFonts w:ascii="Times New Roman" w:hAnsi="Times New Roman" w:cs="Times New Roman"/>
          <w:sz w:val="20"/>
          <w:szCs w:val="20"/>
        </w:rPr>
        <w:t xml:space="preserve"> </w:t>
      </w:r>
      <w:r w:rsidR="000974D3">
        <w:rPr>
          <w:rFonts w:ascii="Times New Roman" w:hAnsi="Times New Roman" w:cs="Times New Roman"/>
          <w:sz w:val="20"/>
          <w:szCs w:val="20"/>
        </w:rPr>
        <w:t xml:space="preserve">These works consider monomers </w:t>
      </w:r>
      <w:r w:rsidR="00104F04">
        <w:rPr>
          <w:rFonts w:ascii="Times New Roman" w:hAnsi="Times New Roman" w:cs="Times New Roman"/>
          <w:sz w:val="20"/>
          <w:szCs w:val="20"/>
        </w:rPr>
        <w:t>with</w:t>
      </w:r>
      <w:r w:rsidR="000974D3" w:rsidRPr="001968D0">
        <w:rPr>
          <w:rFonts w:ascii="Times New Roman" w:hAnsi="Times New Roman" w:cs="Times New Roman"/>
          <w:sz w:val="20"/>
          <w:szCs w:val="20"/>
        </w:rPr>
        <w:t xml:space="preserve"> </w:t>
      </w:r>
      <w:r w:rsidR="000974D3">
        <w:rPr>
          <w:rFonts w:ascii="Times New Roman" w:hAnsi="Times New Roman" w:cs="Times New Roman"/>
          <w:sz w:val="20"/>
          <w:szCs w:val="20"/>
        </w:rPr>
        <w:t xml:space="preserve">multiple </w:t>
      </w:r>
      <w:r w:rsidR="000974D3" w:rsidRPr="001968D0">
        <w:rPr>
          <w:rFonts w:ascii="Times New Roman" w:hAnsi="Times New Roman" w:cs="Times New Roman"/>
          <w:sz w:val="20"/>
          <w:szCs w:val="20"/>
        </w:rPr>
        <w:t>geometric differences</w:t>
      </w:r>
      <w:r w:rsidR="00104F04">
        <w:rPr>
          <w:rFonts w:ascii="Times New Roman" w:hAnsi="Times New Roman" w:cs="Times New Roman"/>
          <w:sz w:val="20"/>
          <w:szCs w:val="20"/>
        </w:rPr>
        <w:t>,</w:t>
      </w:r>
      <w:r w:rsidR="000974D3" w:rsidRPr="001968D0">
        <w:rPr>
          <w:rFonts w:ascii="Times New Roman" w:hAnsi="Times New Roman" w:cs="Times New Roman"/>
          <w:sz w:val="20"/>
          <w:szCs w:val="20"/>
        </w:rPr>
        <w:t xml:space="preserve"> </w:t>
      </w:r>
      <w:r w:rsidR="00C51650">
        <w:rPr>
          <w:rFonts w:ascii="Times New Roman" w:hAnsi="Times New Roman" w:cs="Times New Roman"/>
          <w:sz w:val="20"/>
          <w:szCs w:val="20"/>
        </w:rPr>
        <w:t>including</w:t>
      </w:r>
      <w:r w:rsidR="000974D3" w:rsidRPr="001968D0">
        <w:rPr>
          <w:rFonts w:ascii="Times New Roman" w:hAnsi="Times New Roman" w:cs="Times New Roman"/>
          <w:sz w:val="20"/>
          <w:szCs w:val="20"/>
        </w:rPr>
        <w:t xml:space="preserve"> </w:t>
      </w:r>
      <w:r w:rsidR="000974D3">
        <w:rPr>
          <w:rFonts w:ascii="Times New Roman" w:hAnsi="Times New Roman" w:cs="Times New Roman"/>
          <w:sz w:val="20"/>
          <w:szCs w:val="20"/>
        </w:rPr>
        <w:t>the a</w:t>
      </w:r>
      <w:r w:rsidR="000974D3" w:rsidRPr="001968D0">
        <w:rPr>
          <w:rFonts w:ascii="Times New Roman" w:hAnsi="Times New Roman" w:cs="Times New Roman"/>
          <w:sz w:val="20"/>
          <w:szCs w:val="20"/>
        </w:rPr>
        <w:t>ngle</w:t>
      </w:r>
      <w:r w:rsidR="0026530F">
        <w:rPr>
          <w:rFonts w:ascii="Times New Roman" w:hAnsi="Times New Roman" w:cs="Times New Roman"/>
          <w:sz w:val="20"/>
          <w:szCs w:val="20"/>
        </w:rPr>
        <w:t>,</w:t>
      </w:r>
      <w:r w:rsidR="000974D3" w:rsidRPr="001968D0">
        <w:rPr>
          <w:rFonts w:ascii="Times New Roman" w:hAnsi="Times New Roman" w:cs="Times New Roman"/>
          <w:sz w:val="20"/>
          <w:szCs w:val="20"/>
        </w:rPr>
        <w:t xml:space="preserve"> </w:t>
      </w:r>
      <w:r w:rsidR="00C51650">
        <w:rPr>
          <w:rFonts w:ascii="Times New Roman" w:hAnsi="Times New Roman" w:cs="Times New Roman"/>
          <w:sz w:val="20"/>
          <w:szCs w:val="20"/>
        </w:rPr>
        <w:t xml:space="preserve">and </w:t>
      </w:r>
      <w:r w:rsidR="000974D3" w:rsidRPr="001968D0">
        <w:rPr>
          <w:rFonts w:ascii="Times New Roman" w:hAnsi="Times New Roman" w:cs="Times New Roman"/>
          <w:sz w:val="20"/>
          <w:szCs w:val="20"/>
        </w:rPr>
        <w:t>length</w:t>
      </w:r>
      <w:r w:rsidR="00807ED6">
        <w:rPr>
          <w:rFonts w:ascii="Times New Roman" w:hAnsi="Times New Roman" w:cs="Times New Roman"/>
          <w:sz w:val="20"/>
          <w:szCs w:val="20"/>
        </w:rPr>
        <w:t xml:space="preserve"> </w:t>
      </w:r>
      <w:r w:rsidR="00C51650">
        <w:rPr>
          <w:rFonts w:ascii="Times New Roman" w:hAnsi="Times New Roman" w:cs="Times New Roman"/>
          <w:sz w:val="20"/>
          <w:szCs w:val="20"/>
        </w:rPr>
        <w:t xml:space="preserve">between functional groups </w:t>
      </w:r>
      <w:r w:rsidR="00807ED6">
        <w:rPr>
          <w:rFonts w:ascii="Times New Roman" w:hAnsi="Times New Roman" w:cs="Times New Roman"/>
          <w:sz w:val="20"/>
          <w:szCs w:val="20"/>
        </w:rPr>
        <w:t>and</w:t>
      </w:r>
      <w:r w:rsidR="000974D3">
        <w:rPr>
          <w:rFonts w:ascii="Times New Roman" w:hAnsi="Times New Roman" w:cs="Times New Roman"/>
          <w:sz w:val="20"/>
          <w:szCs w:val="20"/>
        </w:rPr>
        <w:t xml:space="preserve"> </w:t>
      </w:r>
      <w:r w:rsidR="00C51650">
        <w:rPr>
          <w:rFonts w:ascii="Times New Roman" w:hAnsi="Times New Roman" w:cs="Times New Roman"/>
          <w:sz w:val="20"/>
          <w:szCs w:val="20"/>
        </w:rPr>
        <w:t xml:space="preserve">the </w:t>
      </w:r>
      <w:r w:rsidR="000974D3">
        <w:rPr>
          <w:rFonts w:ascii="Times New Roman" w:hAnsi="Times New Roman" w:cs="Times New Roman"/>
          <w:sz w:val="20"/>
          <w:szCs w:val="20"/>
        </w:rPr>
        <w:t>deg</w:t>
      </w:r>
      <w:r w:rsidR="00807ED6">
        <w:rPr>
          <w:rFonts w:ascii="Times New Roman" w:hAnsi="Times New Roman" w:cs="Times New Roman"/>
          <w:sz w:val="20"/>
          <w:szCs w:val="20"/>
        </w:rPr>
        <w:t>rees of freedom</w:t>
      </w:r>
      <w:r w:rsidR="00C51650">
        <w:rPr>
          <w:rFonts w:ascii="Times New Roman" w:hAnsi="Times New Roman" w:cs="Times New Roman"/>
          <w:sz w:val="20"/>
          <w:szCs w:val="20"/>
        </w:rPr>
        <w:t xml:space="preserve"> of the molecule</w:t>
      </w:r>
      <w:r w:rsidR="000974D3" w:rsidRPr="001968D0">
        <w:rPr>
          <w:rFonts w:ascii="Times New Roman" w:hAnsi="Times New Roman" w:cs="Times New Roman"/>
          <w:sz w:val="20"/>
          <w:szCs w:val="20"/>
        </w:rPr>
        <w:t>.</w:t>
      </w:r>
      <w:r w:rsidR="000974D3">
        <w:rPr>
          <w:rFonts w:ascii="Times New Roman" w:hAnsi="Times New Roman" w:cs="Times New Roman"/>
          <w:sz w:val="20"/>
          <w:szCs w:val="20"/>
        </w:rPr>
        <w:t xml:space="preserve"> </w:t>
      </w:r>
      <w:r w:rsidR="0026530F">
        <w:rPr>
          <w:rFonts w:ascii="Times New Roman" w:hAnsi="Times New Roman" w:cs="Times New Roman"/>
          <w:sz w:val="20"/>
          <w:szCs w:val="20"/>
        </w:rPr>
        <w:t>S</w:t>
      </w:r>
      <w:r w:rsidR="00DC3984">
        <w:rPr>
          <w:rFonts w:ascii="Times New Roman" w:hAnsi="Times New Roman" w:cs="Times New Roman"/>
          <w:sz w:val="20"/>
          <w:szCs w:val="20"/>
        </w:rPr>
        <w:t xml:space="preserve">tudying each </w:t>
      </w:r>
      <w:r w:rsidR="00C51650">
        <w:rPr>
          <w:rFonts w:ascii="Times New Roman" w:hAnsi="Times New Roman" w:cs="Times New Roman"/>
          <w:sz w:val="20"/>
          <w:szCs w:val="20"/>
        </w:rPr>
        <w:t>of the</w:t>
      </w:r>
      <w:r w:rsidR="00E87E27">
        <w:rPr>
          <w:rFonts w:ascii="Times New Roman" w:hAnsi="Times New Roman" w:cs="Times New Roman"/>
          <w:sz w:val="20"/>
          <w:szCs w:val="20"/>
        </w:rPr>
        <w:t>se</w:t>
      </w:r>
      <w:r w:rsidR="0026530F">
        <w:rPr>
          <w:rFonts w:ascii="Times New Roman" w:hAnsi="Times New Roman" w:cs="Times New Roman"/>
          <w:sz w:val="20"/>
          <w:szCs w:val="20"/>
        </w:rPr>
        <w:t xml:space="preserve"> </w:t>
      </w:r>
      <w:r w:rsidR="00DC3984">
        <w:rPr>
          <w:rFonts w:ascii="Times New Roman" w:hAnsi="Times New Roman" w:cs="Times New Roman"/>
          <w:sz w:val="20"/>
          <w:szCs w:val="20"/>
        </w:rPr>
        <w:t>geometric differences separately</w:t>
      </w:r>
      <w:r w:rsidR="0026530F">
        <w:rPr>
          <w:rFonts w:ascii="Times New Roman" w:hAnsi="Times New Roman" w:cs="Times New Roman"/>
          <w:sz w:val="20"/>
          <w:szCs w:val="20"/>
        </w:rPr>
        <w:t xml:space="preserve"> could enrich</w:t>
      </w:r>
      <w:r w:rsidR="00C51650">
        <w:rPr>
          <w:rFonts w:ascii="Times New Roman" w:hAnsi="Times New Roman" w:cs="Times New Roman"/>
          <w:sz w:val="20"/>
          <w:szCs w:val="20"/>
        </w:rPr>
        <w:t xml:space="preserve"> our</w:t>
      </w:r>
      <w:r w:rsidR="0026530F">
        <w:rPr>
          <w:rFonts w:ascii="Times New Roman" w:hAnsi="Times New Roman" w:cs="Times New Roman"/>
          <w:sz w:val="20"/>
          <w:szCs w:val="20"/>
        </w:rPr>
        <w:t xml:space="preserve"> understanding of these systems</w:t>
      </w:r>
      <w:r w:rsidR="00D3336B" w:rsidRPr="001968D0">
        <w:rPr>
          <w:rFonts w:ascii="Times New Roman" w:hAnsi="Times New Roman" w:cs="Times New Roman"/>
          <w:sz w:val="20"/>
          <w:szCs w:val="20"/>
        </w:rPr>
        <w:t xml:space="preserve">. </w:t>
      </w:r>
      <w:r w:rsidR="0079089A" w:rsidRPr="0079089A">
        <w:rPr>
          <w:rFonts w:ascii="Times New Roman" w:hAnsi="Times New Roman" w:cs="Times New Roman"/>
          <w:sz w:val="20"/>
          <w:szCs w:val="20"/>
        </w:rPr>
        <w:t>Here</w:t>
      </w:r>
      <w:r w:rsidR="0026530F">
        <w:rPr>
          <w:rFonts w:ascii="Times New Roman" w:hAnsi="Times New Roman" w:cs="Times New Roman"/>
          <w:sz w:val="20"/>
          <w:szCs w:val="20"/>
        </w:rPr>
        <w:t>, w</w:t>
      </w:r>
      <w:r w:rsidR="00807ED6" w:rsidRPr="0079089A">
        <w:rPr>
          <w:rFonts w:ascii="Times New Roman" w:hAnsi="Times New Roman" w:cs="Times New Roman"/>
          <w:sz w:val="20"/>
          <w:szCs w:val="20"/>
        </w:rPr>
        <w:t>e study two</w:t>
      </w:r>
      <w:r w:rsidR="00BD324C">
        <w:rPr>
          <w:rFonts w:ascii="Times New Roman" w:hAnsi="Times New Roman" w:cs="Times New Roman"/>
          <w:sz w:val="20"/>
          <w:szCs w:val="20"/>
        </w:rPr>
        <w:t xml:space="preserve"> </w:t>
      </w:r>
      <w:r w:rsidR="00A97462">
        <w:rPr>
          <w:rFonts w:ascii="Times New Roman" w:hAnsi="Times New Roman" w:cs="Times New Roman"/>
          <w:sz w:val="20"/>
          <w:szCs w:val="20"/>
        </w:rPr>
        <w:t>elements</w:t>
      </w:r>
      <w:r w:rsidR="00807ED6" w:rsidRPr="0079089A">
        <w:rPr>
          <w:rFonts w:ascii="Times New Roman" w:hAnsi="Times New Roman" w:cs="Times New Roman"/>
          <w:sz w:val="20"/>
          <w:szCs w:val="20"/>
        </w:rPr>
        <w:t xml:space="preserve">: </w:t>
      </w:r>
      <w:r w:rsidR="0079089A" w:rsidRPr="0079089A">
        <w:rPr>
          <w:rFonts w:ascii="Times New Roman" w:hAnsi="Times New Roman" w:cs="Times New Roman"/>
          <w:sz w:val="20"/>
          <w:szCs w:val="20"/>
        </w:rPr>
        <w:t xml:space="preserve">the </w:t>
      </w:r>
      <w:r w:rsidR="00807ED6" w:rsidRPr="0079089A">
        <w:rPr>
          <w:rFonts w:ascii="Times New Roman" w:hAnsi="Times New Roman" w:cs="Times New Roman"/>
          <w:sz w:val="20"/>
          <w:szCs w:val="20"/>
        </w:rPr>
        <w:t>angl</w:t>
      </w:r>
      <w:r w:rsidR="00BD324C">
        <w:rPr>
          <w:rFonts w:ascii="Times New Roman" w:hAnsi="Times New Roman" w:cs="Times New Roman"/>
          <w:sz w:val="20"/>
          <w:szCs w:val="20"/>
        </w:rPr>
        <w:t>e and</w:t>
      </w:r>
      <w:r w:rsidR="00807ED6" w:rsidRPr="0079089A">
        <w:rPr>
          <w:rFonts w:ascii="Times New Roman" w:hAnsi="Times New Roman" w:cs="Times New Roman"/>
          <w:sz w:val="20"/>
          <w:szCs w:val="20"/>
        </w:rPr>
        <w:t xml:space="preserve"> </w:t>
      </w:r>
      <w:r w:rsidR="00BD324C">
        <w:rPr>
          <w:rFonts w:ascii="Times New Roman" w:hAnsi="Times New Roman" w:cs="Times New Roman"/>
          <w:sz w:val="20"/>
          <w:szCs w:val="20"/>
        </w:rPr>
        <w:t xml:space="preserve">the </w:t>
      </w:r>
      <w:r w:rsidR="00807ED6" w:rsidRPr="0079089A">
        <w:rPr>
          <w:rFonts w:ascii="Times New Roman" w:hAnsi="Times New Roman" w:cs="Times New Roman"/>
          <w:sz w:val="20"/>
          <w:szCs w:val="20"/>
        </w:rPr>
        <w:t xml:space="preserve">length </w:t>
      </w:r>
      <w:r w:rsidR="00C51650">
        <w:rPr>
          <w:rFonts w:ascii="Times New Roman" w:hAnsi="Times New Roman" w:cs="Times New Roman"/>
          <w:sz w:val="20"/>
          <w:szCs w:val="20"/>
        </w:rPr>
        <w:t>between functional groups</w:t>
      </w:r>
      <w:r w:rsidR="00C51650" w:rsidRPr="0079089A">
        <w:rPr>
          <w:rFonts w:ascii="Times New Roman" w:hAnsi="Times New Roman" w:cs="Times New Roman"/>
          <w:sz w:val="20"/>
          <w:szCs w:val="20"/>
        </w:rPr>
        <w:t xml:space="preserve"> </w:t>
      </w:r>
      <w:r w:rsidR="00807ED6" w:rsidRPr="0079089A">
        <w:rPr>
          <w:rFonts w:ascii="Times New Roman" w:hAnsi="Times New Roman" w:cs="Times New Roman"/>
          <w:sz w:val="20"/>
          <w:szCs w:val="20"/>
        </w:rPr>
        <w:t>varied without changing the de</w:t>
      </w:r>
      <w:r w:rsidR="0079089A" w:rsidRPr="0079089A">
        <w:rPr>
          <w:rFonts w:ascii="Times New Roman" w:hAnsi="Times New Roman" w:cs="Times New Roman"/>
          <w:sz w:val="20"/>
          <w:szCs w:val="20"/>
        </w:rPr>
        <w:t>grees of freedom</w:t>
      </w:r>
      <w:r w:rsidR="00C51650">
        <w:rPr>
          <w:rFonts w:ascii="Times New Roman" w:hAnsi="Times New Roman" w:cs="Times New Roman"/>
          <w:sz w:val="20"/>
          <w:szCs w:val="20"/>
        </w:rPr>
        <w:t xml:space="preserve"> of the molecule</w:t>
      </w:r>
      <w:r w:rsidR="00A97462">
        <w:rPr>
          <w:rFonts w:ascii="Times New Roman" w:hAnsi="Times New Roman" w:cs="Times New Roman"/>
          <w:sz w:val="20"/>
          <w:szCs w:val="20"/>
        </w:rPr>
        <w:t>. This is</w:t>
      </w:r>
      <w:r w:rsidR="00807ED6" w:rsidRPr="0079089A">
        <w:rPr>
          <w:rFonts w:ascii="Times New Roman" w:hAnsi="Times New Roman" w:cs="Times New Roman"/>
          <w:sz w:val="20"/>
          <w:szCs w:val="20"/>
        </w:rPr>
        <w:t xml:space="preserve"> a starting point to understanding </w:t>
      </w:r>
      <w:r w:rsidR="00BD324C">
        <w:rPr>
          <w:rFonts w:ascii="Times New Roman" w:hAnsi="Times New Roman" w:cs="Times New Roman"/>
          <w:sz w:val="20"/>
          <w:szCs w:val="20"/>
        </w:rPr>
        <w:t>those elements</w:t>
      </w:r>
      <w:r w:rsidR="00807ED6" w:rsidRPr="0079089A">
        <w:rPr>
          <w:rFonts w:ascii="Times New Roman" w:hAnsi="Times New Roman" w:cs="Times New Roman"/>
          <w:sz w:val="20"/>
          <w:szCs w:val="20"/>
        </w:rPr>
        <w:t xml:space="preserve"> of monomer geometry.</w:t>
      </w:r>
    </w:p>
    <w:p w14:paraId="39F6F151" w14:textId="60D9A104" w:rsidR="00FB4290" w:rsidRDefault="009F080A" w:rsidP="00324DD6">
      <w:pPr>
        <w:spacing w:after="0" w:line="360" w:lineRule="auto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lastRenderedPageBreak/>
        <w:t>The</w:t>
      </w:r>
      <w:r w:rsidR="002C7814" w:rsidRPr="00E00F6E">
        <w:rPr>
          <w:rFonts w:ascii="Times New Roman" w:hAnsi="Times New Roman" w:cs="Times New Roman"/>
          <w:sz w:val="20"/>
          <w:szCs w:val="20"/>
        </w:rPr>
        <w:t xml:space="preserve"> cure </w:t>
      </w:r>
      <w:r>
        <w:rPr>
          <w:rFonts w:ascii="Times New Roman" w:hAnsi="Times New Roman" w:cs="Times New Roman"/>
          <w:sz w:val="20"/>
          <w:szCs w:val="20"/>
        </w:rPr>
        <w:t>of epoxy systems</w:t>
      </w:r>
      <w:r w:rsidRPr="00E00F6E">
        <w:rPr>
          <w:rFonts w:ascii="Times New Roman" w:hAnsi="Times New Roman" w:cs="Times New Roman"/>
          <w:sz w:val="20"/>
          <w:szCs w:val="20"/>
        </w:rPr>
        <w:t xml:space="preserve"> </w:t>
      </w:r>
      <w:r w:rsidR="005B432A">
        <w:rPr>
          <w:rFonts w:ascii="Times New Roman" w:hAnsi="Times New Roman" w:cs="Times New Roman"/>
          <w:sz w:val="20"/>
          <w:szCs w:val="20"/>
        </w:rPr>
        <w:t>can be characterised</w:t>
      </w:r>
      <w:r>
        <w:rPr>
          <w:rFonts w:ascii="Times New Roman" w:hAnsi="Times New Roman" w:cs="Times New Roman"/>
          <w:sz w:val="20"/>
          <w:szCs w:val="20"/>
        </w:rPr>
        <w:t xml:space="preserve"> by </w:t>
      </w:r>
      <w:r w:rsidR="00807ED6">
        <w:rPr>
          <w:rFonts w:ascii="Times New Roman" w:hAnsi="Times New Roman" w:cs="Times New Roman"/>
          <w:sz w:val="20"/>
          <w:szCs w:val="20"/>
        </w:rPr>
        <w:t xml:space="preserve">techniques </w:t>
      </w:r>
      <w:r w:rsidR="005B432A">
        <w:rPr>
          <w:rFonts w:ascii="Times New Roman" w:hAnsi="Times New Roman" w:cs="Times New Roman"/>
          <w:sz w:val="20"/>
          <w:szCs w:val="20"/>
        </w:rPr>
        <w:t>such as</w:t>
      </w:r>
      <w:r w:rsidR="002C7814" w:rsidRPr="00E00F6E">
        <w:rPr>
          <w:rFonts w:ascii="Times New Roman" w:hAnsi="Times New Roman" w:cs="Times New Roman"/>
          <w:sz w:val="20"/>
          <w:szCs w:val="20"/>
        </w:rPr>
        <w:t xml:space="preserve"> titration</w:t>
      </w:r>
      <w:r w:rsidR="001A479E" w:rsidRPr="00E00F6E">
        <w:rPr>
          <w:rFonts w:ascii="Times New Roman" w:hAnsi="Times New Roman" w:cs="Times New Roman"/>
          <w:sz w:val="20"/>
          <w:szCs w:val="20"/>
        </w:rPr>
        <w:fldChar w:fldCharType="begin"/>
      </w:r>
      <w:r w:rsidR="002C7814" w:rsidRPr="00E00F6E">
        <w:rPr>
          <w:rFonts w:ascii="Times New Roman" w:hAnsi="Times New Roman" w:cs="Times New Roman"/>
          <w:sz w:val="20"/>
          <w:szCs w:val="20"/>
        </w:rPr>
        <w:instrText>ADDIN RW.CITE{{13 Flory, Paul J. 1941}}</w:instrText>
      </w:r>
      <w:r w:rsidR="001A479E" w:rsidRPr="00E00F6E">
        <w:rPr>
          <w:rFonts w:ascii="Times New Roman" w:hAnsi="Times New Roman" w:cs="Times New Roman"/>
          <w:sz w:val="20"/>
          <w:szCs w:val="20"/>
        </w:rPr>
        <w:fldChar w:fldCharType="end"/>
      </w:r>
      <w:r w:rsidR="0017734C">
        <w:rPr>
          <w:sz w:val="20"/>
          <w:szCs w:val="20"/>
          <w:vertAlign w:val="superscript"/>
        </w:rPr>
        <w:t>12</w:t>
      </w:r>
      <w:r w:rsidR="002C7814" w:rsidRPr="00E00F6E">
        <w:rPr>
          <w:rFonts w:ascii="Times New Roman" w:hAnsi="Times New Roman" w:cs="Times New Roman"/>
          <w:sz w:val="20"/>
          <w:szCs w:val="20"/>
        </w:rPr>
        <w:t>, NIR</w:t>
      </w:r>
      <w:r w:rsidR="001A479E" w:rsidRPr="00E00F6E">
        <w:rPr>
          <w:rFonts w:ascii="Times New Roman" w:hAnsi="Times New Roman" w:cs="Times New Roman"/>
          <w:sz w:val="20"/>
          <w:szCs w:val="20"/>
        </w:rPr>
        <w:fldChar w:fldCharType="begin"/>
      </w:r>
      <w:r w:rsidR="002C7814" w:rsidRPr="00E00F6E">
        <w:rPr>
          <w:rFonts w:ascii="Times New Roman" w:hAnsi="Times New Roman" w:cs="Times New Roman"/>
          <w:sz w:val="20"/>
          <w:szCs w:val="20"/>
        </w:rPr>
        <w:instrText>ADDIN RW.CITE{{14 Sahagun, Christopher M. 2012}}</w:instrText>
      </w:r>
      <w:r w:rsidR="001A479E" w:rsidRPr="00E00F6E">
        <w:rPr>
          <w:rFonts w:ascii="Times New Roman" w:hAnsi="Times New Roman" w:cs="Times New Roman"/>
          <w:sz w:val="20"/>
          <w:szCs w:val="20"/>
        </w:rPr>
        <w:fldChar w:fldCharType="end"/>
      </w:r>
      <w:r w:rsidR="0017734C">
        <w:rPr>
          <w:sz w:val="20"/>
          <w:szCs w:val="20"/>
          <w:vertAlign w:val="superscript"/>
        </w:rPr>
        <w:t>13</w:t>
      </w:r>
      <w:r>
        <w:rPr>
          <w:rFonts w:ascii="Times New Roman" w:hAnsi="Times New Roman" w:cs="Times New Roman"/>
          <w:sz w:val="20"/>
          <w:szCs w:val="20"/>
        </w:rPr>
        <w:t>,</w:t>
      </w:r>
      <w:r w:rsidR="002C7814" w:rsidRPr="00E00F6E">
        <w:rPr>
          <w:rFonts w:ascii="Times New Roman" w:hAnsi="Times New Roman" w:cs="Times New Roman"/>
          <w:sz w:val="20"/>
          <w:szCs w:val="20"/>
        </w:rPr>
        <w:t xml:space="preserve"> sol-gel analysis</w:t>
      </w:r>
      <w:r w:rsidR="001A479E" w:rsidRPr="00E00F6E">
        <w:rPr>
          <w:rFonts w:ascii="Times New Roman" w:hAnsi="Times New Roman" w:cs="Times New Roman"/>
          <w:sz w:val="20"/>
          <w:szCs w:val="20"/>
        </w:rPr>
        <w:fldChar w:fldCharType="begin"/>
      </w:r>
      <w:r w:rsidR="002C7814" w:rsidRPr="00E00F6E">
        <w:rPr>
          <w:rFonts w:ascii="Times New Roman" w:hAnsi="Times New Roman" w:cs="Times New Roman"/>
          <w:sz w:val="20"/>
          <w:szCs w:val="20"/>
        </w:rPr>
        <w:instrText>ADDIN RW.CITE{{15 Arridge,R.G.C. 1972}}</w:instrText>
      </w:r>
      <w:r w:rsidR="001A479E" w:rsidRPr="00E00F6E">
        <w:rPr>
          <w:rFonts w:ascii="Times New Roman" w:hAnsi="Times New Roman" w:cs="Times New Roman"/>
          <w:sz w:val="20"/>
          <w:szCs w:val="20"/>
        </w:rPr>
        <w:fldChar w:fldCharType="end"/>
      </w:r>
      <w:r w:rsidR="0017734C">
        <w:rPr>
          <w:sz w:val="20"/>
          <w:szCs w:val="20"/>
          <w:vertAlign w:val="superscript"/>
        </w:rPr>
        <w:t>14</w:t>
      </w:r>
      <w:r>
        <w:rPr>
          <w:rFonts w:ascii="Times New Roman" w:hAnsi="Times New Roman" w:cs="Times New Roman"/>
          <w:sz w:val="20"/>
          <w:szCs w:val="20"/>
        </w:rPr>
        <w:t xml:space="preserve"> and d</w:t>
      </w:r>
      <w:r w:rsidR="002C7814" w:rsidRPr="00E00F6E">
        <w:rPr>
          <w:rFonts w:ascii="Times New Roman" w:hAnsi="Times New Roman" w:cs="Times New Roman"/>
          <w:sz w:val="20"/>
          <w:szCs w:val="20"/>
        </w:rPr>
        <w:t>ifferential scanning calorimetry</w:t>
      </w:r>
      <w:r w:rsidR="00464F00">
        <w:rPr>
          <w:rFonts w:ascii="Times New Roman" w:hAnsi="Times New Roman" w:cs="Times New Roman"/>
          <w:sz w:val="20"/>
          <w:szCs w:val="20"/>
        </w:rPr>
        <w:t xml:space="preserve"> (</w:t>
      </w:r>
      <w:r w:rsidR="002C7814" w:rsidRPr="00E00F6E">
        <w:rPr>
          <w:rFonts w:ascii="Times New Roman" w:hAnsi="Times New Roman" w:cs="Times New Roman"/>
          <w:sz w:val="20"/>
          <w:szCs w:val="20"/>
        </w:rPr>
        <w:t>DSC</w:t>
      </w:r>
      <w:r w:rsidR="00464F00">
        <w:rPr>
          <w:rFonts w:ascii="Times New Roman" w:hAnsi="Times New Roman" w:cs="Times New Roman"/>
          <w:sz w:val="20"/>
          <w:szCs w:val="20"/>
        </w:rPr>
        <w:t>)</w:t>
      </w:r>
      <w:r>
        <w:rPr>
          <w:rFonts w:ascii="Times New Roman" w:hAnsi="Times New Roman" w:cs="Times New Roman"/>
          <w:sz w:val="20"/>
          <w:szCs w:val="20"/>
        </w:rPr>
        <w:t xml:space="preserve">. </w:t>
      </w:r>
      <w:r w:rsidR="005B432A">
        <w:rPr>
          <w:rFonts w:ascii="Times New Roman" w:hAnsi="Times New Roman" w:cs="Times New Roman"/>
          <w:sz w:val="20"/>
          <w:szCs w:val="20"/>
        </w:rPr>
        <w:t xml:space="preserve">With </w:t>
      </w:r>
      <w:r>
        <w:rPr>
          <w:rFonts w:ascii="Times New Roman" w:hAnsi="Times New Roman" w:cs="Times New Roman"/>
          <w:sz w:val="20"/>
          <w:szCs w:val="20"/>
        </w:rPr>
        <w:t>DSC</w:t>
      </w:r>
      <w:r w:rsidR="001968D0">
        <w:rPr>
          <w:rFonts w:ascii="Times New Roman" w:hAnsi="Times New Roman" w:cs="Times New Roman"/>
          <w:sz w:val="20"/>
          <w:szCs w:val="20"/>
        </w:rPr>
        <w:t xml:space="preserve"> </w:t>
      </w:r>
      <w:r w:rsidR="005B432A">
        <w:rPr>
          <w:rFonts w:ascii="Times New Roman" w:hAnsi="Times New Roman" w:cs="Times New Roman"/>
          <w:sz w:val="20"/>
          <w:szCs w:val="20"/>
        </w:rPr>
        <w:t xml:space="preserve">data we typically </w:t>
      </w:r>
      <w:r>
        <w:rPr>
          <w:rFonts w:ascii="Times New Roman" w:hAnsi="Times New Roman" w:cs="Times New Roman"/>
          <w:sz w:val="20"/>
          <w:szCs w:val="20"/>
        </w:rPr>
        <w:t>infer</w:t>
      </w:r>
      <w:r w:rsidR="009F1E1B">
        <w:rPr>
          <w:rFonts w:ascii="Times New Roman" w:hAnsi="Times New Roman" w:cs="Times New Roman"/>
          <w:sz w:val="20"/>
          <w:szCs w:val="20"/>
        </w:rPr>
        <w:t xml:space="preserve"> </w:t>
      </w:r>
      <w:r w:rsidR="00E87E27">
        <w:rPr>
          <w:rFonts w:ascii="Times New Roman" w:hAnsi="Times New Roman" w:cs="Times New Roman"/>
          <w:sz w:val="20"/>
          <w:szCs w:val="20"/>
        </w:rPr>
        <w:t>percentage of cure via the heat emitted</w:t>
      </w:r>
      <w:r w:rsidR="000E20B7">
        <w:rPr>
          <w:rFonts w:ascii="Times New Roman" w:hAnsi="Times New Roman" w:cs="Times New Roman"/>
          <w:sz w:val="20"/>
          <w:szCs w:val="20"/>
        </w:rPr>
        <w:t xml:space="preserve"> </w:t>
      </w:r>
      <w:r w:rsidR="0079089A">
        <w:rPr>
          <w:rFonts w:ascii="Times New Roman" w:hAnsi="Times New Roman" w:cs="Times New Roman"/>
          <w:sz w:val="20"/>
          <w:szCs w:val="20"/>
        </w:rPr>
        <w:t>during</w:t>
      </w:r>
      <w:r w:rsidR="00781766">
        <w:rPr>
          <w:rFonts w:ascii="Times New Roman" w:hAnsi="Times New Roman" w:cs="Times New Roman"/>
          <w:sz w:val="20"/>
          <w:szCs w:val="20"/>
        </w:rPr>
        <w:t xml:space="preserve"> the exothermic curing</w:t>
      </w:r>
      <w:r w:rsidR="001A479E" w:rsidRPr="00E00F6E">
        <w:rPr>
          <w:rFonts w:ascii="Times New Roman" w:hAnsi="Times New Roman" w:cs="Times New Roman"/>
          <w:sz w:val="20"/>
          <w:szCs w:val="20"/>
        </w:rPr>
        <w:fldChar w:fldCharType="begin"/>
      </w:r>
      <w:r w:rsidR="002C7814" w:rsidRPr="00E00F6E">
        <w:rPr>
          <w:rFonts w:ascii="Times New Roman" w:hAnsi="Times New Roman" w:cs="Times New Roman"/>
          <w:sz w:val="20"/>
          <w:szCs w:val="20"/>
        </w:rPr>
        <w:instrText>ADDIN RW.CITE{{4 Sbirrazzuoli,Nicolas 2006}}</w:instrText>
      </w:r>
      <w:r w:rsidR="001A479E" w:rsidRPr="00E00F6E">
        <w:rPr>
          <w:rFonts w:ascii="Times New Roman" w:hAnsi="Times New Roman" w:cs="Times New Roman"/>
          <w:sz w:val="20"/>
          <w:szCs w:val="20"/>
        </w:rPr>
        <w:fldChar w:fldCharType="end"/>
      </w:r>
      <w:r w:rsidR="0017734C">
        <w:rPr>
          <w:sz w:val="20"/>
          <w:szCs w:val="20"/>
          <w:vertAlign w:val="superscript"/>
        </w:rPr>
        <w:t>5</w:t>
      </w:r>
      <w:r w:rsidR="002C7814" w:rsidRPr="00E00F6E">
        <w:rPr>
          <w:rFonts w:ascii="Times New Roman" w:hAnsi="Times New Roman" w:cs="Times New Roman"/>
          <w:sz w:val="20"/>
          <w:szCs w:val="20"/>
        </w:rPr>
        <w:t>. The measured heats are routinely referenced to the m</w:t>
      </w:r>
      <w:r w:rsidR="006A1972">
        <w:rPr>
          <w:rFonts w:ascii="Times New Roman" w:hAnsi="Times New Roman" w:cs="Times New Roman"/>
          <w:sz w:val="20"/>
          <w:szCs w:val="20"/>
        </w:rPr>
        <w:t>aximum</w:t>
      </w:r>
      <w:r w:rsidR="002C7814" w:rsidRPr="00E00F6E">
        <w:rPr>
          <w:rFonts w:ascii="Times New Roman" w:hAnsi="Times New Roman" w:cs="Times New Roman"/>
          <w:sz w:val="20"/>
          <w:szCs w:val="20"/>
        </w:rPr>
        <w:t xml:space="preserve"> </w:t>
      </w:r>
      <w:r w:rsidR="006A1972">
        <w:rPr>
          <w:rFonts w:ascii="Times New Roman" w:hAnsi="Times New Roman" w:cs="Times New Roman"/>
          <w:sz w:val="20"/>
          <w:szCs w:val="20"/>
        </w:rPr>
        <w:t>experimentally</w:t>
      </w:r>
      <w:r w:rsidR="00781766">
        <w:rPr>
          <w:rFonts w:ascii="Times New Roman" w:hAnsi="Times New Roman" w:cs="Times New Roman"/>
          <w:sz w:val="20"/>
          <w:szCs w:val="20"/>
        </w:rPr>
        <w:t xml:space="preserve"> </w:t>
      </w:r>
      <w:r w:rsidR="005B432A">
        <w:rPr>
          <w:rFonts w:ascii="Times New Roman" w:hAnsi="Times New Roman" w:cs="Times New Roman"/>
          <w:sz w:val="20"/>
          <w:szCs w:val="20"/>
        </w:rPr>
        <w:t>observed</w:t>
      </w:r>
      <w:r w:rsidR="005B432A" w:rsidRPr="00E00F6E">
        <w:rPr>
          <w:rFonts w:ascii="Times New Roman" w:hAnsi="Times New Roman" w:cs="Times New Roman"/>
          <w:sz w:val="20"/>
          <w:szCs w:val="20"/>
        </w:rPr>
        <w:t xml:space="preserve"> </w:t>
      </w:r>
      <w:r w:rsidR="005B432A">
        <w:rPr>
          <w:rFonts w:ascii="Times New Roman" w:hAnsi="Times New Roman" w:cs="Times New Roman"/>
          <w:sz w:val="20"/>
          <w:szCs w:val="20"/>
        </w:rPr>
        <w:t xml:space="preserve">heat which is </w:t>
      </w:r>
      <w:r w:rsidR="002C7814" w:rsidRPr="00E00F6E">
        <w:rPr>
          <w:rFonts w:ascii="Times New Roman" w:hAnsi="Times New Roman" w:cs="Times New Roman"/>
          <w:sz w:val="20"/>
          <w:szCs w:val="20"/>
        </w:rPr>
        <w:t xml:space="preserve">assumed to represent </w:t>
      </w:r>
      <w:r w:rsidR="001D776B">
        <w:rPr>
          <w:rFonts w:ascii="Times New Roman" w:hAnsi="Times New Roman" w:cs="Times New Roman"/>
          <w:sz w:val="20"/>
          <w:szCs w:val="20"/>
        </w:rPr>
        <w:t xml:space="preserve">100% </w:t>
      </w:r>
      <w:r w:rsidR="002C7814" w:rsidRPr="00E00F6E">
        <w:rPr>
          <w:rFonts w:ascii="Times New Roman" w:hAnsi="Times New Roman" w:cs="Times New Roman"/>
          <w:sz w:val="20"/>
          <w:szCs w:val="20"/>
        </w:rPr>
        <w:t>cure</w:t>
      </w:r>
      <w:r w:rsidR="001A479E" w:rsidRPr="00E00F6E">
        <w:rPr>
          <w:rFonts w:ascii="Times New Roman" w:hAnsi="Times New Roman" w:cs="Times New Roman"/>
          <w:sz w:val="20"/>
          <w:szCs w:val="20"/>
        </w:rPr>
        <w:fldChar w:fldCharType="begin"/>
      </w:r>
      <w:r w:rsidR="002C7814" w:rsidRPr="00E00F6E">
        <w:rPr>
          <w:rFonts w:ascii="Times New Roman" w:hAnsi="Times New Roman" w:cs="Times New Roman"/>
          <w:sz w:val="20"/>
          <w:szCs w:val="20"/>
        </w:rPr>
        <w:instrText>ADDIN RW.CITE{{4 Sbirrazzuoli,Nicolas 2006; 20 Esposito Corcione, C. 2004}}</w:instrText>
      </w:r>
      <w:r w:rsidR="001A479E" w:rsidRPr="00E00F6E">
        <w:rPr>
          <w:rFonts w:ascii="Times New Roman" w:hAnsi="Times New Roman" w:cs="Times New Roman"/>
          <w:sz w:val="20"/>
          <w:szCs w:val="20"/>
        </w:rPr>
        <w:fldChar w:fldCharType="end"/>
      </w:r>
      <w:r w:rsidR="0017734C">
        <w:rPr>
          <w:sz w:val="20"/>
          <w:szCs w:val="20"/>
          <w:vertAlign w:val="superscript"/>
        </w:rPr>
        <w:t>4,5</w:t>
      </w:r>
      <w:r w:rsidR="002C7814" w:rsidRPr="00E00F6E">
        <w:rPr>
          <w:rFonts w:ascii="Times New Roman" w:hAnsi="Times New Roman" w:cs="Times New Roman"/>
          <w:sz w:val="20"/>
          <w:szCs w:val="20"/>
        </w:rPr>
        <w:t>.</w:t>
      </w:r>
      <w:r w:rsidR="00E87E27">
        <w:rPr>
          <w:rFonts w:ascii="Times New Roman" w:hAnsi="Times New Roman" w:cs="Times New Roman"/>
          <w:sz w:val="20"/>
          <w:szCs w:val="20"/>
        </w:rPr>
        <w:t xml:space="preserve"> </w:t>
      </w:r>
      <w:r w:rsidR="009F1E1B">
        <w:rPr>
          <w:rFonts w:ascii="Times New Roman" w:hAnsi="Times New Roman" w:cs="Times New Roman"/>
          <w:sz w:val="20"/>
          <w:szCs w:val="20"/>
        </w:rPr>
        <w:t>T</w:t>
      </w:r>
      <w:r w:rsidR="00584A67">
        <w:rPr>
          <w:rFonts w:ascii="Times New Roman" w:hAnsi="Times New Roman" w:cs="Times New Roman"/>
          <w:sz w:val="20"/>
          <w:szCs w:val="20"/>
        </w:rPr>
        <w:t>his reference</w:t>
      </w:r>
      <w:r w:rsidR="00781766">
        <w:rPr>
          <w:rFonts w:ascii="Times New Roman" w:hAnsi="Times New Roman" w:cs="Times New Roman"/>
          <w:sz w:val="20"/>
          <w:szCs w:val="20"/>
        </w:rPr>
        <w:t xml:space="preserve"> </w:t>
      </w:r>
      <w:r w:rsidR="00104F04">
        <w:rPr>
          <w:rFonts w:ascii="Times New Roman" w:hAnsi="Times New Roman" w:cs="Times New Roman"/>
          <w:sz w:val="20"/>
          <w:szCs w:val="20"/>
        </w:rPr>
        <w:t>implies</w:t>
      </w:r>
      <w:r w:rsidR="002C7814" w:rsidRPr="00E00F6E">
        <w:rPr>
          <w:rFonts w:ascii="Times New Roman" w:hAnsi="Times New Roman" w:cs="Times New Roman"/>
          <w:sz w:val="20"/>
          <w:szCs w:val="20"/>
        </w:rPr>
        <w:t xml:space="preserve"> </w:t>
      </w:r>
      <w:r w:rsidR="00584A67">
        <w:rPr>
          <w:rFonts w:ascii="Times New Roman" w:hAnsi="Times New Roman" w:cs="Times New Roman"/>
          <w:sz w:val="20"/>
          <w:szCs w:val="20"/>
        </w:rPr>
        <w:t>that</w:t>
      </w:r>
      <w:r w:rsidR="002C7814" w:rsidRPr="00E00F6E">
        <w:rPr>
          <w:rFonts w:ascii="Times New Roman" w:hAnsi="Times New Roman" w:cs="Times New Roman"/>
          <w:sz w:val="20"/>
          <w:szCs w:val="20"/>
        </w:rPr>
        <w:t xml:space="preserve"> a</w:t>
      </w:r>
      <w:r w:rsidR="00781766">
        <w:rPr>
          <w:rFonts w:ascii="Times New Roman" w:hAnsi="Times New Roman" w:cs="Times New Roman"/>
          <w:sz w:val="20"/>
          <w:szCs w:val="20"/>
        </w:rPr>
        <w:t>ll functional groups</w:t>
      </w:r>
      <w:r w:rsidR="00104F04">
        <w:rPr>
          <w:rFonts w:ascii="Times New Roman" w:hAnsi="Times New Roman" w:cs="Times New Roman"/>
          <w:sz w:val="20"/>
          <w:szCs w:val="20"/>
        </w:rPr>
        <w:t xml:space="preserve"> have</w:t>
      </w:r>
      <w:r w:rsidR="009917F2">
        <w:rPr>
          <w:rFonts w:ascii="Times New Roman" w:hAnsi="Times New Roman" w:cs="Times New Roman"/>
          <w:sz w:val="20"/>
          <w:szCs w:val="20"/>
        </w:rPr>
        <w:t xml:space="preserve"> reacted</w:t>
      </w:r>
      <w:r w:rsidR="005B432A">
        <w:rPr>
          <w:rFonts w:ascii="Times New Roman" w:hAnsi="Times New Roman" w:cs="Times New Roman"/>
          <w:sz w:val="20"/>
          <w:szCs w:val="20"/>
        </w:rPr>
        <w:t xml:space="preserve"> when the experimental maximum heat is achieved</w:t>
      </w:r>
      <w:r w:rsidR="009917F2" w:rsidRPr="0079089A">
        <w:rPr>
          <w:rFonts w:ascii="Times New Roman" w:hAnsi="Times New Roman" w:cs="Times New Roman"/>
          <w:sz w:val="20"/>
          <w:szCs w:val="20"/>
        </w:rPr>
        <w:t xml:space="preserve">. </w:t>
      </w:r>
      <w:r w:rsidR="00104F04">
        <w:rPr>
          <w:rFonts w:ascii="Times New Roman" w:hAnsi="Times New Roman" w:cs="Times New Roman"/>
          <w:sz w:val="20"/>
          <w:szCs w:val="20"/>
        </w:rPr>
        <w:t>However, i</w:t>
      </w:r>
      <w:r w:rsidR="005B432A">
        <w:rPr>
          <w:rFonts w:ascii="Times New Roman" w:hAnsi="Times New Roman" w:cs="Times New Roman"/>
          <w:sz w:val="20"/>
          <w:szCs w:val="20"/>
        </w:rPr>
        <w:t>t is very likely that</w:t>
      </w:r>
      <w:r w:rsidR="00781766">
        <w:rPr>
          <w:rFonts w:ascii="Times New Roman" w:hAnsi="Times New Roman" w:cs="Times New Roman"/>
          <w:sz w:val="20"/>
          <w:szCs w:val="20"/>
        </w:rPr>
        <w:t xml:space="preserve"> </w:t>
      </w:r>
      <w:r w:rsidR="002C7814" w:rsidRPr="0079089A">
        <w:rPr>
          <w:rFonts w:ascii="Times New Roman" w:hAnsi="Times New Roman" w:cs="Times New Roman"/>
          <w:sz w:val="20"/>
          <w:szCs w:val="20"/>
        </w:rPr>
        <w:t>unreacted</w:t>
      </w:r>
      <w:r w:rsidR="00CF2DAE" w:rsidRPr="0079089A">
        <w:rPr>
          <w:rFonts w:ascii="Times New Roman" w:hAnsi="Times New Roman" w:cs="Times New Roman"/>
          <w:sz w:val="20"/>
          <w:szCs w:val="20"/>
        </w:rPr>
        <w:t xml:space="preserve"> functional</w:t>
      </w:r>
      <w:r w:rsidR="00781766">
        <w:rPr>
          <w:rFonts w:ascii="Times New Roman" w:hAnsi="Times New Roman" w:cs="Times New Roman"/>
          <w:sz w:val="20"/>
          <w:szCs w:val="20"/>
        </w:rPr>
        <w:t xml:space="preserve"> groups </w:t>
      </w:r>
      <w:r w:rsidR="005B432A">
        <w:rPr>
          <w:rFonts w:ascii="Times New Roman" w:hAnsi="Times New Roman" w:cs="Times New Roman"/>
          <w:sz w:val="20"/>
          <w:szCs w:val="20"/>
        </w:rPr>
        <w:t>will</w:t>
      </w:r>
      <w:r w:rsidR="00781766">
        <w:rPr>
          <w:rFonts w:ascii="Times New Roman" w:hAnsi="Times New Roman" w:cs="Times New Roman"/>
          <w:sz w:val="20"/>
          <w:szCs w:val="20"/>
        </w:rPr>
        <w:t xml:space="preserve"> </w:t>
      </w:r>
      <w:r w:rsidR="00B021B4">
        <w:rPr>
          <w:rFonts w:ascii="Times New Roman" w:hAnsi="Times New Roman" w:cs="Times New Roman"/>
          <w:sz w:val="20"/>
          <w:szCs w:val="20"/>
        </w:rPr>
        <w:t>remain</w:t>
      </w:r>
      <w:r w:rsidR="002C7814" w:rsidRPr="0079089A">
        <w:rPr>
          <w:rFonts w:ascii="Times New Roman" w:hAnsi="Times New Roman" w:cs="Times New Roman"/>
          <w:sz w:val="20"/>
          <w:szCs w:val="20"/>
        </w:rPr>
        <w:t xml:space="preserve"> i</w:t>
      </w:r>
      <w:r w:rsidR="00CF2DAE" w:rsidRPr="0079089A">
        <w:rPr>
          <w:rFonts w:ascii="Times New Roman" w:hAnsi="Times New Roman" w:cs="Times New Roman"/>
          <w:sz w:val="20"/>
          <w:szCs w:val="20"/>
        </w:rPr>
        <w:t xml:space="preserve">n the network </w:t>
      </w:r>
      <w:r w:rsidR="00B021B4" w:rsidRPr="00104F04">
        <w:rPr>
          <w:rFonts w:ascii="Times New Roman" w:hAnsi="Times New Roman" w:cs="Times New Roman"/>
          <w:sz w:val="20"/>
          <w:szCs w:val="20"/>
        </w:rPr>
        <w:t>after reaching</w:t>
      </w:r>
      <w:r w:rsidR="00DE2262" w:rsidRPr="00104F04">
        <w:rPr>
          <w:rFonts w:ascii="Times New Roman" w:hAnsi="Times New Roman" w:cs="Times New Roman"/>
          <w:sz w:val="20"/>
          <w:szCs w:val="20"/>
        </w:rPr>
        <w:t xml:space="preserve"> </w:t>
      </w:r>
      <w:r w:rsidR="007E7CDB" w:rsidRPr="00104F04">
        <w:rPr>
          <w:rFonts w:ascii="Times New Roman" w:hAnsi="Times New Roman" w:cs="Times New Roman"/>
          <w:sz w:val="20"/>
          <w:szCs w:val="20"/>
        </w:rPr>
        <w:t>the topological limit</w:t>
      </w:r>
      <w:r w:rsidR="007E7CDB" w:rsidRPr="0079089A">
        <w:rPr>
          <w:rFonts w:ascii="Times New Roman" w:hAnsi="Times New Roman" w:cs="Times New Roman"/>
          <w:sz w:val="20"/>
          <w:szCs w:val="20"/>
        </w:rPr>
        <w:t>.</w:t>
      </w:r>
      <w:r w:rsidR="00807ED6">
        <w:rPr>
          <w:rFonts w:ascii="Times New Roman" w:hAnsi="Times New Roman" w:cs="Times New Roman"/>
          <w:sz w:val="20"/>
          <w:szCs w:val="20"/>
        </w:rPr>
        <w:t xml:space="preserve"> </w:t>
      </w:r>
      <w:r w:rsidR="0079089A">
        <w:rPr>
          <w:rFonts w:ascii="Times New Roman" w:hAnsi="Times New Roman" w:cs="Times New Roman"/>
          <w:sz w:val="20"/>
          <w:szCs w:val="20"/>
        </w:rPr>
        <w:t>We</w:t>
      </w:r>
      <w:r w:rsidR="00807ED6">
        <w:rPr>
          <w:rFonts w:ascii="Times New Roman" w:hAnsi="Times New Roman" w:cs="Times New Roman"/>
          <w:sz w:val="20"/>
          <w:szCs w:val="20"/>
        </w:rPr>
        <w:t xml:space="preserve"> </w:t>
      </w:r>
      <w:r w:rsidR="0079089A">
        <w:rPr>
          <w:rFonts w:ascii="Times New Roman" w:hAnsi="Times New Roman" w:cs="Times New Roman"/>
          <w:sz w:val="20"/>
          <w:szCs w:val="20"/>
        </w:rPr>
        <w:t xml:space="preserve">develop an approach </w:t>
      </w:r>
      <w:r w:rsidR="00781766">
        <w:rPr>
          <w:rFonts w:ascii="Times New Roman" w:hAnsi="Times New Roman" w:cs="Times New Roman"/>
          <w:sz w:val="20"/>
          <w:szCs w:val="20"/>
        </w:rPr>
        <w:t>to calculate</w:t>
      </w:r>
      <w:r w:rsidR="0079089A" w:rsidRPr="0079089A">
        <w:rPr>
          <w:rFonts w:ascii="Times New Roman" w:hAnsi="Times New Roman" w:cs="Times New Roman"/>
          <w:sz w:val="20"/>
          <w:szCs w:val="20"/>
        </w:rPr>
        <w:t xml:space="preserve"> a more accurate</w:t>
      </w:r>
      <w:r w:rsidR="00807ED6" w:rsidRPr="0079089A">
        <w:rPr>
          <w:rFonts w:ascii="Times New Roman" w:hAnsi="Times New Roman" w:cs="Times New Roman"/>
          <w:sz w:val="20"/>
          <w:szCs w:val="20"/>
        </w:rPr>
        <w:t xml:space="preserve"> percentage of cure referenced to the theoretical maximum heat that would be released </w:t>
      </w:r>
      <w:r w:rsidR="004B7B17">
        <w:rPr>
          <w:rFonts w:ascii="Times New Roman" w:hAnsi="Times New Roman" w:cs="Times New Roman"/>
          <w:sz w:val="20"/>
          <w:szCs w:val="20"/>
        </w:rPr>
        <w:t xml:space="preserve">if all functional groups </w:t>
      </w:r>
      <w:r w:rsidR="005B432A">
        <w:rPr>
          <w:rFonts w:ascii="Times New Roman" w:hAnsi="Times New Roman" w:cs="Times New Roman"/>
          <w:sz w:val="20"/>
          <w:szCs w:val="20"/>
        </w:rPr>
        <w:t xml:space="preserve">were to </w:t>
      </w:r>
      <w:r w:rsidR="004B7B17">
        <w:rPr>
          <w:rFonts w:ascii="Times New Roman" w:hAnsi="Times New Roman" w:cs="Times New Roman"/>
          <w:sz w:val="20"/>
          <w:szCs w:val="20"/>
        </w:rPr>
        <w:t>react</w:t>
      </w:r>
      <w:r w:rsidR="00807ED6" w:rsidRPr="0079089A">
        <w:rPr>
          <w:rFonts w:ascii="Times New Roman" w:hAnsi="Times New Roman" w:cs="Times New Roman"/>
          <w:sz w:val="20"/>
          <w:szCs w:val="20"/>
        </w:rPr>
        <w:t xml:space="preserve">. </w:t>
      </w:r>
    </w:p>
    <w:p w14:paraId="51948625" w14:textId="77777777" w:rsidR="00DE27B0" w:rsidRDefault="00DE27B0" w:rsidP="00324DD6">
      <w:pPr>
        <w:spacing w:after="0" w:line="360" w:lineRule="auto"/>
        <w:jc w:val="both"/>
        <w:rPr>
          <w:rFonts w:ascii="Times New Roman" w:hAnsi="Times New Roman" w:cs="Times New Roman"/>
          <w:sz w:val="20"/>
          <w:szCs w:val="20"/>
        </w:rPr>
      </w:pPr>
    </w:p>
    <w:p w14:paraId="49EB0B7D" w14:textId="77777777" w:rsidR="00852264" w:rsidRPr="00684D6B" w:rsidRDefault="00852264" w:rsidP="00324DD6">
      <w:pPr>
        <w:spacing w:after="0" w:line="360" w:lineRule="auto"/>
        <w:jc w:val="both"/>
        <w:rPr>
          <w:rFonts w:ascii="Times New Roman" w:hAnsi="Times New Roman" w:cs="Times New Roman"/>
          <w:color w:val="FF0000"/>
          <w:sz w:val="20"/>
          <w:szCs w:val="20"/>
        </w:rPr>
      </w:pPr>
      <w:r w:rsidRPr="00875ED4">
        <w:rPr>
          <w:rFonts w:ascii="Times New Roman" w:hAnsi="Times New Roman" w:cs="Times New Roman"/>
          <w:b/>
          <w:sz w:val="20"/>
          <w:szCs w:val="20"/>
        </w:rPr>
        <w:t>2. Experimental</w:t>
      </w:r>
    </w:p>
    <w:p w14:paraId="59249047" w14:textId="77777777" w:rsidR="00852264" w:rsidRPr="004A4D9E" w:rsidRDefault="00852264" w:rsidP="0004162D">
      <w:pPr>
        <w:spacing w:after="0" w:line="36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4A4D9E">
        <w:rPr>
          <w:rFonts w:ascii="Times New Roman" w:hAnsi="Times New Roman" w:cs="Times New Roman"/>
          <w:sz w:val="20"/>
          <w:szCs w:val="20"/>
        </w:rPr>
        <w:t>2.1 Materials</w:t>
      </w:r>
    </w:p>
    <w:p w14:paraId="6ABFD3C6" w14:textId="23489568" w:rsidR="00852264" w:rsidRPr="004B7B17" w:rsidRDefault="00852264" w:rsidP="00104F04">
      <w:pPr>
        <w:spacing w:after="0" w:line="360" w:lineRule="auto"/>
        <w:jc w:val="both"/>
        <w:rPr>
          <w:rFonts w:ascii="Times New Roman" w:hAnsi="Times New Roman" w:cs="Times New Roman"/>
          <w:bCs/>
          <w:sz w:val="20"/>
          <w:szCs w:val="20"/>
        </w:rPr>
      </w:pPr>
      <w:r w:rsidRPr="002C7814">
        <w:rPr>
          <w:rFonts w:ascii="Times New Roman" w:hAnsi="Times New Roman" w:cs="Times New Roman"/>
          <w:bCs/>
          <w:sz w:val="20"/>
          <w:szCs w:val="20"/>
        </w:rPr>
        <w:t xml:space="preserve">Resorcinol diglycidyl ether (&gt;96%), o-phenylene diamine (99.5%), </w:t>
      </w:r>
      <w:r w:rsidRPr="002C7814">
        <w:rPr>
          <w:rFonts w:ascii="Times New Roman" w:hAnsi="Times New Roman" w:cs="Times New Roman"/>
          <w:bCs/>
          <w:i/>
          <w:sz w:val="20"/>
          <w:szCs w:val="20"/>
        </w:rPr>
        <w:t>m</w:t>
      </w:r>
      <w:r w:rsidRPr="002C7814">
        <w:rPr>
          <w:rFonts w:ascii="Times New Roman" w:hAnsi="Times New Roman" w:cs="Times New Roman"/>
          <w:bCs/>
          <w:sz w:val="20"/>
          <w:szCs w:val="20"/>
        </w:rPr>
        <w:t>-phenylene diamine (99.9%) and</w:t>
      </w:r>
      <w:r w:rsidRPr="002C7814">
        <w:rPr>
          <w:rFonts w:ascii="Times New Roman" w:hAnsi="Times New Roman" w:cs="Times New Roman"/>
          <w:bCs/>
          <w:i/>
          <w:sz w:val="20"/>
          <w:szCs w:val="20"/>
        </w:rPr>
        <w:t xml:space="preserve"> p</w:t>
      </w:r>
      <w:r w:rsidRPr="002C7814">
        <w:rPr>
          <w:rFonts w:ascii="Times New Roman" w:hAnsi="Times New Roman" w:cs="Times New Roman"/>
          <w:bCs/>
          <w:sz w:val="20"/>
          <w:szCs w:val="20"/>
        </w:rPr>
        <w:t>-</w:t>
      </w:r>
      <w:r w:rsidR="00875ED4">
        <w:rPr>
          <w:rFonts w:ascii="Times New Roman" w:hAnsi="Times New Roman" w:cs="Times New Roman"/>
          <w:bCs/>
          <w:sz w:val="20"/>
          <w:szCs w:val="20"/>
        </w:rPr>
        <w:t xml:space="preserve">phenylene diamine (99%) </w:t>
      </w:r>
      <w:r w:rsidR="0021309D">
        <w:rPr>
          <w:rFonts w:ascii="Times New Roman" w:hAnsi="Times New Roman" w:cs="Times New Roman"/>
          <w:bCs/>
          <w:sz w:val="20"/>
          <w:szCs w:val="20"/>
        </w:rPr>
        <w:t>from Sigma Aldrich</w:t>
      </w:r>
      <w:r w:rsidR="00875ED4">
        <w:rPr>
          <w:rFonts w:ascii="Times New Roman" w:hAnsi="Times New Roman" w:cs="Times New Roman"/>
          <w:bCs/>
          <w:sz w:val="20"/>
          <w:szCs w:val="20"/>
        </w:rPr>
        <w:t>;</w:t>
      </w:r>
      <w:r w:rsidRPr="002C7814">
        <w:rPr>
          <w:rFonts w:ascii="Times New Roman" w:hAnsi="Times New Roman" w:cs="Times New Roman"/>
          <w:bCs/>
          <w:sz w:val="20"/>
          <w:szCs w:val="20"/>
        </w:rPr>
        <w:t xml:space="preserve"> </w:t>
      </w:r>
      <w:r w:rsidR="00875ED4">
        <w:rPr>
          <w:rFonts w:ascii="Times New Roman" w:hAnsi="Times New Roman" w:cs="Times New Roman"/>
          <w:bCs/>
          <w:sz w:val="20"/>
          <w:szCs w:val="20"/>
        </w:rPr>
        <w:t>Benzidine (95%)</w:t>
      </w:r>
      <w:r w:rsidR="005201C8">
        <w:rPr>
          <w:rFonts w:ascii="Times New Roman" w:hAnsi="Times New Roman" w:cs="Times New Roman"/>
          <w:bCs/>
          <w:sz w:val="20"/>
          <w:szCs w:val="20"/>
        </w:rPr>
        <w:t xml:space="preserve"> f</w:t>
      </w:r>
      <w:r w:rsidR="00106070">
        <w:rPr>
          <w:rFonts w:ascii="Times New Roman" w:hAnsi="Times New Roman" w:cs="Times New Roman"/>
          <w:bCs/>
          <w:sz w:val="20"/>
          <w:szCs w:val="20"/>
        </w:rPr>
        <w:t>rom Toronto Research Chemicals I</w:t>
      </w:r>
      <w:r w:rsidR="005201C8">
        <w:rPr>
          <w:rFonts w:ascii="Times New Roman" w:hAnsi="Times New Roman" w:cs="Times New Roman"/>
          <w:bCs/>
          <w:sz w:val="20"/>
          <w:szCs w:val="20"/>
        </w:rPr>
        <w:t xml:space="preserve">nc. </w:t>
      </w:r>
      <w:r w:rsidR="00875ED4">
        <w:rPr>
          <w:rFonts w:ascii="Times New Roman" w:hAnsi="Times New Roman" w:cs="Times New Roman"/>
          <w:bCs/>
          <w:sz w:val="20"/>
          <w:szCs w:val="20"/>
        </w:rPr>
        <w:t>and d</w:t>
      </w:r>
      <w:r w:rsidRPr="002C7814">
        <w:rPr>
          <w:rFonts w:ascii="Times New Roman" w:hAnsi="Times New Roman" w:cs="Times New Roman"/>
          <w:bCs/>
          <w:sz w:val="20"/>
          <w:szCs w:val="20"/>
        </w:rPr>
        <w:t>ichloromethane</w:t>
      </w:r>
      <w:r w:rsidR="00875ED4">
        <w:rPr>
          <w:rFonts w:ascii="Times New Roman" w:hAnsi="Times New Roman" w:cs="Times New Roman"/>
          <w:bCs/>
          <w:sz w:val="20"/>
          <w:szCs w:val="20"/>
        </w:rPr>
        <w:t xml:space="preserve"> (DCM) (99.5%) from Caledon</w:t>
      </w:r>
      <w:r w:rsidR="0021309D">
        <w:rPr>
          <w:rFonts w:ascii="Times New Roman" w:hAnsi="Times New Roman" w:cs="Times New Roman"/>
          <w:bCs/>
          <w:sz w:val="20"/>
          <w:szCs w:val="20"/>
        </w:rPr>
        <w:t xml:space="preserve"> are used </w:t>
      </w:r>
      <w:r w:rsidR="0021309D" w:rsidRPr="002C7814">
        <w:rPr>
          <w:rFonts w:ascii="Times New Roman" w:hAnsi="Times New Roman" w:cs="Times New Roman"/>
          <w:bCs/>
          <w:sz w:val="20"/>
          <w:szCs w:val="20"/>
        </w:rPr>
        <w:t>without further purification</w:t>
      </w:r>
      <w:r w:rsidR="0021309D">
        <w:rPr>
          <w:rFonts w:ascii="Times New Roman" w:hAnsi="Times New Roman" w:cs="Times New Roman"/>
          <w:bCs/>
          <w:sz w:val="20"/>
          <w:szCs w:val="20"/>
        </w:rPr>
        <w:t>. R</w:t>
      </w:r>
      <w:r w:rsidRPr="002C7814">
        <w:rPr>
          <w:rFonts w:ascii="Times New Roman" w:hAnsi="Times New Roman" w:cs="Times New Roman"/>
          <w:bCs/>
          <w:sz w:val="20"/>
          <w:szCs w:val="20"/>
        </w:rPr>
        <w:t xml:space="preserve">esorcinol diglycidyl ether, </w:t>
      </w:r>
      <w:r w:rsidR="0021309D">
        <w:rPr>
          <w:rFonts w:ascii="Times New Roman" w:hAnsi="Times New Roman" w:cs="Times New Roman"/>
          <w:sz w:val="20"/>
          <w:szCs w:val="20"/>
        </w:rPr>
        <w:t>initially</w:t>
      </w:r>
      <w:r w:rsidRPr="002C7814">
        <w:rPr>
          <w:rFonts w:ascii="Times New Roman" w:hAnsi="Times New Roman" w:cs="Times New Roman"/>
          <w:sz w:val="20"/>
          <w:szCs w:val="20"/>
        </w:rPr>
        <w:t xml:space="preserve"> semi-crystalline</w:t>
      </w:r>
      <w:r w:rsidR="0021309D">
        <w:rPr>
          <w:rFonts w:ascii="Times New Roman" w:hAnsi="Times New Roman" w:cs="Times New Roman"/>
          <w:sz w:val="20"/>
          <w:szCs w:val="20"/>
        </w:rPr>
        <w:t>,</w:t>
      </w:r>
      <w:r w:rsidRPr="002C7814">
        <w:rPr>
          <w:rFonts w:ascii="Times New Roman" w:hAnsi="Times New Roman" w:cs="Times New Roman"/>
          <w:sz w:val="20"/>
          <w:szCs w:val="20"/>
        </w:rPr>
        <w:t xml:space="preserve"> is melted </w:t>
      </w:r>
      <w:r w:rsidR="0021309D">
        <w:rPr>
          <w:rFonts w:ascii="Times New Roman" w:hAnsi="Times New Roman" w:cs="Times New Roman"/>
          <w:sz w:val="20"/>
          <w:szCs w:val="20"/>
        </w:rPr>
        <w:t>at</w:t>
      </w:r>
      <w:r w:rsidR="00106070">
        <w:rPr>
          <w:rFonts w:ascii="Times New Roman" w:hAnsi="Times New Roman" w:cs="Times New Roman"/>
          <w:sz w:val="20"/>
          <w:szCs w:val="20"/>
        </w:rPr>
        <w:t xml:space="preserve"> 50ºC </w:t>
      </w:r>
      <w:r w:rsidRPr="002C7814">
        <w:rPr>
          <w:rFonts w:ascii="Times New Roman" w:hAnsi="Times New Roman" w:cs="Times New Roman"/>
          <w:sz w:val="20"/>
          <w:szCs w:val="20"/>
        </w:rPr>
        <w:t>and cooled to room</w:t>
      </w:r>
      <w:r w:rsidR="0021309D">
        <w:rPr>
          <w:rFonts w:ascii="Times New Roman" w:hAnsi="Times New Roman" w:cs="Times New Roman"/>
          <w:sz w:val="20"/>
          <w:szCs w:val="20"/>
        </w:rPr>
        <w:t xml:space="preserve"> temperature prior to use. D</w:t>
      </w:r>
      <w:r w:rsidRPr="002C7814">
        <w:rPr>
          <w:rFonts w:ascii="Times New Roman" w:hAnsi="Times New Roman" w:cs="Times New Roman"/>
          <w:sz w:val="20"/>
          <w:szCs w:val="20"/>
        </w:rPr>
        <w:t>iamines are manual</w:t>
      </w:r>
      <w:r w:rsidR="0021309D">
        <w:rPr>
          <w:rFonts w:ascii="Times New Roman" w:hAnsi="Times New Roman" w:cs="Times New Roman"/>
          <w:sz w:val="20"/>
          <w:szCs w:val="20"/>
        </w:rPr>
        <w:t xml:space="preserve">ly ground </w:t>
      </w:r>
      <w:r w:rsidR="00104F04">
        <w:rPr>
          <w:rFonts w:ascii="Times New Roman" w:hAnsi="Times New Roman" w:cs="Times New Roman"/>
          <w:sz w:val="20"/>
          <w:szCs w:val="20"/>
        </w:rPr>
        <w:t xml:space="preserve">into fine powder </w:t>
      </w:r>
      <w:r w:rsidR="0021309D">
        <w:rPr>
          <w:rFonts w:ascii="Times New Roman" w:hAnsi="Times New Roman" w:cs="Times New Roman"/>
          <w:sz w:val="20"/>
          <w:szCs w:val="20"/>
        </w:rPr>
        <w:t xml:space="preserve">using a mortar </w:t>
      </w:r>
      <w:r w:rsidR="00104F04">
        <w:rPr>
          <w:rFonts w:ascii="Times New Roman" w:hAnsi="Times New Roman" w:cs="Times New Roman"/>
          <w:sz w:val="20"/>
          <w:szCs w:val="20"/>
        </w:rPr>
        <w:t>and pestle</w:t>
      </w:r>
      <w:r w:rsidRPr="002C7814">
        <w:rPr>
          <w:rFonts w:ascii="Times New Roman" w:hAnsi="Times New Roman" w:cs="Times New Roman"/>
          <w:sz w:val="20"/>
          <w:szCs w:val="20"/>
        </w:rPr>
        <w:t xml:space="preserve">. </w:t>
      </w:r>
      <w:r w:rsidR="0021309D">
        <w:rPr>
          <w:rFonts w:ascii="Times New Roman" w:hAnsi="Times New Roman" w:cs="Times New Roman"/>
          <w:sz w:val="20"/>
          <w:szCs w:val="20"/>
        </w:rPr>
        <w:t>Figure 1 shows t</w:t>
      </w:r>
      <w:r w:rsidRPr="002C7814">
        <w:rPr>
          <w:rFonts w:ascii="Times New Roman" w:hAnsi="Times New Roman" w:cs="Times New Roman"/>
          <w:sz w:val="20"/>
          <w:szCs w:val="20"/>
        </w:rPr>
        <w:t xml:space="preserve">he chemical structures of </w:t>
      </w:r>
      <w:r w:rsidR="00CA352D">
        <w:rPr>
          <w:rFonts w:ascii="Times New Roman" w:hAnsi="Times New Roman" w:cs="Times New Roman"/>
          <w:sz w:val="20"/>
          <w:szCs w:val="20"/>
        </w:rPr>
        <w:t xml:space="preserve">the </w:t>
      </w:r>
      <w:r w:rsidR="0021309D">
        <w:rPr>
          <w:rFonts w:ascii="Times New Roman" w:hAnsi="Times New Roman" w:cs="Times New Roman"/>
          <w:sz w:val="20"/>
          <w:szCs w:val="20"/>
        </w:rPr>
        <w:t>reagents</w:t>
      </w:r>
      <w:r w:rsidRPr="002C7814">
        <w:rPr>
          <w:rFonts w:ascii="Times New Roman" w:hAnsi="Times New Roman" w:cs="Times New Roman"/>
          <w:sz w:val="20"/>
          <w:szCs w:val="20"/>
        </w:rPr>
        <w:t>.</w:t>
      </w:r>
    </w:p>
    <w:p w14:paraId="5C2C46EB" w14:textId="63C54560" w:rsidR="00852264" w:rsidRPr="004A4D9E" w:rsidRDefault="00526B91" w:rsidP="0004162D">
      <w:pPr>
        <w:spacing w:after="0" w:line="360" w:lineRule="auto"/>
        <w:jc w:val="center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noProof/>
          <w:sz w:val="20"/>
          <w:szCs w:val="20"/>
        </w:rPr>
        <w:drawing>
          <wp:inline distT="0" distB="0" distL="0" distR="0" wp14:anchorId="61C08BB6" wp14:editId="72BE830C">
            <wp:extent cx="6234430" cy="3062682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42300" cy="306654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78A8064" w14:textId="2F89B4E3" w:rsidR="000734E7" w:rsidRPr="00526B91" w:rsidRDefault="00852264" w:rsidP="00526B91">
      <w:pPr>
        <w:pStyle w:val="Caption"/>
        <w:spacing w:after="0" w:line="360" w:lineRule="auto"/>
        <w:jc w:val="center"/>
        <w:rPr>
          <w:rFonts w:ascii="Times New Roman" w:hAnsi="Times New Roman" w:cs="Times New Roman"/>
          <w:color w:val="auto"/>
          <w:sz w:val="20"/>
          <w:szCs w:val="20"/>
        </w:rPr>
      </w:pPr>
      <w:r w:rsidRPr="007D24F4">
        <w:rPr>
          <w:rFonts w:ascii="Times New Roman" w:hAnsi="Times New Roman" w:cs="Times New Roman"/>
          <w:color w:val="auto"/>
          <w:sz w:val="20"/>
          <w:szCs w:val="20"/>
        </w:rPr>
        <w:t>Figure 1</w:t>
      </w:r>
      <w:r w:rsidR="001201A7" w:rsidRPr="007D24F4">
        <w:rPr>
          <w:rFonts w:ascii="Times New Roman" w:hAnsi="Times New Roman" w:cs="Times New Roman"/>
          <w:color w:val="auto"/>
          <w:sz w:val="20"/>
          <w:szCs w:val="20"/>
        </w:rPr>
        <w:t>.</w:t>
      </w:r>
      <w:r w:rsidRPr="007D24F4">
        <w:rPr>
          <w:rFonts w:ascii="Times New Roman" w:hAnsi="Times New Roman" w:cs="Times New Roman"/>
          <w:color w:val="auto"/>
          <w:sz w:val="20"/>
          <w:szCs w:val="20"/>
        </w:rPr>
        <w:t xml:space="preserve"> Reagents</w:t>
      </w:r>
    </w:p>
    <w:p w14:paraId="476C5A37" w14:textId="77777777" w:rsidR="00C102C1" w:rsidRPr="00105E57" w:rsidRDefault="00C102C1" w:rsidP="0004162D">
      <w:pPr>
        <w:spacing w:after="0" w:line="36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105E57">
        <w:rPr>
          <w:rFonts w:ascii="Times New Roman" w:hAnsi="Times New Roman" w:cs="Times New Roman"/>
          <w:sz w:val="20"/>
          <w:szCs w:val="20"/>
        </w:rPr>
        <w:t xml:space="preserve">2.2 </w:t>
      </w:r>
      <w:r w:rsidR="00670770" w:rsidRPr="00105E57">
        <w:rPr>
          <w:rFonts w:ascii="Times New Roman" w:hAnsi="Times New Roman" w:cs="Times New Roman"/>
          <w:sz w:val="20"/>
          <w:szCs w:val="20"/>
        </w:rPr>
        <w:t>Mixture</w:t>
      </w:r>
      <w:r w:rsidRPr="00105E57">
        <w:rPr>
          <w:rFonts w:ascii="Times New Roman" w:hAnsi="Times New Roman" w:cs="Times New Roman"/>
          <w:sz w:val="20"/>
          <w:szCs w:val="20"/>
        </w:rPr>
        <w:t xml:space="preserve"> </w:t>
      </w:r>
      <w:r w:rsidR="00BF5745" w:rsidRPr="00105E57">
        <w:rPr>
          <w:rFonts w:ascii="Times New Roman" w:hAnsi="Times New Roman" w:cs="Times New Roman"/>
          <w:sz w:val="20"/>
          <w:szCs w:val="20"/>
        </w:rPr>
        <w:t>preparation</w:t>
      </w:r>
    </w:p>
    <w:p w14:paraId="24640796" w14:textId="0D135C20" w:rsidR="006A3F7A" w:rsidRDefault="00BA5BBF" w:rsidP="00324DD6">
      <w:pPr>
        <w:spacing w:after="0" w:line="360" w:lineRule="auto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Each m</w:t>
      </w:r>
      <w:r w:rsidR="00533D8F">
        <w:rPr>
          <w:rFonts w:ascii="Times New Roman" w:hAnsi="Times New Roman" w:cs="Times New Roman"/>
          <w:sz w:val="20"/>
          <w:szCs w:val="20"/>
        </w:rPr>
        <w:t>ixt</w:t>
      </w:r>
      <w:r>
        <w:rPr>
          <w:rFonts w:ascii="Times New Roman" w:hAnsi="Times New Roman" w:cs="Times New Roman"/>
          <w:sz w:val="20"/>
          <w:szCs w:val="20"/>
        </w:rPr>
        <w:t>ure</w:t>
      </w:r>
      <w:r w:rsidR="00BF5745">
        <w:rPr>
          <w:rFonts w:ascii="Times New Roman" w:hAnsi="Times New Roman" w:cs="Times New Roman"/>
          <w:sz w:val="20"/>
          <w:szCs w:val="20"/>
        </w:rPr>
        <w:t xml:space="preserve"> weigh</w:t>
      </w:r>
      <w:r>
        <w:rPr>
          <w:rFonts w:ascii="Times New Roman" w:hAnsi="Times New Roman" w:cs="Times New Roman"/>
          <w:sz w:val="20"/>
          <w:szCs w:val="20"/>
        </w:rPr>
        <w:t>s</w:t>
      </w:r>
      <w:r w:rsidR="00BF5745">
        <w:rPr>
          <w:rFonts w:ascii="Times New Roman" w:hAnsi="Times New Roman" w:cs="Times New Roman"/>
          <w:sz w:val="20"/>
          <w:szCs w:val="20"/>
        </w:rPr>
        <w:t xml:space="preserve"> 1.5 grams in total</w:t>
      </w:r>
      <w:r w:rsidR="000734E7">
        <w:rPr>
          <w:rFonts w:ascii="Times New Roman" w:hAnsi="Times New Roman" w:cs="Times New Roman"/>
          <w:sz w:val="20"/>
          <w:szCs w:val="20"/>
        </w:rPr>
        <w:t xml:space="preserve"> with</w:t>
      </w:r>
      <w:r w:rsidR="00BF43E8">
        <w:rPr>
          <w:rFonts w:ascii="Times New Roman" w:hAnsi="Times New Roman" w:cs="Times New Roman"/>
          <w:sz w:val="20"/>
          <w:szCs w:val="20"/>
        </w:rPr>
        <w:t xml:space="preserve"> a </w:t>
      </w:r>
      <w:r w:rsidR="000734E7" w:rsidRPr="00E00F6E">
        <w:rPr>
          <w:rFonts w:ascii="Times New Roman" w:hAnsi="Times New Roman" w:cs="Times New Roman"/>
          <w:sz w:val="20"/>
          <w:szCs w:val="20"/>
        </w:rPr>
        <w:t>1:1</w:t>
      </w:r>
      <w:r w:rsidR="000734E7">
        <w:rPr>
          <w:rFonts w:ascii="Times New Roman" w:hAnsi="Times New Roman" w:cs="Times New Roman"/>
          <w:sz w:val="20"/>
          <w:szCs w:val="20"/>
        </w:rPr>
        <w:t xml:space="preserve"> </w:t>
      </w:r>
      <w:r w:rsidR="00BF43E8">
        <w:rPr>
          <w:rFonts w:ascii="Times New Roman" w:hAnsi="Times New Roman" w:cs="Times New Roman"/>
          <w:sz w:val="20"/>
          <w:szCs w:val="20"/>
        </w:rPr>
        <w:t xml:space="preserve">molar ratio </w:t>
      </w:r>
      <w:r w:rsidR="000734E7">
        <w:rPr>
          <w:rFonts w:ascii="Times New Roman" w:hAnsi="Times New Roman" w:cs="Times New Roman"/>
          <w:sz w:val="20"/>
          <w:szCs w:val="20"/>
        </w:rPr>
        <w:t xml:space="preserve">of </w:t>
      </w:r>
      <w:r w:rsidR="00BF43E8">
        <w:rPr>
          <w:rFonts w:ascii="Times New Roman" w:hAnsi="Times New Roman" w:cs="Times New Roman"/>
          <w:sz w:val="20"/>
          <w:szCs w:val="20"/>
        </w:rPr>
        <w:t xml:space="preserve">epoxide to </w:t>
      </w:r>
      <w:r w:rsidR="000734E7">
        <w:rPr>
          <w:rFonts w:ascii="Times New Roman" w:hAnsi="Times New Roman" w:cs="Times New Roman"/>
          <w:sz w:val="20"/>
          <w:szCs w:val="20"/>
        </w:rPr>
        <w:t>NH</w:t>
      </w:r>
      <w:r w:rsidR="00BF43E8">
        <w:rPr>
          <w:rFonts w:ascii="Times New Roman" w:hAnsi="Times New Roman" w:cs="Times New Roman"/>
          <w:sz w:val="20"/>
          <w:szCs w:val="20"/>
        </w:rPr>
        <w:t xml:space="preserve">. </w:t>
      </w:r>
      <w:r>
        <w:rPr>
          <w:rFonts w:ascii="Times New Roman" w:hAnsi="Times New Roman" w:cs="Times New Roman"/>
          <w:sz w:val="20"/>
          <w:szCs w:val="20"/>
        </w:rPr>
        <w:t>The epoxy and amine monomers</w:t>
      </w:r>
      <w:r w:rsidR="008D3A98" w:rsidRPr="00C102C1">
        <w:rPr>
          <w:rFonts w:ascii="Times New Roman" w:hAnsi="Times New Roman" w:cs="Times New Roman"/>
          <w:sz w:val="20"/>
          <w:szCs w:val="20"/>
        </w:rPr>
        <w:t xml:space="preserve"> </w:t>
      </w:r>
      <w:r w:rsidR="008D3A98">
        <w:rPr>
          <w:rFonts w:ascii="Times New Roman" w:hAnsi="Times New Roman" w:cs="Times New Roman"/>
          <w:sz w:val="20"/>
          <w:szCs w:val="20"/>
        </w:rPr>
        <w:t>are</w:t>
      </w:r>
      <w:r w:rsidR="008D3A98" w:rsidRPr="00C102C1">
        <w:rPr>
          <w:rFonts w:ascii="Times New Roman" w:hAnsi="Times New Roman" w:cs="Times New Roman"/>
          <w:sz w:val="20"/>
          <w:szCs w:val="20"/>
        </w:rPr>
        <w:t xml:space="preserve"> dissolved</w:t>
      </w:r>
      <w:r w:rsidR="008D3A98">
        <w:rPr>
          <w:rFonts w:ascii="Times New Roman" w:hAnsi="Times New Roman" w:cs="Times New Roman"/>
          <w:sz w:val="20"/>
          <w:szCs w:val="20"/>
        </w:rPr>
        <w:t xml:space="preserve"> separately</w:t>
      </w:r>
      <w:r w:rsidR="00BF43E8">
        <w:rPr>
          <w:rFonts w:ascii="Times New Roman" w:hAnsi="Times New Roman" w:cs="Times New Roman"/>
          <w:sz w:val="20"/>
          <w:szCs w:val="20"/>
        </w:rPr>
        <w:t xml:space="preserve"> in DCM</w:t>
      </w:r>
      <w:r w:rsidR="008D3A98" w:rsidRPr="00C102C1">
        <w:rPr>
          <w:rFonts w:ascii="Times New Roman" w:hAnsi="Times New Roman" w:cs="Times New Roman"/>
          <w:sz w:val="20"/>
          <w:szCs w:val="20"/>
        </w:rPr>
        <w:t xml:space="preserve"> (0.5 mL and 4 m</w:t>
      </w:r>
      <w:r w:rsidR="00BF43E8">
        <w:rPr>
          <w:rFonts w:ascii="Times New Roman" w:hAnsi="Times New Roman" w:cs="Times New Roman"/>
          <w:sz w:val="20"/>
          <w:szCs w:val="20"/>
        </w:rPr>
        <w:t xml:space="preserve">L </w:t>
      </w:r>
      <w:r w:rsidR="000734E7">
        <w:rPr>
          <w:rFonts w:ascii="Times New Roman" w:hAnsi="Times New Roman" w:cs="Times New Roman"/>
          <w:sz w:val="20"/>
          <w:szCs w:val="20"/>
        </w:rPr>
        <w:t xml:space="preserve">of DCM </w:t>
      </w:r>
      <w:r w:rsidR="00BF43E8">
        <w:rPr>
          <w:rFonts w:ascii="Times New Roman" w:hAnsi="Times New Roman" w:cs="Times New Roman"/>
          <w:sz w:val="20"/>
          <w:szCs w:val="20"/>
        </w:rPr>
        <w:t xml:space="preserve">respectively) in 20 mL </w:t>
      </w:r>
      <w:r w:rsidR="008D3A98" w:rsidRPr="00C102C1">
        <w:rPr>
          <w:rFonts w:ascii="Times New Roman" w:hAnsi="Times New Roman" w:cs="Times New Roman"/>
          <w:sz w:val="20"/>
          <w:szCs w:val="20"/>
        </w:rPr>
        <w:t xml:space="preserve">vials. The two solutions are </w:t>
      </w:r>
      <w:r w:rsidR="000734E7">
        <w:rPr>
          <w:rFonts w:ascii="Times New Roman" w:hAnsi="Times New Roman" w:cs="Times New Roman"/>
          <w:sz w:val="20"/>
          <w:szCs w:val="20"/>
        </w:rPr>
        <w:t>combined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="008D3A98" w:rsidRPr="00C102C1">
        <w:rPr>
          <w:rFonts w:ascii="Times New Roman" w:hAnsi="Times New Roman" w:cs="Times New Roman"/>
          <w:sz w:val="20"/>
          <w:szCs w:val="20"/>
        </w:rPr>
        <w:t>and stirred for 10 minutes. The mixture is tr</w:t>
      </w:r>
      <w:r w:rsidR="00BF43E8">
        <w:rPr>
          <w:rFonts w:ascii="Times New Roman" w:hAnsi="Times New Roman" w:cs="Times New Roman"/>
          <w:sz w:val="20"/>
          <w:szCs w:val="20"/>
        </w:rPr>
        <w:t>ansferred to a 250 mL beaker</w:t>
      </w:r>
      <w:r w:rsidR="008D3A98" w:rsidRPr="00C102C1">
        <w:rPr>
          <w:rFonts w:ascii="Times New Roman" w:hAnsi="Times New Roman" w:cs="Times New Roman"/>
          <w:sz w:val="20"/>
          <w:szCs w:val="20"/>
        </w:rPr>
        <w:t xml:space="preserve"> </w:t>
      </w:r>
      <w:r w:rsidR="000734E7">
        <w:rPr>
          <w:rFonts w:ascii="Times New Roman" w:hAnsi="Times New Roman" w:cs="Times New Roman"/>
          <w:sz w:val="20"/>
          <w:szCs w:val="20"/>
        </w:rPr>
        <w:t>and placed under 600 mm</w:t>
      </w:r>
      <w:r w:rsidR="008D3A98" w:rsidRPr="00C102C1">
        <w:rPr>
          <w:rFonts w:ascii="Times New Roman" w:hAnsi="Times New Roman" w:cs="Times New Roman"/>
          <w:sz w:val="20"/>
          <w:szCs w:val="20"/>
        </w:rPr>
        <w:t>Hg vacuum for 3</w:t>
      </w:r>
      <w:r w:rsidR="00BF43E8">
        <w:rPr>
          <w:rFonts w:ascii="Times New Roman" w:hAnsi="Times New Roman" w:cs="Times New Roman"/>
          <w:sz w:val="20"/>
          <w:szCs w:val="20"/>
        </w:rPr>
        <w:t xml:space="preserve">0 minutes to </w:t>
      </w:r>
      <w:r w:rsidR="008D3A98" w:rsidRPr="00C102C1">
        <w:rPr>
          <w:rFonts w:ascii="Times New Roman" w:hAnsi="Times New Roman" w:cs="Times New Roman"/>
          <w:sz w:val="20"/>
          <w:szCs w:val="20"/>
        </w:rPr>
        <w:t>evaporate</w:t>
      </w:r>
      <w:r w:rsidR="00BF43E8">
        <w:rPr>
          <w:rFonts w:ascii="Times New Roman" w:hAnsi="Times New Roman" w:cs="Times New Roman"/>
          <w:sz w:val="20"/>
          <w:szCs w:val="20"/>
        </w:rPr>
        <w:t xml:space="preserve"> </w:t>
      </w:r>
      <w:r w:rsidR="000734E7">
        <w:rPr>
          <w:rFonts w:ascii="Times New Roman" w:hAnsi="Times New Roman" w:cs="Times New Roman"/>
          <w:sz w:val="20"/>
          <w:szCs w:val="20"/>
        </w:rPr>
        <w:t xml:space="preserve">the </w:t>
      </w:r>
      <w:r w:rsidR="002957CD">
        <w:rPr>
          <w:rFonts w:ascii="Times New Roman" w:hAnsi="Times New Roman" w:cs="Times New Roman"/>
          <w:sz w:val="20"/>
          <w:szCs w:val="20"/>
        </w:rPr>
        <w:t>DCM</w:t>
      </w:r>
      <w:r w:rsidR="008D3A98" w:rsidRPr="00C102C1">
        <w:rPr>
          <w:rFonts w:ascii="Times New Roman" w:hAnsi="Times New Roman" w:cs="Times New Roman"/>
          <w:sz w:val="20"/>
          <w:szCs w:val="20"/>
        </w:rPr>
        <w:t>.</w:t>
      </w:r>
    </w:p>
    <w:p w14:paraId="2080B86A" w14:textId="77777777" w:rsidR="0004162D" w:rsidRDefault="0004162D" w:rsidP="00324DD6">
      <w:pPr>
        <w:spacing w:after="0" w:line="360" w:lineRule="auto"/>
        <w:jc w:val="both"/>
        <w:rPr>
          <w:rFonts w:ascii="Times New Roman" w:hAnsi="Times New Roman" w:cs="Times New Roman"/>
          <w:sz w:val="20"/>
          <w:szCs w:val="20"/>
        </w:rPr>
      </w:pPr>
    </w:p>
    <w:p w14:paraId="1A266D64" w14:textId="2C633A04" w:rsidR="00852264" w:rsidRDefault="00C102C1" w:rsidP="00324DD6">
      <w:pPr>
        <w:spacing w:after="0" w:line="360" w:lineRule="auto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lastRenderedPageBreak/>
        <w:t>2.3</w:t>
      </w:r>
      <w:r w:rsidR="00852264" w:rsidRPr="004A4D9E">
        <w:rPr>
          <w:rFonts w:ascii="Times New Roman" w:hAnsi="Times New Roman" w:cs="Times New Roman"/>
          <w:sz w:val="20"/>
          <w:szCs w:val="20"/>
        </w:rPr>
        <w:t xml:space="preserve"> DSC </w:t>
      </w:r>
      <w:r w:rsidR="00E115DF">
        <w:rPr>
          <w:rFonts w:ascii="Times New Roman" w:hAnsi="Times New Roman" w:cs="Times New Roman"/>
          <w:sz w:val="20"/>
          <w:szCs w:val="20"/>
        </w:rPr>
        <w:t>observation</w:t>
      </w:r>
      <w:r w:rsidR="00852264">
        <w:rPr>
          <w:rFonts w:ascii="Times New Roman" w:hAnsi="Times New Roman" w:cs="Times New Roman"/>
          <w:sz w:val="20"/>
          <w:szCs w:val="20"/>
        </w:rPr>
        <w:t xml:space="preserve"> of curing</w:t>
      </w:r>
    </w:p>
    <w:p w14:paraId="4F3F62BA" w14:textId="30D5DF05" w:rsidR="007D5FDA" w:rsidRDefault="00FB616A" w:rsidP="0004162D">
      <w:pPr>
        <w:spacing w:after="0" w:line="36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E00F6E">
        <w:rPr>
          <w:rFonts w:ascii="Times New Roman" w:hAnsi="Times New Roman" w:cs="Times New Roman"/>
          <w:sz w:val="20"/>
          <w:szCs w:val="20"/>
        </w:rPr>
        <w:t>DSC experiments</w:t>
      </w:r>
      <w:r w:rsidR="007D5FDA">
        <w:rPr>
          <w:rFonts w:ascii="Times New Roman" w:hAnsi="Times New Roman" w:cs="Times New Roman"/>
          <w:sz w:val="20"/>
          <w:szCs w:val="20"/>
        </w:rPr>
        <w:t xml:space="preserve"> </w:t>
      </w:r>
      <w:r w:rsidR="007D5FDA" w:rsidRPr="00E00F6E">
        <w:rPr>
          <w:rFonts w:ascii="Times New Roman" w:hAnsi="Times New Roman" w:cs="Times New Roman"/>
          <w:sz w:val="20"/>
          <w:szCs w:val="20"/>
        </w:rPr>
        <w:t xml:space="preserve">are performed on </w:t>
      </w:r>
      <w:r w:rsidR="002A23FE" w:rsidRPr="00E00F6E">
        <w:rPr>
          <w:rFonts w:ascii="Times New Roman" w:hAnsi="Times New Roman" w:cs="Times New Roman"/>
          <w:sz w:val="20"/>
          <w:szCs w:val="20"/>
        </w:rPr>
        <w:t>5-10 mg</w:t>
      </w:r>
      <w:r w:rsidR="002A23FE">
        <w:rPr>
          <w:rFonts w:ascii="Times New Roman" w:hAnsi="Times New Roman" w:cs="Times New Roman"/>
          <w:sz w:val="20"/>
          <w:szCs w:val="20"/>
        </w:rPr>
        <w:t xml:space="preserve"> </w:t>
      </w:r>
      <w:r w:rsidR="007D5FDA" w:rsidRPr="00E00F6E">
        <w:rPr>
          <w:rFonts w:ascii="Times New Roman" w:hAnsi="Times New Roman" w:cs="Times New Roman"/>
          <w:sz w:val="20"/>
          <w:szCs w:val="20"/>
        </w:rPr>
        <w:t xml:space="preserve">samples </w:t>
      </w:r>
      <w:r w:rsidR="007D5FDA">
        <w:rPr>
          <w:rFonts w:ascii="Times New Roman" w:hAnsi="Times New Roman" w:cs="Times New Roman"/>
          <w:sz w:val="20"/>
          <w:szCs w:val="20"/>
        </w:rPr>
        <w:t xml:space="preserve">in </w:t>
      </w:r>
      <w:r w:rsidR="00E115DF">
        <w:rPr>
          <w:rFonts w:ascii="Times New Roman" w:hAnsi="Times New Roman" w:cs="Times New Roman"/>
          <w:sz w:val="20"/>
          <w:szCs w:val="20"/>
        </w:rPr>
        <w:t xml:space="preserve">hermetically </w:t>
      </w:r>
      <w:r w:rsidR="007D5FDA">
        <w:rPr>
          <w:rFonts w:ascii="Times New Roman" w:hAnsi="Times New Roman" w:cs="Times New Roman"/>
          <w:sz w:val="20"/>
          <w:szCs w:val="20"/>
        </w:rPr>
        <w:t>sealed pans</w:t>
      </w:r>
      <w:r w:rsidR="007D5FDA" w:rsidRPr="00E00F6E">
        <w:rPr>
          <w:rFonts w:ascii="Times New Roman" w:hAnsi="Times New Roman" w:cs="Times New Roman"/>
          <w:sz w:val="20"/>
          <w:szCs w:val="20"/>
        </w:rPr>
        <w:t xml:space="preserve"> using a TA Q10 DSC</w:t>
      </w:r>
      <w:r w:rsidR="00BF43E8">
        <w:rPr>
          <w:rFonts w:ascii="Times New Roman" w:hAnsi="Times New Roman" w:cs="Times New Roman"/>
          <w:sz w:val="20"/>
          <w:szCs w:val="20"/>
        </w:rPr>
        <w:t xml:space="preserve"> referenced to </w:t>
      </w:r>
      <w:r w:rsidR="00E115DF">
        <w:rPr>
          <w:rFonts w:ascii="Times New Roman" w:hAnsi="Times New Roman" w:cs="Times New Roman"/>
          <w:sz w:val="20"/>
          <w:szCs w:val="20"/>
        </w:rPr>
        <w:t>an empty pan and</w:t>
      </w:r>
      <w:r w:rsidR="007D5FDA">
        <w:rPr>
          <w:rFonts w:ascii="Times New Roman" w:hAnsi="Times New Roman" w:cs="Times New Roman"/>
          <w:sz w:val="20"/>
          <w:szCs w:val="20"/>
        </w:rPr>
        <w:t xml:space="preserve"> </w:t>
      </w:r>
      <w:r w:rsidRPr="00E00F6E">
        <w:rPr>
          <w:rFonts w:ascii="Times New Roman" w:hAnsi="Times New Roman" w:cs="Times New Roman"/>
          <w:sz w:val="20"/>
          <w:szCs w:val="20"/>
        </w:rPr>
        <w:t>r</w:t>
      </w:r>
      <w:r w:rsidR="00684D6B">
        <w:rPr>
          <w:rFonts w:ascii="Times New Roman" w:hAnsi="Times New Roman" w:cs="Times New Roman"/>
          <w:sz w:val="20"/>
          <w:szCs w:val="20"/>
        </w:rPr>
        <w:t>epeated a minimum of 3 times</w:t>
      </w:r>
      <w:r>
        <w:rPr>
          <w:rFonts w:ascii="Times New Roman" w:hAnsi="Times New Roman" w:cs="Times New Roman"/>
          <w:sz w:val="20"/>
          <w:szCs w:val="20"/>
        </w:rPr>
        <w:t>.</w:t>
      </w:r>
      <w:r w:rsidR="002C7814" w:rsidRPr="00E00F6E">
        <w:rPr>
          <w:rFonts w:ascii="Times New Roman" w:hAnsi="Times New Roman" w:cs="Times New Roman"/>
          <w:sz w:val="20"/>
          <w:szCs w:val="20"/>
        </w:rPr>
        <w:t xml:space="preserve"> </w:t>
      </w:r>
      <w:r w:rsidR="00DE27B0">
        <w:rPr>
          <w:rFonts w:ascii="Times New Roman" w:hAnsi="Times New Roman" w:cs="Times New Roman"/>
          <w:sz w:val="20"/>
          <w:szCs w:val="20"/>
        </w:rPr>
        <w:t>I</w:t>
      </w:r>
      <w:r w:rsidR="007D5FDA">
        <w:rPr>
          <w:rFonts w:ascii="Times New Roman" w:hAnsi="Times New Roman" w:cs="Times New Roman"/>
          <w:sz w:val="20"/>
          <w:szCs w:val="20"/>
        </w:rPr>
        <w:t>sothermal curing at 140°C</w:t>
      </w:r>
      <w:r w:rsidR="00BF43E8">
        <w:rPr>
          <w:rFonts w:ascii="Times New Roman" w:hAnsi="Times New Roman" w:cs="Times New Roman"/>
          <w:sz w:val="20"/>
          <w:szCs w:val="20"/>
        </w:rPr>
        <w:t xml:space="preserve"> is performed </w:t>
      </w:r>
      <w:r w:rsidR="002C7814" w:rsidRPr="00E00F6E">
        <w:rPr>
          <w:rFonts w:ascii="Times New Roman" w:hAnsi="Times New Roman" w:cs="Times New Roman"/>
          <w:sz w:val="20"/>
          <w:szCs w:val="20"/>
        </w:rPr>
        <w:t xml:space="preserve">followed </w:t>
      </w:r>
      <w:r w:rsidR="007D1B65" w:rsidRPr="00E00F6E">
        <w:rPr>
          <w:rFonts w:ascii="Times New Roman" w:hAnsi="Times New Roman" w:cs="Times New Roman"/>
          <w:sz w:val="20"/>
          <w:szCs w:val="20"/>
        </w:rPr>
        <w:t xml:space="preserve">in some instances </w:t>
      </w:r>
      <w:r w:rsidR="002C7814" w:rsidRPr="00E00F6E">
        <w:rPr>
          <w:rFonts w:ascii="Times New Roman" w:hAnsi="Times New Roman" w:cs="Times New Roman"/>
          <w:sz w:val="20"/>
          <w:szCs w:val="20"/>
        </w:rPr>
        <w:t xml:space="preserve">by isothermal post curing at </w:t>
      </w:r>
      <w:r w:rsidR="007D1B65">
        <w:rPr>
          <w:rFonts w:ascii="Times New Roman" w:hAnsi="Times New Roman" w:cs="Times New Roman"/>
          <w:sz w:val="20"/>
          <w:szCs w:val="20"/>
        </w:rPr>
        <w:t>a higher temperature</w:t>
      </w:r>
      <w:r w:rsidR="007D5FDA">
        <w:rPr>
          <w:rFonts w:ascii="Times New Roman" w:hAnsi="Times New Roman" w:cs="Times New Roman"/>
          <w:sz w:val="20"/>
          <w:szCs w:val="20"/>
        </w:rPr>
        <w:t xml:space="preserve">. </w:t>
      </w:r>
      <w:r w:rsidR="007D1B65">
        <w:rPr>
          <w:rFonts w:ascii="Times New Roman" w:hAnsi="Times New Roman" w:cs="Times New Roman"/>
          <w:sz w:val="20"/>
          <w:szCs w:val="20"/>
        </w:rPr>
        <w:t>T</w:t>
      </w:r>
      <w:r w:rsidR="002C7814" w:rsidRPr="00E00F6E">
        <w:rPr>
          <w:rFonts w:ascii="Times New Roman" w:hAnsi="Times New Roman" w:cs="Times New Roman"/>
          <w:sz w:val="20"/>
          <w:szCs w:val="20"/>
        </w:rPr>
        <w:t xml:space="preserve">he </w:t>
      </w:r>
      <w:r w:rsidR="0005238D">
        <w:rPr>
          <w:rFonts w:ascii="Times New Roman" w:hAnsi="Times New Roman" w:cs="Times New Roman"/>
          <w:sz w:val="20"/>
          <w:szCs w:val="20"/>
        </w:rPr>
        <w:t xml:space="preserve">DSC </w:t>
      </w:r>
      <w:r w:rsidR="002C7814" w:rsidRPr="00E00F6E">
        <w:rPr>
          <w:rFonts w:ascii="Times New Roman" w:hAnsi="Times New Roman" w:cs="Times New Roman"/>
          <w:sz w:val="20"/>
          <w:szCs w:val="20"/>
        </w:rPr>
        <w:t xml:space="preserve">is </w:t>
      </w:r>
      <w:r w:rsidR="00BF43E8">
        <w:rPr>
          <w:rFonts w:ascii="Times New Roman" w:hAnsi="Times New Roman" w:cs="Times New Roman"/>
          <w:sz w:val="20"/>
          <w:szCs w:val="20"/>
        </w:rPr>
        <w:t>heated</w:t>
      </w:r>
      <w:r w:rsidR="002C7814" w:rsidRPr="00E00F6E">
        <w:rPr>
          <w:rFonts w:ascii="Times New Roman" w:hAnsi="Times New Roman" w:cs="Times New Roman"/>
          <w:sz w:val="20"/>
          <w:szCs w:val="20"/>
        </w:rPr>
        <w:t xml:space="preserve"> to 140°C and then the </w:t>
      </w:r>
      <w:r w:rsidR="007D1B65">
        <w:rPr>
          <w:rFonts w:ascii="Times New Roman" w:hAnsi="Times New Roman" w:cs="Times New Roman"/>
          <w:sz w:val="20"/>
          <w:szCs w:val="20"/>
        </w:rPr>
        <w:t xml:space="preserve">sample </w:t>
      </w:r>
      <w:r w:rsidR="002C7814" w:rsidRPr="00E00F6E">
        <w:rPr>
          <w:rFonts w:ascii="Times New Roman" w:hAnsi="Times New Roman" w:cs="Times New Roman"/>
          <w:sz w:val="20"/>
          <w:szCs w:val="20"/>
        </w:rPr>
        <w:t xml:space="preserve">cell is </w:t>
      </w:r>
      <w:r w:rsidR="007D1B65">
        <w:rPr>
          <w:rFonts w:ascii="Times New Roman" w:hAnsi="Times New Roman" w:cs="Times New Roman"/>
          <w:sz w:val="20"/>
          <w:szCs w:val="20"/>
        </w:rPr>
        <w:t>loaded and allowed</w:t>
      </w:r>
      <w:r w:rsidR="002C7814" w:rsidRPr="00E00F6E">
        <w:rPr>
          <w:rFonts w:ascii="Times New Roman" w:hAnsi="Times New Roman" w:cs="Times New Roman"/>
          <w:sz w:val="20"/>
          <w:szCs w:val="20"/>
        </w:rPr>
        <w:t xml:space="preserve"> </w:t>
      </w:r>
      <w:r w:rsidR="007D5FDA">
        <w:rPr>
          <w:rFonts w:ascii="Times New Roman" w:hAnsi="Times New Roman" w:cs="Times New Roman"/>
          <w:sz w:val="20"/>
          <w:szCs w:val="20"/>
        </w:rPr>
        <w:t>to cure for</w:t>
      </w:r>
      <w:r w:rsidR="002A23FE">
        <w:rPr>
          <w:rFonts w:ascii="Times New Roman" w:hAnsi="Times New Roman" w:cs="Times New Roman"/>
          <w:sz w:val="20"/>
          <w:szCs w:val="20"/>
        </w:rPr>
        <w:t xml:space="preserve"> 2 hours</w:t>
      </w:r>
      <w:r w:rsidR="00DE27B0">
        <w:rPr>
          <w:rFonts w:ascii="Times New Roman" w:hAnsi="Times New Roman" w:cs="Times New Roman"/>
          <w:sz w:val="20"/>
          <w:szCs w:val="20"/>
        </w:rPr>
        <w:t>.</w:t>
      </w:r>
      <w:r w:rsidR="007D24F4">
        <w:rPr>
          <w:rFonts w:ascii="Times New Roman" w:hAnsi="Times New Roman" w:cs="Times New Roman"/>
          <w:sz w:val="20"/>
          <w:szCs w:val="20"/>
        </w:rPr>
        <w:t xml:space="preserve"> The</w:t>
      </w:r>
      <w:r w:rsidR="002A23FE">
        <w:rPr>
          <w:rFonts w:ascii="Times New Roman" w:hAnsi="Times New Roman" w:cs="Times New Roman"/>
          <w:sz w:val="20"/>
          <w:szCs w:val="20"/>
        </w:rPr>
        <w:t xml:space="preserve"> </w:t>
      </w:r>
      <w:r w:rsidR="002C7814" w:rsidRPr="00E00F6E">
        <w:rPr>
          <w:rFonts w:ascii="Times New Roman" w:hAnsi="Times New Roman" w:cs="Times New Roman"/>
          <w:sz w:val="20"/>
          <w:szCs w:val="20"/>
        </w:rPr>
        <w:t>T</w:t>
      </w:r>
      <w:r w:rsidR="002C7814" w:rsidRPr="00E00F6E">
        <w:rPr>
          <w:rFonts w:ascii="Times New Roman" w:hAnsi="Times New Roman" w:cs="Times New Roman"/>
          <w:sz w:val="20"/>
          <w:szCs w:val="20"/>
          <w:vertAlign w:val="subscript"/>
        </w:rPr>
        <w:t>g</w:t>
      </w:r>
      <w:r w:rsidR="0005238D">
        <w:rPr>
          <w:rFonts w:ascii="Times New Roman" w:hAnsi="Times New Roman" w:cs="Times New Roman"/>
          <w:sz w:val="20"/>
          <w:szCs w:val="20"/>
        </w:rPr>
        <w:t xml:space="preserve"> </w:t>
      </w:r>
      <w:r w:rsidR="002A23FE">
        <w:rPr>
          <w:rFonts w:ascii="Times New Roman" w:hAnsi="Times New Roman" w:cs="Times New Roman"/>
          <w:sz w:val="20"/>
          <w:szCs w:val="20"/>
        </w:rPr>
        <w:t xml:space="preserve">is </w:t>
      </w:r>
      <w:r w:rsidR="00DE27B0">
        <w:rPr>
          <w:rFonts w:ascii="Times New Roman" w:hAnsi="Times New Roman" w:cs="Times New Roman"/>
          <w:sz w:val="20"/>
          <w:szCs w:val="20"/>
        </w:rPr>
        <w:t xml:space="preserve">then </w:t>
      </w:r>
      <w:r w:rsidR="002C7814" w:rsidRPr="00E00F6E">
        <w:rPr>
          <w:rFonts w:ascii="Times New Roman" w:hAnsi="Times New Roman" w:cs="Times New Roman"/>
          <w:sz w:val="20"/>
          <w:szCs w:val="20"/>
        </w:rPr>
        <w:t>measured by ramping at 5°C/min between 1</w:t>
      </w:r>
      <w:r w:rsidR="006C3050">
        <w:rPr>
          <w:rFonts w:ascii="Times New Roman" w:hAnsi="Times New Roman" w:cs="Times New Roman"/>
          <w:sz w:val="20"/>
          <w:szCs w:val="20"/>
        </w:rPr>
        <w:t>00°C and 200</w:t>
      </w:r>
      <w:r w:rsidR="00BF5745">
        <w:rPr>
          <w:rFonts w:ascii="Times New Roman" w:hAnsi="Times New Roman" w:cs="Times New Roman"/>
          <w:sz w:val="20"/>
          <w:szCs w:val="20"/>
        </w:rPr>
        <w:t xml:space="preserve">°C. </w:t>
      </w:r>
      <w:r w:rsidR="00295284">
        <w:rPr>
          <w:rFonts w:ascii="Times New Roman" w:hAnsi="Times New Roman" w:cs="Times New Roman"/>
          <w:sz w:val="20"/>
          <w:szCs w:val="20"/>
        </w:rPr>
        <w:t xml:space="preserve">For </w:t>
      </w:r>
      <w:r w:rsidR="00490DAC">
        <w:rPr>
          <w:rFonts w:ascii="Times New Roman" w:hAnsi="Times New Roman" w:cs="Times New Roman"/>
          <w:sz w:val="20"/>
          <w:szCs w:val="20"/>
        </w:rPr>
        <w:t xml:space="preserve">experiments </w:t>
      </w:r>
      <w:r w:rsidR="007D1B65">
        <w:rPr>
          <w:rFonts w:ascii="Times New Roman" w:hAnsi="Times New Roman" w:cs="Times New Roman"/>
          <w:sz w:val="20"/>
          <w:szCs w:val="20"/>
        </w:rPr>
        <w:t>with</w:t>
      </w:r>
      <w:r w:rsidR="002A23FE">
        <w:rPr>
          <w:rFonts w:ascii="Times New Roman" w:hAnsi="Times New Roman" w:cs="Times New Roman"/>
          <w:sz w:val="20"/>
          <w:szCs w:val="20"/>
        </w:rPr>
        <w:t xml:space="preserve"> </w:t>
      </w:r>
      <w:r w:rsidR="00295284">
        <w:rPr>
          <w:rFonts w:ascii="Times New Roman" w:hAnsi="Times New Roman" w:cs="Times New Roman"/>
          <w:sz w:val="20"/>
          <w:szCs w:val="20"/>
        </w:rPr>
        <w:t>post curing</w:t>
      </w:r>
      <w:r w:rsidR="00ED5100" w:rsidRPr="00E00F6E">
        <w:rPr>
          <w:rFonts w:ascii="Times New Roman" w:hAnsi="Times New Roman" w:cs="Times New Roman"/>
          <w:sz w:val="20"/>
          <w:szCs w:val="20"/>
        </w:rPr>
        <w:t xml:space="preserve">, </w:t>
      </w:r>
      <w:r w:rsidR="007D5FDA">
        <w:rPr>
          <w:rFonts w:ascii="Times New Roman" w:hAnsi="Times New Roman" w:cs="Times New Roman"/>
          <w:sz w:val="20"/>
          <w:szCs w:val="20"/>
        </w:rPr>
        <w:t xml:space="preserve">the </w:t>
      </w:r>
      <w:r w:rsidR="006C3050">
        <w:rPr>
          <w:rFonts w:ascii="Times New Roman" w:hAnsi="Times New Roman" w:cs="Times New Roman"/>
          <w:sz w:val="20"/>
          <w:szCs w:val="20"/>
        </w:rPr>
        <w:t>140</w:t>
      </w:r>
      <w:r w:rsidR="002A23FE" w:rsidRPr="00E00F6E">
        <w:rPr>
          <w:rFonts w:ascii="Times New Roman" w:hAnsi="Times New Roman" w:cs="Times New Roman"/>
          <w:sz w:val="20"/>
          <w:szCs w:val="20"/>
        </w:rPr>
        <w:t>°C</w:t>
      </w:r>
      <w:r w:rsidR="00BF43E8">
        <w:rPr>
          <w:rFonts w:ascii="Times New Roman" w:hAnsi="Times New Roman" w:cs="Times New Roman"/>
          <w:sz w:val="20"/>
          <w:szCs w:val="20"/>
        </w:rPr>
        <w:t xml:space="preserve"> curing procedure</w:t>
      </w:r>
      <w:r w:rsidR="002A23FE">
        <w:rPr>
          <w:rFonts w:ascii="Times New Roman" w:hAnsi="Times New Roman" w:cs="Times New Roman"/>
          <w:sz w:val="20"/>
          <w:szCs w:val="20"/>
        </w:rPr>
        <w:t xml:space="preserve"> </w:t>
      </w:r>
      <w:r w:rsidR="007D5FDA">
        <w:rPr>
          <w:rFonts w:ascii="Times New Roman" w:hAnsi="Times New Roman" w:cs="Times New Roman"/>
          <w:sz w:val="20"/>
          <w:szCs w:val="20"/>
        </w:rPr>
        <w:t xml:space="preserve">is </w:t>
      </w:r>
      <w:r w:rsidR="00490DAC">
        <w:rPr>
          <w:rFonts w:ascii="Times New Roman" w:hAnsi="Times New Roman" w:cs="Times New Roman"/>
          <w:sz w:val="20"/>
          <w:szCs w:val="20"/>
        </w:rPr>
        <w:t>first executed</w:t>
      </w:r>
      <w:r w:rsidR="007D1B65" w:rsidRPr="007D1B65">
        <w:rPr>
          <w:rFonts w:ascii="Times New Roman" w:hAnsi="Times New Roman" w:cs="Times New Roman"/>
          <w:sz w:val="20"/>
          <w:szCs w:val="20"/>
        </w:rPr>
        <w:t xml:space="preserve"> </w:t>
      </w:r>
      <w:r w:rsidR="007D1B65">
        <w:rPr>
          <w:rFonts w:ascii="Times New Roman" w:hAnsi="Times New Roman" w:cs="Times New Roman"/>
          <w:sz w:val="20"/>
          <w:szCs w:val="20"/>
        </w:rPr>
        <w:t>without T</w:t>
      </w:r>
      <w:r w:rsidR="007D1B65" w:rsidRPr="003A6CC6">
        <w:rPr>
          <w:rFonts w:ascii="Times New Roman" w:hAnsi="Times New Roman" w:cs="Times New Roman"/>
          <w:sz w:val="20"/>
          <w:szCs w:val="20"/>
          <w:vertAlign w:val="subscript"/>
        </w:rPr>
        <w:t>g</w:t>
      </w:r>
      <w:r w:rsidR="007D1B65">
        <w:rPr>
          <w:rFonts w:ascii="Times New Roman" w:hAnsi="Times New Roman" w:cs="Times New Roman"/>
          <w:sz w:val="20"/>
          <w:szCs w:val="20"/>
        </w:rPr>
        <w:t xml:space="preserve"> measurement and</w:t>
      </w:r>
      <w:r w:rsidR="002A23FE">
        <w:rPr>
          <w:rFonts w:ascii="Times New Roman" w:hAnsi="Times New Roman" w:cs="Times New Roman"/>
          <w:sz w:val="20"/>
          <w:szCs w:val="20"/>
        </w:rPr>
        <w:t xml:space="preserve"> </w:t>
      </w:r>
      <w:r w:rsidR="007D5FDA">
        <w:rPr>
          <w:rFonts w:ascii="Times New Roman" w:hAnsi="Times New Roman" w:cs="Times New Roman"/>
          <w:sz w:val="20"/>
          <w:szCs w:val="20"/>
        </w:rPr>
        <w:t>t</w:t>
      </w:r>
      <w:r w:rsidR="00ED5100" w:rsidRPr="00E00F6E">
        <w:rPr>
          <w:rFonts w:ascii="Times New Roman" w:hAnsi="Times New Roman" w:cs="Times New Roman"/>
          <w:sz w:val="20"/>
          <w:szCs w:val="20"/>
        </w:rPr>
        <w:t>he</w:t>
      </w:r>
      <w:r w:rsidR="007D5FDA">
        <w:rPr>
          <w:rFonts w:ascii="Times New Roman" w:hAnsi="Times New Roman" w:cs="Times New Roman"/>
          <w:sz w:val="20"/>
          <w:szCs w:val="20"/>
        </w:rPr>
        <w:t>n the sample is removed</w:t>
      </w:r>
      <w:r w:rsidR="007D1B65">
        <w:rPr>
          <w:rFonts w:ascii="Times New Roman" w:hAnsi="Times New Roman" w:cs="Times New Roman"/>
          <w:sz w:val="20"/>
          <w:szCs w:val="20"/>
        </w:rPr>
        <w:t>.</w:t>
      </w:r>
      <w:r w:rsidR="007D5FDA">
        <w:rPr>
          <w:rFonts w:ascii="Times New Roman" w:hAnsi="Times New Roman" w:cs="Times New Roman"/>
          <w:sz w:val="20"/>
          <w:szCs w:val="20"/>
        </w:rPr>
        <w:t xml:space="preserve"> </w:t>
      </w:r>
      <w:r w:rsidR="007D1B65">
        <w:rPr>
          <w:rFonts w:ascii="Times New Roman" w:hAnsi="Times New Roman" w:cs="Times New Roman"/>
          <w:sz w:val="20"/>
          <w:szCs w:val="20"/>
        </w:rPr>
        <w:t>T</w:t>
      </w:r>
      <w:r w:rsidR="007D5FDA">
        <w:rPr>
          <w:rFonts w:ascii="Times New Roman" w:hAnsi="Times New Roman" w:cs="Times New Roman"/>
          <w:sz w:val="20"/>
          <w:szCs w:val="20"/>
        </w:rPr>
        <w:t xml:space="preserve">he </w:t>
      </w:r>
      <w:r w:rsidR="002A23FE">
        <w:rPr>
          <w:rFonts w:ascii="Times New Roman" w:hAnsi="Times New Roman" w:cs="Times New Roman"/>
          <w:sz w:val="20"/>
          <w:szCs w:val="20"/>
        </w:rPr>
        <w:t>DSC</w:t>
      </w:r>
      <w:r w:rsidR="00BF43E8">
        <w:rPr>
          <w:rFonts w:ascii="Times New Roman" w:hAnsi="Times New Roman" w:cs="Times New Roman"/>
          <w:sz w:val="20"/>
          <w:szCs w:val="20"/>
        </w:rPr>
        <w:t xml:space="preserve"> </w:t>
      </w:r>
      <w:r w:rsidR="002A23FE">
        <w:rPr>
          <w:rFonts w:ascii="Times New Roman" w:hAnsi="Times New Roman" w:cs="Times New Roman"/>
          <w:sz w:val="20"/>
          <w:szCs w:val="20"/>
        </w:rPr>
        <w:t xml:space="preserve">is </w:t>
      </w:r>
      <w:r w:rsidR="007D1B65">
        <w:rPr>
          <w:rFonts w:ascii="Times New Roman" w:hAnsi="Times New Roman" w:cs="Times New Roman"/>
          <w:sz w:val="20"/>
          <w:szCs w:val="20"/>
        </w:rPr>
        <w:t xml:space="preserve">then </w:t>
      </w:r>
      <w:r w:rsidR="002A23FE">
        <w:rPr>
          <w:rFonts w:ascii="Times New Roman" w:hAnsi="Times New Roman" w:cs="Times New Roman"/>
          <w:sz w:val="20"/>
          <w:szCs w:val="20"/>
        </w:rPr>
        <w:t>heated</w:t>
      </w:r>
      <w:r w:rsidR="00ED5100" w:rsidRPr="00E00F6E">
        <w:rPr>
          <w:rFonts w:ascii="Times New Roman" w:hAnsi="Times New Roman" w:cs="Times New Roman"/>
          <w:sz w:val="20"/>
          <w:szCs w:val="20"/>
        </w:rPr>
        <w:t xml:space="preserve"> to T</w:t>
      </w:r>
      <w:r w:rsidR="00ED5100" w:rsidRPr="00E00F6E">
        <w:rPr>
          <w:rFonts w:ascii="Times New Roman" w:hAnsi="Times New Roman" w:cs="Times New Roman"/>
          <w:sz w:val="20"/>
          <w:szCs w:val="20"/>
          <w:vertAlign w:val="subscript"/>
        </w:rPr>
        <w:t xml:space="preserve">g140°C </w:t>
      </w:r>
      <w:r w:rsidR="006C3050">
        <w:rPr>
          <w:rFonts w:ascii="Times New Roman" w:hAnsi="Times New Roman" w:cs="Times New Roman"/>
          <w:sz w:val="20"/>
          <w:szCs w:val="20"/>
        </w:rPr>
        <w:t>+100</w:t>
      </w:r>
      <w:r w:rsidR="00ED5100" w:rsidRPr="00E00F6E">
        <w:rPr>
          <w:rFonts w:ascii="Times New Roman" w:hAnsi="Times New Roman" w:cs="Times New Roman"/>
          <w:sz w:val="20"/>
          <w:szCs w:val="20"/>
        </w:rPr>
        <w:t>°C. Here, T</w:t>
      </w:r>
      <w:r w:rsidR="00ED5100" w:rsidRPr="00E00F6E">
        <w:rPr>
          <w:rFonts w:ascii="Times New Roman" w:hAnsi="Times New Roman" w:cs="Times New Roman"/>
          <w:sz w:val="20"/>
          <w:szCs w:val="20"/>
          <w:vertAlign w:val="subscript"/>
        </w:rPr>
        <w:t xml:space="preserve">g140°C </w:t>
      </w:r>
      <w:r w:rsidR="00ED5100" w:rsidRPr="00E00F6E">
        <w:rPr>
          <w:rFonts w:ascii="Times New Roman" w:hAnsi="Times New Roman" w:cs="Times New Roman"/>
          <w:sz w:val="20"/>
          <w:szCs w:val="20"/>
        </w:rPr>
        <w:t>is the T</w:t>
      </w:r>
      <w:r w:rsidR="00ED5100" w:rsidRPr="00E00F6E">
        <w:rPr>
          <w:rFonts w:ascii="Times New Roman" w:hAnsi="Times New Roman" w:cs="Times New Roman"/>
          <w:sz w:val="20"/>
          <w:szCs w:val="20"/>
          <w:vertAlign w:val="subscript"/>
        </w:rPr>
        <w:t>g</w:t>
      </w:r>
      <w:r w:rsidR="00ED5100" w:rsidRPr="00E00F6E">
        <w:rPr>
          <w:rFonts w:ascii="Times New Roman" w:hAnsi="Times New Roman" w:cs="Times New Roman"/>
          <w:sz w:val="20"/>
          <w:szCs w:val="20"/>
        </w:rPr>
        <w:t xml:space="preserve"> </w:t>
      </w:r>
      <w:r w:rsidR="007D1B65">
        <w:rPr>
          <w:rFonts w:ascii="Times New Roman" w:hAnsi="Times New Roman" w:cs="Times New Roman"/>
          <w:sz w:val="20"/>
          <w:szCs w:val="20"/>
        </w:rPr>
        <w:t xml:space="preserve">of another sample of the same mixture previously </w:t>
      </w:r>
      <w:r w:rsidR="00ED5100" w:rsidRPr="00E00F6E">
        <w:rPr>
          <w:rFonts w:ascii="Times New Roman" w:hAnsi="Times New Roman" w:cs="Times New Roman"/>
          <w:sz w:val="20"/>
          <w:szCs w:val="20"/>
        </w:rPr>
        <w:t>measured after the curing proc</w:t>
      </w:r>
      <w:r w:rsidR="00E46DA0">
        <w:rPr>
          <w:rFonts w:ascii="Times New Roman" w:hAnsi="Times New Roman" w:cs="Times New Roman"/>
          <w:sz w:val="20"/>
          <w:szCs w:val="20"/>
        </w:rPr>
        <w:t>ess at 140</w:t>
      </w:r>
      <w:r w:rsidR="00BF5745">
        <w:rPr>
          <w:rFonts w:ascii="Times New Roman" w:hAnsi="Times New Roman" w:cs="Times New Roman"/>
          <w:sz w:val="20"/>
          <w:szCs w:val="20"/>
        </w:rPr>
        <w:t xml:space="preserve">°C. </w:t>
      </w:r>
      <w:r w:rsidR="002A23FE">
        <w:rPr>
          <w:rFonts w:ascii="Times New Roman" w:hAnsi="Times New Roman" w:cs="Times New Roman"/>
          <w:sz w:val="20"/>
          <w:szCs w:val="20"/>
        </w:rPr>
        <w:t>Finally</w:t>
      </w:r>
      <w:r w:rsidR="00BF5745">
        <w:rPr>
          <w:rFonts w:ascii="Times New Roman" w:hAnsi="Times New Roman" w:cs="Times New Roman"/>
          <w:sz w:val="20"/>
          <w:szCs w:val="20"/>
        </w:rPr>
        <w:t>,</w:t>
      </w:r>
      <w:r w:rsidR="00ED5100" w:rsidRPr="00E00F6E">
        <w:rPr>
          <w:rFonts w:ascii="Times New Roman" w:hAnsi="Times New Roman" w:cs="Times New Roman"/>
          <w:sz w:val="20"/>
          <w:szCs w:val="20"/>
        </w:rPr>
        <w:t xml:space="preserve"> the cell is return</w:t>
      </w:r>
      <w:r w:rsidR="002A23FE">
        <w:rPr>
          <w:rFonts w:ascii="Times New Roman" w:hAnsi="Times New Roman" w:cs="Times New Roman"/>
          <w:sz w:val="20"/>
          <w:szCs w:val="20"/>
        </w:rPr>
        <w:t>ed to the DSC</w:t>
      </w:r>
      <w:r w:rsidR="007D5FDA">
        <w:rPr>
          <w:rFonts w:ascii="Times New Roman" w:hAnsi="Times New Roman" w:cs="Times New Roman"/>
          <w:sz w:val="20"/>
          <w:szCs w:val="20"/>
        </w:rPr>
        <w:t xml:space="preserve"> </w:t>
      </w:r>
      <w:r w:rsidR="002A23FE">
        <w:rPr>
          <w:rFonts w:ascii="Times New Roman" w:hAnsi="Times New Roman" w:cs="Times New Roman"/>
          <w:sz w:val="20"/>
          <w:szCs w:val="20"/>
        </w:rPr>
        <w:t xml:space="preserve">and </w:t>
      </w:r>
      <w:r w:rsidR="007D5FDA">
        <w:rPr>
          <w:rFonts w:ascii="Times New Roman" w:hAnsi="Times New Roman" w:cs="Times New Roman"/>
          <w:sz w:val="20"/>
          <w:szCs w:val="20"/>
        </w:rPr>
        <w:t>post cure</w:t>
      </w:r>
      <w:r w:rsidR="002A23FE">
        <w:rPr>
          <w:rFonts w:ascii="Times New Roman" w:hAnsi="Times New Roman" w:cs="Times New Roman"/>
          <w:sz w:val="20"/>
          <w:szCs w:val="20"/>
        </w:rPr>
        <w:t>d</w:t>
      </w:r>
      <w:r w:rsidR="0005238D">
        <w:rPr>
          <w:rFonts w:ascii="Times New Roman" w:hAnsi="Times New Roman" w:cs="Times New Roman"/>
          <w:sz w:val="20"/>
          <w:szCs w:val="20"/>
        </w:rPr>
        <w:t xml:space="preserve"> for 10 hours</w:t>
      </w:r>
      <w:r w:rsidR="002A23FE">
        <w:rPr>
          <w:rFonts w:ascii="Times New Roman" w:hAnsi="Times New Roman" w:cs="Times New Roman"/>
          <w:sz w:val="20"/>
          <w:szCs w:val="20"/>
        </w:rPr>
        <w:t>.</w:t>
      </w:r>
      <w:r w:rsidR="0005238D">
        <w:rPr>
          <w:rFonts w:ascii="Times New Roman" w:hAnsi="Times New Roman" w:cs="Times New Roman"/>
          <w:sz w:val="20"/>
          <w:szCs w:val="20"/>
        </w:rPr>
        <w:t xml:space="preserve"> </w:t>
      </w:r>
      <w:r w:rsidR="002A23FE">
        <w:rPr>
          <w:rFonts w:ascii="Times New Roman" w:hAnsi="Times New Roman" w:cs="Times New Roman"/>
          <w:sz w:val="20"/>
          <w:szCs w:val="20"/>
        </w:rPr>
        <w:t>The final</w:t>
      </w:r>
      <w:r w:rsidR="00ED5100" w:rsidRPr="00E00F6E">
        <w:rPr>
          <w:rFonts w:ascii="Times New Roman" w:hAnsi="Times New Roman" w:cs="Times New Roman"/>
          <w:sz w:val="20"/>
          <w:szCs w:val="20"/>
        </w:rPr>
        <w:t xml:space="preserve"> T</w:t>
      </w:r>
      <w:r w:rsidR="00ED5100" w:rsidRPr="00E00F6E">
        <w:rPr>
          <w:rFonts w:ascii="Times New Roman" w:hAnsi="Times New Roman" w:cs="Times New Roman"/>
          <w:sz w:val="20"/>
          <w:szCs w:val="20"/>
          <w:vertAlign w:val="subscript"/>
        </w:rPr>
        <w:t>g</w:t>
      </w:r>
      <w:r w:rsidR="00ED5100" w:rsidRPr="00E00F6E">
        <w:rPr>
          <w:rFonts w:ascii="Times New Roman" w:hAnsi="Times New Roman" w:cs="Times New Roman"/>
          <w:sz w:val="20"/>
          <w:szCs w:val="20"/>
        </w:rPr>
        <w:t xml:space="preserve"> </w:t>
      </w:r>
      <w:r w:rsidR="002A23FE">
        <w:rPr>
          <w:rFonts w:ascii="Times New Roman" w:hAnsi="Times New Roman" w:cs="Times New Roman"/>
          <w:sz w:val="20"/>
          <w:szCs w:val="20"/>
        </w:rPr>
        <w:t xml:space="preserve">is measured </w:t>
      </w:r>
      <w:r w:rsidR="00ED5100" w:rsidRPr="00E00F6E">
        <w:rPr>
          <w:rFonts w:ascii="Times New Roman" w:hAnsi="Times New Roman" w:cs="Times New Roman"/>
          <w:sz w:val="20"/>
          <w:szCs w:val="20"/>
        </w:rPr>
        <w:t>by</w:t>
      </w:r>
      <w:r w:rsidR="00E46DA0">
        <w:rPr>
          <w:rFonts w:ascii="Times New Roman" w:hAnsi="Times New Roman" w:cs="Times New Roman"/>
          <w:sz w:val="20"/>
          <w:szCs w:val="20"/>
        </w:rPr>
        <w:t xml:space="preserve"> ramping at 5°C/min between 100</w:t>
      </w:r>
      <w:r w:rsidR="00ED5100" w:rsidRPr="00E00F6E">
        <w:rPr>
          <w:rFonts w:ascii="Times New Roman" w:hAnsi="Times New Roman" w:cs="Times New Roman"/>
          <w:sz w:val="20"/>
          <w:szCs w:val="20"/>
        </w:rPr>
        <w:t xml:space="preserve">°C and the post curing temperature. </w:t>
      </w:r>
    </w:p>
    <w:p w14:paraId="4DBB6BC3" w14:textId="77777777" w:rsidR="00FB616A" w:rsidRPr="00514F90" w:rsidRDefault="00FB616A" w:rsidP="0004162D">
      <w:pPr>
        <w:spacing w:after="0" w:line="360" w:lineRule="auto"/>
        <w:jc w:val="both"/>
        <w:rPr>
          <w:rFonts w:ascii="Times New Roman" w:hAnsi="Times New Roman" w:cs="Times New Roman"/>
          <w:sz w:val="20"/>
          <w:szCs w:val="20"/>
        </w:rPr>
      </w:pPr>
    </w:p>
    <w:p w14:paraId="2A21EACA" w14:textId="77777777" w:rsidR="00852264" w:rsidRDefault="00BF5745" w:rsidP="0004162D">
      <w:pPr>
        <w:spacing w:after="0" w:line="360" w:lineRule="auto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2.4</w:t>
      </w:r>
      <w:r w:rsidR="00852264">
        <w:rPr>
          <w:rFonts w:ascii="Times New Roman" w:hAnsi="Times New Roman" w:cs="Times New Roman"/>
          <w:sz w:val="20"/>
          <w:szCs w:val="20"/>
        </w:rPr>
        <w:t xml:space="preserve"> </w:t>
      </w:r>
      <w:r w:rsidR="003D254E">
        <w:rPr>
          <w:rFonts w:ascii="Times New Roman" w:hAnsi="Times New Roman" w:cs="Times New Roman"/>
          <w:sz w:val="20"/>
          <w:szCs w:val="20"/>
        </w:rPr>
        <w:t>Thermogravimetric Analysis (TGA)</w:t>
      </w:r>
    </w:p>
    <w:p w14:paraId="7238FDC7" w14:textId="568CD2CA" w:rsidR="00B5029C" w:rsidRDefault="004C3778" w:rsidP="0004162D">
      <w:pPr>
        <w:spacing w:after="0" w:line="36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E00F6E">
        <w:rPr>
          <w:rFonts w:ascii="Times New Roman" w:hAnsi="Times New Roman" w:cs="Times New Roman"/>
          <w:sz w:val="20"/>
          <w:szCs w:val="20"/>
        </w:rPr>
        <w:t>TGA expe</w:t>
      </w:r>
      <w:r>
        <w:rPr>
          <w:rFonts w:ascii="Times New Roman" w:hAnsi="Times New Roman" w:cs="Times New Roman"/>
          <w:sz w:val="20"/>
          <w:szCs w:val="20"/>
        </w:rPr>
        <w:t>riments are conducted to ensure that</w:t>
      </w:r>
      <w:r w:rsidRPr="00E00F6E">
        <w:rPr>
          <w:rFonts w:ascii="Times New Roman" w:hAnsi="Times New Roman" w:cs="Times New Roman"/>
          <w:sz w:val="20"/>
          <w:szCs w:val="20"/>
        </w:rPr>
        <w:t xml:space="preserve"> post cure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="00324DD6">
        <w:rPr>
          <w:rFonts w:ascii="Times New Roman" w:hAnsi="Times New Roman" w:cs="Times New Roman"/>
          <w:sz w:val="20"/>
          <w:szCs w:val="20"/>
        </w:rPr>
        <w:t>temperatures are lower than those</w:t>
      </w:r>
      <w:r>
        <w:rPr>
          <w:rFonts w:ascii="Times New Roman" w:hAnsi="Times New Roman" w:cs="Times New Roman"/>
          <w:sz w:val="20"/>
          <w:szCs w:val="20"/>
        </w:rPr>
        <w:t xml:space="preserve"> for thermal degradation</w:t>
      </w:r>
      <w:r w:rsidRPr="00E00F6E">
        <w:rPr>
          <w:rFonts w:ascii="Times New Roman" w:hAnsi="Times New Roman" w:cs="Times New Roman"/>
          <w:sz w:val="20"/>
          <w:szCs w:val="20"/>
        </w:rPr>
        <w:t xml:space="preserve">. </w:t>
      </w:r>
      <w:r w:rsidR="00743296">
        <w:rPr>
          <w:rFonts w:ascii="Times New Roman" w:hAnsi="Times New Roman" w:cs="Times New Roman"/>
          <w:sz w:val="20"/>
          <w:szCs w:val="20"/>
        </w:rPr>
        <w:t xml:space="preserve">The </w:t>
      </w:r>
      <w:r w:rsidR="00BF43E8">
        <w:rPr>
          <w:rFonts w:ascii="Times New Roman" w:hAnsi="Times New Roman" w:cs="Times New Roman"/>
          <w:sz w:val="20"/>
          <w:szCs w:val="20"/>
        </w:rPr>
        <w:t>TGA samples</w:t>
      </w:r>
      <w:r w:rsidR="00743296">
        <w:rPr>
          <w:rFonts w:ascii="Times New Roman" w:hAnsi="Times New Roman" w:cs="Times New Roman"/>
          <w:sz w:val="20"/>
          <w:szCs w:val="20"/>
        </w:rPr>
        <w:t>,</w:t>
      </w:r>
      <w:r w:rsidR="00BF43E8">
        <w:rPr>
          <w:rFonts w:ascii="Times New Roman" w:hAnsi="Times New Roman" w:cs="Times New Roman"/>
          <w:sz w:val="20"/>
          <w:szCs w:val="20"/>
        </w:rPr>
        <w:t xml:space="preserve"> </w:t>
      </w:r>
      <w:r w:rsidR="008E0F60" w:rsidRPr="00E00F6E">
        <w:rPr>
          <w:rFonts w:ascii="Times New Roman" w:hAnsi="Times New Roman" w:cs="Times New Roman"/>
          <w:sz w:val="20"/>
          <w:szCs w:val="20"/>
        </w:rPr>
        <w:t>20 mg</w:t>
      </w:r>
      <w:r w:rsidR="00104F04">
        <w:rPr>
          <w:rFonts w:ascii="Times New Roman" w:hAnsi="Times New Roman" w:cs="Times New Roman"/>
          <w:sz w:val="20"/>
          <w:szCs w:val="20"/>
        </w:rPr>
        <w:t xml:space="preserve"> each</w:t>
      </w:r>
      <w:r w:rsidR="00743296">
        <w:rPr>
          <w:rFonts w:ascii="Times New Roman" w:hAnsi="Times New Roman" w:cs="Times New Roman"/>
          <w:sz w:val="20"/>
          <w:szCs w:val="20"/>
        </w:rPr>
        <w:t>, are</w:t>
      </w:r>
      <w:r w:rsidR="008E0F60">
        <w:rPr>
          <w:rFonts w:ascii="Times New Roman" w:hAnsi="Times New Roman" w:cs="Times New Roman"/>
          <w:sz w:val="20"/>
          <w:szCs w:val="20"/>
        </w:rPr>
        <w:t xml:space="preserve"> cured isothermally</w:t>
      </w:r>
      <w:r w:rsidR="00743296" w:rsidRPr="00743296">
        <w:rPr>
          <w:rFonts w:ascii="Times New Roman" w:hAnsi="Times New Roman" w:cs="Times New Roman"/>
          <w:sz w:val="20"/>
          <w:szCs w:val="20"/>
        </w:rPr>
        <w:t xml:space="preserve"> </w:t>
      </w:r>
      <w:r w:rsidR="00743296">
        <w:rPr>
          <w:rFonts w:ascii="Times New Roman" w:hAnsi="Times New Roman" w:cs="Times New Roman"/>
          <w:sz w:val="20"/>
          <w:szCs w:val="20"/>
        </w:rPr>
        <w:t>for 2 hours</w:t>
      </w:r>
      <w:r w:rsidR="008E0F60">
        <w:rPr>
          <w:rFonts w:ascii="Times New Roman" w:hAnsi="Times New Roman" w:cs="Times New Roman"/>
          <w:sz w:val="20"/>
          <w:szCs w:val="20"/>
        </w:rPr>
        <w:t xml:space="preserve"> </w:t>
      </w:r>
      <w:r w:rsidR="00743296">
        <w:rPr>
          <w:rFonts w:ascii="Times New Roman" w:hAnsi="Times New Roman" w:cs="Times New Roman"/>
          <w:sz w:val="20"/>
          <w:szCs w:val="20"/>
        </w:rPr>
        <w:t xml:space="preserve">in an open platinum pan </w:t>
      </w:r>
      <w:r w:rsidR="008E0F60">
        <w:rPr>
          <w:rFonts w:ascii="Times New Roman" w:hAnsi="Times New Roman" w:cs="Times New Roman"/>
          <w:sz w:val="20"/>
          <w:szCs w:val="20"/>
        </w:rPr>
        <w:t xml:space="preserve">at 140°C </w:t>
      </w:r>
      <w:r w:rsidR="00743296">
        <w:rPr>
          <w:rFonts w:ascii="Times New Roman" w:hAnsi="Times New Roman" w:cs="Times New Roman"/>
          <w:sz w:val="20"/>
          <w:szCs w:val="20"/>
        </w:rPr>
        <w:t xml:space="preserve">and </w:t>
      </w:r>
      <w:r w:rsidR="008E0F60">
        <w:rPr>
          <w:rFonts w:ascii="Times New Roman" w:hAnsi="Times New Roman" w:cs="Times New Roman"/>
          <w:sz w:val="20"/>
          <w:szCs w:val="20"/>
        </w:rPr>
        <w:t>under nitrogen inside a TA Q50 TGA. Th</w:t>
      </w:r>
      <w:r w:rsidR="00BF43E8">
        <w:rPr>
          <w:rFonts w:ascii="Times New Roman" w:hAnsi="Times New Roman" w:cs="Times New Roman"/>
          <w:sz w:val="20"/>
          <w:szCs w:val="20"/>
        </w:rPr>
        <w:t xml:space="preserve">e temperature is </w:t>
      </w:r>
      <w:r w:rsidR="00743296">
        <w:rPr>
          <w:rFonts w:ascii="Times New Roman" w:hAnsi="Times New Roman" w:cs="Times New Roman"/>
          <w:sz w:val="20"/>
          <w:szCs w:val="20"/>
        </w:rPr>
        <w:t xml:space="preserve">then </w:t>
      </w:r>
      <w:r w:rsidR="005F49E3">
        <w:rPr>
          <w:rFonts w:ascii="Times New Roman" w:hAnsi="Times New Roman" w:cs="Times New Roman"/>
          <w:sz w:val="20"/>
          <w:szCs w:val="20"/>
        </w:rPr>
        <w:t xml:space="preserve">ramped </w:t>
      </w:r>
      <w:r w:rsidR="00743296">
        <w:rPr>
          <w:rFonts w:ascii="Times New Roman" w:hAnsi="Times New Roman" w:cs="Times New Roman"/>
          <w:sz w:val="20"/>
          <w:szCs w:val="20"/>
        </w:rPr>
        <w:t xml:space="preserve">at 20°C/min up to 1000°C to determine the thermal degradation temperature at </w:t>
      </w:r>
      <w:r w:rsidR="001B4C39">
        <w:rPr>
          <w:rFonts w:ascii="Times New Roman" w:hAnsi="Times New Roman" w:cs="Times New Roman"/>
          <w:sz w:val="20"/>
          <w:szCs w:val="20"/>
        </w:rPr>
        <w:t>which</w:t>
      </w:r>
      <w:r w:rsidR="008E0F60">
        <w:rPr>
          <w:rFonts w:ascii="Times New Roman" w:hAnsi="Times New Roman" w:cs="Times New Roman"/>
          <w:sz w:val="20"/>
          <w:szCs w:val="20"/>
        </w:rPr>
        <w:t xml:space="preserve"> we</w:t>
      </w:r>
      <w:r w:rsidR="00BF43E8">
        <w:rPr>
          <w:rFonts w:ascii="Times New Roman" w:hAnsi="Times New Roman" w:cs="Times New Roman"/>
          <w:sz w:val="20"/>
          <w:szCs w:val="20"/>
        </w:rPr>
        <w:t>ight</w:t>
      </w:r>
      <w:r w:rsidR="00743296">
        <w:rPr>
          <w:rFonts w:ascii="Times New Roman" w:hAnsi="Times New Roman" w:cs="Times New Roman"/>
          <w:sz w:val="20"/>
          <w:szCs w:val="20"/>
        </w:rPr>
        <w:t xml:space="preserve"> loss occurs</w:t>
      </w:r>
      <w:r w:rsidR="008E0F60">
        <w:rPr>
          <w:rFonts w:ascii="Times New Roman" w:hAnsi="Times New Roman" w:cs="Times New Roman"/>
          <w:sz w:val="20"/>
          <w:szCs w:val="20"/>
        </w:rPr>
        <w:t>.</w:t>
      </w:r>
      <w:r w:rsidR="001B4C39">
        <w:rPr>
          <w:rFonts w:ascii="Times New Roman" w:hAnsi="Times New Roman" w:cs="Times New Roman"/>
          <w:sz w:val="20"/>
          <w:szCs w:val="20"/>
        </w:rPr>
        <w:t xml:space="preserve"> </w:t>
      </w:r>
      <w:r w:rsidR="00B5029C" w:rsidRPr="00E00F6E">
        <w:rPr>
          <w:rFonts w:ascii="Times New Roman" w:hAnsi="Times New Roman" w:cs="Times New Roman"/>
          <w:sz w:val="20"/>
          <w:szCs w:val="20"/>
        </w:rPr>
        <w:t>The low</w:t>
      </w:r>
      <w:r w:rsidR="001B4C39">
        <w:rPr>
          <w:rFonts w:ascii="Times New Roman" w:hAnsi="Times New Roman" w:cs="Times New Roman"/>
          <w:sz w:val="20"/>
          <w:szCs w:val="20"/>
        </w:rPr>
        <w:t xml:space="preserve">est degradation temperature among </w:t>
      </w:r>
      <w:r>
        <w:rPr>
          <w:rFonts w:ascii="Times New Roman" w:hAnsi="Times New Roman" w:cs="Times New Roman"/>
          <w:sz w:val="20"/>
          <w:szCs w:val="20"/>
        </w:rPr>
        <w:t>all</w:t>
      </w:r>
      <w:r w:rsidR="001B4C39">
        <w:rPr>
          <w:rFonts w:ascii="Times New Roman" w:hAnsi="Times New Roman" w:cs="Times New Roman"/>
          <w:sz w:val="20"/>
          <w:szCs w:val="20"/>
        </w:rPr>
        <w:t xml:space="preserve"> systems is 300°C,</w:t>
      </w:r>
      <w:r w:rsidR="00B5029C" w:rsidRPr="00E00F6E">
        <w:rPr>
          <w:rFonts w:ascii="Times New Roman" w:hAnsi="Times New Roman" w:cs="Times New Roman"/>
          <w:sz w:val="20"/>
          <w:szCs w:val="20"/>
        </w:rPr>
        <w:t xml:space="preserve"> well above the</w:t>
      </w:r>
      <w:r w:rsidR="005A5ACB">
        <w:rPr>
          <w:rFonts w:ascii="Times New Roman" w:hAnsi="Times New Roman" w:cs="Times New Roman"/>
          <w:sz w:val="20"/>
          <w:szCs w:val="20"/>
        </w:rPr>
        <w:t xml:space="preserve"> highest post curing temperature</w:t>
      </w:r>
      <w:r w:rsidR="00B5029C" w:rsidRPr="00E00F6E">
        <w:rPr>
          <w:rFonts w:ascii="Times New Roman" w:hAnsi="Times New Roman" w:cs="Times New Roman"/>
          <w:sz w:val="20"/>
          <w:szCs w:val="20"/>
        </w:rPr>
        <w:t xml:space="preserve">. </w:t>
      </w:r>
    </w:p>
    <w:p w14:paraId="0F6CB68E" w14:textId="77777777" w:rsidR="00852264" w:rsidRDefault="00852264" w:rsidP="0004162D">
      <w:pPr>
        <w:spacing w:after="0" w:line="360" w:lineRule="auto"/>
        <w:jc w:val="both"/>
        <w:rPr>
          <w:rFonts w:ascii="Times New Roman" w:hAnsi="Times New Roman" w:cs="Times New Roman"/>
          <w:sz w:val="20"/>
          <w:szCs w:val="20"/>
        </w:rPr>
      </w:pPr>
    </w:p>
    <w:p w14:paraId="58A4116B" w14:textId="77777777" w:rsidR="00852264" w:rsidRPr="004A4D9E" w:rsidRDefault="00BF5745" w:rsidP="0004162D">
      <w:pPr>
        <w:spacing w:after="0" w:line="360" w:lineRule="auto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2.5</w:t>
      </w:r>
      <w:r w:rsidR="00852264" w:rsidRPr="00F3245D">
        <w:rPr>
          <w:rFonts w:ascii="Times New Roman" w:hAnsi="Times New Roman" w:cs="Times New Roman"/>
          <w:sz w:val="20"/>
          <w:szCs w:val="20"/>
        </w:rPr>
        <w:t xml:space="preserve"> </w:t>
      </w:r>
      <w:r w:rsidR="003D254E">
        <w:rPr>
          <w:rFonts w:ascii="Times New Roman" w:hAnsi="Times New Roman" w:cs="Times New Roman"/>
          <w:sz w:val="20"/>
          <w:szCs w:val="20"/>
        </w:rPr>
        <w:t>Nuclear magnetic resonance (NMR)</w:t>
      </w:r>
      <w:r w:rsidR="00852264" w:rsidRPr="00F3245D">
        <w:rPr>
          <w:rFonts w:ascii="Times New Roman" w:hAnsi="Times New Roman" w:cs="Times New Roman"/>
          <w:sz w:val="20"/>
          <w:szCs w:val="20"/>
        </w:rPr>
        <w:t xml:space="preserve"> experiments</w:t>
      </w:r>
    </w:p>
    <w:p w14:paraId="293D19AD" w14:textId="63134352" w:rsidR="008E10BD" w:rsidRPr="00365453" w:rsidRDefault="008E10BD" w:rsidP="0004162D">
      <w:pPr>
        <w:spacing w:after="0" w:line="36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365453">
        <w:rPr>
          <w:rFonts w:ascii="Times New Roman" w:hAnsi="Times New Roman" w:cs="Times New Roman"/>
          <w:sz w:val="20"/>
          <w:szCs w:val="20"/>
        </w:rPr>
        <w:t xml:space="preserve">NMR samples are </w:t>
      </w:r>
      <w:r w:rsidR="00CA352D" w:rsidRPr="00365453">
        <w:rPr>
          <w:rFonts w:ascii="Times New Roman" w:hAnsi="Times New Roman" w:cs="Times New Roman"/>
          <w:sz w:val="20"/>
          <w:szCs w:val="20"/>
        </w:rPr>
        <w:t xml:space="preserve">prepared </w:t>
      </w:r>
      <w:r w:rsidR="00526B91">
        <w:rPr>
          <w:rFonts w:ascii="Times New Roman" w:hAnsi="Times New Roman" w:cs="Times New Roman"/>
          <w:sz w:val="20"/>
          <w:szCs w:val="20"/>
        </w:rPr>
        <w:t>using an</w:t>
      </w:r>
      <w:r w:rsidRPr="00365453">
        <w:rPr>
          <w:rFonts w:ascii="Times New Roman" w:hAnsi="Times New Roman" w:cs="Times New Roman"/>
          <w:sz w:val="20"/>
          <w:szCs w:val="20"/>
        </w:rPr>
        <w:t xml:space="preserve"> epoxy/p-phenylene diamine mixture. About 0.5 g of the mixture is transferred to an open platinum pan and then cured isothermally at 140°C for 2 hours under nitrogen in TA Q50 TGA. The resulting solid film is manually ground using a mortar and submitted to solid-state NMR analysis. After analysis, the same sample is post cured at 223°C for 10 hours and once again submitted to NMR analysis.</w:t>
      </w:r>
    </w:p>
    <w:p w14:paraId="280ED997" w14:textId="77777777" w:rsidR="008E10BD" w:rsidRDefault="008E10BD" w:rsidP="0004162D">
      <w:pPr>
        <w:spacing w:after="0" w:line="360" w:lineRule="auto"/>
        <w:jc w:val="both"/>
        <w:rPr>
          <w:rFonts w:ascii="Times New Roman" w:hAnsi="Times New Roman" w:cs="Times New Roman"/>
          <w:sz w:val="20"/>
          <w:szCs w:val="20"/>
        </w:rPr>
      </w:pPr>
    </w:p>
    <w:p w14:paraId="11113685" w14:textId="750A9500" w:rsidR="00365453" w:rsidRDefault="00365453" w:rsidP="00365453">
      <w:pPr>
        <w:spacing w:after="0" w:line="36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365453">
        <w:rPr>
          <w:rFonts w:ascii="Times New Roman" w:hAnsi="Times New Roman" w:cs="Times New Roman"/>
          <w:sz w:val="20"/>
          <w:szCs w:val="20"/>
        </w:rPr>
        <w:t xml:space="preserve">All spectra are recorded on a Bruker Avance III HD operating at a frequency of 400.03 MHz for </w:t>
      </w:r>
      <w:r w:rsidRPr="00526B91">
        <w:rPr>
          <w:rFonts w:ascii="Times New Roman" w:hAnsi="Times New Roman" w:cs="Times New Roman"/>
          <w:sz w:val="20"/>
          <w:szCs w:val="20"/>
          <w:vertAlign w:val="superscript"/>
        </w:rPr>
        <w:t>1</w:t>
      </w:r>
      <w:r w:rsidRPr="00365453">
        <w:rPr>
          <w:rFonts w:ascii="Times New Roman" w:hAnsi="Times New Roman" w:cs="Times New Roman"/>
          <w:sz w:val="20"/>
          <w:szCs w:val="20"/>
        </w:rPr>
        <w:t xml:space="preserve">H and 100.60 MHz for </w:t>
      </w:r>
      <w:r w:rsidRPr="00526B91">
        <w:rPr>
          <w:rFonts w:ascii="Times New Roman" w:hAnsi="Times New Roman" w:cs="Times New Roman"/>
          <w:sz w:val="20"/>
          <w:szCs w:val="20"/>
          <w:vertAlign w:val="superscript"/>
        </w:rPr>
        <w:t>13</w:t>
      </w:r>
      <w:r w:rsidRPr="00365453">
        <w:rPr>
          <w:rFonts w:ascii="Times New Roman" w:hAnsi="Times New Roman" w:cs="Times New Roman"/>
          <w:sz w:val="20"/>
          <w:szCs w:val="20"/>
        </w:rPr>
        <w:t xml:space="preserve">C using a double resonance 4 mm magic-angle spinning (MAS) probe and a spinning frequency of 12.5 kHz. In order to make peak integration more quantitative, cross-polarization was avoided and all spectra were recorded using a single 3.33 μs long 90° pulse with 85 kHz TPPM </w:t>
      </w:r>
      <w:r w:rsidRPr="00526B91">
        <w:rPr>
          <w:rFonts w:ascii="Times New Roman" w:hAnsi="Times New Roman" w:cs="Times New Roman"/>
          <w:sz w:val="20"/>
          <w:szCs w:val="20"/>
          <w:vertAlign w:val="superscript"/>
        </w:rPr>
        <w:t>1</w:t>
      </w:r>
      <w:r w:rsidRPr="00365453">
        <w:rPr>
          <w:rFonts w:ascii="Times New Roman" w:hAnsi="Times New Roman" w:cs="Times New Roman"/>
          <w:sz w:val="20"/>
          <w:szCs w:val="20"/>
        </w:rPr>
        <w:t>H decoupling during acquisition. The recycle delay is set to 30 s and the acquisition time to 15 ms. Spectra were externally referenced with respect to TMS at 0 ppm by setting the downfield peak of adamantane to 38.23 ppm. The spectra were processed using MNova (Mestrelab Research S.L., Santiago de Compostela, Spain).</w:t>
      </w:r>
    </w:p>
    <w:p w14:paraId="43644C0E" w14:textId="02D21649" w:rsidR="00526B91" w:rsidRDefault="00526B91" w:rsidP="0004162D">
      <w:pPr>
        <w:spacing w:after="0" w:line="360" w:lineRule="auto"/>
        <w:jc w:val="both"/>
        <w:rPr>
          <w:rFonts w:ascii="Times New Roman" w:hAnsi="Times New Roman" w:cs="Times New Roman"/>
          <w:sz w:val="20"/>
          <w:szCs w:val="20"/>
        </w:rPr>
      </w:pPr>
    </w:p>
    <w:p w14:paraId="2FD0405D" w14:textId="77777777" w:rsidR="00271BC9" w:rsidRDefault="00490DAC" w:rsidP="0004162D">
      <w:pPr>
        <w:spacing w:after="0" w:line="360" w:lineRule="auto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2.6</w:t>
      </w:r>
      <w:r w:rsidR="00271BC9">
        <w:rPr>
          <w:rFonts w:ascii="Times New Roman" w:hAnsi="Times New Roman" w:cs="Times New Roman"/>
          <w:sz w:val="20"/>
          <w:szCs w:val="20"/>
        </w:rPr>
        <w:t xml:space="preserve"> </w:t>
      </w:r>
      <w:r w:rsidR="00684D6B">
        <w:rPr>
          <w:rFonts w:ascii="Times New Roman" w:hAnsi="Times New Roman" w:cs="Times New Roman"/>
          <w:sz w:val="20"/>
          <w:szCs w:val="20"/>
        </w:rPr>
        <w:t>Data reporting</w:t>
      </w:r>
    </w:p>
    <w:p w14:paraId="6341EB0D" w14:textId="18078709" w:rsidR="00271BC9" w:rsidRPr="00A11A74" w:rsidRDefault="00684D6B" w:rsidP="0004162D">
      <w:pPr>
        <w:spacing w:line="360" w:lineRule="auto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R</w:t>
      </w:r>
      <w:r w:rsidRPr="00E00F6E">
        <w:rPr>
          <w:rFonts w:ascii="Times New Roman" w:hAnsi="Times New Roman" w:cs="Times New Roman"/>
          <w:sz w:val="20"/>
          <w:szCs w:val="20"/>
        </w:rPr>
        <w:t>esults are repor</w:t>
      </w:r>
      <w:r>
        <w:rPr>
          <w:rFonts w:ascii="Times New Roman" w:hAnsi="Times New Roman" w:cs="Times New Roman"/>
          <w:sz w:val="20"/>
          <w:szCs w:val="20"/>
        </w:rPr>
        <w:t xml:space="preserve">ted with 90% confidence limits </w:t>
      </w:r>
      <w:r w:rsidR="00C73A02">
        <w:rPr>
          <w:rFonts w:ascii="Times New Roman" w:hAnsi="Times New Roman" w:cs="Times New Roman"/>
          <w:sz w:val="20"/>
          <w:szCs w:val="20"/>
        </w:rPr>
        <w:t xml:space="preserve">(error bars) </w:t>
      </w:r>
      <w:r>
        <w:rPr>
          <w:rFonts w:ascii="Times New Roman" w:hAnsi="Times New Roman" w:cs="Times New Roman"/>
          <w:sz w:val="20"/>
          <w:szCs w:val="20"/>
        </w:rPr>
        <w:t xml:space="preserve">to account for the number of repeats unless mentioned otherwise. </w:t>
      </w:r>
      <w:r w:rsidRPr="00684D6B">
        <w:rPr>
          <w:rFonts w:ascii="Times New Roman" w:hAnsi="Times New Roman" w:cs="Times New Roman"/>
          <w:sz w:val="20"/>
          <w:szCs w:val="20"/>
        </w:rPr>
        <w:t>Signi</w:t>
      </w:r>
      <w:r w:rsidR="00A8022B">
        <w:rPr>
          <w:rFonts w:ascii="Times New Roman" w:hAnsi="Times New Roman" w:cs="Times New Roman"/>
          <w:sz w:val="20"/>
          <w:szCs w:val="20"/>
        </w:rPr>
        <w:t>ficance is</w:t>
      </w:r>
      <w:r w:rsidRPr="00684D6B">
        <w:rPr>
          <w:rFonts w:ascii="Times New Roman" w:hAnsi="Times New Roman" w:cs="Times New Roman"/>
          <w:sz w:val="20"/>
          <w:szCs w:val="20"/>
        </w:rPr>
        <w:t xml:space="preserve"> judged using 90% confidence</w:t>
      </w:r>
      <w:r w:rsidR="00C73A02">
        <w:rPr>
          <w:rFonts w:ascii="Times New Roman" w:hAnsi="Times New Roman" w:cs="Times New Roman"/>
          <w:sz w:val="20"/>
          <w:szCs w:val="20"/>
        </w:rPr>
        <w:t xml:space="preserve"> two tailed</w:t>
      </w:r>
      <w:r w:rsidRPr="00684D6B">
        <w:rPr>
          <w:rFonts w:ascii="Times New Roman" w:hAnsi="Times New Roman" w:cs="Times New Roman"/>
          <w:sz w:val="20"/>
          <w:szCs w:val="20"/>
        </w:rPr>
        <w:t xml:space="preserve"> t-tests</w:t>
      </w:r>
      <w:r w:rsidR="00490DAC">
        <w:rPr>
          <w:rFonts w:ascii="Times New Roman" w:hAnsi="Times New Roman" w:cs="Times New Roman"/>
          <w:sz w:val="20"/>
          <w:szCs w:val="20"/>
        </w:rPr>
        <w:t xml:space="preserve"> except</w:t>
      </w:r>
      <w:r w:rsidR="00A8022B">
        <w:rPr>
          <w:rFonts w:ascii="Times New Roman" w:hAnsi="Times New Roman" w:cs="Times New Roman"/>
          <w:sz w:val="20"/>
          <w:szCs w:val="20"/>
        </w:rPr>
        <w:t xml:space="preserve"> for</w:t>
      </w:r>
      <w:r w:rsidR="00490DAC">
        <w:rPr>
          <w:rFonts w:ascii="Times New Roman" w:hAnsi="Times New Roman" w:cs="Times New Roman"/>
          <w:sz w:val="20"/>
          <w:szCs w:val="20"/>
        </w:rPr>
        <w:t xml:space="preserve"> NMR data as </w:t>
      </w:r>
      <w:r w:rsidR="00C73A02">
        <w:rPr>
          <w:rFonts w:ascii="Times New Roman" w:hAnsi="Times New Roman" w:cs="Times New Roman"/>
          <w:sz w:val="20"/>
          <w:szCs w:val="20"/>
        </w:rPr>
        <w:t>they were not repeated</w:t>
      </w:r>
      <w:r w:rsidRPr="00684D6B">
        <w:rPr>
          <w:rFonts w:ascii="Times New Roman" w:hAnsi="Times New Roman" w:cs="Times New Roman"/>
          <w:sz w:val="20"/>
          <w:szCs w:val="20"/>
        </w:rPr>
        <w:t>.</w:t>
      </w:r>
    </w:p>
    <w:p w14:paraId="72E3458F" w14:textId="5A662AE2" w:rsidR="00271BC9" w:rsidRDefault="00271BC9" w:rsidP="0004162D">
      <w:pPr>
        <w:spacing w:after="0" w:line="360" w:lineRule="auto"/>
        <w:jc w:val="both"/>
        <w:rPr>
          <w:rFonts w:ascii="Times New Roman" w:hAnsi="Times New Roman" w:cs="Times New Roman"/>
          <w:sz w:val="20"/>
          <w:szCs w:val="20"/>
        </w:rPr>
      </w:pPr>
    </w:p>
    <w:p w14:paraId="1C8813A5" w14:textId="77777777" w:rsidR="00324DD6" w:rsidRPr="00543F0D" w:rsidRDefault="00324DD6" w:rsidP="0004162D">
      <w:pPr>
        <w:spacing w:after="0" w:line="360" w:lineRule="auto"/>
        <w:jc w:val="both"/>
        <w:rPr>
          <w:rFonts w:ascii="Times New Roman" w:hAnsi="Times New Roman" w:cs="Times New Roman"/>
          <w:sz w:val="20"/>
          <w:szCs w:val="20"/>
        </w:rPr>
      </w:pPr>
    </w:p>
    <w:p w14:paraId="13F0781C" w14:textId="3CBC9257" w:rsidR="00852264" w:rsidRDefault="00852264" w:rsidP="0004162D">
      <w:pPr>
        <w:spacing w:after="0" w:line="360" w:lineRule="auto"/>
        <w:jc w:val="both"/>
        <w:rPr>
          <w:rFonts w:ascii="Times New Roman" w:hAnsi="Times New Roman" w:cs="Times New Roman"/>
          <w:b/>
          <w:sz w:val="20"/>
          <w:szCs w:val="20"/>
        </w:rPr>
      </w:pPr>
      <w:r w:rsidRPr="00DD3586">
        <w:rPr>
          <w:rFonts w:ascii="Times New Roman" w:hAnsi="Times New Roman" w:cs="Times New Roman"/>
          <w:b/>
          <w:sz w:val="20"/>
          <w:szCs w:val="20"/>
        </w:rPr>
        <w:lastRenderedPageBreak/>
        <w:t xml:space="preserve">3. </w:t>
      </w:r>
      <w:r w:rsidR="006D3790">
        <w:rPr>
          <w:rFonts w:ascii="Times New Roman" w:hAnsi="Times New Roman" w:cs="Times New Roman"/>
          <w:b/>
          <w:sz w:val="20"/>
          <w:szCs w:val="20"/>
        </w:rPr>
        <w:t>Methodology</w:t>
      </w:r>
    </w:p>
    <w:p w14:paraId="2EC92BA5" w14:textId="58FBDADB" w:rsidR="00A3266A" w:rsidRDefault="00BC312A" w:rsidP="00576EAA">
      <w:pPr>
        <w:spacing w:line="360" w:lineRule="auto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To explore</w:t>
      </w:r>
      <w:r w:rsidR="00295284">
        <w:rPr>
          <w:rFonts w:ascii="Times New Roman" w:hAnsi="Times New Roman" w:cs="Times New Roman"/>
          <w:sz w:val="20"/>
          <w:szCs w:val="20"/>
        </w:rPr>
        <w:t xml:space="preserve"> the effect</w:t>
      </w:r>
      <w:r w:rsidR="001A6391">
        <w:rPr>
          <w:rFonts w:ascii="Times New Roman" w:hAnsi="Times New Roman" w:cs="Times New Roman"/>
          <w:sz w:val="20"/>
          <w:szCs w:val="20"/>
        </w:rPr>
        <w:t>s</w:t>
      </w:r>
      <w:r w:rsidR="00295284">
        <w:rPr>
          <w:rFonts w:ascii="Times New Roman" w:hAnsi="Times New Roman" w:cs="Times New Roman"/>
          <w:sz w:val="20"/>
          <w:szCs w:val="20"/>
        </w:rPr>
        <w:t xml:space="preserve"> of angl</w:t>
      </w:r>
      <w:r w:rsidR="00496ABB">
        <w:rPr>
          <w:rFonts w:ascii="Times New Roman" w:hAnsi="Times New Roman" w:cs="Times New Roman"/>
          <w:sz w:val="20"/>
          <w:szCs w:val="20"/>
        </w:rPr>
        <w:t>e</w:t>
      </w:r>
      <w:r w:rsidR="00655B92">
        <w:rPr>
          <w:rFonts w:ascii="Times New Roman" w:hAnsi="Times New Roman" w:cs="Times New Roman"/>
          <w:sz w:val="20"/>
          <w:szCs w:val="20"/>
        </w:rPr>
        <w:t xml:space="preserve"> between functional groups</w:t>
      </w:r>
      <w:r w:rsidR="00295284">
        <w:rPr>
          <w:rFonts w:ascii="Times New Roman" w:hAnsi="Times New Roman" w:cs="Times New Roman"/>
          <w:sz w:val="20"/>
          <w:szCs w:val="20"/>
        </w:rPr>
        <w:t xml:space="preserve">, three </w:t>
      </w:r>
      <w:r w:rsidR="0021208B">
        <w:rPr>
          <w:rFonts w:ascii="Times New Roman" w:hAnsi="Times New Roman" w:cs="Times New Roman"/>
          <w:sz w:val="20"/>
          <w:szCs w:val="20"/>
        </w:rPr>
        <w:t>ep</w:t>
      </w:r>
      <w:r w:rsidR="00F118CE">
        <w:rPr>
          <w:rFonts w:ascii="Times New Roman" w:hAnsi="Times New Roman" w:cs="Times New Roman"/>
          <w:sz w:val="20"/>
          <w:szCs w:val="20"/>
        </w:rPr>
        <w:t xml:space="preserve">oxy-amine </w:t>
      </w:r>
      <w:r w:rsidR="00295284">
        <w:rPr>
          <w:rFonts w:ascii="Times New Roman" w:hAnsi="Times New Roman" w:cs="Times New Roman"/>
          <w:sz w:val="20"/>
          <w:szCs w:val="20"/>
        </w:rPr>
        <w:t xml:space="preserve">systems are studied where the curing agent is </w:t>
      </w:r>
      <w:r w:rsidR="00576EAA">
        <w:rPr>
          <w:rFonts w:ascii="Times New Roman" w:hAnsi="Times New Roman" w:cs="Times New Roman"/>
          <w:sz w:val="20"/>
          <w:szCs w:val="20"/>
        </w:rPr>
        <w:t>either</w:t>
      </w:r>
      <w:r w:rsidR="001A6391">
        <w:rPr>
          <w:rFonts w:ascii="Times New Roman" w:hAnsi="Times New Roman" w:cs="Times New Roman"/>
          <w:sz w:val="20"/>
          <w:szCs w:val="20"/>
        </w:rPr>
        <w:t xml:space="preserve"> </w:t>
      </w:r>
      <w:r w:rsidRPr="00295284">
        <w:rPr>
          <w:rFonts w:ascii="Times New Roman" w:hAnsi="Times New Roman" w:cs="Times New Roman"/>
          <w:i/>
          <w:sz w:val="20"/>
          <w:szCs w:val="20"/>
        </w:rPr>
        <w:t>o</w:t>
      </w:r>
      <w:r w:rsidRPr="00295284">
        <w:rPr>
          <w:rFonts w:ascii="Times New Roman" w:hAnsi="Times New Roman" w:cs="Times New Roman"/>
          <w:sz w:val="20"/>
          <w:szCs w:val="20"/>
        </w:rPr>
        <w:t xml:space="preserve">-phenylene diamine, </w:t>
      </w:r>
      <w:r w:rsidRPr="00295284">
        <w:rPr>
          <w:rFonts w:ascii="Times New Roman" w:hAnsi="Times New Roman" w:cs="Times New Roman"/>
          <w:i/>
          <w:sz w:val="20"/>
          <w:szCs w:val="20"/>
        </w:rPr>
        <w:t>m</w:t>
      </w:r>
      <w:r w:rsidRPr="00295284">
        <w:rPr>
          <w:rFonts w:ascii="Times New Roman" w:hAnsi="Times New Roman" w:cs="Times New Roman"/>
          <w:sz w:val="20"/>
          <w:szCs w:val="20"/>
        </w:rPr>
        <w:t>-phen</w:t>
      </w:r>
      <w:r>
        <w:rPr>
          <w:rFonts w:ascii="Times New Roman" w:hAnsi="Times New Roman" w:cs="Times New Roman"/>
          <w:sz w:val="20"/>
          <w:szCs w:val="20"/>
        </w:rPr>
        <w:t>ylene diamine or</w:t>
      </w:r>
      <w:r w:rsidRPr="00295284">
        <w:rPr>
          <w:rFonts w:ascii="Times New Roman" w:hAnsi="Times New Roman" w:cs="Times New Roman"/>
          <w:i/>
          <w:sz w:val="20"/>
          <w:szCs w:val="20"/>
        </w:rPr>
        <w:t xml:space="preserve"> p</w:t>
      </w:r>
      <w:r w:rsidRPr="00295284">
        <w:rPr>
          <w:rFonts w:ascii="Times New Roman" w:hAnsi="Times New Roman" w:cs="Times New Roman"/>
          <w:sz w:val="20"/>
          <w:szCs w:val="20"/>
        </w:rPr>
        <w:t>-phenylene diamine</w:t>
      </w:r>
      <w:r w:rsidR="00490DAC">
        <w:rPr>
          <w:rFonts w:ascii="Times New Roman" w:hAnsi="Times New Roman" w:cs="Times New Roman"/>
          <w:sz w:val="20"/>
          <w:szCs w:val="20"/>
        </w:rPr>
        <w:t xml:space="preserve">. </w:t>
      </w:r>
      <w:r w:rsidR="00655B92">
        <w:rPr>
          <w:rFonts w:ascii="Times New Roman" w:hAnsi="Times New Roman" w:cs="Times New Roman"/>
          <w:sz w:val="20"/>
          <w:szCs w:val="20"/>
        </w:rPr>
        <w:t>The angle between functional groups in these</w:t>
      </w:r>
      <w:r w:rsidR="00576EAA">
        <w:rPr>
          <w:rFonts w:ascii="Times New Roman" w:hAnsi="Times New Roman" w:cs="Times New Roman"/>
          <w:sz w:val="20"/>
          <w:szCs w:val="20"/>
        </w:rPr>
        <w:t xml:space="preserve"> </w:t>
      </w:r>
      <w:r w:rsidR="00EE57D4">
        <w:rPr>
          <w:rFonts w:ascii="Times New Roman" w:hAnsi="Times New Roman" w:cs="Times New Roman"/>
          <w:sz w:val="20"/>
          <w:szCs w:val="20"/>
        </w:rPr>
        <w:t xml:space="preserve">diamines </w:t>
      </w:r>
      <w:r w:rsidR="00576EAA">
        <w:rPr>
          <w:rFonts w:ascii="Times New Roman" w:hAnsi="Times New Roman" w:cs="Times New Roman"/>
          <w:sz w:val="20"/>
          <w:szCs w:val="20"/>
        </w:rPr>
        <w:t xml:space="preserve">is 60°, 120° and 180°, </w:t>
      </w:r>
      <w:r w:rsidR="00655B92">
        <w:rPr>
          <w:rFonts w:ascii="Times New Roman" w:hAnsi="Times New Roman" w:cs="Times New Roman"/>
          <w:sz w:val="20"/>
          <w:szCs w:val="20"/>
        </w:rPr>
        <w:t>respectively</w:t>
      </w:r>
      <w:r w:rsidR="00655B92" w:rsidRPr="00295284">
        <w:rPr>
          <w:rFonts w:ascii="Times New Roman" w:hAnsi="Times New Roman" w:cs="Times New Roman"/>
          <w:sz w:val="20"/>
          <w:szCs w:val="20"/>
        </w:rPr>
        <w:t xml:space="preserve">. </w:t>
      </w:r>
      <w:r w:rsidR="00655B92">
        <w:rPr>
          <w:rFonts w:ascii="Times New Roman" w:hAnsi="Times New Roman" w:cs="Times New Roman"/>
          <w:sz w:val="20"/>
          <w:szCs w:val="20"/>
        </w:rPr>
        <w:t>In addition to the geometric difference</w:t>
      </w:r>
      <w:r w:rsidR="00EE57D4">
        <w:rPr>
          <w:rFonts w:ascii="Times New Roman" w:hAnsi="Times New Roman" w:cs="Times New Roman"/>
          <w:sz w:val="20"/>
          <w:szCs w:val="20"/>
        </w:rPr>
        <w:t>,</w:t>
      </w:r>
      <w:r w:rsidR="00655B92">
        <w:rPr>
          <w:rFonts w:ascii="Times New Roman" w:hAnsi="Times New Roman" w:cs="Times New Roman"/>
          <w:sz w:val="20"/>
          <w:szCs w:val="20"/>
        </w:rPr>
        <w:t xml:space="preserve"> there are other </w:t>
      </w:r>
      <w:r w:rsidR="00496ABB">
        <w:rPr>
          <w:rFonts w:ascii="Times New Roman" w:hAnsi="Times New Roman" w:cs="Times New Roman"/>
          <w:sz w:val="20"/>
          <w:szCs w:val="20"/>
        </w:rPr>
        <w:t>differences between the</w:t>
      </w:r>
      <w:r w:rsidR="00490DAC">
        <w:rPr>
          <w:rFonts w:ascii="Times New Roman" w:hAnsi="Times New Roman" w:cs="Times New Roman"/>
          <w:sz w:val="20"/>
          <w:szCs w:val="20"/>
        </w:rPr>
        <w:t xml:space="preserve"> systems</w:t>
      </w:r>
      <w:r w:rsidR="004F0CA7" w:rsidRPr="00295284">
        <w:rPr>
          <w:rFonts w:ascii="Times New Roman" w:hAnsi="Times New Roman" w:cs="Times New Roman"/>
          <w:sz w:val="20"/>
          <w:szCs w:val="20"/>
        </w:rPr>
        <w:t xml:space="preserve"> </w:t>
      </w:r>
      <w:r w:rsidR="00655B92">
        <w:rPr>
          <w:rFonts w:ascii="Times New Roman" w:hAnsi="Times New Roman" w:cs="Times New Roman"/>
          <w:sz w:val="20"/>
          <w:szCs w:val="20"/>
        </w:rPr>
        <w:t>including</w:t>
      </w:r>
      <w:r w:rsidR="004F0CA7" w:rsidRPr="00295284">
        <w:rPr>
          <w:rFonts w:ascii="Times New Roman" w:hAnsi="Times New Roman" w:cs="Times New Roman"/>
          <w:sz w:val="20"/>
          <w:szCs w:val="20"/>
        </w:rPr>
        <w:t xml:space="preserve"> </w:t>
      </w:r>
      <w:r w:rsidR="00AC38A8" w:rsidRPr="00295284">
        <w:rPr>
          <w:rFonts w:ascii="Times New Roman" w:hAnsi="Times New Roman" w:cs="Times New Roman"/>
          <w:sz w:val="20"/>
          <w:szCs w:val="20"/>
        </w:rPr>
        <w:t>nucleophilicity</w:t>
      </w:r>
      <w:r w:rsidR="001A479E" w:rsidRPr="00295284">
        <w:rPr>
          <w:rFonts w:ascii="Times New Roman" w:hAnsi="Times New Roman" w:cs="Times New Roman"/>
          <w:sz w:val="20"/>
          <w:szCs w:val="20"/>
        </w:rPr>
        <w:fldChar w:fldCharType="begin"/>
      </w:r>
      <w:r w:rsidR="00AC38A8" w:rsidRPr="00295284">
        <w:rPr>
          <w:rFonts w:ascii="Times New Roman" w:hAnsi="Times New Roman" w:cs="Times New Roman"/>
          <w:sz w:val="20"/>
          <w:szCs w:val="20"/>
        </w:rPr>
        <w:instrText>ADDIN RW.CITE{{28 Ehlers, Jan-Eric 2007}}</w:instrText>
      </w:r>
      <w:r w:rsidR="001A479E" w:rsidRPr="00295284">
        <w:rPr>
          <w:rFonts w:ascii="Times New Roman" w:hAnsi="Times New Roman" w:cs="Times New Roman"/>
          <w:sz w:val="20"/>
          <w:szCs w:val="20"/>
        </w:rPr>
        <w:fldChar w:fldCharType="end"/>
      </w:r>
      <w:r w:rsidR="0017734C" w:rsidRPr="00295284">
        <w:rPr>
          <w:sz w:val="20"/>
          <w:szCs w:val="20"/>
          <w:vertAlign w:val="superscript"/>
        </w:rPr>
        <w:t>16</w:t>
      </w:r>
      <w:r w:rsidR="00AC38A8" w:rsidRPr="00295284">
        <w:rPr>
          <w:rFonts w:ascii="Times New Roman" w:hAnsi="Times New Roman" w:cs="Times New Roman"/>
          <w:sz w:val="20"/>
          <w:szCs w:val="20"/>
        </w:rPr>
        <w:t xml:space="preserve"> and</w:t>
      </w:r>
      <w:r w:rsidR="004F0CA7" w:rsidRPr="00295284">
        <w:rPr>
          <w:rFonts w:ascii="Times New Roman" w:hAnsi="Times New Roman" w:cs="Times New Roman"/>
          <w:sz w:val="20"/>
          <w:szCs w:val="20"/>
        </w:rPr>
        <w:t xml:space="preserve"> solvent effects</w:t>
      </w:r>
      <w:r w:rsidR="001A479E" w:rsidRPr="00295284">
        <w:rPr>
          <w:rFonts w:ascii="Times New Roman" w:hAnsi="Times New Roman" w:cs="Times New Roman"/>
          <w:sz w:val="20"/>
          <w:szCs w:val="20"/>
        </w:rPr>
        <w:fldChar w:fldCharType="begin"/>
      </w:r>
      <w:r w:rsidR="00AC38A8" w:rsidRPr="00295284">
        <w:rPr>
          <w:rFonts w:ascii="Times New Roman" w:hAnsi="Times New Roman" w:cs="Times New Roman"/>
          <w:sz w:val="20"/>
          <w:szCs w:val="20"/>
        </w:rPr>
        <w:instrText>ADDIN RW.CITE{{16 Hofer, K. 1991}}</w:instrText>
      </w:r>
      <w:r w:rsidR="001A479E" w:rsidRPr="00295284">
        <w:rPr>
          <w:rFonts w:ascii="Times New Roman" w:hAnsi="Times New Roman" w:cs="Times New Roman"/>
          <w:sz w:val="20"/>
          <w:szCs w:val="20"/>
        </w:rPr>
        <w:fldChar w:fldCharType="end"/>
      </w:r>
      <w:r w:rsidR="0017734C" w:rsidRPr="00295284">
        <w:rPr>
          <w:sz w:val="20"/>
          <w:szCs w:val="20"/>
          <w:vertAlign w:val="superscript"/>
        </w:rPr>
        <w:t>15</w:t>
      </w:r>
      <w:r w:rsidR="00584BB5" w:rsidRPr="00295284">
        <w:rPr>
          <w:rFonts w:ascii="Times New Roman" w:hAnsi="Times New Roman" w:cs="Times New Roman"/>
          <w:sz w:val="20"/>
          <w:szCs w:val="20"/>
        </w:rPr>
        <w:t xml:space="preserve">. </w:t>
      </w:r>
      <w:r w:rsidR="000B3A5C">
        <w:rPr>
          <w:rFonts w:ascii="Times New Roman" w:hAnsi="Times New Roman" w:cs="Times New Roman"/>
          <w:sz w:val="20"/>
          <w:szCs w:val="20"/>
        </w:rPr>
        <w:t>We</w:t>
      </w:r>
      <w:r w:rsidR="00A3266A">
        <w:rPr>
          <w:rFonts w:ascii="Times New Roman" w:hAnsi="Times New Roman" w:cs="Times New Roman"/>
          <w:sz w:val="20"/>
          <w:szCs w:val="20"/>
        </w:rPr>
        <w:t xml:space="preserve"> separat</w:t>
      </w:r>
      <w:r w:rsidR="000B3A5C">
        <w:rPr>
          <w:rFonts w:ascii="Times New Roman" w:hAnsi="Times New Roman" w:cs="Times New Roman"/>
          <w:sz w:val="20"/>
          <w:szCs w:val="20"/>
        </w:rPr>
        <w:t>e</w:t>
      </w:r>
      <w:r w:rsidR="00A3266A">
        <w:rPr>
          <w:rFonts w:ascii="Times New Roman" w:hAnsi="Times New Roman" w:cs="Times New Roman"/>
          <w:sz w:val="20"/>
          <w:szCs w:val="20"/>
        </w:rPr>
        <w:t xml:space="preserve"> the two classes of factors using a two-step experiment:</w:t>
      </w:r>
      <w:r>
        <w:rPr>
          <w:rFonts w:ascii="Times New Roman" w:hAnsi="Times New Roman" w:cs="Times New Roman"/>
          <w:sz w:val="20"/>
          <w:szCs w:val="20"/>
        </w:rPr>
        <w:t xml:space="preserve"> curing at a low temperature and </w:t>
      </w:r>
      <w:r w:rsidR="00490DAC">
        <w:rPr>
          <w:rFonts w:ascii="Times New Roman" w:hAnsi="Times New Roman" w:cs="Times New Roman"/>
          <w:sz w:val="20"/>
          <w:szCs w:val="20"/>
        </w:rPr>
        <w:t xml:space="preserve">post </w:t>
      </w:r>
      <w:r w:rsidR="00496ABB">
        <w:rPr>
          <w:rFonts w:ascii="Times New Roman" w:hAnsi="Times New Roman" w:cs="Times New Roman"/>
          <w:sz w:val="20"/>
          <w:szCs w:val="20"/>
        </w:rPr>
        <w:t>curing at a high</w:t>
      </w:r>
      <w:r w:rsidR="000B3A5C">
        <w:rPr>
          <w:rFonts w:ascii="Times New Roman" w:hAnsi="Times New Roman" w:cs="Times New Roman"/>
          <w:sz w:val="20"/>
          <w:szCs w:val="20"/>
        </w:rPr>
        <w:t>er temperature</w:t>
      </w:r>
      <w:r>
        <w:rPr>
          <w:rFonts w:ascii="Times New Roman" w:hAnsi="Times New Roman" w:cs="Times New Roman"/>
          <w:sz w:val="20"/>
          <w:szCs w:val="20"/>
        </w:rPr>
        <w:t>.</w:t>
      </w:r>
      <w:r w:rsidR="002F37E3">
        <w:rPr>
          <w:rFonts w:ascii="Times New Roman" w:hAnsi="Times New Roman" w:cs="Times New Roman"/>
          <w:sz w:val="20"/>
          <w:szCs w:val="20"/>
        </w:rPr>
        <w:t xml:space="preserve"> </w:t>
      </w:r>
      <w:r w:rsidR="000B3A5C">
        <w:rPr>
          <w:rFonts w:ascii="Times New Roman" w:hAnsi="Times New Roman" w:cs="Times New Roman"/>
          <w:sz w:val="20"/>
          <w:szCs w:val="20"/>
        </w:rPr>
        <w:t>The effect</w:t>
      </w:r>
      <w:r w:rsidR="007A23D6">
        <w:rPr>
          <w:rFonts w:ascii="Times New Roman" w:hAnsi="Times New Roman" w:cs="Times New Roman"/>
          <w:sz w:val="20"/>
          <w:szCs w:val="20"/>
        </w:rPr>
        <w:t xml:space="preserve"> of </w:t>
      </w:r>
      <w:r w:rsidR="000B3A5C">
        <w:rPr>
          <w:rFonts w:ascii="Times New Roman" w:hAnsi="Times New Roman" w:cs="Times New Roman"/>
          <w:sz w:val="20"/>
          <w:szCs w:val="20"/>
        </w:rPr>
        <w:t>steric hindrance</w:t>
      </w:r>
      <w:r w:rsidRPr="00295284">
        <w:rPr>
          <w:rFonts w:ascii="Times New Roman" w:hAnsi="Times New Roman" w:cs="Times New Roman"/>
          <w:sz w:val="20"/>
          <w:szCs w:val="20"/>
        </w:rPr>
        <w:t xml:space="preserve"> may be significant enough to be</w:t>
      </w:r>
      <w:r w:rsidR="007A23D6">
        <w:rPr>
          <w:rFonts w:ascii="Times New Roman" w:hAnsi="Times New Roman" w:cs="Times New Roman"/>
          <w:sz w:val="20"/>
          <w:szCs w:val="20"/>
        </w:rPr>
        <w:t xml:space="preserve"> observed</w:t>
      </w:r>
      <w:r w:rsidR="000B3A5C">
        <w:rPr>
          <w:rFonts w:ascii="Times New Roman" w:hAnsi="Times New Roman" w:cs="Times New Roman"/>
          <w:sz w:val="20"/>
          <w:szCs w:val="20"/>
        </w:rPr>
        <w:t xml:space="preserve"> in the initial curing step</w:t>
      </w:r>
      <w:r w:rsidRPr="00295284">
        <w:rPr>
          <w:rFonts w:ascii="Times New Roman" w:hAnsi="Times New Roman" w:cs="Times New Roman"/>
          <w:sz w:val="20"/>
          <w:szCs w:val="20"/>
        </w:rPr>
        <w:t>.</w:t>
      </w:r>
      <w:r w:rsidR="00403478">
        <w:rPr>
          <w:rFonts w:ascii="Times New Roman" w:hAnsi="Times New Roman" w:cs="Times New Roman"/>
          <w:sz w:val="20"/>
          <w:szCs w:val="20"/>
        </w:rPr>
        <w:t xml:space="preserve"> </w:t>
      </w:r>
      <w:r w:rsidR="00A3266A">
        <w:rPr>
          <w:rFonts w:ascii="Times New Roman" w:hAnsi="Times New Roman" w:cs="Times New Roman"/>
          <w:sz w:val="20"/>
          <w:szCs w:val="20"/>
        </w:rPr>
        <w:t xml:space="preserve">We assume that factors </w:t>
      </w:r>
      <w:r w:rsidR="000B3A5C">
        <w:rPr>
          <w:rFonts w:ascii="Times New Roman" w:hAnsi="Times New Roman" w:cs="Times New Roman"/>
          <w:sz w:val="20"/>
          <w:szCs w:val="20"/>
        </w:rPr>
        <w:t xml:space="preserve">such as </w:t>
      </w:r>
      <w:r w:rsidR="000B3A5C" w:rsidRPr="00295284">
        <w:rPr>
          <w:rFonts w:ascii="Times New Roman" w:hAnsi="Times New Roman" w:cs="Times New Roman"/>
          <w:sz w:val="20"/>
          <w:szCs w:val="20"/>
        </w:rPr>
        <w:t>nucleophilicity</w:t>
      </w:r>
      <w:r w:rsidR="000B3A5C" w:rsidRPr="00295284">
        <w:rPr>
          <w:rFonts w:ascii="Times New Roman" w:hAnsi="Times New Roman" w:cs="Times New Roman"/>
          <w:sz w:val="20"/>
          <w:szCs w:val="20"/>
        </w:rPr>
        <w:fldChar w:fldCharType="begin"/>
      </w:r>
      <w:r w:rsidR="000B3A5C" w:rsidRPr="00295284">
        <w:rPr>
          <w:rFonts w:ascii="Times New Roman" w:hAnsi="Times New Roman" w:cs="Times New Roman"/>
          <w:sz w:val="20"/>
          <w:szCs w:val="20"/>
        </w:rPr>
        <w:instrText>ADDIN RW.CITE{{28 Ehlers, Jan-Eric 2007}}</w:instrText>
      </w:r>
      <w:r w:rsidR="000B3A5C" w:rsidRPr="00295284">
        <w:rPr>
          <w:rFonts w:ascii="Times New Roman" w:hAnsi="Times New Roman" w:cs="Times New Roman"/>
          <w:sz w:val="20"/>
          <w:szCs w:val="20"/>
        </w:rPr>
        <w:fldChar w:fldCharType="end"/>
      </w:r>
      <w:r w:rsidR="000B3A5C" w:rsidRPr="00295284">
        <w:rPr>
          <w:rFonts w:ascii="Times New Roman" w:hAnsi="Times New Roman" w:cs="Times New Roman"/>
          <w:sz w:val="20"/>
          <w:szCs w:val="20"/>
        </w:rPr>
        <w:t xml:space="preserve"> and solvent </w:t>
      </w:r>
      <w:r w:rsidR="000B3A5C" w:rsidRPr="00295284">
        <w:rPr>
          <w:rFonts w:ascii="Times New Roman" w:hAnsi="Times New Roman" w:cs="Times New Roman"/>
          <w:sz w:val="20"/>
          <w:szCs w:val="20"/>
        </w:rPr>
        <w:fldChar w:fldCharType="begin"/>
      </w:r>
      <w:r w:rsidR="000B3A5C" w:rsidRPr="00295284">
        <w:rPr>
          <w:rFonts w:ascii="Times New Roman" w:hAnsi="Times New Roman" w:cs="Times New Roman"/>
          <w:sz w:val="20"/>
          <w:szCs w:val="20"/>
        </w:rPr>
        <w:instrText>ADDIN RW.CITE{{16 Hofer, K. 1991}}</w:instrText>
      </w:r>
      <w:r w:rsidR="000B3A5C" w:rsidRPr="00295284">
        <w:rPr>
          <w:rFonts w:ascii="Times New Roman" w:hAnsi="Times New Roman" w:cs="Times New Roman"/>
          <w:sz w:val="20"/>
          <w:szCs w:val="20"/>
        </w:rPr>
        <w:fldChar w:fldCharType="end"/>
      </w:r>
      <w:r w:rsidR="00A3266A">
        <w:rPr>
          <w:rFonts w:ascii="Times New Roman" w:hAnsi="Times New Roman" w:cs="Times New Roman"/>
          <w:sz w:val="20"/>
          <w:szCs w:val="20"/>
        </w:rPr>
        <w:t xml:space="preserve">have similar </w:t>
      </w:r>
      <w:r w:rsidR="000B3A5C">
        <w:rPr>
          <w:rFonts w:ascii="Times New Roman" w:hAnsi="Times New Roman" w:cs="Times New Roman"/>
          <w:sz w:val="20"/>
          <w:szCs w:val="20"/>
        </w:rPr>
        <w:t>effects</w:t>
      </w:r>
      <w:r w:rsidR="00A3266A">
        <w:rPr>
          <w:rFonts w:ascii="Times New Roman" w:hAnsi="Times New Roman" w:cs="Times New Roman"/>
          <w:sz w:val="20"/>
          <w:szCs w:val="20"/>
        </w:rPr>
        <w:t xml:space="preserve"> on </w:t>
      </w:r>
      <w:r w:rsidR="000B3A5C">
        <w:rPr>
          <w:rFonts w:ascii="Times New Roman" w:hAnsi="Times New Roman" w:cs="Times New Roman"/>
          <w:sz w:val="20"/>
          <w:szCs w:val="20"/>
        </w:rPr>
        <w:t>the reaction during cure and</w:t>
      </w:r>
      <w:r w:rsidR="00A3266A" w:rsidRPr="00295284">
        <w:rPr>
          <w:rFonts w:ascii="Times New Roman" w:hAnsi="Times New Roman" w:cs="Times New Roman"/>
          <w:sz w:val="20"/>
          <w:szCs w:val="20"/>
        </w:rPr>
        <w:t xml:space="preserve"> post cur</w:t>
      </w:r>
      <w:r w:rsidR="000B3A5C">
        <w:rPr>
          <w:rFonts w:ascii="Times New Roman" w:hAnsi="Times New Roman" w:cs="Times New Roman"/>
          <w:sz w:val="20"/>
          <w:szCs w:val="20"/>
        </w:rPr>
        <w:t>e</w:t>
      </w:r>
      <w:r w:rsidR="00A3266A" w:rsidRPr="00295284">
        <w:rPr>
          <w:rFonts w:ascii="Times New Roman" w:hAnsi="Times New Roman" w:cs="Times New Roman"/>
          <w:sz w:val="20"/>
          <w:szCs w:val="20"/>
        </w:rPr>
        <w:t>.</w:t>
      </w:r>
      <w:r w:rsidR="00496ABB">
        <w:rPr>
          <w:rFonts w:ascii="Times New Roman" w:hAnsi="Times New Roman" w:cs="Times New Roman"/>
          <w:sz w:val="20"/>
          <w:szCs w:val="20"/>
        </w:rPr>
        <w:t xml:space="preserve"> </w:t>
      </w:r>
      <w:r w:rsidR="00E719DB">
        <w:rPr>
          <w:rFonts w:ascii="Times New Roman" w:hAnsi="Times New Roman" w:cs="Times New Roman"/>
          <w:sz w:val="20"/>
          <w:szCs w:val="20"/>
        </w:rPr>
        <w:t>The network topology is expected to affect our observations only during</w:t>
      </w:r>
      <w:r w:rsidR="00E719DB" w:rsidRPr="00E719DB">
        <w:rPr>
          <w:rFonts w:ascii="Times New Roman" w:hAnsi="Times New Roman" w:cs="Times New Roman"/>
          <w:sz w:val="20"/>
          <w:szCs w:val="20"/>
        </w:rPr>
        <w:t xml:space="preserve"> </w:t>
      </w:r>
      <w:r w:rsidR="00E719DB">
        <w:rPr>
          <w:rFonts w:ascii="Times New Roman" w:hAnsi="Times New Roman" w:cs="Times New Roman"/>
          <w:sz w:val="20"/>
          <w:szCs w:val="20"/>
        </w:rPr>
        <w:t xml:space="preserve">post curing when the topological limit is approached. </w:t>
      </w:r>
    </w:p>
    <w:p w14:paraId="5F720A0E" w14:textId="2A4072CB" w:rsidR="003725A2" w:rsidRDefault="002F37E3" w:rsidP="00576EAA">
      <w:pPr>
        <w:spacing w:line="360" w:lineRule="auto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W</w:t>
      </w:r>
      <w:r w:rsidR="00BC3B9F">
        <w:rPr>
          <w:rFonts w:ascii="Times New Roman" w:hAnsi="Times New Roman" w:cs="Times New Roman"/>
          <w:sz w:val="20"/>
          <w:szCs w:val="20"/>
        </w:rPr>
        <w:t xml:space="preserve">e </w:t>
      </w:r>
      <w:r w:rsidR="00F12827" w:rsidRPr="00E00F6E">
        <w:rPr>
          <w:rFonts w:ascii="Times New Roman" w:hAnsi="Times New Roman" w:cs="Times New Roman"/>
          <w:sz w:val="20"/>
          <w:szCs w:val="20"/>
        </w:rPr>
        <w:t>post cur</w:t>
      </w:r>
      <w:r w:rsidR="00BC3B9F">
        <w:rPr>
          <w:rFonts w:ascii="Times New Roman" w:hAnsi="Times New Roman" w:cs="Times New Roman"/>
          <w:sz w:val="20"/>
          <w:szCs w:val="20"/>
        </w:rPr>
        <w:t>e</w:t>
      </w:r>
      <w:r w:rsidR="00F12827" w:rsidRPr="00E00F6E">
        <w:rPr>
          <w:rFonts w:ascii="Times New Roman" w:hAnsi="Times New Roman" w:cs="Times New Roman"/>
          <w:sz w:val="20"/>
          <w:szCs w:val="20"/>
        </w:rPr>
        <w:t xml:space="preserve"> at T</w:t>
      </w:r>
      <w:r w:rsidR="00F12827" w:rsidRPr="00E00F6E">
        <w:rPr>
          <w:rFonts w:ascii="Times New Roman" w:hAnsi="Times New Roman" w:cs="Times New Roman"/>
          <w:sz w:val="20"/>
          <w:szCs w:val="20"/>
          <w:vertAlign w:val="subscript"/>
        </w:rPr>
        <w:t>g140°C</w:t>
      </w:r>
      <w:r w:rsidR="00F12827" w:rsidRPr="00E00F6E">
        <w:rPr>
          <w:rFonts w:ascii="Times New Roman" w:hAnsi="Times New Roman" w:cs="Times New Roman"/>
          <w:sz w:val="20"/>
          <w:szCs w:val="20"/>
        </w:rPr>
        <w:t xml:space="preserve"> +100 °C</w:t>
      </w:r>
      <w:r>
        <w:rPr>
          <w:rFonts w:ascii="Times New Roman" w:hAnsi="Times New Roman" w:cs="Times New Roman"/>
          <w:sz w:val="20"/>
          <w:szCs w:val="20"/>
        </w:rPr>
        <w:t xml:space="preserve"> t</w:t>
      </w:r>
      <w:r w:rsidR="001D3BCA">
        <w:rPr>
          <w:rFonts w:ascii="Times New Roman" w:hAnsi="Times New Roman" w:cs="Times New Roman"/>
          <w:sz w:val="20"/>
          <w:szCs w:val="20"/>
        </w:rPr>
        <w:t>o minimize the difference</w:t>
      </w:r>
      <w:r w:rsidRPr="00E00F6E">
        <w:rPr>
          <w:rFonts w:ascii="Times New Roman" w:hAnsi="Times New Roman" w:cs="Times New Roman"/>
          <w:sz w:val="20"/>
          <w:szCs w:val="20"/>
        </w:rPr>
        <w:t xml:space="preserve"> between the initial </w:t>
      </w:r>
      <w:r w:rsidR="007A23D6">
        <w:rPr>
          <w:rFonts w:ascii="Times New Roman" w:hAnsi="Times New Roman" w:cs="Times New Roman"/>
          <w:sz w:val="20"/>
          <w:szCs w:val="20"/>
        </w:rPr>
        <w:t>molecular mobilit</w:t>
      </w:r>
      <w:r w:rsidR="00576EAA">
        <w:rPr>
          <w:rFonts w:ascii="Times New Roman" w:hAnsi="Times New Roman" w:cs="Times New Roman"/>
          <w:sz w:val="20"/>
          <w:szCs w:val="20"/>
        </w:rPr>
        <w:t>ies</w:t>
      </w:r>
      <w:r w:rsidR="007A23D6">
        <w:rPr>
          <w:rFonts w:ascii="Times New Roman" w:hAnsi="Times New Roman" w:cs="Times New Roman"/>
          <w:sz w:val="20"/>
          <w:szCs w:val="20"/>
        </w:rPr>
        <w:t xml:space="preserve"> in the </w:t>
      </w:r>
      <w:r w:rsidRPr="00E00F6E">
        <w:rPr>
          <w:rFonts w:ascii="Times New Roman" w:hAnsi="Times New Roman" w:cs="Times New Roman"/>
          <w:sz w:val="20"/>
          <w:szCs w:val="20"/>
        </w:rPr>
        <w:t>systems</w:t>
      </w:r>
      <w:r w:rsidRPr="00E00F6E">
        <w:rPr>
          <w:rFonts w:ascii="Times New Roman" w:hAnsi="Times New Roman" w:cs="Times New Roman"/>
          <w:sz w:val="20"/>
          <w:szCs w:val="20"/>
        </w:rPr>
        <w:fldChar w:fldCharType="begin"/>
      </w:r>
      <w:r w:rsidRPr="00E00F6E">
        <w:rPr>
          <w:rFonts w:ascii="Times New Roman" w:hAnsi="Times New Roman" w:cs="Times New Roman"/>
          <w:sz w:val="20"/>
          <w:szCs w:val="20"/>
        </w:rPr>
        <w:instrText>ADDIN RW.CITE{{23 Bueche, F 1954; 24 Rouse Jr, Prince E 1953}}</w:instrText>
      </w:r>
      <w:r w:rsidRPr="00E00F6E">
        <w:rPr>
          <w:rFonts w:ascii="Times New Roman" w:hAnsi="Times New Roman" w:cs="Times New Roman"/>
          <w:sz w:val="20"/>
          <w:szCs w:val="20"/>
        </w:rPr>
        <w:fldChar w:fldCharType="end"/>
      </w:r>
      <w:r>
        <w:rPr>
          <w:sz w:val="20"/>
          <w:szCs w:val="20"/>
          <w:vertAlign w:val="superscript"/>
        </w:rPr>
        <w:t>19,20</w:t>
      </w:r>
      <w:r w:rsidR="00F12827" w:rsidRPr="00E00F6E">
        <w:rPr>
          <w:rFonts w:ascii="Times New Roman" w:hAnsi="Times New Roman" w:cs="Times New Roman"/>
          <w:sz w:val="20"/>
          <w:szCs w:val="20"/>
        </w:rPr>
        <w:t>. This ensu</w:t>
      </w:r>
      <w:r>
        <w:rPr>
          <w:rFonts w:ascii="Times New Roman" w:hAnsi="Times New Roman" w:cs="Times New Roman"/>
          <w:sz w:val="20"/>
          <w:szCs w:val="20"/>
        </w:rPr>
        <w:t>res that all</w:t>
      </w:r>
      <w:r w:rsidR="007A23D6">
        <w:rPr>
          <w:rFonts w:ascii="Times New Roman" w:hAnsi="Times New Roman" w:cs="Times New Roman"/>
          <w:sz w:val="20"/>
          <w:szCs w:val="20"/>
        </w:rPr>
        <w:t xml:space="preserve"> </w:t>
      </w:r>
      <w:r w:rsidR="00F12827" w:rsidRPr="00E00F6E">
        <w:rPr>
          <w:rFonts w:ascii="Times New Roman" w:hAnsi="Times New Roman" w:cs="Times New Roman"/>
          <w:sz w:val="20"/>
          <w:szCs w:val="20"/>
        </w:rPr>
        <w:t xml:space="preserve">systems </w:t>
      </w:r>
      <w:r>
        <w:rPr>
          <w:rFonts w:ascii="Times New Roman" w:hAnsi="Times New Roman" w:cs="Times New Roman"/>
          <w:sz w:val="20"/>
          <w:szCs w:val="20"/>
        </w:rPr>
        <w:t xml:space="preserve">start under </w:t>
      </w:r>
      <w:r w:rsidR="001D3BCA">
        <w:rPr>
          <w:rFonts w:ascii="Times New Roman" w:hAnsi="Times New Roman" w:cs="Times New Roman"/>
          <w:sz w:val="20"/>
          <w:szCs w:val="20"/>
        </w:rPr>
        <w:t xml:space="preserve">the </w:t>
      </w:r>
      <w:r>
        <w:rPr>
          <w:rFonts w:ascii="Times New Roman" w:hAnsi="Times New Roman" w:cs="Times New Roman"/>
          <w:sz w:val="20"/>
          <w:szCs w:val="20"/>
        </w:rPr>
        <w:t>same</w:t>
      </w:r>
      <w:r w:rsidR="00F12827" w:rsidRPr="00E00F6E">
        <w:rPr>
          <w:rFonts w:ascii="Times New Roman" w:hAnsi="Times New Roman" w:cs="Times New Roman"/>
          <w:sz w:val="20"/>
          <w:szCs w:val="20"/>
        </w:rPr>
        <w:t xml:space="preserve"> mobility</w:t>
      </w:r>
      <w:r>
        <w:rPr>
          <w:rFonts w:ascii="Times New Roman" w:hAnsi="Times New Roman" w:cs="Times New Roman"/>
          <w:sz w:val="20"/>
          <w:szCs w:val="20"/>
        </w:rPr>
        <w:t xml:space="preserve"> conditions and</w:t>
      </w:r>
      <w:r w:rsidR="00F12827" w:rsidRPr="00E00F6E">
        <w:rPr>
          <w:rFonts w:ascii="Times New Roman" w:hAnsi="Times New Roman" w:cs="Times New Roman"/>
          <w:sz w:val="20"/>
          <w:szCs w:val="20"/>
        </w:rPr>
        <w:t xml:space="preserve"> have approximately the same rate</w:t>
      </w:r>
      <w:r w:rsidR="001D3BCA">
        <w:rPr>
          <w:rFonts w:ascii="Times New Roman" w:hAnsi="Times New Roman" w:cs="Times New Roman"/>
          <w:sz w:val="20"/>
          <w:szCs w:val="20"/>
        </w:rPr>
        <w:t>s</w:t>
      </w:r>
      <w:r w:rsidR="00F12827" w:rsidRPr="00E00F6E">
        <w:rPr>
          <w:rFonts w:ascii="Times New Roman" w:hAnsi="Times New Roman" w:cs="Times New Roman"/>
          <w:sz w:val="20"/>
          <w:szCs w:val="20"/>
        </w:rPr>
        <w:t xml:space="preserve"> of </w:t>
      </w:r>
      <w:r>
        <w:rPr>
          <w:rFonts w:ascii="Times New Roman" w:hAnsi="Times New Roman" w:cs="Times New Roman"/>
          <w:sz w:val="20"/>
          <w:szCs w:val="20"/>
        </w:rPr>
        <w:t xml:space="preserve">polymeric </w:t>
      </w:r>
      <w:r w:rsidR="00F12827" w:rsidRPr="00E00F6E">
        <w:rPr>
          <w:rFonts w:ascii="Times New Roman" w:hAnsi="Times New Roman" w:cs="Times New Roman"/>
          <w:sz w:val="20"/>
          <w:szCs w:val="20"/>
        </w:rPr>
        <w:t>configurationa</w:t>
      </w:r>
      <w:r>
        <w:rPr>
          <w:rFonts w:ascii="Times New Roman" w:hAnsi="Times New Roman" w:cs="Times New Roman"/>
          <w:sz w:val="20"/>
          <w:szCs w:val="20"/>
        </w:rPr>
        <w:t xml:space="preserve">l rearrangements </w:t>
      </w:r>
      <w:r w:rsidR="00F12827" w:rsidRPr="00E00F6E">
        <w:rPr>
          <w:rFonts w:ascii="Times New Roman" w:hAnsi="Times New Roman" w:cs="Times New Roman"/>
          <w:sz w:val="20"/>
          <w:szCs w:val="20"/>
        </w:rPr>
        <w:t xml:space="preserve">and </w:t>
      </w:r>
      <w:r w:rsidR="00BC3B9F">
        <w:rPr>
          <w:rFonts w:ascii="Times New Roman" w:hAnsi="Times New Roman" w:cs="Times New Roman"/>
          <w:sz w:val="20"/>
          <w:szCs w:val="20"/>
        </w:rPr>
        <w:t xml:space="preserve">monomer </w:t>
      </w:r>
      <w:r w:rsidR="00F12827" w:rsidRPr="00E00F6E">
        <w:rPr>
          <w:rFonts w:ascii="Times New Roman" w:hAnsi="Times New Roman" w:cs="Times New Roman"/>
          <w:sz w:val="20"/>
          <w:szCs w:val="20"/>
        </w:rPr>
        <w:t>diffusion</w:t>
      </w:r>
      <w:r w:rsidR="00F12827">
        <w:rPr>
          <w:rFonts w:ascii="Times New Roman" w:hAnsi="Times New Roman" w:cs="Times New Roman"/>
          <w:sz w:val="20"/>
          <w:szCs w:val="20"/>
        </w:rPr>
        <w:fldChar w:fldCharType="begin"/>
      </w:r>
      <w:r w:rsidR="00F12827">
        <w:rPr>
          <w:rFonts w:ascii="Times New Roman" w:hAnsi="Times New Roman" w:cs="Times New Roman"/>
          <w:sz w:val="20"/>
          <w:szCs w:val="20"/>
        </w:rPr>
        <w:instrText>ADDIN RW.CITE{{32 Wise, Christopher W 1997}}</w:instrText>
      </w:r>
      <w:r w:rsidR="00F12827">
        <w:rPr>
          <w:rFonts w:ascii="Times New Roman" w:hAnsi="Times New Roman" w:cs="Times New Roman"/>
          <w:sz w:val="20"/>
          <w:szCs w:val="20"/>
        </w:rPr>
        <w:fldChar w:fldCharType="separate"/>
      </w:r>
      <w:r w:rsidR="00F12827">
        <w:rPr>
          <w:sz w:val="20"/>
          <w:szCs w:val="20"/>
          <w:vertAlign w:val="superscript"/>
        </w:rPr>
        <w:t>21</w:t>
      </w:r>
      <w:r w:rsidR="00F12827">
        <w:rPr>
          <w:rFonts w:ascii="Times New Roman" w:hAnsi="Times New Roman" w:cs="Times New Roman"/>
          <w:sz w:val="20"/>
          <w:szCs w:val="20"/>
        </w:rPr>
        <w:fldChar w:fldCharType="end"/>
      </w:r>
      <w:r w:rsidR="00F12827" w:rsidRPr="00E00F6E">
        <w:rPr>
          <w:rFonts w:ascii="Times New Roman" w:hAnsi="Times New Roman" w:cs="Times New Roman"/>
          <w:sz w:val="20"/>
          <w:szCs w:val="20"/>
        </w:rPr>
        <w:t>,</w:t>
      </w:r>
      <w:r w:rsidR="00F12827">
        <w:rPr>
          <w:rFonts w:ascii="Times New Roman" w:hAnsi="Times New Roman" w:cs="Times New Roman"/>
          <w:sz w:val="20"/>
          <w:szCs w:val="20"/>
        </w:rPr>
        <w:t xml:space="preserve"> </w:t>
      </w:r>
      <w:r w:rsidR="00576EAA">
        <w:rPr>
          <w:rFonts w:ascii="Times New Roman" w:hAnsi="Times New Roman" w:cs="Times New Roman"/>
          <w:sz w:val="20"/>
          <w:szCs w:val="20"/>
        </w:rPr>
        <w:t xml:space="preserve">as </w:t>
      </w:r>
      <w:r w:rsidR="00F12827">
        <w:rPr>
          <w:rFonts w:ascii="Times New Roman" w:hAnsi="Times New Roman" w:cs="Times New Roman"/>
          <w:sz w:val="20"/>
          <w:szCs w:val="20"/>
        </w:rPr>
        <w:t>described by</w:t>
      </w:r>
      <w:r w:rsidR="00F12827" w:rsidRPr="00E00F6E">
        <w:rPr>
          <w:rFonts w:ascii="Times New Roman" w:hAnsi="Times New Roman" w:cs="Times New Roman"/>
          <w:sz w:val="20"/>
          <w:szCs w:val="20"/>
        </w:rPr>
        <w:t xml:space="preserve"> the WLF equation</w:t>
      </w:r>
      <w:r w:rsidR="00F12827" w:rsidRPr="00E00F6E">
        <w:rPr>
          <w:rFonts w:ascii="Times New Roman" w:hAnsi="Times New Roman" w:cs="Times New Roman"/>
          <w:sz w:val="20"/>
          <w:szCs w:val="20"/>
        </w:rPr>
        <w:fldChar w:fldCharType="begin"/>
      </w:r>
      <w:r w:rsidR="00F12827" w:rsidRPr="00E00F6E">
        <w:rPr>
          <w:rFonts w:ascii="Times New Roman" w:hAnsi="Times New Roman" w:cs="Times New Roman"/>
          <w:sz w:val="20"/>
          <w:szCs w:val="20"/>
        </w:rPr>
        <w:instrText>ADDIN RW.CITE{{18 Williams, Malcom L. 1955}}</w:instrText>
      </w:r>
      <w:r w:rsidR="00F12827" w:rsidRPr="00E00F6E">
        <w:rPr>
          <w:rFonts w:ascii="Times New Roman" w:hAnsi="Times New Roman" w:cs="Times New Roman"/>
          <w:sz w:val="20"/>
          <w:szCs w:val="20"/>
        </w:rPr>
        <w:fldChar w:fldCharType="end"/>
      </w:r>
      <w:r w:rsidR="00F12827">
        <w:rPr>
          <w:sz w:val="20"/>
          <w:szCs w:val="20"/>
          <w:vertAlign w:val="superscript"/>
        </w:rPr>
        <w:t>22</w:t>
      </w:r>
      <w:r w:rsidR="00F12827" w:rsidRPr="00E00F6E">
        <w:rPr>
          <w:rFonts w:ascii="Times New Roman" w:hAnsi="Times New Roman" w:cs="Times New Roman"/>
          <w:sz w:val="20"/>
          <w:szCs w:val="20"/>
        </w:rPr>
        <w:t xml:space="preserve">. Therefore, </w:t>
      </w:r>
      <w:r w:rsidR="00F12827">
        <w:rPr>
          <w:rFonts w:ascii="Times New Roman" w:hAnsi="Times New Roman" w:cs="Times New Roman"/>
          <w:sz w:val="20"/>
          <w:szCs w:val="20"/>
        </w:rPr>
        <w:t>any observed differences in</w:t>
      </w:r>
      <w:r w:rsidR="00F12827" w:rsidRPr="00E00F6E">
        <w:rPr>
          <w:rFonts w:ascii="Times New Roman" w:hAnsi="Times New Roman" w:cs="Times New Roman"/>
          <w:sz w:val="20"/>
          <w:szCs w:val="20"/>
        </w:rPr>
        <w:t xml:space="preserve"> T</w:t>
      </w:r>
      <w:r w:rsidR="00F12827" w:rsidRPr="00E00F6E">
        <w:rPr>
          <w:rFonts w:ascii="Times New Roman" w:hAnsi="Times New Roman" w:cs="Times New Roman"/>
          <w:sz w:val="20"/>
          <w:szCs w:val="20"/>
          <w:vertAlign w:val="subscript"/>
        </w:rPr>
        <w:t>g</w:t>
      </w:r>
      <w:r w:rsidR="00F12827">
        <w:rPr>
          <w:rFonts w:ascii="Times New Roman" w:hAnsi="Times New Roman" w:cs="Times New Roman"/>
          <w:sz w:val="20"/>
          <w:szCs w:val="20"/>
        </w:rPr>
        <w:t xml:space="preserve"> </w:t>
      </w:r>
      <w:r w:rsidR="005102F8">
        <w:rPr>
          <w:rFonts w:ascii="Times New Roman" w:hAnsi="Times New Roman" w:cs="Times New Roman"/>
          <w:sz w:val="20"/>
          <w:szCs w:val="20"/>
        </w:rPr>
        <w:t>between</w:t>
      </w:r>
      <w:r w:rsidR="004E6894">
        <w:rPr>
          <w:rFonts w:ascii="Times New Roman" w:hAnsi="Times New Roman" w:cs="Times New Roman"/>
          <w:sz w:val="20"/>
          <w:szCs w:val="20"/>
        </w:rPr>
        <w:t xml:space="preserve"> post </w:t>
      </w:r>
      <w:r w:rsidR="00613CF1">
        <w:rPr>
          <w:rFonts w:ascii="Times New Roman" w:hAnsi="Times New Roman" w:cs="Times New Roman"/>
          <w:sz w:val="20"/>
          <w:szCs w:val="20"/>
        </w:rPr>
        <w:t xml:space="preserve">cured systems </w:t>
      </w:r>
      <w:r w:rsidR="00F12827">
        <w:rPr>
          <w:rFonts w:ascii="Times New Roman" w:hAnsi="Times New Roman" w:cs="Times New Roman"/>
          <w:sz w:val="20"/>
          <w:szCs w:val="20"/>
        </w:rPr>
        <w:t xml:space="preserve">can </w:t>
      </w:r>
      <w:r w:rsidR="005102F8">
        <w:rPr>
          <w:rFonts w:ascii="Times New Roman" w:hAnsi="Times New Roman" w:cs="Times New Roman"/>
          <w:sz w:val="20"/>
          <w:szCs w:val="20"/>
        </w:rPr>
        <w:t>be attributed</w:t>
      </w:r>
      <w:r w:rsidR="00F12827" w:rsidRPr="00E00F6E">
        <w:rPr>
          <w:rFonts w:ascii="Times New Roman" w:hAnsi="Times New Roman" w:cs="Times New Roman"/>
          <w:sz w:val="20"/>
          <w:szCs w:val="20"/>
        </w:rPr>
        <w:t xml:space="preserve"> to </w:t>
      </w:r>
      <w:r w:rsidR="00BC3B9F">
        <w:rPr>
          <w:rFonts w:ascii="Times New Roman" w:hAnsi="Times New Roman" w:cs="Times New Roman"/>
          <w:sz w:val="20"/>
          <w:szCs w:val="20"/>
        </w:rPr>
        <w:t xml:space="preserve">the different angles between amine </w:t>
      </w:r>
      <w:r w:rsidR="00F12827">
        <w:rPr>
          <w:rFonts w:ascii="Times New Roman" w:hAnsi="Times New Roman" w:cs="Times New Roman"/>
          <w:sz w:val="20"/>
          <w:szCs w:val="20"/>
        </w:rPr>
        <w:t>groups</w:t>
      </w:r>
      <w:r w:rsidR="00F12827" w:rsidRPr="00E00F6E">
        <w:rPr>
          <w:rFonts w:ascii="Times New Roman" w:hAnsi="Times New Roman" w:cs="Times New Roman"/>
          <w:sz w:val="20"/>
          <w:szCs w:val="20"/>
        </w:rPr>
        <w:t>.</w:t>
      </w:r>
    </w:p>
    <w:p w14:paraId="4E47B9C5" w14:textId="0BFC2D86" w:rsidR="003725A2" w:rsidRDefault="00142C5C" w:rsidP="00AE7A39">
      <w:pPr>
        <w:spacing w:line="360" w:lineRule="auto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We</w:t>
      </w:r>
      <w:r w:rsidR="002F2F4F">
        <w:rPr>
          <w:rFonts w:ascii="Times New Roman" w:hAnsi="Times New Roman" w:cs="Times New Roman"/>
          <w:sz w:val="20"/>
          <w:szCs w:val="20"/>
        </w:rPr>
        <w:t xml:space="preserve"> studied</w:t>
      </w:r>
      <w:r w:rsidR="003725A2">
        <w:rPr>
          <w:rFonts w:ascii="Times New Roman" w:hAnsi="Times New Roman" w:cs="Times New Roman"/>
          <w:sz w:val="20"/>
          <w:szCs w:val="20"/>
        </w:rPr>
        <w:t xml:space="preserve"> an additional benzidine</w:t>
      </w:r>
      <w:r w:rsidR="00A56214">
        <w:rPr>
          <w:rFonts w:ascii="Times New Roman" w:hAnsi="Times New Roman" w:cs="Times New Roman"/>
          <w:sz w:val="20"/>
          <w:szCs w:val="20"/>
        </w:rPr>
        <w:t xml:space="preserve"> system</w:t>
      </w:r>
      <w:r w:rsidR="00613CF1">
        <w:rPr>
          <w:rFonts w:ascii="Times New Roman" w:hAnsi="Times New Roman" w:cs="Times New Roman"/>
          <w:sz w:val="20"/>
          <w:szCs w:val="20"/>
        </w:rPr>
        <w:t xml:space="preserve"> to </w:t>
      </w:r>
      <w:r w:rsidR="005102F8">
        <w:rPr>
          <w:rFonts w:ascii="Times New Roman" w:hAnsi="Times New Roman" w:cs="Times New Roman"/>
          <w:sz w:val="20"/>
          <w:szCs w:val="20"/>
        </w:rPr>
        <w:t>observe</w:t>
      </w:r>
      <w:r w:rsidR="00613CF1">
        <w:rPr>
          <w:rFonts w:ascii="Times New Roman" w:hAnsi="Times New Roman" w:cs="Times New Roman"/>
          <w:sz w:val="20"/>
          <w:szCs w:val="20"/>
        </w:rPr>
        <w:t xml:space="preserve"> the effect</w:t>
      </w:r>
      <w:r>
        <w:rPr>
          <w:rFonts w:ascii="Times New Roman" w:hAnsi="Times New Roman" w:cs="Times New Roman"/>
          <w:sz w:val="20"/>
          <w:szCs w:val="20"/>
        </w:rPr>
        <w:t xml:space="preserve"> of the monomer length</w:t>
      </w:r>
      <w:r w:rsidR="003725A2">
        <w:rPr>
          <w:rFonts w:ascii="Times New Roman" w:hAnsi="Times New Roman" w:cs="Times New Roman"/>
          <w:sz w:val="20"/>
          <w:szCs w:val="20"/>
        </w:rPr>
        <w:t xml:space="preserve">. This </w:t>
      </w:r>
      <w:r>
        <w:rPr>
          <w:rFonts w:ascii="Times New Roman" w:hAnsi="Times New Roman" w:cs="Times New Roman"/>
          <w:sz w:val="20"/>
          <w:szCs w:val="20"/>
        </w:rPr>
        <w:t>system is compared to that</w:t>
      </w:r>
      <w:r w:rsidR="003725A2">
        <w:rPr>
          <w:rFonts w:ascii="Times New Roman" w:hAnsi="Times New Roman" w:cs="Times New Roman"/>
          <w:sz w:val="20"/>
          <w:szCs w:val="20"/>
        </w:rPr>
        <w:t xml:space="preserve"> </w:t>
      </w:r>
      <w:r w:rsidR="00613CF1">
        <w:rPr>
          <w:rFonts w:ascii="Times New Roman" w:hAnsi="Times New Roman" w:cs="Times New Roman"/>
          <w:sz w:val="20"/>
          <w:szCs w:val="20"/>
        </w:rPr>
        <w:t>with</w:t>
      </w:r>
      <w:r w:rsidR="003725A2">
        <w:rPr>
          <w:rFonts w:ascii="Times New Roman" w:hAnsi="Times New Roman" w:cs="Times New Roman"/>
          <w:sz w:val="20"/>
          <w:szCs w:val="20"/>
        </w:rPr>
        <w:t xml:space="preserve"> </w:t>
      </w:r>
      <w:r w:rsidR="003725A2" w:rsidRPr="00295284">
        <w:rPr>
          <w:rFonts w:ascii="Times New Roman" w:hAnsi="Times New Roman" w:cs="Times New Roman"/>
          <w:i/>
          <w:sz w:val="20"/>
          <w:szCs w:val="20"/>
        </w:rPr>
        <w:t>p</w:t>
      </w:r>
      <w:r w:rsidR="003725A2" w:rsidRPr="00295284">
        <w:rPr>
          <w:rFonts w:ascii="Times New Roman" w:hAnsi="Times New Roman" w:cs="Times New Roman"/>
          <w:sz w:val="20"/>
          <w:szCs w:val="20"/>
        </w:rPr>
        <w:t>-phenylene diamine</w:t>
      </w:r>
      <w:r w:rsidR="00207BE1">
        <w:rPr>
          <w:rFonts w:ascii="Times New Roman" w:hAnsi="Times New Roman" w:cs="Times New Roman"/>
          <w:sz w:val="20"/>
          <w:szCs w:val="20"/>
        </w:rPr>
        <w:t>. Benzidine is longer</w:t>
      </w:r>
      <w:r w:rsidR="003725A2">
        <w:rPr>
          <w:rFonts w:ascii="Times New Roman" w:hAnsi="Times New Roman" w:cs="Times New Roman"/>
          <w:sz w:val="20"/>
          <w:szCs w:val="20"/>
        </w:rPr>
        <w:t xml:space="preserve"> than </w:t>
      </w:r>
      <w:r w:rsidR="003725A2" w:rsidRPr="00295284">
        <w:rPr>
          <w:rFonts w:ascii="Times New Roman" w:hAnsi="Times New Roman" w:cs="Times New Roman"/>
          <w:i/>
          <w:sz w:val="20"/>
          <w:szCs w:val="20"/>
        </w:rPr>
        <w:t>p</w:t>
      </w:r>
      <w:r w:rsidR="003725A2" w:rsidRPr="00295284">
        <w:rPr>
          <w:rFonts w:ascii="Times New Roman" w:hAnsi="Times New Roman" w:cs="Times New Roman"/>
          <w:sz w:val="20"/>
          <w:szCs w:val="20"/>
        </w:rPr>
        <w:t>-phenylene diamine</w:t>
      </w:r>
      <w:r w:rsidR="00541F12">
        <w:rPr>
          <w:rFonts w:ascii="Times New Roman" w:hAnsi="Times New Roman" w:cs="Times New Roman"/>
          <w:sz w:val="20"/>
          <w:szCs w:val="20"/>
        </w:rPr>
        <w:t xml:space="preserve">. </w:t>
      </w:r>
      <w:r w:rsidR="00613CF1">
        <w:rPr>
          <w:rFonts w:ascii="Times New Roman" w:hAnsi="Times New Roman" w:cs="Times New Roman"/>
          <w:sz w:val="20"/>
          <w:szCs w:val="20"/>
        </w:rPr>
        <w:t>The o</w:t>
      </w:r>
      <w:r>
        <w:rPr>
          <w:rFonts w:ascii="Times New Roman" w:hAnsi="Times New Roman" w:cs="Times New Roman"/>
          <w:sz w:val="20"/>
          <w:szCs w:val="20"/>
        </w:rPr>
        <w:t xml:space="preserve">verall monomer rigidity </w:t>
      </w:r>
      <w:r w:rsidR="00A13EC7">
        <w:rPr>
          <w:rFonts w:ascii="Times New Roman" w:hAnsi="Times New Roman" w:cs="Times New Roman"/>
          <w:sz w:val="20"/>
          <w:szCs w:val="20"/>
        </w:rPr>
        <w:t>is the similar</w:t>
      </w:r>
      <w:r w:rsidR="00207BE1">
        <w:rPr>
          <w:rFonts w:ascii="Times New Roman" w:hAnsi="Times New Roman" w:cs="Times New Roman"/>
          <w:sz w:val="20"/>
          <w:szCs w:val="20"/>
        </w:rPr>
        <w:t xml:space="preserve"> </w:t>
      </w:r>
      <w:r>
        <w:rPr>
          <w:rFonts w:ascii="Times New Roman" w:hAnsi="Times New Roman" w:cs="Times New Roman"/>
          <w:sz w:val="20"/>
          <w:szCs w:val="20"/>
        </w:rPr>
        <w:t xml:space="preserve">because </w:t>
      </w:r>
      <w:r w:rsidR="00541F12">
        <w:rPr>
          <w:rFonts w:ascii="Times New Roman" w:hAnsi="Times New Roman" w:cs="Times New Roman"/>
          <w:sz w:val="20"/>
          <w:szCs w:val="20"/>
        </w:rPr>
        <w:t>the</w:t>
      </w:r>
      <w:r w:rsidR="00A13EC7">
        <w:rPr>
          <w:rFonts w:ascii="Times New Roman" w:hAnsi="Times New Roman" w:cs="Times New Roman"/>
          <w:sz w:val="20"/>
          <w:szCs w:val="20"/>
        </w:rPr>
        <w:t xml:space="preserve">y have </w:t>
      </w:r>
      <w:r w:rsidR="00EE57D4">
        <w:rPr>
          <w:rFonts w:ascii="Times New Roman" w:hAnsi="Times New Roman" w:cs="Times New Roman"/>
          <w:sz w:val="20"/>
          <w:szCs w:val="20"/>
        </w:rPr>
        <w:t xml:space="preserve">a </w:t>
      </w:r>
      <w:r w:rsidR="00A13EC7">
        <w:rPr>
          <w:rFonts w:ascii="Times New Roman" w:hAnsi="Times New Roman" w:cs="Times New Roman"/>
          <w:sz w:val="20"/>
          <w:szCs w:val="20"/>
        </w:rPr>
        <w:t>similar</w:t>
      </w:r>
      <w:r w:rsidR="00541F12">
        <w:rPr>
          <w:rFonts w:ascii="Times New Roman" w:hAnsi="Times New Roman" w:cs="Times New Roman"/>
          <w:sz w:val="20"/>
          <w:szCs w:val="20"/>
        </w:rPr>
        <w:t xml:space="preserve"> </w:t>
      </w:r>
      <w:r w:rsidR="00541F12">
        <w:rPr>
          <w:rFonts w:ascii="Times New Roman" w:hAnsi="Times New Roman" w:cs="Times New Roman"/>
          <w:sz w:val="20"/>
          <w:szCs w:val="20"/>
        </w:rPr>
        <w:t>number of de</w:t>
      </w:r>
      <w:r w:rsidR="00207BE1">
        <w:rPr>
          <w:rFonts w:ascii="Times New Roman" w:hAnsi="Times New Roman" w:cs="Times New Roman"/>
          <w:sz w:val="20"/>
          <w:szCs w:val="20"/>
        </w:rPr>
        <w:t>grees of freedom</w:t>
      </w:r>
      <w:r w:rsidR="00541F12">
        <w:rPr>
          <w:rFonts w:ascii="Times New Roman" w:hAnsi="Times New Roman" w:cs="Times New Roman"/>
          <w:sz w:val="20"/>
          <w:szCs w:val="20"/>
        </w:rPr>
        <w:t xml:space="preserve">. </w:t>
      </w:r>
      <w:r w:rsidR="00613CF1">
        <w:rPr>
          <w:rFonts w:ascii="Times New Roman" w:hAnsi="Times New Roman" w:cs="Times New Roman"/>
          <w:sz w:val="20"/>
          <w:szCs w:val="20"/>
        </w:rPr>
        <w:t>In this way</w:t>
      </w:r>
      <w:r w:rsidR="00AD18AD">
        <w:rPr>
          <w:rFonts w:ascii="Times New Roman" w:hAnsi="Times New Roman" w:cs="Times New Roman"/>
          <w:sz w:val="20"/>
          <w:szCs w:val="20"/>
        </w:rPr>
        <w:t>,</w:t>
      </w:r>
      <w:r w:rsidR="00613CF1">
        <w:rPr>
          <w:rFonts w:ascii="Times New Roman" w:hAnsi="Times New Roman" w:cs="Times New Roman"/>
          <w:sz w:val="20"/>
          <w:szCs w:val="20"/>
        </w:rPr>
        <w:t xml:space="preserve"> we </w:t>
      </w:r>
      <w:r w:rsidR="003725A2">
        <w:rPr>
          <w:rFonts w:ascii="Times New Roman" w:hAnsi="Times New Roman" w:cs="Times New Roman"/>
          <w:sz w:val="20"/>
          <w:szCs w:val="20"/>
        </w:rPr>
        <w:t>study</w:t>
      </w:r>
      <w:r w:rsidR="00613CF1">
        <w:rPr>
          <w:rFonts w:ascii="Times New Roman" w:hAnsi="Times New Roman" w:cs="Times New Roman"/>
          <w:sz w:val="20"/>
          <w:szCs w:val="20"/>
        </w:rPr>
        <w:t xml:space="preserve"> the effect</w:t>
      </w:r>
      <w:r w:rsidR="003725A2">
        <w:rPr>
          <w:rFonts w:ascii="Times New Roman" w:hAnsi="Times New Roman" w:cs="Times New Roman"/>
          <w:sz w:val="20"/>
          <w:szCs w:val="20"/>
        </w:rPr>
        <w:t xml:space="preserve"> of length without changing the rigidity of</w:t>
      </w:r>
      <w:r w:rsidR="00541F12">
        <w:rPr>
          <w:rFonts w:ascii="Times New Roman" w:hAnsi="Times New Roman" w:cs="Times New Roman"/>
          <w:sz w:val="20"/>
          <w:szCs w:val="20"/>
        </w:rPr>
        <w:t xml:space="preserve"> the curing agent.</w:t>
      </w:r>
    </w:p>
    <w:p w14:paraId="646B2859" w14:textId="77777777" w:rsidR="00AE7A39" w:rsidRPr="00E00F6E" w:rsidRDefault="00AE7A39" w:rsidP="00AE7A39">
      <w:pPr>
        <w:spacing w:line="360" w:lineRule="auto"/>
        <w:jc w:val="both"/>
        <w:rPr>
          <w:rFonts w:ascii="Times New Roman" w:hAnsi="Times New Roman" w:cs="Times New Roman"/>
          <w:b/>
          <w:sz w:val="20"/>
          <w:szCs w:val="20"/>
        </w:rPr>
      </w:pPr>
    </w:p>
    <w:p w14:paraId="30AE9049" w14:textId="6133F3BE" w:rsidR="00852264" w:rsidRPr="004A4D9E" w:rsidRDefault="004C71EC" w:rsidP="0004162D">
      <w:pPr>
        <w:spacing w:after="0" w:line="360" w:lineRule="auto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3.1</w:t>
      </w:r>
      <w:r w:rsidR="00852264">
        <w:rPr>
          <w:rFonts w:ascii="Times New Roman" w:hAnsi="Times New Roman" w:cs="Times New Roman"/>
          <w:sz w:val="20"/>
          <w:szCs w:val="20"/>
        </w:rPr>
        <w:t xml:space="preserve"> </w:t>
      </w:r>
      <w:r w:rsidR="00852264" w:rsidRPr="002C1836">
        <w:rPr>
          <w:rFonts w:ascii="Times New Roman" w:hAnsi="Times New Roman" w:cs="Times New Roman"/>
          <w:sz w:val="20"/>
          <w:szCs w:val="20"/>
        </w:rPr>
        <w:t>Calculation of percentage</w:t>
      </w:r>
      <w:r w:rsidR="00852264">
        <w:rPr>
          <w:rFonts w:ascii="Times New Roman" w:hAnsi="Times New Roman" w:cs="Times New Roman"/>
          <w:sz w:val="20"/>
          <w:szCs w:val="20"/>
        </w:rPr>
        <w:t xml:space="preserve"> cure</w:t>
      </w:r>
    </w:p>
    <w:p w14:paraId="33E21291" w14:textId="364C6BDE" w:rsidR="004F0CA7" w:rsidRPr="00E00F6E" w:rsidRDefault="00A72B6F" w:rsidP="0004162D">
      <w:pPr>
        <w:spacing w:line="360" w:lineRule="auto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A</w:t>
      </w:r>
      <w:r w:rsidR="00573EA8">
        <w:rPr>
          <w:rFonts w:ascii="Times New Roman" w:hAnsi="Times New Roman" w:cs="Times New Roman"/>
          <w:sz w:val="20"/>
          <w:szCs w:val="20"/>
        </w:rPr>
        <w:t>n approach</w:t>
      </w:r>
      <w:r w:rsidR="00207BE1">
        <w:rPr>
          <w:rFonts w:ascii="Times New Roman" w:hAnsi="Times New Roman" w:cs="Times New Roman"/>
          <w:sz w:val="20"/>
          <w:szCs w:val="20"/>
        </w:rPr>
        <w:t xml:space="preserve"> based on the molar heat of</w:t>
      </w:r>
      <w:r w:rsidR="004F0CA7" w:rsidRPr="00E00F6E">
        <w:rPr>
          <w:rFonts w:ascii="Times New Roman" w:hAnsi="Times New Roman" w:cs="Times New Roman"/>
          <w:sz w:val="20"/>
          <w:szCs w:val="20"/>
        </w:rPr>
        <w:t xml:space="preserve"> the amine-epoxy</w:t>
      </w:r>
      <w:r w:rsidR="00573EA8">
        <w:rPr>
          <w:rFonts w:ascii="Times New Roman" w:hAnsi="Times New Roman" w:cs="Times New Roman"/>
          <w:sz w:val="20"/>
          <w:szCs w:val="20"/>
        </w:rPr>
        <w:t xml:space="preserve"> reaction at </w:t>
      </w:r>
      <w:r>
        <w:rPr>
          <w:rFonts w:ascii="Times New Roman" w:hAnsi="Times New Roman" w:cs="Times New Roman"/>
          <w:sz w:val="20"/>
          <w:szCs w:val="20"/>
        </w:rPr>
        <w:t xml:space="preserve">a given </w:t>
      </w:r>
      <w:r w:rsidR="00573EA8">
        <w:rPr>
          <w:rFonts w:ascii="Times New Roman" w:hAnsi="Times New Roman" w:cs="Times New Roman"/>
          <w:sz w:val="20"/>
          <w:szCs w:val="20"/>
        </w:rPr>
        <w:t>curing temperature</w:t>
      </w:r>
      <w:r w:rsidR="00095FE7">
        <w:rPr>
          <w:rFonts w:ascii="Times New Roman" w:hAnsi="Times New Roman" w:cs="Times New Roman"/>
          <w:sz w:val="20"/>
          <w:szCs w:val="20"/>
        </w:rPr>
        <w:t xml:space="preserve"> is introduce</w:t>
      </w:r>
      <w:r>
        <w:rPr>
          <w:rFonts w:ascii="Times New Roman" w:hAnsi="Times New Roman" w:cs="Times New Roman"/>
          <w:sz w:val="20"/>
          <w:szCs w:val="20"/>
        </w:rPr>
        <w:t xml:space="preserve">d </w:t>
      </w:r>
      <w:r w:rsidRPr="00E00F6E">
        <w:rPr>
          <w:rFonts w:ascii="Times New Roman" w:hAnsi="Times New Roman" w:cs="Times New Roman"/>
          <w:sz w:val="20"/>
          <w:szCs w:val="20"/>
        </w:rPr>
        <w:t>to obtain accurate measurements o</w:t>
      </w:r>
      <w:r>
        <w:rPr>
          <w:rFonts w:ascii="Times New Roman" w:hAnsi="Times New Roman" w:cs="Times New Roman"/>
          <w:sz w:val="20"/>
          <w:szCs w:val="20"/>
        </w:rPr>
        <w:t>f percent of cure</w:t>
      </w:r>
      <w:r w:rsidR="004F0CA7" w:rsidRPr="00E00F6E">
        <w:rPr>
          <w:rFonts w:ascii="Times New Roman" w:hAnsi="Times New Roman" w:cs="Times New Roman"/>
          <w:sz w:val="20"/>
          <w:szCs w:val="20"/>
        </w:rPr>
        <w:t>. The molar heat of reaction, h</w:t>
      </w:r>
      <w:r w:rsidR="004F0CA7" w:rsidRPr="00E00F6E">
        <w:rPr>
          <w:rFonts w:ascii="Times New Roman" w:hAnsi="Times New Roman" w:cs="Times New Roman"/>
          <w:sz w:val="20"/>
          <w:szCs w:val="20"/>
          <w:vertAlign w:val="subscript"/>
        </w:rPr>
        <w:t>T</w:t>
      </w:r>
      <w:r w:rsidR="004F0CA7" w:rsidRPr="00E00F6E">
        <w:rPr>
          <w:rFonts w:ascii="Times New Roman" w:hAnsi="Times New Roman" w:cs="Times New Roman"/>
          <w:sz w:val="20"/>
          <w:szCs w:val="20"/>
        </w:rPr>
        <w:t>, is calculated from the standard heat of formation, h</w:t>
      </w:r>
      <w:r w:rsidR="004F0CA7" w:rsidRPr="00E00F6E">
        <w:rPr>
          <w:rFonts w:ascii="Times New Roman" w:hAnsi="Times New Roman" w:cs="Times New Roman"/>
          <w:sz w:val="20"/>
          <w:szCs w:val="20"/>
          <w:vertAlign w:val="subscript"/>
        </w:rPr>
        <w:t>0</w:t>
      </w:r>
      <w:r w:rsidR="004F0CA7" w:rsidRPr="00E00F6E">
        <w:rPr>
          <w:rFonts w:ascii="Times New Roman" w:hAnsi="Times New Roman" w:cs="Times New Roman"/>
          <w:sz w:val="20"/>
          <w:szCs w:val="20"/>
        </w:rPr>
        <w:t>, at 25°C (</w:t>
      </w:r>
      <w:r w:rsidR="006F2C74" w:rsidRPr="00E00F6E">
        <w:rPr>
          <w:rFonts w:ascii="Times New Roman" w:hAnsi="Times New Roman" w:cs="Times New Roman"/>
          <w:sz w:val="20"/>
          <w:szCs w:val="20"/>
        </w:rPr>
        <w:t>-</w:t>
      </w:r>
      <w:r w:rsidR="004F0CA7" w:rsidRPr="00E00F6E">
        <w:rPr>
          <w:rFonts w:ascii="Times New Roman" w:hAnsi="Times New Roman" w:cs="Times New Roman"/>
          <w:sz w:val="20"/>
          <w:szCs w:val="20"/>
        </w:rPr>
        <w:t xml:space="preserve">120.3 kJ/mol) and the </w:t>
      </w:r>
      <w:r w:rsidR="007D191F">
        <w:rPr>
          <w:rFonts w:ascii="Times New Roman" w:hAnsi="Times New Roman" w:cs="Times New Roman"/>
          <w:sz w:val="20"/>
          <w:szCs w:val="20"/>
        </w:rPr>
        <w:t xml:space="preserve">molar </w:t>
      </w:r>
      <w:r w:rsidR="004F0CA7" w:rsidRPr="00E00F6E">
        <w:rPr>
          <w:rFonts w:ascii="Times New Roman" w:hAnsi="Times New Roman" w:cs="Times New Roman"/>
          <w:sz w:val="20"/>
          <w:szCs w:val="20"/>
        </w:rPr>
        <w:t>heat capacity, C</w:t>
      </w:r>
      <w:r w:rsidR="004F0CA7" w:rsidRPr="00E00F6E">
        <w:rPr>
          <w:rFonts w:ascii="Times New Roman" w:hAnsi="Times New Roman" w:cs="Times New Roman"/>
          <w:sz w:val="20"/>
          <w:szCs w:val="20"/>
          <w:vertAlign w:val="subscript"/>
        </w:rPr>
        <w:t>p</w:t>
      </w:r>
      <w:r w:rsidR="004F0CA7" w:rsidRPr="00E00F6E">
        <w:rPr>
          <w:rFonts w:ascii="Times New Roman" w:hAnsi="Times New Roman" w:cs="Times New Roman"/>
          <w:sz w:val="20"/>
          <w:szCs w:val="20"/>
        </w:rPr>
        <w:t>, (</w:t>
      </w:r>
      <w:r w:rsidR="006D3790">
        <w:rPr>
          <w:rFonts w:ascii="Times New Roman" w:hAnsi="Times New Roman" w:cs="Times New Roman"/>
          <w:sz w:val="20"/>
          <w:szCs w:val="20"/>
        </w:rPr>
        <w:t>0.015</w:t>
      </w:r>
      <w:r w:rsidR="004F0CA7" w:rsidRPr="00E00F6E">
        <w:rPr>
          <w:rFonts w:ascii="Times New Roman" w:hAnsi="Times New Roman" w:cs="Times New Roman"/>
          <w:sz w:val="20"/>
          <w:szCs w:val="20"/>
        </w:rPr>
        <w:t>13</w:t>
      </w:r>
      <w:r w:rsidR="006D3790">
        <w:rPr>
          <w:rFonts w:ascii="Times New Roman" w:hAnsi="Times New Roman" w:cs="Times New Roman"/>
          <w:sz w:val="20"/>
          <w:szCs w:val="20"/>
        </w:rPr>
        <w:t xml:space="preserve"> k</w:t>
      </w:r>
      <w:r w:rsidR="004F0CA7" w:rsidRPr="00E00F6E">
        <w:rPr>
          <w:rFonts w:ascii="Times New Roman" w:hAnsi="Times New Roman" w:cs="Times New Roman"/>
          <w:sz w:val="20"/>
          <w:szCs w:val="20"/>
        </w:rPr>
        <w:t>J/mol</w:t>
      </w:r>
      <w:r w:rsidR="007D191F">
        <w:rPr>
          <w:rFonts w:ascii="Times New Roman" w:hAnsi="Times New Roman" w:cs="Times New Roman"/>
          <w:sz w:val="20"/>
          <w:szCs w:val="20"/>
        </w:rPr>
        <w:t xml:space="preserve"> </w:t>
      </w:r>
      <w:r w:rsidR="004F0CA7" w:rsidRPr="00E00F6E">
        <w:rPr>
          <w:rFonts w:ascii="Times New Roman" w:hAnsi="Times New Roman" w:cs="Times New Roman"/>
          <w:sz w:val="20"/>
          <w:szCs w:val="20"/>
        </w:rPr>
        <w:t>K)</w:t>
      </w:r>
      <w:r w:rsidR="001A479E" w:rsidRPr="00E00F6E">
        <w:rPr>
          <w:rFonts w:ascii="Times New Roman" w:hAnsi="Times New Roman" w:cs="Times New Roman"/>
          <w:sz w:val="20"/>
          <w:szCs w:val="20"/>
        </w:rPr>
        <w:fldChar w:fldCharType="begin"/>
      </w:r>
      <w:r w:rsidR="004F0CA7" w:rsidRPr="00E00F6E">
        <w:rPr>
          <w:rFonts w:ascii="Times New Roman" w:hAnsi="Times New Roman" w:cs="Times New Roman"/>
          <w:sz w:val="20"/>
          <w:szCs w:val="20"/>
        </w:rPr>
        <w:instrText>ADDIN RW.CITE{{22 Swier, Steven 2003}}</w:instrText>
      </w:r>
      <w:r w:rsidR="001A479E" w:rsidRPr="00E00F6E">
        <w:rPr>
          <w:rFonts w:ascii="Times New Roman" w:hAnsi="Times New Roman" w:cs="Times New Roman"/>
          <w:sz w:val="20"/>
          <w:szCs w:val="20"/>
        </w:rPr>
        <w:fldChar w:fldCharType="end"/>
      </w:r>
      <w:r w:rsidR="0017734C">
        <w:rPr>
          <w:sz w:val="20"/>
          <w:szCs w:val="20"/>
          <w:vertAlign w:val="superscript"/>
        </w:rPr>
        <w:t>17</w:t>
      </w:r>
      <w:r>
        <w:rPr>
          <w:rFonts w:ascii="Times New Roman" w:hAnsi="Times New Roman" w:cs="Times New Roman"/>
          <w:sz w:val="20"/>
          <w:szCs w:val="20"/>
        </w:rPr>
        <w:t xml:space="preserve"> as shown in Equation 1</w:t>
      </w:r>
      <w:r w:rsidR="004F0CA7" w:rsidRPr="00E00F6E">
        <w:rPr>
          <w:rFonts w:ascii="Times New Roman" w:hAnsi="Times New Roman" w:cs="Times New Roman"/>
          <w:sz w:val="20"/>
          <w:szCs w:val="20"/>
        </w:rPr>
        <w:t>.</w:t>
      </w:r>
    </w:p>
    <w:p w14:paraId="02EF1A8C" w14:textId="77777777" w:rsidR="004F0CA7" w:rsidRDefault="00B37F7D" w:rsidP="0004162D">
      <w:pPr>
        <w:spacing w:after="0" w:line="360" w:lineRule="auto"/>
        <w:rPr>
          <w:rFonts w:ascii="Times New Roman" w:hAnsi="Times New Roman" w:cs="Times New Roman"/>
          <w:sz w:val="20"/>
          <w:szCs w:val="20"/>
        </w:rPr>
      </w:pP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  <w:sz w:val="20"/>
                <w:szCs w:val="20"/>
              </w:rPr>
              <m:t>h</m:t>
            </m:r>
          </m:e>
          <m:sub>
            <m:r>
              <w:rPr>
                <w:rFonts w:ascii="Cambria Math" w:hAnsi="Cambria Math" w:cs="Times New Roman"/>
                <w:sz w:val="20"/>
                <w:szCs w:val="20"/>
              </w:rPr>
              <m:t>T</m:t>
            </m:r>
          </m:sub>
        </m:sSub>
        <m:r>
          <w:rPr>
            <w:rFonts w:ascii="Cambria Math" w:hAnsi="Cambria Math" w:cs="Times New Roman"/>
            <w:sz w:val="20"/>
            <w:szCs w:val="20"/>
          </w:rPr>
          <m:t>=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  <w:sz w:val="20"/>
                <w:szCs w:val="20"/>
              </w:rPr>
              <m:t>h</m:t>
            </m:r>
          </m:e>
          <m:sub>
            <m:r>
              <w:rPr>
                <w:rFonts w:ascii="Cambria Math" w:hAnsi="Cambria Math" w:cs="Times New Roman"/>
                <w:sz w:val="20"/>
                <w:szCs w:val="20"/>
              </w:rPr>
              <m:t>0</m:t>
            </m:r>
          </m:sub>
        </m:sSub>
        <m:r>
          <w:rPr>
            <w:rFonts w:ascii="Cambria Math" w:hAnsi="Cambria Math" w:cs="Times New Roman"/>
            <w:sz w:val="20"/>
            <w:szCs w:val="20"/>
          </w:rPr>
          <m:t>+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  <w:sz w:val="20"/>
                <w:szCs w:val="20"/>
              </w:rPr>
              <m:t>C</m:t>
            </m:r>
          </m:e>
          <m:sub>
            <m:r>
              <w:rPr>
                <w:rFonts w:ascii="Cambria Math" w:hAnsi="Cambria Math" w:cs="Times New Roman"/>
                <w:sz w:val="20"/>
                <w:szCs w:val="20"/>
              </w:rPr>
              <m:t>p</m:t>
            </m:r>
          </m:sub>
        </m:sSub>
        <m:r>
          <w:rPr>
            <w:rFonts w:ascii="Cambria Math" w:hAnsi="Cambria Math" w:cs="Times New Roman"/>
            <w:sz w:val="20"/>
            <w:szCs w:val="20"/>
          </w:rPr>
          <m:t>∆T</m:t>
        </m:r>
      </m:oMath>
      <w:r w:rsidR="004F0CA7">
        <w:rPr>
          <w:rFonts w:ascii="Times New Roman" w:hAnsi="Times New Roman" w:cs="Times New Roman"/>
          <w:sz w:val="20"/>
          <w:szCs w:val="20"/>
        </w:rPr>
        <w:tab/>
      </w:r>
      <w:r w:rsidR="004F0CA7">
        <w:rPr>
          <w:rFonts w:ascii="Times New Roman" w:hAnsi="Times New Roman" w:cs="Times New Roman"/>
          <w:sz w:val="20"/>
          <w:szCs w:val="20"/>
        </w:rPr>
        <w:tab/>
        <w:t>(1)</w:t>
      </w:r>
    </w:p>
    <w:p w14:paraId="29DA267B" w14:textId="08C3E35E" w:rsidR="004F0CA7" w:rsidRDefault="004F0CA7" w:rsidP="0004162D">
      <w:pPr>
        <w:spacing w:after="0" w:line="360" w:lineRule="auto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 xml:space="preserve">The </w:t>
      </w:r>
      <w:r w:rsidR="00724FB1">
        <w:rPr>
          <w:rFonts w:ascii="Times New Roman" w:hAnsi="Times New Roman" w:cs="Times New Roman"/>
          <w:sz w:val="20"/>
          <w:szCs w:val="20"/>
        </w:rPr>
        <w:t xml:space="preserve">theoretical </w:t>
      </w:r>
      <w:r>
        <w:rPr>
          <w:rFonts w:ascii="Times New Roman" w:hAnsi="Times New Roman" w:cs="Times New Roman"/>
          <w:sz w:val="20"/>
          <w:szCs w:val="20"/>
        </w:rPr>
        <w:t>total heat</w:t>
      </w:r>
      <w:r w:rsidR="00724FB1">
        <w:rPr>
          <w:rFonts w:ascii="Times New Roman" w:hAnsi="Times New Roman" w:cs="Times New Roman"/>
          <w:sz w:val="20"/>
          <w:szCs w:val="20"/>
        </w:rPr>
        <w:t xml:space="preserve">, </w:t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 w:val="20"/>
                <w:szCs w:val="20"/>
              </w:rPr>
              <m:t>H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0"/>
                <w:szCs w:val="20"/>
              </w:rPr>
              <m:t xml:space="preserve">max,  </m:t>
            </m:r>
            <m:sSub>
              <m:sSubPr>
                <m:ctrlPr>
                  <w:rPr>
                    <w:rFonts w:ascii="Cambria Math" w:hAnsi="Cambria Math" w:cs="Times New Roman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0"/>
                    <w:szCs w:val="20"/>
                  </w:rPr>
                  <m:t>T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0"/>
                    <w:szCs w:val="20"/>
                  </w:rPr>
                  <m:t>cure</m:t>
                </m:r>
              </m:sub>
            </m:sSub>
          </m:sub>
        </m:sSub>
      </m:oMath>
      <w:r w:rsidR="00724FB1">
        <w:rPr>
          <w:rFonts w:ascii="Times New Roman" w:hAnsi="Times New Roman" w:cs="Times New Roman"/>
          <w:sz w:val="20"/>
          <w:szCs w:val="20"/>
        </w:rPr>
        <w:t>,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="00724FB1">
        <w:rPr>
          <w:rFonts w:ascii="Times New Roman" w:hAnsi="Times New Roman" w:cs="Times New Roman"/>
          <w:sz w:val="20"/>
          <w:szCs w:val="20"/>
        </w:rPr>
        <w:t xml:space="preserve">that would be </w:t>
      </w:r>
      <w:r>
        <w:rPr>
          <w:rFonts w:ascii="Times New Roman" w:hAnsi="Times New Roman" w:cs="Times New Roman"/>
          <w:sz w:val="20"/>
          <w:szCs w:val="20"/>
        </w:rPr>
        <w:t>emitted per gram</w:t>
      </w:r>
      <w:r w:rsidR="003E6DD2">
        <w:rPr>
          <w:rFonts w:ascii="Times New Roman" w:hAnsi="Times New Roman" w:cs="Times New Roman"/>
          <w:sz w:val="20"/>
          <w:szCs w:val="20"/>
        </w:rPr>
        <w:t xml:space="preserve"> of</w:t>
      </w:r>
      <w:r>
        <w:rPr>
          <w:rFonts w:ascii="Times New Roman" w:hAnsi="Times New Roman" w:cs="Times New Roman"/>
          <w:sz w:val="20"/>
          <w:szCs w:val="20"/>
        </w:rPr>
        <w:t xml:space="preserve"> mixture if all</w:t>
      </w:r>
      <w:r w:rsidR="00207BE1">
        <w:rPr>
          <w:rFonts w:ascii="Times New Roman" w:hAnsi="Times New Roman" w:cs="Times New Roman"/>
          <w:sz w:val="20"/>
          <w:szCs w:val="20"/>
        </w:rPr>
        <w:t xml:space="preserve"> functional groups</w:t>
      </w:r>
      <w:r w:rsidR="00724FB1">
        <w:rPr>
          <w:rFonts w:ascii="Times New Roman" w:hAnsi="Times New Roman" w:cs="Times New Roman"/>
          <w:sz w:val="20"/>
          <w:szCs w:val="20"/>
        </w:rPr>
        <w:t xml:space="preserve"> were to</w:t>
      </w:r>
      <w:r w:rsidR="00207BE1">
        <w:rPr>
          <w:rFonts w:ascii="Times New Roman" w:hAnsi="Times New Roman" w:cs="Times New Roman"/>
          <w:sz w:val="20"/>
          <w:szCs w:val="20"/>
        </w:rPr>
        <w:t xml:space="preserve"> react at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="00724FB1">
        <w:rPr>
          <w:rFonts w:ascii="Times New Roman" w:hAnsi="Times New Roman" w:cs="Times New Roman"/>
          <w:sz w:val="20"/>
          <w:szCs w:val="20"/>
        </w:rPr>
        <w:t xml:space="preserve">the </w:t>
      </w:r>
      <w:r>
        <w:rPr>
          <w:rFonts w:ascii="Times New Roman" w:hAnsi="Times New Roman" w:cs="Times New Roman"/>
          <w:sz w:val="20"/>
          <w:szCs w:val="20"/>
        </w:rPr>
        <w:t xml:space="preserve">curing </w:t>
      </w:r>
      <w:r w:rsidR="00573EA8">
        <w:rPr>
          <w:rFonts w:ascii="Times New Roman" w:hAnsi="Times New Roman" w:cs="Times New Roman"/>
          <w:sz w:val="20"/>
          <w:szCs w:val="20"/>
        </w:rPr>
        <w:t>temperature</w:t>
      </w:r>
      <w:r w:rsidR="00207BE1">
        <w:rPr>
          <w:rFonts w:ascii="Times New Roman" w:hAnsi="Times New Roman" w:cs="Times New Roman"/>
          <w:sz w:val="20"/>
          <w:szCs w:val="20"/>
        </w:rPr>
        <w:t>,</w:t>
      </w:r>
      <w:r w:rsidR="00573EA8">
        <w:rPr>
          <w:rFonts w:ascii="Times New Roman" w:hAnsi="Times New Roman" w:cs="Times New Roman"/>
          <w:sz w:val="20"/>
          <w:szCs w:val="20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 w:val="20"/>
                <w:szCs w:val="20"/>
              </w:rPr>
              <m:t>T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0"/>
                <w:szCs w:val="20"/>
              </w:rPr>
              <m:t>cure</m:t>
            </m:r>
          </m:sub>
        </m:sSub>
      </m:oMath>
      <w:r>
        <w:rPr>
          <w:rFonts w:ascii="Times New Roman" w:hAnsi="Times New Roman" w:cs="Times New Roman"/>
          <w:sz w:val="20"/>
          <w:szCs w:val="20"/>
        </w:rPr>
        <w:t xml:space="preserve"> is calculated using Equation 2:</w:t>
      </w:r>
    </w:p>
    <w:p w14:paraId="31030A50" w14:textId="031DE9C2" w:rsidR="004F0CA7" w:rsidRDefault="00B37F7D" w:rsidP="0004162D">
      <w:pPr>
        <w:spacing w:after="0" w:line="360" w:lineRule="auto"/>
        <w:rPr>
          <w:rFonts w:ascii="Times New Roman" w:hAnsi="Times New Roman" w:cs="Times New Roman"/>
          <w:sz w:val="20"/>
          <w:szCs w:val="20"/>
        </w:rPr>
      </w:pP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  <w:sz w:val="20"/>
                <w:szCs w:val="20"/>
              </w:rPr>
              <m:t>H</m:t>
            </m:r>
          </m:e>
          <m:sub>
            <m:r>
              <w:rPr>
                <w:rFonts w:ascii="Cambria Math" w:hAnsi="Cambria Math" w:cs="Times New Roman"/>
                <w:sz w:val="20"/>
                <w:szCs w:val="20"/>
              </w:rPr>
              <m:t>max,</m:t>
            </m:r>
            <m:sSub>
              <m:sSubPr>
                <m:ctrlPr>
                  <w:rPr>
                    <w:rFonts w:ascii="Cambria Math" w:hAnsi="Cambria Math" w:cs="Times New Roman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0"/>
                    <w:szCs w:val="20"/>
                  </w:rPr>
                  <m:t>T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0"/>
                    <w:szCs w:val="20"/>
                  </w:rPr>
                  <m:t>cure</m:t>
                </m:r>
              </m:sub>
            </m:sSub>
          </m:sub>
        </m:sSub>
        <m:r>
          <w:rPr>
            <w:rFonts w:ascii="Cambria Math" w:hAnsi="Cambria Math" w:cs="Times New Roman"/>
            <w:sz w:val="20"/>
            <w:szCs w:val="20"/>
          </w:rPr>
          <m:t>=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  <w:sz w:val="20"/>
                <w:szCs w:val="20"/>
              </w:rPr>
              <m:t>n</m:t>
            </m:r>
          </m:e>
          <m:sub>
            <m:r>
              <w:rPr>
                <w:rFonts w:ascii="Cambria Math" w:hAnsi="Cambria Math" w:cs="Times New Roman"/>
                <w:sz w:val="20"/>
                <w:szCs w:val="20"/>
              </w:rPr>
              <m:t>i</m:t>
            </m:r>
          </m:sub>
        </m:sSub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  <w:sz w:val="20"/>
                <w:szCs w:val="20"/>
              </w:rPr>
              <m:t>h</m:t>
            </m:r>
          </m:e>
          <m:sub>
            <m:sSub>
              <m:sSubPr>
                <m:ctrlPr>
                  <w:rPr>
                    <w:rFonts w:ascii="Cambria Math" w:hAnsi="Cambria Math" w:cs="Times New Roman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0"/>
                    <w:szCs w:val="20"/>
                  </w:rPr>
                  <m:t>T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0"/>
                    <w:szCs w:val="20"/>
                  </w:rPr>
                  <m:t>cure</m:t>
                </m:r>
              </m:sub>
            </m:sSub>
          </m:sub>
        </m:sSub>
      </m:oMath>
      <w:r w:rsidR="004F0CA7">
        <w:rPr>
          <w:rFonts w:ascii="Times New Roman" w:hAnsi="Times New Roman" w:cs="Times New Roman"/>
          <w:sz w:val="20"/>
          <w:szCs w:val="20"/>
        </w:rPr>
        <w:tab/>
      </w:r>
      <w:r w:rsidR="004F0CA7">
        <w:rPr>
          <w:rFonts w:ascii="Times New Roman" w:hAnsi="Times New Roman" w:cs="Times New Roman"/>
          <w:sz w:val="20"/>
          <w:szCs w:val="20"/>
        </w:rPr>
        <w:t>(2)</w:t>
      </w:r>
    </w:p>
    <w:p w14:paraId="5CAF706F" w14:textId="4E709894" w:rsidR="004F0CA7" w:rsidRDefault="00724FB1" w:rsidP="0004162D">
      <w:pPr>
        <w:spacing w:after="0" w:line="360" w:lineRule="auto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 xml:space="preserve">where </w:t>
      </w:r>
      <w:r w:rsidRPr="00724FB1">
        <w:rPr>
          <w:rFonts w:ascii="Times New Roman" w:hAnsi="Times New Roman" w:cs="Times New Roman"/>
          <w:i/>
          <w:sz w:val="20"/>
          <w:szCs w:val="20"/>
        </w:rPr>
        <w:t>n</w:t>
      </w:r>
      <w:r w:rsidRPr="00724FB1">
        <w:rPr>
          <w:rFonts w:ascii="Times New Roman" w:hAnsi="Times New Roman" w:cs="Times New Roman"/>
          <w:i/>
          <w:sz w:val="20"/>
          <w:szCs w:val="20"/>
          <w:vertAlign w:val="subscript"/>
        </w:rPr>
        <w:t>i</w:t>
      </w:r>
      <w:r>
        <w:rPr>
          <w:rFonts w:ascii="Times New Roman" w:hAnsi="Times New Roman" w:cs="Times New Roman"/>
          <w:sz w:val="20"/>
          <w:szCs w:val="20"/>
        </w:rPr>
        <w:t xml:space="preserve"> is</w:t>
      </w:r>
      <w:r w:rsidRPr="00724FB1">
        <w:rPr>
          <w:rFonts w:ascii="Times New Roman" w:hAnsi="Times New Roman" w:cs="Times New Roman"/>
          <w:sz w:val="20"/>
          <w:szCs w:val="20"/>
        </w:rPr>
        <w:t xml:space="preserve"> </w:t>
      </w:r>
      <w:r>
        <w:rPr>
          <w:rFonts w:ascii="Times New Roman" w:hAnsi="Times New Roman" w:cs="Times New Roman"/>
          <w:sz w:val="20"/>
          <w:szCs w:val="20"/>
        </w:rPr>
        <w:t xml:space="preserve">the initial number of moles of the limiting functional group per gram of mixture. </w:t>
      </w:r>
      <w:r w:rsidR="004F0CA7">
        <w:rPr>
          <w:rFonts w:ascii="Times New Roman" w:hAnsi="Times New Roman" w:cs="Times New Roman"/>
          <w:sz w:val="20"/>
          <w:szCs w:val="20"/>
        </w:rPr>
        <w:t xml:space="preserve">The percent of </w:t>
      </w:r>
      <w:r w:rsidR="00207BE1">
        <w:rPr>
          <w:rFonts w:ascii="Times New Roman" w:hAnsi="Times New Roman" w:cs="Times New Roman"/>
          <w:sz w:val="20"/>
          <w:szCs w:val="20"/>
        </w:rPr>
        <w:t>cure</w:t>
      </w:r>
      <w:r w:rsidR="004F0CA7">
        <w:rPr>
          <w:rFonts w:ascii="Times New Roman" w:hAnsi="Times New Roman" w:cs="Times New Roman"/>
          <w:sz w:val="20"/>
          <w:szCs w:val="20"/>
        </w:rPr>
        <w:t xml:space="preserve">,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  <w:sz w:val="20"/>
                <w:szCs w:val="20"/>
              </w:rPr>
              <m:t>α</m:t>
            </m:r>
          </m:e>
          <m:sub>
            <m:sSub>
              <m:sSubPr>
                <m:ctrlPr>
                  <w:rPr>
                    <w:rFonts w:ascii="Cambria Math" w:hAnsi="Cambria Math" w:cs="Times New Roman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0"/>
                    <w:szCs w:val="20"/>
                  </w:rPr>
                  <m:t>T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0"/>
                    <w:szCs w:val="20"/>
                  </w:rPr>
                  <m:t>cure</m:t>
                </m:r>
              </m:sub>
            </m:sSub>
          </m:sub>
        </m:sSub>
      </m:oMath>
      <w:r w:rsidR="004F0CA7">
        <w:rPr>
          <w:rFonts w:ascii="Times New Roman" w:hAnsi="Times New Roman" w:cs="Times New Roman"/>
          <w:sz w:val="20"/>
          <w:szCs w:val="20"/>
        </w:rPr>
        <w:t>, can then be estimated using Equation 3:</w:t>
      </w:r>
    </w:p>
    <w:p w14:paraId="51793634" w14:textId="13FF8D4D" w:rsidR="004F0CA7" w:rsidRDefault="00B37F7D" w:rsidP="0004162D">
      <w:pPr>
        <w:spacing w:after="0" w:line="360" w:lineRule="auto"/>
        <w:rPr>
          <w:rFonts w:ascii="Times New Roman" w:hAnsi="Times New Roman" w:cs="Times New Roman"/>
          <w:sz w:val="20"/>
          <w:szCs w:val="20"/>
        </w:rPr>
      </w:pP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  <w:sz w:val="20"/>
                <w:szCs w:val="20"/>
              </w:rPr>
              <m:t>α</m:t>
            </m:r>
          </m:e>
          <m:sub>
            <m:sSub>
              <m:sSubPr>
                <m:ctrlPr>
                  <w:rPr>
                    <w:rFonts w:ascii="Cambria Math" w:hAnsi="Cambria Math" w:cs="Times New Roman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0"/>
                    <w:szCs w:val="20"/>
                  </w:rPr>
                  <m:t>T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0"/>
                    <w:szCs w:val="20"/>
                  </w:rPr>
                  <m:t>cure</m:t>
                </m:r>
              </m:sub>
            </m:sSub>
          </m:sub>
        </m:sSub>
        <m:r>
          <w:rPr>
            <w:rFonts w:ascii="Cambria Math" w:hAnsi="Cambria Math" w:cs="Times New Roman"/>
            <w:sz w:val="20"/>
            <w:szCs w:val="20"/>
          </w:rPr>
          <m:t>=</m:t>
        </m:r>
        <m:f>
          <m:fPr>
            <m:ctrlPr>
              <w:rPr>
                <w:rFonts w:ascii="Cambria Math" w:hAnsi="Cambria Math" w:cs="Times New Roman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0"/>
                    <w:szCs w:val="20"/>
                  </w:rPr>
                  <m:t>H</m:t>
                </m:r>
              </m:e>
              <m:sub>
                <m:r>
                  <w:rPr>
                    <w:rFonts w:ascii="Cambria Math" w:hAnsi="Cambria Math" w:cs="Times New Roman"/>
                    <w:sz w:val="20"/>
                    <w:szCs w:val="20"/>
                  </w:rPr>
                  <m:t>m,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0"/>
                        <w:szCs w:val="20"/>
                      </w:rPr>
                      <m:t>T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0"/>
                        <w:szCs w:val="20"/>
                      </w:rPr>
                      <m:t>cure</m:t>
                    </m:r>
                  </m:sub>
                </m:sSub>
              </m:sub>
            </m:sSub>
          </m:num>
          <m:den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0"/>
                    <w:szCs w:val="20"/>
                  </w:rPr>
                  <m:t>H</m:t>
                </m:r>
              </m:e>
              <m:sub>
                <m:r>
                  <w:rPr>
                    <w:rFonts w:ascii="Cambria Math" w:hAnsi="Cambria Math" w:cs="Times New Roman"/>
                    <w:sz w:val="20"/>
                    <w:szCs w:val="20"/>
                  </w:rPr>
                  <m:t>max,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0"/>
                        <w:szCs w:val="20"/>
                      </w:rPr>
                      <m:t>T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0"/>
                        <w:szCs w:val="20"/>
                      </w:rPr>
                      <m:t>cure</m:t>
                    </m:r>
                  </m:sub>
                </m:sSub>
              </m:sub>
            </m:sSub>
          </m:den>
        </m:f>
      </m:oMath>
      <w:r w:rsidR="004F0CA7">
        <w:rPr>
          <w:rFonts w:ascii="Times New Roman" w:hAnsi="Times New Roman" w:cs="Times New Roman"/>
          <w:sz w:val="20"/>
          <w:szCs w:val="20"/>
        </w:rPr>
        <w:tab/>
      </w:r>
      <w:r w:rsidR="004F0CA7">
        <w:rPr>
          <w:rFonts w:ascii="Times New Roman" w:hAnsi="Times New Roman" w:cs="Times New Roman"/>
          <w:sz w:val="20"/>
          <w:szCs w:val="20"/>
        </w:rPr>
        <w:tab/>
        <w:t xml:space="preserve"> (3)</w:t>
      </w:r>
    </w:p>
    <w:p w14:paraId="41C4A933" w14:textId="66B38261" w:rsidR="00952253" w:rsidRPr="00724FB1" w:rsidRDefault="00952253" w:rsidP="0004162D">
      <w:pPr>
        <w:spacing w:after="0" w:line="360" w:lineRule="auto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lastRenderedPageBreak/>
        <w:t xml:space="preserve">Here,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  <w:sz w:val="20"/>
                <w:szCs w:val="20"/>
              </w:rPr>
              <m:t>H</m:t>
            </m:r>
          </m:e>
          <m:sub>
            <m:r>
              <w:rPr>
                <w:rFonts w:ascii="Cambria Math" w:hAnsi="Cambria Math" w:cs="Times New Roman"/>
                <w:sz w:val="20"/>
                <w:szCs w:val="20"/>
              </w:rPr>
              <m:t>m,</m:t>
            </m:r>
            <m:sSub>
              <m:sSubPr>
                <m:ctrlPr>
                  <w:rPr>
                    <w:rFonts w:ascii="Cambria Math" w:hAnsi="Cambria Math" w:cs="Times New Roman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0"/>
                    <w:szCs w:val="20"/>
                  </w:rPr>
                  <m:t>T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0"/>
                    <w:szCs w:val="20"/>
                  </w:rPr>
                  <m:t>cure</m:t>
                </m:r>
              </m:sub>
            </m:sSub>
          </m:sub>
        </m:sSub>
      </m:oMath>
      <w:r>
        <w:rPr>
          <w:rFonts w:ascii="Times New Roman" w:hAnsi="Times New Roman" w:cs="Times New Roman"/>
          <w:sz w:val="20"/>
          <w:szCs w:val="20"/>
        </w:rPr>
        <w:t>, is the total heat measured by the DSC per gram of mix</w:t>
      </w:r>
      <w:r w:rsidR="00207BE1">
        <w:rPr>
          <w:rFonts w:ascii="Times New Roman" w:hAnsi="Times New Roman" w:cs="Times New Roman"/>
          <w:sz w:val="20"/>
          <w:szCs w:val="20"/>
        </w:rPr>
        <w:t xml:space="preserve">ture </w:t>
      </w:r>
      <w:r w:rsidR="00724FB1">
        <w:rPr>
          <w:rFonts w:ascii="Times New Roman" w:hAnsi="Times New Roman" w:cs="Times New Roman"/>
          <w:sz w:val="20"/>
          <w:szCs w:val="20"/>
        </w:rPr>
        <w:t>during cure.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="00C20376">
        <w:rPr>
          <w:rFonts w:ascii="Times New Roman" w:hAnsi="Times New Roman" w:cs="Times New Roman"/>
          <w:sz w:val="20"/>
          <w:szCs w:val="20"/>
        </w:rPr>
        <w:t>Thi</w:t>
      </w:r>
      <w:r w:rsidR="00FC61EC">
        <w:rPr>
          <w:rFonts w:ascii="Times New Roman" w:hAnsi="Times New Roman" w:cs="Times New Roman"/>
          <w:sz w:val="20"/>
          <w:szCs w:val="20"/>
        </w:rPr>
        <w:t xml:space="preserve">s </w:t>
      </w:r>
      <w:r w:rsidR="00C20376">
        <w:rPr>
          <w:rFonts w:ascii="Times New Roman" w:hAnsi="Times New Roman" w:cs="Times New Roman"/>
          <w:sz w:val="20"/>
          <w:szCs w:val="20"/>
        </w:rPr>
        <w:t>is</w:t>
      </w:r>
      <w:r>
        <w:rPr>
          <w:rFonts w:ascii="Times New Roman" w:hAnsi="Times New Roman" w:cs="Times New Roman"/>
          <w:sz w:val="20"/>
          <w:szCs w:val="20"/>
        </w:rPr>
        <w:t xml:space="preserve"> also used to calculate the number of moles o</w:t>
      </w:r>
      <w:r w:rsidR="00724FB1">
        <w:rPr>
          <w:rFonts w:ascii="Times New Roman" w:hAnsi="Times New Roman" w:cs="Times New Roman"/>
          <w:sz w:val="20"/>
          <w:szCs w:val="20"/>
        </w:rPr>
        <w:t>f the limiting functional group</w:t>
      </w:r>
      <w:r>
        <w:rPr>
          <w:rFonts w:ascii="Times New Roman" w:hAnsi="Times New Roman" w:cs="Times New Roman"/>
          <w:sz w:val="20"/>
          <w:szCs w:val="20"/>
        </w:rPr>
        <w:t xml:space="preserve"> that have reacted</w:t>
      </w:r>
      <w:r w:rsidR="00207BE1">
        <w:rPr>
          <w:rFonts w:ascii="Times New Roman" w:hAnsi="Times New Roman" w:cs="Times New Roman"/>
          <w:sz w:val="20"/>
          <w:szCs w:val="20"/>
        </w:rPr>
        <w:t xml:space="preserve"> per gram </w:t>
      </w:r>
      <w:r w:rsidR="00724FB1">
        <w:rPr>
          <w:rFonts w:ascii="Times New Roman" w:hAnsi="Times New Roman" w:cs="Times New Roman"/>
          <w:sz w:val="20"/>
          <w:szCs w:val="20"/>
        </w:rPr>
        <w:t xml:space="preserve">of </w:t>
      </w:r>
      <w:r w:rsidR="00207BE1">
        <w:rPr>
          <w:rFonts w:ascii="Times New Roman" w:hAnsi="Times New Roman" w:cs="Times New Roman"/>
          <w:sz w:val="20"/>
          <w:szCs w:val="20"/>
        </w:rPr>
        <w:t>mixture</w:t>
      </w:r>
      <w:r>
        <w:rPr>
          <w:rFonts w:ascii="Times New Roman" w:hAnsi="Times New Roman" w:cs="Times New Roman"/>
          <w:sz w:val="20"/>
          <w:szCs w:val="20"/>
        </w:rPr>
        <w:t xml:space="preserve">,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  <w:sz w:val="20"/>
                <w:szCs w:val="20"/>
              </w:rPr>
              <m:t>n</m:t>
            </m:r>
          </m:e>
          <m:sub>
            <m:r>
              <w:rPr>
                <w:rFonts w:ascii="Cambria Math" w:hAnsi="Cambria Math" w:cs="Times New Roman"/>
                <w:sz w:val="20"/>
                <w:szCs w:val="20"/>
              </w:rPr>
              <m:t>r,</m:t>
            </m:r>
            <m:sSub>
              <m:sSubPr>
                <m:ctrlPr>
                  <w:rPr>
                    <w:rFonts w:ascii="Cambria Math" w:hAnsi="Cambria Math" w:cs="Times New Roman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0"/>
                    <w:szCs w:val="20"/>
                  </w:rPr>
                  <m:t>T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0"/>
                    <w:szCs w:val="20"/>
                  </w:rPr>
                  <m:t>cure</m:t>
                </m:r>
              </m:sub>
            </m:sSub>
          </m:sub>
        </m:sSub>
      </m:oMath>
      <w:r>
        <w:rPr>
          <w:rFonts w:ascii="Times New Roman" w:hAnsi="Times New Roman" w:cs="Times New Roman"/>
        </w:rPr>
        <w:t>, according to Equation 4:</w:t>
      </w:r>
    </w:p>
    <w:p w14:paraId="309BE398" w14:textId="300E4E65" w:rsidR="00952253" w:rsidRDefault="00B37F7D" w:rsidP="0004162D">
      <w:pPr>
        <w:spacing w:after="0" w:line="360" w:lineRule="auto"/>
        <w:rPr>
          <w:rFonts w:ascii="Times New Roman" w:hAnsi="Times New Roman" w:cs="Times New Roman"/>
          <w:sz w:val="20"/>
          <w:szCs w:val="20"/>
          <w:highlight w:val="yellow"/>
        </w:rPr>
      </w:pP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  <w:sz w:val="20"/>
                <w:szCs w:val="20"/>
              </w:rPr>
              <m:t>n</m:t>
            </m:r>
          </m:e>
          <m:sub>
            <m:r>
              <w:rPr>
                <w:rFonts w:ascii="Cambria Math" w:hAnsi="Cambria Math" w:cs="Times New Roman"/>
                <w:sz w:val="20"/>
                <w:szCs w:val="20"/>
              </w:rPr>
              <m:t>r,</m:t>
            </m:r>
            <m:sSub>
              <m:sSubPr>
                <m:ctrlPr>
                  <w:rPr>
                    <w:rFonts w:ascii="Cambria Math" w:hAnsi="Cambria Math" w:cs="Times New Roman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0"/>
                    <w:szCs w:val="20"/>
                  </w:rPr>
                  <m:t>T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0"/>
                    <w:szCs w:val="20"/>
                  </w:rPr>
                  <m:t>cure</m:t>
                </m:r>
              </m:sub>
            </m:sSub>
          </m:sub>
        </m:sSub>
        <m:r>
          <w:rPr>
            <w:rFonts w:ascii="Cambria Math" w:hAnsi="Cambria Math" w:cs="Times New Roman"/>
          </w:rPr>
          <m:t>=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0"/>
                    <w:szCs w:val="20"/>
                  </w:rPr>
                  <m:t>n</m:t>
                </m:r>
              </m:e>
              <m:sub>
                <m:r>
                  <w:rPr>
                    <w:rFonts w:ascii="Cambria Math" w:hAnsi="Cambria Math" w:cs="Times New Roman"/>
                    <w:sz w:val="20"/>
                    <w:szCs w:val="20"/>
                  </w:rPr>
                  <m:t>i</m:t>
                </m:r>
              </m:sub>
            </m:sSub>
            <m:r>
              <w:rPr>
                <w:rFonts w:ascii="Cambria Math" w:hAnsi="Cambria Math" w:cs="Times New Roman"/>
                <w:sz w:val="20"/>
                <w:szCs w:val="20"/>
              </w:rPr>
              <m:t>×α</m:t>
            </m:r>
          </m:e>
          <m:sub>
            <m:sSub>
              <m:sSubPr>
                <m:ctrlPr>
                  <w:rPr>
                    <w:rFonts w:ascii="Cambria Math" w:hAnsi="Cambria Math" w:cs="Times New Roman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0"/>
                    <w:szCs w:val="20"/>
                  </w:rPr>
                  <m:t>T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0"/>
                    <w:szCs w:val="20"/>
                  </w:rPr>
                  <m:t>cure</m:t>
                </m:r>
              </m:sub>
            </m:sSub>
          </m:sub>
        </m:sSub>
      </m:oMath>
      <w:r w:rsidR="00952253">
        <w:rPr>
          <w:rFonts w:ascii="Times New Roman" w:hAnsi="Times New Roman" w:cs="Times New Roman"/>
        </w:rPr>
        <w:tab/>
      </w:r>
      <w:r w:rsidR="00952253">
        <w:rPr>
          <w:rFonts w:ascii="Times New Roman" w:hAnsi="Times New Roman" w:cs="Times New Roman"/>
        </w:rPr>
        <w:tab/>
        <w:t>(4)</w:t>
      </w:r>
    </w:p>
    <w:p w14:paraId="6776FE6E" w14:textId="156D93C1" w:rsidR="004F0CA7" w:rsidRDefault="004F0CA7" w:rsidP="0004162D">
      <w:pPr>
        <w:spacing w:after="0" w:line="360" w:lineRule="auto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 xml:space="preserve">Similarly, Equations </w:t>
      </w:r>
      <w:r w:rsidR="00952253">
        <w:rPr>
          <w:rFonts w:ascii="Times New Roman" w:hAnsi="Times New Roman" w:cs="Times New Roman"/>
          <w:sz w:val="20"/>
          <w:szCs w:val="20"/>
        </w:rPr>
        <w:t>5,6 and 7</w:t>
      </w:r>
      <w:r>
        <w:rPr>
          <w:rFonts w:ascii="Times New Roman" w:hAnsi="Times New Roman" w:cs="Times New Roman"/>
          <w:sz w:val="20"/>
          <w:szCs w:val="20"/>
        </w:rPr>
        <w:t xml:space="preserve"> are used to calculate </w:t>
      </w:r>
      <w:r w:rsidR="00952B71">
        <w:rPr>
          <w:rFonts w:ascii="Times New Roman" w:hAnsi="Times New Roman" w:cs="Times New Roman"/>
          <w:sz w:val="20"/>
          <w:szCs w:val="20"/>
        </w:rPr>
        <w:t xml:space="preserve">the theoretical </w:t>
      </w:r>
      <w:r>
        <w:rPr>
          <w:rFonts w:ascii="Times New Roman" w:hAnsi="Times New Roman" w:cs="Times New Roman"/>
          <w:sz w:val="20"/>
          <w:szCs w:val="20"/>
        </w:rPr>
        <w:t>total heat</w:t>
      </w:r>
      <w:r w:rsidR="00952B71">
        <w:rPr>
          <w:rFonts w:ascii="Times New Roman" w:hAnsi="Times New Roman" w:cs="Times New Roman"/>
          <w:sz w:val="20"/>
          <w:szCs w:val="20"/>
        </w:rPr>
        <w:t xml:space="preserve">,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  <w:sz w:val="20"/>
                <w:szCs w:val="20"/>
              </w:rPr>
              <m:t>H</m:t>
            </m:r>
          </m:e>
          <m:sub>
            <m:r>
              <w:rPr>
                <w:rFonts w:ascii="Cambria Math" w:hAnsi="Cambria Math" w:cs="Times New Roman"/>
                <w:sz w:val="20"/>
                <w:szCs w:val="20"/>
              </w:rPr>
              <m:t>max,</m:t>
            </m:r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0"/>
                    <w:szCs w:val="20"/>
                  </w:rPr>
                  <m:t>T</m:t>
                </m:r>
              </m:e>
              <m:sub>
                <m:r>
                  <w:rPr>
                    <w:rFonts w:ascii="Cambria Math" w:hAnsi="Cambria Math" w:cs="Times New Roman"/>
                    <w:sz w:val="20"/>
                    <w:szCs w:val="20"/>
                  </w:rPr>
                  <m:t>post cure</m:t>
                </m:r>
              </m:sub>
            </m:sSub>
          </m:sub>
        </m:sSub>
      </m:oMath>
      <w:r w:rsidR="00952B71">
        <w:rPr>
          <w:rFonts w:ascii="Times New Roman" w:hAnsi="Times New Roman" w:cs="Times New Roman"/>
          <w:sz w:val="20"/>
          <w:szCs w:val="20"/>
        </w:rPr>
        <w:t>,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="00952B71">
        <w:rPr>
          <w:rFonts w:ascii="Times New Roman" w:hAnsi="Times New Roman" w:cs="Times New Roman"/>
          <w:sz w:val="20"/>
          <w:szCs w:val="20"/>
        </w:rPr>
        <w:t xml:space="preserve">that would be </w:t>
      </w:r>
      <w:r>
        <w:rPr>
          <w:rFonts w:ascii="Times New Roman" w:hAnsi="Times New Roman" w:cs="Times New Roman"/>
          <w:sz w:val="20"/>
          <w:szCs w:val="20"/>
        </w:rPr>
        <w:t xml:space="preserve">emitted per gram mixture if all remaining functional groups </w:t>
      </w:r>
      <w:r w:rsidR="00952B71">
        <w:rPr>
          <w:rFonts w:ascii="Times New Roman" w:hAnsi="Times New Roman" w:cs="Times New Roman"/>
          <w:sz w:val="20"/>
          <w:szCs w:val="20"/>
        </w:rPr>
        <w:t xml:space="preserve">were to </w:t>
      </w:r>
      <w:r>
        <w:rPr>
          <w:rFonts w:ascii="Times New Roman" w:hAnsi="Times New Roman" w:cs="Times New Roman"/>
          <w:sz w:val="20"/>
          <w:szCs w:val="20"/>
        </w:rPr>
        <w:t>react at th</w:t>
      </w:r>
      <w:r w:rsidR="00724FB1">
        <w:rPr>
          <w:rFonts w:ascii="Times New Roman" w:hAnsi="Times New Roman" w:cs="Times New Roman"/>
          <w:sz w:val="20"/>
          <w:szCs w:val="20"/>
        </w:rPr>
        <w:t>e</w:t>
      </w:r>
      <w:r>
        <w:rPr>
          <w:rFonts w:ascii="Times New Roman" w:hAnsi="Times New Roman" w:cs="Times New Roman"/>
          <w:sz w:val="20"/>
          <w:szCs w:val="20"/>
        </w:rPr>
        <w:t xml:space="preserve"> post curing temperature</w:t>
      </w:r>
      <w:r w:rsidR="00207BE1">
        <w:rPr>
          <w:rFonts w:ascii="Times New Roman" w:hAnsi="Times New Roman" w:cs="Times New Roman"/>
          <w:sz w:val="20"/>
          <w:szCs w:val="20"/>
        </w:rPr>
        <w:t>,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 w:val="20"/>
                <w:szCs w:val="20"/>
              </w:rPr>
              <m:t>T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0"/>
                <w:szCs w:val="20"/>
              </w:rPr>
              <m:t>post cure</m:t>
            </m:r>
          </m:sub>
        </m:sSub>
      </m:oMath>
      <w:r w:rsidR="00952B71"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="00952B71">
        <w:rPr>
          <w:rFonts w:ascii="Times New Roman" w:hAnsi="Times New Roman" w:cs="Times New Roman"/>
          <w:sz w:val="20"/>
          <w:szCs w:val="20"/>
        </w:rPr>
        <w:t xml:space="preserve">the </w:t>
      </w:r>
      <w:r>
        <w:rPr>
          <w:rFonts w:ascii="Times New Roman" w:hAnsi="Times New Roman" w:cs="Times New Roman"/>
          <w:sz w:val="20"/>
          <w:szCs w:val="20"/>
        </w:rPr>
        <w:t xml:space="preserve"> percent of</w:t>
      </w:r>
      <w:r w:rsidR="00952B71">
        <w:rPr>
          <w:rFonts w:ascii="Times New Roman" w:hAnsi="Times New Roman" w:cs="Times New Roman"/>
          <w:sz w:val="20"/>
          <w:szCs w:val="20"/>
        </w:rPr>
        <w:t xml:space="preserve"> cure due to post curing</w:t>
      </w:r>
      <w:r>
        <w:rPr>
          <w:rFonts w:ascii="Times New Roman" w:hAnsi="Times New Roman" w:cs="Times New Roman"/>
          <w:sz w:val="20"/>
          <w:szCs w:val="20"/>
        </w:rPr>
        <w:t xml:space="preserve">,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  <w:sz w:val="20"/>
                <w:szCs w:val="20"/>
              </w:rPr>
              <m:t>α</m:t>
            </m:r>
          </m:e>
          <m:sub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0"/>
                    <w:szCs w:val="20"/>
                  </w:rPr>
                  <m:t>T</m:t>
                </m:r>
              </m:e>
              <m:sub>
                <m:r>
                  <w:rPr>
                    <w:rFonts w:ascii="Cambria Math" w:hAnsi="Cambria Math" w:cs="Times New Roman"/>
                    <w:sz w:val="20"/>
                    <w:szCs w:val="20"/>
                  </w:rPr>
                  <m:t>post cure</m:t>
                </m:r>
              </m:sub>
            </m:sSub>
          </m:sub>
        </m:sSub>
      </m:oMath>
      <w:r>
        <w:rPr>
          <w:rFonts w:ascii="Times New Roman" w:hAnsi="Times New Roman" w:cs="Times New Roman"/>
          <w:sz w:val="20"/>
          <w:szCs w:val="20"/>
        </w:rPr>
        <w:t xml:space="preserve">, </w:t>
      </w:r>
      <w:r w:rsidR="00952253">
        <w:rPr>
          <w:rFonts w:ascii="Times New Roman" w:hAnsi="Times New Roman" w:cs="Times New Roman"/>
          <w:sz w:val="20"/>
          <w:szCs w:val="20"/>
        </w:rPr>
        <w:t>and</w:t>
      </w:r>
      <w:r w:rsidR="008F7B46">
        <w:rPr>
          <w:rFonts w:ascii="Times New Roman" w:hAnsi="Times New Roman" w:cs="Times New Roman"/>
          <w:sz w:val="20"/>
          <w:szCs w:val="20"/>
        </w:rPr>
        <w:t xml:space="preserve"> </w:t>
      </w:r>
      <w:r w:rsidR="00952253">
        <w:rPr>
          <w:rFonts w:ascii="Times New Roman" w:hAnsi="Times New Roman" w:cs="Times New Roman"/>
          <w:sz w:val="20"/>
          <w:szCs w:val="20"/>
        </w:rPr>
        <w:t xml:space="preserve">the number of moles of the limiting functional groups that have reacted </w:t>
      </w:r>
      <w:r w:rsidR="00D55C40">
        <w:rPr>
          <w:rFonts w:ascii="Times New Roman" w:hAnsi="Times New Roman" w:cs="Times New Roman"/>
          <w:sz w:val="20"/>
          <w:szCs w:val="20"/>
        </w:rPr>
        <w:t xml:space="preserve">during post cure </w:t>
      </w:r>
      <w:r w:rsidR="00207BE1">
        <w:rPr>
          <w:rFonts w:ascii="Times New Roman" w:hAnsi="Times New Roman" w:cs="Times New Roman"/>
          <w:sz w:val="20"/>
          <w:szCs w:val="20"/>
        </w:rPr>
        <w:t>per gram mixture</w:t>
      </w:r>
      <w:r w:rsidR="00952253">
        <w:rPr>
          <w:rFonts w:ascii="Times New Roman" w:hAnsi="Times New Roman" w:cs="Times New Roman"/>
          <w:sz w:val="20"/>
          <w:szCs w:val="20"/>
        </w:rPr>
        <w:t xml:space="preserve">,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  <w:sz w:val="20"/>
                <w:szCs w:val="20"/>
              </w:rPr>
              <m:t>n</m:t>
            </m:r>
          </m:e>
          <m:sub>
            <m:r>
              <w:rPr>
                <w:rFonts w:ascii="Cambria Math" w:hAnsi="Cambria Math" w:cs="Times New Roman"/>
                <w:sz w:val="20"/>
                <w:szCs w:val="20"/>
              </w:rPr>
              <m:t>r,</m:t>
            </m:r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0"/>
                    <w:szCs w:val="20"/>
                  </w:rPr>
                  <m:t>T</m:t>
                </m:r>
              </m:e>
              <m:sub>
                <m:r>
                  <w:rPr>
                    <w:rFonts w:ascii="Cambria Math" w:hAnsi="Cambria Math" w:cs="Times New Roman"/>
                    <w:sz w:val="20"/>
                    <w:szCs w:val="20"/>
                  </w:rPr>
                  <m:t>post cure</m:t>
                </m:r>
              </m:sub>
            </m:sSub>
          </m:sub>
        </m:sSub>
      </m:oMath>
      <w:r>
        <w:rPr>
          <w:rFonts w:ascii="Times New Roman" w:hAnsi="Times New Roman" w:cs="Times New Roman"/>
          <w:sz w:val="20"/>
          <w:szCs w:val="20"/>
        </w:rPr>
        <w:t>respectively:</w:t>
      </w:r>
    </w:p>
    <w:p w14:paraId="5B0BB559" w14:textId="00F00786" w:rsidR="004F0CA7" w:rsidRDefault="00B37F7D" w:rsidP="0004162D">
      <w:pPr>
        <w:spacing w:after="0" w:line="360" w:lineRule="auto"/>
        <w:rPr>
          <w:rFonts w:ascii="Times New Roman" w:hAnsi="Times New Roman" w:cs="Times New Roman"/>
          <w:sz w:val="20"/>
          <w:szCs w:val="20"/>
        </w:rPr>
      </w:pP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  <w:sz w:val="20"/>
                <w:szCs w:val="20"/>
              </w:rPr>
              <m:t>H</m:t>
            </m:r>
          </m:e>
          <m:sub>
            <m:r>
              <w:rPr>
                <w:rFonts w:ascii="Cambria Math" w:hAnsi="Cambria Math" w:cs="Times New Roman"/>
                <w:sz w:val="20"/>
                <w:szCs w:val="20"/>
              </w:rPr>
              <m:t>max,</m:t>
            </m:r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0"/>
                    <w:szCs w:val="20"/>
                  </w:rPr>
                  <m:t>T</m:t>
                </m:r>
              </m:e>
              <m:sub>
                <m:r>
                  <w:rPr>
                    <w:rFonts w:ascii="Cambria Math" w:hAnsi="Cambria Math" w:cs="Times New Roman"/>
                    <w:sz w:val="20"/>
                    <w:szCs w:val="20"/>
                  </w:rPr>
                  <m:t>post cure</m:t>
                </m:r>
              </m:sub>
            </m:sSub>
          </m:sub>
        </m:sSub>
        <m:r>
          <w:rPr>
            <w:rFonts w:ascii="Cambria Math" w:hAnsi="Cambria Math" w:cs="Times New Roman"/>
            <w:sz w:val="20"/>
            <w:szCs w:val="20"/>
          </w:rPr>
          <m:t>=</m:t>
        </m:r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/>
                  </w:rPr>
                  <m:t>n</m:t>
                </m:r>
              </m:e>
              <m:sub>
                <m:r>
                  <w:rPr>
                    <w:rFonts w:ascii="Cambria Math" w:hAnsi="Cambria Math" w:cs="Times New Roman"/>
                  </w:rPr>
                  <m:t>i</m:t>
                </m:r>
              </m:sub>
            </m:sSub>
            <m:r>
              <w:rPr>
                <w:rFonts w:ascii="Cambria Math" w:hAnsi="Cambria Math" w:cs="Times New Roman"/>
              </w:rPr>
              <m:t>-</m:t>
            </m:r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0"/>
                    <w:szCs w:val="20"/>
                  </w:rPr>
                  <m:t>n</m:t>
                </m:r>
              </m:e>
              <m:sub>
                <m:r>
                  <w:rPr>
                    <w:rFonts w:ascii="Cambria Math" w:hAnsi="Cambria Math" w:cs="Times New Roman"/>
                    <w:sz w:val="20"/>
                    <w:szCs w:val="20"/>
                  </w:rPr>
                  <m:t>r,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0"/>
                        <w:szCs w:val="20"/>
                      </w:rPr>
                      <m:t>T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0"/>
                        <w:szCs w:val="20"/>
                      </w:rPr>
                      <m:t>cure</m:t>
                    </m:r>
                  </m:sub>
                </m:sSub>
              </m:sub>
            </m:sSub>
          </m:e>
        </m:d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  <w:sz w:val="20"/>
                <w:szCs w:val="20"/>
              </w:rPr>
              <m:t>h</m:t>
            </m:r>
          </m:e>
          <m:sub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0"/>
                    <w:szCs w:val="20"/>
                  </w:rPr>
                  <m:t>T</m:t>
                </m:r>
              </m:e>
              <m:sub>
                <m:r>
                  <w:rPr>
                    <w:rFonts w:ascii="Cambria Math" w:hAnsi="Cambria Math" w:cs="Times New Roman"/>
                    <w:sz w:val="20"/>
                    <w:szCs w:val="20"/>
                  </w:rPr>
                  <m:t>post cure</m:t>
                </m:r>
              </m:sub>
            </m:sSub>
          </m:sub>
        </m:sSub>
      </m:oMath>
      <w:r w:rsidR="004F0CA7">
        <w:rPr>
          <w:rFonts w:ascii="Times New Roman" w:hAnsi="Times New Roman" w:cs="Times New Roman"/>
          <w:sz w:val="20"/>
          <w:szCs w:val="20"/>
        </w:rPr>
        <w:tab/>
        <w:t>(</w:t>
      </w:r>
      <w:r w:rsidR="00952253">
        <w:rPr>
          <w:rFonts w:ascii="Times New Roman" w:hAnsi="Times New Roman" w:cs="Times New Roman"/>
          <w:sz w:val="20"/>
          <w:szCs w:val="20"/>
        </w:rPr>
        <w:t>5</w:t>
      </w:r>
      <w:r w:rsidR="004F0CA7">
        <w:rPr>
          <w:rFonts w:ascii="Times New Roman" w:hAnsi="Times New Roman" w:cs="Times New Roman"/>
          <w:sz w:val="20"/>
          <w:szCs w:val="20"/>
        </w:rPr>
        <w:t>)</w:t>
      </w:r>
    </w:p>
    <w:p w14:paraId="6B390D0B" w14:textId="04EC9EAB" w:rsidR="004F0CA7" w:rsidRDefault="00B37F7D" w:rsidP="0004162D">
      <w:pPr>
        <w:spacing w:after="0" w:line="360" w:lineRule="auto"/>
        <w:rPr>
          <w:rFonts w:ascii="Times New Roman" w:hAnsi="Times New Roman" w:cs="Times New Roman"/>
          <w:sz w:val="20"/>
          <w:szCs w:val="20"/>
        </w:rPr>
      </w:pP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  <w:sz w:val="20"/>
                <w:szCs w:val="20"/>
              </w:rPr>
              <m:t>α</m:t>
            </m:r>
          </m:e>
          <m:sub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0"/>
                    <w:szCs w:val="20"/>
                  </w:rPr>
                  <m:t>T</m:t>
                </m:r>
              </m:e>
              <m:sub>
                <m:r>
                  <w:rPr>
                    <w:rFonts w:ascii="Cambria Math" w:hAnsi="Cambria Math" w:cs="Times New Roman"/>
                    <w:sz w:val="20"/>
                    <w:szCs w:val="20"/>
                  </w:rPr>
                  <m:t>post cure</m:t>
                </m:r>
              </m:sub>
            </m:sSub>
          </m:sub>
        </m:sSub>
        <m:r>
          <w:rPr>
            <w:rFonts w:ascii="Cambria Math" w:hAnsi="Cambria Math" w:cs="Times New Roman"/>
            <w:sz w:val="20"/>
            <w:szCs w:val="20"/>
          </w:rPr>
          <m:t>=</m:t>
        </m:r>
        <m:f>
          <m:fPr>
            <m:ctrlPr>
              <w:rPr>
                <w:rFonts w:ascii="Cambria Math" w:hAnsi="Cambria Math" w:cs="Times New Roman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0"/>
                    <w:szCs w:val="20"/>
                  </w:rPr>
                  <m:t>H</m:t>
                </m:r>
              </m:e>
              <m:sub>
                <m:r>
                  <w:rPr>
                    <w:rFonts w:ascii="Cambria Math" w:hAnsi="Cambria Math" w:cs="Times New Roman"/>
                    <w:sz w:val="20"/>
                    <w:szCs w:val="20"/>
                  </w:rPr>
                  <m:t>m,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0"/>
                        <w:szCs w:val="20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0"/>
                        <w:szCs w:val="20"/>
                      </w:rPr>
                      <m:t>post cure</m:t>
                    </m:r>
                  </m:sub>
                </m:sSub>
              </m:sub>
            </m:sSub>
          </m:num>
          <m:den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0"/>
                    <w:szCs w:val="20"/>
                  </w:rPr>
                  <m:t>H</m:t>
                </m:r>
              </m:e>
              <m:sub>
                <m:r>
                  <w:rPr>
                    <w:rFonts w:ascii="Cambria Math" w:hAnsi="Cambria Math" w:cs="Times New Roman"/>
                    <w:sz w:val="20"/>
                    <w:szCs w:val="20"/>
                  </w:rPr>
                  <m:t xml:space="preserve">max, 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0"/>
                        <w:szCs w:val="20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0"/>
                        <w:szCs w:val="20"/>
                      </w:rPr>
                      <m:t>post cure</m:t>
                    </m:r>
                  </m:sub>
                </m:sSub>
              </m:sub>
            </m:sSub>
          </m:den>
        </m:f>
      </m:oMath>
      <w:r w:rsidR="004F0CA7">
        <w:rPr>
          <w:rFonts w:ascii="Times New Roman" w:hAnsi="Times New Roman" w:cs="Times New Roman"/>
          <w:sz w:val="20"/>
          <w:szCs w:val="20"/>
        </w:rPr>
        <w:tab/>
      </w:r>
      <w:r w:rsidR="004F0CA7">
        <w:rPr>
          <w:rFonts w:ascii="Times New Roman" w:hAnsi="Times New Roman" w:cs="Times New Roman"/>
          <w:sz w:val="20"/>
          <w:szCs w:val="20"/>
        </w:rPr>
        <w:tab/>
      </w:r>
      <w:r w:rsidR="00D55C40">
        <w:rPr>
          <w:rFonts w:ascii="Times New Roman" w:hAnsi="Times New Roman" w:cs="Times New Roman"/>
          <w:sz w:val="20"/>
          <w:szCs w:val="20"/>
        </w:rPr>
        <w:tab/>
      </w:r>
      <w:r w:rsidR="004F0CA7">
        <w:rPr>
          <w:rFonts w:ascii="Times New Roman" w:hAnsi="Times New Roman" w:cs="Times New Roman"/>
          <w:sz w:val="20"/>
          <w:szCs w:val="20"/>
        </w:rPr>
        <w:t>(</w:t>
      </w:r>
      <w:r w:rsidR="00952253">
        <w:rPr>
          <w:rFonts w:ascii="Times New Roman" w:hAnsi="Times New Roman" w:cs="Times New Roman"/>
          <w:sz w:val="20"/>
          <w:szCs w:val="20"/>
        </w:rPr>
        <w:t>6</w:t>
      </w:r>
      <w:r w:rsidR="004F0CA7">
        <w:rPr>
          <w:rFonts w:ascii="Times New Roman" w:hAnsi="Times New Roman" w:cs="Times New Roman"/>
          <w:sz w:val="20"/>
          <w:szCs w:val="20"/>
        </w:rPr>
        <w:t>)</w:t>
      </w:r>
    </w:p>
    <w:p w14:paraId="06B6468D" w14:textId="7E021782" w:rsidR="00952253" w:rsidRPr="00207BE1" w:rsidRDefault="00B37F7D" w:rsidP="0004162D">
      <w:pPr>
        <w:spacing w:after="0" w:line="360" w:lineRule="auto"/>
        <w:rPr>
          <w:rFonts w:ascii="Times New Roman" w:hAnsi="Times New Roman" w:cs="Times New Roman"/>
          <w:sz w:val="20"/>
          <w:szCs w:val="20"/>
          <w:highlight w:val="yellow"/>
        </w:rPr>
      </w:pP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  <w:sz w:val="20"/>
                <w:szCs w:val="20"/>
              </w:rPr>
              <m:t>n</m:t>
            </m:r>
          </m:e>
          <m:sub>
            <m:r>
              <w:rPr>
                <w:rFonts w:ascii="Cambria Math" w:hAnsi="Cambria Math" w:cs="Times New Roman"/>
                <w:sz w:val="20"/>
                <w:szCs w:val="20"/>
              </w:rPr>
              <m:t>r,</m:t>
            </m:r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0"/>
                    <w:szCs w:val="20"/>
                  </w:rPr>
                  <m:t>T</m:t>
                </m:r>
              </m:e>
              <m:sub>
                <m:r>
                  <w:rPr>
                    <w:rFonts w:ascii="Cambria Math" w:hAnsi="Cambria Math" w:cs="Times New Roman"/>
                    <w:sz w:val="20"/>
                    <w:szCs w:val="20"/>
                  </w:rPr>
                  <m:t>post cure</m:t>
                </m:r>
              </m:sub>
            </m:sSub>
          </m:sub>
        </m:sSub>
        <m:r>
          <w:rPr>
            <w:rFonts w:ascii="Cambria Math" w:hAnsi="Cambria Math" w:cs="Times New Roman"/>
          </w:rPr>
          <m:t>=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d>
              <m:dPr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i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0"/>
                        <w:szCs w:val="20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0"/>
                        <w:szCs w:val="20"/>
                      </w:rPr>
                      <m:t>r,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 w:val="20"/>
                            <w:szCs w:val="20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 w:val="20"/>
                            <w:szCs w:val="20"/>
                          </w:rPr>
                          <m:t>cure</m:t>
                        </m:r>
                      </m:sub>
                    </m:sSub>
                  </m:sub>
                </m:sSub>
              </m:e>
            </m:d>
            <m:r>
              <w:rPr>
                <w:rFonts w:ascii="Cambria Math" w:hAnsi="Cambria Math" w:cs="Times New Roman"/>
                <w:sz w:val="20"/>
                <w:szCs w:val="20"/>
              </w:rPr>
              <m:t>α</m:t>
            </m:r>
          </m:e>
          <m:sub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0"/>
                    <w:szCs w:val="20"/>
                  </w:rPr>
                  <m:t>T</m:t>
                </m:r>
              </m:e>
              <m:sub>
                <m:r>
                  <w:rPr>
                    <w:rFonts w:ascii="Cambria Math" w:hAnsi="Cambria Math" w:cs="Times New Roman"/>
                    <w:sz w:val="20"/>
                    <w:szCs w:val="20"/>
                  </w:rPr>
                  <m:t>post cure</m:t>
                </m:r>
              </m:sub>
            </m:sSub>
          </m:sub>
        </m:sSub>
      </m:oMath>
      <w:r w:rsidR="00862B4A">
        <w:rPr>
          <w:rFonts w:ascii="Times New Roman" w:hAnsi="Times New Roman" w:cs="Times New Roman"/>
        </w:rPr>
        <w:tab/>
      </w:r>
      <w:r w:rsidR="00207BE1">
        <w:rPr>
          <w:rFonts w:ascii="Times New Roman" w:hAnsi="Times New Roman" w:cs="Times New Roman"/>
        </w:rPr>
        <w:t>(7)</w:t>
      </w:r>
    </w:p>
    <w:p w14:paraId="19BD43E6" w14:textId="0F9DBC40" w:rsidR="00952253" w:rsidRDefault="004F0CA7" w:rsidP="0004162D">
      <w:pPr>
        <w:spacing w:after="0" w:line="360" w:lineRule="auto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 xml:space="preserve">Here, </w:t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 w:val="20"/>
                <w:szCs w:val="20"/>
              </w:rPr>
              <m:t>H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0"/>
                <w:szCs w:val="20"/>
              </w:rPr>
              <m:t>m,</m:t>
            </m:r>
            <m:sSub>
              <m:sSubPr>
                <m:ctrlPr>
                  <w:rPr>
                    <w:rFonts w:ascii="Cambria Math" w:hAnsi="Cambria Math" w:cs="Times New Roman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0"/>
                    <w:szCs w:val="20"/>
                  </w:rPr>
                  <m:t>T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0"/>
                    <w:szCs w:val="20"/>
                  </w:rPr>
                  <m:t>post cure</m:t>
                </m:r>
              </m:sub>
            </m:sSub>
          </m:sub>
        </m:sSub>
      </m:oMath>
      <w:r>
        <w:rPr>
          <w:rFonts w:ascii="Times New Roman" w:hAnsi="Times New Roman" w:cs="Times New Roman"/>
          <w:sz w:val="20"/>
          <w:szCs w:val="20"/>
        </w:rPr>
        <w:t xml:space="preserve"> is the total heat measured by the DSC per gram of mixture </w:t>
      </w:r>
      <w:r w:rsidR="00D55C40">
        <w:rPr>
          <w:rFonts w:ascii="Times New Roman" w:hAnsi="Times New Roman" w:cs="Times New Roman"/>
          <w:sz w:val="20"/>
          <w:szCs w:val="20"/>
        </w:rPr>
        <w:t>during</w:t>
      </w:r>
      <w:r>
        <w:rPr>
          <w:rFonts w:ascii="Times New Roman" w:hAnsi="Times New Roman" w:cs="Times New Roman"/>
          <w:sz w:val="20"/>
          <w:szCs w:val="20"/>
        </w:rPr>
        <w:t xml:space="preserve"> post curing at </w:t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 w:val="20"/>
                <w:szCs w:val="20"/>
              </w:rPr>
              <m:t>T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0"/>
                <w:szCs w:val="20"/>
              </w:rPr>
              <m:t>post cure</m:t>
            </m:r>
          </m:sub>
        </m:sSub>
      </m:oMath>
      <w:r>
        <w:rPr>
          <w:rFonts w:ascii="Times New Roman" w:hAnsi="Times New Roman" w:cs="Times New Roman"/>
          <w:sz w:val="20"/>
          <w:szCs w:val="20"/>
        </w:rPr>
        <w:t xml:space="preserve"> and </w:t>
      </w:r>
      <m:oMath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/>
                  </w:rPr>
                  <m:t>n</m:t>
                </m:r>
              </m:e>
              <m:sub>
                <m:r>
                  <w:rPr>
                    <w:rFonts w:ascii="Cambria Math" w:hAnsi="Cambria Math" w:cs="Times New Roman"/>
                  </w:rPr>
                  <m:t>i</m:t>
                </m:r>
              </m:sub>
            </m:sSub>
            <m:r>
              <w:rPr>
                <w:rFonts w:ascii="Cambria Math" w:hAnsi="Cambria Math" w:cs="Times New Roman"/>
              </w:rPr>
              <m:t>-</m:t>
            </m:r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0"/>
                    <w:szCs w:val="20"/>
                  </w:rPr>
                  <m:t>n</m:t>
                </m:r>
              </m:e>
              <m:sub>
                <m:r>
                  <w:rPr>
                    <w:rFonts w:ascii="Cambria Math" w:hAnsi="Cambria Math" w:cs="Times New Roman"/>
                    <w:sz w:val="20"/>
                    <w:szCs w:val="20"/>
                  </w:rPr>
                  <m:t>r,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0"/>
                        <w:szCs w:val="20"/>
                      </w:rPr>
                      <m:t>T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0"/>
                        <w:szCs w:val="20"/>
                      </w:rPr>
                      <m:t>cure</m:t>
                    </m:r>
                  </m:sub>
                </m:sSub>
              </m:sub>
            </m:sSub>
          </m:e>
        </m:d>
      </m:oMath>
      <w:r w:rsidR="00415280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  <w:sz w:val="20"/>
          <w:szCs w:val="20"/>
        </w:rPr>
        <w:t xml:space="preserve">is the number of moles of the limiting functional group that are left unreacted after the first curing process per gram of mixture. </w:t>
      </w:r>
    </w:p>
    <w:p w14:paraId="0CE29CA2" w14:textId="77777777" w:rsidR="004F0CA7" w:rsidRDefault="004F0CA7" w:rsidP="0004162D">
      <w:pPr>
        <w:spacing w:after="0" w:line="360" w:lineRule="auto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Finally, the ultimate percent of cure,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  <w:sz w:val="20"/>
                <w:szCs w:val="20"/>
              </w:rPr>
              <m:t>α</m:t>
            </m:r>
          </m:e>
          <m:sub>
            <m:r>
              <w:rPr>
                <w:rFonts w:ascii="Cambria Math" w:hAnsi="Cambria Math" w:cs="Times New Roman"/>
                <w:sz w:val="20"/>
                <w:szCs w:val="20"/>
              </w:rPr>
              <m:t>u</m:t>
            </m:r>
          </m:sub>
        </m:sSub>
      </m:oMath>
      <w:r>
        <w:rPr>
          <w:rFonts w:ascii="Times New Roman" w:hAnsi="Times New Roman" w:cs="Times New Roman"/>
          <w:sz w:val="20"/>
          <w:szCs w:val="20"/>
        </w:rPr>
        <w:t xml:space="preserve">, is calculated using Equation </w:t>
      </w:r>
      <w:r w:rsidR="001439E6">
        <w:rPr>
          <w:rFonts w:ascii="Times New Roman" w:hAnsi="Times New Roman" w:cs="Times New Roman"/>
          <w:sz w:val="20"/>
          <w:szCs w:val="20"/>
        </w:rPr>
        <w:t>8</w:t>
      </w:r>
      <w:r>
        <w:rPr>
          <w:rFonts w:ascii="Times New Roman" w:hAnsi="Times New Roman" w:cs="Times New Roman"/>
          <w:sz w:val="20"/>
          <w:szCs w:val="20"/>
        </w:rPr>
        <w:t>:</w:t>
      </w:r>
    </w:p>
    <w:p w14:paraId="6C9FB0AA" w14:textId="0124A7E6" w:rsidR="004F0CA7" w:rsidRDefault="00B37F7D" w:rsidP="0004162D">
      <w:pPr>
        <w:spacing w:after="0" w:line="360" w:lineRule="auto"/>
        <w:rPr>
          <w:rFonts w:ascii="Times New Roman" w:hAnsi="Times New Roman" w:cs="Times New Roman"/>
          <w:sz w:val="20"/>
          <w:szCs w:val="20"/>
        </w:rPr>
      </w:pP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  <w:sz w:val="20"/>
                <w:szCs w:val="20"/>
              </w:rPr>
              <m:t>α</m:t>
            </m:r>
          </m:e>
          <m:sub>
            <m:r>
              <w:rPr>
                <w:rFonts w:ascii="Cambria Math" w:hAnsi="Cambria Math" w:cs="Times New Roman"/>
                <w:sz w:val="20"/>
                <w:szCs w:val="20"/>
              </w:rPr>
              <m:t>u</m:t>
            </m:r>
          </m:sub>
        </m:sSub>
        <m:r>
          <w:rPr>
            <w:rFonts w:ascii="Cambria Math" w:hAnsi="Cambria Math" w:cs="Times New Roman"/>
            <w:sz w:val="20"/>
            <w:szCs w:val="20"/>
          </w:rPr>
          <m:t>=</m:t>
        </m:r>
        <m:f>
          <m:fPr>
            <m:ctrlPr>
              <w:rPr>
                <w:rFonts w:ascii="Cambria Math" w:hAnsi="Cambria Math" w:cs="Times New Roman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0"/>
                    <w:szCs w:val="20"/>
                  </w:rPr>
                  <m:t>n</m:t>
                </m:r>
              </m:e>
              <m:sub>
                <m:r>
                  <w:rPr>
                    <w:rFonts w:ascii="Cambria Math" w:hAnsi="Cambria Math" w:cs="Times New Roman"/>
                    <w:sz w:val="20"/>
                    <w:szCs w:val="20"/>
                  </w:rPr>
                  <m:t>r,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0"/>
                        <w:szCs w:val="20"/>
                      </w:rPr>
                      <m:t>T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0"/>
                        <w:szCs w:val="20"/>
                      </w:rPr>
                      <m:t>cure</m:t>
                    </m:r>
                  </m:sub>
                </m:sSub>
              </m:sub>
            </m:sSub>
            <m:r>
              <w:rPr>
                <w:rFonts w:ascii="Cambria Math" w:hAnsi="Cambria Math" w:cs="Times New Roman"/>
              </w:rPr>
              <m:t>+</m:t>
            </m:r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0"/>
                    <w:szCs w:val="20"/>
                  </w:rPr>
                  <m:t>n</m:t>
                </m:r>
              </m:e>
              <m:sub>
                <m:r>
                  <w:rPr>
                    <w:rFonts w:ascii="Cambria Math" w:hAnsi="Cambria Math" w:cs="Times New Roman"/>
                    <w:sz w:val="20"/>
                    <w:szCs w:val="20"/>
                  </w:rPr>
                  <m:t>r,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0"/>
                        <w:szCs w:val="20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0"/>
                        <w:szCs w:val="20"/>
                      </w:rPr>
                      <m:t>post cure</m:t>
                    </m:r>
                  </m:sub>
                </m:sSub>
              </m:sub>
            </m:sSub>
          </m:num>
          <m:den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0"/>
                    <w:szCs w:val="20"/>
                  </w:rPr>
                  <m:t>n</m:t>
                </m:r>
              </m:e>
              <m:sub>
                <m:r>
                  <w:rPr>
                    <w:rFonts w:ascii="Cambria Math" w:hAnsi="Cambria Math" w:cs="Times New Roman"/>
                    <w:sz w:val="20"/>
                    <w:szCs w:val="20"/>
                  </w:rPr>
                  <m:t>i</m:t>
                </m:r>
              </m:sub>
            </m:sSub>
          </m:den>
        </m:f>
      </m:oMath>
      <w:r w:rsidR="004F0CA7">
        <w:rPr>
          <w:rFonts w:ascii="Times New Roman" w:hAnsi="Times New Roman" w:cs="Times New Roman"/>
          <w:sz w:val="20"/>
          <w:szCs w:val="20"/>
        </w:rPr>
        <w:tab/>
        <w:t>(</w:t>
      </w:r>
      <w:r w:rsidR="001439E6">
        <w:rPr>
          <w:rFonts w:ascii="Times New Roman" w:hAnsi="Times New Roman" w:cs="Times New Roman"/>
          <w:sz w:val="20"/>
          <w:szCs w:val="20"/>
        </w:rPr>
        <w:t>8</w:t>
      </w:r>
      <w:r w:rsidR="004F0CA7">
        <w:rPr>
          <w:rFonts w:ascii="Times New Roman" w:hAnsi="Times New Roman" w:cs="Times New Roman"/>
          <w:sz w:val="20"/>
          <w:szCs w:val="20"/>
        </w:rPr>
        <w:t>)</w:t>
      </w:r>
    </w:p>
    <w:p w14:paraId="45496457" w14:textId="705ABEC1" w:rsidR="008F7B46" w:rsidRDefault="004F0CA7" w:rsidP="0004162D">
      <w:pPr>
        <w:spacing w:line="360" w:lineRule="auto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Each amine-epoxy r</w:t>
      </w:r>
      <w:r w:rsidR="007D6D2A">
        <w:rPr>
          <w:rFonts w:ascii="Times New Roman" w:hAnsi="Times New Roman" w:cs="Times New Roman"/>
          <w:sz w:val="20"/>
          <w:szCs w:val="20"/>
        </w:rPr>
        <w:t>eaction leads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="007D191F">
        <w:rPr>
          <w:rFonts w:ascii="Times New Roman" w:hAnsi="Times New Roman" w:cs="Times New Roman"/>
          <w:sz w:val="20"/>
          <w:szCs w:val="20"/>
        </w:rPr>
        <w:t xml:space="preserve">to </w:t>
      </w:r>
      <w:r w:rsidR="007D6D2A">
        <w:rPr>
          <w:rFonts w:ascii="Times New Roman" w:hAnsi="Times New Roman" w:cs="Times New Roman"/>
          <w:sz w:val="20"/>
          <w:szCs w:val="20"/>
        </w:rPr>
        <w:t xml:space="preserve">an </w:t>
      </w:r>
      <w:r>
        <w:rPr>
          <w:rFonts w:ascii="Times New Roman" w:hAnsi="Times New Roman" w:cs="Times New Roman"/>
          <w:sz w:val="20"/>
          <w:szCs w:val="20"/>
        </w:rPr>
        <w:t xml:space="preserve">epoxy molecule </w:t>
      </w:r>
      <w:r w:rsidR="00D55C40">
        <w:rPr>
          <w:rFonts w:ascii="Times New Roman" w:hAnsi="Times New Roman" w:cs="Times New Roman"/>
          <w:sz w:val="20"/>
          <w:szCs w:val="20"/>
        </w:rPr>
        <w:t>bonded</w:t>
      </w:r>
      <w:r w:rsidR="007D6D2A">
        <w:rPr>
          <w:rFonts w:ascii="Times New Roman" w:hAnsi="Times New Roman" w:cs="Times New Roman"/>
          <w:sz w:val="20"/>
          <w:szCs w:val="20"/>
        </w:rPr>
        <w:t xml:space="preserve"> to an N-H group</w:t>
      </w:r>
      <w:r>
        <w:rPr>
          <w:rFonts w:ascii="Times New Roman" w:hAnsi="Times New Roman" w:cs="Times New Roman"/>
          <w:sz w:val="20"/>
          <w:szCs w:val="20"/>
        </w:rPr>
        <w:t xml:space="preserve"> as s</w:t>
      </w:r>
      <w:r w:rsidR="007D6D2A">
        <w:rPr>
          <w:rFonts w:ascii="Times New Roman" w:hAnsi="Times New Roman" w:cs="Times New Roman"/>
          <w:sz w:val="20"/>
          <w:szCs w:val="20"/>
        </w:rPr>
        <w:t xml:space="preserve">hown in Figure </w:t>
      </w:r>
      <w:r w:rsidR="00D44652">
        <w:rPr>
          <w:rFonts w:ascii="Times New Roman" w:hAnsi="Times New Roman" w:cs="Times New Roman"/>
          <w:sz w:val="20"/>
          <w:szCs w:val="20"/>
        </w:rPr>
        <w:t>2</w:t>
      </w:r>
      <w:r w:rsidR="007D6D2A">
        <w:rPr>
          <w:rFonts w:ascii="Times New Roman" w:hAnsi="Times New Roman" w:cs="Times New Roman"/>
          <w:sz w:val="20"/>
          <w:szCs w:val="20"/>
        </w:rPr>
        <w:t xml:space="preserve"> for r</w:t>
      </w:r>
      <w:r>
        <w:rPr>
          <w:rFonts w:ascii="Times New Roman" w:hAnsi="Times New Roman" w:cs="Times New Roman"/>
          <w:bCs/>
          <w:sz w:val="20"/>
          <w:szCs w:val="20"/>
        </w:rPr>
        <w:t>esorcinol diglycidyl ether</w:t>
      </w:r>
      <w:r>
        <w:rPr>
          <w:rFonts w:ascii="Times New Roman" w:hAnsi="Times New Roman" w:cs="Times New Roman"/>
          <w:sz w:val="20"/>
          <w:szCs w:val="20"/>
        </w:rPr>
        <w:t xml:space="preserve"> reacting with </w:t>
      </w:r>
      <w:r>
        <w:rPr>
          <w:rFonts w:ascii="Times New Roman" w:hAnsi="Times New Roman" w:cs="Times New Roman"/>
          <w:i/>
          <w:sz w:val="20"/>
          <w:szCs w:val="20"/>
        </w:rPr>
        <w:t>p</w:t>
      </w:r>
      <w:r>
        <w:rPr>
          <w:rFonts w:ascii="Times New Roman" w:hAnsi="Times New Roman" w:cs="Times New Roman"/>
          <w:sz w:val="20"/>
          <w:szCs w:val="20"/>
        </w:rPr>
        <w:t xml:space="preserve">-phenylene diamine. </w:t>
      </w:r>
      <w:r w:rsidR="00D55C40">
        <w:rPr>
          <w:rFonts w:ascii="Times New Roman" w:hAnsi="Times New Roman" w:cs="Times New Roman"/>
          <w:sz w:val="20"/>
          <w:szCs w:val="20"/>
        </w:rPr>
        <w:t>In this analysis w</w:t>
      </w:r>
      <w:r>
        <w:rPr>
          <w:rFonts w:ascii="Times New Roman" w:hAnsi="Times New Roman" w:cs="Times New Roman"/>
          <w:sz w:val="20"/>
          <w:szCs w:val="20"/>
        </w:rPr>
        <w:t>e assume that no etherification occurs</w:t>
      </w:r>
      <w:r w:rsidR="007327F8">
        <w:rPr>
          <w:rFonts w:ascii="Times New Roman" w:hAnsi="Times New Roman" w:cs="Times New Roman"/>
          <w:sz w:val="20"/>
          <w:szCs w:val="20"/>
        </w:rPr>
        <w:t xml:space="preserve">, which </w:t>
      </w:r>
      <w:r w:rsidR="00D55C40">
        <w:rPr>
          <w:rFonts w:ascii="Times New Roman" w:hAnsi="Times New Roman" w:cs="Times New Roman"/>
          <w:sz w:val="20"/>
          <w:szCs w:val="20"/>
        </w:rPr>
        <w:t>is believed</w:t>
      </w:r>
      <w:r w:rsidR="007327F8">
        <w:rPr>
          <w:rFonts w:ascii="Times New Roman" w:hAnsi="Times New Roman" w:cs="Times New Roman"/>
          <w:sz w:val="20"/>
          <w:szCs w:val="20"/>
        </w:rPr>
        <w:t xml:space="preserve"> to be reasonable for a curing temperature of 140°C</w:t>
      </w:r>
      <w:r w:rsidR="001A479E" w:rsidRPr="00E00F6E">
        <w:rPr>
          <w:rFonts w:ascii="Times New Roman" w:hAnsi="Times New Roman" w:cs="Times New Roman"/>
          <w:sz w:val="20"/>
          <w:szCs w:val="20"/>
        </w:rPr>
        <w:fldChar w:fldCharType="begin"/>
      </w:r>
      <w:r w:rsidR="007327F8" w:rsidRPr="00E00F6E">
        <w:rPr>
          <w:rFonts w:ascii="Times New Roman" w:hAnsi="Times New Roman" w:cs="Times New Roman"/>
          <w:sz w:val="20"/>
          <w:szCs w:val="20"/>
        </w:rPr>
        <w:instrText>ADDIN RW.CITE{{22 Swier, Steven 2003; 17 Mijovic,Jovan 1994}}</w:instrText>
      </w:r>
      <w:r w:rsidR="001A479E" w:rsidRPr="00E00F6E">
        <w:rPr>
          <w:rFonts w:ascii="Times New Roman" w:hAnsi="Times New Roman" w:cs="Times New Roman"/>
          <w:sz w:val="20"/>
          <w:szCs w:val="20"/>
        </w:rPr>
        <w:fldChar w:fldCharType="end"/>
      </w:r>
      <w:r w:rsidR="0017734C">
        <w:rPr>
          <w:sz w:val="20"/>
          <w:szCs w:val="20"/>
          <w:vertAlign w:val="superscript"/>
        </w:rPr>
        <w:t>17,18</w:t>
      </w:r>
      <w:r w:rsidR="00EE1CFA">
        <w:rPr>
          <w:rFonts w:ascii="Times New Roman" w:hAnsi="Times New Roman" w:cs="Times New Roman"/>
          <w:sz w:val="20"/>
          <w:szCs w:val="20"/>
        </w:rPr>
        <w:t>.</w:t>
      </w:r>
    </w:p>
    <w:p w14:paraId="66177571" w14:textId="77777777" w:rsidR="00D44652" w:rsidRDefault="00D44652" w:rsidP="0004162D">
      <w:pPr>
        <w:spacing w:after="0" w:line="360" w:lineRule="auto"/>
        <w:jc w:val="center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noProof/>
          <w:sz w:val="20"/>
          <w:szCs w:val="20"/>
        </w:rPr>
        <w:drawing>
          <wp:inline distT="0" distB="0" distL="0" distR="0" wp14:anchorId="7EB89602" wp14:editId="0A5FCC95">
            <wp:extent cx="2830982" cy="1690072"/>
            <wp:effectExtent l="0" t="0" r="0" b="0"/>
            <wp:docPr id="46" name="Picture 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63007" cy="170919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D0156EE" w14:textId="77777777" w:rsidR="00D44652" w:rsidRDefault="00D44652" w:rsidP="0004162D">
      <w:pPr>
        <w:spacing w:after="0" w:line="360" w:lineRule="auto"/>
        <w:jc w:val="center"/>
        <w:rPr>
          <w:rFonts w:ascii="Times New Roman" w:hAnsi="Times New Roman" w:cs="Times New Roman"/>
          <w:sz w:val="20"/>
          <w:szCs w:val="20"/>
        </w:rPr>
      </w:pPr>
    </w:p>
    <w:p w14:paraId="2770AB00" w14:textId="77777777" w:rsidR="00D44652" w:rsidRDefault="00D44652" w:rsidP="0004162D">
      <w:pPr>
        <w:spacing w:after="0" w:line="360" w:lineRule="auto"/>
        <w:jc w:val="center"/>
        <w:rPr>
          <w:rFonts w:ascii="Times New Roman" w:hAnsi="Times New Roman" w:cs="Times New Roman"/>
          <w:sz w:val="20"/>
          <w:szCs w:val="20"/>
        </w:rPr>
      </w:pPr>
    </w:p>
    <w:p w14:paraId="285CDDDE" w14:textId="77777777" w:rsidR="00D44652" w:rsidRPr="00187AAA" w:rsidRDefault="00D44652" w:rsidP="0004162D">
      <w:pPr>
        <w:pStyle w:val="ListParagraph"/>
        <w:numPr>
          <w:ilvl w:val="0"/>
          <w:numId w:val="1"/>
        </w:numPr>
        <w:spacing w:after="0" w:line="360" w:lineRule="auto"/>
        <w:jc w:val="center"/>
        <w:rPr>
          <w:rFonts w:ascii="Times New Roman" w:hAnsi="Times New Roman" w:cs="Times New Roman"/>
          <w:sz w:val="20"/>
          <w:szCs w:val="20"/>
        </w:rPr>
      </w:pPr>
    </w:p>
    <w:p w14:paraId="0DB85057" w14:textId="77777777" w:rsidR="00D44652" w:rsidRDefault="00D44652" w:rsidP="0004162D">
      <w:pPr>
        <w:spacing w:after="0" w:line="360" w:lineRule="auto"/>
        <w:jc w:val="center"/>
        <w:rPr>
          <w:rFonts w:ascii="Times New Roman" w:hAnsi="Times New Roman" w:cs="Times New Roman"/>
          <w:b/>
          <w:bCs/>
          <w:noProof/>
          <w:sz w:val="20"/>
          <w:szCs w:val="20"/>
          <w:lang w:eastAsia="zh-CN"/>
        </w:rPr>
      </w:pPr>
    </w:p>
    <w:p w14:paraId="72EEC00A" w14:textId="77777777" w:rsidR="00D44652" w:rsidRDefault="00D44652" w:rsidP="0004162D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0"/>
          <w:szCs w:val="20"/>
        </w:rPr>
      </w:pPr>
    </w:p>
    <w:p w14:paraId="4C4A46CE" w14:textId="77777777" w:rsidR="00D44652" w:rsidRDefault="00D44652" w:rsidP="0004162D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0"/>
          <w:szCs w:val="20"/>
        </w:rPr>
      </w:pPr>
      <w:r>
        <w:rPr>
          <w:rFonts w:ascii="Times New Roman" w:hAnsi="Times New Roman" w:cs="Times New Roman"/>
          <w:b/>
          <w:bCs/>
          <w:noProof/>
          <w:sz w:val="20"/>
          <w:szCs w:val="20"/>
        </w:rPr>
        <w:lastRenderedPageBreak/>
        <w:drawing>
          <wp:inline distT="0" distB="0" distL="0" distR="0" wp14:anchorId="18381B5E" wp14:editId="3B7E9135">
            <wp:extent cx="5943600" cy="3713085"/>
            <wp:effectExtent l="0" t="0" r="0" b="0"/>
            <wp:docPr id="47" name="Picture 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71308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88B1A63" w14:textId="77777777" w:rsidR="00D44652" w:rsidRDefault="00D44652" w:rsidP="0004162D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0"/>
          <w:szCs w:val="20"/>
        </w:rPr>
      </w:pPr>
    </w:p>
    <w:p w14:paraId="6B8021BA" w14:textId="77777777" w:rsidR="00D44652" w:rsidRDefault="00D44652" w:rsidP="0004162D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0"/>
          <w:szCs w:val="20"/>
        </w:rPr>
      </w:pPr>
    </w:p>
    <w:p w14:paraId="2D9ACDA3" w14:textId="77777777" w:rsidR="00D44652" w:rsidRDefault="00D44652" w:rsidP="0004162D">
      <w:pPr>
        <w:spacing w:after="0" w:line="360" w:lineRule="auto"/>
        <w:jc w:val="center"/>
        <w:rPr>
          <w:rFonts w:ascii="Times New Roman" w:hAnsi="Times New Roman" w:cs="Times New Roman"/>
          <w:bCs/>
          <w:sz w:val="20"/>
          <w:szCs w:val="20"/>
        </w:rPr>
      </w:pPr>
      <w:r>
        <w:rPr>
          <w:rFonts w:ascii="Times New Roman" w:hAnsi="Times New Roman" w:cs="Times New Roman"/>
          <w:bCs/>
          <w:sz w:val="20"/>
          <w:szCs w:val="20"/>
        </w:rPr>
        <w:t xml:space="preserve">     (b)</w:t>
      </w:r>
    </w:p>
    <w:p w14:paraId="26CFC3CD" w14:textId="77777777" w:rsidR="00D44652" w:rsidRDefault="00D44652" w:rsidP="0004162D">
      <w:pPr>
        <w:spacing w:after="0" w:line="360" w:lineRule="auto"/>
        <w:jc w:val="center"/>
        <w:rPr>
          <w:rFonts w:ascii="Times New Roman" w:hAnsi="Times New Roman" w:cs="Times New Roman"/>
          <w:bCs/>
          <w:sz w:val="20"/>
          <w:szCs w:val="20"/>
        </w:rPr>
      </w:pPr>
    </w:p>
    <w:p w14:paraId="0B97644C" w14:textId="77777777" w:rsidR="00D44652" w:rsidRPr="00187AAA" w:rsidRDefault="00D44652" w:rsidP="0004162D">
      <w:pPr>
        <w:spacing w:after="0" w:line="360" w:lineRule="auto"/>
        <w:jc w:val="center"/>
        <w:rPr>
          <w:rFonts w:ascii="Times New Roman" w:hAnsi="Times New Roman" w:cs="Times New Roman"/>
          <w:bCs/>
          <w:sz w:val="20"/>
          <w:szCs w:val="20"/>
        </w:rPr>
      </w:pPr>
    </w:p>
    <w:p w14:paraId="49EF5C66" w14:textId="12850C34" w:rsidR="00D44652" w:rsidRPr="00A61A22" w:rsidRDefault="00D44652" w:rsidP="001201A7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0"/>
          <w:szCs w:val="20"/>
        </w:rPr>
      </w:pPr>
      <w:r>
        <w:rPr>
          <w:rFonts w:ascii="Times New Roman" w:hAnsi="Times New Roman" w:cs="Times New Roman"/>
          <w:b/>
          <w:bCs/>
          <w:sz w:val="20"/>
          <w:szCs w:val="20"/>
        </w:rPr>
        <w:t>Figure 2</w:t>
      </w:r>
      <w:r w:rsidR="001201A7">
        <w:rPr>
          <w:rFonts w:ascii="Times New Roman" w:hAnsi="Times New Roman" w:cs="Times New Roman"/>
          <w:b/>
          <w:bCs/>
          <w:sz w:val="20"/>
          <w:szCs w:val="20"/>
        </w:rPr>
        <w:t>.</w:t>
      </w:r>
      <w:r w:rsidRPr="00D44652">
        <w:rPr>
          <w:rFonts w:ascii="Times New Roman" w:hAnsi="Times New Roman" w:cs="Times New Roman"/>
          <w:b/>
          <w:bCs/>
          <w:sz w:val="20"/>
          <w:szCs w:val="20"/>
        </w:rPr>
        <w:t xml:space="preserve"> </w:t>
      </w:r>
      <w:r w:rsidR="001201A7">
        <w:rPr>
          <w:rFonts w:ascii="Times New Roman" w:hAnsi="Times New Roman" w:cs="Times New Roman"/>
          <w:b/>
          <w:bCs/>
          <w:sz w:val="20"/>
          <w:szCs w:val="20"/>
        </w:rPr>
        <w:t>(</w:t>
      </w:r>
      <w:r w:rsidRPr="00D44652">
        <w:rPr>
          <w:rFonts w:ascii="Times New Roman" w:hAnsi="Times New Roman" w:cs="Times New Roman"/>
          <w:b/>
          <w:bCs/>
          <w:sz w:val="20"/>
          <w:szCs w:val="20"/>
        </w:rPr>
        <w:t xml:space="preserve">a) The product of epoxy reacting with </w:t>
      </w:r>
      <w:r w:rsidRPr="00D44652">
        <w:rPr>
          <w:rFonts w:ascii="Times New Roman" w:hAnsi="Times New Roman" w:cs="Times New Roman"/>
          <w:b/>
          <w:bCs/>
          <w:i/>
          <w:sz w:val="20"/>
          <w:szCs w:val="20"/>
        </w:rPr>
        <w:t>p</w:t>
      </w:r>
      <w:r w:rsidRPr="00D44652">
        <w:rPr>
          <w:rFonts w:ascii="Times New Roman" w:hAnsi="Times New Roman" w:cs="Times New Roman"/>
          <w:b/>
          <w:bCs/>
          <w:sz w:val="20"/>
          <w:szCs w:val="20"/>
        </w:rPr>
        <w:t xml:space="preserve">-phenylene diamine. </w:t>
      </w:r>
      <w:r w:rsidR="001201A7">
        <w:rPr>
          <w:rFonts w:ascii="Times New Roman" w:hAnsi="Times New Roman" w:cs="Times New Roman"/>
          <w:b/>
          <w:bCs/>
          <w:sz w:val="20"/>
          <w:szCs w:val="20"/>
        </w:rPr>
        <w:t>(</w:t>
      </w:r>
      <w:r w:rsidRPr="00D44652">
        <w:rPr>
          <w:rFonts w:ascii="Times New Roman" w:hAnsi="Times New Roman" w:cs="Times New Roman"/>
          <w:b/>
          <w:bCs/>
          <w:sz w:val="20"/>
          <w:szCs w:val="20"/>
        </w:rPr>
        <w:t>b) Etherification</w:t>
      </w:r>
    </w:p>
    <w:p w14:paraId="09323492" w14:textId="77777777" w:rsidR="00D44652" w:rsidRDefault="00D44652" w:rsidP="0004162D">
      <w:pPr>
        <w:spacing w:line="360" w:lineRule="auto"/>
        <w:jc w:val="both"/>
        <w:rPr>
          <w:rFonts w:ascii="Times New Roman" w:hAnsi="Times New Roman" w:cs="Times New Roman"/>
          <w:sz w:val="20"/>
          <w:szCs w:val="20"/>
        </w:rPr>
      </w:pPr>
    </w:p>
    <w:p w14:paraId="39B162BA" w14:textId="05F39D36" w:rsidR="000B7B7E" w:rsidRDefault="000B7B7E" w:rsidP="0004162D">
      <w:pPr>
        <w:spacing w:after="0" w:line="360" w:lineRule="auto"/>
        <w:jc w:val="both"/>
        <w:rPr>
          <w:rFonts w:ascii="Times New Roman" w:hAnsi="Times New Roman" w:cs="Times New Roman"/>
          <w:b/>
          <w:sz w:val="20"/>
          <w:szCs w:val="20"/>
        </w:rPr>
      </w:pPr>
      <w:r w:rsidRPr="00C4230A">
        <w:rPr>
          <w:rFonts w:ascii="Times New Roman" w:hAnsi="Times New Roman" w:cs="Times New Roman"/>
          <w:b/>
          <w:sz w:val="20"/>
          <w:szCs w:val="20"/>
        </w:rPr>
        <w:t>4. Results and Discussion</w:t>
      </w:r>
    </w:p>
    <w:p w14:paraId="329FDB6B" w14:textId="08144369" w:rsidR="000B7B7E" w:rsidRDefault="00771C12" w:rsidP="0004162D">
      <w:pPr>
        <w:spacing w:line="360" w:lineRule="auto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 xml:space="preserve">An example of the DSC traces for cure and post cure are shown in Figure 3 a and b respectively. As explained previously the areas under these curves are used in the calculations of percent of cure (Equations </w:t>
      </w:r>
      <w:r w:rsidR="00545DB7">
        <w:rPr>
          <w:rFonts w:ascii="Times New Roman" w:hAnsi="Times New Roman" w:cs="Times New Roman"/>
          <w:sz w:val="20"/>
          <w:szCs w:val="20"/>
        </w:rPr>
        <w:t xml:space="preserve">3 and 6). </w:t>
      </w:r>
    </w:p>
    <w:p w14:paraId="2B9B3DBD" w14:textId="27DADEE5" w:rsidR="0099089E" w:rsidRDefault="0099089E" w:rsidP="0004162D">
      <w:pPr>
        <w:spacing w:after="0" w:line="36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0E5DED">
        <w:rPr>
          <w:noProof/>
        </w:rPr>
        <w:lastRenderedPageBreak/>
        <w:drawing>
          <wp:inline distT="0" distB="0" distL="0" distR="0" wp14:anchorId="379D988F" wp14:editId="11EDFC86">
            <wp:extent cx="2698321" cy="1962937"/>
            <wp:effectExtent l="0" t="0" r="6985" b="18415"/>
            <wp:docPr id="41" name="Chart 1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1"/>
              </a:graphicData>
            </a:graphic>
          </wp:inline>
        </w:drawing>
      </w:r>
      <w:r w:rsidR="00813782">
        <w:rPr>
          <w:rFonts w:ascii="Times New Roman" w:hAnsi="Times New Roman" w:cs="Times New Roman"/>
          <w:sz w:val="20"/>
          <w:szCs w:val="20"/>
        </w:rPr>
        <w:tab/>
      </w:r>
      <w:r w:rsidR="006A3F7A" w:rsidRPr="000E5DED">
        <w:rPr>
          <w:noProof/>
        </w:rPr>
        <w:drawing>
          <wp:inline distT="0" distB="0" distL="0" distR="0" wp14:anchorId="6F983515" wp14:editId="2EA95A00">
            <wp:extent cx="2754420" cy="2120510"/>
            <wp:effectExtent l="0" t="0" r="8255" b="13335"/>
            <wp:docPr id="42" name="Chart 2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2"/>
              </a:graphicData>
            </a:graphic>
          </wp:inline>
        </w:drawing>
      </w:r>
      <w:r w:rsidR="002835A0">
        <w:rPr>
          <w:rFonts w:ascii="Times New Roman" w:hAnsi="Times New Roman" w:cs="Times New Roman"/>
          <w:sz w:val="20"/>
          <w:szCs w:val="20"/>
        </w:rPr>
        <w:tab/>
      </w:r>
      <w:r w:rsidR="002835A0">
        <w:rPr>
          <w:rFonts w:ascii="Times New Roman" w:hAnsi="Times New Roman" w:cs="Times New Roman"/>
          <w:sz w:val="20"/>
          <w:szCs w:val="20"/>
        </w:rPr>
        <w:tab/>
      </w:r>
      <w:r w:rsidR="002835A0">
        <w:rPr>
          <w:rFonts w:ascii="Times New Roman" w:hAnsi="Times New Roman" w:cs="Times New Roman"/>
          <w:sz w:val="20"/>
          <w:szCs w:val="20"/>
        </w:rPr>
        <w:tab/>
      </w:r>
      <w:r w:rsidR="006A3F7A">
        <w:rPr>
          <w:rFonts w:ascii="Times New Roman" w:hAnsi="Times New Roman" w:cs="Times New Roman"/>
          <w:sz w:val="20"/>
          <w:szCs w:val="20"/>
        </w:rPr>
        <w:tab/>
      </w:r>
      <w:r w:rsidR="006A3F7A">
        <w:rPr>
          <w:rFonts w:ascii="Times New Roman" w:hAnsi="Times New Roman" w:cs="Times New Roman"/>
          <w:sz w:val="20"/>
          <w:szCs w:val="20"/>
        </w:rPr>
        <w:tab/>
      </w:r>
      <w:r w:rsidR="00813782">
        <w:rPr>
          <w:rFonts w:ascii="Times New Roman" w:hAnsi="Times New Roman" w:cs="Times New Roman"/>
          <w:sz w:val="20"/>
          <w:szCs w:val="20"/>
        </w:rPr>
        <w:t>(a)</w:t>
      </w:r>
      <w:r w:rsidR="00813782">
        <w:rPr>
          <w:rFonts w:ascii="Times New Roman" w:hAnsi="Times New Roman" w:cs="Times New Roman"/>
          <w:sz w:val="20"/>
          <w:szCs w:val="20"/>
        </w:rPr>
        <w:tab/>
      </w:r>
      <w:r w:rsidR="00813782">
        <w:rPr>
          <w:rFonts w:ascii="Times New Roman" w:hAnsi="Times New Roman" w:cs="Times New Roman"/>
          <w:sz w:val="20"/>
          <w:szCs w:val="20"/>
        </w:rPr>
        <w:tab/>
      </w:r>
      <w:r w:rsidR="00813782">
        <w:rPr>
          <w:rFonts w:ascii="Times New Roman" w:hAnsi="Times New Roman" w:cs="Times New Roman"/>
          <w:sz w:val="20"/>
          <w:szCs w:val="20"/>
        </w:rPr>
        <w:tab/>
      </w:r>
      <w:r w:rsidR="00813782">
        <w:rPr>
          <w:rFonts w:ascii="Times New Roman" w:hAnsi="Times New Roman" w:cs="Times New Roman"/>
          <w:sz w:val="20"/>
          <w:szCs w:val="20"/>
        </w:rPr>
        <w:tab/>
      </w:r>
      <w:r w:rsidR="00813782">
        <w:rPr>
          <w:rFonts w:ascii="Times New Roman" w:hAnsi="Times New Roman" w:cs="Times New Roman"/>
          <w:sz w:val="20"/>
          <w:szCs w:val="20"/>
        </w:rPr>
        <w:tab/>
      </w:r>
      <w:r w:rsidR="00813782">
        <w:rPr>
          <w:rFonts w:ascii="Times New Roman" w:hAnsi="Times New Roman" w:cs="Times New Roman"/>
          <w:sz w:val="20"/>
          <w:szCs w:val="20"/>
        </w:rPr>
        <w:tab/>
      </w:r>
      <w:r>
        <w:rPr>
          <w:rFonts w:ascii="Times New Roman" w:hAnsi="Times New Roman" w:cs="Times New Roman"/>
          <w:sz w:val="20"/>
          <w:szCs w:val="20"/>
        </w:rPr>
        <w:t xml:space="preserve">   (b)</w:t>
      </w:r>
    </w:p>
    <w:p w14:paraId="19E6D3F1" w14:textId="6454E3DA" w:rsidR="00730276" w:rsidRDefault="0099089E" w:rsidP="001201A7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0"/>
          <w:szCs w:val="20"/>
        </w:rPr>
      </w:pPr>
      <w:r w:rsidRPr="00720176">
        <w:rPr>
          <w:rFonts w:ascii="Times New Roman" w:hAnsi="Times New Roman" w:cs="Times New Roman"/>
          <w:b/>
          <w:bCs/>
          <w:sz w:val="20"/>
          <w:szCs w:val="20"/>
        </w:rPr>
        <w:t xml:space="preserve">Figure </w:t>
      </w:r>
      <w:r w:rsidR="00771C12">
        <w:rPr>
          <w:rFonts w:ascii="Times New Roman" w:hAnsi="Times New Roman" w:cs="Times New Roman"/>
          <w:b/>
          <w:bCs/>
          <w:sz w:val="20"/>
          <w:szCs w:val="20"/>
        </w:rPr>
        <w:t>3</w:t>
      </w:r>
      <w:r w:rsidR="001201A7">
        <w:rPr>
          <w:rFonts w:ascii="Times New Roman" w:hAnsi="Times New Roman" w:cs="Times New Roman"/>
          <w:b/>
          <w:bCs/>
          <w:sz w:val="20"/>
          <w:szCs w:val="20"/>
        </w:rPr>
        <w:t>.</w:t>
      </w:r>
      <w:r w:rsidRPr="00720176">
        <w:rPr>
          <w:rFonts w:ascii="Times New Roman" w:hAnsi="Times New Roman" w:cs="Times New Roman"/>
          <w:b/>
          <w:bCs/>
          <w:sz w:val="20"/>
          <w:szCs w:val="20"/>
        </w:rPr>
        <w:t xml:space="preserve"> Example DSC traces of: (a) curing at 140°C and (b) post curing of the same sample, resorcinol diglycidyl etherand </w:t>
      </w:r>
      <w:r w:rsidRPr="00D92D66">
        <w:rPr>
          <w:rFonts w:ascii="Times New Roman" w:hAnsi="Times New Roman" w:cs="Times New Roman"/>
          <w:b/>
          <w:bCs/>
          <w:i/>
          <w:sz w:val="20"/>
          <w:szCs w:val="20"/>
        </w:rPr>
        <w:t>o</w:t>
      </w:r>
      <w:r w:rsidRPr="00D92D66">
        <w:rPr>
          <w:rFonts w:ascii="Times New Roman" w:hAnsi="Times New Roman" w:cs="Times New Roman"/>
          <w:b/>
          <w:bCs/>
          <w:sz w:val="20"/>
          <w:szCs w:val="20"/>
        </w:rPr>
        <w:t>-phenylene diamine</w:t>
      </w:r>
      <w:r w:rsidRPr="00720176">
        <w:rPr>
          <w:rFonts w:ascii="Times New Roman" w:hAnsi="Times New Roman" w:cs="Times New Roman"/>
          <w:b/>
          <w:bCs/>
          <w:sz w:val="20"/>
          <w:szCs w:val="20"/>
        </w:rPr>
        <w:t xml:space="preserve"> at 229°C</w:t>
      </w:r>
      <w:r>
        <w:rPr>
          <w:rFonts w:ascii="Times New Roman" w:hAnsi="Times New Roman" w:cs="Times New Roman"/>
          <w:b/>
          <w:bCs/>
          <w:sz w:val="20"/>
          <w:szCs w:val="20"/>
        </w:rPr>
        <w:t xml:space="preserve">. The total heat is </w:t>
      </w:r>
      <w:r w:rsidR="007D191F">
        <w:rPr>
          <w:rFonts w:ascii="Times New Roman" w:hAnsi="Times New Roman" w:cs="Times New Roman"/>
          <w:b/>
          <w:bCs/>
          <w:sz w:val="20"/>
          <w:szCs w:val="20"/>
        </w:rPr>
        <w:t xml:space="preserve">the </w:t>
      </w:r>
      <w:r>
        <w:rPr>
          <w:rFonts w:ascii="Times New Roman" w:hAnsi="Times New Roman" w:cs="Times New Roman"/>
          <w:b/>
          <w:bCs/>
          <w:sz w:val="20"/>
          <w:szCs w:val="20"/>
        </w:rPr>
        <w:t>area between the curve and the baseline.</w:t>
      </w:r>
    </w:p>
    <w:p w14:paraId="77B09FB2" w14:textId="77777777" w:rsidR="0004162D" w:rsidRDefault="0004162D" w:rsidP="0004162D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0"/>
          <w:szCs w:val="20"/>
        </w:rPr>
      </w:pPr>
    </w:p>
    <w:p w14:paraId="3395546A" w14:textId="2870904A" w:rsidR="0099089E" w:rsidRDefault="00D44652" w:rsidP="0004162D">
      <w:pPr>
        <w:spacing w:after="0" w:line="360" w:lineRule="auto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4.1</w:t>
      </w:r>
      <w:r w:rsidR="0099089E" w:rsidRPr="005946B4">
        <w:rPr>
          <w:rFonts w:ascii="Times New Roman" w:hAnsi="Times New Roman" w:cs="Times New Roman"/>
          <w:sz w:val="20"/>
          <w:szCs w:val="20"/>
        </w:rPr>
        <w:t xml:space="preserve"> </w:t>
      </w:r>
      <w:r w:rsidR="008524EC">
        <w:rPr>
          <w:rFonts w:ascii="Times New Roman" w:hAnsi="Times New Roman" w:cs="Times New Roman"/>
          <w:sz w:val="20"/>
          <w:szCs w:val="20"/>
        </w:rPr>
        <w:t>DSC results</w:t>
      </w:r>
    </w:p>
    <w:p w14:paraId="2C021E86" w14:textId="77777777" w:rsidR="00040A28" w:rsidRDefault="00040A28" w:rsidP="0004162D">
      <w:pPr>
        <w:spacing w:after="0" w:line="360" w:lineRule="auto"/>
        <w:jc w:val="both"/>
        <w:rPr>
          <w:rFonts w:ascii="Times New Roman" w:hAnsi="Times New Roman" w:cs="Times New Roman"/>
          <w:sz w:val="20"/>
          <w:szCs w:val="20"/>
        </w:rPr>
      </w:pPr>
    </w:p>
    <w:p w14:paraId="19D7DF11" w14:textId="3E53E5EB" w:rsidR="00B31D26" w:rsidRDefault="00D44652" w:rsidP="007D24F4">
      <w:pPr>
        <w:spacing w:after="0" w:line="360" w:lineRule="auto"/>
        <w:jc w:val="both"/>
        <w:rPr>
          <w:rFonts w:ascii="Times New Roman" w:hAnsi="Times New Roman" w:cs="Times New Roman"/>
          <w:bCs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 xml:space="preserve">Table 1 summarizes the results of all </w:t>
      </w:r>
      <w:r w:rsidR="00C4230A">
        <w:rPr>
          <w:rFonts w:ascii="Times New Roman" w:hAnsi="Times New Roman" w:cs="Times New Roman"/>
          <w:sz w:val="20"/>
          <w:szCs w:val="20"/>
        </w:rPr>
        <w:t xml:space="preserve">DSC </w:t>
      </w:r>
      <w:r>
        <w:rPr>
          <w:rFonts w:ascii="Times New Roman" w:hAnsi="Times New Roman" w:cs="Times New Roman"/>
          <w:sz w:val="20"/>
          <w:szCs w:val="20"/>
        </w:rPr>
        <w:t>experiments. T</w:t>
      </w:r>
      <w:r w:rsidRPr="00E00F6E">
        <w:rPr>
          <w:rFonts w:ascii="Times New Roman" w:hAnsi="Times New Roman" w:cs="Times New Roman"/>
          <w:sz w:val="20"/>
          <w:szCs w:val="20"/>
        </w:rPr>
        <w:t>he maximum curing rate</w:t>
      </w:r>
      <w:r w:rsidR="00CB05CA">
        <w:rPr>
          <w:rFonts w:ascii="Times New Roman" w:hAnsi="Times New Roman" w:cs="Times New Roman"/>
          <w:sz w:val="20"/>
          <w:szCs w:val="20"/>
        </w:rPr>
        <w:t xml:space="preserve"> at 140</w:t>
      </w:r>
      <w:r w:rsidR="00CB05CA" w:rsidRPr="008B2645">
        <w:rPr>
          <w:rFonts w:ascii="Times New Roman" w:hAnsi="Times New Roman" w:cs="Times New Roman"/>
          <w:sz w:val="20"/>
          <w:szCs w:val="20"/>
        </w:rPr>
        <w:t>°C</w:t>
      </w:r>
      <w:r w:rsidR="0047630F">
        <w:rPr>
          <w:rFonts w:ascii="Times New Roman" w:hAnsi="Times New Roman" w:cs="Times New Roman"/>
          <w:sz w:val="20"/>
          <w:szCs w:val="20"/>
        </w:rPr>
        <w:t xml:space="preserve"> </w:t>
      </w:r>
      <w:r w:rsidRPr="00E00F6E">
        <w:rPr>
          <w:rFonts w:ascii="Times New Roman" w:hAnsi="Times New Roman" w:cs="Times New Roman"/>
          <w:sz w:val="20"/>
          <w:szCs w:val="20"/>
        </w:rPr>
        <w:t>increases with the angle between the amine functional group.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="00C4230A" w:rsidRPr="00B31D26">
        <w:rPr>
          <w:rFonts w:ascii="Times New Roman" w:hAnsi="Times New Roman" w:cs="Times New Roman"/>
          <w:sz w:val="20"/>
          <w:szCs w:val="20"/>
        </w:rPr>
        <w:t>T</w:t>
      </w:r>
      <w:r w:rsidRPr="00B31D26">
        <w:rPr>
          <w:rFonts w:ascii="Times New Roman" w:hAnsi="Times New Roman" w:cs="Times New Roman"/>
          <w:sz w:val="20"/>
          <w:szCs w:val="20"/>
        </w:rPr>
        <w:t xml:space="preserve">his </w:t>
      </w:r>
      <w:r w:rsidR="00B31D26" w:rsidRPr="00B31D26">
        <w:rPr>
          <w:rFonts w:ascii="Times New Roman" w:hAnsi="Times New Roman" w:cs="Times New Roman"/>
          <w:sz w:val="20"/>
          <w:szCs w:val="20"/>
        </w:rPr>
        <w:t>makes sense because</w:t>
      </w:r>
      <w:r w:rsidRPr="00B31D26">
        <w:rPr>
          <w:rFonts w:ascii="Times New Roman" w:hAnsi="Times New Roman" w:cs="Times New Roman"/>
          <w:sz w:val="20"/>
          <w:szCs w:val="20"/>
        </w:rPr>
        <w:t xml:space="preserve"> steric hindrance </w:t>
      </w:r>
      <w:r w:rsidR="00B31D26" w:rsidRPr="00B31D26">
        <w:rPr>
          <w:rFonts w:ascii="Times New Roman" w:hAnsi="Times New Roman" w:cs="Times New Roman"/>
          <w:sz w:val="20"/>
          <w:szCs w:val="20"/>
        </w:rPr>
        <w:t>is</w:t>
      </w:r>
      <w:r w:rsidRPr="00B31D26">
        <w:rPr>
          <w:rFonts w:ascii="Times New Roman" w:hAnsi="Times New Roman" w:cs="Times New Roman"/>
          <w:sz w:val="20"/>
          <w:szCs w:val="20"/>
        </w:rPr>
        <w:t xml:space="preserve"> highest when functional</w:t>
      </w:r>
      <w:r>
        <w:rPr>
          <w:rFonts w:ascii="Times New Roman" w:hAnsi="Times New Roman" w:cs="Times New Roman"/>
          <w:sz w:val="20"/>
          <w:szCs w:val="20"/>
        </w:rPr>
        <w:t xml:space="preserve"> groups are closest to each other</w:t>
      </w:r>
      <w:r w:rsidRPr="00E00F6E">
        <w:rPr>
          <w:rFonts w:ascii="Times New Roman" w:hAnsi="Times New Roman" w:cs="Times New Roman"/>
          <w:sz w:val="20"/>
          <w:szCs w:val="20"/>
        </w:rPr>
        <w:t xml:space="preserve"> as in </w:t>
      </w:r>
      <w:r w:rsidRPr="00E00F6E">
        <w:rPr>
          <w:rFonts w:ascii="Times New Roman" w:hAnsi="Times New Roman" w:cs="Times New Roman"/>
          <w:bCs/>
          <w:i/>
          <w:sz w:val="20"/>
          <w:szCs w:val="20"/>
        </w:rPr>
        <w:t>o</w:t>
      </w:r>
      <w:r w:rsidRPr="00E00F6E">
        <w:rPr>
          <w:rFonts w:ascii="Times New Roman" w:hAnsi="Times New Roman" w:cs="Times New Roman"/>
          <w:bCs/>
          <w:sz w:val="20"/>
          <w:szCs w:val="20"/>
        </w:rPr>
        <w:t>-phenylene diamine and l</w:t>
      </w:r>
      <w:r>
        <w:rPr>
          <w:rFonts w:ascii="Times New Roman" w:hAnsi="Times New Roman" w:cs="Times New Roman"/>
          <w:bCs/>
          <w:sz w:val="20"/>
          <w:szCs w:val="20"/>
        </w:rPr>
        <w:t>owest when they</w:t>
      </w:r>
      <w:r w:rsidRPr="00E00F6E">
        <w:rPr>
          <w:rFonts w:ascii="Times New Roman" w:hAnsi="Times New Roman" w:cs="Times New Roman"/>
          <w:bCs/>
          <w:sz w:val="20"/>
          <w:szCs w:val="20"/>
        </w:rPr>
        <w:t xml:space="preserve"> are furthest apart as in</w:t>
      </w:r>
      <w:r>
        <w:rPr>
          <w:rFonts w:ascii="Times New Roman" w:hAnsi="Times New Roman" w:cs="Times New Roman"/>
          <w:bCs/>
          <w:sz w:val="20"/>
          <w:szCs w:val="20"/>
        </w:rPr>
        <w:t xml:space="preserve"> </w:t>
      </w:r>
      <w:r w:rsidRPr="00E00F6E">
        <w:rPr>
          <w:rFonts w:ascii="Times New Roman" w:hAnsi="Times New Roman" w:cs="Times New Roman"/>
          <w:bCs/>
          <w:i/>
          <w:sz w:val="20"/>
          <w:szCs w:val="20"/>
        </w:rPr>
        <w:t>p</w:t>
      </w:r>
      <w:r w:rsidRPr="00E00F6E">
        <w:rPr>
          <w:rFonts w:ascii="Times New Roman" w:hAnsi="Times New Roman" w:cs="Times New Roman"/>
          <w:bCs/>
          <w:sz w:val="20"/>
          <w:szCs w:val="20"/>
        </w:rPr>
        <w:t>-phenylene diamine.</w:t>
      </w:r>
      <w:r>
        <w:rPr>
          <w:rFonts w:ascii="Times New Roman" w:hAnsi="Times New Roman" w:cs="Times New Roman"/>
          <w:bCs/>
          <w:sz w:val="20"/>
          <w:szCs w:val="20"/>
        </w:rPr>
        <w:t xml:space="preserve"> </w:t>
      </w:r>
      <w:r w:rsidR="00CB05CA" w:rsidRPr="008B2645">
        <w:rPr>
          <w:rFonts w:ascii="Times New Roman" w:hAnsi="Times New Roman" w:cs="Times New Roman"/>
          <w:sz w:val="20"/>
          <w:szCs w:val="20"/>
        </w:rPr>
        <w:t>Aft</w:t>
      </w:r>
      <w:r w:rsidR="00CB05CA">
        <w:rPr>
          <w:rFonts w:ascii="Times New Roman" w:hAnsi="Times New Roman" w:cs="Times New Roman"/>
          <w:sz w:val="20"/>
          <w:szCs w:val="20"/>
        </w:rPr>
        <w:t>er curing,</w:t>
      </w:r>
      <w:r w:rsidR="00CB05CA" w:rsidRPr="008B2645">
        <w:rPr>
          <w:rFonts w:ascii="Times New Roman" w:hAnsi="Times New Roman" w:cs="Times New Roman"/>
          <w:sz w:val="20"/>
          <w:szCs w:val="20"/>
        </w:rPr>
        <w:t xml:space="preserve"> </w:t>
      </w:r>
      <w:r w:rsidR="00CB05CA">
        <w:rPr>
          <w:rFonts w:ascii="Times New Roman" w:hAnsi="Times New Roman" w:cs="Times New Roman"/>
          <w:sz w:val="20"/>
          <w:szCs w:val="20"/>
        </w:rPr>
        <w:t xml:space="preserve">the </w:t>
      </w:r>
      <w:r w:rsidR="00CB05CA" w:rsidRPr="00865924">
        <w:rPr>
          <w:rFonts w:ascii="Times New Roman" w:hAnsi="Times New Roman" w:cs="Times New Roman"/>
          <w:bCs/>
          <w:i/>
          <w:sz w:val="20"/>
          <w:szCs w:val="20"/>
        </w:rPr>
        <w:t>o</w:t>
      </w:r>
      <w:r w:rsidR="00CB05CA">
        <w:rPr>
          <w:rFonts w:ascii="Times New Roman" w:hAnsi="Times New Roman" w:cs="Times New Roman"/>
          <w:bCs/>
          <w:i/>
          <w:sz w:val="20"/>
          <w:szCs w:val="20"/>
        </w:rPr>
        <w:t xml:space="preserve">, m </w:t>
      </w:r>
      <w:r w:rsidR="00CB05CA" w:rsidRPr="004A586B">
        <w:rPr>
          <w:rFonts w:ascii="Times New Roman" w:hAnsi="Times New Roman" w:cs="Times New Roman"/>
          <w:bCs/>
          <w:iCs/>
          <w:sz w:val="20"/>
          <w:szCs w:val="20"/>
        </w:rPr>
        <w:t>and</w:t>
      </w:r>
      <w:r w:rsidR="00CB05CA">
        <w:rPr>
          <w:rFonts w:ascii="Times New Roman" w:hAnsi="Times New Roman" w:cs="Times New Roman"/>
          <w:bCs/>
          <w:i/>
          <w:sz w:val="20"/>
          <w:szCs w:val="20"/>
        </w:rPr>
        <w:t xml:space="preserve"> p</w:t>
      </w:r>
      <w:r w:rsidR="00CB05CA" w:rsidRPr="00865924">
        <w:rPr>
          <w:rFonts w:ascii="Times New Roman" w:hAnsi="Times New Roman" w:cs="Times New Roman"/>
          <w:bCs/>
          <w:sz w:val="20"/>
          <w:szCs w:val="20"/>
        </w:rPr>
        <w:t>-phenylene diamine</w:t>
      </w:r>
      <w:r w:rsidR="00CB05CA">
        <w:rPr>
          <w:rFonts w:ascii="Times New Roman" w:hAnsi="Times New Roman" w:cs="Times New Roman"/>
          <w:bCs/>
          <w:sz w:val="20"/>
          <w:szCs w:val="20"/>
        </w:rPr>
        <w:t xml:space="preserve"> systems all</w:t>
      </w:r>
      <w:r w:rsidR="00CB05CA" w:rsidRPr="008B2645">
        <w:rPr>
          <w:rFonts w:ascii="Times New Roman" w:hAnsi="Times New Roman" w:cs="Times New Roman"/>
          <w:sz w:val="20"/>
          <w:szCs w:val="20"/>
        </w:rPr>
        <w:t xml:space="preserve"> have a percent of cure of </w:t>
      </w:r>
      <w:r w:rsidR="00CB05CA">
        <w:rPr>
          <w:rFonts w:ascii="Times New Roman" w:hAnsi="Times New Roman" w:cs="Times New Roman"/>
          <w:sz w:val="20"/>
          <w:szCs w:val="20"/>
        </w:rPr>
        <w:t>~</w:t>
      </w:r>
      <w:r w:rsidR="00CB05CA" w:rsidRPr="008B2645">
        <w:rPr>
          <w:rFonts w:ascii="Times New Roman" w:hAnsi="Times New Roman" w:cs="Times New Roman"/>
          <w:sz w:val="20"/>
          <w:szCs w:val="20"/>
        </w:rPr>
        <w:t>70% and a T</w:t>
      </w:r>
      <w:r w:rsidR="00CB05CA" w:rsidRPr="008B2645">
        <w:rPr>
          <w:rFonts w:ascii="Times New Roman" w:hAnsi="Times New Roman" w:cs="Times New Roman"/>
          <w:sz w:val="20"/>
          <w:szCs w:val="20"/>
          <w:vertAlign w:val="subscript"/>
        </w:rPr>
        <w:t>g</w:t>
      </w:r>
      <w:r w:rsidR="00CB05CA" w:rsidRPr="008B2645">
        <w:rPr>
          <w:rFonts w:ascii="Times New Roman" w:hAnsi="Times New Roman" w:cs="Times New Roman"/>
          <w:sz w:val="20"/>
          <w:szCs w:val="20"/>
        </w:rPr>
        <w:t xml:space="preserve"> of </w:t>
      </w:r>
      <w:r w:rsidR="00CB05CA">
        <w:rPr>
          <w:rFonts w:ascii="Times New Roman" w:hAnsi="Times New Roman" w:cs="Times New Roman"/>
          <w:sz w:val="20"/>
          <w:szCs w:val="20"/>
        </w:rPr>
        <w:t>~</w:t>
      </w:r>
      <w:r w:rsidR="00CB05CA" w:rsidRPr="008B2645">
        <w:rPr>
          <w:rFonts w:ascii="Times New Roman" w:hAnsi="Times New Roman" w:cs="Times New Roman"/>
          <w:sz w:val="20"/>
          <w:szCs w:val="20"/>
        </w:rPr>
        <w:t>125°C</w:t>
      </w:r>
      <w:r w:rsidR="00CB05CA">
        <w:rPr>
          <w:rFonts w:ascii="Times New Roman" w:hAnsi="Times New Roman" w:cs="Times New Roman"/>
          <w:sz w:val="20"/>
          <w:szCs w:val="20"/>
        </w:rPr>
        <w:t xml:space="preserve">. </w:t>
      </w:r>
      <w:r w:rsidR="00CB05CA" w:rsidRPr="00B31D26">
        <w:rPr>
          <w:rFonts w:ascii="Times New Roman" w:hAnsi="Times New Roman" w:cs="Times New Roman"/>
          <w:bCs/>
          <w:sz w:val="20"/>
          <w:szCs w:val="20"/>
        </w:rPr>
        <w:t>We assume</w:t>
      </w:r>
      <w:r w:rsidR="00CB05CA" w:rsidRPr="00397488">
        <w:rPr>
          <w:rFonts w:ascii="Times New Roman" w:hAnsi="Times New Roman" w:cs="Times New Roman"/>
          <w:bCs/>
          <w:sz w:val="20"/>
          <w:szCs w:val="20"/>
        </w:rPr>
        <w:t xml:space="preserve"> that steric hindranc</w:t>
      </w:r>
      <w:r w:rsidR="00CB05CA">
        <w:rPr>
          <w:rFonts w:ascii="Times New Roman" w:hAnsi="Times New Roman" w:cs="Times New Roman"/>
          <w:bCs/>
          <w:sz w:val="20"/>
          <w:szCs w:val="20"/>
        </w:rPr>
        <w:t xml:space="preserve">e and </w:t>
      </w:r>
      <w:r w:rsidR="00CB05CA" w:rsidRPr="00295284">
        <w:rPr>
          <w:rFonts w:ascii="Times New Roman" w:hAnsi="Times New Roman" w:cs="Times New Roman"/>
          <w:sz w:val="20"/>
          <w:szCs w:val="20"/>
        </w:rPr>
        <w:t>nucleophilicity</w:t>
      </w:r>
      <w:r w:rsidR="00CB05CA" w:rsidRPr="00295284">
        <w:rPr>
          <w:rFonts w:ascii="Times New Roman" w:hAnsi="Times New Roman" w:cs="Times New Roman"/>
          <w:sz w:val="20"/>
          <w:szCs w:val="20"/>
        </w:rPr>
        <w:fldChar w:fldCharType="begin"/>
      </w:r>
      <w:r w:rsidR="00CB05CA" w:rsidRPr="00295284">
        <w:rPr>
          <w:rFonts w:ascii="Times New Roman" w:hAnsi="Times New Roman" w:cs="Times New Roman"/>
          <w:sz w:val="20"/>
          <w:szCs w:val="20"/>
        </w:rPr>
        <w:instrText>ADDIN RW.CITE{{28 Ehlers, Jan-Eric 2007}}</w:instrText>
      </w:r>
      <w:r w:rsidR="00CB05CA" w:rsidRPr="00295284">
        <w:rPr>
          <w:rFonts w:ascii="Times New Roman" w:hAnsi="Times New Roman" w:cs="Times New Roman"/>
          <w:sz w:val="20"/>
          <w:szCs w:val="20"/>
        </w:rPr>
        <w:fldChar w:fldCharType="end"/>
      </w:r>
      <w:r w:rsidR="002C1875">
        <w:rPr>
          <w:rFonts w:ascii="Times New Roman" w:hAnsi="Times New Roman" w:cs="Times New Roman"/>
          <w:bCs/>
          <w:sz w:val="20"/>
          <w:szCs w:val="20"/>
        </w:rPr>
        <w:t xml:space="preserve"> affect</w:t>
      </w:r>
      <w:r w:rsidR="00CB05CA">
        <w:rPr>
          <w:rFonts w:ascii="Times New Roman" w:hAnsi="Times New Roman" w:cs="Times New Roman"/>
          <w:bCs/>
          <w:sz w:val="20"/>
          <w:szCs w:val="20"/>
        </w:rPr>
        <w:t xml:space="preserve"> the curing rate</w:t>
      </w:r>
      <w:r w:rsidR="002C1875">
        <w:rPr>
          <w:rFonts w:ascii="Times New Roman" w:hAnsi="Times New Roman" w:cs="Times New Roman"/>
          <w:bCs/>
          <w:sz w:val="20"/>
          <w:szCs w:val="20"/>
        </w:rPr>
        <w:t xml:space="preserve"> most significantly during </w:t>
      </w:r>
      <w:r w:rsidR="00CB05CA" w:rsidRPr="00397488">
        <w:rPr>
          <w:rFonts w:ascii="Times New Roman" w:hAnsi="Times New Roman" w:cs="Times New Roman"/>
          <w:bCs/>
          <w:sz w:val="20"/>
          <w:szCs w:val="20"/>
        </w:rPr>
        <w:t>post cur</w:t>
      </w:r>
      <w:r w:rsidR="00CB05CA">
        <w:rPr>
          <w:rFonts w:ascii="Times New Roman" w:hAnsi="Times New Roman" w:cs="Times New Roman"/>
          <w:bCs/>
          <w:sz w:val="20"/>
          <w:szCs w:val="20"/>
        </w:rPr>
        <w:t>e</w:t>
      </w:r>
      <w:r w:rsidR="002C1875">
        <w:rPr>
          <w:rFonts w:ascii="Times New Roman" w:hAnsi="Times New Roman" w:cs="Times New Roman"/>
          <w:bCs/>
          <w:sz w:val="20"/>
          <w:szCs w:val="20"/>
        </w:rPr>
        <w:t xml:space="preserve"> as well</w:t>
      </w:r>
      <w:r w:rsidR="00CB05CA" w:rsidRPr="00397488">
        <w:rPr>
          <w:rFonts w:ascii="Times New Roman" w:hAnsi="Times New Roman" w:cs="Times New Roman"/>
          <w:bCs/>
          <w:sz w:val="20"/>
          <w:szCs w:val="20"/>
        </w:rPr>
        <w:t>.</w:t>
      </w:r>
    </w:p>
    <w:p w14:paraId="2C639348" w14:textId="77777777" w:rsidR="001E0CBB" w:rsidRDefault="001E0CBB" w:rsidP="0004162D">
      <w:pPr>
        <w:spacing w:after="0" w:line="360" w:lineRule="auto"/>
        <w:jc w:val="both"/>
        <w:rPr>
          <w:rFonts w:ascii="Times New Roman" w:hAnsi="Times New Roman" w:cs="Times New Roman"/>
          <w:bCs/>
          <w:sz w:val="20"/>
          <w:szCs w:val="20"/>
        </w:rPr>
      </w:pPr>
    </w:p>
    <w:p w14:paraId="120F565F" w14:textId="397C78BA" w:rsidR="00D44652" w:rsidRDefault="00D44652" w:rsidP="0004162D">
      <w:pPr>
        <w:spacing w:after="0" w:line="360" w:lineRule="auto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bCs/>
          <w:sz w:val="20"/>
          <w:szCs w:val="20"/>
        </w:rPr>
        <w:t>After post curing a</w:t>
      </w:r>
      <w:r w:rsidRPr="00E1271E">
        <w:rPr>
          <w:rFonts w:ascii="Times New Roman" w:hAnsi="Times New Roman" w:cs="Times New Roman"/>
          <w:bCs/>
          <w:sz w:val="20"/>
          <w:szCs w:val="20"/>
        </w:rPr>
        <w:t xml:space="preserve">t </w:t>
      </w:r>
      <w:r w:rsidRPr="00E1271E">
        <w:rPr>
          <w:rFonts w:ascii="Times New Roman" w:hAnsi="Times New Roman" w:cs="Times New Roman"/>
          <w:sz w:val="20"/>
          <w:szCs w:val="20"/>
        </w:rPr>
        <w:t>T</w:t>
      </w:r>
      <w:r w:rsidRPr="00E1271E">
        <w:rPr>
          <w:rFonts w:ascii="Times New Roman" w:hAnsi="Times New Roman" w:cs="Times New Roman"/>
          <w:sz w:val="20"/>
          <w:szCs w:val="20"/>
          <w:vertAlign w:val="subscript"/>
        </w:rPr>
        <w:t>g140°C</w:t>
      </w:r>
      <w:r w:rsidRPr="00E1271E">
        <w:rPr>
          <w:rFonts w:ascii="Times New Roman" w:hAnsi="Times New Roman" w:cs="Times New Roman"/>
          <w:sz w:val="20"/>
          <w:szCs w:val="20"/>
        </w:rPr>
        <w:t xml:space="preserve"> +100 °C</w:t>
      </w:r>
      <w:r>
        <w:rPr>
          <w:rFonts w:ascii="Times New Roman" w:hAnsi="Times New Roman" w:cs="Times New Roman"/>
          <w:sz w:val="20"/>
          <w:szCs w:val="20"/>
        </w:rPr>
        <w:t xml:space="preserve">, </w:t>
      </w:r>
      <w:r w:rsidR="002C1875">
        <w:rPr>
          <w:rFonts w:ascii="Times New Roman" w:hAnsi="Times New Roman" w:cs="Times New Roman"/>
          <w:sz w:val="20"/>
          <w:szCs w:val="20"/>
        </w:rPr>
        <w:t xml:space="preserve">where the systems with isomeric monomers are at or very close to their topological limits, </w:t>
      </w:r>
      <w:r w:rsidR="00CB05CA">
        <w:rPr>
          <w:rFonts w:ascii="Times New Roman" w:hAnsi="Times New Roman" w:cs="Times New Roman"/>
          <w:sz w:val="20"/>
          <w:szCs w:val="20"/>
        </w:rPr>
        <w:t>the</w:t>
      </w:r>
      <w:r>
        <w:rPr>
          <w:rFonts w:ascii="Times New Roman" w:hAnsi="Times New Roman" w:cs="Times New Roman"/>
          <w:sz w:val="20"/>
          <w:szCs w:val="20"/>
        </w:rPr>
        <w:t xml:space="preserve"> difference</w:t>
      </w:r>
      <w:r w:rsidR="00CB05CA">
        <w:rPr>
          <w:rFonts w:ascii="Times New Roman" w:hAnsi="Times New Roman" w:cs="Times New Roman"/>
          <w:sz w:val="20"/>
          <w:szCs w:val="20"/>
        </w:rPr>
        <w:t>s</w:t>
      </w:r>
      <w:r w:rsidR="002C1875">
        <w:rPr>
          <w:rFonts w:ascii="Times New Roman" w:hAnsi="Times New Roman" w:cs="Times New Roman"/>
          <w:sz w:val="20"/>
          <w:szCs w:val="20"/>
        </w:rPr>
        <w:t xml:space="preserve"> between their</w:t>
      </w:r>
      <w:r>
        <w:rPr>
          <w:rFonts w:ascii="Times New Roman" w:hAnsi="Times New Roman" w:cs="Times New Roman"/>
          <w:sz w:val="20"/>
          <w:szCs w:val="20"/>
        </w:rPr>
        <w:t xml:space="preserve"> T</w:t>
      </w:r>
      <w:r>
        <w:rPr>
          <w:rFonts w:ascii="Times New Roman" w:hAnsi="Times New Roman" w:cs="Times New Roman"/>
          <w:sz w:val="20"/>
          <w:szCs w:val="20"/>
          <w:vertAlign w:val="subscript"/>
        </w:rPr>
        <w:t>g</w:t>
      </w:r>
      <w:r w:rsidR="00CB05CA">
        <w:rPr>
          <w:rFonts w:ascii="Times New Roman" w:hAnsi="Times New Roman" w:cs="Times New Roman"/>
          <w:sz w:val="20"/>
          <w:szCs w:val="20"/>
        </w:rPr>
        <w:t xml:space="preserve"> are much more significant than those differences between the same systems after only cure</w:t>
      </w:r>
      <w:r>
        <w:rPr>
          <w:rFonts w:ascii="Times New Roman" w:hAnsi="Times New Roman" w:cs="Times New Roman"/>
          <w:sz w:val="20"/>
          <w:szCs w:val="20"/>
        </w:rPr>
        <w:t xml:space="preserve">. </w:t>
      </w:r>
      <w:r w:rsidR="00836055">
        <w:rPr>
          <w:rFonts w:ascii="Times New Roman" w:hAnsi="Times New Roman" w:cs="Times New Roman"/>
          <w:sz w:val="20"/>
          <w:szCs w:val="20"/>
        </w:rPr>
        <w:t>T</w:t>
      </w:r>
      <w:r>
        <w:rPr>
          <w:rFonts w:ascii="Times New Roman" w:hAnsi="Times New Roman" w:cs="Times New Roman"/>
          <w:sz w:val="20"/>
          <w:szCs w:val="20"/>
        </w:rPr>
        <w:t xml:space="preserve">his indicates that the angle between functional groups has a significant effect on the network properties </w:t>
      </w:r>
      <w:r w:rsidR="0047630F">
        <w:rPr>
          <w:rFonts w:ascii="Times New Roman" w:hAnsi="Times New Roman" w:cs="Times New Roman"/>
          <w:sz w:val="20"/>
          <w:szCs w:val="20"/>
        </w:rPr>
        <w:t>close to</w:t>
      </w:r>
      <w:r>
        <w:rPr>
          <w:rFonts w:ascii="Times New Roman" w:hAnsi="Times New Roman" w:cs="Times New Roman"/>
          <w:sz w:val="20"/>
          <w:szCs w:val="20"/>
        </w:rPr>
        <w:t xml:space="preserve"> the topological limit.</w:t>
      </w:r>
    </w:p>
    <w:p w14:paraId="001B0587" w14:textId="63BDF291" w:rsidR="001E0CBB" w:rsidRDefault="001E0CBB" w:rsidP="0004162D">
      <w:pPr>
        <w:spacing w:line="360" w:lineRule="auto"/>
        <w:rPr>
          <w:rFonts w:ascii="Times New Roman" w:hAnsi="Times New Roman" w:cs="Times New Roman"/>
          <w:sz w:val="20"/>
          <w:szCs w:val="20"/>
        </w:rPr>
      </w:pPr>
    </w:p>
    <w:p w14:paraId="090FA1E2" w14:textId="37C22295" w:rsidR="00791378" w:rsidRDefault="00791378" w:rsidP="0004162D">
      <w:pPr>
        <w:spacing w:line="360" w:lineRule="auto"/>
        <w:rPr>
          <w:rFonts w:ascii="Times New Roman" w:hAnsi="Times New Roman" w:cs="Times New Roman"/>
          <w:sz w:val="20"/>
          <w:szCs w:val="20"/>
        </w:rPr>
      </w:pPr>
    </w:p>
    <w:p w14:paraId="2DB592E9" w14:textId="29D1B3E3" w:rsidR="00791378" w:rsidRDefault="00791378" w:rsidP="0004162D">
      <w:pPr>
        <w:spacing w:line="360" w:lineRule="auto"/>
        <w:rPr>
          <w:rFonts w:ascii="Times New Roman" w:hAnsi="Times New Roman" w:cs="Times New Roman"/>
          <w:sz w:val="20"/>
          <w:szCs w:val="20"/>
        </w:rPr>
      </w:pPr>
    </w:p>
    <w:p w14:paraId="6CEECAA1" w14:textId="1FE0610D" w:rsidR="00791378" w:rsidRDefault="00791378" w:rsidP="0004162D">
      <w:pPr>
        <w:spacing w:line="360" w:lineRule="auto"/>
        <w:rPr>
          <w:rFonts w:ascii="Times New Roman" w:hAnsi="Times New Roman" w:cs="Times New Roman"/>
          <w:sz w:val="20"/>
          <w:szCs w:val="20"/>
        </w:rPr>
      </w:pPr>
    </w:p>
    <w:p w14:paraId="7DF7EC30" w14:textId="77777777" w:rsidR="00791378" w:rsidRDefault="00791378" w:rsidP="0004162D">
      <w:pPr>
        <w:spacing w:line="360" w:lineRule="auto"/>
      </w:pPr>
    </w:p>
    <w:tbl>
      <w:tblPr>
        <w:tblStyle w:val="TableGrid"/>
        <w:tblW w:w="9493" w:type="dxa"/>
        <w:tblLayout w:type="fixed"/>
        <w:tblCellMar>
          <w:top w:w="144" w:type="dxa"/>
          <w:left w:w="28" w:type="dxa"/>
          <w:bottom w:w="144" w:type="dxa"/>
          <w:right w:w="28" w:type="dxa"/>
        </w:tblCellMar>
        <w:tblLook w:val="04A0" w:firstRow="1" w:lastRow="0" w:firstColumn="1" w:lastColumn="0" w:noHBand="0" w:noVBand="1"/>
      </w:tblPr>
      <w:tblGrid>
        <w:gridCol w:w="1038"/>
        <w:gridCol w:w="375"/>
        <w:gridCol w:w="709"/>
        <w:gridCol w:w="1559"/>
        <w:gridCol w:w="1417"/>
        <w:gridCol w:w="993"/>
        <w:gridCol w:w="850"/>
        <w:gridCol w:w="1559"/>
        <w:gridCol w:w="993"/>
      </w:tblGrid>
      <w:tr w:rsidR="000F0DA6" w:rsidRPr="007057C7" w14:paraId="623AD817" w14:textId="77777777" w:rsidTr="001201A7">
        <w:tc>
          <w:tcPr>
            <w:tcW w:w="9493" w:type="dxa"/>
            <w:gridSpan w:val="9"/>
            <w:vAlign w:val="center"/>
          </w:tcPr>
          <w:p w14:paraId="219EC010" w14:textId="77777777" w:rsidR="000F0DA6" w:rsidRPr="001201A7" w:rsidRDefault="000F0DA6" w:rsidP="001201A7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A491F"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>Table 1: Summary of study of geometric factors, angle and distance between amine functional groups*</w:t>
            </w:r>
          </w:p>
        </w:tc>
      </w:tr>
      <w:tr w:rsidR="000F0DA6" w:rsidRPr="00865924" w14:paraId="48833275" w14:textId="77777777" w:rsidTr="001201A7">
        <w:tc>
          <w:tcPr>
            <w:tcW w:w="1413" w:type="dxa"/>
            <w:gridSpan w:val="2"/>
            <w:vAlign w:val="center"/>
          </w:tcPr>
          <w:p w14:paraId="6AA48D6B" w14:textId="158A1D05" w:rsidR="000F0DA6" w:rsidRPr="001201A7" w:rsidRDefault="000F0DA6" w:rsidP="001201A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78" w:type="dxa"/>
            <w:gridSpan w:val="4"/>
            <w:tcBorders>
              <w:bottom w:val="nil"/>
            </w:tcBorders>
            <w:vAlign w:val="center"/>
          </w:tcPr>
          <w:p w14:paraId="17B6A406" w14:textId="7013A310" w:rsidR="000F0DA6" w:rsidRPr="001201A7" w:rsidRDefault="000F0DA6" w:rsidP="001201A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201A7">
              <w:rPr>
                <w:rFonts w:ascii="Times New Roman" w:hAnsi="Times New Roman" w:cs="Times New Roman"/>
                <w:b/>
                <w:sz w:val="20"/>
                <w:szCs w:val="20"/>
              </w:rPr>
              <w:t>Cure at 140°C</w:t>
            </w:r>
          </w:p>
        </w:tc>
        <w:tc>
          <w:tcPr>
            <w:tcW w:w="3402" w:type="dxa"/>
            <w:gridSpan w:val="3"/>
            <w:tcBorders>
              <w:bottom w:val="nil"/>
            </w:tcBorders>
            <w:vAlign w:val="center"/>
          </w:tcPr>
          <w:p w14:paraId="54BF433C" w14:textId="77777777" w:rsidR="000F0DA6" w:rsidRPr="001201A7" w:rsidRDefault="000F0DA6" w:rsidP="001201A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201A7">
              <w:rPr>
                <w:rFonts w:ascii="Times New Roman" w:hAnsi="Times New Roman" w:cs="Times New Roman"/>
                <w:b/>
                <w:sz w:val="20"/>
                <w:szCs w:val="20"/>
              </w:rPr>
              <w:t>Post cure at Tg140°C +100°C</w:t>
            </w:r>
          </w:p>
        </w:tc>
      </w:tr>
      <w:tr w:rsidR="000F0DA6" w:rsidRPr="00865924" w14:paraId="23CBCFB6" w14:textId="77777777" w:rsidTr="001201A7">
        <w:tc>
          <w:tcPr>
            <w:tcW w:w="1413" w:type="dxa"/>
            <w:gridSpan w:val="2"/>
            <w:vAlign w:val="center"/>
          </w:tcPr>
          <w:p w14:paraId="10E69A48" w14:textId="7BF9EA92" w:rsidR="000F0DA6" w:rsidRPr="007057C7" w:rsidRDefault="000F0DA6" w:rsidP="00040A28">
            <w:pPr>
              <w:spacing w:after="0" w:line="240" w:lineRule="auto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57C7">
              <w:rPr>
                <w:rFonts w:ascii="Times New Roman" w:hAnsi="Times New Roman" w:cs="Times New Roman"/>
                <w:b/>
                <w:sz w:val="20"/>
                <w:szCs w:val="20"/>
              </w:rPr>
              <w:t>Material and angle between amine groups (°)</w:t>
            </w:r>
          </w:p>
        </w:tc>
        <w:tc>
          <w:tcPr>
            <w:tcW w:w="709" w:type="dxa"/>
            <w:tcBorders>
              <w:bottom w:val="single" w:sz="8" w:space="0" w:color="auto"/>
            </w:tcBorders>
            <w:vAlign w:val="center"/>
          </w:tcPr>
          <w:p w14:paraId="79B9771F" w14:textId="77777777" w:rsidR="000F0DA6" w:rsidRPr="00865924" w:rsidRDefault="00B37F7D" w:rsidP="0004162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α</m:t>
                  </m:r>
                </m:e>
                <m:sub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T</m:t>
                  </m:r>
                </m:sub>
              </m:sSub>
            </m:oMath>
            <w:r w:rsidR="000F0DA6" w:rsidRPr="00865924">
              <w:rPr>
                <w:rFonts w:ascii="Times New Roman" w:hAnsi="Times New Roman" w:cs="Times New Roman"/>
                <w:sz w:val="20"/>
                <w:szCs w:val="20"/>
              </w:rPr>
              <w:t>(%)</w:t>
            </w:r>
          </w:p>
        </w:tc>
        <w:tc>
          <w:tcPr>
            <w:tcW w:w="1559" w:type="dxa"/>
            <w:tcBorders>
              <w:bottom w:val="single" w:sz="8" w:space="0" w:color="auto"/>
            </w:tcBorders>
            <w:vAlign w:val="center"/>
          </w:tcPr>
          <w:p w14:paraId="3D96DA37" w14:textId="202D23FC" w:rsidR="000F0DA6" w:rsidRDefault="00B37F7D" w:rsidP="0004162D">
            <w:pPr>
              <w:spacing w:after="0" w:line="360" w:lineRule="auto"/>
              <w:jc w:val="center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0"/>
                        <w:szCs w:val="20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0"/>
                        <w:szCs w:val="20"/>
                      </w:rPr>
                      <m:t>r,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0"/>
                            <w:szCs w:val="20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20"/>
                            <w:szCs w:val="20"/>
                          </w:rPr>
                          <m:t>cure</m:t>
                        </m:r>
                      </m:sub>
                    </m:sSub>
                  </m:sub>
                </m:sSub>
              </m:oMath>
            </m:oMathPara>
          </w:p>
          <w:p w14:paraId="5B1BDE97" w14:textId="5F3E580E" w:rsidR="000F0DA6" w:rsidRPr="00865924" w:rsidRDefault="000F0DA6" w:rsidP="0004162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D0B92">
              <w:rPr>
                <w:rFonts w:ascii="Times New Roman" w:hAnsi="Times New Roman" w:cs="Times New Roman"/>
              </w:rPr>
              <w:t>(mole/g mixt</w:t>
            </w:r>
            <w:r>
              <w:rPr>
                <w:rFonts w:ascii="Times New Roman" w:hAnsi="Times New Roman" w:cs="Times New Roman"/>
              </w:rPr>
              <w:t>ure)</w:t>
            </w:r>
          </w:p>
        </w:tc>
        <w:tc>
          <w:tcPr>
            <w:tcW w:w="1417" w:type="dxa"/>
            <w:tcBorders>
              <w:bottom w:val="single" w:sz="8" w:space="0" w:color="auto"/>
            </w:tcBorders>
            <w:vAlign w:val="center"/>
          </w:tcPr>
          <w:p w14:paraId="23B58B0C" w14:textId="33248D50" w:rsidR="000F0DA6" w:rsidRDefault="000F0DA6" w:rsidP="0004162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Max. curing rate</w:t>
            </w:r>
          </w:p>
          <w:p w14:paraId="57372A49" w14:textId="06A40C53" w:rsidR="000F0DA6" w:rsidRPr="00865924" w:rsidRDefault="000F0DA6" w:rsidP="0004162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mol/g· min)</w:t>
            </w:r>
          </w:p>
        </w:tc>
        <w:tc>
          <w:tcPr>
            <w:tcW w:w="993" w:type="dxa"/>
            <w:tcBorders>
              <w:bottom w:val="single" w:sz="8" w:space="0" w:color="auto"/>
            </w:tcBorders>
            <w:vAlign w:val="center"/>
          </w:tcPr>
          <w:p w14:paraId="7A5E0DC7" w14:textId="77777777" w:rsidR="000F0DA6" w:rsidRPr="00865924" w:rsidRDefault="000F0DA6" w:rsidP="0004162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65924">
              <w:rPr>
                <w:rFonts w:ascii="Times New Roman" w:hAnsi="Times New Roman" w:cs="Times New Roman"/>
                <w:sz w:val="20"/>
                <w:szCs w:val="20"/>
              </w:rPr>
              <w:t>T</w:t>
            </w:r>
            <w:r w:rsidRPr="00865924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g</w:t>
            </w:r>
            <w:r w:rsidRPr="00865924">
              <w:rPr>
                <w:rFonts w:ascii="Times New Roman" w:hAnsi="Times New Roman" w:cs="Times New Roman"/>
                <w:sz w:val="20"/>
                <w:szCs w:val="20"/>
              </w:rPr>
              <w:t xml:space="preserve"> (°C)</w:t>
            </w:r>
          </w:p>
        </w:tc>
        <w:tc>
          <w:tcPr>
            <w:tcW w:w="850" w:type="dxa"/>
            <w:tcBorders>
              <w:bottom w:val="single" w:sz="8" w:space="0" w:color="auto"/>
            </w:tcBorders>
            <w:vAlign w:val="center"/>
          </w:tcPr>
          <w:p w14:paraId="054394A4" w14:textId="77777777" w:rsidR="000F0DA6" w:rsidRPr="00865924" w:rsidRDefault="00B37F7D" w:rsidP="0004162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α</m:t>
                  </m:r>
                </m:e>
                <m:sub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U</m:t>
                  </m:r>
                </m:sub>
              </m:sSub>
            </m:oMath>
            <w:r w:rsidR="000F0DA6" w:rsidRPr="00865924">
              <w:rPr>
                <w:rFonts w:ascii="Times New Roman" w:hAnsi="Times New Roman" w:cs="Times New Roman"/>
                <w:sz w:val="20"/>
                <w:szCs w:val="20"/>
              </w:rPr>
              <w:t>(%)</w:t>
            </w:r>
          </w:p>
        </w:tc>
        <w:tc>
          <w:tcPr>
            <w:tcW w:w="1559" w:type="dxa"/>
            <w:tcBorders>
              <w:bottom w:val="single" w:sz="8" w:space="0" w:color="auto"/>
            </w:tcBorders>
            <w:vAlign w:val="center"/>
          </w:tcPr>
          <w:p w14:paraId="2EB4DCD3" w14:textId="77777777" w:rsidR="000F0DA6" w:rsidRDefault="00B37F7D" w:rsidP="0004162D">
            <w:pPr>
              <w:spacing w:after="0" w:line="360" w:lineRule="auto"/>
              <w:jc w:val="center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0"/>
                        <w:szCs w:val="20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0"/>
                        <w:szCs w:val="20"/>
                      </w:rPr>
                      <m:t>r,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0"/>
                            <w:szCs w:val="20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20"/>
                            <w:szCs w:val="20"/>
                          </w:rPr>
                          <m:t>post cure</m:t>
                        </m:r>
                      </m:sub>
                    </m:sSub>
                  </m:sub>
                </m:sSub>
              </m:oMath>
            </m:oMathPara>
          </w:p>
          <w:p w14:paraId="0CAA091C" w14:textId="5FD453CE" w:rsidR="000F0DA6" w:rsidRPr="004D0B92" w:rsidRDefault="00627DD6" w:rsidP="0004162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</w:rPr>
              <w:t>(mol</w:t>
            </w:r>
            <w:r w:rsidR="000F0DA6" w:rsidRPr="004D0B92">
              <w:rPr>
                <w:rFonts w:ascii="Times New Roman" w:hAnsi="Times New Roman" w:cs="Times New Roman"/>
              </w:rPr>
              <w:t>/g mixt</w:t>
            </w:r>
            <w:r w:rsidR="000F0DA6">
              <w:rPr>
                <w:rFonts w:ascii="Times New Roman" w:hAnsi="Times New Roman" w:cs="Times New Roman"/>
              </w:rPr>
              <w:t>ure)</w:t>
            </w:r>
          </w:p>
        </w:tc>
        <w:tc>
          <w:tcPr>
            <w:tcW w:w="993" w:type="dxa"/>
            <w:tcBorders>
              <w:bottom w:val="single" w:sz="8" w:space="0" w:color="auto"/>
            </w:tcBorders>
            <w:vAlign w:val="center"/>
          </w:tcPr>
          <w:p w14:paraId="722C2D1E" w14:textId="77777777" w:rsidR="000F0DA6" w:rsidRPr="00865924" w:rsidRDefault="000F0DA6" w:rsidP="0004162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65924">
              <w:rPr>
                <w:rFonts w:ascii="Times New Roman" w:hAnsi="Times New Roman" w:cs="Times New Roman"/>
                <w:sz w:val="20"/>
                <w:szCs w:val="20"/>
              </w:rPr>
              <w:t>T</w:t>
            </w:r>
            <w:r w:rsidRPr="00865924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g</w:t>
            </w:r>
            <w:r w:rsidRPr="00865924">
              <w:rPr>
                <w:rFonts w:ascii="Times New Roman" w:hAnsi="Times New Roman" w:cs="Times New Roman"/>
                <w:sz w:val="20"/>
                <w:szCs w:val="20"/>
              </w:rPr>
              <w:t xml:space="preserve"> (°C)</w:t>
            </w:r>
          </w:p>
        </w:tc>
      </w:tr>
      <w:tr w:rsidR="000F0DA6" w:rsidRPr="00865924" w14:paraId="67493771" w14:textId="77777777" w:rsidTr="001201A7">
        <w:tc>
          <w:tcPr>
            <w:tcW w:w="1038" w:type="dxa"/>
            <w:vAlign w:val="center"/>
          </w:tcPr>
          <w:p w14:paraId="5CEC3DAD" w14:textId="77777777" w:rsidR="000F0DA6" w:rsidRPr="007057C7" w:rsidRDefault="000F0DA6" w:rsidP="00040A28">
            <w:pPr>
              <w:spacing w:after="0" w:line="240" w:lineRule="auto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57C7">
              <w:rPr>
                <w:rFonts w:ascii="Times New Roman" w:hAnsi="Times New Roman" w:cs="Times New Roman"/>
                <w:b/>
                <w:bCs/>
                <w:i/>
                <w:sz w:val="20"/>
                <w:szCs w:val="20"/>
              </w:rPr>
              <w:t>o</w:t>
            </w:r>
            <w:r w:rsidRPr="007057C7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-phenylene diamine</w:t>
            </w:r>
          </w:p>
        </w:tc>
        <w:tc>
          <w:tcPr>
            <w:tcW w:w="375" w:type="dxa"/>
            <w:tcBorders>
              <w:right w:val="single" w:sz="8" w:space="0" w:color="auto"/>
            </w:tcBorders>
            <w:vAlign w:val="center"/>
          </w:tcPr>
          <w:p w14:paraId="6E06F767" w14:textId="77777777" w:rsidR="000F0DA6" w:rsidRPr="00865924" w:rsidRDefault="000F0DA6" w:rsidP="0004162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0</w:t>
            </w:r>
          </w:p>
        </w:tc>
        <w:tc>
          <w:tcPr>
            <w:tcW w:w="709" w:type="dxa"/>
            <w:tcBorders>
              <w:top w:val="single" w:sz="8" w:space="0" w:color="auto"/>
              <w:left w:val="single" w:sz="8" w:space="0" w:color="auto"/>
            </w:tcBorders>
            <w:vAlign w:val="center"/>
          </w:tcPr>
          <w:p w14:paraId="579A865C" w14:textId="1C4E10CE" w:rsidR="00483563" w:rsidRDefault="000F0DA6" w:rsidP="0004162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1</w:t>
            </w:r>
          </w:p>
          <w:p w14:paraId="1C4E174B" w14:textId="731A909B" w:rsidR="000F0DA6" w:rsidRPr="00865924" w:rsidRDefault="007057C7" w:rsidP="0004162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</w:t>
            </w:r>
            <w:r w:rsidR="000F0DA6">
              <w:rPr>
                <w:rFonts w:ascii="Times New Roman" w:hAnsi="Times New Roman" w:cs="Times New Roman"/>
                <w:sz w:val="20"/>
                <w:szCs w:val="20"/>
              </w:rPr>
              <w:t>69-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73)</w:t>
            </w:r>
          </w:p>
        </w:tc>
        <w:tc>
          <w:tcPr>
            <w:tcW w:w="1559" w:type="dxa"/>
            <w:tcBorders>
              <w:top w:val="single" w:sz="8" w:space="0" w:color="auto"/>
            </w:tcBorders>
            <w:vAlign w:val="center"/>
          </w:tcPr>
          <w:p w14:paraId="3EBE8E72" w14:textId="79E76109" w:rsidR="00483563" w:rsidRDefault="000F0DA6" w:rsidP="0004162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51</w:t>
            </w:r>
          </w:p>
          <w:p w14:paraId="7AE048DF" w14:textId="4AB51F9D" w:rsidR="000F0DA6" w:rsidRPr="00865924" w:rsidRDefault="007057C7" w:rsidP="0004162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</w:t>
            </w:r>
            <w:r w:rsidR="000F0DA6">
              <w:rPr>
                <w:rFonts w:ascii="Times New Roman" w:hAnsi="Times New Roman" w:cs="Times New Roman"/>
                <w:sz w:val="20"/>
                <w:szCs w:val="20"/>
              </w:rPr>
              <w:t>0.0050-0.0052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1417" w:type="dxa"/>
            <w:tcBorders>
              <w:top w:val="single" w:sz="8" w:space="0" w:color="auto"/>
            </w:tcBorders>
            <w:vAlign w:val="center"/>
          </w:tcPr>
          <w:p w14:paraId="2331D82A" w14:textId="3C828AEF" w:rsidR="00483563" w:rsidRDefault="000F0DA6" w:rsidP="0004162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10</w:t>
            </w:r>
          </w:p>
          <w:p w14:paraId="09588ECC" w14:textId="3C5F2277" w:rsidR="000F0DA6" w:rsidRPr="00865924" w:rsidRDefault="001201A7" w:rsidP="007529E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</w:t>
            </w:r>
            <w:r w:rsidR="000F0DA6">
              <w:rPr>
                <w:rFonts w:ascii="Times New Roman" w:hAnsi="Times New Roman" w:cs="Times New Roman"/>
                <w:sz w:val="20"/>
                <w:szCs w:val="20"/>
              </w:rPr>
              <w:t>0.00</w:t>
            </w:r>
            <w:r w:rsidR="007529EB">
              <w:rPr>
                <w:rFonts w:ascii="Times New Roman" w:hAnsi="Times New Roman" w:cs="Times New Roman"/>
                <w:sz w:val="20"/>
                <w:szCs w:val="20"/>
              </w:rPr>
              <w:t>09</w:t>
            </w:r>
            <w:r w:rsidR="000F0DA6">
              <w:rPr>
                <w:rFonts w:ascii="Times New Roman" w:hAnsi="Times New Roman" w:cs="Times New Roman"/>
                <w:sz w:val="20"/>
                <w:szCs w:val="20"/>
              </w:rPr>
              <w:t>, 0.00</w:t>
            </w:r>
            <w:r w:rsidR="007529EB">
              <w:rPr>
                <w:rFonts w:ascii="Times New Roman" w:hAnsi="Times New Roman" w:cs="Times New Roman"/>
                <w:sz w:val="20"/>
                <w:szCs w:val="20"/>
              </w:rPr>
              <w:t>12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993" w:type="dxa"/>
            <w:tcBorders>
              <w:top w:val="single" w:sz="8" w:space="0" w:color="auto"/>
            </w:tcBorders>
            <w:vAlign w:val="center"/>
          </w:tcPr>
          <w:p w14:paraId="48040164" w14:textId="7718C59E" w:rsidR="00483563" w:rsidRDefault="000F0DA6" w:rsidP="0004162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65924">
              <w:rPr>
                <w:rFonts w:ascii="Times New Roman" w:hAnsi="Times New Roman" w:cs="Times New Roman"/>
                <w:sz w:val="20"/>
                <w:szCs w:val="20"/>
              </w:rPr>
              <w:t>129</w:t>
            </w:r>
          </w:p>
          <w:p w14:paraId="256ADE49" w14:textId="543B4249" w:rsidR="000F0DA6" w:rsidRPr="00865924" w:rsidRDefault="001201A7" w:rsidP="001201A7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</w:t>
            </w:r>
            <w:r w:rsidR="000F0DA6" w:rsidRPr="00865924">
              <w:rPr>
                <w:rFonts w:ascii="Times New Roman" w:hAnsi="Times New Roman" w:cs="Times New Roman"/>
                <w:sz w:val="20"/>
                <w:szCs w:val="20"/>
              </w:rPr>
              <w:t>117</w:t>
            </w:r>
            <w:r w:rsidR="000F0DA6">
              <w:rPr>
                <w:rFonts w:ascii="Times New Roman" w:hAnsi="Times New Roman" w:cs="Times New Roman"/>
                <w:sz w:val="20"/>
                <w:szCs w:val="20"/>
              </w:rPr>
              <w:t>-</w:t>
            </w:r>
            <w:r w:rsidR="000F0DA6" w:rsidRPr="00865924">
              <w:rPr>
                <w:rFonts w:ascii="Times New Roman" w:hAnsi="Times New Roman" w:cs="Times New Roman"/>
                <w:sz w:val="20"/>
                <w:szCs w:val="20"/>
              </w:rPr>
              <w:t>14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850" w:type="dxa"/>
            <w:tcBorders>
              <w:top w:val="single" w:sz="8" w:space="0" w:color="auto"/>
            </w:tcBorders>
            <w:vAlign w:val="center"/>
          </w:tcPr>
          <w:p w14:paraId="57A469F6" w14:textId="0C623397" w:rsidR="00483563" w:rsidRDefault="000F0DA6" w:rsidP="0004162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82</w:t>
            </w:r>
          </w:p>
          <w:p w14:paraId="0FDE5683" w14:textId="065F8E1C" w:rsidR="000F0DA6" w:rsidRPr="00865924" w:rsidRDefault="001201A7" w:rsidP="001201A7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</w:t>
            </w:r>
            <w:r w:rsidR="000F0DA6">
              <w:rPr>
                <w:rFonts w:ascii="Times New Roman" w:hAnsi="Times New Roman" w:cs="Times New Roman"/>
                <w:sz w:val="20"/>
                <w:szCs w:val="20"/>
              </w:rPr>
              <w:t>80-84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1559" w:type="dxa"/>
            <w:tcBorders>
              <w:top w:val="single" w:sz="8" w:space="0" w:color="auto"/>
            </w:tcBorders>
            <w:vAlign w:val="center"/>
          </w:tcPr>
          <w:p w14:paraId="204ABDED" w14:textId="2E61DEA1" w:rsidR="000F0DA6" w:rsidRDefault="000F0DA6" w:rsidP="0004162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09</w:t>
            </w:r>
          </w:p>
          <w:p w14:paraId="5FA997B6" w14:textId="6A89AF46" w:rsidR="000F0DA6" w:rsidRPr="00865924" w:rsidRDefault="001201A7" w:rsidP="001201A7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</w:t>
            </w:r>
            <w:r w:rsidR="0032457F">
              <w:rPr>
                <w:rFonts w:ascii="Times New Roman" w:hAnsi="Times New Roman" w:cs="Times New Roman"/>
                <w:sz w:val="20"/>
                <w:szCs w:val="20"/>
              </w:rPr>
              <w:t>0.0004-</w:t>
            </w:r>
            <w:r w:rsidR="000F0DA6">
              <w:rPr>
                <w:rFonts w:ascii="Times New Roman" w:hAnsi="Times New Roman" w:cs="Times New Roman"/>
                <w:sz w:val="20"/>
                <w:szCs w:val="20"/>
              </w:rPr>
              <w:t>0.0014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993" w:type="dxa"/>
            <w:tcBorders>
              <w:top w:val="single" w:sz="8" w:space="0" w:color="auto"/>
              <w:right w:val="single" w:sz="8" w:space="0" w:color="auto"/>
            </w:tcBorders>
            <w:vAlign w:val="center"/>
          </w:tcPr>
          <w:p w14:paraId="0E682722" w14:textId="7BA697DB" w:rsidR="0032457F" w:rsidRDefault="000F0DA6" w:rsidP="0004162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13</w:t>
            </w:r>
          </w:p>
          <w:p w14:paraId="082DFCD5" w14:textId="601612C1" w:rsidR="000F0DA6" w:rsidRPr="00865924" w:rsidRDefault="001201A7" w:rsidP="001201A7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</w:t>
            </w:r>
            <w:r w:rsidR="000F0DA6">
              <w:rPr>
                <w:rFonts w:ascii="Times New Roman" w:hAnsi="Times New Roman" w:cs="Times New Roman"/>
                <w:sz w:val="20"/>
                <w:szCs w:val="20"/>
              </w:rPr>
              <w:t>108-118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</w:tr>
      <w:tr w:rsidR="000F0DA6" w:rsidRPr="00865924" w14:paraId="311DD59E" w14:textId="77777777" w:rsidTr="001201A7">
        <w:tc>
          <w:tcPr>
            <w:tcW w:w="1038" w:type="dxa"/>
            <w:vAlign w:val="center"/>
          </w:tcPr>
          <w:p w14:paraId="7EE0CF80" w14:textId="77777777" w:rsidR="000F0DA6" w:rsidRPr="007057C7" w:rsidRDefault="000F0DA6" w:rsidP="00040A28">
            <w:pPr>
              <w:spacing w:after="0" w:line="240" w:lineRule="auto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57C7">
              <w:rPr>
                <w:rFonts w:ascii="Times New Roman" w:hAnsi="Times New Roman" w:cs="Times New Roman"/>
                <w:b/>
                <w:bCs/>
                <w:i/>
                <w:sz w:val="20"/>
                <w:szCs w:val="20"/>
              </w:rPr>
              <w:t>m</w:t>
            </w:r>
            <w:r w:rsidRPr="007057C7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-phenylene diamine</w:t>
            </w:r>
          </w:p>
        </w:tc>
        <w:tc>
          <w:tcPr>
            <w:tcW w:w="375" w:type="dxa"/>
            <w:tcBorders>
              <w:right w:val="single" w:sz="8" w:space="0" w:color="auto"/>
            </w:tcBorders>
            <w:vAlign w:val="center"/>
          </w:tcPr>
          <w:p w14:paraId="11855F75" w14:textId="77777777" w:rsidR="000F0DA6" w:rsidRPr="00865924" w:rsidRDefault="000F0DA6" w:rsidP="0004162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20</w:t>
            </w:r>
          </w:p>
        </w:tc>
        <w:tc>
          <w:tcPr>
            <w:tcW w:w="709" w:type="dxa"/>
            <w:tcBorders>
              <w:left w:val="single" w:sz="8" w:space="0" w:color="auto"/>
            </w:tcBorders>
            <w:vAlign w:val="center"/>
          </w:tcPr>
          <w:p w14:paraId="3253F831" w14:textId="411CB6CD" w:rsidR="00483563" w:rsidRDefault="000F0DA6" w:rsidP="0004162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3</w:t>
            </w:r>
          </w:p>
          <w:p w14:paraId="44ABCC04" w14:textId="6E85950A" w:rsidR="000F0DA6" w:rsidRPr="00865924" w:rsidRDefault="007057C7" w:rsidP="0004162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</w:t>
            </w:r>
            <w:r w:rsidR="000F0DA6">
              <w:rPr>
                <w:rFonts w:ascii="Times New Roman" w:hAnsi="Times New Roman" w:cs="Times New Roman"/>
                <w:sz w:val="20"/>
                <w:szCs w:val="20"/>
              </w:rPr>
              <w:t>69-</w:t>
            </w:r>
            <w:r w:rsidR="000F0DA6" w:rsidRPr="00865924">
              <w:rPr>
                <w:rFonts w:ascii="Times New Roman" w:hAnsi="Times New Roman" w:cs="Times New Roman"/>
                <w:sz w:val="20"/>
                <w:szCs w:val="20"/>
              </w:rPr>
              <w:t>77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1559" w:type="dxa"/>
            <w:vAlign w:val="center"/>
          </w:tcPr>
          <w:p w14:paraId="0D173BE3" w14:textId="059DB543" w:rsidR="00483563" w:rsidRDefault="000F0DA6" w:rsidP="0004162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52</w:t>
            </w:r>
          </w:p>
          <w:p w14:paraId="0DBE9E5B" w14:textId="5AA0C4DC" w:rsidR="000F0DA6" w:rsidRPr="00865924" w:rsidRDefault="001201A7" w:rsidP="001201A7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</w:t>
            </w:r>
            <w:r w:rsidR="000F0DA6">
              <w:rPr>
                <w:rFonts w:ascii="Times New Roman" w:hAnsi="Times New Roman" w:cs="Times New Roman"/>
                <w:sz w:val="20"/>
                <w:szCs w:val="20"/>
              </w:rPr>
              <w:t>0.0050- 0.0055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1417" w:type="dxa"/>
            <w:vAlign w:val="center"/>
          </w:tcPr>
          <w:p w14:paraId="5A29F2C9" w14:textId="0E3F7634" w:rsidR="00483563" w:rsidRDefault="000F0DA6" w:rsidP="0004162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22</w:t>
            </w:r>
          </w:p>
          <w:p w14:paraId="64CDC7EC" w14:textId="76D8DE2D" w:rsidR="000F0DA6" w:rsidRPr="00865924" w:rsidRDefault="001201A7" w:rsidP="001201A7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</w:t>
            </w:r>
            <w:r w:rsidR="000F0DA6">
              <w:rPr>
                <w:rFonts w:ascii="Times New Roman" w:hAnsi="Times New Roman" w:cs="Times New Roman"/>
                <w:sz w:val="20"/>
                <w:szCs w:val="20"/>
              </w:rPr>
              <w:t>0.0020, 0.0023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993" w:type="dxa"/>
            <w:vAlign w:val="center"/>
          </w:tcPr>
          <w:p w14:paraId="030CE45F" w14:textId="33A65879" w:rsidR="00483563" w:rsidRDefault="000F0DA6" w:rsidP="0004162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25</w:t>
            </w:r>
          </w:p>
          <w:p w14:paraId="457B91C9" w14:textId="1D90F15A" w:rsidR="000F0DA6" w:rsidRPr="00865924" w:rsidRDefault="001201A7" w:rsidP="001201A7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</w:t>
            </w:r>
            <w:r w:rsidR="000F0DA6">
              <w:rPr>
                <w:rFonts w:ascii="Times New Roman" w:hAnsi="Times New Roman" w:cs="Times New Roman"/>
                <w:sz w:val="20"/>
                <w:szCs w:val="20"/>
              </w:rPr>
              <w:t>122-</w:t>
            </w:r>
            <w:r w:rsidR="000F0DA6" w:rsidRPr="00865924">
              <w:rPr>
                <w:rFonts w:ascii="Times New Roman" w:hAnsi="Times New Roman" w:cs="Times New Roman"/>
                <w:sz w:val="20"/>
                <w:szCs w:val="20"/>
              </w:rPr>
              <w:t>128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850" w:type="dxa"/>
            <w:vAlign w:val="center"/>
          </w:tcPr>
          <w:p w14:paraId="1923CCFC" w14:textId="0F9CDA8C" w:rsidR="00483563" w:rsidRDefault="000F0DA6" w:rsidP="0004162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7</w:t>
            </w:r>
          </w:p>
          <w:p w14:paraId="309498D3" w14:textId="6EA53DAF" w:rsidR="000F0DA6" w:rsidRPr="00865924" w:rsidRDefault="001201A7" w:rsidP="001201A7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</w:t>
            </w:r>
            <w:r w:rsidR="000F0DA6">
              <w:rPr>
                <w:rFonts w:ascii="Times New Roman" w:hAnsi="Times New Roman" w:cs="Times New Roman"/>
                <w:sz w:val="20"/>
                <w:szCs w:val="20"/>
              </w:rPr>
              <w:t>84-109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1559" w:type="dxa"/>
            <w:vAlign w:val="center"/>
          </w:tcPr>
          <w:p w14:paraId="6B1F4076" w14:textId="77777777" w:rsidR="000F0DA6" w:rsidRDefault="000F0DA6" w:rsidP="0004162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19</w:t>
            </w:r>
          </w:p>
          <w:p w14:paraId="4FB79119" w14:textId="48AC1503" w:rsidR="000F0DA6" w:rsidRPr="00865924" w:rsidRDefault="001201A7" w:rsidP="001201A7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</w:t>
            </w:r>
            <w:r w:rsidR="000F0DA6">
              <w:rPr>
                <w:rFonts w:ascii="Times New Roman" w:hAnsi="Times New Roman" w:cs="Times New Roman"/>
                <w:sz w:val="20"/>
                <w:szCs w:val="20"/>
              </w:rPr>
              <w:t>0.0013-0.0024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993" w:type="dxa"/>
            <w:tcBorders>
              <w:right w:val="single" w:sz="8" w:space="0" w:color="auto"/>
            </w:tcBorders>
            <w:vAlign w:val="center"/>
          </w:tcPr>
          <w:p w14:paraId="63DB033A" w14:textId="77777777" w:rsidR="0032457F" w:rsidRDefault="000F0DA6" w:rsidP="0004162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31</w:t>
            </w:r>
          </w:p>
          <w:p w14:paraId="504639A2" w14:textId="597EBB30" w:rsidR="000F0DA6" w:rsidRPr="00865924" w:rsidRDefault="001201A7" w:rsidP="001201A7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</w:t>
            </w:r>
            <w:r w:rsidR="000F0DA6">
              <w:rPr>
                <w:rFonts w:ascii="Times New Roman" w:hAnsi="Times New Roman" w:cs="Times New Roman"/>
                <w:sz w:val="20"/>
                <w:szCs w:val="20"/>
              </w:rPr>
              <w:t>121-14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</w:tr>
      <w:tr w:rsidR="000F0DA6" w:rsidRPr="00865924" w14:paraId="14A15A2C" w14:textId="77777777" w:rsidTr="001201A7">
        <w:tc>
          <w:tcPr>
            <w:tcW w:w="1038" w:type="dxa"/>
            <w:vAlign w:val="center"/>
          </w:tcPr>
          <w:p w14:paraId="6098D91A" w14:textId="77777777" w:rsidR="000F0DA6" w:rsidRPr="007057C7" w:rsidRDefault="000F0DA6" w:rsidP="00040A28">
            <w:pPr>
              <w:spacing w:after="0" w:line="240" w:lineRule="auto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57C7">
              <w:rPr>
                <w:rFonts w:ascii="Times New Roman" w:hAnsi="Times New Roman" w:cs="Times New Roman"/>
                <w:b/>
                <w:bCs/>
                <w:i/>
                <w:sz w:val="20"/>
                <w:szCs w:val="20"/>
              </w:rPr>
              <w:t>p</w:t>
            </w:r>
            <w:r w:rsidRPr="007057C7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-phenylene diamine</w:t>
            </w:r>
          </w:p>
        </w:tc>
        <w:tc>
          <w:tcPr>
            <w:tcW w:w="375" w:type="dxa"/>
            <w:tcBorders>
              <w:right w:val="single" w:sz="8" w:space="0" w:color="auto"/>
            </w:tcBorders>
            <w:vAlign w:val="center"/>
          </w:tcPr>
          <w:p w14:paraId="62CD97F4" w14:textId="77777777" w:rsidR="000F0DA6" w:rsidRPr="00865924" w:rsidRDefault="000F0DA6" w:rsidP="0004162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80</w:t>
            </w:r>
          </w:p>
        </w:tc>
        <w:tc>
          <w:tcPr>
            <w:tcW w:w="709" w:type="dxa"/>
            <w:tcBorders>
              <w:left w:val="single" w:sz="8" w:space="0" w:color="auto"/>
            </w:tcBorders>
            <w:vAlign w:val="center"/>
          </w:tcPr>
          <w:p w14:paraId="78402758" w14:textId="6C63CA40" w:rsidR="00483563" w:rsidRDefault="000F0DA6" w:rsidP="0004162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7</w:t>
            </w:r>
          </w:p>
          <w:p w14:paraId="044B5FDC" w14:textId="4E67619B" w:rsidR="000F0DA6" w:rsidRPr="00865924" w:rsidRDefault="007057C7" w:rsidP="0004162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</w:t>
            </w:r>
            <w:r w:rsidR="000F0DA6">
              <w:rPr>
                <w:rFonts w:ascii="Times New Roman" w:hAnsi="Times New Roman" w:cs="Times New Roman"/>
                <w:sz w:val="20"/>
                <w:szCs w:val="20"/>
              </w:rPr>
              <w:t>61-</w:t>
            </w:r>
            <w:r w:rsidR="000F0DA6" w:rsidRPr="00865924">
              <w:rPr>
                <w:rFonts w:ascii="Times New Roman" w:hAnsi="Times New Roman" w:cs="Times New Roman"/>
                <w:sz w:val="20"/>
                <w:szCs w:val="20"/>
              </w:rPr>
              <w:t>73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1559" w:type="dxa"/>
            <w:vAlign w:val="center"/>
          </w:tcPr>
          <w:p w14:paraId="5CFA5EE7" w14:textId="4B52E8E5" w:rsidR="00483563" w:rsidRDefault="000F0DA6" w:rsidP="0004162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48</w:t>
            </w:r>
          </w:p>
          <w:p w14:paraId="5AA923D5" w14:textId="4299BE37" w:rsidR="000F0DA6" w:rsidRPr="00865924" w:rsidRDefault="001201A7" w:rsidP="001201A7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</w:t>
            </w:r>
            <w:r w:rsidR="000F0DA6">
              <w:rPr>
                <w:rFonts w:ascii="Times New Roman" w:hAnsi="Times New Roman" w:cs="Times New Roman"/>
                <w:sz w:val="20"/>
                <w:szCs w:val="20"/>
              </w:rPr>
              <w:t>0.0044-0.0052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1417" w:type="dxa"/>
            <w:vAlign w:val="center"/>
          </w:tcPr>
          <w:p w14:paraId="2D46ABAB" w14:textId="4EC4E9AC" w:rsidR="00483563" w:rsidRDefault="000F0DA6" w:rsidP="0004162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7</w:t>
            </w:r>
            <w:r w:rsidR="007D191F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  <w:p w14:paraId="25D082F7" w14:textId="46E56BC5" w:rsidR="000F0DA6" w:rsidRPr="00865924" w:rsidRDefault="001201A7" w:rsidP="001201A7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</w:t>
            </w:r>
            <w:r w:rsidR="000F0DA6">
              <w:rPr>
                <w:rFonts w:ascii="Times New Roman" w:hAnsi="Times New Roman" w:cs="Times New Roman"/>
                <w:sz w:val="20"/>
                <w:szCs w:val="20"/>
              </w:rPr>
              <w:t>0.006</w:t>
            </w:r>
            <w:r w:rsidR="007D191F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0F0DA6">
              <w:rPr>
                <w:rFonts w:ascii="Times New Roman" w:hAnsi="Times New Roman" w:cs="Times New Roman"/>
                <w:sz w:val="20"/>
                <w:szCs w:val="20"/>
              </w:rPr>
              <w:t>, 0.009</w:t>
            </w:r>
            <w:r w:rsidR="007D191F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993" w:type="dxa"/>
            <w:vAlign w:val="center"/>
          </w:tcPr>
          <w:p w14:paraId="7A27A43A" w14:textId="77777777" w:rsidR="00483563" w:rsidRDefault="000F0DA6" w:rsidP="0004162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23</w:t>
            </w:r>
          </w:p>
          <w:p w14:paraId="4B3CF660" w14:textId="600F0B88" w:rsidR="000F0DA6" w:rsidRPr="00865924" w:rsidRDefault="001201A7" w:rsidP="001201A7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</w:t>
            </w:r>
            <w:r w:rsidR="000F0DA6">
              <w:rPr>
                <w:rFonts w:ascii="Times New Roman" w:hAnsi="Times New Roman" w:cs="Times New Roman"/>
                <w:sz w:val="20"/>
                <w:szCs w:val="20"/>
              </w:rPr>
              <w:t>117-</w:t>
            </w:r>
            <w:r w:rsidR="000F0DA6" w:rsidRPr="00865924">
              <w:rPr>
                <w:rFonts w:ascii="Times New Roman" w:hAnsi="Times New Roman" w:cs="Times New Roman"/>
                <w:sz w:val="20"/>
                <w:szCs w:val="20"/>
              </w:rPr>
              <w:t>129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850" w:type="dxa"/>
            <w:vAlign w:val="center"/>
          </w:tcPr>
          <w:p w14:paraId="5B3F6245" w14:textId="2FF651D6" w:rsidR="00483563" w:rsidRDefault="000F0DA6" w:rsidP="0004162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06</w:t>
            </w:r>
          </w:p>
          <w:p w14:paraId="7CC4A700" w14:textId="2AB4C8E8" w:rsidR="000F0DA6" w:rsidRPr="00397488" w:rsidRDefault="001201A7" w:rsidP="001201A7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</w:t>
            </w:r>
            <w:r w:rsidR="000F0DA6">
              <w:rPr>
                <w:rFonts w:ascii="Times New Roman" w:hAnsi="Times New Roman" w:cs="Times New Roman"/>
                <w:sz w:val="20"/>
                <w:szCs w:val="20"/>
              </w:rPr>
              <w:t>93-119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1559" w:type="dxa"/>
            <w:vAlign w:val="center"/>
          </w:tcPr>
          <w:p w14:paraId="6C4C8D15" w14:textId="17AE5656" w:rsidR="000F0DA6" w:rsidRDefault="000F0DA6" w:rsidP="0004162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25</w:t>
            </w:r>
          </w:p>
          <w:p w14:paraId="1F479AF2" w14:textId="2D945904" w:rsidR="000F0DA6" w:rsidRPr="007B25E9" w:rsidRDefault="001201A7" w:rsidP="001201A7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</w:t>
            </w:r>
            <w:r w:rsidR="000F0DA6">
              <w:rPr>
                <w:rFonts w:ascii="Times New Roman" w:hAnsi="Times New Roman" w:cs="Times New Roman"/>
                <w:sz w:val="20"/>
                <w:szCs w:val="20"/>
              </w:rPr>
              <w:t>0.0019-0.0032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993" w:type="dxa"/>
            <w:tcBorders>
              <w:right w:val="single" w:sz="8" w:space="0" w:color="auto"/>
            </w:tcBorders>
            <w:vAlign w:val="center"/>
          </w:tcPr>
          <w:p w14:paraId="7C76F91C" w14:textId="1632E1AF" w:rsidR="0032457F" w:rsidRDefault="000F0DA6" w:rsidP="0004162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B25E9">
              <w:rPr>
                <w:rFonts w:ascii="Times New Roman" w:hAnsi="Times New Roman" w:cs="Times New Roman"/>
                <w:sz w:val="20"/>
                <w:szCs w:val="20"/>
              </w:rPr>
              <w:t>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48</w:t>
            </w:r>
          </w:p>
          <w:p w14:paraId="190FF7C7" w14:textId="463AB453" w:rsidR="000F0DA6" w:rsidRPr="007B25E9" w:rsidRDefault="001201A7" w:rsidP="001201A7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</w:t>
            </w:r>
            <w:r w:rsidR="000F0DA6" w:rsidRPr="007B25E9">
              <w:rPr>
                <w:rFonts w:ascii="Times New Roman" w:hAnsi="Times New Roman" w:cs="Times New Roman"/>
                <w:sz w:val="20"/>
                <w:szCs w:val="20"/>
              </w:rPr>
              <w:t>1</w:t>
            </w:r>
            <w:r w:rsidR="000F0DA6">
              <w:rPr>
                <w:rFonts w:ascii="Times New Roman" w:hAnsi="Times New Roman" w:cs="Times New Roman"/>
                <w:sz w:val="20"/>
                <w:szCs w:val="20"/>
              </w:rPr>
              <w:t>35-</w:t>
            </w:r>
            <w:r w:rsidR="000F0DA6" w:rsidRPr="007B25E9">
              <w:rPr>
                <w:rFonts w:ascii="Times New Roman" w:hAnsi="Times New Roman" w:cs="Times New Roman"/>
                <w:sz w:val="20"/>
                <w:szCs w:val="20"/>
              </w:rPr>
              <w:t>1</w:t>
            </w:r>
            <w:r w:rsidR="000F0DA6">
              <w:rPr>
                <w:rFonts w:ascii="Times New Roman" w:hAnsi="Times New Roman" w:cs="Times New Roman"/>
                <w:sz w:val="20"/>
                <w:szCs w:val="20"/>
              </w:rPr>
              <w:t>6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</w:tr>
      <w:tr w:rsidR="0032457F" w:rsidRPr="00865924" w14:paraId="5EECED60" w14:textId="77777777" w:rsidTr="001201A7">
        <w:tc>
          <w:tcPr>
            <w:tcW w:w="1038" w:type="dxa"/>
            <w:vAlign w:val="center"/>
          </w:tcPr>
          <w:p w14:paraId="0D0D0B66" w14:textId="77777777" w:rsidR="000F0DA6" w:rsidRPr="007057C7" w:rsidRDefault="000F0DA6" w:rsidP="00040A28">
            <w:pPr>
              <w:spacing w:after="0" w:line="240" w:lineRule="auto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57C7">
              <w:rPr>
                <w:rFonts w:ascii="Times New Roman" w:hAnsi="Times New Roman" w:cs="Times New Roman"/>
                <w:b/>
                <w:sz w:val="20"/>
                <w:szCs w:val="20"/>
              </w:rPr>
              <w:t>Benzidine</w:t>
            </w:r>
          </w:p>
        </w:tc>
        <w:tc>
          <w:tcPr>
            <w:tcW w:w="375" w:type="dxa"/>
            <w:tcBorders>
              <w:right w:val="single" w:sz="8" w:space="0" w:color="auto"/>
            </w:tcBorders>
            <w:vAlign w:val="center"/>
          </w:tcPr>
          <w:p w14:paraId="487B117C" w14:textId="77777777" w:rsidR="000F0DA6" w:rsidRPr="00865924" w:rsidRDefault="000F0DA6" w:rsidP="0004162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80</w:t>
            </w:r>
          </w:p>
        </w:tc>
        <w:tc>
          <w:tcPr>
            <w:tcW w:w="709" w:type="dxa"/>
            <w:tcBorders>
              <w:left w:val="single" w:sz="8" w:space="0" w:color="auto"/>
              <w:bottom w:val="single" w:sz="8" w:space="0" w:color="auto"/>
            </w:tcBorders>
            <w:vAlign w:val="center"/>
          </w:tcPr>
          <w:p w14:paraId="37C94E2F" w14:textId="3908B225" w:rsidR="00483563" w:rsidRDefault="000F0DA6" w:rsidP="0004162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6</w:t>
            </w:r>
          </w:p>
          <w:p w14:paraId="345A9C30" w14:textId="64DE5D23" w:rsidR="000F0DA6" w:rsidRPr="00865924" w:rsidRDefault="007057C7" w:rsidP="0004162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</w:t>
            </w:r>
            <w:r w:rsidR="000F0DA6">
              <w:rPr>
                <w:rFonts w:ascii="Times New Roman" w:hAnsi="Times New Roman" w:cs="Times New Roman"/>
                <w:sz w:val="20"/>
                <w:szCs w:val="20"/>
              </w:rPr>
              <w:t>73-79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1559" w:type="dxa"/>
            <w:tcBorders>
              <w:bottom w:val="single" w:sz="8" w:space="0" w:color="auto"/>
            </w:tcBorders>
            <w:vAlign w:val="center"/>
          </w:tcPr>
          <w:p w14:paraId="034233AD" w14:textId="1DA6F86E" w:rsidR="00483563" w:rsidRDefault="000F0DA6" w:rsidP="0004162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48</w:t>
            </w:r>
          </w:p>
          <w:p w14:paraId="1326A49F" w14:textId="37691F19" w:rsidR="000F0DA6" w:rsidRPr="00865924" w:rsidRDefault="001201A7" w:rsidP="001201A7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</w:t>
            </w:r>
            <w:r w:rsidR="000F0DA6">
              <w:rPr>
                <w:rFonts w:ascii="Times New Roman" w:hAnsi="Times New Roman" w:cs="Times New Roman"/>
                <w:sz w:val="20"/>
                <w:szCs w:val="20"/>
              </w:rPr>
              <w:t>0.0046-0.005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1417" w:type="dxa"/>
            <w:tcBorders>
              <w:bottom w:val="single" w:sz="8" w:space="0" w:color="auto"/>
            </w:tcBorders>
            <w:vAlign w:val="center"/>
          </w:tcPr>
          <w:p w14:paraId="7C867F68" w14:textId="29955646" w:rsidR="00483563" w:rsidRDefault="000F0DA6" w:rsidP="0004162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11</w:t>
            </w:r>
          </w:p>
          <w:p w14:paraId="4C8630AB" w14:textId="7F4728C9" w:rsidR="000F0DA6" w:rsidRPr="00865924" w:rsidRDefault="001201A7" w:rsidP="001201A7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</w:t>
            </w:r>
            <w:r w:rsidR="000F0DA6">
              <w:rPr>
                <w:rFonts w:ascii="Times New Roman" w:hAnsi="Times New Roman" w:cs="Times New Roman"/>
                <w:sz w:val="20"/>
                <w:szCs w:val="20"/>
              </w:rPr>
              <w:t>0.0010-0.0012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993" w:type="dxa"/>
            <w:tcBorders>
              <w:bottom w:val="single" w:sz="8" w:space="0" w:color="auto"/>
            </w:tcBorders>
            <w:vAlign w:val="center"/>
          </w:tcPr>
          <w:p w14:paraId="3183F66C" w14:textId="611B8BC0" w:rsidR="00483563" w:rsidRDefault="000F0DA6" w:rsidP="0004162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54</w:t>
            </w:r>
          </w:p>
          <w:p w14:paraId="23694580" w14:textId="260678F1" w:rsidR="000F0DA6" w:rsidRPr="00865924" w:rsidRDefault="001201A7" w:rsidP="001201A7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</w:t>
            </w:r>
            <w:r w:rsidR="000F0DA6">
              <w:rPr>
                <w:rFonts w:ascii="Times New Roman" w:hAnsi="Times New Roman" w:cs="Times New Roman"/>
                <w:sz w:val="20"/>
                <w:szCs w:val="20"/>
              </w:rPr>
              <w:t>148-16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850" w:type="dxa"/>
            <w:tcBorders>
              <w:bottom w:val="single" w:sz="8" w:space="0" w:color="auto"/>
            </w:tcBorders>
            <w:vAlign w:val="center"/>
          </w:tcPr>
          <w:p w14:paraId="73470787" w14:textId="77777777" w:rsidR="00483563" w:rsidRDefault="000F0DA6" w:rsidP="0004162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10</w:t>
            </w:r>
          </w:p>
          <w:p w14:paraId="189C05C9" w14:textId="3FC7BA58" w:rsidR="000F0DA6" w:rsidRPr="00397488" w:rsidRDefault="001201A7" w:rsidP="001201A7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</w:t>
            </w:r>
            <w:r w:rsidR="000F0DA6">
              <w:rPr>
                <w:rFonts w:ascii="Times New Roman" w:hAnsi="Times New Roman" w:cs="Times New Roman"/>
                <w:sz w:val="20"/>
                <w:szCs w:val="20"/>
              </w:rPr>
              <w:t>99-12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1559" w:type="dxa"/>
            <w:tcBorders>
              <w:bottom w:val="single" w:sz="8" w:space="0" w:color="auto"/>
            </w:tcBorders>
            <w:vAlign w:val="center"/>
          </w:tcPr>
          <w:p w14:paraId="13EA0CA5" w14:textId="6A642D05" w:rsidR="000F0DA6" w:rsidRDefault="000F0DA6" w:rsidP="0004162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2</w:t>
            </w:r>
            <w:r w:rsidR="007D191F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  <w:p w14:paraId="3496B208" w14:textId="08645DE6" w:rsidR="000F0DA6" w:rsidRPr="007B25E9" w:rsidRDefault="001201A7" w:rsidP="001201A7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</w:t>
            </w:r>
            <w:r w:rsidR="000F0DA6">
              <w:rPr>
                <w:rFonts w:ascii="Times New Roman" w:hAnsi="Times New Roman" w:cs="Times New Roman"/>
                <w:sz w:val="20"/>
                <w:szCs w:val="20"/>
              </w:rPr>
              <w:t>0.001</w:t>
            </w:r>
            <w:r w:rsidR="007D191F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0F0DA6">
              <w:rPr>
                <w:rFonts w:ascii="Times New Roman" w:hAnsi="Times New Roman" w:cs="Times New Roman"/>
                <w:sz w:val="20"/>
                <w:szCs w:val="20"/>
              </w:rPr>
              <w:t>-0.003</w:t>
            </w:r>
            <w:r w:rsidR="007D191F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993" w:type="dxa"/>
            <w:tcBorders>
              <w:bottom w:val="single" w:sz="8" w:space="0" w:color="auto"/>
              <w:right w:val="single" w:sz="8" w:space="0" w:color="auto"/>
            </w:tcBorders>
            <w:vAlign w:val="center"/>
          </w:tcPr>
          <w:p w14:paraId="55666FCA" w14:textId="69584458" w:rsidR="0032457F" w:rsidRDefault="000F0DA6" w:rsidP="0004162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75</w:t>
            </w:r>
          </w:p>
          <w:p w14:paraId="1438B7B9" w14:textId="7BBDB4BC" w:rsidR="000F0DA6" w:rsidRPr="007B25E9" w:rsidRDefault="001201A7" w:rsidP="001201A7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</w:t>
            </w:r>
            <w:r w:rsidR="000F0DA6">
              <w:rPr>
                <w:rFonts w:ascii="Times New Roman" w:hAnsi="Times New Roman" w:cs="Times New Roman"/>
                <w:sz w:val="20"/>
                <w:szCs w:val="20"/>
              </w:rPr>
              <w:t>158-19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</w:tr>
    </w:tbl>
    <w:p w14:paraId="425B6C6B" w14:textId="257A5D09" w:rsidR="007573CB" w:rsidRPr="00865924" w:rsidRDefault="007573CB" w:rsidP="0004162D">
      <w:pPr>
        <w:tabs>
          <w:tab w:val="left" w:pos="1690"/>
          <w:tab w:val="center" w:pos="4680"/>
        </w:tabs>
        <w:spacing w:after="0" w:line="360" w:lineRule="auto"/>
        <w:rPr>
          <w:rFonts w:ascii="Times New Roman" w:hAnsi="Times New Roman" w:cs="Times New Roman"/>
          <w:sz w:val="20"/>
          <w:szCs w:val="20"/>
        </w:rPr>
      </w:pPr>
      <w:r w:rsidRPr="00865924">
        <w:rPr>
          <w:rFonts w:ascii="Times New Roman" w:hAnsi="Times New Roman" w:cs="Times New Roman"/>
          <w:sz w:val="20"/>
          <w:szCs w:val="20"/>
        </w:rPr>
        <w:t xml:space="preserve">*Values inside </w:t>
      </w:r>
      <w:r w:rsidR="007057C7">
        <w:rPr>
          <w:rFonts w:ascii="Times New Roman" w:hAnsi="Times New Roman" w:cs="Times New Roman"/>
          <w:sz w:val="20"/>
          <w:szCs w:val="20"/>
        </w:rPr>
        <w:t>parentheses</w:t>
      </w:r>
      <w:r w:rsidRPr="00865924">
        <w:rPr>
          <w:rFonts w:ascii="Times New Roman" w:hAnsi="Times New Roman" w:cs="Times New Roman"/>
          <w:sz w:val="20"/>
          <w:szCs w:val="20"/>
        </w:rPr>
        <w:t xml:space="preserve"> are 90% confidence limits of means</w:t>
      </w:r>
    </w:p>
    <w:p w14:paraId="6859C77B" w14:textId="77777777" w:rsidR="00040A28" w:rsidRDefault="00040A28" w:rsidP="0004162D">
      <w:pPr>
        <w:spacing w:line="360" w:lineRule="auto"/>
        <w:jc w:val="both"/>
        <w:rPr>
          <w:rFonts w:ascii="Times New Roman" w:hAnsi="Times New Roman" w:cs="Times New Roman"/>
          <w:sz w:val="20"/>
          <w:szCs w:val="20"/>
        </w:rPr>
      </w:pPr>
    </w:p>
    <w:p w14:paraId="660585EA" w14:textId="55352467" w:rsidR="00AD44BF" w:rsidRPr="00AD44BF" w:rsidRDefault="00B255FB" w:rsidP="009761C4">
      <w:pPr>
        <w:spacing w:line="360" w:lineRule="auto"/>
        <w:jc w:val="both"/>
        <w:rPr>
          <w:lang w:val="en-US"/>
        </w:rPr>
      </w:pPr>
      <w:r>
        <w:rPr>
          <w:rFonts w:ascii="Times New Roman" w:hAnsi="Times New Roman" w:cs="Times New Roman"/>
          <w:sz w:val="20"/>
          <w:szCs w:val="20"/>
        </w:rPr>
        <w:t>T</w:t>
      </w:r>
      <w:r w:rsidR="002207B2">
        <w:rPr>
          <w:rFonts w:ascii="Times New Roman" w:hAnsi="Times New Roman" w:cs="Times New Roman"/>
          <w:sz w:val="20"/>
          <w:szCs w:val="20"/>
        </w:rPr>
        <w:t>he</w:t>
      </w:r>
      <w:r w:rsidR="007573CB">
        <w:rPr>
          <w:rFonts w:ascii="Times New Roman" w:hAnsi="Times New Roman" w:cs="Times New Roman"/>
          <w:sz w:val="20"/>
          <w:szCs w:val="20"/>
        </w:rPr>
        <w:t xml:space="preserve"> </w:t>
      </w:r>
      <w:r w:rsidR="007573CB" w:rsidRPr="00865924">
        <w:rPr>
          <w:rFonts w:ascii="Times New Roman" w:hAnsi="Times New Roman" w:cs="Times New Roman"/>
          <w:bCs/>
          <w:i/>
          <w:sz w:val="20"/>
          <w:szCs w:val="20"/>
        </w:rPr>
        <w:t>p</w:t>
      </w:r>
      <w:r w:rsidR="007573CB" w:rsidRPr="00865924">
        <w:rPr>
          <w:rFonts w:ascii="Times New Roman" w:hAnsi="Times New Roman" w:cs="Times New Roman"/>
          <w:bCs/>
          <w:sz w:val="20"/>
          <w:szCs w:val="20"/>
        </w:rPr>
        <w:t>-phenylene diamine</w:t>
      </w:r>
      <w:r w:rsidR="007573CB">
        <w:rPr>
          <w:rFonts w:ascii="Times New Roman" w:hAnsi="Times New Roman" w:cs="Times New Roman"/>
          <w:bCs/>
          <w:sz w:val="20"/>
          <w:szCs w:val="20"/>
        </w:rPr>
        <w:t xml:space="preserve"> and </w:t>
      </w:r>
      <w:r>
        <w:rPr>
          <w:rFonts w:ascii="Times New Roman" w:hAnsi="Times New Roman" w:cs="Times New Roman"/>
          <w:bCs/>
          <w:sz w:val="20"/>
          <w:szCs w:val="20"/>
        </w:rPr>
        <w:t>benzidine</w:t>
      </w:r>
      <w:r w:rsidR="00A56214">
        <w:rPr>
          <w:rFonts w:ascii="Times New Roman" w:hAnsi="Times New Roman" w:cs="Times New Roman"/>
          <w:bCs/>
          <w:sz w:val="20"/>
          <w:szCs w:val="20"/>
        </w:rPr>
        <w:t xml:space="preserve"> systems</w:t>
      </w:r>
      <w:r>
        <w:rPr>
          <w:rFonts w:ascii="Times New Roman" w:hAnsi="Times New Roman" w:cs="Times New Roman"/>
          <w:bCs/>
          <w:sz w:val="20"/>
          <w:szCs w:val="20"/>
        </w:rPr>
        <w:t xml:space="preserve"> illustrate the effect of monomer length.</w:t>
      </w:r>
      <w:r w:rsidR="00E356D6">
        <w:rPr>
          <w:rFonts w:ascii="Times New Roman" w:hAnsi="Times New Roman" w:cs="Times New Roman"/>
          <w:bCs/>
          <w:sz w:val="20"/>
          <w:szCs w:val="20"/>
        </w:rPr>
        <w:t xml:space="preserve"> P</w:t>
      </w:r>
      <w:r w:rsidR="00304DA7">
        <w:rPr>
          <w:rFonts w:ascii="Times New Roman" w:hAnsi="Times New Roman" w:cs="Times New Roman"/>
          <w:bCs/>
          <w:sz w:val="20"/>
          <w:szCs w:val="20"/>
        </w:rPr>
        <w:t xml:space="preserve">ercentage of cure </w:t>
      </w:r>
      <w:r>
        <w:rPr>
          <w:rFonts w:ascii="Times New Roman" w:hAnsi="Times New Roman" w:cs="Times New Roman"/>
          <w:bCs/>
          <w:sz w:val="20"/>
          <w:szCs w:val="20"/>
        </w:rPr>
        <w:t xml:space="preserve">on a mass basis </w:t>
      </w:r>
      <w:r w:rsidR="00304DA7">
        <w:rPr>
          <w:rFonts w:ascii="Times New Roman" w:hAnsi="Times New Roman" w:cs="Times New Roman"/>
          <w:bCs/>
          <w:sz w:val="20"/>
          <w:szCs w:val="20"/>
        </w:rPr>
        <w:t>is n</w:t>
      </w:r>
      <w:r w:rsidR="002207B2">
        <w:rPr>
          <w:rFonts w:ascii="Times New Roman" w:hAnsi="Times New Roman" w:cs="Times New Roman"/>
          <w:bCs/>
          <w:sz w:val="20"/>
          <w:szCs w:val="20"/>
        </w:rPr>
        <w:t>ot</w:t>
      </w:r>
      <w:r w:rsidR="001139A5">
        <w:rPr>
          <w:rFonts w:ascii="Times New Roman" w:hAnsi="Times New Roman" w:cs="Times New Roman"/>
          <w:bCs/>
          <w:sz w:val="20"/>
          <w:szCs w:val="20"/>
        </w:rPr>
        <w:t xml:space="preserve"> </w:t>
      </w:r>
      <w:r>
        <w:rPr>
          <w:rFonts w:ascii="Times New Roman" w:hAnsi="Times New Roman" w:cs="Times New Roman"/>
          <w:bCs/>
          <w:sz w:val="20"/>
          <w:szCs w:val="20"/>
        </w:rPr>
        <w:t>useful for comparing</w:t>
      </w:r>
      <w:r w:rsidR="002207B2">
        <w:rPr>
          <w:rFonts w:ascii="Times New Roman" w:hAnsi="Times New Roman" w:cs="Times New Roman"/>
          <w:bCs/>
          <w:sz w:val="20"/>
          <w:szCs w:val="20"/>
        </w:rPr>
        <w:t xml:space="preserve"> the</w:t>
      </w:r>
      <w:r>
        <w:rPr>
          <w:rFonts w:ascii="Times New Roman" w:hAnsi="Times New Roman" w:cs="Times New Roman"/>
          <w:bCs/>
          <w:sz w:val="20"/>
          <w:szCs w:val="20"/>
        </w:rPr>
        <w:t>se</w:t>
      </w:r>
      <w:r w:rsidR="007573CB">
        <w:rPr>
          <w:rFonts w:ascii="Times New Roman" w:hAnsi="Times New Roman" w:cs="Times New Roman"/>
          <w:bCs/>
          <w:sz w:val="20"/>
          <w:szCs w:val="20"/>
        </w:rPr>
        <w:t xml:space="preserve"> two systems as the two curing agents have different molecular weights.</w:t>
      </w:r>
      <w:r w:rsidR="002207B2">
        <w:rPr>
          <w:rFonts w:ascii="Times New Roman" w:hAnsi="Times New Roman" w:cs="Times New Roman"/>
          <w:bCs/>
          <w:sz w:val="20"/>
          <w:szCs w:val="20"/>
        </w:rPr>
        <w:t xml:space="preserve"> </w:t>
      </w:r>
      <w:r w:rsidR="00EB0A27">
        <w:rPr>
          <w:rFonts w:ascii="Times New Roman" w:hAnsi="Times New Roman" w:cs="Times New Roman"/>
          <w:bCs/>
          <w:sz w:val="20"/>
          <w:szCs w:val="20"/>
        </w:rPr>
        <w:t>Therefore,</w:t>
      </w:r>
      <w:r>
        <w:rPr>
          <w:rFonts w:ascii="Times New Roman" w:hAnsi="Times New Roman" w:cs="Times New Roman"/>
          <w:bCs/>
          <w:sz w:val="20"/>
          <w:szCs w:val="20"/>
        </w:rPr>
        <w:t xml:space="preserve"> we make the comparison on a molar basis using the </w:t>
      </w:r>
      <w:r w:rsidRPr="00B255FB">
        <w:rPr>
          <w:rFonts w:ascii="Symbol" w:hAnsi="Symbol" w:cs="Times New Roman"/>
          <w:bCs/>
          <w:i/>
          <w:sz w:val="20"/>
          <w:szCs w:val="20"/>
        </w:rPr>
        <w:t></w:t>
      </w:r>
      <w:r w:rsidRPr="00B255FB">
        <w:rPr>
          <w:rFonts w:ascii="Times New Roman" w:hAnsi="Times New Roman" w:cs="Times New Roman"/>
          <w:bCs/>
          <w:i/>
          <w:sz w:val="20"/>
          <w:szCs w:val="20"/>
          <w:vertAlign w:val="subscript"/>
        </w:rPr>
        <w:t>r</w:t>
      </w:r>
      <w:r>
        <w:rPr>
          <w:rFonts w:ascii="Times New Roman" w:hAnsi="Times New Roman" w:cs="Times New Roman"/>
          <w:bCs/>
          <w:sz w:val="20"/>
          <w:szCs w:val="20"/>
        </w:rPr>
        <w:t xml:space="preserve"> parameters</w:t>
      </w:r>
      <w:r w:rsidR="002207B2">
        <w:rPr>
          <w:rFonts w:ascii="Times New Roman" w:hAnsi="Times New Roman" w:cs="Times New Roman"/>
          <w:bCs/>
          <w:sz w:val="20"/>
          <w:szCs w:val="20"/>
        </w:rPr>
        <w:t>.</w:t>
      </w:r>
      <w:r w:rsidR="007573CB">
        <w:rPr>
          <w:rFonts w:ascii="Times New Roman" w:hAnsi="Times New Roman" w:cs="Times New Roman"/>
          <w:bCs/>
          <w:sz w:val="20"/>
          <w:szCs w:val="20"/>
        </w:rPr>
        <w:t xml:space="preserve"> </w:t>
      </w:r>
      <w:r w:rsidR="00EB0D0D">
        <w:rPr>
          <w:rFonts w:ascii="Times New Roman" w:hAnsi="Times New Roman" w:cs="Times New Roman"/>
          <w:bCs/>
          <w:sz w:val="20"/>
          <w:szCs w:val="20"/>
        </w:rPr>
        <w:t xml:space="preserve">Both systems have the same </w:t>
      </w:r>
      <w:r w:rsidR="007D191F">
        <w:rPr>
          <w:rFonts w:ascii="Times New Roman" w:hAnsi="Times New Roman" w:cs="Times New Roman"/>
          <w:bCs/>
          <w:sz w:val="20"/>
          <w:szCs w:val="20"/>
        </w:rPr>
        <w:t xml:space="preserve">number of </w:t>
      </w:r>
      <w:r w:rsidR="00EB0D0D">
        <w:rPr>
          <w:rFonts w:ascii="Times New Roman" w:hAnsi="Times New Roman" w:cs="Times New Roman"/>
          <w:bCs/>
          <w:sz w:val="20"/>
          <w:szCs w:val="20"/>
        </w:rPr>
        <w:t>moles of amine-epoxy reaction per gram of sample after curing and after post curing.</w:t>
      </w:r>
      <w:r w:rsidR="002C1875">
        <w:rPr>
          <w:rFonts w:ascii="Times New Roman" w:hAnsi="Times New Roman" w:cs="Times New Roman"/>
          <w:bCs/>
          <w:sz w:val="20"/>
          <w:szCs w:val="20"/>
        </w:rPr>
        <w:t xml:space="preserve"> Here, a mole of reaction is where one mole of epoxide groups react with one mole of NH groups.</w:t>
      </w:r>
      <w:r w:rsidR="00EB0D0D">
        <w:rPr>
          <w:rFonts w:ascii="Times New Roman" w:hAnsi="Times New Roman" w:cs="Times New Roman"/>
          <w:bCs/>
          <w:sz w:val="20"/>
          <w:szCs w:val="20"/>
        </w:rPr>
        <w:t xml:space="preserve"> Note that the monomer molecular </w:t>
      </w:r>
      <w:r w:rsidR="00EB0A27">
        <w:rPr>
          <w:rFonts w:ascii="Times New Roman" w:hAnsi="Times New Roman" w:cs="Times New Roman"/>
          <w:bCs/>
          <w:sz w:val="20"/>
          <w:szCs w:val="20"/>
        </w:rPr>
        <w:t>weight also affects Tg</w:t>
      </w:r>
      <w:r w:rsidR="00EB0D0D">
        <w:rPr>
          <w:rFonts w:ascii="Times New Roman" w:hAnsi="Times New Roman" w:cs="Times New Roman"/>
          <w:bCs/>
          <w:sz w:val="20"/>
          <w:szCs w:val="20"/>
        </w:rPr>
        <w:t xml:space="preserve">. </w:t>
      </w:r>
      <w:r w:rsidR="00C50885">
        <w:rPr>
          <w:rFonts w:ascii="Times New Roman" w:hAnsi="Times New Roman" w:cs="Times New Roman"/>
          <w:bCs/>
          <w:sz w:val="20"/>
          <w:szCs w:val="20"/>
        </w:rPr>
        <w:t>The</w:t>
      </w:r>
      <w:r w:rsidR="007573CB">
        <w:rPr>
          <w:rFonts w:ascii="Times New Roman" w:hAnsi="Times New Roman" w:cs="Times New Roman"/>
          <w:bCs/>
          <w:sz w:val="20"/>
          <w:szCs w:val="20"/>
        </w:rPr>
        <w:t xml:space="preserve"> </w:t>
      </w:r>
      <w:r w:rsidR="007573CB">
        <w:rPr>
          <w:rFonts w:ascii="Times New Roman" w:hAnsi="Times New Roman" w:cs="Times New Roman"/>
          <w:sz w:val="20"/>
          <w:szCs w:val="20"/>
        </w:rPr>
        <w:t>T</w:t>
      </w:r>
      <w:r w:rsidR="007573CB">
        <w:rPr>
          <w:rFonts w:ascii="Times New Roman" w:hAnsi="Times New Roman" w:cs="Times New Roman"/>
          <w:sz w:val="20"/>
          <w:szCs w:val="20"/>
          <w:vertAlign w:val="subscript"/>
        </w:rPr>
        <w:t xml:space="preserve">g </w:t>
      </w:r>
      <w:r w:rsidR="007573CB">
        <w:rPr>
          <w:rFonts w:ascii="Times New Roman" w:hAnsi="Times New Roman" w:cs="Times New Roman"/>
          <w:sz w:val="20"/>
          <w:szCs w:val="20"/>
        </w:rPr>
        <w:t xml:space="preserve">of the </w:t>
      </w:r>
      <w:r w:rsidR="00ED51E4">
        <w:rPr>
          <w:rFonts w:ascii="Times New Roman" w:hAnsi="Times New Roman" w:cs="Times New Roman"/>
          <w:sz w:val="20"/>
          <w:szCs w:val="20"/>
        </w:rPr>
        <w:t>b</w:t>
      </w:r>
      <w:r w:rsidR="007573CB">
        <w:rPr>
          <w:rFonts w:ascii="Times New Roman" w:hAnsi="Times New Roman" w:cs="Times New Roman"/>
          <w:sz w:val="20"/>
          <w:szCs w:val="20"/>
        </w:rPr>
        <w:t xml:space="preserve">enzidine </w:t>
      </w:r>
      <w:r w:rsidR="00A56214">
        <w:rPr>
          <w:rFonts w:ascii="Times New Roman" w:hAnsi="Times New Roman" w:cs="Times New Roman"/>
          <w:sz w:val="20"/>
          <w:szCs w:val="20"/>
        </w:rPr>
        <w:t xml:space="preserve">system </w:t>
      </w:r>
      <w:r w:rsidR="007573CB">
        <w:rPr>
          <w:rFonts w:ascii="Times New Roman" w:hAnsi="Times New Roman" w:cs="Times New Roman"/>
          <w:sz w:val="20"/>
          <w:szCs w:val="20"/>
        </w:rPr>
        <w:t xml:space="preserve">is higher than </w:t>
      </w:r>
      <w:r w:rsidR="00A56214">
        <w:rPr>
          <w:rFonts w:ascii="Times New Roman" w:hAnsi="Times New Roman" w:cs="Times New Roman"/>
          <w:sz w:val="20"/>
          <w:szCs w:val="20"/>
        </w:rPr>
        <w:t>the</w:t>
      </w:r>
      <w:r w:rsidR="007573CB">
        <w:rPr>
          <w:rFonts w:ascii="Times New Roman" w:hAnsi="Times New Roman" w:cs="Times New Roman"/>
          <w:sz w:val="20"/>
          <w:szCs w:val="20"/>
        </w:rPr>
        <w:t xml:space="preserve"> </w:t>
      </w:r>
      <w:r w:rsidR="007573CB" w:rsidRPr="00865924">
        <w:rPr>
          <w:rFonts w:ascii="Times New Roman" w:hAnsi="Times New Roman" w:cs="Times New Roman"/>
          <w:bCs/>
          <w:i/>
          <w:sz w:val="20"/>
          <w:szCs w:val="20"/>
        </w:rPr>
        <w:t>p</w:t>
      </w:r>
      <w:r w:rsidR="007573CB" w:rsidRPr="00865924">
        <w:rPr>
          <w:rFonts w:ascii="Times New Roman" w:hAnsi="Times New Roman" w:cs="Times New Roman"/>
          <w:bCs/>
          <w:sz w:val="20"/>
          <w:szCs w:val="20"/>
        </w:rPr>
        <w:t>-phenylene diamine</w:t>
      </w:r>
      <w:r w:rsidR="00A56214">
        <w:rPr>
          <w:rFonts w:ascii="Times New Roman" w:hAnsi="Times New Roman" w:cs="Times New Roman"/>
          <w:bCs/>
          <w:sz w:val="20"/>
          <w:szCs w:val="20"/>
        </w:rPr>
        <w:t xml:space="preserve"> </w:t>
      </w:r>
      <w:r w:rsidR="00A56214">
        <w:rPr>
          <w:rFonts w:ascii="Times New Roman" w:hAnsi="Times New Roman" w:cs="Times New Roman"/>
          <w:bCs/>
          <w:sz w:val="20"/>
          <w:szCs w:val="20"/>
        </w:rPr>
        <w:t>system</w:t>
      </w:r>
      <w:r w:rsidR="007573CB">
        <w:rPr>
          <w:rFonts w:ascii="Times New Roman" w:hAnsi="Times New Roman" w:cs="Times New Roman"/>
          <w:bCs/>
          <w:sz w:val="20"/>
          <w:szCs w:val="20"/>
        </w:rPr>
        <w:t xml:space="preserve"> after curing and after post curing.</w:t>
      </w:r>
      <w:r w:rsidR="001139A5">
        <w:rPr>
          <w:rFonts w:ascii="Times New Roman" w:hAnsi="Times New Roman" w:cs="Times New Roman"/>
          <w:bCs/>
          <w:sz w:val="20"/>
          <w:szCs w:val="20"/>
        </w:rPr>
        <w:t xml:space="preserve"> </w:t>
      </w:r>
      <w:r w:rsidR="00F36196">
        <w:rPr>
          <w:rFonts w:ascii="Times New Roman" w:hAnsi="Times New Roman" w:cs="Times New Roman"/>
          <w:bCs/>
          <w:sz w:val="20"/>
          <w:szCs w:val="20"/>
        </w:rPr>
        <w:t>The conclusions of p</w:t>
      </w:r>
      <w:r w:rsidR="001139A5">
        <w:rPr>
          <w:rFonts w:ascii="Times New Roman" w:hAnsi="Times New Roman" w:cs="Times New Roman"/>
          <w:bCs/>
          <w:sz w:val="20"/>
          <w:szCs w:val="20"/>
        </w:rPr>
        <w:t>r</w:t>
      </w:r>
      <w:r w:rsidR="001139A5">
        <w:rPr>
          <w:rFonts w:ascii="Times New Roman" w:hAnsi="Times New Roman" w:cs="Times New Roman"/>
          <w:sz w:val="20"/>
          <w:szCs w:val="20"/>
        </w:rPr>
        <w:t>evious studies</w:t>
      </w:r>
      <w:r w:rsidR="00ED51E4" w:rsidRPr="00ED51E4">
        <w:rPr>
          <w:rFonts w:ascii="Times New Roman" w:hAnsi="Times New Roman" w:cs="Times New Roman"/>
          <w:sz w:val="20"/>
          <w:szCs w:val="20"/>
          <w:vertAlign w:val="superscript"/>
        </w:rPr>
        <w:t>1</w:t>
      </w:r>
      <w:r w:rsidR="00ED51E4" w:rsidRPr="00F36196">
        <w:rPr>
          <w:rFonts w:ascii="Times New Roman" w:hAnsi="Times New Roman" w:cs="Times New Roman"/>
          <w:sz w:val="20"/>
          <w:szCs w:val="20"/>
          <w:vertAlign w:val="superscript"/>
        </w:rPr>
        <w:t>1</w:t>
      </w:r>
      <w:r w:rsidR="00ED51E4" w:rsidRPr="00F36196">
        <w:rPr>
          <w:rFonts w:ascii="Times New Roman" w:hAnsi="Times New Roman" w:cs="Times New Roman"/>
          <w:sz w:val="20"/>
          <w:szCs w:val="20"/>
        </w:rPr>
        <w:t xml:space="preserve"> </w:t>
      </w:r>
      <w:r w:rsidR="00F36196" w:rsidRPr="00F36196">
        <w:rPr>
          <w:rFonts w:ascii="Times New Roman" w:hAnsi="Times New Roman" w:cs="Times New Roman"/>
          <w:sz w:val="20"/>
          <w:szCs w:val="20"/>
        </w:rPr>
        <w:t xml:space="preserve">may </w:t>
      </w:r>
      <w:r w:rsidR="00C50885">
        <w:rPr>
          <w:rFonts w:ascii="Times New Roman" w:hAnsi="Times New Roman" w:cs="Times New Roman"/>
          <w:bCs/>
          <w:sz w:val="20"/>
          <w:szCs w:val="20"/>
        </w:rPr>
        <w:t>indicate that</w:t>
      </w:r>
      <w:r w:rsidR="001139A5">
        <w:rPr>
          <w:rFonts w:ascii="Times New Roman" w:hAnsi="Times New Roman" w:cs="Times New Roman"/>
          <w:bCs/>
          <w:sz w:val="20"/>
          <w:szCs w:val="20"/>
        </w:rPr>
        <w:t xml:space="preserve"> system</w:t>
      </w:r>
      <w:r w:rsidR="00C50885">
        <w:rPr>
          <w:rFonts w:ascii="Times New Roman" w:hAnsi="Times New Roman" w:cs="Times New Roman"/>
          <w:bCs/>
          <w:sz w:val="20"/>
          <w:szCs w:val="20"/>
        </w:rPr>
        <w:t>s</w:t>
      </w:r>
      <w:r w:rsidR="001139A5">
        <w:rPr>
          <w:rFonts w:ascii="Times New Roman" w:hAnsi="Times New Roman" w:cs="Times New Roman"/>
          <w:bCs/>
          <w:sz w:val="20"/>
          <w:szCs w:val="20"/>
        </w:rPr>
        <w:t xml:space="preserve"> with </w:t>
      </w:r>
      <w:r w:rsidR="007573CB">
        <w:rPr>
          <w:rFonts w:ascii="Times New Roman" w:hAnsi="Times New Roman" w:cs="Times New Roman"/>
          <w:bCs/>
          <w:sz w:val="20"/>
          <w:szCs w:val="20"/>
        </w:rPr>
        <w:t xml:space="preserve">the shorter monomer, </w:t>
      </w:r>
      <w:r w:rsidR="007573CB" w:rsidRPr="00865924">
        <w:rPr>
          <w:rFonts w:ascii="Times New Roman" w:hAnsi="Times New Roman" w:cs="Times New Roman"/>
          <w:bCs/>
          <w:i/>
          <w:sz w:val="20"/>
          <w:szCs w:val="20"/>
        </w:rPr>
        <w:t>p</w:t>
      </w:r>
      <w:r w:rsidR="007573CB" w:rsidRPr="00865924">
        <w:rPr>
          <w:rFonts w:ascii="Times New Roman" w:hAnsi="Times New Roman" w:cs="Times New Roman"/>
          <w:bCs/>
          <w:sz w:val="20"/>
          <w:szCs w:val="20"/>
        </w:rPr>
        <w:t>-phenylene diamine</w:t>
      </w:r>
      <w:r w:rsidR="00791378">
        <w:rPr>
          <w:rFonts w:ascii="Times New Roman" w:hAnsi="Times New Roman" w:cs="Times New Roman"/>
          <w:bCs/>
          <w:sz w:val="20"/>
          <w:szCs w:val="20"/>
        </w:rPr>
        <w:t xml:space="preserve"> would have a higher T</w:t>
      </w:r>
      <w:r w:rsidR="00791378" w:rsidRPr="00791378">
        <w:rPr>
          <w:rFonts w:ascii="Times New Roman" w:hAnsi="Times New Roman" w:cs="Times New Roman"/>
          <w:bCs/>
          <w:sz w:val="20"/>
          <w:szCs w:val="20"/>
          <w:vertAlign w:val="subscript"/>
        </w:rPr>
        <w:t>g</w:t>
      </w:r>
      <w:r w:rsidR="00791378">
        <w:rPr>
          <w:rFonts w:ascii="Times New Roman" w:hAnsi="Times New Roman" w:cs="Times New Roman"/>
          <w:bCs/>
          <w:sz w:val="20"/>
          <w:szCs w:val="20"/>
        </w:rPr>
        <w:t xml:space="preserve">, </w:t>
      </w:r>
      <w:r w:rsidR="00F36196">
        <w:rPr>
          <w:rFonts w:ascii="Times New Roman" w:hAnsi="Times New Roman" w:cs="Times New Roman"/>
          <w:bCs/>
          <w:sz w:val="20"/>
          <w:szCs w:val="20"/>
        </w:rPr>
        <w:t>if</w:t>
      </w:r>
      <w:r w:rsidR="00EB0A27">
        <w:rPr>
          <w:rFonts w:ascii="Times New Roman" w:hAnsi="Times New Roman" w:cs="Times New Roman"/>
          <w:bCs/>
          <w:sz w:val="20"/>
          <w:szCs w:val="20"/>
        </w:rPr>
        <w:t xml:space="preserve"> those conclusions</w:t>
      </w:r>
      <w:r w:rsidR="00F36196">
        <w:rPr>
          <w:rFonts w:ascii="Times New Roman" w:hAnsi="Times New Roman" w:cs="Times New Roman"/>
          <w:bCs/>
          <w:sz w:val="20"/>
          <w:szCs w:val="20"/>
        </w:rPr>
        <w:t xml:space="preserve"> are generalized</w:t>
      </w:r>
      <w:r w:rsidR="007573CB">
        <w:rPr>
          <w:rFonts w:ascii="Times New Roman" w:hAnsi="Times New Roman" w:cs="Times New Roman"/>
          <w:sz w:val="20"/>
          <w:szCs w:val="20"/>
        </w:rPr>
        <w:t xml:space="preserve">. </w:t>
      </w:r>
    </w:p>
    <w:p w14:paraId="7CEF5A1D" w14:textId="1EEAFEA7" w:rsidR="00E356D6" w:rsidRDefault="005631C9" w:rsidP="00576EAA">
      <w:pPr>
        <w:spacing w:line="360" w:lineRule="auto"/>
        <w:jc w:val="both"/>
        <w:rPr>
          <w:rFonts w:ascii="Times New Roman" w:hAnsi="Times New Roman" w:cs="Times New Roman"/>
          <w:bCs/>
          <w:sz w:val="20"/>
          <w:szCs w:val="20"/>
        </w:rPr>
      </w:pPr>
      <w:r>
        <w:rPr>
          <w:rFonts w:ascii="Times New Roman" w:hAnsi="Times New Roman" w:cs="Times New Roman"/>
          <w:bCs/>
          <w:sz w:val="20"/>
          <w:szCs w:val="20"/>
        </w:rPr>
        <w:t>Note that there are two types of components</w:t>
      </w:r>
      <w:r w:rsidR="009761C4">
        <w:rPr>
          <w:rFonts w:ascii="Times New Roman" w:hAnsi="Times New Roman" w:cs="Times New Roman"/>
          <w:bCs/>
          <w:sz w:val="20"/>
          <w:szCs w:val="20"/>
        </w:rPr>
        <w:t xml:space="preserve"> in the networked systems</w:t>
      </w:r>
      <w:r>
        <w:rPr>
          <w:rFonts w:ascii="Times New Roman" w:hAnsi="Times New Roman" w:cs="Times New Roman"/>
          <w:bCs/>
          <w:sz w:val="20"/>
          <w:szCs w:val="20"/>
        </w:rPr>
        <w:t xml:space="preserve">: rigid benzene rings and flexible chains. </w:t>
      </w:r>
      <w:r w:rsidR="009761C4">
        <w:rPr>
          <w:rFonts w:ascii="Times New Roman" w:hAnsi="Times New Roman" w:cs="Times New Roman"/>
          <w:bCs/>
          <w:sz w:val="20"/>
          <w:szCs w:val="20"/>
        </w:rPr>
        <w:t xml:space="preserve">There </w:t>
      </w:r>
      <w:r w:rsidR="007573CB">
        <w:rPr>
          <w:rFonts w:ascii="Times New Roman" w:hAnsi="Times New Roman" w:cs="Times New Roman"/>
          <w:bCs/>
          <w:sz w:val="20"/>
          <w:szCs w:val="20"/>
        </w:rPr>
        <w:t xml:space="preserve">are more </w:t>
      </w:r>
      <w:r w:rsidR="00861A9C">
        <w:rPr>
          <w:rFonts w:ascii="Times New Roman" w:hAnsi="Times New Roman" w:cs="Times New Roman"/>
          <w:bCs/>
          <w:sz w:val="20"/>
          <w:szCs w:val="20"/>
        </w:rPr>
        <w:t xml:space="preserve">benzene rings in </w:t>
      </w:r>
      <w:r w:rsidR="007573CB">
        <w:rPr>
          <w:rFonts w:ascii="Times New Roman" w:hAnsi="Times New Roman" w:cs="Times New Roman"/>
          <w:bCs/>
          <w:sz w:val="20"/>
          <w:szCs w:val="20"/>
        </w:rPr>
        <w:t xml:space="preserve">the benzidine </w:t>
      </w:r>
      <w:r>
        <w:rPr>
          <w:rFonts w:ascii="Times New Roman" w:hAnsi="Times New Roman" w:cs="Times New Roman"/>
          <w:bCs/>
          <w:sz w:val="20"/>
          <w:szCs w:val="20"/>
        </w:rPr>
        <w:t xml:space="preserve">system </w:t>
      </w:r>
      <w:r w:rsidR="007573CB">
        <w:rPr>
          <w:rFonts w:ascii="Times New Roman" w:hAnsi="Times New Roman" w:cs="Times New Roman"/>
          <w:bCs/>
          <w:sz w:val="20"/>
          <w:szCs w:val="20"/>
        </w:rPr>
        <w:t>compared to th</w:t>
      </w:r>
      <w:r>
        <w:rPr>
          <w:rFonts w:ascii="Times New Roman" w:hAnsi="Times New Roman" w:cs="Times New Roman"/>
          <w:bCs/>
          <w:sz w:val="20"/>
          <w:szCs w:val="20"/>
        </w:rPr>
        <w:t>at</w:t>
      </w:r>
      <w:r w:rsidR="007573CB">
        <w:rPr>
          <w:rFonts w:ascii="Times New Roman" w:hAnsi="Times New Roman" w:cs="Times New Roman"/>
          <w:bCs/>
          <w:sz w:val="20"/>
          <w:szCs w:val="20"/>
        </w:rPr>
        <w:t xml:space="preserve"> in the </w:t>
      </w:r>
      <w:r w:rsidR="007573CB" w:rsidRPr="007B25E9">
        <w:rPr>
          <w:rFonts w:ascii="Times New Roman" w:hAnsi="Times New Roman" w:cs="Times New Roman"/>
          <w:bCs/>
          <w:i/>
          <w:sz w:val="20"/>
          <w:szCs w:val="20"/>
        </w:rPr>
        <w:t>p</w:t>
      </w:r>
      <w:r w:rsidR="007573CB" w:rsidRPr="007B25E9">
        <w:rPr>
          <w:rFonts w:ascii="Times New Roman" w:hAnsi="Times New Roman" w:cs="Times New Roman"/>
          <w:bCs/>
          <w:sz w:val="20"/>
          <w:szCs w:val="20"/>
        </w:rPr>
        <w:t>-phenylene diamine</w:t>
      </w:r>
      <w:r>
        <w:rPr>
          <w:rFonts w:ascii="Times New Roman" w:hAnsi="Times New Roman" w:cs="Times New Roman"/>
          <w:bCs/>
          <w:sz w:val="20"/>
          <w:szCs w:val="20"/>
        </w:rPr>
        <w:t xml:space="preserve"> system. This means that the benzidine system</w:t>
      </w:r>
      <w:r w:rsidR="00E356D6">
        <w:rPr>
          <w:rFonts w:ascii="Times New Roman" w:hAnsi="Times New Roman" w:cs="Times New Roman"/>
          <w:bCs/>
          <w:sz w:val="20"/>
          <w:szCs w:val="20"/>
        </w:rPr>
        <w:t xml:space="preserve"> </w:t>
      </w:r>
      <w:r>
        <w:rPr>
          <w:rFonts w:ascii="Times New Roman" w:hAnsi="Times New Roman" w:cs="Times New Roman"/>
          <w:bCs/>
          <w:sz w:val="20"/>
          <w:szCs w:val="20"/>
        </w:rPr>
        <w:t>has</w:t>
      </w:r>
      <w:r w:rsidR="00E356D6">
        <w:rPr>
          <w:rFonts w:ascii="Times New Roman" w:hAnsi="Times New Roman" w:cs="Times New Roman"/>
          <w:bCs/>
          <w:sz w:val="20"/>
          <w:szCs w:val="20"/>
        </w:rPr>
        <w:t xml:space="preserve"> </w:t>
      </w:r>
      <w:r w:rsidR="007573CB">
        <w:rPr>
          <w:rFonts w:ascii="Times New Roman" w:hAnsi="Times New Roman" w:cs="Times New Roman"/>
          <w:bCs/>
          <w:sz w:val="20"/>
          <w:szCs w:val="20"/>
        </w:rPr>
        <w:t xml:space="preserve">a </w:t>
      </w:r>
      <w:r>
        <w:rPr>
          <w:rFonts w:ascii="Times New Roman" w:hAnsi="Times New Roman" w:cs="Times New Roman"/>
          <w:bCs/>
          <w:sz w:val="20"/>
          <w:szCs w:val="20"/>
        </w:rPr>
        <w:t>larg</w:t>
      </w:r>
      <w:r w:rsidR="007573CB">
        <w:rPr>
          <w:rFonts w:ascii="Times New Roman" w:hAnsi="Times New Roman" w:cs="Times New Roman"/>
          <w:bCs/>
          <w:sz w:val="20"/>
          <w:szCs w:val="20"/>
        </w:rPr>
        <w:t>er rigid frac</w:t>
      </w:r>
      <w:r w:rsidR="00E356D6">
        <w:rPr>
          <w:rFonts w:ascii="Times New Roman" w:hAnsi="Times New Roman" w:cs="Times New Roman"/>
          <w:bCs/>
          <w:sz w:val="20"/>
          <w:szCs w:val="20"/>
        </w:rPr>
        <w:t>tion</w:t>
      </w:r>
      <w:r>
        <w:rPr>
          <w:rFonts w:ascii="Times New Roman" w:hAnsi="Times New Roman" w:cs="Times New Roman"/>
          <w:bCs/>
          <w:sz w:val="20"/>
          <w:szCs w:val="20"/>
        </w:rPr>
        <w:t xml:space="preserve"> leading to</w:t>
      </w:r>
      <w:r w:rsidR="001139A5">
        <w:rPr>
          <w:rFonts w:ascii="Times New Roman" w:hAnsi="Times New Roman" w:cs="Times New Roman"/>
          <w:bCs/>
          <w:sz w:val="20"/>
          <w:szCs w:val="20"/>
        </w:rPr>
        <w:t xml:space="preserve"> a higher </w:t>
      </w:r>
      <w:r w:rsidR="001139A5">
        <w:rPr>
          <w:rFonts w:ascii="Times New Roman" w:hAnsi="Times New Roman" w:cs="Times New Roman"/>
          <w:sz w:val="20"/>
          <w:szCs w:val="20"/>
        </w:rPr>
        <w:t>T</w:t>
      </w:r>
      <w:r w:rsidR="001139A5">
        <w:rPr>
          <w:rFonts w:ascii="Times New Roman" w:hAnsi="Times New Roman" w:cs="Times New Roman"/>
          <w:sz w:val="20"/>
          <w:szCs w:val="20"/>
          <w:vertAlign w:val="subscript"/>
        </w:rPr>
        <w:t>g</w:t>
      </w:r>
      <w:r w:rsidR="001139A5">
        <w:rPr>
          <w:rFonts w:ascii="Times New Roman" w:hAnsi="Times New Roman" w:cs="Times New Roman"/>
          <w:bCs/>
          <w:sz w:val="20"/>
          <w:szCs w:val="20"/>
        </w:rPr>
        <w:t xml:space="preserve"> than that of the</w:t>
      </w:r>
      <w:r w:rsidR="007573CB">
        <w:rPr>
          <w:rFonts w:ascii="Times New Roman" w:hAnsi="Times New Roman" w:cs="Times New Roman"/>
          <w:bCs/>
          <w:sz w:val="20"/>
          <w:szCs w:val="20"/>
        </w:rPr>
        <w:t xml:space="preserve"> </w:t>
      </w:r>
      <w:r w:rsidR="007573CB" w:rsidRPr="007B25E9">
        <w:rPr>
          <w:rFonts w:ascii="Times New Roman" w:hAnsi="Times New Roman" w:cs="Times New Roman"/>
          <w:bCs/>
          <w:i/>
          <w:sz w:val="20"/>
          <w:szCs w:val="20"/>
        </w:rPr>
        <w:t>p</w:t>
      </w:r>
      <w:r w:rsidR="007573CB">
        <w:rPr>
          <w:rFonts w:ascii="Times New Roman" w:hAnsi="Times New Roman" w:cs="Times New Roman"/>
          <w:bCs/>
          <w:sz w:val="20"/>
          <w:szCs w:val="20"/>
        </w:rPr>
        <w:t xml:space="preserve">-phenylene </w:t>
      </w:r>
      <w:r w:rsidR="00FF3C39">
        <w:rPr>
          <w:rFonts w:ascii="Times New Roman" w:hAnsi="Times New Roman" w:cs="Times New Roman"/>
          <w:bCs/>
          <w:sz w:val="20"/>
          <w:szCs w:val="20"/>
        </w:rPr>
        <w:t xml:space="preserve">diamine </w:t>
      </w:r>
      <w:r>
        <w:rPr>
          <w:rFonts w:ascii="Times New Roman" w:hAnsi="Times New Roman" w:cs="Times New Roman"/>
          <w:bCs/>
          <w:sz w:val="20"/>
          <w:szCs w:val="20"/>
        </w:rPr>
        <w:t>system</w:t>
      </w:r>
      <w:r w:rsidR="00E356D6">
        <w:rPr>
          <w:rFonts w:ascii="Times New Roman" w:hAnsi="Times New Roman" w:cs="Times New Roman"/>
          <w:bCs/>
          <w:sz w:val="20"/>
          <w:szCs w:val="20"/>
        </w:rPr>
        <w:t>.</w:t>
      </w:r>
      <w:r w:rsidR="007573CB">
        <w:rPr>
          <w:rFonts w:ascii="Times New Roman" w:hAnsi="Times New Roman" w:cs="Times New Roman"/>
          <w:bCs/>
          <w:sz w:val="20"/>
          <w:szCs w:val="20"/>
        </w:rPr>
        <w:t xml:space="preserve"> </w:t>
      </w:r>
      <w:r w:rsidR="00E356D6" w:rsidRPr="00007297">
        <w:rPr>
          <w:rFonts w:ascii="Times New Roman" w:hAnsi="Times New Roman" w:cs="Times New Roman"/>
          <w:bCs/>
          <w:sz w:val="20"/>
          <w:szCs w:val="20"/>
        </w:rPr>
        <w:t>Also</w:t>
      </w:r>
      <w:r w:rsidR="001139A5" w:rsidRPr="00007297">
        <w:rPr>
          <w:rFonts w:ascii="Times New Roman" w:hAnsi="Times New Roman" w:cs="Times New Roman"/>
          <w:bCs/>
          <w:sz w:val="20"/>
          <w:szCs w:val="20"/>
        </w:rPr>
        <w:t>,</w:t>
      </w:r>
      <w:r w:rsidR="00E356D6" w:rsidRPr="00007297">
        <w:rPr>
          <w:rFonts w:ascii="Times New Roman" w:hAnsi="Times New Roman" w:cs="Times New Roman"/>
          <w:bCs/>
          <w:sz w:val="20"/>
          <w:szCs w:val="20"/>
        </w:rPr>
        <w:t xml:space="preserve"> </w:t>
      </w:r>
      <w:r w:rsidR="009761C4">
        <w:rPr>
          <w:rFonts w:ascii="Times New Roman" w:hAnsi="Times New Roman" w:cs="Times New Roman"/>
          <w:bCs/>
          <w:sz w:val="20"/>
          <w:szCs w:val="20"/>
        </w:rPr>
        <w:t>the</w:t>
      </w:r>
      <w:r w:rsidR="00E356D6">
        <w:rPr>
          <w:rFonts w:ascii="Times New Roman" w:hAnsi="Times New Roman" w:cs="Times New Roman"/>
          <w:bCs/>
          <w:sz w:val="20"/>
          <w:szCs w:val="20"/>
        </w:rPr>
        <w:t xml:space="preserve"> </w:t>
      </w:r>
      <w:r w:rsidR="00366B41">
        <w:rPr>
          <w:rFonts w:ascii="Times New Roman" w:hAnsi="Times New Roman" w:cs="Times New Roman"/>
          <w:bCs/>
          <w:sz w:val="20"/>
          <w:szCs w:val="20"/>
        </w:rPr>
        <w:t>packing density in the</w:t>
      </w:r>
      <w:r w:rsidR="007573CB">
        <w:rPr>
          <w:rFonts w:ascii="Times New Roman" w:hAnsi="Times New Roman" w:cs="Times New Roman"/>
          <w:bCs/>
          <w:sz w:val="20"/>
          <w:szCs w:val="20"/>
        </w:rPr>
        <w:t xml:space="preserve"> benzidine </w:t>
      </w:r>
      <w:r w:rsidR="00366B41">
        <w:rPr>
          <w:rFonts w:ascii="Times New Roman" w:hAnsi="Times New Roman" w:cs="Times New Roman"/>
          <w:bCs/>
          <w:sz w:val="20"/>
          <w:szCs w:val="20"/>
        </w:rPr>
        <w:t xml:space="preserve">system is </w:t>
      </w:r>
      <w:r w:rsidR="009761C4">
        <w:rPr>
          <w:rFonts w:ascii="Times New Roman" w:hAnsi="Times New Roman" w:cs="Times New Roman"/>
          <w:bCs/>
          <w:sz w:val="20"/>
          <w:szCs w:val="20"/>
        </w:rPr>
        <w:t xml:space="preserve">likely </w:t>
      </w:r>
      <w:r w:rsidR="00366B41">
        <w:rPr>
          <w:rFonts w:ascii="Times New Roman" w:hAnsi="Times New Roman" w:cs="Times New Roman"/>
          <w:bCs/>
          <w:sz w:val="20"/>
          <w:szCs w:val="20"/>
        </w:rPr>
        <w:t xml:space="preserve">lower than in the </w:t>
      </w:r>
      <w:r w:rsidR="007573CB" w:rsidRPr="007B25E9">
        <w:rPr>
          <w:rFonts w:ascii="Times New Roman" w:hAnsi="Times New Roman" w:cs="Times New Roman"/>
          <w:bCs/>
          <w:i/>
          <w:sz w:val="20"/>
          <w:szCs w:val="20"/>
        </w:rPr>
        <w:t>p</w:t>
      </w:r>
      <w:r w:rsidR="007573CB" w:rsidRPr="007B25E9">
        <w:rPr>
          <w:rFonts w:ascii="Times New Roman" w:hAnsi="Times New Roman" w:cs="Times New Roman"/>
          <w:bCs/>
          <w:sz w:val="20"/>
          <w:szCs w:val="20"/>
        </w:rPr>
        <w:t>-phenylene diamine</w:t>
      </w:r>
      <w:r w:rsidR="00366B41">
        <w:rPr>
          <w:rFonts w:ascii="Times New Roman" w:hAnsi="Times New Roman" w:cs="Times New Roman"/>
          <w:bCs/>
          <w:sz w:val="20"/>
          <w:szCs w:val="20"/>
        </w:rPr>
        <w:t xml:space="preserve"> system</w:t>
      </w:r>
      <w:r w:rsidR="009761C4">
        <w:rPr>
          <w:rFonts w:ascii="Times New Roman" w:hAnsi="Times New Roman" w:cs="Times New Roman"/>
          <w:bCs/>
          <w:sz w:val="20"/>
          <w:szCs w:val="20"/>
        </w:rPr>
        <w:t xml:space="preserve"> due to the increase in length</w:t>
      </w:r>
      <w:r w:rsidR="00861A9C">
        <w:rPr>
          <w:rFonts w:ascii="Times New Roman" w:hAnsi="Times New Roman" w:cs="Times New Roman"/>
          <w:bCs/>
          <w:sz w:val="20"/>
          <w:szCs w:val="20"/>
        </w:rPr>
        <w:t xml:space="preserve">. </w:t>
      </w:r>
      <w:r w:rsidR="00007297">
        <w:rPr>
          <w:rFonts w:ascii="Times New Roman" w:hAnsi="Times New Roman" w:cs="Times New Roman"/>
          <w:bCs/>
          <w:sz w:val="20"/>
          <w:szCs w:val="20"/>
        </w:rPr>
        <w:t xml:space="preserve">Thus, </w:t>
      </w:r>
      <w:r w:rsidR="007573CB">
        <w:rPr>
          <w:rFonts w:ascii="Times New Roman" w:hAnsi="Times New Roman" w:cs="Times New Roman"/>
          <w:bCs/>
          <w:sz w:val="20"/>
          <w:szCs w:val="20"/>
        </w:rPr>
        <w:t xml:space="preserve">there are two competing </w:t>
      </w:r>
      <w:r w:rsidR="00007297">
        <w:rPr>
          <w:rFonts w:ascii="Times New Roman" w:hAnsi="Times New Roman" w:cs="Times New Roman"/>
          <w:bCs/>
          <w:sz w:val="20"/>
          <w:szCs w:val="20"/>
        </w:rPr>
        <w:t>effects on T</w:t>
      </w:r>
      <w:r w:rsidR="00007297" w:rsidRPr="00007297">
        <w:rPr>
          <w:rFonts w:ascii="Times New Roman" w:hAnsi="Times New Roman" w:cs="Times New Roman"/>
          <w:bCs/>
          <w:sz w:val="20"/>
          <w:szCs w:val="20"/>
          <w:vertAlign w:val="subscript"/>
        </w:rPr>
        <w:t>g</w:t>
      </w:r>
      <w:r w:rsidR="007573CB">
        <w:rPr>
          <w:rFonts w:ascii="Times New Roman" w:hAnsi="Times New Roman" w:cs="Times New Roman"/>
          <w:bCs/>
          <w:sz w:val="20"/>
          <w:szCs w:val="20"/>
        </w:rPr>
        <w:t xml:space="preserve"> as the </w:t>
      </w:r>
      <w:r w:rsidR="00007297">
        <w:rPr>
          <w:rFonts w:ascii="Times New Roman" w:hAnsi="Times New Roman" w:cs="Times New Roman"/>
          <w:bCs/>
          <w:sz w:val="20"/>
          <w:szCs w:val="20"/>
        </w:rPr>
        <w:t>monomer length</w:t>
      </w:r>
      <w:r w:rsidR="007573CB">
        <w:rPr>
          <w:rFonts w:ascii="Times New Roman" w:hAnsi="Times New Roman" w:cs="Times New Roman"/>
          <w:bCs/>
          <w:sz w:val="20"/>
          <w:szCs w:val="20"/>
        </w:rPr>
        <w:t xml:space="preserve"> increases</w:t>
      </w:r>
      <w:r w:rsidR="009761C4">
        <w:rPr>
          <w:rFonts w:ascii="Times New Roman" w:hAnsi="Times New Roman" w:cs="Times New Roman"/>
          <w:bCs/>
          <w:sz w:val="20"/>
          <w:szCs w:val="20"/>
        </w:rPr>
        <w:t xml:space="preserve"> in this case</w:t>
      </w:r>
      <w:r w:rsidR="007573CB">
        <w:rPr>
          <w:rFonts w:ascii="Times New Roman" w:hAnsi="Times New Roman" w:cs="Times New Roman"/>
          <w:bCs/>
          <w:sz w:val="20"/>
          <w:szCs w:val="20"/>
        </w:rPr>
        <w:t xml:space="preserve">: the </w:t>
      </w:r>
      <w:r w:rsidR="00007297">
        <w:rPr>
          <w:rFonts w:ascii="Times New Roman" w:hAnsi="Times New Roman" w:cs="Times New Roman"/>
          <w:bCs/>
          <w:sz w:val="20"/>
          <w:szCs w:val="20"/>
        </w:rPr>
        <w:t>increased</w:t>
      </w:r>
      <w:r w:rsidR="00861A9C">
        <w:rPr>
          <w:rFonts w:ascii="Times New Roman" w:hAnsi="Times New Roman" w:cs="Times New Roman"/>
          <w:bCs/>
          <w:sz w:val="20"/>
          <w:szCs w:val="20"/>
        </w:rPr>
        <w:t xml:space="preserve"> rigid fraction and the de</w:t>
      </w:r>
      <w:r w:rsidR="00007297">
        <w:rPr>
          <w:rFonts w:ascii="Times New Roman" w:hAnsi="Times New Roman" w:cs="Times New Roman"/>
          <w:bCs/>
          <w:sz w:val="20"/>
          <w:szCs w:val="20"/>
        </w:rPr>
        <w:t>creased</w:t>
      </w:r>
      <w:r w:rsidR="007573CB">
        <w:rPr>
          <w:rFonts w:ascii="Times New Roman" w:hAnsi="Times New Roman" w:cs="Times New Roman"/>
          <w:bCs/>
          <w:sz w:val="20"/>
          <w:szCs w:val="20"/>
        </w:rPr>
        <w:t xml:space="preserve"> packing</w:t>
      </w:r>
      <w:r w:rsidR="00007297">
        <w:rPr>
          <w:rFonts w:ascii="Times New Roman" w:hAnsi="Times New Roman" w:cs="Times New Roman"/>
          <w:bCs/>
          <w:sz w:val="20"/>
          <w:szCs w:val="20"/>
        </w:rPr>
        <w:t xml:space="preserve"> density</w:t>
      </w:r>
      <w:r w:rsidR="007573CB">
        <w:rPr>
          <w:rFonts w:ascii="Times New Roman" w:hAnsi="Times New Roman" w:cs="Times New Roman"/>
          <w:bCs/>
          <w:sz w:val="20"/>
          <w:szCs w:val="20"/>
        </w:rPr>
        <w:t xml:space="preserve">. </w:t>
      </w:r>
      <w:r w:rsidR="00E94249" w:rsidRPr="00E94249">
        <w:rPr>
          <w:rFonts w:ascii="Times New Roman" w:hAnsi="Times New Roman" w:cs="Times New Roman"/>
          <w:bCs/>
          <w:sz w:val="20"/>
          <w:szCs w:val="20"/>
        </w:rPr>
        <w:t>Soni et al</w:t>
      </w:r>
      <w:r w:rsidR="002207B2" w:rsidRPr="00E94249">
        <w:rPr>
          <w:rFonts w:ascii="Times New Roman" w:hAnsi="Times New Roman" w:cs="Times New Roman"/>
          <w:bCs/>
          <w:sz w:val="20"/>
          <w:szCs w:val="20"/>
          <w:vertAlign w:val="superscript"/>
        </w:rPr>
        <w:t>11</w:t>
      </w:r>
      <w:r w:rsidR="007573CB">
        <w:rPr>
          <w:rFonts w:ascii="Times New Roman" w:hAnsi="Times New Roman" w:cs="Times New Roman"/>
          <w:bCs/>
          <w:sz w:val="20"/>
          <w:szCs w:val="20"/>
        </w:rPr>
        <w:t xml:space="preserve"> increased </w:t>
      </w:r>
      <w:r w:rsidR="00E94249">
        <w:rPr>
          <w:rFonts w:ascii="Times New Roman" w:hAnsi="Times New Roman" w:cs="Times New Roman"/>
          <w:bCs/>
          <w:sz w:val="20"/>
          <w:szCs w:val="20"/>
        </w:rPr>
        <w:t xml:space="preserve">monomer </w:t>
      </w:r>
      <w:r w:rsidR="007573CB">
        <w:rPr>
          <w:rFonts w:ascii="Times New Roman" w:hAnsi="Times New Roman" w:cs="Times New Roman"/>
          <w:bCs/>
          <w:sz w:val="20"/>
          <w:szCs w:val="20"/>
        </w:rPr>
        <w:t xml:space="preserve">length by increasing </w:t>
      </w:r>
      <w:r w:rsidR="00F73235">
        <w:rPr>
          <w:rFonts w:ascii="Times New Roman" w:hAnsi="Times New Roman" w:cs="Times New Roman"/>
          <w:bCs/>
          <w:sz w:val="20"/>
          <w:szCs w:val="20"/>
        </w:rPr>
        <w:t>flexible</w:t>
      </w:r>
      <w:r w:rsidR="007573CB">
        <w:rPr>
          <w:rFonts w:ascii="Times New Roman" w:hAnsi="Times New Roman" w:cs="Times New Roman"/>
          <w:bCs/>
          <w:sz w:val="20"/>
          <w:szCs w:val="20"/>
        </w:rPr>
        <w:t xml:space="preserve"> chain length. </w:t>
      </w:r>
      <w:r w:rsidR="00F73235">
        <w:rPr>
          <w:rFonts w:ascii="Times New Roman" w:hAnsi="Times New Roman" w:cs="Times New Roman"/>
          <w:bCs/>
          <w:sz w:val="20"/>
          <w:szCs w:val="20"/>
        </w:rPr>
        <w:t>In</w:t>
      </w:r>
      <w:r w:rsidR="001139A5">
        <w:rPr>
          <w:rFonts w:ascii="Times New Roman" w:hAnsi="Times New Roman" w:cs="Times New Roman"/>
          <w:bCs/>
          <w:sz w:val="20"/>
          <w:szCs w:val="20"/>
        </w:rPr>
        <w:t xml:space="preserve"> that</w:t>
      </w:r>
      <w:r w:rsidR="00F73235">
        <w:rPr>
          <w:rFonts w:ascii="Times New Roman" w:hAnsi="Times New Roman" w:cs="Times New Roman"/>
          <w:bCs/>
          <w:sz w:val="20"/>
          <w:szCs w:val="20"/>
        </w:rPr>
        <w:t xml:space="preserve"> case,</w:t>
      </w:r>
      <w:r w:rsidR="001139A5">
        <w:rPr>
          <w:rFonts w:ascii="Times New Roman" w:hAnsi="Times New Roman" w:cs="Times New Roman"/>
          <w:bCs/>
          <w:sz w:val="20"/>
          <w:szCs w:val="20"/>
        </w:rPr>
        <w:t xml:space="preserve"> the</w:t>
      </w:r>
      <w:r w:rsidR="007573CB">
        <w:rPr>
          <w:rFonts w:ascii="Times New Roman" w:hAnsi="Times New Roman" w:cs="Times New Roman"/>
          <w:bCs/>
          <w:sz w:val="20"/>
          <w:szCs w:val="20"/>
        </w:rPr>
        <w:t xml:space="preserve"> increased flexible fraction lead to </w:t>
      </w:r>
      <w:r w:rsidR="00576EAA">
        <w:rPr>
          <w:rFonts w:ascii="Times New Roman" w:hAnsi="Times New Roman" w:cs="Times New Roman"/>
          <w:bCs/>
          <w:sz w:val="20"/>
          <w:szCs w:val="20"/>
        </w:rPr>
        <w:t>the observed</w:t>
      </w:r>
      <w:r w:rsidR="007573CB">
        <w:rPr>
          <w:rFonts w:ascii="Times New Roman" w:hAnsi="Times New Roman" w:cs="Times New Roman"/>
          <w:bCs/>
          <w:sz w:val="20"/>
          <w:szCs w:val="20"/>
        </w:rPr>
        <w:t xml:space="preserve"> decrease in </w:t>
      </w:r>
      <w:r w:rsidR="007573CB">
        <w:rPr>
          <w:rFonts w:ascii="Times New Roman" w:hAnsi="Times New Roman" w:cs="Times New Roman"/>
          <w:sz w:val="20"/>
          <w:szCs w:val="20"/>
        </w:rPr>
        <w:t>T</w:t>
      </w:r>
      <w:r w:rsidR="007573CB">
        <w:rPr>
          <w:rFonts w:ascii="Times New Roman" w:hAnsi="Times New Roman" w:cs="Times New Roman"/>
          <w:sz w:val="20"/>
          <w:szCs w:val="20"/>
          <w:vertAlign w:val="subscript"/>
        </w:rPr>
        <w:t>g</w:t>
      </w:r>
      <w:r w:rsidR="007573CB">
        <w:rPr>
          <w:rFonts w:ascii="Times New Roman" w:hAnsi="Times New Roman" w:cs="Times New Roman"/>
          <w:bCs/>
          <w:sz w:val="20"/>
          <w:szCs w:val="20"/>
        </w:rPr>
        <w:t xml:space="preserve">. </w:t>
      </w:r>
      <w:r w:rsidR="007573CB">
        <w:rPr>
          <w:rFonts w:ascii="Times New Roman" w:hAnsi="Times New Roman" w:cs="Times New Roman"/>
          <w:bCs/>
          <w:sz w:val="20"/>
          <w:szCs w:val="20"/>
        </w:rPr>
        <w:lastRenderedPageBreak/>
        <w:t>Considering both the observations o</w:t>
      </w:r>
      <w:r w:rsidR="00861A9C">
        <w:rPr>
          <w:rFonts w:ascii="Times New Roman" w:hAnsi="Times New Roman" w:cs="Times New Roman"/>
          <w:bCs/>
          <w:sz w:val="20"/>
          <w:szCs w:val="20"/>
        </w:rPr>
        <w:t>f th</w:t>
      </w:r>
      <w:r w:rsidR="00F73235">
        <w:rPr>
          <w:rFonts w:ascii="Times New Roman" w:hAnsi="Times New Roman" w:cs="Times New Roman"/>
          <w:bCs/>
          <w:sz w:val="20"/>
          <w:szCs w:val="20"/>
        </w:rPr>
        <w:t>e current</w:t>
      </w:r>
      <w:r w:rsidR="00861A9C">
        <w:rPr>
          <w:rFonts w:ascii="Times New Roman" w:hAnsi="Times New Roman" w:cs="Times New Roman"/>
          <w:bCs/>
          <w:sz w:val="20"/>
          <w:szCs w:val="20"/>
        </w:rPr>
        <w:t xml:space="preserve"> study and th</w:t>
      </w:r>
      <w:r w:rsidR="00E94249">
        <w:rPr>
          <w:rFonts w:ascii="Times New Roman" w:hAnsi="Times New Roman" w:cs="Times New Roman"/>
          <w:bCs/>
          <w:sz w:val="20"/>
          <w:szCs w:val="20"/>
        </w:rPr>
        <w:t>ose of Soni et al</w:t>
      </w:r>
      <w:r w:rsidR="00E94249" w:rsidRPr="00E94249">
        <w:rPr>
          <w:rFonts w:ascii="Times New Roman" w:hAnsi="Times New Roman" w:cs="Times New Roman"/>
          <w:bCs/>
          <w:sz w:val="20"/>
          <w:szCs w:val="20"/>
          <w:vertAlign w:val="superscript"/>
        </w:rPr>
        <w:t>11</w:t>
      </w:r>
      <w:r w:rsidR="007573CB">
        <w:rPr>
          <w:rFonts w:ascii="Times New Roman" w:hAnsi="Times New Roman" w:cs="Times New Roman"/>
          <w:bCs/>
          <w:sz w:val="20"/>
          <w:szCs w:val="20"/>
        </w:rPr>
        <w:t xml:space="preserve"> </w:t>
      </w:r>
      <w:r w:rsidR="0068703C">
        <w:rPr>
          <w:rFonts w:ascii="Times New Roman" w:hAnsi="Times New Roman" w:cs="Times New Roman"/>
          <w:bCs/>
          <w:sz w:val="20"/>
          <w:szCs w:val="20"/>
        </w:rPr>
        <w:t>we can</w:t>
      </w:r>
      <w:r w:rsidR="007573CB">
        <w:rPr>
          <w:rFonts w:ascii="Times New Roman" w:hAnsi="Times New Roman" w:cs="Times New Roman"/>
          <w:bCs/>
          <w:sz w:val="20"/>
          <w:szCs w:val="20"/>
        </w:rPr>
        <w:t xml:space="preserve"> conclude that length </w:t>
      </w:r>
      <w:r w:rsidR="0068703C">
        <w:rPr>
          <w:rFonts w:ascii="Times New Roman" w:hAnsi="Times New Roman" w:cs="Times New Roman"/>
          <w:bCs/>
          <w:sz w:val="20"/>
          <w:szCs w:val="20"/>
        </w:rPr>
        <w:t>certainly affects packing in a</w:t>
      </w:r>
      <w:r w:rsidR="009761C4">
        <w:rPr>
          <w:rFonts w:ascii="Times New Roman" w:hAnsi="Times New Roman" w:cs="Times New Roman"/>
          <w:bCs/>
          <w:sz w:val="20"/>
          <w:szCs w:val="20"/>
        </w:rPr>
        <w:t>n</w:t>
      </w:r>
      <w:r w:rsidR="0068703C">
        <w:rPr>
          <w:rFonts w:ascii="Times New Roman" w:hAnsi="Times New Roman" w:cs="Times New Roman"/>
          <w:bCs/>
          <w:sz w:val="20"/>
          <w:szCs w:val="20"/>
        </w:rPr>
        <w:t xml:space="preserve"> unambiguous way</w:t>
      </w:r>
      <w:r w:rsidR="00576EAA">
        <w:rPr>
          <w:rFonts w:ascii="Times New Roman" w:hAnsi="Times New Roman" w:cs="Times New Roman"/>
          <w:bCs/>
          <w:sz w:val="20"/>
          <w:szCs w:val="20"/>
        </w:rPr>
        <w:t>,</w:t>
      </w:r>
      <w:r w:rsidR="0068703C">
        <w:rPr>
          <w:rFonts w:ascii="Times New Roman" w:hAnsi="Times New Roman" w:cs="Times New Roman"/>
          <w:bCs/>
          <w:sz w:val="20"/>
          <w:szCs w:val="20"/>
        </w:rPr>
        <w:t xml:space="preserve"> but its effect on T</w:t>
      </w:r>
      <w:r w:rsidR="0068703C" w:rsidRPr="0068703C">
        <w:rPr>
          <w:rFonts w:ascii="Times New Roman" w:hAnsi="Times New Roman" w:cs="Times New Roman"/>
          <w:bCs/>
          <w:sz w:val="20"/>
          <w:szCs w:val="20"/>
          <w:vertAlign w:val="subscript"/>
        </w:rPr>
        <w:t>g</w:t>
      </w:r>
      <w:r w:rsidR="0068703C">
        <w:rPr>
          <w:rFonts w:ascii="Times New Roman" w:hAnsi="Times New Roman" w:cs="Times New Roman"/>
          <w:bCs/>
          <w:sz w:val="20"/>
          <w:szCs w:val="20"/>
        </w:rPr>
        <w:t xml:space="preserve"> may be primarily determined by the rigidity of the units</w:t>
      </w:r>
      <w:r w:rsidR="001139A5">
        <w:rPr>
          <w:rFonts w:ascii="Times New Roman" w:hAnsi="Times New Roman" w:cs="Times New Roman"/>
          <w:bCs/>
          <w:sz w:val="20"/>
          <w:szCs w:val="20"/>
        </w:rPr>
        <w:t>.</w:t>
      </w:r>
      <w:r w:rsidR="007573CB">
        <w:rPr>
          <w:rFonts w:ascii="Times New Roman" w:hAnsi="Times New Roman" w:cs="Times New Roman"/>
          <w:bCs/>
          <w:sz w:val="20"/>
          <w:szCs w:val="20"/>
        </w:rPr>
        <w:t xml:space="preserve"> </w:t>
      </w:r>
    </w:p>
    <w:p w14:paraId="4ADA71A5" w14:textId="2BEE44AA" w:rsidR="007573CB" w:rsidRDefault="009761C4" w:rsidP="00C3215D">
      <w:pPr>
        <w:spacing w:line="360" w:lineRule="auto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Further,</w:t>
      </w:r>
      <w:r w:rsidR="00062DE7" w:rsidRPr="00062DE7">
        <w:rPr>
          <w:rFonts w:ascii="Times New Roman" w:hAnsi="Times New Roman" w:cs="Times New Roman"/>
          <w:sz w:val="20"/>
          <w:szCs w:val="20"/>
        </w:rPr>
        <w:t xml:space="preserve"> </w:t>
      </w:r>
      <w:r>
        <w:rPr>
          <w:rFonts w:ascii="Times New Roman" w:hAnsi="Times New Roman" w:cs="Times New Roman"/>
          <w:sz w:val="20"/>
          <w:szCs w:val="20"/>
        </w:rPr>
        <w:t xml:space="preserve">we </w:t>
      </w:r>
      <w:r w:rsidR="007573CB" w:rsidRPr="00062DE7">
        <w:rPr>
          <w:rFonts w:ascii="Times New Roman" w:hAnsi="Times New Roman" w:cs="Times New Roman"/>
          <w:sz w:val="20"/>
          <w:szCs w:val="20"/>
        </w:rPr>
        <w:t>compare T</w:t>
      </w:r>
      <w:r w:rsidR="007573CB" w:rsidRPr="00062DE7">
        <w:rPr>
          <w:rFonts w:ascii="Times New Roman" w:hAnsi="Times New Roman" w:cs="Times New Roman"/>
          <w:sz w:val="20"/>
          <w:szCs w:val="20"/>
          <w:vertAlign w:val="subscript"/>
        </w:rPr>
        <w:t>g</w:t>
      </w:r>
      <w:r w:rsidR="00861A9C">
        <w:rPr>
          <w:rFonts w:ascii="Times New Roman" w:hAnsi="Times New Roman" w:cs="Times New Roman"/>
          <w:sz w:val="20"/>
          <w:szCs w:val="20"/>
        </w:rPr>
        <w:t xml:space="preserve"> a</w:t>
      </w:r>
      <w:r w:rsidR="007573CB">
        <w:rPr>
          <w:rFonts w:ascii="Times New Roman" w:hAnsi="Times New Roman" w:cs="Times New Roman"/>
          <w:sz w:val="20"/>
          <w:szCs w:val="20"/>
        </w:rPr>
        <w:t>fter cur</w:t>
      </w:r>
      <w:r w:rsidR="00062DE7">
        <w:rPr>
          <w:rFonts w:ascii="Times New Roman" w:hAnsi="Times New Roman" w:cs="Times New Roman"/>
          <w:sz w:val="20"/>
          <w:szCs w:val="20"/>
        </w:rPr>
        <w:t>e</w:t>
      </w:r>
      <w:r w:rsidR="007573CB">
        <w:rPr>
          <w:rFonts w:ascii="Times New Roman" w:hAnsi="Times New Roman" w:cs="Times New Roman"/>
          <w:sz w:val="20"/>
          <w:szCs w:val="20"/>
        </w:rPr>
        <w:t xml:space="preserve"> and after post cur</w:t>
      </w:r>
      <w:r w:rsidR="00062DE7">
        <w:rPr>
          <w:rFonts w:ascii="Times New Roman" w:hAnsi="Times New Roman" w:cs="Times New Roman"/>
          <w:sz w:val="20"/>
          <w:szCs w:val="20"/>
        </w:rPr>
        <w:t>e</w:t>
      </w:r>
      <w:r w:rsidR="007573CB">
        <w:rPr>
          <w:rFonts w:ascii="Times New Roman" w:hAnsi="Times New Roman" w:cs="Times New Roman"/>
          <w:sz w:val="20"/>
          <w:szCs w:val="20"/>
        </w:rPr>
        <w:t xml:space="preserve"> in </w:t>
      </w:r>
      <w:r w:rsidR="008524EC">
        <w:rPr>
          <w:rFonts w:ascii="Times New Roman" w:hAnsi="Times New Roman" w:cs="Times New Roman"/>
          <w:sz w:val="20"/>
          <w:szCs w:val="20"/>
        </w:rPr>
        <w:t>Table 1.</w:t>
      </w:r>
      <w:r w:rsidR="007573CB">
        <w:rPr>
          <w:rFonts w:ascii="Times New Roman" w:hAnsi="Times New Roman" w:cs="Times New Roman"/>
          <w:sz w:val="20"/>
          <w:szCs w:val="20"/>
        </w:rPr>
        <w:t xml:space="preserve"> </w:t>
      </w:r>
      <w:r w:rsidR="004E6894">
        <w:rPr>
          <w:rFonts w:ascii="Times New Roman" w:hAnsi="Times New Roman" w:cs="Times New Roman"/>
          <w:sz w:val="20"/>
          <w:szCs w:val="20"/>
        </w:rPr>
        <w:t>T</w:t>
      </w:r>
      <w:r w:rsidR="004E6894" w:rsidRPr="00BB785B">
        <w:rPr>
          <w:rFonts w:ascii="Times New Roman" w:hAnsi="Times New Roman" w:cs="Times New Roman"/>
          <w:sz w:val="20"/>
          <w:szCs w:val="20"/>
          <w:vertAlign w:val="subscript"/>
        </w:rPr>
        <w:t>g</w:t>
      </w:r>
      <w:r w:rsidR="004E6894">
        <w:rPr>
          <w:rFonts w:ascii="Times New Roman" w:hAnsi="Times New Roman" w:cs="Times New Roman"/>
          <w:sz w:val="20"/>
          <w:szCs w:val="20"/>
        </w:rPr>
        <w:t xml:space="preserve"> increases</w:t>
      </w:r>
      <w:r w:rsidR="008524EC">
        <w:rPr>
          <w:rFonts w:ascii="Times New Roman" w:hAnsi="Times New Roman" w:cs="Times New Roman"/>
          <w:sz w:val="20"/>
          <w:szCs w:val="20"/>
        </w:rPr>
        <w:t xml:space="preserve"> </w:t>
      </w:r>
      <w:r w:rsidR="007573CB">
        <w:rPr>
          <w:rFonts w:ascii="Times New Roman" w:hAnsi="Times New Roman" w:cs="Times New Roman"/>
          <w:sz w:val="20"/>
          <w:szCs w:val="20"/>
        </w:rPr>
        <w:t>after post curing</w:t>
      </w:r>
      <w:r w:rsidR="007D191F">
        <w:rPr>
          <w:rFonts w:ascii="Times New Roman" w:hAnsi="Times New Roman" w:cs="Times New Roman"/>
          <w:sz w:val="20"/>
          <w:szCs w:val="20"/>
        </w:rPr>
        <w:t xml:space="preserve"> for all systems</w:t>
      </w:r>
      <w:r w:rsidR="007573CB">
        <w:rPr>
          <w:rFonts w:ascii="Times New Roman" w:hAnsi="Times New Roman" w:cs="Times New Roman"/>
          <w:sz w:val="20"/>
          <w:szCs w:val="20"/>
        </w:rPr>
        <w:t xml:space="preserve"> with the exception of </w:t>
      </w:r>
      <w:r w:rsidR="00062DE7">
        <w:rPr>
          <w:rFonts w:ascii="Times New Roman" w:hAnsi="Times New Roman" w:cs="Times New Roman"/>
          <w:sz w:val="20"/>
          <w:szCs w:val="20"/>
        </w:rPr>
        <w:t xml:space="preserve">that of </w:t>
      </w:r>
      <w:r w:rsidR="007573CB">
        <w:rPr>
          <w:rFonts w:ascii="Times New Roman" w:hAnsi="Times New Roman" w:cs="Times New Roman"/>
          <w:sz w:val="20"/>
          <w:szCs w:val="20"/>
        </w:rPr>
        <w:t>the</w:t>
      </w:r>
      <w:r w:rsidR="00C72CBF">
        <w:rPr>
          <w:rFonts w:ascii="Times New Roman" w:hAnsi="Times New Roman" w:cs="Times New Roman"/>
          <w:sz w:val="20"/>
          <w:szCs w:val="20"/>
        </w:rPr>
        <w:t xml:space="preserve"> </w:t>
      </w:r>
      <w:r w:rsidR="007573CB">
        <w:rPr>
          <w:rFonts w:ascii="Times New Roman" w:hAnsi="Times New Roman" w:cs="Times New Roman"/>
          <w:i/>
          <w:sz w:val="20"/>
          <w:szCs w:val="20"/>
        </w:rPr>
        <w:t>o</w:t>
      </w:r>
      <w:r w:rsidR="008524EC">
        <w:rPr>
          <w:rFonts w:ascii="Times New Roman" w:hAnsi="Times New Roman" w:cs="Times New Roman"/>
          <w:sz w:val="20"/>
          <w:szCs w:val="20"/>
        </w:rPr>
        <w:t>-phenylene diamine</w:t>
      </w:r>
      <w:r w:rsidR="00062DE7">
        <w:rPr>
          <w:rFonts w:ascii="Times New Roman" w:hAnsi="Times New Roman" w:cs="Times New Roman"/>
          <w:sz w:val="20"/>
          <w:szCs w:val="20"/>
        </w:rPr>
        <w:t xml:space="preserve"> system</w:t>
      </w:r>
      <w:r w:rsidR="007573CB">
        <w:rPr>
          <w:rFonts w:ascii="Times New Roman" w:hAnsi="Times New Roman" w:cs="Times New Roman"/>
          <w:sz w:val="20"/>
          <w:szCs w:val="20"/>
        </w:rPr>
        <w:t xml:space="preserve"> </w:t>
      </w:r>
      <w:r w:rsidR="00062DE7">
        <w:rPr>
          <w:rFonts w:ascii="Times New Roman" w:hAnsi="Times New Roman" w:cs="Times New Roman"/>
          <w:sz w:val="20"/>
          <w:szCs w:val="20"/>
        </w:rPr>
        <w:t>w</w:t>
      </w:r>
      <w:r w:rsidR="00062DE7">
        <w:rPr>
          <w:rFonts w:ascii="Times New Roman" w:hAnsi="Times New Roman" w:cs="Times New Roman"/>
          <w:sz w:val="20"/>
          <w:szCs w:val="20"/>
        </w:rPr>
        <w:t>hich</w:t>
      </w:r>
      <w:r w:rsidR="007573CB">
        <w:rPr>
          <w:rFonts w:ascii="Times New Roman" w:hAnsi="Times New Roman" w:cs="Times New Roman"/>
          <w:sz w:val="20"/>
          <w:szCs w:val="20"/>
        </w:rPr>
        <w:t xml:space="preserve"> decreases from 129°C to 113°C </w:t>
      </w:r>
      <w:r w:rsidR="00062DE7">
        <w:rPr>
          <w:rFonts w:ascii="Times New Roman" w:hAnsi="Times New Roman" w:cs="Times New Roman"/>
          <w:sz w:val="20"/>
          <w:szCs w:val="20"/>
        </w:rPr>
        <w:t>during</w:t>
      </w:r>
      <w:r w:rsidR="007573CB">
        <w:rPr>
          <w:rFonts w:ascii="Times New Roman" w:hAnsi="Times New Roman" w:cs="Times New Roman"/>
          <w:sz w:val="20"/>
          <w:szCs w:val="20"/>
        </w:rPr>
        <w:t xml:space="preserve"> post curing. This</w:t>
      </w:r>
      <w:r w:rsidR="008524EC">
        <w:rPr>
          <w:rFonts w:ascii="Times New Roman" w:hAnsi="Times New Roman" w:cs="Times New Roman"/>
          <w:sz w:val="20"/>
          <w:szCs w:val="20"/>
        </w:rPr>
        <w:t xml:space="preserve"> indicates</w:t>
      </w:r>
      <w:r w:rsidR="00062DE7">
        <w:rPr>
          <w:rFonts w:ascii="Times New Roman" w:hAnsi="Times New Roman" w:cs="Times New Roman"/>
          <w:sz w:val="20"/>
          <w:szCs w:val="20"/>
        </w:rPr>
        <w:t xml:space="preserve"> that </w:t>
      </w:r>
      <w:r w:rsidR="007573CB">
        <w:rPr>
          <w:rFonts w:ascii="Times New Roman" w:hAnsi="Times New Roman" w:cs="Times New Roman"/>
          <w:sz w:val="20"/>
          <w:szCs w:val="20"/>
        </w:rPr>
        <w:t>the netwo</w:t>
      </w:r>
      <w:r w:rsidR="00E356D6">
        <w:rPr>
          <w:rFonts w:ascii="Times New Roman" w:hAnsi="Times New Roman" w:cs="Times New Roman"/>
          <w:sz w:val="20"/>
          <w:szCs w:val="20"/>
        </w:rPr>
        <w:t xml:space="preserve">rk </w:t>
      </w:r>
      <w:r w:rsidR="00062DE7">
        <w:rPr>
          <w:rFonts w:ascii="Times New Roman" w:hAnsi="Times New Roman" w:cs="Times New Roman"/>
          <w:sz w:val="20"/>
          <w:szCs w:val="20"/>
        </w:rPr>
        <w:t xml:space="preserve">is deteriorating </w:t>
      </w:r>
      <w:r w:rsidR="00E356D6">
        <w:rPr>
          <w:rFonts w:ascii="Times New Roman" w:hAnsi="Times New Roman" w:cs="Times New Roman"/>
          <w:sz w:val="20"/>
          <w:szCs w:val="20"/>
        </w:rPr>
        <w:t xml:space="preserve">in the post curing process. </w:t>
      </w:r>
      <w:r w:rsidR="00F148D8">
        <w:rPr>
          <w:rFonts w:ascii="Times New Roman" w:hAnsi="Times New Roman" w:cs="Times New Roman"/>
          <w:sz w:val="20"/>
          <w:szCs w:val="20"/>
        </w:rPr>
        <w:t>T</w:t>
      </w:r>
      <w:r w:rsidR="007573CB" w:rsidRPr="00E00F6E">
        <w:rPr>
          <w:rFonts w:ascii="Times New Roman" w:hAnsi="Times New Roman" w:cs="Times New Roman"/>
          <w:sz w:val="20"/>
          <w:szCs w:val="20"/>
        </w:rPr>
        <w:t>he apparent per</w:t>
      </w:r>
      <w:r w:rsidR="007573CB">
        <w:rPr>
          <w:rFonts w:ascii="Times New Roman" w:hAnsi="Times New Roman" w:cs="Times New Roman"/>
          <w:sz w:val="20"/>
          <w:szCs w:val="20"/>
        </w:rPr>
        <w:t xml:space="preserve">cent of cure </w:t>
      </w:r>
      <w:r w:rsidR="007573CB" w:rsidRPr="00E00F6E">
        <w:rPr>
          <w:rFonts w:ascii="Times New Roman" w:hAnsi="Times New Roman" w:cs="Times New Roman"/>
          <w:sz w:val="20"/>
          <w:szCs w:val="20"/>
        </w:rPr>
        <w:t>of</w:t>
      </w:r>
      <w:r w:rsidR="007573CB">
        <w:rPr>
          <w:rFonts w:ascii="Times New Roman" w:hAnsi="Times New Roman" w:cs="Times New Roman"/>
          <w:sz w:val="20"/>
          <w:szCs w:val="20"/>
        </w:rPr>
        <w:t xml:space="preserve"> the </w:t>
      </w:r>
      <w:r w:rsidR="007573CB" w:rsidRPr="00E00F6E">
        <w:rPr>
          <w:rFonts w:ascii="Times New Roman" w:hAnsi="Times New Roman" w:cs="Times New Roman"/>
          <w:i/>
          <w:sz w:val="20"/>
          <w:szCs w:val="20"/>
        </w:rPr>
        <w:t>p</w:t>
      </w:r>
      <w:r w:rsidR="007573CB">
        <w:rPr>
          <w:rFonts w:ascii="Times New Roman" w:hAnsi="Times New Roman" w:cs="Times New Roman"/>
          <w:sz w:val="20"/>
          <w:szCs w:val="20"/>
        </w:rPr>
        <w:t>-phenylene diamine,</w:t>
      </w:r>
      <w:r w:rsidR="007573CB" w:rsidRPr="00E00F6E">
        <w:rPr>
          <w:rFonts w:ascii="Times New Roman" w:hAnsi="Times New Roman" w:cs="Times New Roman"/>
          <w:sz w:val="20"/>
          <w:szCs w:val="20"/>
        </w:rPr>
        <w:t xml:space="preserve"> </w:t>
      </w:r>
      <w:r w:rsidR="007573CB" w:rsidRPr="00E00F6E">
        <w:rPr>
          <w:rFonts w:ascii="Times New Roman" w:hAnsi="Times New Roman" w:cs="Times New Roman"/>
          <w:i/>
          <w:sz w:val="20"/>
          <w:szCs w:val="20"/>
        </w:rPr>
        <w:t>m</w:t>
      </w:r>
      <w:r w:rsidR="007573CB" w:rsidRPr="00E00F6E">
        <w:rPr>
          <w:rFonts w:ascii="Times New Roman" w:hAnsi="Times New Roman" w:cs="Times New Roman"/>
          <w:sz w:val="20"/>
          <w:szCs w:val="20"/>
        </w:rPr>
        <w:t xml:space="preserve">-phenylene diamine </w:t>
      </w:r>
      <w:r w:rsidR="007573CB">
        <w:rPr>
          <w:rFonts w:ascii="Times New Roman" w:hAnsi="Times New Roman" w:cs="Times New Roman"/>
          <w:sz w:val="20"/>
          <w:szCs w:val="20"/>
        </w:rPr>
        <w:t xml:space="preserve">and benzidine </w:t>
      </w:r>
      <w:r w:rsidR="00A56214">
        <w:rPr>
          <w:rFonts w:ascii="Times New Roman" w:hAnsi="Times New Roman" w:cs="Times New Roman"/>
          <w:sz w:val="20"/>
          <w:szCs w:val="20"/>
        </w:rPr>
        <w:t xml:space="preserve">systems </w:t>
      </w:r>
      <w:r w:rsidR="007573CB" w:rsidRPr="00E00F6E">
        <w:rPr>
          <w:rFonts w:ascii="Times New Roman" w:hAnsi="Times New Roman" w:cs="Times New Roman"/>
          <w:sz w:val="20"/>
          <w:szCs w:val="20"/>
        </w:rPr>
        <w:t>are higher than 100%</w:t>
      </w:r>
      <w:r w:rsidR="007573CB">
        <w:rPr>
          <w:rFonts w:ascii="Times New Roman" w:hAnsi="Times New Roman" w:cs="Times New Roman"/>
          <w:sz w:val="20"/>
          <w:szCs w:val="20"/>
        </w:rPr>
        <w:t xml:space="preserve"> after post curing</w:t>
      </w:r>
      <w:r w:rsidR="00F148D8">
        <w:rPr>
          <w:rFonts w:ascii="Times New Roman" w:hAnsi="Times New Roman" w:cs="Times New Roman"/>
          <w:sz w:val="20"/>
          <w:szCs w:val="20"/>
        </w:rPr>
        <w:t>, implying</w:t>
      </w:r>
      <w:r w:rsidR="007573CB">
        <w:rPr>
          <w:rFonts w:ascii="Times New Roman" w:hAnsi="Times New Roman" w:cs="Times New Roman"/>
          <w:sz w:val="20"/>
          <w:szCs w:val="20"/>
        </w:rPr>
        <w:t xml:space="preserve"> that more heat</w:t>
      </w:r>
      <w:r w:rsidR="00F148D8">
        <w:rPr>
          <w:rFonts w:ascii="Times New Roman" w:hAnsi="Times New Roman" w:cs="Times New Roman"/>
          <w:sz w:val="20"/>
          <w:szCs w:val="20"/>
        </w:rPr>
        <w:t xml:space="preserve"> is</w:t>
      </w:r>
      <w:r w:rsidR="007573CB">
        <w:rPr>
          <w:rFonts w:ascii="Times New Roman" w:hAnsi="Times New Roman" w:cs="Times New Roman"/>
          <w:sz w:val="20"/>
          <w:szCs w:val="20"/>
        </w:rPr>
        <w:t xml:space="preserve"> emitted than </w:t>
      </w:r>
      <w:r w:rsidR="00507D7E">
        <w:rPr>
          <w:rFonts w:ascii="Times New Roman" w:hAnsi="Times New Roman" w:cs="Times New Roman"/>
          <w:sz w:val="20"/>
          <w:szCs w:val="20"/>
        </w:rPr>
        <w:t xml:space="preserve">can be accounted for by </w:t>
      </w:r>
      <w:r w:rsidR="007573CB">
        <w:rPr>
          <w:rFonts w:ascii="Times New Roman" w:hAnsi="Times New Roman" w:cs="Times New Roman"/>
          <w:sz w:val="20"/>
          <w:szCs w:val="20"/>
        </w:rPr>
        <w:t>the curing reaction</w:t>
      </w:r>
      <w:r w:rsidR="00805697">
        <w:rPr>
          <w:rFonts w:ascii="Times New Roman" w:hAnsi="Times New Roman" w:cs="Times New Roman"/>
          <w:sz w:val="20"/>
          <w:szCs w:val="20"/>
        </w:rPr>
        <w:t xml:space="preserve">. </w:t>
      </w:r>
      <w:r w:rsidR="00F148D8">
        <w:rPr>
          <w:rFonts w:ascii="Times New Roman" w:hAnsi="Times New Roman" w:cs="Times New Roman"/>
          <w:sz w:val="20"/>
          <w:szCs w:val="20"/>
        </w:rPr>
        <w:t>Including</w:t>
      </w:r>
      <w:r w:rsidR="00805697">
        <w:rPr>
          <w:rFonts w:ascii="Times New Roman" w:hAnsi="Times New Roman" w:cs="Times New Roman"/>
          <w:sz w:val="20"/>
          <w:szCs w:val="20"/>
        </w:rPr>
        <w:t xml:space="preserve"> etherification</w:t>
      </w:r>
      <w:r w:rsidR="00F148D8">
        <w:rPr>
          <w:rFonts w:ascii="Times New Roman" w:hAnsi="Times New Roman" w:cs="Times New Roman"/>
          <w:sz w:val="20"/>
          <w:szCs w:val="20"/>
        </w:rPr>
        <w:t xml:space="preserve"> in our analysis</w:t>
      </w:r>
      <w:r w:rsidR="007573CB">
        <w:rPr>
          <w:rFonts w:ascii="Times New Roman" w:hAnsi="Times New Roman" w:cs="Times New Roman"/>
          <w:sz w:val="20"/>
          <w:szCs w:val="20"/>
        </w:rPr>
        <w:t xml:space="preserve"> </w:t>
      </w:r>
      <w:r w:rsidR="00F148D8">
        <w:rPr>
          <w:rFonts w:ascii="Times New Roman" w:hAnsi="Times New Roman" w:cs="Times New Roman"/>
          <w:sz w:val="20"/>
          <w:szCs w:val="20"/>
        </w:rPr>
        <w:t>does</w:t>
      </w:r>
      <w:r w:rsidR="007573CB">
        <w:rPr>
          <w:rFonts w:ascii="Times New Roman" w:hAnsi="Times New Roman" w:cs="Times New Roman"/>
          <w:sz w:val="20"/>
          <w:szCs w:val="20"/>
        </w:rPr>
        <w:t xml:space="preserve"> not explain the excess heat </w:t>
      </w:r>
      <w:r w:rsidR="00F148D8">
        <w:rPr>
          <w:rFonts w:ascii="Times New Roman" w:hAnsi="Times New Roman" w:cs="Times New Roman"/>
          <w:sz w:val="20"/>
          <w:szCs w:val="20"/>
        </w:rPr>
        <w:t>since</w:t>
      </w:r>
      <w:r w:rsidR="00C72CBF">
        <w:rPr>
          <w:rFonts w:ascii="Times New Roman" w:hAnsi="Times New Roman" w:cs="Times New Roman"/>
          <w:sz w:val="20"/>
          <w:szCs w:val="20"/>
        </w:rPr>
        <w:t xml:space="preserve"> </w:t>
      </w:r>
      <w:r w:rsidR="00F148D8">
        <w:rPr>
          <w:rFonts w:ascii="Times New Roman" w:hAnsi="Times New Roman" w:cs="Times New Roman"/>
          <w:sz w:val="20"/>
          <w:szCs w:val="20"/>
        </w:rPr>
        <w:t>one</w:t>
      </w:r>
      <w:r w:rsidR="007573CB">
        <w:rPr>
          <w:rFonts w:ascii="Times New Roman" w:hAnsi="Times New Roman" w:cs="Times New Roman"/>
          <w:sz w:val="20"/>
          <w:szCs w:val="20"/>
        </w:rPr>
        <w:t xml:space="preserve"> mole of ether</w:t>
      </w:r>
      <w:r w:rsidR="00F148D8">
        <w:rPr>
          <w:rFonts w:ascii="Times New Roman" w:hAnsi="Times New Roman" w:cs="Times New Roman"/>
          <w:sz w:val="20"/>
          <w:szCs w:val="20"/>
        </w:rPr>
        <w:t>ification emits less heat than one</w:t>
      </w:r>
      <w:r w:rsidR="007573CB">
        <w:rPr>
          <w:rFonts w:ascii="Times New Roman" w:hAnsi="Times New Roman" w:cs="Times New Roman"/>
          <w:sz w:val="20"/>
          <w:szCs w:val="20"/>
        </w:rPr>
        <w:t xml:space="preserve"> mole of amine-epoxy reaction</w:t>
      </w:r>
      <w:r w:rsidR="00F148D8">
        <w:rPr>
          <w:rFonts w:ascii="Times New Roman" w:hAnsi="Times New Roman" w:cs="Times New Roman"/>
          <w:sz w:val="20"/>
          <w:szCs w:val="20"/>
        </w:rPr>
        <w:t>.</w:t>
      </w:r>
      <w:r w:rsidR="00105E57">
        <w:rPr>
          <w:rFonts w:ascii="Times New Roman" w:hAnsi="Times New Roman" w:cs="Times New Roman"/>
          <w:sz w:val="20"/>
          <w:szCs w:val="20"/>
          <w:vertAlign w:val="superscript"/>
        </w:rPr>
        <w:t>17</w:t>
      </w:r>
      <w:r>
        <w:rPr>
          <w:rFonts w:ascii="Times New Roman" w:hAnsi="Times New Roman" w:cs="Times New Roman"/>
          <w:sz w:val="20"/>
          <w:szCs w:val="20"/>
        </w:rPr>
        <w:t xml:space="preserve"> That is to say that if all epoxide groups left react with alcohol groups instead of amine groups, less heat will be emitted contrary to the excess heat observed.</w:t>
      </w:r>
      <w:r w:rsidR="007573CB" w:rsidRPr="00C50743">
        <w:rPr>
          <w:rFonts w:ascii="Times New Roman" w:hAnsi="Times New Roman" w:cs="Times New Roman"/>
          <w:sz w:val="20"/>
          <w:szCs w:val="20"/>
        </w:rPr>
        <w:t xml:space="preserve"> </w:t>
      </w:r>
      <w:r w:rsidR="00B34A84">
        <w:rPr>
          <w:rFonts w:ascii="Times New Roman" w:hAnsi="Times New Roman" w:cs="Times New Roman"/>
          <w:sz w:val="20"/>
          <w:szCs w:val="20"/>
        </w:rPr>
        <w:t>To explore further</w:t>
      </w:r>
      <w:r w:rsidR="007573CB" w:rsidRPr="00C50743">
        <w:rPr>
          <w:rFonts w:ascii="Times New Roman" w:hAnsi="Times New Roman" w:cs="Times New Roman"/>
          <w:sz w:val="20"/>
          <w:szCs w:val="20"/>
        </w:rPr>
        <w:t xml:space="preserve">, a benzidine </w:t>
      </w:r>
      <w:r w:rsidR="00B34A84">
        <w:rPr>
          <w:rFonts w:ascii="Times New Roman" w:hAnsi="Times New Roman" w:cs="Times New Roman"/>
          <w:sz w:val="20"/>
          <w:szCs w:val="20"/>
        </w:rPr>
        <w:t xml:space="preserve">system </w:t>
      </w:r>
      <w:r w:rsidR="007573CB" w:rsidRPr="00C50743">
        <w:rPr>
          <w:rFonts w:ascii="Times New Roman" w:hAnsi="Times New Roman" w:cs="Times New Roman"/>
          <w:sz w:val="20"/>
          <w:szCs w:val="20"/>
        </w:rPr>
        <w:t>is post</w:t>
      </w:r>
      <w:r w:rsidR="004E6894">
        <w:rPr>
          <w:rFonts w:ascii="Times New Roman" w:hAnsi="Times New Roman" w:cs="Times New Roman"/>
          <w:sz w:val="20"/>
          <w:szCs w:val="20"/>
        </w:rPr>
        <w:t xml:space="preserve"> </w:t>
      </w:r>
      <w:r w:rsidR="007573CB" w:rsidRPr="00C50743">
        <w:rPr>
          <w:rFonts w:ascii="Times New Roman" w:hAnsi="Times New Roman" w:cs="Times New Roman"/>
          <w:sz w:val="20"/>
          <w:szCs w:val="20"/>
        </w:rPr>
        <w:t xml:space="preserve">cured for </w:t>
      </w:r>
      <w:r w:rsidR="00EB0A27">
        <w:rPr>
          <w:rFonts w:ascii="Times New Roman" w:hAnsi="Times New Roman" w:cs="Times New Roman"/>
          <w:sz w:val="20"/>
          <w:szCs w:val="20"/>
        </w:rPr>
        <w:t>a much longer time</w:t>
      </w:r>
      <w:r w:rsidR="00B34A84">
        <w:rPr>
          <w:rFonts w:ascii="Times New Roman" w:hAnsi="Times New Roman" w:cs="Times New Roman"/>
          <w:sz w:val="20"/>
          <w:szCs w:val="20"/>
        </w:rPr>
        <w:t xml:space="preserve"> showing </w:t>
      </w:r>
      <w:r w:rsidR="007573CB" w:rsidRPr="00C50743">
        <w:rPr>
          <w:rFonts w:ascii="Times New Roman" w:hAnsi="Times New Roman" w:cs="Times New Roman"/>
          <w:sz w:val="20"/>
          <w:szCs w:val="20"/>
        </w:rPr>
        <w:t>a decrease in T</w:t>
      </w:r>
      <w:r w:rsidR="007573CB" w:rsidRPr="00C50743">
        <w:rPr>
          <w:rFonts w:ascii="Times New Roman" w:hAnsi="Times New Roman" w:cs="Times New Roman"/>
          <w:sz w:val="20"/>
          <w:szCs w:val="20"/>
          <w:vertAlign w:val="subscript"/>
        </w:rPr>
        <w:t>g</w:t>
      </w:r>
      <w:r>
        <w:rPr>
          <w:rFonts w:ascii="Times New Roman" w:hAnsi="Times New Roman" w:cs="Times New Roman"/>
          <w:sz w:val="20"/>
          <w:szCs w:val="20"/>
        </w:rPr>
        <w:t xml:space="preserve"> from 175</w:t>
      </w:r>
      <w:r w:rsidR="001F2D84">
        <w:rPr>
          <w:rFonts w:ascii="Times New Roman" w:hAnsi="Times New Roman" w:cs="Times New Roman"/>
          <w:sz w:val="20"/>
          <w:szCs w:val="20"/>
        </w:rPr>
        <w:t xml:space="preserve"> </w:t>
      </w:r>
      <w:r>
        <w:rPr>
          <w:rFonts w:ascii="Times New Roman" w:hAnsi="Times New Roman" w:cs="Times New Roman"/>
          <w:sz w:val="20"/>
          <w:szCs w:val="20"/>
        </w:rPr>
        <w:t>(10)</w:t>
      </w:r>
      <w:r w:rsidRPr="009761C4">
        <w:rPr>
          <w:rFonts w:ascii="Times New Roman" w:hAnsi="Times New Roman" w:cs="Times New Roman"/>
          <w:sz w:val="20"/>
          <w:szCs w:val="20"/>
        </w:rPr>
        <w:t>°C</w:t>
      </w:r>
      <w:r w:rsidR="00EB0A27">
        <w:rPr>
          <w:rFonts w:ascii="Times New Roman" w:hAnsi="Times New Roman" w:cs="Times New Roman"/>
          <w:sz w:val="20"/>
          <w:szCs w:val="20"/>
        </w:rPr>
        <w:t xml:space="preserve"> after 10</w:t>
      </w:r>
      <w:r>
        <w:rPr>
          <w:rFonts w:ascii="Times New Roman" w:hAnsi="Times New Roman" w:cs="Times New Roman"/>
          <w:sz w:val="20"/>
          <w:szCs w:val="20"/>
        </w:rPr>
        <w:t xml:space="preserve"> hours of post cure to 158</w:t>
      </w:r>
      <w:r w:rsidRPr="009761C4">
        <w:rPr>
          <w:rFonts w:ascii="Times New Roman" w:hAnsi="Times New Roman" w:cs="Times New Roman"/>
          <w:sz w:val="20"/>
          <w:szCs w:val="20"/>
        </w:rPr>
        <w:t>°C</w:t>
      </w:r>
      <w:r w:rsidR="007573CB" w:rsidRPr="00C50743">
        <w:rPr>
          <w:rFonts w:ascii="Times New Roman" w:hAnsi="Times New Roman" w:cs="Times New Roman"/>
          <w:sz w:val="20"/>
          <w:szCs w:val="20"/>
        </w:rPr>
        <w:t xml:space="preserve"> </w:t>
      </w:r>
      <w:r>
        <w:rPr>
          <w:rFonts w:ascii="Times New Roman" w:hAnsi="Times New Roman" w:cs="Times New Roman"/>
          <w:sz w:val="20"/>
          <w:szCs w:val="20"/>
        </w:rPr>
        <w:t>after post</w:t>
      </w:r>
      <w:r w:rsidR="00507D7E">
        <w:rPr>
          <w:rFonts w:ascii="Times New Roman" w:hAnsi="Times New Roman" w:cs="Times New Roman"/>
          <w:sz w:val="20"/>
          <w:szCs w:val="20"/>
        </w:rPr>
        <w:t xml:space="preserve"> </w:t>
      </w:r>
      <w:r>
        <w:rPr>
          <w:rFonts w:ascii="Times New Roman" w:hAnsi="Times New Roman" w:cs="Times New Roman"/>
          <w:sz w:val="20"/>
          <w:szCs w:val="20"/>
        </w:rPr>
        <w:t>cure</w:t>
      </w:r>
      <w:r w:rsidR="007573CB" w:rsidRPr="00C50743">
        <w:rPr>
          <w:rFonts w:ascii="Times New Roman" w:hAnsi="Times New Roman" w:cs="Times New Roman"/>
          <w:sz w:val="20"/>
          <w:szCs w:val="20"/>
        </w:rPr>
        <w:t xml:space="preserve"> for</w:t>
      </w:r>
      <w:r>
        <w:rPr>
          <w:rFonts w:ascii="Times New Roman" w:hAnsi="Times New Roman" w:cs="Times New Roman"/>
          <w:sz w:val="20"/>
          <w:szCs w:val="20"/>
        </w:rPr>
        <w:t xml:space="preserve"> only</w:t>
      </w:r>
      <w:r w:rsidR="00EB0A27">
        <w:rPr>
          <w:rFonts w:ascii="Times New Roman" w:hAnsi="Times New Roman" w:cs="Times New Roman"/>
          <w:sz w:val="20"/>
          <w:szCs w:val="20"/>
        </w:rPr>
        <w:t xml:space="preserve"> 34</w:t>
      </w:r>
      <w:r w:rsidR="007573CB" w:rsidRPr="00C50743">
        <w:rPr>
          <w:rFonts w:ascii="Times New Roman" w:hAnsi="Times New Roman" w:cs="Times New Roman"/>
          <w:sz w:val="20"/>
          <w:szCs w:val="20"/>
        </w:rPr>
        <w:t>h</w:t>
      </w:r>
      <w:r w:rsidR="00C72CBF">
        <w:rPr>
          <w:rFonts w:ascii="Times New Roman" w:hAnsi="Times New Roman" w:cs="Times New Roman"/>
          <w:sz w:val="20"/>
          <w:szCs w:val="20"/>
        </w:rPr>
        <w:t xml:space="preserve">. </w:t>
      </w:r>
      <w:r>
        <w:rPr>
          <w:rFonts w:ascii="Times New Roman" w:hAnsi="Times New Roman" w:cs="Times New Roman"/>
          <w:sz w:val="20"/>
          <w:szCs w:val="20"/>
        </w:rPr>
        <w:t>Also, the “apparent” percent of cure</w:t>
      </w:r>
      <w:r w:rsidR="00EB0A27">
        <w:rPr>
          <w:rFonts w:ascii="Times New Roman" w:hAnsi="Times New Roman" w:cs="Times New Roman"/>
          <w:sz w:val="20"/>
          <w:szCs w:val="20"/>
        </w:rPr>
        <w:t xml:space="preserve"> increases from 110</w:t>
      </w:r>
      <w:r w:rsidR="001F2D84">
        <w:rPr>
          <w:rFonts w:ascii="Times New Roman" w:hAnsi="Times New Roman" w:cs="Times New Roman"/>
          <w:sz w:val="20"/>
          <w:szCs w:val="20"/>
        </w:rPr>
        <w:t xml:space="preserve"> </w:t>
      </w:r>
      <w:r w:rsidR="00EB0A27">
        <w:rPr>
          <w:rFonts w:ascii="Times New Roman" w:hAnsi="Times New Roman" w:cs="Times New Roman"/>
          <w:sz w:val="20"/>
          <w:szCs w:val="20"/>
        </w:rPr>
        <w:t>(7)% after 10</w:t>
      </w:r>
      <w:r>
        <w:rPr>
          <w:rFonts w:ascii="Times New Roman" w:hAnsi="Times New Roman" w:cs="Times New Roman"/>
          <w:sz w:val="20"/>
          <w:szCs w:val="20"/>
        </w:rPr>
        <w:t xml:space="preserve"> hours of post cure to </w:t>
      </w:r>
      <w:r w:rsidR="00C3215D">
        <w:rPr>
          <w:rFonts w:ascii="Times New Roman" w:hAnsi="Times New Roman" w:cs="Times New Roman"/>
          <w:sz w:val="20"/>
          <w:szCs w:val="20"/>
        </w:rPr>
        <w:t>136%</w:t>
      </w:r>
      <w:r w:rsidRPr="00C50743">
        <w:rPr>
          <w:rFonts w:ascii="Times New Roman" w:hAnsi="Times New Roman" w:cs="Times New Roman"/>
          <w:sz w:val="20"/>
          <w:szCs w:val="20"/>
        </w:rPr>
        <w:t xml:space="preserve"> </w:t>
      </w:r>
      <w:r>
        <w:rPr>
          <w:rFonts w:ascii="Times New Roman" w:hAnsi="Times New Roman" w:cs="Times New Roman"/>
          <w:sz w:val="20"/>
          <w:szCs w:val="20"/>
        </w:rPr>
        <w:t>after post</w:t>
      </w:r>
      <w:r w:rsidR="00507D7E">
        <w:rPr>
          <w:rFonts w:ascii="Times New Roman" w:hAnsi="Times New Roman" w:cs="Times New Roman"/>
          <w:sz w:val="20"/>
          <w:szCs w:val="20"/>
        </w:rPr>
        <w:t xml:space="preserve"> </w:t>
      </w:r>
      <w:r>
        <w:rPr>
          <w:rFonts w:ascii="Times New Roman" w:hAnsi="Times New Roman" w:cs="Times New Roman"/>
          <w:sz w:val="20"/>
          <w:szCs w:val="20"/>
        </w:rPr>
        <w:t>cure</w:t>
      </w:r>
      <w:r w:rsidRPr="00C50743">
        <w:rPr>
          <w:rFonts w:ascii="Times New Roman" w:hAnsi="Times New Roman" w:cs="Times New Roman"/>
          <w:sz w:val="20"/>
          <w:szCs w:val="20"/>
        </w:rPr>
        <w:t xml:space="preserve"> for</w:t>
      </w:r>
      <w:r>
        <w:rPr>
          <w:rFonts w:ascii="Times New Roman" w:hAnsi="Times New Roman" w:cs="Times New Roman"/>
          <w:sz w:val="20"/>
          <w:szCs w:val="20"/>
        </w:rPr>
        <w:t xml:space="preserve"> only</w:t>
      </w:r>
      <w:r w:rsidR="00EB0A27">
        <w:rPr>
          <w:rFonts w:ascii="Times New Roman" w:hAnsi="Times New Roman" w:cs="Times New Roman"/>
          <w:sz w:val="20"/>
          <w:szCs w:val="20"/>
        </w:rPr>
        <w:t xml:space="preserve"> 34</w:t>
      </w:r>
      <w:r w:rsidRPr="00C50743">
        <w:rPr>
          <w:rFonts w:ascii="Times New Roman" w:hAnsi="Times New Roman" w:cs="Times New Roman"/>
          <w:sz w:val="20"/>
          <w:szCs w:val="20"/>
        </w:rPr>
        <w:t>h</w:t>
      </w:r>
      <w:r w:rsidR="00C3215D">
        <w:rPr>
          <w:rFonts w:ascii="Times New Roman" w:hAnsi="Times New Roman" w:cs="Times New Roman"/>
          <w:sz w:val="20"/>
          <w:szCs w:val="20"/>
        </w:rPr>
        <w:t>.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="008D44B0">
        <w:rPr>
          <w:rFonts w:ascii="Times New Roman" w:hAnsi="Times New Roman" w:cs="Times New Roman"/>
          <w:sz w:val="20"/>
          <w:szCs w:val="20"/>
        </w:rPr>
        <w:t>These results indicate</w:t>
      </w:r>
      <w:r w:rsidR="007573CB" w:rsidRPr="00C50743">
        <w:rPr>
          <w:rFonts w:ascii="Times New Roman" w:hAnsi="Times New Roman" w:cs="Times New Roman"/>
          <w:sz w:val="20"/>
          <w:szCs w:val="20"/>
        </w:rPr>
        <w:t xml:space="preserve"> </w:t>
      </w:r>
      <w:r w:rsidR="008D44B0">
        <w:rPr>
          <w:rFonts w:ascii="Times New Roman" w:hAnsi="Times New Roman" w:cs="Times New Roman"/>
          <w:sz w:val="20"/>
          <w:szCs w:val="20"/>
        </w:rPr>
        <w:t xml:space="preserve">that </w:t>
      </w:r>
      <w:r w:rsidR="007573CB" w:rsidRPr="00C50743">
        <w:rPr>
          <w:rFonts w:ascii="Times New Roman" w:hAnsi="Times New Roman" w:cs="Times New Roman"/>
          <w:sz w:val="20"/>
          <w:szCs w:val="20"/>
        </w:rPr>
        <w:t xml:space="preserve">an exothermic </w:t>
      </w:r>
      <w:r w:rsidR="008D44B0">
        <w:rPr>
          <w:rFonts w:ascii="Times New Roman" w:hAnsi="Times New Roman" w:cs="Times New Roman"/>
          <w:sz w:val="20"/>
          <w:szCs w:val="20"/>
        </w:rPr>
        <w:t>network deterioration</w:t>
      </w:r>
      <w:r w:rsidR="007573CB" w:rsidRPr="00C50743">
        <w:rPr>
          <w:rFonts w:ascii="Times New Roman" w:hAnsi="Times New Roman" w:cs="Times New Roman"/>
          <w:sz w:val="20"/>
          <w:szCs w:val="20"/>
        </w:rPr>
        <w:t xml:space="preserve"> process </w:t>
      </w:r>
      <w:r w:rsidR="00C3215D">
        <w:rPr>
          <w:rFonts w:ascii="Times New Roman" w:hAnsi="Times New Roman" w:cs="Times New Roman"/>
          <w:sz w:val="20"/>
          <w:szCs w:val="20"/>
        </w:rPr>
        <w:t>occurs</w:t>
      </w:r>
      <w:r w:rsidR="007573CB" w:rsidRPr="00C50743">
        <w:rPr>
          <w:rFonts w:ascii="Times New Roman" w:hAnsi="Times New Roman" w:cs="Times New Roman"/>
          <w:sz w:val="20"/>
          <w:szCs w:val="20"/>
        </w:rPr>
        <w:t xml:space="preserve"> during post curing</w:t>
      </w:r>
      <w:r w:rsidR="00C72CBF">
        <w:rPr>
          <w:rFonts w:ascii="Times New Roman" w:hAnsi="Times New Roman" w:cs="Times New Roman"/>
          <w:sz w:val="20"/>
          <w:szCs w:val="20"/>
        </w:rPr>
        <w:t xml:space="preserve"> </w:t>
      </w:r>
      <w:r w:rsidR="007573CB" w:rsidRPr="00C50743">
        <w:rPr>
          <w:rFonts w:ascii="Times New Roman" w:hAnsi="Times New Roman" w:cs="Times New Roman"/>
          <w:sz w:val="20"/>
          <w:szCs w:val="20"/>
        </w:rPr>
        <w:t>leading to erroneously high values for percent of cure</w:t>
      </w:r>
      <w:r w:rsidR="008D44B0">
        <w:rPr>
          <w:rFonts w:ascii="Times New Roman" w:hAnsi="Times New Roman" w:cs="Times New Roman"/>
          <w:sz w:val="20"/>
          <w:szCs w:val="20"/>
        </w:rPr>
        <w:t xml:space="preserve"> and unexpectedly low values of T</w:t>
      </w:r>
      <w:r w:rsidR="008D44B0" w:rsidRPr="008D44B0">
        <w:rPr>
          <w:rFonts w:ascii="Times New Roman" w:hAnsi="Times New Roman" w:cs="Times New Roman"/>
          <w:sz w:val="20"/>
          <w:szCs w:val="20"/>
          <w:vertAlign w:val="subscript"/>
        </w:rPr>
        <w:t>g</w:t>
      </w:r>
      <w:r w:rsidR="00C3215D">
        <w:rPr>
          <w:rFonts w:ascii="Times New Roman" w:hAnsi="Times New Roman" w:cs="Times New Roman"/>
          <w:sz w:val="20"/>
          <w:szCs w:val="20"/>
        </w:rPr>
        <w:t xml:space="preserve">. </w:t>
      </w:r>
    </w:p>
    <w:p w14:paraId="3946AB45" w14:textId="57B024D4" w:rsidR="007573CB" w:rsidRDefault="00DC1E55" w:rsidP="00576EAA">
      <w:pPr>
        <w:spacing w:after="0" w:line="360" w:lineRule="auto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For the benzid</w:t>
      </w:r>
      <w:r w:rsidR="007529EB">
        <w:rPr>
          <w:rFonts w:ascii="Times New Roman" w:hAnsi="Times New Roman" w:cs="Times New Roman"/>
          <w:sz w:val="20"/>
          <w:szCs w:val="20"/>
        </w:rPr>
        <w:t>i</w:t>
      </w:r>
      <w:r>
        <w:rPr>
          <w:rFonts w:ascii="Times New Roman" w:hAnsi="Times New Roman" w:cs="Times New Roman"/>
          <w:sz w:val="20"/>
          <w:szCs w:val="20"/>
        </w:rPr>
        <w:t>ne system</w:t>
      </w:r>
      <w:r w:rsidR="007573CB">
        <w:rPr>
          <w:rFonts w:ascii="Times New Roman" w:hAnsi="Times New Roman" w:cs="Times New Roman"/>
          <w:sz w:val="20"/>
          <w:szCs w:val="20"/>
        </w:rPr>
        <w:t>, pos</w:t>
      </w:r>
      <w:r w:rsidR="00AD44BF">
        <w:rPr>
          <w:rFonts w:ascii="Times New Roman" w:hAnsi="Times New Roman" w:cs="Times New Roman"/>
          <w:sz w:val="20"/>
          <w:szCs w:val="20"/>
        </w:rPr>
        <w:t>t curing</w:t>
      </w:r>
      <w:r w:rsidR="00384A2C">
        <w:rPr>
          <w:rFonts w:ascii="Times New Roman" w:hAnsi="Times New Roman" w:cs="Times New Roman"/>
          <w:sz w:val="20"/>
          <w:szCs w:val="20"/>
        </w:rPr>
        <w:t xml:space="preserve"> </w:t>
      </w:r>
      <w:r>
        <w:rPr>
          <w:rFonts w:ascii="Times New Roman" w:hAnsi="Times New Roman" w:cs="Times New Roman"/>
          <w:sz w:val="20"/>
          <w:szCs w:val="20"/>
        </w:rPr>
        <w:t>results</w:t>
      </w:r>
      <w:r w:rsidR="002031CA">
        <w:rPr>
          <w:rFonts w:ascii="Times New Roman" w:hAnsi="Times New Roman" w:cs="Times New Roman"/>
          <w:sz w:val="20"/>
          <w:szCs w:val="20"/>
        </w:rPr>
        <w:t xml:space="preserve"> in</w:t>
      </w:r>
      <w:r w:rsidR="007573CB">
        <w:rPr>
          <w:rFonts w:ascii="Times New Roman" w:hAnsi="Times New Roman" w:cs="Times New Roman"/>
          <w:sz w:val="20"/>
          <w:szCs w:val="20"/>
        </w:rPr>
        <w:t xml:space="preserve"> </w:t>
      </w:r>
      <w:r w:rsidR="00384A2C">
        <w:rPr>
          <w:rFonts w:ascii="Times New Roman" w:hAnsi="Times New Roman" w:cs="Times New Roman"/>
          <w:sz w:val="20"/>
          <w:szCs w:val="20"/>
        </w:rPr>
        <w:t xml:space="preserve">a </w:t>
      </w:r>
      <w:r w:rsidR="007573CB">
        <w:rPr>
          <w:rFonts w:ascii="Times New Roman" w:hAnsi="Times New Roman" w:cs="Times New Roman"/>
          <w:sz w:val="20"/>
          <w:szCs w:val="20"/>
        </w:rPr>
        <w:t>higher T</w:t>
      </w:r>
      <w:r w:rsidR="007573CB" w:rsidRPr="00BB785B">
        <w:rPr>
          <w:rFonts w:ascii="Times New Roman" w:hAnsi="Times New Roman" w:cs="Times New Roman"/>
          <w:sz w:val="20"/>
          <w:szCs w:val="20"/>
          <w:vertAlign w:val="subscript"/>
        </w:rPr>
        <w:t>g</w:t>
      </w:r>
      <w:r w:rsidR="007573CB">
        <w:rPr>
          <w:rFonts w:ascii="Times New Roman" w:hAnsi="Times New Roman" w:cs="Times New Roman"/>
          <w:sz w:val="20"/>
          <w:szCs w:val="20"/>
        </w:rPr>
        <w:t xml:space="preserve"> than </w:t>
      </w:r>
      <w:r w:rsidR="00C72CBF">
        <w:rPr>
          <w:rFonts w:ascii="Times New Roman" w:hAnsi="Times New Roman" w:cs="Times New Roman"/>
          <w:sz w:val="20"/>
          <w:szCs w:val="20"/>
        </w:rPr>
        <w:t>only</w:t>
      </w:r>
      <w:r w:rsidR="002031CA">
        <w:rPr>
          <w:rFonts w:ascii="Times New Roman" w:hAnsi="Times New Roman" w:cs="Times New Roman"/>
          <w:sz w:val="20"/>
          <w:szCs w:val="20"/>
        </w:rPr>
        <w:t xml:space="preserve"> curing</w:t>
      </w:r>
      <w:r w:rsidR="00384A2C">
        <w:rPr>
          <w:rFonts w:ascii="Times New Roman" w:hAnsi="Times New Roman" w:cs="Times New Roman"/>
          <w:sz w:val="20"/>
          <w:szCs w:val="20"/>
        </w:rPr>
        <w:t>,</w:t>
      </w:r>
      <w:r w:rsidR="002031CA">
        <w:rPr>
          <w:rFonts w:ascii="Times New Roman" w:hAnsi="Times New Roman" w:cs="Times New Roman"/>
          <w:sz w:val="20"/>
          <w:szCs w:val="20"/>
        </w:rPr>
        <w:t xml:space="preserve"> meaning that on the face of it one might expect nothing unusual to be happening.</w:t>
      </w:r>
      <w:r w:rsidR="007573CB">
        <w:rPr>
          <w:rFonts w:ascii="Times New Roman" w:hAnsi="Times New Roman" w:cs="Times New Roman"/>
          <w:sz w:val="20"/>
          <w:szCs w:val="20"/>
        </w:rPr>
        <w:t xml:space="preserve"> </w:t>
      </w:r>
      <w:r w:rsidR="00C72CBF">
        <w:rPr>
          <w:rFonts w:ascii="Times New Roman" w:hAnsi="Times New Roman" w:cs="Times New Roman"/>
          <w:sz w:val="20"/>
          <w:szCs w:val="20"/>
        </w:rPr>
        <w:t>I</w:t>
      </w:r>
      <w:r w:rsidR="007573CB">
        <w:rPr>
          <w:rFonts w:ascii="Times New Roman" w:hAnsi="Times New Roman" w:cs="Times New Roman"/>
          <w:sz w:val="20"/>
          <w:szCs w:val="20"/>
        </w:rPr>
        <w:t>n other DSC approaches</w:t>
      </w:r>
      <w:r w:rsidR="00384A2C">
        <w:rPr>
          <w:rFonts w:ascii="Times New Roman" w:hAnsi="Times New Roman" w:cs="Times New Roman"/>
          <w:sz w:val="20"/>
          <w:szCs w:val="20"/>
        </w:rPr>
        <w:t xml:space="preserve"> to determine percent of cure</w:t>
      </w:r>
      <w:r w:rsidR="007573CB">
        <w:rPr>
          <w:rFonts w:ascii="Times New Roman" w:hAnsi="Times New Roman" w:cs="Times New Roman"/>
          <w:sz w:val="20"/>
          <w:szCs w:val="20"/>
        </w:rPr>
        <w:t xml:space="preserve">, the measured heat is referenced to the maximum heat obtained. </w:t>
      </w:r>
      <w:r w:rsidR="00576EAA">
        <w:rPr>
          <w:rFonts w:ascii="Times New Roman" w:hAnsi="Times New Roman" w:cs="Times New Roman"/>
          <w:sz w:val="20"/>
          <w:szCs w:val="20"/>
        </w:rPr>
        <w:t xml:space="preserve">Our </w:t>
      </w:r>
      <w:r w:rsidR="004508F4">
        <w:rPr>
          <w:rFonts w:ascii="Times New Roman" w:hAnsi="Times New Roman" w:cs="Times New Roman"/>
          <w:sz w:val="20"/>
          <w:szCs w:val="20"/>
        </w:rPr>
        <w:t xml:space="preserve">approach, </w:t>
      </w:r>
      <w:r w:rsidR="00576EAA">
        <w:rPr>
          <w:rFonts w:ascii="Times New Roman" w:hAnsi="Times New Roman" w:cs="Times New Roman"/>
          <w:sz w:val="20"/>
          <w:szCs w:val="20"/>
        </w:rPr>
        <w:t xml:space="preserve">which references </w:t>
      </w:r>
      <w:r w:rsidR="004508F4">
        <w:rPr>
          <w:rFonts w:ascii="Times New Roman" w:hAnsi="Times New Roman" w:cs="Times New Roman"/>
          <w:sz w:val="20"/>
          <w:szCs w:val="20"/>
        </w:rPr>
        <w:t>the theoretical heat of reaction, allows us to unambiguously capture the network deterioration process</w:t>
      </w:r>
      <w:r w:rsidR="007573CB">
        <w:rPr>
          <w:rFonts w:ascii="Times New Roman" w:hAnsi="Times New Roman" w:cs="Times New Roman"/>
          <w:sz w:val="20"/>
          <w:szCs w:val="20"/>
        </w:rPr>
        <w:t xml:space="preserve">. </w:t>
      </w:r>
    </w:p>
    <w:p w14:paraId="67255838" w14:textId="77777777" w:rsidR="0099089E" w:rsidRDefault="0099089E" w:rsidP="0004162D">
      <w:pPr>
        <w:spacing w:after="0" w:line="360" w:lineRule="auto"/>
        <w:jc w:val="both"/>
        <w:rPr>
          <w:rFonts w:ascii="Times New Roman" w:hAnsi="Times New Roman" w:cs="Times New Roman"/>
          <w:sz w:val="20"/>
          <w:szCs w:val="20"/>
        </w:rPr>
      </w:pPr>
    </w:p>
    <w:p w14:paraId="1EB65A9A" w14:textId="7152B4DA" w:rsidR="0004399C" w:rsidRPr="00DE7AA8" w:rsidRDefault="00F322F3" w:rsidP="0004162D">
      <w:pPr>
        <w:spacing w:after="0" w:line="36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384A2C">
        <w:rPr>
          <w:rFonts w:ascii="Times New Roman" w:hAnsi="Times New Roman" w:cs="Times New Roman"/>
          <w:sz w:val="20"/>
          <w:szCs w:val="20"/>
        </w:rPr>
        <w:t>4.2</w:t>
      </w:r>
      <w:r w:rsidR="0004399C" w:rsidRPr="00384A2C">
        <w:rPr>
          <w:rFonts w:ascii="Times New Roman" w:hAnsi="Times New Roman" w:cs="Times New Roman"/>
          <w:sz w:val="20"/>
          <w:szCs w:val="20"/>
        </w:rPr>
        <w:t xml:space="preserve"> </w:t>
      </w:r>
      <w:r w:rsidR="00C72CBF" w:rsidRPr="00384A2C">
        <w:rPr>
          <w:rFonts w:ascii="Times New Roman" w:hAnsi="Times New Roman" w:cs="Times New Roman"/>
          <w:sz w:val="20"/>
          <w:szCs w:val="20"/>
        </w:rPr>
        <w:t xml:space="preserve">Solid state </w:t>
      </w:r>
      <w:r w:rsidR="0004399C" w:rsidRPr="00384A2C">
        <w:rPr>
          <w:rFonts w:ascii="Times New Roman" w:hAnsi="Times New Roman" w:cs="Times New Roman"/>
          <w:sz w:val="20"/>
          <w:szCs w:val="20"/>
        </w:rPr>
        <w:t>NMR</w:t>
      </w:r>
      <w:r w:rsidR="008524EC" w:rsidRPr="00384A2C">
        <w:rPr>
          <w:rFonts w:ascii="Times New Roman" w:hAnsi="Times New Roman" w:cs="Times New Roman"/>
          <w:sz w:val="20"/>
          <w:szCs w:val="20"/>
        </w:rPr>
        <w:t xml:space="preserve"> results</w:t>
      </w:r>
    </w:p>
    <w:p w14:paraId="54BE7BE5" w14:textId="218F09B7" w:rsidR="0004399C" w:rsidRPr="00DE7AA8" w:rsidRDefault="00F91E05" w:rsidP="00035580">
      <w:pPr>
        <w:spacing w:after="0" w:line="360" w:lineRule="auto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 xml:space="preserve">NMR </w:t>
      </w:r>
      <w:r w:rsidR="00035580">
        <w:rPr>
          <w:rFonts w:ascii="Times New Roman" w:hAnsi="Times New Roman" w:cs="Times New Roman"/>
          <w:sz w:val="20"/>
          <w:szCs w:val="20"/>
        </w:rPr>
        <w:t>analysis</w:t>
      </w:r>
      <w:r>
        <w:rPr>
          <w:rFonts w:ascii="Times New Roman" w:hAnsi="Times New Roman" w:cs="Times New Roman"/>
          <w:sz w:val="20"/>
          <w:szCs w:val="20"/>
        </w:rPr>
        <w:t xml:space="preserve"> investigate</w:t>
      </w:r>
      <w:r w:rsidR="00035580">
        <w:rPr>
          <w:rFonts w:ascii="Times New Roman" w:hAnsi="Times New Roman" w:cs="Times New Roman"/>
          <w:sz w:val="20"/>
          <w:szCs w:val="20"/>
        </w:rPr>
        <w:t>s</w:t>
      </w:r>
      <w:r>
        <w:rPr>
          <w:rFonts w:ascii="Times New Roman" w:hAnsi="Times New Roman" w:cs="Times New Roman"/>
          <w:sz w:val="20"/>
          <w:szCs w:val="20"/>
        </w:rPr>
        <w:t xml:space="preserve"> which reactions are occurring during cure and post</w:t>
      </w:r>
      <w:r w:rsidR="00576EAA">
        <w:rPr>
          <w:rFonts w:ascii="Times New Roman" w:hAnsi="Times New Roman" w:cs="Times New Roman"/>
          <w:sz w:val="20"/>
          <w:szCs w:val="20"/>
        </w:rPr>
        <w:t xml:space="preserve"> cure</w:t>
      </w:r>
      <w:r>
        <w:rPr>
          <w:rFonts w:ascii="Times New Roman" w:hAnsi="Times New Roman" w:cs="Times New Roman"/>
          <w:sz w:val="20"/>
          <w:szCs w:val="20"/>
        </w:rPr>
        <w:t xml:space="preserve"> and </w:t>
      </w:r>
      <w:r w:rsidR="00BA503A">
        <w:rPr>
          <w:rFonts w:ascii="Times New Roman" w:hAnsi="Times New Roman" w:cs="Times New Roman"/>
          <w:sz w:val="20"/>
          <w:szCs w:val="20"/>
        </w:rPr>
        <w:t>verifies</w:t>
      </w:r>
      <w:r>
        <w:rPr>
          <w:rFonts w:ascii="Times New Roman" w:hAnsi="Times New Roman" w:cs="Times New Roman"/>
          <w:sz w:val="20"/>
          <w:szCs w:val="20"/>
        </w:rPr>
        <w:t xml:space="preserve"> our DSC method for determining percent of cure</w:t>
      </w:r>
      <w:r w:rsidR="00C72CBF" w:rsidRPr="004A4D9E">
        <w:rPr>
          <w:rFonts w:ascii="Times New Roman" w:hAnsi="Times New Roman" w:cs="Times New Roman"/>
          <w:sz w:val="20"/>
          <w:szCs w:val="20"/>
        </w:rPr>
        <w:t>.</w:t>
      </w:r>
      <w:r w:rsidR="00C72CBF">
        <w:rPr>
          <w:rFonts w:ascii="Times New Roman" w:hAnsi="Times New Roman" w:cs="Times New Roman"/>
          <w:sz w:val="20"/>
          <w:szCs w:val="20"/>
        </w:rPr>
        <w:t xml:space="preserve"> </w:t>
      </w:r>
      <w:r w:rsidR="00B44D56">
        <w:rPr>
          <w:rFonts w:ascii="Times New Roman" w:hAnsi="Times New Roman" w:cs="Times New Roman"/>
          <w:sz w:val="20"/>
          <w:szCs w:val="20"/>
        </w:rPr>
        <w:t xml:space="preserve">NMR </w:t>
      </w:r>
      <w:r>
        <w:rPr>
          <w:rFonts w:ascii="Times New Roman" w:hAnsi="Times New Roman" w:cs="Times New Roman"/>
          <w:sz w:val="20"/>
          <w:szCs w:val="20"/>
        </w:rPr>
        <w:t>measurements are</w:t>
      </w:r>
      <w:r w:rsidR="00B44D56">
        <w:rPr>
          <w:rFonts w:ascii="Times New Roman" w:hAnsi="Times New Roman" w:cs="Times New Roman"/>
          <w:sz w:val="20"/>
          <w:szCs w:val="20"/>
        </w:rPr>
        <w:t xml:space="preserve"> conducted</w:t>
      </w:r>
      <w:r w:rsidR="0004399C" w:rsidRPr="00DE7AA8">
        <w:rPr>
          <w:rFonts w:ascii="Times New Roman" w:hAnsi="Times New Roman" w:cs="Times New Roman"/>
          <w:sz w:val="20"/>
          <w:szCs w:val="20"/>
        </w:rPr>
        <w:t xml:space="preserve"> </w:t>
      </w:r>
      <w:r w:rsidR="00DF2BEA">
        <w:rPr>
          <w:rFonts w:ascii="Times New Roman" w:hAnsi="Times New Roman" w:cs="Times New Roman"/>
          <w:sz w:val="20"/>
          <w:szCs w:val="20"/>
        </w:rPr>
        <w:t>on</w:t>
      </w:r>
      <w:r w:rsidR="0004399C" w:rsidRPr="00DE7AA8">
        <w:rPr>
          <w:rFonts w:ascii="Times New Roman" w:hAnsi="Times New Roman" w:cs="Times New Roman"/>
          <w:sz w:val="20"/>
          <w:szCs w:val="20"/>
        </w:rPr>
        <w:t xml:space="preserve"> </w:t>
      </w:r>
      <w:r>
        <w:rPr>
          <w:rFonts w:ascii="Times New Roman" w:hAnsi="Times New Roman" w:cs="Times New Roman"/>
          <w:sz w:val="20"/>
          <w:szCs w:val="20"/>
        </w:rPr>
        <w:t>the epoxy monomer</w:t>
      </w:r>
      <w:r w:rsidR="00DF2BEA">
        <w:rPr>
          <w:rFonts w:ascii="Times New Roman" w:hAnsi="Times New Roman" w:cs="Times New Roman"/>
          <w:sz w:val="20"/>
          <w:szCs w:val="20"/>
        </w:rPr>
        <w:t>,</w:t>
      </w:r>
      <w:r w:rsidR="0004399C" w:rsidRPr="00DE7AA8">
        <w:rPr>
          <w:rFonts w:ascii="Times New Roman" w:hAnsi="Times New Roman" w:cs="Times New Roman"/>
          <w:sz w:val="20"/>
          <w:szCs w:val="20"/>
        </w:rPr>
        <w:t xml:space="preserve"> </w:t>
      </w:r>
      <w:r>
        <w:rPr>
          <w:rFonts w:ascii="Times New Roman" w:hAnsi="Times New Roman" w:cs="Times New Roman"/>
          <w:sz w:val="20"/>
          <w:szCs w:val="20"/>
        </w:rPr>
        <w:t xml:space="preserve">the </w:t>
      </w:r>
      <w:r w:rsidR="0004399C" w:rsidRPr="00DE7AA8">
        <w:rPr>
          <w:rFonts w:ascii="Times New Roman" w:hAnsi="Times New Roman" w:cs="Times New Roman"/>
          <w:i/>
          <w:sz w:val="20"/>
          <w:szCs w:val="20"/>
        </w:rPr>
        <w:t>p</w:t>
      </w:r>
      <w:r w:rsidR="00C72CBF">
        <w:rPr>
          <w:rFonts w:ascii="Times New Roman" w:hAnsi="Times New Roman" w:cs="Times New Roman"/>
          <w:sz w:val="20"/>
          <w:szCs w:val="20"/>
        </w:rPr>
        <w:t>-phenylene diamine,</w:t>
      </w:r>
      <w:r w:rsidR="0004399C" w:rsidRPr="00DE7AA8">
        <w:rPr>
          <w:rFonts w:ascii="Times New Roman" w:hAnsi="Times New Roman" w:cs="Times New Roman"/>
          <w:sz w:val="20"/>
          <w:szCs w:val="20"/>
        </w:rPr>
        <w:t xml:space="preserve"> </w:t>
      </w:r>
      <w:r>
        <w:rPr>
          <w:rFonts w:ascii="Times New Roman" w:hAnsi="Times New Roman" w:cs="Times New Roman"/>
          <w:sz w:val="20"/>
          <w:szCs w:val="20"/>
        </w:rPr>
        <w:t xml:space="preserve">and </w:t>
      </w:r>
      <w:r w:rsidR="0004399C" w:rsidRPr="00DE7AA8">
        <w:rPr>
          <w:rFonts w:ascii="Times New Roman" w:hAnsi="Times New Roman" w:cs="Times New Roman"/>
          <w:sz w:val="20"/>
          <w:szCs w:val="20"/>
        </w:rPr>
        <w:t xml:space="preserve">the cured and post cured samples. </w:t>
      </w:r>
      <w:r w:rsidR="00B021B4">
        <w:rPr>
          <w:rFonts w:ascii="Times New Roman" w:hAnsi="Times New Roman" w:cs="Times New Roman"/>
          <w:sz w:val="20"/>
          <w:szCs w:val="20"/>
        </w:rPr>
        <w:t xml:space="preserve">Table </w:t>
      </w:r>
      <w:r w:rsidR="00BA503A">
        <w:rPr>
          <w:rFonts w:ascii="Times New Roman" w:hAnsi="Times New Roman" w:cs="Times New Roman"/>
          <w:sz w:val="20"/>
          <w:szCs w:val="20"/>
        </w:rPr>
        <w:t>2</w:t>
      </w:r>
      <w:r w:rsidR="00B021B4">
        <w:rPr>
          <w:rFonts w:ascii="Times New Roman" w:hAnsi="Times New Roman" w:cs="Times New Roman"/>
          <w:sz w:val="20"/>
          <w:szCs w:val="20"/>
        </w:rPr>
        <w:t xml:space="preserve"> shows t</w:t>
      </w:r>
      <w:r w:rsidR="0004399C" w:rsidRPr="00DE7AA8">
        <w:rPr>
          <w:rFonts w:ascii="Times New Roman" w:hAnsi="Times New Roman" w:cs="Times New Roman"/>
          <w:sz w:val="20"/>
          <w:szCs w:val="20"/>
        </w:rPr>
        <w:t xml:space="preserve">he resulting </w:t>
      </w:r>
      <w:r w:rsidR="00B021B4">
        <w:rPr>
          <w:rFonts w:ascii="Times New Roman" w:hAnsi="Times New Roman" w:cs="Times New Roman"/>
          <w:sz w:val="20"/>
          <w:szCs w:val="20"/>
        </w:rPr>
        <w:t>chemical shifts</w:t>
      </w:r>
      <w:r w:rsidR="0004399C" w:rsidRPr="00DE7AA8">
        <w:rPr>
          <w:rFonts w:ascii="Times New Roman" w:hAnsi="Times New Roman" w:cs="Times New Roman"/>
          <w:sz w:val="20"/>
          <w:szCs w:val="20"/>
        </w:rPr>
        <w:t xml:space="preserve"> and corresponding</w:t>
      </w:r>
      <w:r w:rsidR="008524EC">
        <w:rPr>
          <w:rFonts w:ascii="Times New Roman" w:hAnsi="Times New Roman" w:cs="Times New Roman"/>
          <w:sz w:val="20"/>
          <w:szCs w:val="20"/>
        </w:rPr>
        <w:t xml:space="preserve"> assignment</w:t>
      </w:r>
      <w:r w:rsidR="00B021B4">
        <w:rPr>
          <w:rFonts w:ascii="Times New Roman" w:hAnsi="Times New Roman" w:cs="Times New Roman"/>
          <w:sz w:val="20"/>
          <w:szCs w:val="20"/>
        </w:rPr>
        <w:t>s.</w:t>
      </w:r>
    </w:p>
    <w:tbl>
      <w:tblPr>
        <w:tblW w:w="9209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top w:w="144" w:type="dxa"/>
          <w:left w:w="115" w:type="dxa"/>
          <w:right w:w="115" w:type="dxa"/>
        </w:tblCellMar>
        <w:tblLook w:val="04A0" w:firstRow="1" w:lastRow="0" w:firstColumn="1" w:lastColumn="0" w:noHBand="0" w:noVBand="1"/>
      </w:tblPr>
      <w:tblGrid>
        <w:gridCol w:w="562"/>
        <w:gridCol w:w="1134"/>
        <w:gridCol w:w="1985"/>
        <w:gridCol w:w="1843"/>
        <w:gridCol w:w="1701"/>
        <w:gridCol w:w="1984"/>
      </w:tblGrid>
      <w:tr w:rsidR="004A491F" w:rsidRPr="00DE7AA8" w14:paraId="5D9C5166" w14:textId="77777777" w:rsidTr="004A491F">
        <w:trPr>
          <w:jc w:val="center"/>
        </w:trPr>
        <w:tc>
          <w:tcPr>
            <w:tcW w:w="9209" w:type="dxa"/>
            <w:gridSpan w:val="6"/>
            <w:vAlign w:val="center"/>
          </w:tcPr>
          <w:p w14:paraId="69AE450F" w14:textId="08B02BEA" w:rsidR="004A491F" w:rsidRPr="00B920C2" w:rsidRDefault="00B920C2" w:rsidP="00BA503A">
            <w:pPr>
              <w:spacing w:after="0" w:line="36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0"/>
              </w:rPr>
              <w:t xml:space="preserve">Table </w:t>
            </w:r>
            <w:r w:rsidR="00BA503A">
              <w:rPr>
                <w:rFonts w:ascii="Times New Roman" w:hAnsi="Times New Roman" w:cs="Times New Roman"/>
                <w:b/>
                <w:sz w:val="24"/>
                <w:szCs w:val="20"/>
              </w:rPr>
              <w:t>2</w:t>
            </w:r>
            <w:r>
              <w:rPr>
                <w:rFonts w:ascii="Times New Roman" w:hAnsi="Times New Roman" w:cs="Times New Roman"/>
                <w:b/>
                <w:sz w:val="24"/>
                <w:szCs w:val="20"/>
              </w:rPr>
              <w:t>: NMR chemical shifts</w:t>
            </w:r>
            <w:r w:rsidR="004A491F" w:rsidRPr="00B920C2">
              <w:rPr>
                <w:rFonts w:ascii="Times New Roman" w:hAnsi="Times New Roman" w:cs="Times New Roman"/>
                <w:b/>
                <w:sz w:val="24"/>
                <w:szCs w:val="20"/>
              </w:rPr>
              <w:t xml:space="preserve"> of reactant material, epoxy and </w:t>
            </w:r>
            <w:r w:rsidR="004A491F" w:rsidRPr="00B920C2">
              <w:rPr>
                <w:rFonts w:ascii="Times New Roman" w:hAnsi="Times New Roman" w:cs="Times New Roman"/>
                <w:b/>
                <w:i/>
                <w:sz w:val="24"/>
                <w:szCs w:val="20"/>
              </w:rPr>
              <w:t>p</w:t>
            </w:r>
            <w:r w:rsidR="004A491F" w:rsidRPr="00B920C2">
              <w:rPr>
                <w:rFonts w:ascii="Times New Roman" w:hAnsi="Times New Roman" w:cs="Times New Roman"/>
                <w:b/>
                <w:sz w:val="24"/>
                <w:szCs w:val="20"/>
              </w:rPr>
              <w:t xml:space="preserve">-phenylene diamine and resulting networks after curing at 140°C  and post curing at 223°C </w:t>
            </w:r>
          </w:p>
        </w:tc>
      </w:tr>
      <w:tr w:rsidR="0004399C" w:rsidRPr="00DE7AA8" w14:paraId="4C5BB5BE" w14:textId="77777777" w:rsidTr="004A491F">
        <w:trPr>
          <w:jc w:val="center"/>
        </w:trPr>
        <w:tc>
          <w:tcPr>
            <w:tcW w:w="562" w:type="dxa"/>
            <w:shd w:val="clear" w:color="auto" w:fill="auto"/>
            <w:vAlign w:val="center"/>
          </w:tcPr>
          <w:p w14:paraId="50EBA70C" w14:textId="77777777" w:rsidR="0004399C" w:rsidRPr="00B920C2" w:rsidRDefault="0004399C" w:rsidP="004A491F">
            <w:pPr>
              <w:spacing w:after="0" w:line="36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7B744DE6" w14:textId="0B7CD5DD" w:rsidR="0004399C" w:rsidRPr="00B920C2" w:rsidRDefault="00BD6E78" w:rsidP="004A491F">
            <w:pPr>
              <w:spacing w:after="0" w:line="36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B920C2">
              <w:rPr>
                <w:rFonts w:ascii="Times New Roman" w:hAnsi="Times New Roman" w:cs="Times New Roman"/>
                <w:b/>
                <w:sz w:val="20"/>
                <w:szCs w:val="20"/>
              </w:rPr>
              <w:t>E</w:t>
            </w:r>
            <w:r w:rsidR="0004399C" w:rsidRPr="00B920C2">
              <w:rPr>
                <w:rFonts w:ascii="Times New Roman" w:hAnsi="Times New Roman" w:cs="Times New Roman"/>
                <w:b/>
                <w:sz w:val="20"/>
                <w:szCs w:val="20"/>
              </w:rPr>
              <w:t>poxy</w:t>
            </w:r>
            <w:r w:rsidR="0036444C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 (ppm)</w:t>
            </w:r>
          </w:p>
        </w:tc>
        <w:tc>
          <w:tcPr>
            <w:tcW w:w="1985" w:type="dxa"/>
            <w:shd w:val="clear" w:color="auto" w:fill="auto"/>
            <w:vAlign w:val="center"/>
          </w:tcPr>
          <w:p w14:paraId="37DD68E4" w14:textId="4F254438" w:rsidR="0004399C" w:rsidRPr="00B920C2" w:rsidRDefault="0004399C" w:rsidP="004A491F">
            <w:pPr>
              <w:spacing w:after="0" w:line="36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B920C2">
              <w:rPr>
                <w:rFonts w:ascii="Times New Roman" w:hAnsi="Times New Roman" w:cs="Times New Roman"/>
                <w:b/>
                <w:i/>
                <w:sz w:val="20"/>
                <w:szCs w:val="20"/>
              </w:rPr>
              <w:t>p</w:t>
            </w:r>
            <w:r w:rsidRPr="00B920C2">
              <w:rPr>
                <w:rFonts w:ascii="Times New Roman" w:hAnsi="Times New Roman" w:cs="Times New Roman"/>
                <w:b/>
                <w:sz w:val="20"/>
                <w:szCs w:val="20"/>
              </w:rPr>
              <w:t>-phenylene diamine</w:t>
            </w:r>
            <w:r w:rsidR="0036444C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 (ppm)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440DC1E1" w14:textId="63B6F660" w:rsidR="0004399C" w:rsidRPr="00B920C2" w:rsidRDefault="0004399C" w:rsidP="004A491F">
            <w:pPr>
              <w:spacing w:after="0" w:line="36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B920C2">
              <w:rPr>
                <w:rFonts w:ascii="Times New Roman" w:hAnsi="Times New Roman" w:cs="Times New Roman"/>
                <w:b/>
                <w:sz w:val="20"/>
                <w:szCs w:val="20"/>
              </w:rPr>
              <w:t>140°C cured sample</w:t>
            </w:r>
            <w:r w:rsidR="0036444C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 (ppm)</w:t>
            </w:r>
          </w:p>
        </w:tc>
        <w:tc>
          <w:tcPr>
            <w:tcW w:w="1701" w:type="dxa"/>
            <w:vAlign w:val="center"/>
          </w:tcPr>
          <w:p w14:paraId="5ED3A06A" w14:textId="3FB4AEE0" w:rsidR="0004399C" w:rsidRPr="00B920C2" w:rsidRDefault="0004399C" w:rsidP="00B021B4">
            <w:pPr>
              <w:spacing w:after="0" w:line="36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B920C2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Area </w:t>
            </w:r>
            <w:r w:rsidR="00B021B4">
              <w:rPr>
                <w:rFonts w:ascii="Times New Roman" w:hAnsi="Times New Roman" w:cs="Times New Roman"/>
                <w:b/>
                <w:sz w:val="20"/>
                <w:szCs w:val="20"/>
              </w:rPr>
              <w:br/>
            </w:r>
            <w:r w:rsidR="000215FA" w:rsidRPr="00B920C2">
              <w:rPr>
                <w:rFonts w:ascii="Times New Roman" w:hAnsi="Times New Roman" w:cs="Times New Roman"/>
                <w:b/>
                <w:sz w:val="20"/>
                <w:szCs w:val="20"/>
              </w:rPr>
              <w:t>(cured sample)</w:t>
            </w:r>
            <w:r w:rsidR="00B920C2" w:rsidRPr="00B920C2">
              <w:rPr>
                <w:rFonts w:ascii="Times New Roman" w:hAnsi="Times New Roman" w:cs="Times New Roman"/>
                <w:b/>
                <w:sz w:val="24"/>
                <w:szCs w:val="20"/>
              </w:rPr>
              <w:t xml:space="preserve"> *</w:t>
            </w:r>
          </w:p>
        </w:tc>
        <w:tc>
          <w:tcPr>
            <w:tcW w:w="1984" w:type="dxa"/>
            <w:shd w:val="clear" w:color="auto" w:fill="auto"/>
            <w:vAlign w:val="center"/>
          </w:tcPr>
          <w:p w14:paraId="77BDEDE1" w14:textId="7D16BF80" w:rsidR="0004399C" w:rsidRPr="00B920C2" w:rsidRDefault="0004399C" w:rsidP="004A491F">
            <w:pPr>
              <w:spacing w:after="0" w:line="36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B920C2">
              <w:rPr>
                <w:rFonts w:ascii="Times New Roman" w:hAnsi="Times New Roman" w:cs="Times New Roman"/>
                <w:b/>
                <w:sz w:val="20"/>
                <w:szCs w:val="20"/>
              </w:rPr>
              <w:t>223°C post cured sample</w:t>
            </w:r>
            <w:r w:rsidR="0036444C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 (ppm)</w:t>
            </w:r>
          </w:p>
        </w:tc>
      </w:tr>
      <w:tr w:rsidR="0004399C" w:rsidRPr="00DE7AA8" w14:paraId="227A2BD4" w14:textId="77777777" w:rsidTr="004A491F">
        <w:trPr>
          <w:jc w:val="center"/>
        </w:trPr>
        <w:tc>
          <w:tcPr>
            <w:tcW w:w="562" w:type="dxa"/>
            <w:shd w:val="clear" w:color="auto" w:fill="auto"/>
            <w:vAlign w:val="center"/>
          </w:tcPr>
          <w:p w14:paraId="75580E2A" w14:textId="77777777" w:rsidR="0004399C" w:rsidRPr="00DE7AA8" w:rsidRDefault="0004399C" w:rsidP="004A491F">
            <w:pPr>
              <w:spacing w:after="0" w:line="360" w:lineRule="auto"/>
              <w:jc w:val="center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E7AA8">
              <w:rPr>
                <w:rFonts w:ascii="Times New Roman" w:hAnsi="Times New Roman" w:cs="Times New Roman"/>
                <w:bCs/>
                <w:sz w:val="20"/>
                <w:szCs w:val="20"/>
              </w:rPr>
              <w:t>C</w:t>
            </w:r>
            <w:r w:rsidRPr="00DE7AA8">
              <w:rPr>
                <w:rFonts w:ascii="Times New Roman" w:hAnsi="Times New Roman" w:cs="Times New Roman"/>
                <w:bCs/>
                <w:sz w:val="20"/>
                <w:szCs w:val="20"/>
                <w:vertAlign w:val="subscript"/>
              </w:rPr>
              <w:t>1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4E2460C9" w14:textId="77777777" w:rsidR="0004399C" w:rsidRPr="00DE7AA8" w:rsidRDefault="0004399C" w:rsidP="004A491F">
            <w:pPr>
              <w:spacing w:after="0" w:line="360" w:lineRule="auto"/>
              <w:jc w:val="center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E7AA8">
              <w:rPr>
                <w:rFonts w:ascii="Times New Roman" w:hAnsi="Times New Roman" w:cs="Times New Roman"/>
                <w:bCs/>
                <w:sz w:val="20"/>
                <w:szCs w:val="20"/>
              </w:rPr>
              <w:t>44.63</w:t>
            </w:r>
          </w:p>
        </w:tc>
        <w:tc>
          <w:tcPr>
            <w:tcW w:w="1985" w:type="dxa"/>
            <w:shd w:val="clear" w:color="auto" w:fill="auto"/>
            <w:vAlign w:val="center"/>
          </w:tcPr>
          <w:p w14:paraId="64A1DEDA" w14:textId="77777777" w:rsidR="0004399C" w:rsidRPr="00DE7AA8" w:rsidRDefault="0004399C" w:rsidP="004A491F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E7AA8">
              <w:rPr>
                <w:rFonts w:ascii="Times New Roman" w:hAnsi="Times New Roman" w:cs="Times New Roman"/>
                <w:bCs/>
                <w:sz w:val="20"/>
                <w:szCs w:val="20"/>
              </w:rPr>
              <w:t>-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30EF3740" w14:textId="77777777" w:rsidR="0004399C" w:rsidRPr="00DE7AA8" w:rsidRDefault="0004399C" w:rsidP="004A491F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E7AA8">
              <w:rPr>
                <w:rFonts w:ascii="Times New Roman" w:hAnsi="Times New Roman" w:cs="Times New Roman"/>
                <w:sz w:val="20"/>
                <w:szCs w:val="20"/>
              </w:rPr>
              <w:t>Missing</w:t>
            </w:r>
          </w:p>
        </w:tc>
        <w:tc>
          <w:tcPr>
            <w:tcW w:w="1701" w:type="dxa"/>
            <w:vAlign w:val="center"/>
          </w:tcPr>
          <w:p w14:paraId="642754DC" w14:textId="77777777" w:rsidR="0004399C" w:rsidRPr="00DE7AA8" w:rsidRDefault="0004399C" w:rsidP="004A491F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E7AA8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984" w:type="dxa"/>
            <w:shd w:val="clear" w:color="auto" w:fill="auto"/>
            <w:vAlign w:val="center"/>
          </w:tcPr>
          <w:p w14:paraId="53EF681E" w14:textId="77777777" w:rsidR="0004399C" w:rsidRPr="00DE7AA8" w:rsidRDefault="0004399C" w:rsidP="004A491F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E7AA8">
              <w:rPr>
                <w:rFonts w:ascii="Times New Roman" w:hAnsi="Times New Roman" w:cs="Times New Roman"/>
                <w:sz w:val="20"/>
                <w:szCs w:val="20"/>
              </w:rPr>
              <w:t>Missing</w:t>
            </w:r>
          </w:p>
        </w:tc>
      </w:tr>
      <w:tr w:rsidR="0004399C" w:rsidRPr="00DE7AA8" w14:paraId="66A4E845" w14:textId="77777777" w:rsidTr="004A491F">
        <w:trPr>
          <w:jc w:val="center"/>
        </w:trPr>
        <w:tc>
          <w:tcPr>
            <w:tcW w:w="562" w:type="dxa"/>
            <w:shd w:val="clear" w:color="auto" w:fill="auto"/>
            <w:vAlign w:val="center"/>
          </w:tcPr>
          <w:p w14:paraId="43F03131" w14:textId="77777777" w:rsidR="0004399C" w:rsidRPr="00DE7AA8" w:rsidRDefault="0004399C" w:rsidP="004A491F">
            <w:pPr>
              <w:spacing w:after="0" w:line="360" w:lineRule="auto"/>
              <w:jc w:val="center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E7AA8">
              <w:rPr>
                <w:rFonts w:ascii="Times New Roman" w:hAnsi="Times New Roman" w:cs="Times New Roman"/>
                <w:bCs/>
                <w:sz w:val="20"/>
                <w:szCs w:val="20"/>
              </w:rPr>
              <w:t>C</w:t>
            </w:r>
            <w:r w:rsidRPr="00DE7AA8">
              <w:rPr>
                <w:rFonts w:ascii="Times New Roman" w:hAnsi="Times New Roman" w:cs="Times New Roman"/>
                <w:bCs/>
                <w:sz w:val="20"/>
                <w:szCs w:val="20"/>
                <w:vertAlign w:val="subscript"/>
              </w:rPr>
              <w:t>2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709C0215" w14:textId="77777777" w:rsidR="0004399C" w:rsidRPr="00DE7AA8" w:rsidRDefault="0004399C" w:rsidP="004A491F">
            <w:pPr>
              <w:spacing w:after="0" w:line="360" w:lineRule="auto"/>
              <w:jc w:val="center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E7AA8">
              <w:rPr>
                <w:rFonts w:ascii="Times New Roman" w:hAnsi="Times New Roman" w:cs="Times New Roman"/>
                <w:bCs/>
                <w:sz w:val="20"/>
                <w:szCs w:val="20"/>
              </w:rPr>
              <w:t>50.2</w:t>
            </w:r>
          </w:p>
        </w:tc>
        <w:tc>
          <w:tcPr>
            <w:tcW w:w="1985" w:type="dxa"/>
            <w:shd w:val="clear" w:color="auto" w:fill="auto"/>
            <w:vAlign w:val="center"/>
          </w:tcPr>
          <w:p w14:paraId="2C08E54D" w14:textId="77777777" w:rsidR="0004399C" w:rsidRPr="00DE7AA8" w:rsidRDefault="0004399C" w:rsidP="004A491F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E7AA8">
              <w:rPr>
                <w:rFonts w:ascii="Times New Roman" w:hAnsi="Times New Roman" w:cs="Times New Roman"/>
                <w:bCs/>
                <w:sz w:val="20"/>
                <w:szCs w:val="20"/>
              </w:rPr>
              <w:t>-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6C51969C" w14:textId="77777777" w:rsidR="0004399C" w:rsidRPr="00DE7AA8" w:rsidRDefault="0004399C" w:rsidP="004A491F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E7AA8">
              <w:rPr>
                <w:rFonts w:ascii="Times New Roman" w:hAnsi="Times New Roman" w:cs="Times New Roman"/>
                <w:sz w:val="20"/>
                <w:szCs w:val="20"/>
              </w:rPr>
              <w:t>47.8</w:t>
            </w:r>
          </w:p>
        </w:tc>
        <w:tc>
          <w:tcPr>
            <w:tcW w:w="1701" w:type="dxa"/>
            <w:vAlign w:val="center"/>
          </w:tcPr>
          <w:p w14:paraId="110BBE22" w14:textId="33D18172" w:rsidR="0004399C" w:rsidRPr="00DE7AA8" w:rsidRDefault="00365453" w:rsidP="004A491F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9</w:t>
            </w:r>
          </w:p>
        </w:tc>
        <w:tc>
          <w:tcPr>
            <w:tcW w:w="1984" w:type="dxa"/>
            <w:shd w:val="clear" w:color="auto" w:fill="auto"/>
            <w:vAlign w:val="center"/>
          </w:tcPr>
          <w:p w14:paraId="0A89E1B7" w14:textId="77777777" w:rsidR="0004399C" w:rsidRPr="00DE7AA8" w:rsidRDefault="0004399C" w:rsidP="004A491F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E7AA8">
              <w:rPr>
                <w:rFonts w:ascii="Times New Roman" w:hAnsi="Times New Roman" w:cs="Times New Roman"/>
                <w:sz w:val="20"/>
                <w:szCs w:val="20"/>
              </w:rPr>
              <w:t>48.72</w:t>
            </w:r>
          </w:p>
        </w:tc>
      </w:tr>
      <w:tr w:rsidR="0004399C" w:rsidRPr="00DE7AA8" w14:paraId="2364E7E5" w14:textId="77777777" w:rsidTr="004A491F">
        <w:trPr>
          <w:jc w:val="center"/>
        </w:trPr>
        <w:tc>
          <w:tcPr>
            <w:tcW w:w="562" w:type="dxa"/>
            <w:shd w:val="clear" w:color="auto" w:fill="auto"/>
            <w:vAlign w:val="center"/>
          </w:tcPr>
          <w:p w14:paraId="5F6F8125" w14:textId="77777777" w:rsidR="0004399C" w:rsidRPr="00DE7AA8" w:rsidRDefault="0004399C" w:rsidP="004A491F">
            <w:pPr>
              <w:spacing w:after="0" w:line="360" w:lineRule="auto"/>
              <w:jc w:val="center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E7AA8">
              <w:rPr>
                <w:rFonts w:ascii="Times New Roman" w:hAnsi="Times New Roman" w:cs="Times New Roman"/>
                <w:bCs/>
                <w:sz w:val="20"/>
                <w:szCs w:val="20"/>
              </w:rPr>
              <w:t>C</w:t>
            </w:r>
            <w:r w:rsidRPr="00DE7AA8">
              <w:rPr>
                <w:rFonts w:ascii="Times New Roman" w:hAnsi="Times New Roman" w:cs="Times New Roman"/>
                <w:bCs/>
                <w:sz w:val="20"/>
                <w:szCs w:val="20"/>
                <w:vertAlign w:val="subscript"/>
              </w:rPr>
              <w:t>3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53BA5FBA" w14:textId="77777777" w:rsidR="0004399C" w:rsidRPr="00DE7AA8" w:rsidRDefault="0004399C" w:rsidP="004A491F">
            <w:pPr>
              <w:spacing w:after="0" w:line="360" w:lineRule="auto"/>
              <w:jc w:val="center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E7AA8">
              <w:rPr>
                <w:rFonts w:ascii="Times New Roman" w:hAnsi="Times New Roman" w:cs="Times New Roman"/>
                <w:bCs/>
                <w:sz w:val="20"/>
                <w:szCs w:val="20"/>
              </w:rPr>
              <w:t>68.93</w:t>
            </w:r>
          </w:p>
        </w:tc>
        <w:tc>
          <w:tcPr>
            <w:tcW w:w="1985" w:type="dxa"/>
            <w:shd w:val="clear" w:color="auto" w:fill="auto"/>
            <w:vAlign w:val="center"/>
          </w:tcPr>
          <w:p w14:paraId="2FF74301" w14:textId="77777777" w:rsidR="0004399C" w:rsidRPr="00DE7AA8" w:rsidRDefault="0004399C" w:rsidP="004A491F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E7AA8">
              <w:rPr>
                <w:rFonts w:ascii="Times New Roman" w:hAnsi="Times New Roman" w:cs="Times New Roman"/>
                <w:bCs/>
                <w:sz w:val="20"/>
                <w:szCs w:val="20"/>
              </w:rPr>
              <w:t>-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3BD24E70" w14:textId="77777777" w:rsidR="0004399C" w:rsidRPr="00DE7AA8" w:rsidRDefault="0004399C" w:rsidP="004A491F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E7AA8">
              <w:rPr>
                <w:rFonts w:ascii="Times New Roman" w:hAnsi="Times New Roman" w:cs="Times New Roman"/>
                <w:sz w:val="20"/>
                <w:szCs w:val="20"/>
              </w:rPr>
              <w:t>69.4</w:t>
            </w:r>
          </w:p>
        </w:tc>
        <w:tc>
          <w:tcPr>
            <w:tcW w:w="1701" w:type="dxa"/>
            <w:vAlign w:val="center"/>
          </w:tcPr>
          <w:p w14:paraId="0E17E6B2" w14:textId="008212EB" w:rsidR="0004399C" w:rsidRPr="00DE7AA8" w:rsidRDefault="00365453" w:rsidP="004A491F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984" w:type="dxa"/>
            <w:shd w:val="clear" w:color="auto" w:fill="auto"/>
            <w:vAlign w:val="center"/>
          </w:tcPr>
          <w:p w14:paraId="45FA037F" w14:textId="77777777" w:rsidR="0004399C" w:rsidRPr="00DE7AA8" w:rsidRDefault="0004399C" w:rsidP="004A491F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E7AA8">
              <w:rPr>
                <w:rFonts w:ascii="Times New Roman" w:hAnsi="Times New Roman" w:cs="Times New Roman"/>
                <w:sz w:val="20"/>
                <w:szCs w:val="20"/>
              </w:rPr>
              <w:t>69.43</w:t>
            </w:r>
          </w:p>
        </w:tc>
      </w:tr>
      <w:tr w:rsidR="0004399C" w:rsidRPr="00DE7AA8" w14:paraId="1DB894F8" w14:textId="77777777" w:rsidTr="004A491F">
        <w:trPr>
          <w:jc w:val="center"/>
        </w:trPr>
        <w:tc>
          <w:tcPr>
            <w:tcW w:w="562" w:type="dxa"/>
            <w:shd w:val="clear" w:color="auto" w:fill="auto"/>
            <w:vAlign w:val="center"/>
          </w:tcPr>
          <w:p w14:paraId="7120FDFA" w14:textId="77777777" w:rsidR="0004399C" w:rsidRPr="00DE7AA8" w:rsidRDefault="0004399C" w:rsidP="004A491F">
            <w:pPr>
              <w:spacing w:after="0" w:line="360" w:lineRule="auto"/>
              <w:jc w:val="center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E7AA8">
              <w:rPr>
                <w:rFonts w:ascii="Times New Roman" w:hAnsi="Times New Roman" w:cs="Times New Roman"/>
                <w:bCs/>
                <w:sz w:val="20"/>
                <w:szCs w:val="20"/>
              </w:rPr>
              <w:t>C</w:t>
            </w:r>
            <w:r w:rsidRPr="00DE7AA8">
              <w:rPr>
                <w:rFonts w:ascii="Times New Roman" w:hAnsi="Times New Roman" w:cs="Times New Roman"/>
                <w:bCs/>
                <w:sz w:val="20"/>
                <w:szCs w:val="20"/>
                <w:vertAlign w:val="subscript"/>
              </w:rPr>
              <w:t>4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19BC4C18" w14:textId="77777777" w:rsidR="0004399C" w:rsidRPr="00DE7AA8" w:rsidRDefault="0004399C" w:rsidP="004A491F">
            <w:pPr>
              <w:spacing w:after="0" w:line="360" w:lineRule="auto"/>
              <w:jc w:val="center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E7AA8">
              <w:rPr>
                <w:rFonts w:ascii="Times New Roman" w:hAnsi="Times New Roman" w:cs="Times New Roman"/>
                <w:bCs/>
                <w:sz w:val="20"/>
                <w:szCs w:val="20"/>
              </w:rPr>
              <w:t>159.8</w:t>
            </w:r>
          </w:p>
        </w:tc>
        <w:tc>
          <w:tcPr>
            <w:tcW w:w="1985" w:type="dxa"/>
            <w:shd w:val="clear" w:color="auto" w:fill="auto"/>
            <w:vAlign w:val="center"/>
          </w:tcPr>
          <w:p w14:paraId="67BFFA53" w14:textId="77777777" w:rsidR="0004399C" w:rsidRPr="00DE7AA8" w:rsidRDefault="0004399C" w:rsidP="004A491F">
            <w:pPr>
              <w:spacing w:after="0" w:line="360" w:lineRule="auto"/>
              <w:jc w:val="center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E7AA8">
              <w:rPr>
                <w:rFonts w:ascii="Times New Roman" w:hAnsi="Times New Roman" w:cs="Times New Roman"/>
                <w:bCs/>
                <w:sz w:val="20"/>
                <w:szCs w:val="20"/>
              </w:rPr>
              <w:t>-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4AF3388A" w14:textId="77777777" w:rsidR="0004399C" w:rsidRPr="00DE7AA8" w:rsidRDefault="0004399C" w:rsidP="004A491F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E7AA8">
              <w:rPr>
                <w:rFonts w:ascii="Times New Roman" w:hAnsi="Times New Roman" w:cs="Times New Roman"/>
                <w:sz w:val="20"/>
                <w:szCs w:val="20"/>
              </w:rPr>
              <w:t>159.7</w:t>
            </w:r>
          </w:p>
        </w:tc>
        <w:tc>
          <w:tcPr>
            <w:tcW w:w="1701" w:type="dxa"/>
            <w:vAlign w:val="center"/>
          </w:tcPr>
          <w:p w14:paraId="6FCCDFAB" w14:textId="759B84E8" w:rsidR="0004399C" w:rsidRPr="00DE7AA8" w:rsidRDefault="00365453" w:rsidP="004A491F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18</w:t>
            </w:r>
          </w:p>
        </w:tc>
        <w:tc>
          <w:tcPr>
            <w:tcW w:w="1984" w:type="dxa"/>
            <w:shd w:val="clear" w:color="auto" w:fill="auto"/>
            <w:vAlign w:val="center"/>
          </w:tcPr>
          <w:p w14:paraId="21ADA5A6" w14:textId="77777777" w:rsidR="0004399C" w:rsidRPr="00DE7AA8" w:rsidRDefault="0004399C" w:rsidP="004A491F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E7AA8">
              <w:rPr>
                <w:rFonts w:ascii="Times New Roman" w:hAnsi="Times New Roman" w:cs="Times New Roman"/>
                <w:sz w:val="20"/>
                <w:szCs w:val="20"/>
              </w:rPr>
              <w:t>159.56</w:t>
            </w:r>
          </w:p>
        </w:tc>
      </w:tr>
      <w:tr w:rsidR="0004399C" w:rsidRPr="00DE7AA8" w14:paraId="7C4C70F1" w14:textId="77777777" w:rsidTr="004A491F">
        <w:trPr>
          <w:jc w:val="center"/>
        </w:trPr>
        <w:tc>
          <w:tcPr>
            <w:tcW w:w="562" w:type="dxa"/>
            <w:shd w:val="clear" w:color="auto" w:fill="auto"/>
            <w:vAlign w:val="center"/>
          </w:tcPr>
          <w:p w14:paraId="4D37A265" w14:textId="77777777" w:rsidR="0004399C" w:rsidRPr="00DE7AA8" w:rsidRDefault="0004399C" w:rsidP="004A491F">
            <w:pPr>
              <w:spacing w:after="0" w:line="360" w:lineRule="auto"/>
              <w:jc w:val="center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E7AA8">
              <w:rPr>
                <w:rFonts w:ascii="Times New Roman" w:hAnsi="Times New Roman" w:cs="Times New Roman"/>
                <w:bCs/>
                <w:sz w:val="20"/>
                <w:szCs w:val="20"/>
              </w:rPr>
              <w:t>C</w:t>
            </w:r>
            <w:r w:rsidRPr="00DE7AA8">
              <w:rPr>
                <w:rFonts w:ascii="Times New Roman" w:hAnsi="Times New Roman" w:cs="Times New Roman"/>
                <w:bCs/>
                <w:sz w:val="20"/>
                <w:szCs w:val="20"/>
                <w:vertAlign w:val="subscript"/>
              </w:rPr>
              <w:t>5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6A5DCE49" w14:textId="77777777" w:rsidR="0004399C" w:rsidRPr="00DE7AA8" w:rsidRDefault="0004399C" w:rsidP="004A491F">
            <w:pPr>
              <w:spacing w:after="0" w:line="360" w:lineRule="auto"/>
              <w:jc w:val="center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E7AA8">
              <w:rPr>
                <w:rFonts w:ascii="Times New Roman" w:hAnsi="Times New Roman" w:cs="Times New Roman"/>
                <w:bCs/>
                <w:sz w:val="20"/>
                <w:szCs w:val="20"/>
              </w:rPr>
              <w:t>107.4</w:t>
            </w:r>
          </w:p>
        </w:tc>
        <w:tc>
          <w:tcPr>
            <w:tcW w:w="1985" w:type="dxa"/>
            <w:shd w:val="clear" w:color="auto" w:fill="auto"/>
            <w:vAlign w:val="center"/>
          </w:tcPr>
          <w:p w14:paraId="2BBFBF4E" w14:textId="77777777" w:rsidR="0004399C" w:rsidRPr="00DE7AA8" w:rsidRDefault="0004399C" w:rsidP="004A491F">
            <w:pPr>
              <w:spacing w:after="0" w:line="360" w:lineRule="auto"/>
              <w:jc w:val="center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E7AA8">
              <w:rPr>
                <w:rFonts w:ascii="Times New Roman" w:hAnsi="Times New Roman" w:cs="Times New Roman"/>
                <w:bCs/>
                <w:sz w:val="20"/>
                <w:szCs w:val="20"/>
              </w:rPr>
              <w:t>-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761AE5AE" w14:textId="77777777" w:rsidR="0004399C" w:rsidRPr="00DE7AA8" w:rsidRDefault="0004399C" w:rsidP="004A491F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E7AA8">
              <w:rPr>
                <w:rFonts w:ascii="Times New Roman" w:hAnsi="Times New Roman" w:cs="Times New Roman"/>
                <w:sz w:val="20"/>
                <w:szCs w:val="20"/>
              </w:rPr>
              <w:t>111</w:t>
            </w:r>
          </w:p>
        </w:tc>
        <w:tc>
          <w:tcPr>
            <w:tcW w:w="1701" w:type="dxa"/>
            <w:vAlign w:val="center"/>
          </w:tcPr>
          <w:p w14:paraId="00EA35F5" w14:textId="326199E3" w:rsidR="0004399C" w:rsidRPr="00DE7AA8" w:rsidRDefault="00365453" w:rsidP="004A491F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34</w:t>
            </w:r>
          </w:p>
        </w:tc>
        <w:tc>
          <w:tcPr>
            <w:tcW w:w="1984" w:type="dxa"/>
            <w:shd w:val="clear" w:color="auto" w:fill="auto"/>
            <w:vAlign w:val="center"/>
          </w:tcPr>
          <w:p w14:paraId="3424A14A" w14:textId="77777777" w:rsidR="0004399C" w:rsidRPr="00DE7AA8" w:rsidRDefault="0004399C" w:rsidP="004A491F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E7AA8">
              <w:rPr>
                <w:rFonts w:ascii="Times New Roman" w:hAnsi="Times New Roman" w:cs="Times New Roman"/>
                <w:sz w:val="20"/>
                <w:szCs w:val="20"/>
              </w:rPr>
              <w:t>111</w:t>
            </w:r>
          </w:p>
        </w:tc>
      </w:tr>
      <w:tr w:rsidR="0004399C" w:rsidRPr="00DE7AA8" w14:paraId="74BDEC57" w14:textId="77777777" w:rsidTr="004A491F">
        <w:trPr>
          <w:jc w:val="center"/>
        </w:trPr>
        <w:tc>
          <w:tcPr>
            <w:tcW w:w="562" w:type="dxa"/>
            <w:shd w:val="clear" w:color="auto" w:fill="auto"/>
            <w:vAlign w:val="center"/>
          </w:tcPr>
          <w:p w14:paraId="1B95C9D2" w14:textId="77777777" w:rsidR="0004399C" w:rsidRPr="00DE7AA8" w:rsidRDefault="0004399C" w:rsidP="004A491F">
            <w:pPr>
              <w:spacing w:after="0" w:line="360" w:lineRule="auto"/>
              <w:jc w:val="center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E7AA8">
              <w:rPr>
                <w:rFonts w:ascii="Times New Roman" w:hAnsi="Times New Roman" w:cs="Times New Roman"/>
                <w:bCs/>
                <w:sz w:val="20"/>
                <w:szCs w:val="20"/>
              </w:rPr>
              <w:lastRenderedPageBreak/>
              <w:t>C</w:t>
            </w:r>
            <w:r w:rsidRPr="00DE7AA8">
              <w:rPr>
                <w:rFonts w:ascii="Times New Roman" w:hAnsi="Times New Roman" w:cs="Times New Roman"/>
                <w:bCs/>
                <w:sz w:val="20"/>
                <w:szCs w:val="20"/>
                <w:vertAlign w:val="subscript"/>
              </w:rPr>
              <w:t>6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5C6C4DB0" w14:textId="77777777" w:rsidR="0004399C" w:rsidRPr="00DE7AA8" w:rsidRDefault="0004399C" w:rsidP="004A491F">
            <w:pPr>
              <w:spacing w:after="0" w:line="360" w:lineRule="auto"/>
              <w:jc w:val="center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E7AA8">
              <w:rPr>
                <w:rFonts w:ascii="Times New Roman" w:hAnsi="Times New Roman" w:cs="Times New Roman"/>
                <w:bCs/>
                <w:sz w:val="20"/>
                <w:szCs w:val="20"/>
              </w:rPr>
              <w:t>130.13</w:t>
            </w:r>
          </w:p>
        </w:tc>
        <w:tc>
          <w:tcPr>
            <w:tcW w:w="1985" w:type="dxa"/>
            <w:shd w:val="clear" w:color="auto" w:fill="auto"/>
            <w:vAlign w:val="center"/>
          </w:tcPr>
          <w:p w14:paraId="41ED2EF5" w14:textId="77777777" w:rsidR="0004399C" w:rsidRPr="00DE7AA8" w:rsidRDefault="0004399C" w:rsidP="004A491F">
            <w:pPr>
              <w:spacing w:after="0" w:line="360" w:lineRule="auto"/>
              <w:jc w:val="center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E7AA8">
              <w:rPr>
                <w:rFonts w:ascii="Times New Roman" w:hAnsi="Times New Roman" w:cs="Times New Roman"/>
                <w:bCs/>
                <w:sz w:val="20"/>
                <w:szCs w:val="20"/>
              </w:rPr>
              <w:t>-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432F3490" w14:textId="77777777" w:rsidR="0004399C" w:rsidRPr="00DE7AA8" w:rsidRDefault="0004399C" w:rsidP="004A491F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E7AA8">
              <w:rPr>
                <w:rFonts w:ascii="Times New Roman" w:hAnsi="Times New Roman" w:cs="Times New Roman"/>
                <w:sz w:val="20"/>
                <w:szCs w:val="20"/>
              </w:rPr>
              <w:t>130</w:t>
            </w:r>
          </w:p>
        </w:tc>
        <w:tc>
          <w:tcPr>
            <w:tcW w:w="1701" w:type="dxa"/>
            <w:vAlign w:val="center"/>
          </w:tcPr>
          <w:p w14:paraId="05003DB3" w14:textId="331C6F59" w:rsidR="0004399C" w:rsidRPr="00DE7AA8" w:rsidRDefault="00365453" w:rsidP="004A491F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19</w:t>
            </w:r>
          </w:p>
        </w:tc>
        <w:tc>
          <w:tcPr>
            <w:tcW w:w="1984" w:type="dxa"/>
            <w:shd w:val="clear" w:color="auto" w:fill="auto"/>
            <w:vAlign w:val="center"/>
          </w:tcPr>
          <w:p w14:paraId="754BB725" w14:textId="77777777" w:rsidR="0004399C" w:rsidRPr="00DE7AA8" w:rsidRDefault="0004399C" w:rsidP="004A491F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E7AA8">
              <w:rPr>
                <w:rFonts w:ascii="Times New Roman" w:hAnsi="Times New Roman" w:cs="Times New Roman"/>
                <w:sz w:val="20"/>
                <w:szCs w:val="20"/>
              </w:rPr>
              <w:t>129.7</w:t>
            </w:r>
          </w:p>
        </w:tc>
      </w:tr>
      <w:tr w:rsidR="0004399C" w:rsidRPr="00DE7AA8" w14:paraId="2EFBCED7" w14:textId="77777777" w:rsidTr="004A491F">
        <w:trPr>
          <w:jc w:val="center"/>
        </w:trPr>
        <w:tc>
          <w:tcPr>
            <w:tcW w:w="562" w:type="dxa"/>
            <w:shd w:val="clear" w:color="auto" w:fill="auto"/>
            <w:vAlign w:val="center"/>
          </w:tcPr>
          <w:p w14:paraId="3520C702" w14:textId="77777777" w:rsidR="0004399C" w:rsidRPr="00DE7AA8" w:rsidRDefault="0004399C" w:rsidP="004A491F">
            <w:pPr>
              <w:spacing w:after="0" w:line="360" w:lineRule="auto"/>
              <w:jc w:val="center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E7AA8">
              <w:rPr>
                <w:rFonts w:ascii="Times New Roman" w:hAnsi="Times New Roman" w:cs="Times New Roman"/>
                <w:bCs/>
                <w:sz w:val="20"/>
                <w:szCs w:val="20"/>
              </w:rPr>
              <w:t>C</w:t>
            </w:r>
            <w:r w:rsidRPr="00DE7AA8">
              <w:rPr>
                <w:rFonts w:ascii="Times New Roman" w:hAnsi="Times New Roman" w:cs="Times New Roman"/>
                <w:bCs/>
                <w:sz w:val="20"/>
                <w:szCs w:val="20"/>
                <w:vertAlign w:val="subscript"/>
              </w:rPr>
              <w:t>7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457F65E0" w14:textId="77777777" w:rsidR="0004399C" w:rsidRPr="00DE7AA8" w:rsidRDefault="0004399C" w:rsidP="004A491F">
            <w:pPr>
              <w:spacing w:after="0" w:line="360" w:lineRule="auto"/>
              <w:jc w:val="center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E7AA8">
              <w:rPr>
                <w:rFonts w:ascii="Times New Roman" w:hAnsi="Times New Roman" w:cs="Times New Roman"/>
                <w:bCs/>
                <w:sz w:val="20"/>
                <w:szCs w:val="20"/>
              </w:rPr>
              <w:t>101.9</w:t>
            </w:r>
          </w:p>
        </w:tc>
        <w:tc>
          <w:tcPr>
            <w:tcW w:w="1985" w:type="dxa"/>
            <w:shd w:val="clear" w:color="auto" w:fill="auto"/>
            <w:vAlign w:val="center"/>
          </w:tcPr>
          <w:p w14:paraId="43742D86" w14:textId="77777777" w:rsidR="0004399C" w:rsidRPr="00DE7AA8" w:rsidRDefault="0004399C" w:rsidP="004A491F">
            <w:pPr>
              <w:spacing w:after="0" w:line="360" w:lineRule="auto"/>
              <w:jc w:val="center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E7AA8">
              <w:rPr>
                <w:rFonts w:ascii="Times New Roman" w:hAnsi="Times New Roman" w:cs="Times New Roman"/>
                <w:bCs/>
                <w:sz w:val="20"/>
                <w:szCs w:val="20"/>
              </w:rPr>
              <w:t>-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5B033DC7" w14:textId="77777777" w:rsidR="0004399C" w:rsidRPr="00DE7AA8" w:rsidRDefault="0004399C" w:rsidP="004A491F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E7AA8">
              <w:rPr>
                <w:rFonts w:ascii="Times New Roman" w:hAnsi="Times New Roman" w:cs="Times New Roman"/>
                <w:sz w:val="20"/>
                <w:szCs w:val="20"/>
              </w:rPr>
              <w:t>103.8</w:t>
            </w:r>
          </w:p>
        </w:tc>
        <w:tc>
          <w:tcPr>
            <w:tcW w:w="1701" w:type="dxa"/>
            <w:vAlign w:val="center"/>
          </w:tcPr>
          <w:p w14:paraId="2665DBCD" w14:textId="71328646" w:rsidR="0004399C" w:rsidRPr="00DE7AA8" w:rsidRDefault="00365453" w:rsidP="004A491F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27</w:t>
            </w:r>
          </w:p>
        </w:tc>
        <w:tc>
          <w:tcPr>
            <w:tcW w:w="1984" w:type="dxa"/>
            <w:shd w:val="clear" w:color="auto" w:fill="auto"/>
            <w:vAlign w:val="center"/>
          </w:tcPr>
          <w:p w14:paraId="2CAE1F84" w14:textId="77777777" w:rsidR="0004399C" w:rsidRPr="00DE7AA8" w:rsidRDefault="0004399C" w:rsidP="004A491F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E7AA8">
              <w:rPr>
                <w:rFonts w:ascii="Times New Roman" w:hAnsi="Times New Roman" w:cs="Times New Roman"/>
                <w:sz w:val="20"/>
                <w:szCs w:val="20"/>
              </w:rPr>
              <w:t>104.41</w:t>
            </w:r>
          </w:p>
        </w:tc>
      </w:tr>
      <w:tr w:rsidR="0004399C" w:rsidRPr="00DE7AA8" w14:paraId="6FC3AC96" w14:textId="77777777" w:rsidTr="004A491F">
        <w:trPr>
          <w:jc w:val="center"/>
        </w:trPr>
        <w:tc>
          <w:tcPr>
            <w:tcW w:w="562" w:type="dxa"/>
            <w:shd w:val="clear" w:color="auto" w:fill="auto"/>
            <w:vAlign w:val="center"/>
          </w:tcPr>
          <w:p w14:paraId="0D3AD750" w14:textId="77777777" w:rsidR="0004399C" w:rsidRPr="00DE7AA8" w:rsidRDefault="0004399C" w:rsidP="004A491F">
            <w:pPr>
              <w:spacing w:after="0" w:line="360" w:lineRule="auto"/>
              <w:jc w:val="center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E7AA8">
              <w:rPr>
                <w:rFonts w:ascii="Times New Roman" w:hAnsi="Times New Roman" w:cs="Times New Roman"/>
                <w:bCs/>
                <w:sz w:val="20"/>
                <w:szCs w:val="20"/>
              </w:rPr>
              <w:t>C</w:t>
            </w:r>
            <w:r w:rsidRPr="00DE7AA8">
              <w:rPr>
                <w:rFonts w:ascii="Times New Roman" w:hAnsi="Times New Roman" w:cs="Times New Roman"/>
                <w:bCs/>
                <w:sz w:val="20"/>
                <w:szCs w:val="20"/>
                <w:vertAlign w:val="subscript"/>
              </w:rPr>
              <w:t>8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2562DD4C" w14:textId="77777777" w:rsidR="0004399C" w:rsidRPr="00DE7AA8" w:rsidRDefault="0004399C" w:rsidP="004A491F">
            <w:pPr>
              <w:spacing w:after="0" w:line="360" w:lineRule="auto"/>
              <w:jc w:val="center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E7AA8">
              <w:rPr>
                <w:rFonts w:ascii="Times New Roman" w:hAnsi="Times New Roman" w:cs="Times New Roman"/>
                <w:bCs/>
                <w:sz w:val="20"/>
                <w:szCs w:val="20"/>
              </w:rPr>
              <w:t>-</w:t>
            </w:r>
          </w:p>
        </w:tc>
        <w:tc>
          <w:tcPr>
            <w:tcW w:w="1985" w:type="dxa"/>
            <w:shd w:val="clear" w:color="auto" w:fill="auto"/>
            <w:vAlign w:val="center"/>
          </w:tcPr>
          <w:p w14:paraId="5CD08027" w14:textId="77777777" w:rsidR="0004399C" w:rsidRPr="00DE7AA8" w:rsidRDefault="0004399C" w:rsidP="004A491F">
            <w:pPr>
              <w:spacing w:after="0" w:line="360" w:lineRule="auto"/>
              <w:jc w:val="center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E7AA8">
              <w:rPr>
                <w:rFonts w:ascii="Times New Roman" w:hAnsi="Times New Roman" w:cs="Times New Roman"/>
                <w:bCs/>
                <w:sz w:val="20"/>
                <w:szCs w:val="20"/>
              </w:rPr>
              <w:t>138.5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45D14650" w14:textId="77777777" w:rsidR="0004399C" w:rsidRPr="00DE7AA8" w:rsidRDefault="0004399C" w:rsidP="004A491F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E7AA8">
              <w:rPr>
                <w:rFonts w:ascii="Times New Roman" w:hAnsi="Times New Roman" w:cs="Times New Roman"/>
                <w:sz w:val="20"/>
                <w:szCs w:val="20"/>
              </w:rPr>
              <w:t>140.3</w:t>
            </w:r>
          </w:p>
        </w:tc>
        <w:tc>
          <w:tcPr>
            <w:tcW w:w="1701" w:type="dxa"/>
            <w:vAlign w:val="center"/>
          </w:tcPr>
          <w:p w14:paraId="0883455B" w14:textId="14E36E0D" w:rsidR="0004399C" w:rsidRPr="00DE7AA8" w:rsidRDefault="00365453" w:rsidP="004A491F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18</w:t>
            </w:r>
          </w:p>
        </w:tc>
        <w:tc>
          <w:tcPr>
            <w:tcW w:w="1984" w:type="dxa"/>
            <w:shd w:val="clear" w:color="auto" w:fill="auto"/>
            <w:vAlign w:val="center"/>
          </w:tcPr>
          <w:p w14:paraId="2F0862D1" w14:textId="77777777" w:rsidR="0004399C" w:rsidRPr="00DE7AA8" w:rsidRDefault="0004399C" w:rsidP="004A491F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E7AA8">
              <w:rPr>
                <w:rFonts w:ascii="Times New Roman" w:hAnsi="Times New Roman" w:cs="Times New Roman"/>
                <w:sz w:val="20"/>
                <w:szCs w:val="20"/>
              </w:rPr>
              <w:t>140.87</w:t>
            </w:r>
          </w:p>
        </w:tc>
      </w:tr>
      <w:tr w:rsidR="0004399C" w:rsidRPr="00DE7AA8" w14:paraId="41407222" w14:textId="77777777" w:rsidTr="004A491F">
        <w:trPr>
          <w:jc w:val="center"/>
        </w:trPr>
        <w:tc>
          <w:tcPr>
            <w:tcW w:w="562" w:type="dxa"/>
            <w:shd w:val="clear" w:color="auto" w:fill="auto"/>
            <w:vAlign w:val="center"/>
          </w:tcPr>
          <w:p w14:paraId="40C0ED54" w14:textId="77777777" w:rsidR="0004399C" w:rsidRPr="00DE7AA8" w:rsidRDefault="0004399C" w:rsidP="004A491F">
            <w:pPr>
              <w:spacing w:after="0" w:line="360" w:lineRule="auto"/>
              <w:jc w:val="center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E7AA8">
              <w:rPr>
                <w:rFonts w:ascii="Times New Roman" w:hAnsi="Times New Roman" w:cs="Times New Roman"/>
                <w:bCs/>
                <w:sz w:val="20"/>
                <w:szCs w:val="20"/>
              </w:rPr>
              <w:t>C</w:t>
            </w:r>
            <w:r w:rsidRPr="00DE7AA8">
              <w:rPr>
                <w:rFonts w:ascii="Times New Roman" w:hAnsi="Times New Roman" w:cs="Times New Roman"/>
                <w:bCs/>
                <w:sz w:val="20"/>
                <w:szCs w:val="20"/>
                <w:vertAlign w:val="subscript"/>
              </w:rPr>
              <w:t>9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445D8CA7" w14:textId="77777777" w:rsidR="0004399C" w:rsidRPr="00DE7AA8" w:rsidRDefault="0004399C" w:rsidP="004A491F">
            <w:pPr>
              <w:spacing w:after="0" w:line="360" w:lineRule="auto"/>
              <w:jc w:val="center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E7AA8">
              <w:rPr>
                <w:rFonts w:ascii="Times New Roman" w:hAnsi="Times New Roman" w:cs="Times New Roman"/>
                <w:bCs/>
                <w:sz w:val="20"/>
                <w:szCs w:val="20"/>
              </w:rPr>
              <w:t>-</w:t>
            </w:r>
          </w:p>
        </w:tc>
        <w:tc>
          <w:tcPr>
            <w:tcW w:w="1985" w:type="dxa"/>
            <w:shd w:val="clear" w:color="auto" w:fill="auto"/>
            <w:vAlign w:val="center"/>
          </w:tcPr>
          <w:p w14:paraId="53E9B40A" w14:textId="77777777" w:rsidR="0004399C" w:rsidRPr="00DE7AA8" w:rsidRDefault="0004399C" w:rsidP="004A491F">
            <w:pPr>
              <w:spacing w:after="0" w:line="360" w:lineRule="auto"/>
              <w:jc w:val="center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E7AA8">
              <w:rPr>
                <w:rFonts w:ascii="Times New Roman" w:hAnsi="Times New Roman" w:cs="Times New Roman"/>
                <w:bCs/>
                <w:sz w:val="20"/>
                <w:szCs w:val="20"/>
              </w:rPr>
              <w:t>116.63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47ACC783" w14:textId="77777777" w:rsidR="0004399C" w:rsidRPr="00DE7AA8" w:rsidRDefault="0004399C" w:rsidP="004A491F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E7AA8">
              <w:rPr>
                <w:rFonts w:ascii="Times New Roman" w:hAnsi="Times New Roman" w:cs="Times New Roman"/>
                <w:sz w:val="20"/>
                <w:szCs w:val="20"/>
              </w:rPr>
              <w:t>117</w:t>
            </w:r>
          </w:p>
        </w:tc>
        <w:tc>
          <w:tcPr>
            <w:tcW w:w="1701" w:type="dxa"/>
            <w:vAlign w:val="center"/>
          </w:tcPr>
          <w:p w14:paraId="4A6ECB4D" w14:textId="7C734677" w:rsidR="0004399C" w:rsidRPr="00DE7AA8" w:rsidRDefault="00365453" w:rsidP="004A491F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41</w:t>
            </w:r>
          </w:p>
        </w:tc>
        <w:tc>
          <w:tcPr>
            <w:tcW w:w="1984" w:type="dxa"/>
            <w:shd w:val="clear" w:color="auto" w:fill="auto"/>
            <w:vAlign w:val="center"/>
          </w:tcPr>
          <w:p w14:paraId="177A133B" w14:textId="77777777" w:rsidR="0004399C" w:rsidRPr="00DE7AA8" w:rsidRDefault="0004399C" w:rsidP="004A491F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E7AA8">
              <w:rPr>
                <w:rFonts w:ascii="Times New Roman" w:hAnsi="Times New Roman" w:cs="Times New Roman"/>
                <w:sz w:val="20"/>
                <w:szCs w:val="20"/>
              </w:rPr>
              <w:t>119.65</w:t>
            </w:r>
          </w:p>
        </w:tc>
      </w:tr>
      <w:tr w:rsidR="0004399C" w:rsidRPr="00DE7AA8" w14:paraId="4161833C" w14:textId="77777777" w:rsidTr="004A491F">
        <w:trPr>
          <w:jc w:val="center"/>
        </w:trPr>
        <w:tc>
          <w:tcPr>
            <w:tcW w:w="562" w:type="dxa"/>
            <w:shd w:val="clear" w:color="auto" w:fill="auto"/>
            <w:vAlign w:val="center"/>
          </w:tcPr>
          <w:p w14:paraId="606768ED" w14:textId="77777777" w:rsidR="0004399C" w:rsidRPr="00DE7AA8" w:rsidRDefault="0004399C" w:rsidP="004A491F">
            <w:pPr>
              <w:spacing w:after="0" w:line="360" w:lineRule="auto"/>
              <w:jc w:val="center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E7AA8">
              <w:rPr>
                <w:rFonts w:ascii="Times New Roman" w:hAnsi="Times New Roman" w:cs="Times New Roman"/>
                <w:bCs/>
                <w:sz w:val="20"/>
                <w:szCs w:val="20"/>
              </w:rPr>
              <w:t>C</w:t>
            </w:r>
            <w:r w:rsidRPr="00DE7AA8">
              <w:rPr>
                <w:rFonts w:ascii="Times New Roman" w:hAnsi="Times New Roman" w:cs="Times New Roman"/>
                <w:bCs/>
                <w:sz w:val="20"/>
                <w:szCs w:val="20"/>
                <w:vertAlign w:val="subscript"/>
              </w:rPr>
              <w:t>10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7A313F7C" w14:textId="77777777" w:rsidR="0004399C" w:rsidRPr="00DE7AA8" w:rsidRDefault="0004399C" w:rsidP="004A491F">
            <w:pPr>
              <w:spacing w:after="0" w:line="360" w:lineRule="auto"/>
              <w:jc w:val="center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E7AA8">
              <w:rPr>
                <w:rFonts w:ascii="Times New Roman" w:hAnsi="Times New Roman" w:cs="Times New Roman"/>
                <w:bCs/>
                <w:sz w:val="20"/>
                <w:szCs w:val="20"/>
              </w:rPr>
              <w:t>-</w:t>
            </w:r>
          </w:p>
        </w:tc>
        <w:tc>
          <w:tcPr>
            <w:tcW w:w="1985" w:type="dxa"/>
            <w:shd w:val="clear" w:color="auto" w:fill="auto"/>
            <w:vAlign w:val="center"/>
          </w:tcPr>
          <w:p w14:paraId="4E5D6DC2" w14:textId="77777777" w:rsidR="0004399C" w:rsidRPr="00DE7AA8" w:rsidRDefault="0004399C" w:rsidP="004A491F">
            <w:pPr>
              <w:spacing w:after="0" w:line="360" w:lineRule="auto"/>
              <w:jc w:val="center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E7AA8">
              <w:rPr>
                <w:rFonts w:ascii="Times New Roman" w:hAnsi="Times New Roman" w:cs="Times New Roman"/>
                <w:bCs/>
                <w:sz w:val="20"/>
                <w:szCs w:val="20"/>
              </w:rPr>
              <w:t>-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7148931A" w14:textId="77777777" w:rsidR="0004399C" w:rsidRPr="00DE7AA8" w:rsidRDefault="0004399C" w:rsidP="004A491F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E7AA8">
              <w:rPr>
                <w:rFonts w:ascii="Times New Roman" w:hAnsi="Times New Roman" w:cs="Times New Roman"/>
                <w:sz w:val="20"/>
                <w:szCs w:val="20"/>
              </w:rPr>
              <w:t>69.4</w:t>
            </w:r>
          </w:p>
        </w:tc>
        <w:tc>
          <w:tcPr>
            <w:tcW w:w="1701" w:type="dxa"/>
            <w:vAlign w:val="center"/>
          </w:tcPr>
          <w:p w14:paraId="08402E4E" w14:textId="1172A9DB" w:rsidR="0004399C" w:rsidRPr="00DE7AA8" w:rsidRDefault="00365453" w:rsidP="004A491F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984" w:type="dxa"/>
            <w:shd w:val="clear" w:color="auto" w:fill="auto"/>
            <w:vAlign w:val="center"/>
          </w:tcPr>
          <w:p w14:paraId="213D2281" w14:textId="77777777" w:rsidR="0004399C" w:rsidRPr="00DE7AA8" w:rsidRDefault="0004399C" w:rsidP="004A491F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E7AA8">
              <w:rPr>
                <w:rFonts w:ascii="Times New Roman" w:hAnsi="Times New Roman" w:cs="Times New Roman"/>
                <w:sz w:val="20"/>
                <w:szCs w:val="20"/>
              </w:rPr>
              <w:t>69.43</w:t>
            </w:r>
          </w:p>
        </w:tc>
      </w:tr>
      <w:tr w:rsidR="0004399C" w:rsidRPr="00DE7AA8" w14:paraId="733474B7" w14:textId="77777777" w:rsidTr="004A491F">
        <w:trPr>
          <w:jc w:val="center"/>
        </w:trPr>
        <w:tc>
          <w:tcPr>
            <w:tcW w:w="562" w:type="dxa"/>
            <w:shd w:val="clear" w:color="auto" w:fill="auto"/>
            <w:vAlign w:val="center"/>
          </w:tcPr>
          <w:p w14:paraId="54F45C81" w14:textId="77777777" w:rsidR="0004399C" w:rsidRPr="00DE7AA8" w:rsidRDefault="0004399C" w:rsidP="004A491F">
            <w:pPr>
              <w:spacing w:after="0" w:line="360" w:lineRule="auto"/>
              <w:jc w:val="center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E7AA8">
              <w:rPr>
                <w:rFonts w:ascii="Times New Roman" w:hAnsi="Times New Roman" w:cs="Times New Roman"/>
                <w:bCs/>
                <w:sz w:val="20"/>
                <w:szCs w:val="20"/>
              </w:rPr>
              <w:t>C</w:t>
            </w:r>
            <w:r w:rsidRPr="00DE7AA8">
              <w:rPr>
                <w:rFonts w:ascii="Times New Roman" w:hAnsi="Times New Roman" w:cs="Times New Roman"/>
                <w:bCs/>
                <w:sz w:val="20"/>
                <w:szCs w:val="20"/>
                <w:vertAlign w:val="subscript"/>
              </w:rPr>
              <w:t>11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3D8D942F" w14:textId="77777777" w:rsidR="0004399C" w:rsidRPr="00DE7AA8" w:rsidRDefault="0004399C" w:rsidP="004A491F">
            <w:pPr>
              <w:spacing w:after="0" w:line="360" w:lineRule="auto"/>
              <w:jc w:val="center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E7AA8">
              <w:rPr>
                <w:rFonts w:ascii="Times New Roman" w:hAnsi="Times New Roman" w:cs="Times New Roman"/>
                <w:bCs/>
                <w:sz w:val="20"/>
                <w:szCs w:val="20"/>
              </w:rPr>
              <w:t>-</w:t>
            </w:r>
          </w:p>
        </w:tc>
        <w:tc>
          <w:tcPr>
            <w:tcW w:w="1985" w:type="dxa"/>
            <w:shd w:val="clear" w:color="auto" w:fill="auto"/>
            <w:vAlign w:val="center"/>
          </w:tcPr>
          <w:p w14:paraId="7B7AA84F" w14:textId="77777777" w:rsidR="0004399C" w:rsidRPr="00DE7AA8" w:rsidRDefault="0004399C" w:rsidP="004A491F">
            <w:pPr>
              <w:spacing w:after="0" w:line="360" w:lineRule="auto"/>
              <w:jc w:val="center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E7AA8">
              <w:rPr>
                <w:rFonts w:ascii="Times New Roman" w:hAnsi="Times New Roman" w:cs="Times New Roman"/>
                <w:bCs/>
                <w:sz w:val="20"/>
                <w:szCs w:val="20"/>
              </w:rPr>
              <w:t>-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2B97EBB7" w14:textId="77777777" w:rsidR="0004399C" w:rsidRPr="00DE7AA8" w:rsidRDefault="0004399C" w:rsidP="004A491F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E7AA8">
              <w:rPr>
                <w:rFonts w:ascii="Times New Roman" w:hAnsi="Times New Roman" w:cs="Times New Roman"/>
                <w:sz w:val="20"/>
                <w:szCs w:val="20"/>
              </w:rPr>
              <w:t>54.5</w:t>
            </w:r>
          </w:p>
        </w:tc>
        <w:tc>
          <w:tcPr>
            <w:tcW w:w="1701" w:type="dxa"/>
            <w:vAlign w:val="center"/>
          </w:tcPr>
          <w:p w14:paraId="7E3A9F9F" w14:textId="2B9FFE46" w:rsidR="0004399C" w:rsidRPr="00DE7AA8" w:rsidRDefault="00365453" w:rsidP="004A491F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15</w:t>
            </w:r>
          </w:p>
        </w:tc>
        <w:tc>
          <w:tcPr>
            <w:tcW w:w="1984" w:type="dxa"/>
            <w:shd w:val="clear" w:color="auto" w:fill="auto"/>
            <w:vAlign w:val="center"/>
          </w:tcPr>
          <w:p w14:paraId="2A0A964B" w14:textId="77777777" w:rsidR="0004399C" w:rsidRPr="00DE7AA8" w:rsidRDefault="0004399C" w:rsidP="004A491F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E7AA8">
              <w:rPr>
                <w:rFonts w:ascii="Times New Roman" w:hAnsi="Times New Roman" w:cs="Times New Roman"/>
                <w:sz w:val="20"/>
                <w:szCs w:val="20"/>
              </w:rPr>
              <w:t>54.67</w:t>
            </w:r>
          </w:p>
        </w:tc>
      </w:tr>
      <w:tr w:rsidR="0004399C" w:rsidRPr="00DE7AA8" w14:paraId="020D618B" w14:textId="77777777" w:rsidTr="004A491F">
        <w:trPr>
          <w:jc w:val="center"/>
        </w:trPr>
        <w:tc>
          <w:tcPr>
            <w:tcW w:w="562" w:type="dxa"/>
            <w:shd w:val="clear" w:color="auto" w:fill="auto"/>
            <w:vAlign w:val="center"/>
          </w:tcPr>
          <w:p w14:paraId="3E6E7689" w14:textId="77777777" w:rsidR="0004399C" w:rsidRPr="00DE7AA8" w:rsidRDefault="0004399C" w:rsidP="004A491F">
            <w:pPr>
              <w:spacing w:after="0" w:line="360" w:lineRule="auto"/>
              <w:jc w:val="center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E7AA8">
              <w:rPr>
                <w:rFonts w:ascii="Times New Roman" w:hAnsi="Times New Roman" w:cs="Times New Roman"/>
                <w:bCs/>
                <w:sz w:val="20"/>
                <w:szCs w:val="20"/>
              </w:rPr>
              <w:t>C</w:t>
            </w:r>
            <w:r>
              <w:rPr>
                <w:rFonts w:ascii="Times New Roman" w:hAnsi="Times New Roman" w:cs="Times New Roman"/>
                <w:bCs/>
                <w:sz w:val="20"/>
                <w:szCs w:val="20"/>
                <w:vertAlign w:val="subscript"/>
              </w:rPr>
              <w:t>12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2EC62888" w14:textId="77777777" w:rsidR="0004399C" w:rsidRPr="00DE7AA8" w:rsidRDefault="0004399C" w:rsidP="004A491F">
            <w:pPr>
              <w:spacing w:after="0" w:line="360" w:lineRule="auto"/>
              <w:jc w:val="center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Cs/>
                <w:sz w:val="20"/>
                <w:szCs w:val="20"/>
              </w:rPr>
              <w:t>-</w:t>
            </w:r>
          </w:p>
        </w:tc>
        <w:tc>
          <w:tcPr>
            <w:tcW w:w="1985" w:type="dxa"/>
            <w:shd w:val="clear" w:color="auto" w:fill="auto"/>
            <w:vAlign w:val="center"/>
          </w:tcPr>
          <w:p w14:paraId="030DBD2E" w14:textId="77777777" w:rsidR="0004399C" w:rsidRPr="00DE7AA8" w:rsidRDefault="0004399C" w:rsidP="004A491F">
            <w:pPr>
              <w:spacing w:after="0" w:line="360" w:lineRule="auto"/>
              <w:jc w:val="center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Cs/>
                <w:sz w:val="20"/>
                <w:szCs w:val="20"/>
              </w:rPr>
              <w:t>-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411F4409" w14:textId="77777777" w:rsidR="0004399C" w:rsidRPr="00DE7AA8" w:rsidRDefault="0004399C" w:rsidP="004A491F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E7AA8">
              <w:rPr>
                <w:rFonts w:ascii="Times New Roman" w:hAnsi="Times New Roman" w:cs="Times New Roman"/>
                <w:sz w:val="20"/>
                <w:szCs w:val="20"/>
              </w:rPr>
              <w:t>69.4</w:t>
            </w:r>
          </w:p>
        </w:tc>
        <w:tc>
          <w:tcPr>
            <w:tcW w:w="1701" w:type="dxa"/>
            <w:vAlign w:val="center"/>
          </w:tcPr>
          <w:p w14:paraId="6781DB32" w14:textId="4713DA9B" w:rsidR="0004399C" w:rsidRPr="00DE7AA8" w:rsidRDefault="00365453" w:rsidP="004A491F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984" w:type="dxa"/>
            <w:shd w:val="clear" w:color="auto" w:fill="auto"/>
            <w:vAlign w:val="center"/>
          </w:tcPr>
          <w:p w14:paraId="7BC2FA68" w14:textId="77777777" w:rsidR="0004399C" w:rsidRPr="00DE7AA8" w:rsidRDefault="0004399C" w:rsidP="004A491F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E7AA8">
              <w:rPr>
                <w:rFonts w:ascii="Times New Roman" w:hAnsi="Times New Roman" w:cs="Times New Roman"/>
                <w:sz w:val="20"/>
                <w:szCs w:val="20"/>
              </w:rPr>
              <w:t>69.43</w:t>
            </w:r>
          </w:p>
        </w:tc>
      </w:tr>
      <w:tr w:rsidR="0004399C" w:rsidRPr="00DE7AA8" w14:paraId="38D36821" w14:textId="77777777" w:rsidTr="004A491F">
        <w:trPr>
          <w:jc w:val="center"/>
        </w:trPr>
        <w:tc>
          <w:tcPr>
            <w:tcW w:w="562" w:type="dxa"/>
            <w:shd w:val="clear" w:color="auto" w:fill="auto"/>
            <w:vAlign w:val="center"/>
          </w:tcPr>
          <w:p w14:paraId="5663CB6A" w14:textId="77777777" w:rsidR="0004399C" w:rsidRPr="00DE7AA8" w:rsidRDefault="0004399C" w:rsidP="004A491F">
            <w:pPr>
              <w:spacing w:after="0" w:line="360" w:lineRule="auto"/>
              <w:jc w:val="center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E7AA8">
              <w:rPr>
                <w:rFonts w:ascii="Times New Roman" w:hAnsi="Times New Roman" w:cs="Times New Roman"/>
                <w:bCs/>
                <w:sz w:val="20"/>
                <w:szCs w:val="20"/>
              </w:rPr>
              <w:t>C</w:t>
            </w:r>
            <w:r>
              <w:rPr>
                <w:rFonts w:ascii="Times New Roman" w:hAnsi="Times New Roman" w:cs="Times New Roman"/>
                <w:bCs/>
                <w:sz w:val="20"/>
                <w:szCs w:val="20"/>
                <w:vertAlign w:val="subscript"/>
              </w:rPr>
              <w:t>13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4D7F8B02" w14:textId="77777777" w:rsidR="0004399C" w:rsidRPr="00DE7AA8" w:rsidRDefault="0004399C" w:rsidP="004A491F">
            <w:pPr>
              <w:spacing w:after="0" w:line="360" w:lineRule="auto"/>
              <w:jc w:val="center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Cs/>
                <w:sz w:val="20"/>
                <w:szCs w:val="20"/>
              </w:rPr>
              <w:t>-</w:t>
            </w:r>
          </w:p>
        </w:tc>
        <w:tc>
          <w:tcPr>
            <w:tcW w:w="1985" w:type="dxa"/>
            <w:shd w:val="clear" w:color="auto" w:fill="auto"/>
            <w:vAlign w:val="center"/>
          </w:tcPr>
          <w:p w14:paraId="3104B2FB" w14:textId="77777777" w:rsidR="0004399C" w:rsidRPr="00DE7AA8" w:rsidRDefault="0004399C" w:rsidP="004A491F">
            <w:pPr>
              <w:spacing w:after="0" w:line="360" w:lineRule="auto"/>
              <w:jc w:val="center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Cs/>
                <w:sz w:val="20"/>
                <w:szCs w:val="20"/>
              </w:rPr>
              <w:t>-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1C530633" w14:textId="77777777" w:rsidR="0004399C" w:rsidRPr="00DE7AA8" w:rsidRDefault="0004399C" w:rsidP="004A491F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E7AA8">
              <w:rPr>
                <w:rFonts w:ascii="Times New Roman" w:hAnsi="Times New Roman" w:cs="Times New Roman"/>
                <w:sz w:val="20"/>
                <w:szCs w:val="20"/>
              </w:rPr>
              <w:t>69.4</w:t>
            </w:r>
          </w:p>
        </w:tc>
        <w:tc>
          <w:tcPr>
            <w:tcW w:w="1701" w:type="dxa"/>
            <w:vAlign w:val="center"/>
          </w:tcPr>
          <w:p w14:paraId="3821A327" w14:textId="7CBB9E6D" w:rsidR="0004399C" w:rsidRPr="00DE7AA8" w:rsidRDefault="00365453" w:rsidP="004A491F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984" w:type="dxa"/>
            <w:shd w:val="clear" w:color="auto" w:fill="auto"/>
            <w:vAlign w:val="center"/>
          </w:tcPr>
          <w:p w14:paraId="7D7CD3B9" w14:textId="77777777" w:rsidR="0004399C" w:rsidRPr="00DE7AA8" w:rsidRDefault="0004399C" w:rsidP="004A491F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E7AA8">
              <w:rPr>
                <w:rFonts w:ascii="Times New Roman" w:hAnsi="Times New Roman" w:cs="Times New Roman"/>
                <w:sz w:val="20"/>
                <w:szCs w:val="20"/>
              </w:rPr>
              <w:t>69.43</w:t>
            </w:r>
          </w:p>
        </w:tc>
      </w:tr>
      <w:tr w:rsidR="0004399C" w:rsidRPr="00DE7AA8" w14:paraId="6CFF9068" w14:textId="77777777" w:rsidTr="004A491F">
        <w:trPr>
          <w:jc w:val="center"/>
        </w:trPr>
        <w:tc>
          <w:tcPr>
            <w:tcW w:w="562" w:type="dxa"/>
            <w:shd w:val="clear" w:color="auto" w:fill="auto"/>
            <w:vAlign w:val="center"/>
          </w:tcPr>
          <w:p w14:paraId="214E80A6" w14:textId="77777777" w:rsidR="0004399C" w:rsidRPr="00DE7AA8" w:rsidRDefault="0004399C" w:rsidP="004A491F">
            <w:pPr>
              <w:spacing w:after="0" w:line="360" w:lineRule="auto"/>
              <w:jc w:val="center"/>
              <w:rPr>
                <w:rFonts w:ascii="Times New Roman" w:hAnsi="Times New Roman" w:cs="Times New Roman"/>
                <w:bCs/>
                <w:sz w:val="20"/>
                <w:szCs w:val="20"/>
                <w:vertAlign w:val="subscript"/>
              </w:rPr>
            </w:pPr>
            <w:r w:rsidRPr="00DE7AA8">
              <w:rPr>
                <w:rFonts w:ascii="Times New Roman" w:hAnsi="Times New Roman" w:cs="Times New Roman"/>
                <w:bCs/>
                <w:sz w:val="20"/>
                <w:szCs w:val="20"/>
              </w:rPr>
              <w:t>X</w:t>
            </w:r>
            <w:r w:rsidRPr="00DE7AA8">
              <w:rPr>
                <w:rFonts w:ascii="Times New Roman" w:hAnsi="Times New Roman" w:cs="Times New Roman"/>
                <w:bCs/>
                <w:sz w:val="20"/>
                <w:szCs w:val="20"/>
                <w:vertAlign w:val="subscript"/>
              </w:rPr>
              <w:t>1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5BAA1ECB" w14:textId="77777777" w:rsidR="0004399C" w:rsidRPr="00DE7AA8" w:rsidRDefault="0004399C" w:rsidP="004A491F">
            <w:pPr>
              <w:spacing w:after="0" w:line="360" w:lineRule="auto"/>
              <w:jc w:val="center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E7AA8">
              <w:rPr>
                <w:rFonts w:ascii="Times New Roman" w:hAnsi="Times New Roman" w:cs="Times New Roman"/>
                <w:bCs/>
                <w:sz w:val="20"/>
                <w:szCs w:val="20"/>
              </w:rPr>
              <w:t>-</w:t>
            </w:r>
          </w:p>
        </w:tc>
        <w:tc>
          <w:tcPr>
            <w:tcW w:w="1985" w:type="dxa"/>
            <w:shd w:val="clear" w:color="auto" w:fill="auto"/>
            <w:vAlign w:val="center"/>
          </w:tcPr>
          <w:p w14:paraId="286C3E52" w14:textId="77777777" w:rsidR="0004399C" w:rsidRPr="00DE7AA8" w:rsidRDefault="0004399C" w:rsidP="004A491F">
            <w:pPr>
              <w:spacing w:after="0" w:line="360" w:lineRule="auto"/>
              <w:jc w:val="center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E7AA8">
              <w:rPr>
                <w:rFonts w:ascii="Times New Roman" w:hAnsi="Times New Roman" w:cs="Times New Roman"/>
                <w:bCs/>
                <w:sz w:val="20"/>
                <w:szCs w:val="20"/>
              </w:rPr>
              <w:t>-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5B9F8AD5" w14:textId="77777777" w:rsidR="0004399C" w:rsidRPr="00DE7AA8" w:rsidRDefault="0004399C" w:rsidP="004A491F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E7AA8">
              <w:rPr>
                <w:rFonts w:ascii="Times New Roman" w:hAnsi="Times New Roman" w:cs="Times New Roman"/>
                <w:bCs/>
                <w:sz w:val="20"/>
                <w:szCs w:val="20"/>
              </w:rPr>
              <w:t>-</w:t>
            </w:r>
          </w:p>
        </w:tc>
        <w:tc>
          <w:tcPr>
            <w:tcW w:w="1701" w:type="dxa"/>
            <w:vAlign w:val="center"/>
          </w:tcPr>
          <w:p w14:paraId="129DEC51" w14:textId="77777777" w:rsidR="0004399C" w:rsidRPr="00DE7AA8" w:rsidRDefault="0004399C" w:rsidP="004A491F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E7AA8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984" w:type="dxa"/>
            <w:shd w:val="clear" w:color="auto" w:fill="auto"/>
            <w:vAlign w:val="center"/>
          </w:tcPr>
          <w:p w14:paraId="4F7F9839" w14:textId="77777777" w:rsidR="0004399C" w:rsidRPr="00DE7AA8" w:rsidRDefault="0004399C" w:rsidP="004A491F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E7AA8">
              <w:rPr>
                <w:rFonts w:ascii="Times New Roman" w:hAnsi="Times New Roman" w:cs="Times New Roman"/>
                <w:sz w:val="20"/>
                <w:szCs w:val="20"/>
              </w:rPr>
              <w:t>146.65</w:t>
            </w:r>
          </w:p>
        </w:tc>
      </w:tr>
      <w:tr w:rsidR="0004399C" w:rsidRPr="00DE7AA8" w14:paraId="5E4BCB59" w14:textId="77777777" w:rsidTr="004A491F">
        <w:trPr>
          <w:jc w:val="center"/>
        </w:trPr>
        <w:tc>
          <w:tcPr>
            <w:tcW w:w="562" w:type="dxa"/>
            <w:shd w:val="clear" w:color="auto" w:fill="auto"/>
            <w:vAlign w:val="center"/>
          </w:tcPr>
          <w:p w14:paraId="2353CD7C" w14:textId="77777777" w:rsidR="0004399C" w:rsidRPr="00DE7AA8" w:rsidRDefault="0004399C" w:rsidP="004A491F">
            <w:pPr>
              <w:spacing w:after="0" w:line="360" w:lineRule="auto"/>
              <w:jc w:val="center"/>
              <w:rPr>
                <w:rFonts w:ascii="Times New Roman" w:hAnsi="Times New Roman" w:cs="Times New Roman"/>
                <w:bCs/>
                <w:sz w:val="20"/>
                <w:szCs w:val="20"/>
                <w:vertAlign w:val="subscript"/>
              </w:rPr>
            </w:pPr>
            <w:r w:rsidRPr="00DE7AA8">
              <w:rPr>
                <w:rFonts w:ascii="Times New Roman" w:hAnsi="Times New Roman" w:cs="Times New Roman"/>
                <w:bCs/>
                <w:sz w:val="20"/>
                <w:szCs w:val="20"/>
              </w:rPr>
              <w:t>X</w:t>
            </w:r>
            <w:r w:rsidRPr="00DE7AA8">
              <w:rPr>
                <w:rFonts w:ascii="Times New Roman" w:hAnsi="Times New Roman" w:cs="Times New Roman"/>
                <w:bCs/>
                <w:sz w:val="20"/>
                <w:szCs w:val="20"/>
                <w:vertAlign w:val="subscript"/>
              </w:rPr>
              <w:t>2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60FED082" w14:textId="77777777" w:rsidR="0004399C" w:rsidRPr="00DE7AA8" w:rsidRDefault="0004399C" w:rsidP="004A491F">
            <w:pPr>
              <w:spacing w:after="0" w:line="360" w:lineRule="auto"/>
              <w:jc w:val="center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E7AA8">
              <w:rPr>
                <w:rFonts w:ascii="Times New Roman" w:hAnsi="Times New Roman" w:cs="Times New Roman"/>
                <w:bCs/>
                <w:sz w:val="20"/>
                <w:szCs w:val="20"/>
              </w:rPr>
              <w:t>-</w:t>
            </w:r>
          </w:p>
        </w:tc>
        <w:tc>
          <w:tcPr>
            <w:tcW w:w="1985" w:type="dxa"/>
            <w:shd w:val="clear" w:color="auto" w:fill="auto"/>
            <w:vAlign w:val="center"/>
          </w:tcPr>
          <w:p w14:paraId="2A91E97D" w14:textId="77777777" w:rsidR="0004399C" w:rsidRPr="00DE7AA8" w:rsidRDefault="0004399C" w:rsidP="004A491F">
            <w:pPr>
              <w:spacing w:after="0" w:line="360" w:lineRule="auto"/>
              <w:jc w:val="center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E7AA8">
              <w:rPr>
                <w:rFonts w:ascii="Times New Roman" w:hAnsi="Times New Roman" w:cs="Times New Roman"/>
                <w:bCs/>
                <w:sz w:val="20"/>
                <w:szCs w:val="20"/>
              </w:rPr>
              <w:t>-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3AB72738" w14:textId="77777777" w:rsidR="0004399C" w:rsidRPr="00DE7AA8" w:rsidRDefault="0004399C" w:rsidP="004A491F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E7AA8">
              <w:rPr>
                <w:rFonts w:ascii="Times New Roman" w:hAnsi="Times New Roman" w:cs="Times New Roman"/>
                <w:bCs/>
                <w:sz w:val="20"/>
                <w:szCs w:val="20"/>
              </w:rPr>
              <w:t>-</w:t>
            </w:r>
          </w:p>
        </w:tc>
        <w:tc>
          <w:tcPr>
            <w:tcW w:w="1701" w:type="dxa"/>
            <w:vAlign w:val="center"/>
          </w:tcPr>
          <w:p w14:paraId="1F685BC6" w14:textId="77777777" w:rsidR="0004399C" w:rsidRPr="00DE7AA8" w:rsidRDefault="0004399C" w:rsidP="004A491F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E7AA8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984" w:type="dxa"/>
            <w:shd w:val="clear" w:color="auto" w:fill="auto"/>
            <w:vAlign w:val="center"/>
          </w:tcPr>
          <w:p w14:paraId="019578E6" w14:textId="77777777" w:rsidR="0004399C" w:rsidRPr="00DE7AA8" w:rsidRDefault="0004399C" w:rsidP="004A491F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E7AA8">
              <w:rPr>
                <w:rFonts w:ascii="Times New Roman" w:hAnsi="Times New Roman" w:cs="Times New Roman"/>
                <w:sz w:val="20"/>
                <w:szCs w:val="20"/>
              </w:rPr>
              <w:t>12.04</w:t>
            </w:r>
          </w:p>
        </w:tc>
      </w:tr>
    </w:tbl>
    <w:p w14:paraId="6215BFFD" w14:textId="078B9F35" w:rsidR="00A72B5E" w:rsidRPr="00B920C2" w:rsidRDefault="00B920C2" w:rsidP="00B021B4">
      <w:pPr>
        <w:spacing w:line="36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B920C2">
        <w:rPr>
          <w:rFonts w:ascii="Times New Roman" w:hAnsi="Times New Roman" w:cs="Times New Roman"/>
          <w:sz w:val="20"/>
          <w:szCs w:val="20"/>
        </w:rPr>
        <w:t>* Values are normalized with respect to the C3.</w:t>
      </w:r>
    </w:p>
    <w:p w14:paraId="1CC4ED3A" w14:textId="348B43C6" w:rsidR="0004399C" w:rsidRDefault="004127E7" w:rsidP="00B021B4">
      <w:pPr>
        <w:spacing w:line="360" w:lineRule="auto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The c</w:t>
      </w:r>
      <w:r w:rsidR="0004399C" w:rsidRPr="00861A9C">
        <w:rPr>
          <w:rFonts w:ascii="Times New Roman" w:hAnsi="Times New Roman" w:cs="Times New Roman"/>
          <w:sz w:val="20"/>
          <w:szCs w:val="20"/>
        </w:rPr>
        <w:t>arbon</w:t>
      </w:r>
      <w:r w:rsidR="00E04A39">
        <w:rPr>
          <w:rFonts w:ascii="Times New Roman" w:hAnsi="Times New Roman" w:cs="Times New Roman"/>
          <w:sz w:val="20"/>
          <w:szCs w:val="20"/>
        </w:rPr>
        <w:t>s are numbered</w:t>
      </w:r>
      <w:r w:rsidR="00187AAA">
        <w:rPr>
          <w:rFonts w:ascii="Times New Roman" w:hAnsi="Times New Roman" w:cs="Times New Roman"/>
          <w:sz w:val="20"/>
          <w:szCs w:val="20"/>
        </w:rPr>
        <w:t xml:space="preserve"> in Figures 1 and </w:t>
      </w:r>
      <w:r w:rsidR="006B1B3A">
        <w:rPr>
          <w:rFonts w:ascii="Times New Roman" w:hAnsi="Times New Roman" w:cs="Times New Roman"/>
          <w:sz w:val="20"/>
          <w:szCs w:val="20"/>
        </w:rPr>
        <w:t>2</w:t>
      </w:r>
      <w:r w:rsidR="00E04A39">
        <w:rPr>
          <w:rFonts w:ascii="Times New Roman" w:hAnsi="Times New Roman" w:cs="Times New Roman"/>
          <w:sz w:val="20"/>
          <w:szCs w:val="20"/>
        </w:rPr>
        <w:t xml:space="preserve"> </w:t>
      </w:r>
      <w:r w:rsidR="00E04A39" w:rsidRPr="00861A9C">
        <w:rPr>
          <w:rFonts w:ascii="Times New Roman" w:hAnsi="Times New Roman" w:cs="Times New Roman"/>
          <w:sz w:val="20"/>
          <w:szCs w:val="20"/>
        </w:rPr>
        <w:t xml:space="preserve">and assigned </w:t>
      </w:r>
      <w:r w:rsidR="00E04A39">
        <w:rPr>
          <w:rFonts w:ascii="Times New Roman" w:hAnsi="Times New Roman" w:cs="Times New Roman"/>
          <w:sz w:val="20"/>
          <w:szCs w:val="20"/>
        </w:rPr>
        <w:t>according to</w:t>
      </w:r>
      <w:r w:rsidR="00E04A39" w:rsidRPr="00861A9C">
        <w:rPr>
          <w:rFonts w:ascii="Times New Roman" w:hAnsi="Times New Roman" w:cs="Times New Roman"/>
          <w:sz w:val="20"/>
          <w:szCs w:val="20"/>
        </w:rPr>
        <w:t xml:space="preserve"> the literature</w:t>
      </w:r>
      <w:r w:rsidR="00E04A39" w:rsidRPr="00861A9C">
        <w:rPr>
          <w:rFonts w:ascii="Times New Roman" w:hAnsi="Times New Roman" w:cs="Times New Roman"/>
          <w:sz w:val="20"/>
          <w:szCs w:val="20"/>
        </w:rPr>
        <w:fldChar w:fldCharType="begin"/>
      </w:r>
      <w:r w:rsidR="00E04A39" w:rsidRPr="00861A9C">
        <w:rPr>
          <w:rFonts w:ascii="Times New Roman" w:hAnsi="Times New Roman" w:cs="Times New Roman"/>
          <w:sz w:val="20"/>
          <w:szCs w:val="20"/>
        </w:rPr>
        <w:instrText>ADDIN RW.CITE{{19 Ergozhin, E. E. 2002; 25 Ngono</w:instrText>
      </w:r>
      <w:r w:rsidR="00E04A39" w:rsidRPr="00861A9C">
        <w:rPr>
          <w:rFonts w:ascii="Cambria Math" w:hAnsi="Cambria Math" w:cs="Cambria Math"/>
          <w:sz w:val="20"/>
          <w:szCs w:val="20"/>
        </w:rPr>
        <w:instrText>‐</w:instrText>
      </w:r>
      <w:r w:rsidR="00E04A39" w:rsidRPr="00861A9C">
        <w:rPr>
          <w:rFonts w:ascii="Times New Roman" w:hAnsi="Times New Roman" w:cs="Times New Roman"/>
          <w:sz w:val="20"/>
          <w:szCs w:val="20"/>
        </w:rPr>
        <w:instrText>Ravache, Yvette 2001}}</w:instrText>
      </w:r>
      <w:r w:rsidR="00E04A39" w:rsidRPr="00861A9C">
        <w:rPr>
          <w:rFonts w:ascii="Times New Roman" w:hAnsi="Times New Roman" w:cs="Times New Roman"/>
          <w:sz w:val="20"/>
          <w:szCs w:val="20"/>
        </w:rPr>
        <w:fldChar w:fldCharType="end"/>
      </w:r>
      <w:r w:rsidR="00E04A39" w:rsidRPr="00861A9C">
        <w:rPr>
          <w:sz w:val="20"/>
          <w:szCs w:val="20"/>
          <w:vertAlign w:val="superscript"/>
        </w:rPr>
        <w:t>23,24,25</w:t>
      </w:r>
      <w:r w:rsidR="0004399C" w:rsidRPr="00861A9C">
        <w:rPr>
          <w:rFonts w:ascii="Times New Roman" w:hAnsi="Times New Roman" w:cs="Times New Roman"/>
          <w:sz w:val="20"/>
          <w:szCs w:val="20"/>
        </w:rPr>
        <w:t xml:space="preserve"> for resorcinol diglycidyl ether, </w:t>
      </w:r>
      <w:r w:rsidR="0004399C" w:rsidRPr="00861A9C">
        <w:rPr>
          <w:rFonts w:ascii="Times New Roman" w:hAnsi="Times New Roman" w:cs="Times New Roman"/>
          <w:i/>
          <w:sz w:val="20"/>
          <w:szCs w:val="20"/>
        </w:rPr>
        <w:t>p</w:t>
      </w:r>
      <w:r w:rsidR="0004399C" w:rsidRPr="00861A9C">
        <w:rPr>
          <w:rFonts w:ascii="Times New Roman" w:hAnsi="Times New Roman" w:cs="Times New Roman"/>
          <w:sz w:val="20"/>
          <w:szCs w:val="20"/>
        </w:rPr>
        <w:t>-phenylene diamine and their reaction products.</w:t>
      </w:r>
      <w:r w:rsidR="008524EC" w:rsidRPr="00861A9C">
        <w:rPr>
          <w:rFonts w:ascii="Times New Roman" w:hAnsi="Times New Roman" w:cs="Times New Roman"/>
          <w:sz w:val="20"/>
          <w:szCs w:val="20"/>
        </w:rPr>
        <w:t xml:space="preserve"> </w:t>
      </w:r>
      <w:r w:rsidR="000F587B">
        <w:rPr>
          <w:rFonts w:ascii="Times New Roman" w:hAnsi="Times New Roman" w:cs="Times New Roman"/>
          <w:sz w:val="20"/>
          <w:szCs w:val="20"/>
        </w:rPr>
        <w:t>We assume that</w:t>
      </w:r>
      <w:r>
        <w:rPr>
          <w:rFonts w:ascii="Times New Roman" w:hAnsi="Times New Roman" w:cs="Times New Roman"/>
          <w:sz w:val="20"/>
          <w:szCs w:val="20"/>
        </w:rPr>
        <w:t xml:space="preserve"> the</w:t>
      </w:r>
      <w:r w:rsidR="000F587B">
        <w:rPr>
          <w:rFonts w:ascii="Times New Roman" w:hAnsi="Times New Roman" w:cs="Times New Roman"/>
          <w:sz w:val="20"/>
          <w:szCs w:val="20"/>
        </w:rPr>
        <w:t xml:space="preserve"> </w:t>
      </w:r>
      <w:r w:rsidR="0004399C" w:rsidRPr="00DE7AA8">
        <w:rPr>
          <w:rFonts w:ascii="Times New Roman" w:hAnsi="Times New Roman" w:cs="Times New Roman"/>
          <w:sz w:val="20"/>
          <w:szCs w:val="20"/>
        </w:rPr>
        <w:t>C</w:t>
      </w:r>
      <w:r w:rsidR="0004399C" w:rsidRPr="00DE7AA8">
        <w:rPr>
          <w:rFonts w:ascii="Times New Roman" w:hAnsi="Times New Roman" w:cs="Times New Roman"/>
          <w:sz w:val="20"/>
          <w:szCs w:val="20"/>
          <w:vertAlign w:val="subscript"/>
        </w:rPr>
        <w:t>1</w:t>
      </w:r>
      <w:r w:rsidR="0004399C">
        <w:rPr>
          <w:rFonts w:ascii="Times New Roman" w:hAnsi="Times New Roman" w:cs="Times New Roman"/>
          <w:sz w:val="20"/>
          <w:szCs w:val="20"/>
          <w:vertAlign w:val="subscript"/>
        </w:rPr>
        <w:t xml:space="preserve"> </w:t>
      </w:r>
      <w:r>
        <w:rPr>
          <w:rFonts w:ascii="Times New Roman" w:hAnsi="Times New Roman" w:cs="Times New Roman"/>
          <w:sz w:val="20"/>
          <w:szCs w:val="20"/>
        </w:rPr>
        <w:t>and</w:t>
      </w:r>
      <w:r w:rsidR="0004399C" w:rsidRPr="00DE7AA8">
        <w:rPr>
          <w:rFonts w:ascii="Times New Roman" w:hAnsi="Times New Roman" w:cs="Times New Roman"/>
          <w:sz w:val="20"/>
          <w:szCs w:val="20"/>
        </w:rPr>
        <w:t xml:space="preserve"> C</w:t>
      </w:r>
      <w:r w:rsidR="0004399C" w:rsidRPr="00DE7AA8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="000F587B">
        <w:rPr>
          <w:rFonts w:ascii="Times New Roman" w:hAnsi="Times New Roman" w:cs="Times New Roman"/>
          <w:sz w:val="20"/>
          <w:szCs w:val="20"/>
        </w:rPr>
        <w:t xml:space="preserve"> </w:t>
      </w:r>
      <w:r w:rsidR="00B021B4">
        <w:rPr>
          <w:rFonts w:ascii="Times New Roman" w:hAnsi="Times New Roman" w:cs="Times New Roman"/>
          <w:sz w:val="20"/>
          <w:szCs w:val="20"/>
        </w:rPr>
        <w:t>chemical shifts</w:t>
      </w:r>
      <w:r>
        <w:rPr>
          <w:rFonts w:ascii="Times New Roman" w:hAnsi="Times New Roman" w:cs="Times New Roman"/>
          <w:sz w:val="20"/>
          <w:szCs w:val="20"/>
        </w:rPr>
        <w:t xml:space="preserve"> are merged </w:t>
      </w:r>
      <w:r w:rsidR="0036444C">
        <w:rPr>
          <w:rFonts w:ascii="Times New Roman" w:hAnsi="Times New Roman" w:cs="Times New Roman"/>
          <w:sz w:val="20"/>
          <w:szCs w:val="20"/>
        </w:rPr>
        <w:t xml:space="preserve">somewhere </w:t>
      </w:r>
      <w:r w:rsidR="00E04A39">
        <w:rPr>
          <w:rFonts w:ascii="Times New Roman" w:hAnsi="Times New Roman" w:cs="Times New Roman"/>
          <w:sz w:val="20"/>
          <w:szCs w:val="20"/>
        </w:rPr>
        <w:t xml:space="preserve">in </w:t>
      </w:r>
      <w:r w:rsidR="00C421D2">
        <w:rPr>
          <w:rFonts w:ascii="Times New Roman" w:hAnsi="Times New Roman" w:cs="Times New Roman"/>
          <w:sz w:val="20"/>
          <w:szCs w:val="20"/>
        </w:rPr>
        <w:t xml:space="preserve">the </w:t>
      </w:r>
      <w:r w:rsidR="00B91A57">
        <w:rPr>
          <w:rFonts w:ascii="Times New Roman" w:hAnsi="Times New Roman" w:cs="Times New Roman"/>
          <w:sz w:val="20"/>
          <w:szCs w:val="20"/>
        </w:rPr>
        <w:t xml:space="preserve">middle of their respective chemical shifts in the </w:t>
      </w:r>
      <w:r w:rsidR="00E04A39">
        <w:rPr>
          <w:rFonts w:ascii="Times New Roman" w:hAnsi="Times New Roman" w:cs="Times New Roman"/>
          <w:sz w:val="20"/>
          <w:szCs w:val="20"/>
        </w:rPr>
        <w:t>cured and post cured samples</w:t>
      </w:r>
      <w:r w:rsidR="0004399C" w:rsidRPr="00DE7AA8">
        <w:rPr>
          <w:rFonts w:ascii="Times New Roman" w:hAnsi="Times New Roman" w:cs="Times New Roman"/>
          <w:sz w:val="20"/>
          <w:szCs w:val="20"/>
        </w:rPr>
        <w:t>.</w:t>
      </w:r>
      <w:r w:rsidR="008524EC">
        <w:rPr>
          <w:rFonts w:ascii="Times New Roman" w:hAnsi="Times New Roman" w:cs="Times New Roman"/>
          <w:sz w:val="20"/>
          <w:szCs w:val="20"/>
        </w:rPr>
        <w:t xml:space="preserve"> T</w:t>
      </w:r>
      <w:r w:rsidR="0004399C" w:rsidRPr="00DE7AA8">
        <w:rPr>
          <w:rFonts w:ascii="Times New Roman" w:hAnsi="Times New Roman" w:cs="Times New Roman"/>
          <w:sz w:val="20"/>
          <w:szCs w:val="20"/>
        </w:rPr>
        <w:t xml:space="preserve">wo </w:t>
      </w:r>
      <w:r w:rsidR="001611F0">
        <w:rPr>
          <w:rFonts w:ascii="Times New Roman" w:hAnsi="Times New Roman" w:cs="Times New Roman"/>
          <w:sz w:val="20"/>
          <w:szCs w:val="20"/>
        </w:rPr>
        <w:t xml:space="preserve">unassigned </w:t>
      </w:r>
      <w:r w:rsidR="00B021B4">
        <w:rPr>
          <w:rFonts w:ascii="Times New Roman" w:hAnsi="Times New Roman" w:cs="Times New Roman"/>
          <w:sz w:val="20"/>
          <w:szCs w:val="20"/>
        </w:rPr>
        <w:t>shifts</w:t>
      </w:r>
      <w:r w:rsidR="008F0A82" w:rsidRPr="00DE7AA8">
        <w:rPr>
          <w:rFonts w:ascii="Times New Roman" w:hAnsi="Times New Roman" w:cs="Times New Roman"/>
          <w:sz w:val="20"/>
          <w:szCs w:val="20"/>
        </w:rPr>
        <w:t>, X</w:t>
      </w:r>
      <w:r w:rsidR="008F0A82" w:rsidRPr="00DE7AA8">
        <w:rPr>
          <w:rFonts w:ascii="Times New Roman" w:hAnsi="Times New Roman" w:cs="Times New Roman"/>
          <w:sz w:val="20"/>
          <w:szCs w:val="20"/>
          <w:vertAlign w:val="subscript"/>
        </w:rPr>
        <w:t>1</w:t>
      </w:r>
      <w:r w:rsidR="008F0A82" w:rsidRPr="00DE7AA8">
        <w:rPr>
          <w:rFonts w:ascii="Times New Roman" w:hAnsi="Times New Roman" w:cs="Times New Roman"/>
          <w:sz w:val="20"/>
          <w:szCs w:val="20"/>
        </w:rPr>
        <w:t xml:space="preserve"> and X</w:t>
      </w:r>
      <w:r w:rsidR="008F0A82" w:rsidRPr="00DE7AA8">
        <w:rPr>
          <w:rFonts w:ascii="Times New Roman" w:hAnsi="Times New Roman" w:cs="Times New Roman"/>
          <w:sz w:val="20"/>
          <w:szCs w:val="20"/>
          <w:vertAlign w:val="subscript"/>
        </w:rPr>
        <w:t>2,</w:t>
      </w:r>
      <w:r w:rsidR="00E04A39">
        <w:rPr>
          <w:rFonts w:ascii="Times New Roman" w:hAnsi="Times New Roman" w:cs="Times New Roman"/>
          <w:sz w:val="20"/>
          <w:szCs w:val="20"/>
        </w:rPr>
        <w:t xml:space="preserve"> </w:t>
      </w:r>
      <w:r w:rsidR="00C421D2">
        <w:rPr>
          <w:rFonts w:ascii="Times New Roman" w:hAnsi="Times New Roman" w:cs="Times New Roman"/>
          <w:sz w:val="20"/>
          <w:szCs w:val="20"/>
        </w:rPr>
        <w:t>that</w:t>
      </w:r>
      <w:r w:rsidR="008F0A82">
        <w:rPr>
          <w:rFonts w:ascii="Times New Roman" w:hAnsi="Times New Roman" w:cs="Times New Roman"/>
          <w:sz w:val="20"/>
          <w:szCs w:val="20"/>
        </w:rPr>
        <w:t xml:space="preserve"> </w:t>
      </w:r>
      <w:r w:rsidR="0004399C" w:rsidRPr="00DE7AA8">
        <w:rPr>
          <w:rFonts w:ascii="Times New Roman" w:hAnsi="Times New Roman" w:cs="Times New Roman"/>
          <w:sz w:val="20"/>
          <w:szCs w:val="20"/>
        </w:rPr>
        <w:t xml:space="preserve">cannot be </w:t>
      </w:r>
      <w:r w:rsidR="00033939">
        <w:rPr>
          <w:rFonts w:ascii="Times New Roman" w:hAnsi="Times New Roman" w:cs="Times New Roman"/>
          <w:sz w:val="20"/>
          <w:szCs w:val="20"/>
        </w:rPr>
        <w:t>associated</w:t>
      </w:r>
      <w:r w:rsidR="0004399C" w:rsidRPr="00DE7AA8">
        <w:rPr>
          <w:rFonts w:ascii="Times New Roman" w:hAnsi="Times New Roman" w:cs="Times New Roman"/>
          <w:sz w:val="20"/>
          <w:szCs w:val="20"/>
        </w:rPr>
        <w:t xml:space="preserve"> </w:t>
      </w:r>
      <w:r w:rsidR="00033939">
        <w:rPr>
          <w:rFonts w:ascii="Times New Roman" w:hAnsi="Times New Roman" w:cs="Times New Roman"/>
          <w:sz w:val="20"/>
          <w:szCs w:val="20"/>
        </w:rPr>
        <w:t>with</w:t>
      </w:r>
      <w:r w:rsidR="0004399C" w:rsidRPr="00DE7AA8">
        <w:rPr>
          <w:rFonts w:ascii="Times New Roman" w:hAnsi="Times New Roman" w:cs="Times New Roman"/>
          <w:sz w:val="20"/>
          <w:szCs w:val="20"/>
        </w:rPr>
        <w:t xml:space="preserve"> the curing reaction</w:t>
      </w:r>
      <w:r w:rsidR="00E04A39">
        <w:rPr>
          <w:rFonts w:ascii="Times New Roman" w:hAnsi="Times New Roman" w:cs="Times New Roman"/>
          <w:sz w:val="20"/>
          <w:szCs w:val="20"/>
        </w:rPr>
        <w:t>s</w:t>
      </w:r>
      <w:r w:rsidR="001611F0">
        <w:rPr>
          <w:rFonts w:ascii="Times New Roman" w:hAnsi="Times New Roman" w:cs="Times New Roman"/>
          <w:sz w:val="20"/>
          <w:szCs w:val="20"/>
        </w:rPr>
        <w:t>,</w:t>
      </w:r>
      <w:r w:rsidR="00C421D2" w:rsidRPr="00C421D2">
        <w:rPr>
          <w:rFonts w:ascii="Times New Roman" w:hAnsi="Times New Roman" w:cs="Times New Roman"/>
          <w:sz w:val="20"/>
          <w:szCs w:val="20"/>
        </w:rPr>
        <w:t xml:space="preserve"> </w:t>
      </w:r>
      <w:r w:rsidR="00C421D2">
        <w:rPr>
          <w:rFonts w:ascii="Times New Roman" w:hAnsi="Times New Roman" w:cs="Times New Roman"/>
          <w:sz w:val="20"/>
          <w:szCs w:val="20"/>
        </w:rPr>
        <w:t>appear only in the post cured samples</w:t>
      </w:r>
      <w:r w:rsidR="0004399C" w:rsidRPr="00DE7AA8">
        <w:rPr>
          <w:rFonts w:ascii="Times New Roman" w:hAnsi="Times New Roman" w:cs="Times New Roman"/>
          <w:sz w:val="20"/>
          <w:szCs w:val="20"/>
        </w:rPr>
        <w:t>. The</w:t>
      </w:r>
      <w:r w:rsidR="00C421D2">
        <w:rPr>
          <w:rFonts w:ascii="Times New Roman" w:hAnsi="Times New Roman" w:cs="Times New Roman"/>
          <w:sz w:val="20"/>
          <w:szCs w:val="20"/>
        </w:rPr>
        <w:t xml:space="preserve">se </w:t>
      </w:r>
      <w:r w:rsidR="00B021B4">
        <w:rPr>
          <w:rFonts w:ascii="Times New Roman" w:hAnsi="Times New Roman" w:cs="Times New Roman"/>
          <w:sz w:val="20"/>
          <w:szCs w:val="20"/>
        </w:rPr>
        <w:t>shifts</w:t>
      </w:r>
      <w:r w:rsidR="0004399C" w:rsidRPr="00DE7AA8">
        <w:rPr>
          <w:rFonts w:ascii="Times New Roman" w:hAnsi="Times New Roman" w:cs="Times New Roman"/>
          <w:sz w:val="20"/>
          <w:szCs w:val="20"/>
        </w:rPr>
        <w:t xml:space="preserve"> fall in the regions </w:t>
      </w:r>
      <w:r w:rsidR="00805587">
        <w:rPr>
          <w:rFonts w:ascii="Times New Roman" w:hAnsi="Times New Roman" w:cs="Times New Roman"/>
          <w:sz w:val="20"/>
          <w:szCs w:val="20"/>
        </w:rPr>
        <w:t>of</w:t>
      </w:r>
      <w:r w:rsidR="0004399C" w:rsidRPr="00DE7AA8">
        <w:rPr>
          <w:rFonts w:ascii="Times New Roman" w:hAnsi="Times New Roman" w:cs="Times New Roman"/>
          <w:sz w:val="20"/>
          <w:szCs w:val="20"/>
        </w:rPr>
        <w:t xml:space="preserve"> aromat</w:t>
      </w:r>
      <w:r w:rsidR="00033939">
        <w:rPr>
          <w:rFonts w:ascii="Times New Roman" w:hAnsi="Times New Roman" w:cs="Times New Roman"/>
          <w:sz w:val="20"/>
          <w:szCs w:val="20"/>
        </w:rPr>
        <w:t>ics and aliphatics respectively</w:t>
      </w:r>
      <w:r w:rsidR="00C421D2">
        <w:rPr>
          <w:rFonts w:ascii="Times New Roman" w:hAnsi="Times New Roman" w:cs="Times New Roman"/>
          <w:sz w:val="20"/>
          <w:szCs w:val="20"/>
        </w:rPr>
        <w:t xml:space="preserve"> supporting</w:t>
      </w:r>
      <w:r w:rsidR="0004399C" w:rsidRPr="00DE7AA8">
        <w:rPr>
          <w:rFonts w:ascii="Times New Roman" w:hAnsi="Times New Roman" w:cs="Times New Roman"/>
          <w:sz w:val="20"/>
          <w:szCs w:val="20"/>
        </w:rPr>
        <w:t xml:space="preserve"> the hypothesis that an</w:t>
      </w:r>
      <w:r w:rsidR="00C421D2">
        <w:rPr>
          <w:rFonts w:ascii="Times New Roman" w:hAnsi="Times New Roman" w:cs="Times New Roman"/>
          <w:sz w:val="20"/>
          <w:szCs w:val="20"/>
        </w:rPr>
        <w:t>other reaction</w:t>
      </w:r>
      <w:r w:rsidR="0004399C" w:rsidRPr="00DE7AA8">
        <w:rPr>
          <w:rFonts w:ascii="Times New Roman" w:hAnsi="Times New Roman" w:cs="Times New Roman"/>
          <w:sz w:val="20"/>
          <w:szCs w:val="20"/>
        </w:rPr>
        <w:t xml:space="preserve"> </w:t>
      </w:r>
      <w:r w:rsidR="001611F0">
        <w:rPr>
          <w:rFonts w:ascii="Times New Roman" w:hAnsi="Times New Roman" w:cs="Times New Roman"/>
          <w:sz w:val="20"/>
          <w:szCs w:val="20"/>
        </w:rPr>
        <w:t>is</w:t>
      </w:r>
      <w:r w:rsidR="0004399C" w:rsidRPr="00DE7AA8">
        <w:rPr>
          <w:rFonts w:ascii="Times New Roman" w:hAnsi="Times New Roman" w:cs="Times New Roman"/>
          <w:sz w:val="20"/>
          <w:szCs w:val="20"/>
        </w:rPr>
        <w:t xml:space="preserve"> </w:t>
      </w:r>
      <w:r w:rsidR="00033939">
        <w:rPr>
          <w:rFonts w:ascii="Times New Roman" w:hAnsi="Times New Roman" w:cs="Times New Roman"/>
          <w:sz w:val="20"/>
          <w:szCs w:val="20"/>
        </w:rPr>
        <w:t>occurring during post curing</w:t>
      </w:r>
      <w:r w:rsidR="001611F0">
        <w:rPr>
          <w:rFonts w:ascii="Times New Roman" w:hAnsi="Times New Roman" w:cs="Times New Roman"/>
          <w:sz w:val="20"/>
          <w:szCs w:val="20"/>
        </w:rPr>
        <w:t xml:space="preserve"> as indicated by </w:t>
      </w:r>
      <w:r w:rsidR="00AD18AD">
        <w:rPr>
          <w:rFonts w:ascii="Times New Roman" w:hAnsi="Times New Roman" w:cs="Times New Roman"/>
          <w:sz w:val="20"/>
          <w:szCs w:val="20"/>
        </w:rPr>
        <w:t xml:space="preserve">our DSC calculations and </w:t>
      </w:r>
      <w:r w:rsidR="001611F0">
        <w:rPr>
          <w:rFonts w:ascii="Times New Roman" w:hAnsi="Times New Roman" w:cs="Times New Roman"/>
          <w:sz w:val="20"/>
          <w:szCs w:val="20"/>
        </w:rPr>
        <w:t>the bimodal DSC trace (Figure 3</w:t>
      </w:r>
      <w:r w:rsidR="00AD18AD">
        <w:rPr>
          <w:rFonts w:ascii="Times New Roman" w:hAnsi="Times New Roman" w:cs="Times New Roman"/>
          <w:sz w:val="20"/>
          <w:szCs w:val="20"/>
        </w:rPr>
        <w:t>b</w:t>
      </w:r>
      <w:r w:rsidR="001611F0">
        <w:rPr>
          <w:rFonts w:ascii="Times New Roman" w:hAnsi="Times New Roman" w:cs="Times New Roman"/>
          <w:sz w:val="20"/>
          <w:szCs w:val="20"/>
        </w:rPr>
        <w:t>)</w:t>
      </w:r>
      <w:r w:rsidR="0004399C" w:rsidRPr="00DE7AA8">
        <w:rPr>
          <w:rFonts w:ascii="Times New Roman" w:hAnsi="Times New Roman" w:cs="Times New Roman"/>
          <w:sz w:val="20"/>
          <w:szCs w:val="20"/>
        </w:rPr>
        <w:t xml:space="preserve">. </w:t>
      </w:r>
      <w:r w:rsidR="00D40959">
        <w:rPr>
          <w:rFonts w:ascii="Times New Roman" w:hAnsi="Times New Roman" w:cs="Times New Roman"/>
          <w:sz w:val="20"/>
          <w:szCs w:val="20"/>
        </w:rPr>
        <w:t>T</w:t>
      </w:r>
      <w:r w:rsidR="0004399C" w:rsidRPr="00DE7AA8">
        <w:rPr>
          <w:rFonts w:ascii="Times New Roman" w:hAnsi="Times New Roman" w:cs="Times New Roman"/>
          <w:sz w:val="20"/>
          <w:szCs w:val="20"/>
        </w:rPr>
        <w:t xml:space="preserve">his </w:t>
      </w:r>
      <w:r w:rsidR="001611F0">
        <w:rPr>
          <w:rFonts w:ascii="Times New Roman" w:hAnsi="Times New Roman" w:cs="Times New Roman"/>
          <w:sz w:val="20"/>
          <w:szCs w:val="20"/>
        </w:rPr>
        <w:t xml:space="preserve">degradation </w:t>
      </w:r>
      <w:r w:rsidR="00C421D2">
        <w:rPr>
          <w:rFonts w:ascii="Times New Roman" w:hAnsi="Times New Roman" w:cs="Times New Roman"/>
          <w:sz w:val="20"/>
          <w:szCs w:val="20"/>
        </w:rPr>
        <w:t>reaction</w:t>
      </w:r>
      <w:r w:rsidR="0004399C" w:rsidRPr="00DE7AA8">
        <w:rPr>
          <w:rFonts w:ascii="Times New Roman" w:hAnsi="Times New Roman" w:cs="Times New Roman"/>
          <w:sz w:val="20"/>
          <w:szCs w:val="20"/>
        </w:rPr>
        <w:t xml:space="preserve"> may</w:t>
      </w:r>
      <w:r w:rsidR="00DF2BEA">
        <w:rPr>
          <w:rFonts w:ascii="Times New Roman" w:hAnsi="Times New Roman" w:cs="Times New Roman"/>
          <w:sz w:val="20"/>
          <w:szCs w:val="20"/>
        </w:rPr>
        <w:t xml:space="preserve"> differ</w:t>
      </w:r>
      <w:r w:rsidR="0004399C" w:rsidRPr="00DE7AA8">
        <w:rPr>
          <w:rFonts w:ascii="Times New Roman" w:hAnsi="Times New Roman" w:cs="Times New Roman"/>
          <w:sz w:val="20"/>
          <w:szCs w:val="20"/>
        </w:rPr>
        <w:t xml:space="preserve"> from th</w:t>
      </w:r>
      <w:r w:rsidR="00033939">
        <w:rPr>
          <w:rFonts w:ascii="Times New Roman" w:hAnsi="Times New Roman" w:cs="Times New Roman"/>
          <w:sz w:val="20"/>
          <w:szCs w:val="20"/>
        </w:rPr>
        <w:t>ermal degradation</w:t>
      </w:r>
      <w:r w:rsidR="0004399C" w:rsidRPr="00DE7AA8">
        <w:rPr>
          <w:rFonts w:ascii="Times New Roman" w:hAnsi="Times New Roman" w:cs="Times New Roman"/>
          <w:sz w:val="20"/>
          <w:szCs w:val="20"/>
        </w:rPr>
        <w:t xml:space="preserve"> observed with TGA at 300°C</w:t>
      </w:r>
      <w:r w:rsidR="0004399C">
        <w:rPr>
          <w:rFonts w:ascii="Times New Roman" w:hAnsi="Times New Roman" w:cs="Times New Roman"/>
          <w:sz w:val="20"/>
          <w:szCs w:val="20"/>
        </w:rPr>
        <w:t xml:space="preserve"> (well above post curing temperatures)</w:t>
      </w:r>
      <w:r w:rsidR="001611F0">
        <w:rPr>
          <w:rFonts w:ascii="Times New Roman" w:hAnsi="Times New Roman" w:cs="Times New Roman"/>
          <w:sz w:val="20"/>
          <w:szCs w:val="20"/>
        </w:rPr>
        <w:t xml:space="preserve"> and</w:t>
      </w:r>
      <w:r w:rsidR="0004399C" w:rsidRPr="00DE7AA8">
        <w:rPr>
          <w:rFonts w:ascii="Times New Roman" w:hAnsi="Times New Roman" w:cs="Times New Roman"/>
          <w:sz w:val="20"/>
          <w:szCs w:val="20"/>
        </w:rPr>
        <w:t xml:space="preserve"> would not </w:t>
      </w:r>
      <w:r w:rsidR="001611F0">
        <w:rPr>
          <w:rFonts w:ascii="Times New Roman" w:hAnsi="Times New Roman" w:cs="Times New Roman"/>
          <w:sz w:val="20"/>
          <w:szCs w:val="20"/>
        </w:rPr>
        <w:t xml:space="preserve">likely </w:t>
      </w:r>
      <w:r w:rsidR="0004399C" w:rsidRPr="00DE7AA8">
        <w:rPr>
          <w:rFonts w:ascii="Times New Roman" w:hAnsi="Times New Roman" w:cs="Times New Roman"/>
          <w:sz w:val="20"/>
          <w:szCs w:val="20"/>
        </w:rPr>
        <w:t xml:space="preserve">have been </w:t>
      </w:r>
      <w:r w:rsidR="00AD18AD">
        <w:rPr>
          <w:rFonts w:ascii="Times New Roman" w:hAnsi="Times New Roman" w:cs="Times New Roman"/>
          <w:sz w:val="20"/>
          <w:szCs w:val="20"/>
        </w:rPr>
        <w:t>associated with a degradation reaction</w:t>
      </w:r>
      <w:r w:rsidR="0004399C" w:rsidRPr="00DE7AA8">
        <w:rPr>
          <w:rFonts w:ascii="Times New Roman" w:hAnsi="Times New Roman" w:cs="Times New Roman"/>
          <w:sz w:val="20"/>
          <w:szCs w:val="20"/>
        </w:rPr>
        <w:t xml:space="preserve"> in DSC studies </w:t>
      </w:r>
      <w:r w:rsidR="00033939">
        <w:rPr>
          <w:rFonts w:ascii="Times New Roman" w:hAnsi="Times New Roman" w:cs="Times New Roman"/>
          <w:sz w:val="20"/>
          <w:szCs w:val="20"/>
        </w:rPr>
        <w:t>using</w:t>
      </w:r>
      <w:r w:rsidR="0004399C" w:rsidRPr="00DE7AA8">
        <w:rPr>
          <w:rFonts w:ascii="Times New Roman" w:hAnsi="Times New Roman" w:cs="Times New Roman"/>
          <w:sz w:val="20"/>
          <w:szCs w:val="20"/>
        </w:rPr>
        <w:t xml:space="preserve"> </w:t>
      </w:r>
      <w:r w:rsidR="00033939">
        <w:rPr>
          <w:rFonts w:ascii="Times New Roman" w:hAnsi="Times New Roman" w:cs="Times New Roman"/>
          <w:sz w:val="20"/>
          <w:szCs w:val="20"/>
        </w:rPr>
        <w:t xml:space="preserve">the </w:t>
      </w:r>
      <w:r w:rsidR="0004399C" w:rsidRPr="00DE7AA8">
        <w:rPr>
          <w:rFonts w:ascii="Times New Roman" w:hAnsi="Times New Roman" w:cs="Times New Roman"/>
          <w:sz w:val="20"/>
          <w:szCs w:val="20"/>
        </w:rPr>
        <w:t xml:space="preserve">conventional </w:t>
      </w:r>
      <w:r w:rsidR="00033939">
        <w:rPr>
          <w:rFonts w:ascii="Times New Roman" w:hAnsi="Times New Roman" w:cs="Times New Roman"/>
          <w:sz w:val="20"/>
          <w:szCs w:val="20"/>
        </w:rPr>
        <w:t>approach to</w:t>
      </w:r>
      <w:r w:rsidR="0004399C" w:rsidRPr="00DE7AA8">
        <w:rPr>
          <w:rFonts w:ascii="Times New Roman" w:hAnsi="Times New Roman" w:cs="Times New Roman"/>
          <w:sz w:val="20"/>
          <w:szCs w:val="20"/>
        </w:rPr>
        <w:t xml:space="preserve"> calculating percent of cure.</w:t>
      </w:r>
      <w:r w:rsidR="0004399C">
        <w:rPr>
          <w:rFonts w:ascii="Times New Roman" w:hAnsi="Times New Roman" w:cs="Times New Roman"/>
          <w:sz w:val="20"/>
          <w:szCs w:val="20"/>
        </w:rPr>
        <w:t xml:space="preserve"> </w:t>
      </w:r>
    </w:p>
    <w:p w14:paraId="6D6CDD79" w14:textId="127570BB" w:rsidR="0004399C" w:rsidRPr="00685E0B" w:rsidRDefault="00DF2BEA" w:rsidP="00B021B4">
      <w:pPr>
        <w:spacing w:line="36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685E0B">
        <w:rPr>
          <w:rFonts w:ascii="Times New Roman" w:hAnsi="Times New Roman" w:cs="Times New Roman"/>
          <w:sz w:val="20"/>
          <w:szCs w:val="20"/>
        </w:rPr>
        <w:t>Percent</w:t>
      </w:r>
      <w:r w:rsidR="00942ECB" w:rsidRPr="00685E0B">
        <w:rPr>
          <w:rFonts w:ascii="Times New Roman" w:hAnsi="Times New Roman" w:cs="Times New Roman"/>
          <w:sz w:val="20"/>
          <w:szCs w:val="20"/>
        </w:rPr>
        <w:t xml:space="preserve"> of cure is calculated </w:t>
      </w:r>
      <w:r w:rsidR="00685E0B" w:rsidRPr="00685E0B">
        <w:rPr>
          <w:rFonts w:ascii="Times New Roman" w:hAnsi="Times New Roman" w:cs="Times New Roman"/>
          <w:sz w:val="20"/>
          <w:szCs w:val="20"/>
        </w:rPr>
        <w:t>from</w:t>
      </w:r>
      <w:r w:rsidR="00942ECB" w:rsidRPr="00685E0B">
        <w:rPr>
          <w:rFonts w:ascii="Times New Roman" w:hAnsi="Times New Roman" w:cs="Times New Roman"/>
          <w:sz w:val="20"/>
          <w:szCs w:val="20"/>
        </w:rPr>
        <w:t xml:space="preserve"> NMR </w:t>
      </w:r>
      <w:r w:rsidR="00685E0B" w:rsidRPr="00685E0B">
        <w:rPr>
          <w:rFonts w:ascii="Times New Roman" w:hAnsi="Times New Roman" w:cs="Times New Roman"/>
          <w:sz w:val="20"/>
          <w:szCs w:val="20"/>
        </w:rPr>
        <w:t>spectra using</w:t>
      </w:r>
      <w:r w:rsidR="00942ECB" w:rsidRPr="00685E0B">
        <w:rPr>
          <w:rFonts w:ascii="Times New Roman" w:hAnsi="Times New Roman" w:cs="Times New Roman"/>
          <w:sz w:val="20"/>
          <w:szCs w:val="20"/>
        </w:rPr>
        <w:t xml:space="preserve"> peak</w:t>
      </w:r>
      <w:r w:rsidR="0004399C" w:rsidRPr="00685E0B">
        <w:rPr>
          <w:rFonts w:ascii="Times New Roman" w:hAnsi="Times New Roman" w:cs="Times New Roman"/>
          <w:sz w:val="20"/>
          <w:szCs w:val="20"/>
        </w:rPr>
        <w:t xml:space="preserve"> area</w:t>
      </w:r>
      <w:r w:rsidR="00AE36FC" w:rsidRPr="00685E0B">
        <w:rPr>
          <w:rFonts w:ascii="Times New Roman" w:hAnsi="Times New Roman" w:cs="Times New Roman"/>
          <w:sz w:val="20"/>
          <w:szCs w:val="20"/>
        </w:rPr>
        <w:t>s</w:t>
      </w:r>
      <w:r w:rsidR="00685E0B" w:rsidRPr="00685E0B">
        <w:rPr>
          <w:rFonts w:ascii="Times New Roman" w:hAnsi="Times New Roman" w:cs="Times New Roman"/>
          <w:sz w:val="20"/>
          <w:szCs w:val="20"/>
        </w:rPr>
        <w:t xml:space="preserve"> which</w:t>
      </w:r>
      <w:r w:rsidR="00942ECB" w:rsidRPr="00685E0B">
        <w:rPr>
          <w:rFonts w:ascii="Times New Roman" w:hAnsi="Times New Roman" w:cs="Times New Roman"/>
          <w:sz w:val="20"/>
          <w:szCs w:val="20"/>
        </w:rPr>
        <w:t xml:space="preserve"> depend on</w:t>
      </w:r>
      <w:r w:rsidR="0004399C" w:rsidRPr="00685E0B">
        <w:rPr>
          <w:rFonts w:ascii="Times New Roman" w:hAnsi="Times New Roman" w:cs="Times New Roman"/>
          <w:sz w:val="20"/>
          <w:szCs w:val="20"/>
        </w:rPr>
        <w:t xml:space="preserve"> the concentration of the carbons </w:t>
      </w:r>
      <w:r w:rsidR="00942ECB" w:rsidRPr="00685E0B">
        <w:rPr>
          <w:rFonts w:ascii="Times New Roman" w:hAnsi="Times New Roman" w:cs="Times New Roman"/>
          <w:sz w:val="20"/>
          <w:szCs w:val="20"/>
        </w:rPr>
        <w:t>corresponding to</w:t>
      </w:r>
      <w:r w:rsidR="0004399C" w:rsidRPr="00685E0B">
        <w:rPr>
          <w:rFonts w:ascii="Times New Roman" w:hAnsi="Times New Roman" w:cs="Times New Roman"/>
          <w:sz w:val="20"/>
          <w:szCs w:val="20"/>
        </w:rPr>
        <w:t xml:space="preserve"> </w:t>
      </w:r>
      <w:r w:rsidR="00942ECB" w:rsidRPr="00685E0B">
        <w:rPr>
          <w:rFonts w:ascii="Times New Roman" w:hAnsi="Times New Roman" w:cs="Times New Roman"/>
          <w:sz w:val="20"/>
          <w:szCs w:val="20"/>
        </w:rPr>
        <w:t xml:space="preserve">those </w:t>
      </w:r>
      <w:r w:rsidR="00B021B4">
        <w:rPr>
          <w:rFonts w:ascii="Times New Roman" w:hAnsi="Times New Roman" w:cs="Times New Roman"/>
          <w:sz w:val="20"/>
          <w:szCs w:val="20"/>
        </w:rPr>
        <w:t>shifts</w:t>
      </w:r>
      <w:r w:rsidR="0004399C" w:rsidRPr="00685E0B">
        <w:rPr>
          <w:rFonts w:ascii="Times New Roman" w:hAnsi="Times New Roman" w:cs="Times New Roman"/>
          <w:sz w:val="20"/>
          <w:szCs w:val="20"/>
        </w:rPr>
        <w:t>.</w:t>
      </w:r>
      <w:r w:rsidR="00942ECB" w:rsidRPr="00685E0B">
        <w:rPr>
          <w:rFonts w:ascii="Times New Roman" w:hAnsi="Times New Roman" w:cs="Times New Roman"/>
          <w:sz w:val="20"/>
          <w:szCs w:val="20"/>
        </w:rPr>
        <w:t xml:space="preserve"> Below</w:t>
      </w:r>
      <w:r w:rsidR="00BD6E78" w:rsidRPr="00685E0B">
        <w:rPr>
          <w:rFonts w:ascii="Times New Roman" w:hAnsi="Times New Roman" w:cs="Times New Roman"/>
          <w:sz w:val="20"/>
          <w:szCs w:val="20"/>
        </w:rPr>
        <w:t xml:space="preserve">, </w:t>
      </w:r>
      <m:oMath>
        <m:sSub>
          <m:sSubPr>
            <m:ctrlPr>
              <w:rPr>
                <w:rFonts w:ascii="Cambria Math" w:hAnsi="Cambria Math" w:cs="Times New Roman"/>
                <w:i/>
                <w:sz w:val="20"/>
                <w:szCs w:val="20"/>
              </w:rPr>
            </m:ctrlPr>
          </m:sSubPr>
          <m:e>
            <m:r>
              <w:rPr>
                <w:rFonts w:ascii="Cambria Math" w:hAnsi="Cambria Math" w:cs="Times New Roman"/>
                <w:sz w:val="20"/>
                <w:szCs w:val="20"/>
              </w:rPr>
              <m:t>C</m:t>
            </m:r>
          </m:e>
          <m:sub>
            <m:r>
              <w:rPr>
                <w:rFonts w:ascii="Cambria Math" w:hAnsi="Cambria Math" w:cs="Times New Roman"/>
                <w:sz w:val="20"/>
                <w:szCs w:val="20"/>
              </w:rPr>
              <m:t>i</m:t>
            </m:r>
          </m:sub>
        </m:sSub>
      </m:oMath>
      <w:r w:rsidR="00033939" w:rsidRPr="00685E0B">
        <w:rPr>
          <w:rFonts w:ascii="Times New Roman" w:hAnsi="Times New Roman" w:cs="Times New Roman"/>
          <w:sz w:val="20"/>
          <w:szCs w:val="20"/>
        </w:rPr>
        <w:t xml:space="preserve"> is</w:t>
      </w:r>
      <w:r w:rsidR="00942ECB" w:rsidRPr="00685E0B">
        <w:rPr>
          <w:rFonts w:ascii="Times New Roman" w:hAnsi="Times New Roman" w:cs="Times New Roman"/>
          <w:sz w:val="20"/>
          <w:szCs w:val="20"/>
        </w:rPr>
        <w:t xml:space="preserve"> the </w:t>
      </w:r>
      <w:r w:rsidR="00685E0B" w:rsidRPr="00685E0B">
        <w:rPr>
          <w:rFonts w:ascii="Times New Roman" w:hAnsi="Times New Roman" w:cs="Times New Roman"/>
          <w:sz w:val="20"/>
          <w:szCs w:val="20"/>
        </w:rPr>
        <w:t>area associated with</w:t>
      </w:r>
      <w:r w:rsidR="00BD6E78" w:rsidRPr="00685E0B">
        <w:rPr>
          <w:rFonts w:ascii="Times New Roman" w:hAnsi="Times New Roman" w:cs="Times New Roman"/>
          <w:sz w:val="20"/>
          <w:szCs w:val="20"/>
        </w:rPr>
        <w:t xml:space="preserve"> carbon</w:t>
      </w:r>
      <w:r w:rsidR="00942ECB" w:rsidRPr="00685E0B">
        <w:rPr>
          <w:rFonts w:ascii="Times New Roman" w:hAnsi="Times New Roman" w:cs="Times New Roman"/>
          <w:sz w:val="20"/>
          <w:szCs w:val="20"/>
        </w:rPr>
        <w:t xml:space="preserve"> i</w:t>
      </w:r>
      <w:r w:rsidR="00BD6E78" w:rsidRPr="00685E0B">
        <w:rPr>
          <w:rFonts w:ascii="Times New Roman" w:hAnsi="Times New Roman" w:cs="Times New Roman"/>
          <w:sz w:val="20"/>
          <w:szCs w:val="20"/>
        </w:rPr>
        <w:t>.</w:t>
      </w:r>
    </w:p>
    <w:p w14:paraId="04796B77" w14:textId="498AAE3B" w:rsidR="0004399C" w:rsidRPr="000841A1" w:rsidRDefault="0004399C" w:rsidP="0004162D">
      <w:pPr>
        <w:spacing w:line="360" w:lineRule="auto"/>
        <w:jc w:val="both"/>
        <w:rPr>
          <w:rFonts w:ascii="Times New Roman" w:hAnsi="Times New Roman" w:cs="Times New Roman"/>
          <w:sz w:val="20"/>
          <w:szCs w:val="20"/>
        </w:rPr>
      </w:pPr>
      <m:oMath>
        <m:r>
          <w:rPr>
            <w:rFonts w:ascii="Cambria Math" w:hAnsi="Cambria Math" w:cs="Times New Roman"/>
            <w:sz w:val="20"/>
            <w:szCs w:val="20"/>
          </w:rPr>
          <m:t>Initial epoxide concentration ∝</m:t>
        </m:r>
        <m:sSub>
          <m:sSubPr>
            <m:ctrlPr>
              <w:rPr>
                <w:rFonts w:ascii="Cambria Math" w:hAnsi="Cambria Math" w:cs="Times New Roman"/>
                <w:i/>
                <w:sz w:val="20"/>
                <w:szCs w:val="20"/>
              </w:rPr>
            </m:ctrlPr>
          </m:sSubPr>
          <m:e>
            <m:r>
              <w:rPr>
                <w:rFonts w:ascii="Cambria Math" w:hAnsi="Cambria Math" w:cs="Times New Roman"/>
                <w:sz w:val="20"/>
                <w:szCs w:val="20"/>
              </w:rPr>
              <m:t>C</m:t>
            </m:r>
          </m:e>
          <m:sub>
            <m:r>
              <w:rPr>
                <w:rFonts w:ascii="Cambria Math" w:hAnsi="Cambria Math" w:cs="Times New Roman"/>
                <w:sz w:val="20"/>
                <w:szCs w:val="20"/>
              </w:rPr>
              <m:t>4</m:t>
            </m:r>
          </m:sub>
        </m:sSub>
        <m:r>
          <w:rPr>
            <w:rFonts w:ascii="Cambria Math" w:hAnsi="Cambria Math" w:cs="Times New Roman"/>
            <w:sz w:val="20"/>
            <w:szCs w:val="20"/>
          </w:rPr>
          <m:t>=</m:t>
        </m:r>
        <m:sSub>
          <m:sSubPr>
            <m:ctrlPr>
              <w:rPr>
                <w:rFonts w:ascii="Cambria Math" w:hAnsi="Cambria Math" w:cs="Times New Roman"/>
                <w:i/>
                <w:sz w:val="20"/>
                <w:szCs w:val="20"/>
              </w:rPr>
            </m:ctrlPr>
          </m:sSubPr>
          <m:e>
            <m:r>
              <w:rPr>
                <w:rFonts w:ascii="Cambria Math" w:hAnsi="Cambria Math" w:cs="Times New Roman"/>
                <w:sz w:val="20"/>
                <w:szCs w:val="20"/>
              </w:rPr>
              <m:t>C</m:t>
            </m:r>
          </m:e>
          <m:sub>
            <m:r>
              <w:rPr>
                <w:rFonts w:ascii="Cambria Math" w:hAnsi="Cambria Math" w:cs="Times New Roman"/>
                <w:sz w:val="20"/>
                <w:szCs w:val="20"/>
              </w:rPr>
              <m:t>5</m:t>
            </m:r>
          </m:sub>
        </m:sSub>
        <m:r>
          <w:rPr>
            <w:rFonts w:ascii="Cambria Math" w:hAnsi="Cambria Math" w:cs="Times New Roman"/>
            <w:sz w:val="20"/>
            <w:szCs w:val="20"/>
          </w:rPr>
          <m:t>=</m:t>
        </m:r>
        <m:sSub>
          <m:sSubPr>
            <m:ctrlPr>
              <w:rPr>
                <w:rFonts w:ascii="Cambria Math" w:hAnsi="Cambria Math" w:cs="Times New Roman"/>
                <w:i/>
                <w:sz w:val="20"/>
                <w:szCs w:val="20"/>
              </w:rPr>
            </m:ctrlPr>
          </m:sSubPr>
          <m:e>
            <m:r>
              <w:rPr>
                <w:rFonts w:ascii="Cambria Math" w:hAnsi="Cambria Math" w:cs="Times New Roman"/>
                <w:sz w:val="20"/>
                <w:szCs w:val="20"/>
              </w:rPr>
              <m:t>2C</m:t>
            </m:r>
          </m:e>
          <m:sub>
            <m:r>
              <w:rPr>
                <w:rFonts w:ascii="Cambria Math" w:hAnsi="Cambria Math" w:cs="Times New Roman"/>
                <w:sz w:val="20"/>
                <w:szCs w:val="20"/>
              </w:rPr>
              <m:t>6</m:t>
            </m:r>
          </m:sub>
        </m:sSub>
        <m:r>
          <w:rPr>
            <w:rFonts w:ascii="Cambria Math" w:hAnsi="Cambria Math" w:cs="Times New Roman"/>
            <w:sz w:val="20"/>
            <w:szCs w:val="20"/>
          </w:rPr>
          <m:t>=2</m:t>
        </m:r>
        <m:sSub>
          <m:sSubPr>
            <m:ctrlPr>
              <w:rPr>
                <w:rFonts w:ascii="Cambria Math" w:hAnsi="Cambria Math" w:cs="Times New Roman"/>
                <w:i/>
                <w:sz w:val="20"/>
                <w:szCs w:val="20"/>
              </w:rPr>
            </m:ctrlPr>
          </m:sSubPr>
          <m:e>
            <m:r>
              <w:rPr>
                <w:rFonts w:ascii="Cambria Math" w:hAnsi="Cambria Math" w:cs="Times New Roman"/>
                <w:sz w:val="20"/>
                <w:szCs w:val="20"/>
              </w:rPr>
              <m:t>C</m:t>
            </m:r>
          </m:e>
          <m:sub>
            <m:r>
              <w:rPr>
                <w:rFonts w:ascii="Cambria Math" w:hAnsi="Cambria Math" w:cs="Times New Roman"/>
                <w:sz w:val="20"/>
                <w:szCs w:val="20"/>
              </w:rPr>
              <m:t>7</m:t>
            </m:r>
          </m:sub>
        </m:sSub>
        <m:r>
          <w:rPr>
            <w:rFonts w:ascii="Cambria Math" w:hAnsi="Cambria Math" w:cs="Times New Roman"/>
            <w:sz w:val="20"/>
            <w:szCs w:val="20"/>
          </w:rPr>
          <m:t xml:space="preserve"> </m:t>
        </m:r>
      </m:oMath>
      <w:r w:rsidRPr="000841A1">
        <w:rPr>
          <w:rFonts w:ascii="Times New Roman" w:hAnsi="Times New Roman" w:cs="Times New Roman"/>
          <w:sz w:val="20"/>
          <w:szCs w:val="20"/>
        </w:rPr>
        <w:tab/>
      </w:r>
      <w:r w:rsidRPr="000841A1">
        <w:rPr>
          <w:rFonts w:ascii="Times New Roman" w:hAnsi="Times New Roman" w:cs="Times New Roman"/>
          <w:sz w:val="20"/>
          <w:szCs w:val="20"/>
        </w:rPr>
        <w:tab/>
      </w:r>
      <w:r w:rsidR="000841A1">
        <w:rPr>
          <w:rFonts w:ascii="Times New Roman" w:hAnsi="Times New Roman" w:cs="Times New Roman"/>
          <w:sz w:val="20"/>
          <w:szCs w:val="20"/>
        </w:rPr>
        <w:tab/>
      </w:r>
      <w:r w:rsidR="000841A1">
        <w:rPr>
          <w:rFonts w:ascii="Times New Roman" w:hAnsi="Times New Roman" w:cs="Times New Roman"/>
          <w:sz w:val="20"/>
          <w:szCs w:val="20"/>
        </w:rPr>
        <w:tab/>
      </w:r>
      <w:r w:rsidR="000841A1">
        <w:rPr>
          <w:rFonts w:ascii="Times New Roman" w:hAnsi="Times New Roman" w:cs="Times New Roman"/>
          <w:sz w:val="20"/>
          <w:szCs w:val="20"/>
        </w:rPr>
        <w:tab/>
      </w:r>
      <w:r w:rsidRPr="000841A1">
        <w:rPr>
          <w:rFonts w:ascii="Times New Roman" w:hAnsi="Times New Roman" w:cs="Times New Roman"/>
          <w:sz w:val="20"/>
          <w:szCs w:val="20"/>
        </w:rPr>
        <w:t>(9)</w:t>
      </w:r>
    </w:p>
    <w:p w14:paraId="411C5520" w14:textId="6636E4DF" w:rsidR="0004399C" w:rsidRPr="000841A1" w:rsidRDefault="0004399C" w:rsidP="0004162D">
      <w:pPr>
        <w:spacing w:line="360" w:lineRule="auto"/>
        <w:jc w:val="both"/>
        <w:rPr>
          <w:rFonts w:ascii="Times New Roman" w:hAnsi="Times New Roman" w:cs="Times New Roman"/>
          <w:sz w:val="20"/>
          <w:szCs w:val="20"/>
        </w:rPr>
      </w:pPr>
      <m:oMath>
        <m:r>
          <w:rPr>
            <w:rFonts w:ascii="Cambria Math" w:hAnsi="Cambria Math" w:cs="Times New Roman"/>
            <w:sz w:val="20"/>
            <w:szCs w:val="20"/>
          </w:rPr>
          <m:t>Initial N-H amine concentration∝</m:t>
        </m:r>
        <m:sSub>
          <m:sSubPr>
            <m:ctrlPr>
              <w:rPr>
                <w:rFonts w:ascii="Cambria Math" w:hAnsi="Cambria Math" w:cs="Times New Roman"/>
                <w:i/>
                <w:sz w:val="20"/>
                <w:szCs w:val="20"/>
              </w:rPr>
            </m:ctrlPr>
          </m:sSubPr>
          <m:e>
            <m:r>
              <w:rPr>
                <w:rFonts w:ascii="Cambria Math" w:hAnsi="Cambria Math" w:cs="Times New Roman"/>
                <w:sz w:val="20"/>
                <w:szCs w:val="20"/>
              </w:rPr>
              <m:t>C</m:t>
            </m:r>
          </m:e>
          <m:sub>
            <m:r>
              <w:rPr>
                <w:rFonts w:ascii="Cambria Math" w:hAnsi="Cambria Math" w:cs="Times New Roman"/>
                <w:sz w:val="20"/>
                <w:szCs w:val="20"/>
              </w:rPr>
              <m:t>9</m:t>
            </m:r>
          </m:sub>
        </m:sSub>
        <m:r>
          <w:rPr>
            <w:rFonts w:ascii="Cambria Math" w:hAnsi="Cambria Math" w:cs="Times New Roman"/>
            <w:sz w:val="20"/>
            <w:szCs w:val="20"/>
          </w:rPr>
          <m:t>=</m:t>
        </m:r>
        <m:sSub>
          <m:sSubPr>
            <m:ctrlPr>
              <w:rPr>
                <w:rFonts w:ascii="Cambria Math" w:hAnsi="Cambria Math" w:cs="Times New Roman"/>
                <w:i/>
                <w:sz w:val="20"/>
                <w:szCs w:val="20"/>
              </w:rPr>
            </m:ctrlPr>
          </m:sSubPr>
          <m:e>
            <m:r>
              <w:rPr>
                <w:rFonts w:ascii="Cambria Math" w:hAnsi="Cambria Math" w:cs="Times New Roman"/>
                <w:sz w:val="20"/>
                <w:szCs w:val="20"/>
              </w:rPr>
              <m:t>2C</m:t>
            </m:r>
          </m:e>
          <m:sub>
            <m:r>
              <w:rPr>
                <w:rFonts w:ascii="Cambria Math" w:hAnsi="Cambria Math" w:cs="Times New Roman"/>
                <w:sz w:val="20"/>
                <w:szCs w:val="20"/>
              </w:rPr>
              <m:t>8</m:t>
            </m:r>
          </m:sub>
        </m:sSub>
        <m:r>
          <w:rPr>
            <w:rFonts w:ascii="Cambria Math" w:hAnsi="Cambria Math" w:cs="Times New Roman"/>
            <w:sz w:val="20"/>
            <w:szCs w:val="20"/>
          </w:rPr>
          <m:t xml:space="preserve"> </m:t>
        </m:r>
      </m:oMath>
      <w:r w:rsidRPr="000841A1">
        <w:rPr>
          <w:rFonts w:ascii="Times New Roman" w:hAnsi="Times New Roman" w:cs="Times New Roman"/>
          <w:sz w:val="20"/>
          <w:szCs w:val="20"/>
        </w:rPr>
        <w:tab/>
      </w:r>
      <w:r w:rsidRPr="000841A1">
        <w:rPr>
          <w:rFonts w:ascii="Times New Roman" w:hAnsi="Times New Roman" w:cs="Times New Roman"/>
          <w:sz w:val="20"/>
          <w:szCs w:val="20"/>
        </w:rPr>
        <w:tab/>
      </w:r>
      <w:r w:rsidR="00492C37" w:rsidRPr="000841A1">
        <w:rPr>
          <w:rFonts w:ascii="Times New Roman" w:hAnsi="Times New Roman" w:cs="Times New Roman"/>
          <w:sz w:val="20"/>
          <w:szCs w:val="20"/>
        </w:rPr>
        <w:tab/>
      </w:r>
      <w:r w:rsidR="000841A1">
        <w:rPr>
          <w:rFonts w:ascii="Times New Roman" w:hAnsi="Times New Roman" w:cs="Times New Roman"/>
          <w:sz w:val="20"/>
          <w:szCs w:val="20"/>
        </w:rPr>
        <w:tab/>
      </w:r>
      <w:r w:rsidR="000841A1">
        <w:rPr>
          <w:rFonts w:ascii="Times New Roman" w:hAnsi="Times New Roman" w:cs="Times New Roman"/>
          <w:sz w:val="20"/>
          <w:szCs w:val="20"/>
        </w:rPr>
        <w:tab/>
      </w:r>
      <w:r w:rsidR="000841A1">
        <w:rPr>
          <w:rFonts w:ascii="Times New Roman" w:hAnsi="Times New Roman" w:cs="Times New Roman"/>
          <w:sz w:val="20"/>
          <w:szCs w:val="20"/>
        </w:rPr>
        <w:tab/>
      </w:r>
      <w:r w:rsidRPr="000841A1">
        <w:rPr>
          <w:rFonts w:ascii="Times New Roman" w:hAnsi="Times New Roman" w:cs="Times New Roman"/>
          <w:sz w:val="20"/>
          <w:szCs w:val="20"/>
        </w:rPr>
        <w:t>(10)</w:t>
      </w:r>
    </w:p>
    <w:p w14:paraId="76FA7C7F" w14:textId="7C067517" w:rsidR="0004399C" w:rsidRPr="000841A1" w:rsidRDefault="0004399C" w:rsidP="0004162D">
      <w:pPr>
        <w:spacing w:line="360" w:lineRule="auto"/>
        <w:jc w:val="both"/>
        <w:rPr>
          <w:rFonts w:ascii="Times New Roman" w:hAnsi="Times New Roman" w:cs="Times New Roman"/>
          <w:sz w:val="20"/>
          <w:szCs w:val="20"/>
        </w:rPr>
      </w:pPr>
      <m:oMath>
        <m:r>
          <w:rPr>
            <w:rFonts w:ascii="Cambria Math" w:hAnsi="Cambria Math" w:cs="Times New Roman"/>
            <w:sz w:val="20"/>
            <w:szCs w:val="20"/>
          </w:rPr>
          <m:t>Unreacted epoxide concentration∝</m:t>
        </m:r>
        <m:f>
          <m:fPr>
            <m:type m:val="skw"/>
            <m:ctrlPr>
              <w:rPr>
                <w:rFonts w:ascii="Cambria Math" w:hAnsi="Cambria Math" w:cs="Times New Roman"/>
                <w:i/>
                <w:sz w:val="20"/>
                <w:szCs w:val="20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0"/>
                    <w:szCs w:val="20"/>
                  </w:rPr>
                  <m:t>Peak</m:t>
                </m:r>
              </m:e>
              <m:sub>
                <m:r>
                  <w:rPr>
                    <w:rFonts w:ascii="Cambria Math" w:hAnsi="Cambria Math" w:cs="Times New Roman"/>
                    <w:sz w:val="20"/>
                    <w:szCs w:val="20"/>
                  </w:rPr>
                  <m:t>47.8</m:t>
                </m:r>
              </m:sub>
            </m:sSub>
          </m:num>
          <m:den>
            <m:r>
              <w:rPr>
                <w:rFonts w:ascii="Cambria Math" w:hAnsi="Cambria Math" w:cs="Times New Roman"/>
                <w:sz w:val="20"/>
                <w:szCs w:val="20"/>
              </w:rPr>
              <m:t>2</m:t>
            </m:r>
          </m:den>
        </m:f>
      </m:oMath>
      <w:r w:rsidRPr="000841A1">
        <w:rPr>
          <w:rFonts w:ascii="Times New Roman" w:hAnsi="Times New Roman" w:cs="Times New Roman"/>
          <w:sz w:val="20"/>
          <w:szCs w:val="20"/>
        </w:rPr>
        <w:tab/>
      </w:r>
      <w:r w:rsidRPr="000841A1">
        <w:rPr>
          <w:rFonts w:ascii="Times New Roman" w:hAnsi="Times New Roman" w:cs="Times New Roman"/>
          <w:sz w:val="20"/>
          <w:szCs w:val="20"/>
        </w:rPr>
        <w:tab/>
      </w:r>
      <w:r w:rsidR="00133538" w:rsidRPr="000841A1">
        <w:rPr>
          <w:rFonts w:ascii="Times New Roman" w:hAnsi="Times New Roman" w:cs="Times New Roman"/>
          <w:sz w:val="20"/>
          <w:szCs w:val="20"/>
        </w:rPr>
        <w:tab/>
      </w:r>
      <w:r w:rsidR="00133538" w:rsidRPr="000841A1">
        <w:rPr>
          <w:rFonts w:ascii="Times New Roman" w:hAnsi="Times New Roman" w:cs="Times New Roman"/>
          <w:sz w:val="20"/>
          <w:szCs w:val="20"/>
        </w:rPr>
        <w:tab/>
      </w:r>
      <w:r w:rsidR="00133538" w:rsidRPr="000841A1">
        <w:rPr>
          <w:rFonts w:ascii="Times New Roman" w:hAnsi="Times New Roman" w:cs="Times New Roman"/>
          <w:sz w:val="20"/>
          <w:szCs w:val="20"/>
        </w:rPr>
        <w:tab/>
      </w:r>
      <w:r w:rsidR="000841A1">
        <w:rPr>
          <w:rFonts w:ascii="Times New Roman" w:hAnsi="Times New Roman" w:cs="Times New Roman"/>
          <w:sz w:val="20"/>
          <w:szCs w:val="20"/>
        </w:rPr>
        <w:tab/>
      </w:r>
      <w:r w:rsidRPr="000841A1">
        <w:rPr>
          <w:rFonts w:ascii="Times New Roman" w:hAnsi="Times New Roman" w:cs="Times New Roman"/>
          <w:sz w:val="20"/>
          <w:szCs w:val="20"/>
        </w:rPr>
        <w:t>(11)</w:t>
      </w:r>
    </w:p>
    <w:p w14:paraId="0287061B" w14:textId="73ED91FC" w:rsidR="0004399C" w:rsidRPr="000841A1" w:rsidRDefault="0004399C" w:rsidP="0004162D">
      <w:pPr>
        <w:spacing w:line="36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0841A1">
        <w:rPr>
          <w:rFonts w:ascii="Times New Roman" w:hAnsi="Times New Roman" w:cs="Times New Roman"/>
          <w:sz w:val="20"/>
          <w:szCs w:val="20"/>
        </w:rPr>
        <w:t xml:space="preserve"> </w:t>
      </w:r>
      <m:oMath>
        <m:r>
          <w:rPr>
            <w:rFonts w:ascii="Cambria Math" w:hAnsi="Cambria Math" w:cs="Times New Roman"/>
            <w:sz w:val="20"/>
            <w:szCs w:val="20"/>
          </w:rPr>
          <m:t>C-N formed due to amine-epoxy reaction concentration∝</m:t>
        </m:r>
        <m:sSub>
          <m:sSubPr>
            <m:ctrlPr>
              <w:rPr>
                <w:rFonts w:ascii="Cambria Math" w:hAnsi="Cambria Math" w:cs="Times New Roman"/>
                <w:i/>
                <w:sz w:val="20"/>
                <w:szCs w:val="20"/>
              </w:rPr>
            </m:ctrlPr>
          </m:sSubPr>
          <m:e>
            <m:r>
              <w:rPr>
                <w:rFonts w:ascii="Cambria Math" w:hAnsi="Cambria Math" w:cs="Times New Roman"/>
                <w:sz w:val="20"/>
                <w:szCs w:val="20"/>
              </w:rPr>
              <m:t>C</m:t>
            </m:r>
          </m:e>
          <m:sub>
            <m:r>
              <w:rPr>
                <w:rFonts w:ascii="Cambria Math" w:hAnsi="Cambria Math" w:cs="Times New Roman"/>
                <w:sz w:val="20"/>
                <w:szCs w:val="20"/>
              </w:rPr>
              <m:t>11</m:t>
            </m:r>
          </m:sub>
        </m:sSub>
      </m:oMath>
      <w:r w:rsidRPr="000841A1">
        <w:rPr>
          <w:rFonts w:ascii="Times New Roman" w:hAnsi="Times New Roman" w:cs="Times New Roman"/>
          <w:sz w:val="20"/>
          <w:szCs w:val="20"/>
        </w:rPr>
        <w:tab/>
      </w:r>
      <w:r w:rsidRPr="000841A1">
        <w:rPr>
          <w:rFonts w:ascii="Times New Roman" w:hAnsi="Times New Roman" w:cs="Times New Roman"/>
          <w:sz w:val="20"/>
          <w:szCs w:val="20"/>
        </w:rPr>
        <w:tab/>
      </w:r>
      <w:r w:rsidR="000841A1">
        <w:rPr>
          <w:rFonts w:ascii="Times New Roman" w:hAnsi="Times New Roman" w:cs="Times New Roman"/>
          <w:sz w:val="20"/>
          <w:szCs w:val="20"/>
        </w:rPr>
        <w:tab/>
      </w:r>
      <w:r w:rsidRPr="000841A1">
        <w:rPr>
          <w:rFonts w:ascii="Times New Roman" w:hAnsi="Times New Roman" w:cs="Times New Roman"/>
          <w:sz w:val="20"/>
          <w:szCs w:val="20"/>
        </w:rPr>
        <w:t>(12)</w:t>
      </w:r>
    </w:p>
    <w:p w14:paraId="1101F7ED" w14:textId="1B1F92D6" w:rsidR="0004399C" w:rsidRPr="000841A1" w:rsidRDefault="0004399C" w:rsidP="0004162D">
      <w:pPr>
        <w:spacing w:line="360" w:lineRule="auto"/>
        <w:jc w:val="both"/>
        <w:rPr>
          <w:rFonts w:ascii="Times New Roman" w:hAnsi="Times New Roman" w:cs="Times New Roman"/>
          <w:sz w:val="20"/>
          <w:szCs w:val="20"/>
        </w:rPr>
      </w:pPr>
      <m:oMath>
        <m:r>
          <w:rPr>
            <w:rFonts w:ascii="Cambria Math" w:hAnsi="Cambria Math" w:cs="Times New Roman"/>
            <w:sz w:val="20"/>
            <w:szCs w:val="20"/>
          </w:rPr>
          <m:t>%epoxy cure=</m:t>
        </m:r>
        <m:d>
          <m:dPr>
            <m:ctrlPr>
              <w:rPr>
                <w:rFonts w:ascii="Cambria Math" w:hAnsi="Cambria Math" w:cs="Times New Roman"/>
                <w:i/>
                <w:sz w:val="20"/>
                <w:szCs w:val="20"/>
              </w:rPr>
            </m:ctrlPr>
          </m:dPr>
          <m:e>
            <m:r>
              <w:rPr>
                <w:rFonts w:ascii="Cambria Math" w:hAnsi="Cambria Math" w:cs="Times New Roman"/>
                <w:sz w:val="20"/>
                <w:szCs w:val="20"/>
              </w:rPr>
              <m:t>1-</m:t>
            </m:r>
            <m:f>
              <m:fPr>
                <m:ctrlPr>
                  <w:rPr>
                    <w:rFonts w:ascii="Cambria Math" w:hAnsi="Cambria Math" w:cs="Times New Roman"/>
                    <w:i/>
                    <w:sz w:val="20"/>
                    <w:szCs w:val="20"/>
                  </w:rPr>
                </m:ctrlPr>
              </m:fPr>
              <m:num>
                <m:r>
                  <w:rPr>
                    <w:rFonts w:ascii="Cambria Math" w:hAnsi="Cambria Math" w:cs="Times New Roman"/>
                    <w:sz w:val="20"/>
                    <w:szCs w:val="20"/>
                  </w:rPr>
                  <m:t>unreacted epoxy</m:t>
                </m:r>
              </m:num>
              <m:den>
                <m:r>
                  <w:rPr>
                    <w:rFonts w:ascii="Cambria Math" w:hAnsi="Cambria Math" w:cs="Times New Roman"/>
                    <w:sz w:val="20"/>
                    <w:szCs w:val="20"/>
                  </w:rPr>
                  <m:t>initial epoxide</m:t>
                </m:r>
              </m:den>
            </m:f>
          </m:e>
        </m:d>
        <m:r>
          <w:rPr>
            <w:rFonts w:ascii="Cambria Math" w:hAnsi="Cambria Math" w:cs="Times New Roman"/>
            <w:sz w:val="20"/>
            <w:szCs w:val="20"/>
          </w:rPr>
          <m:t>×100%</m:t>
        </m:r>
      </m:oMath>
      <w:r w:rsidRPr="000841A1">
        <w:rPr>
          <w:rFonts w:ascii="Times New Roman" w:hAnsi="Times New Roman" w:cs="Times New Roman"/>
          <w:sz w:val="20"/>
          <w:szCs w:val="20"/>
        </w:rPr>
        <w:tab/>
      </w:r>
      <w:r w:rsidRPr="000841A1">
        <w:rPr>
          <w:rFonts w:ascii="Times New Roman" w:hAnsi="Times New Roman" w:cs="Times New Roman"/>
          <w:sz w:val="20"/>
          <w:szCs w:val="20"/>
        </w:rPr>
        <w:tab/>
      </w:r>
      <w:r w:rsidR="000841A1">
        <w:rPr>
          <w:rFonts w:ascii="Times New Roman" w:hAnsi="Times New Roman" w:cs="Times New Roman"/>
          <w:sz w:val="20"/>
          <w:szCs w:val="20"/>
        </w:rPr>
        <w:tab/>
      </w:r>
      <w:r w:rsidR="000841A1">
        <w:rPr>
          <w:rFonts w:ascii="Times New Roman" w:hAnsi="Times New Roman" w:cs="Times New Roman"/>
          <w:sz w:val="20"/>
          <w:szCs w:val="20"/>
        </w:rPr>
        <w:tab/>
      </w:r>
      <w:r w:rsidR="000841A1">
        <w:rPr>
          <w:rFonts w:ascii="Times New Roman" w:hAnsi="Times New Roman" w:cs="Times New Roman"/>
          <w:sz w:val="20"/>
          <w:szCs w:val="20"/>
        </w:rPr>
        <w:tab/>
      </w:r>
      <w:r w:rsidR="000841A1">
        <w:rPr>
          <w:rFonts w:ascii="Times New Roman" w:hAnsi="Times New Roman" w:cs="Times New Roman"/>
          <w:sz w:val="20"/>
          <w:szCs w:val="20"/>
        </w:rPr>
        <w:tab/>
      </w:r>
      <w:r w:rsidRPr="000841A1">
        <w:rPr>
          <w:rFonts w:ascii="Times New Roman" w:hAnsi="Times New Roman" w:cs="Times New Roman"/>
          <w:sz w:val="20"/>
          <w:szCs w:val="20"/>
        </w:rPr>
        <w:t>(13)</w:t>
      </w:r>
    </w:p>
    <w:p w14:paraId="139108D5" w14:textId="77777777" w:rsidR="0004399C" w:rsidRPr="000841A1" w:rsidRDefault="0004399C" w:rsidP="0004162D">
      <w:pPr>
        <w:spacing w:line="360" w:lineRule="auto"/>
        <w:jc w:val="both"/>
        <w:rPr>
          <w:rFonts w:ascii="Times New Roman" w:hAnsi="Times New Roman" w:cs="Times New Roman"/>
          <w:sz w:val="20"/>
          <w:szCs w:val="20"/>
        </w:rPr>
      </w:pPr>
      <m:oMath>
        <m:r>
          <w:rPr>
            <w:rFonts w:ascii="Cambria Math" w:hAnsi="Cambria Math" w:cs="Times New Roman"/>
            <w:sz w:val="20"/>
            <w:szCs w:val="20"/>
          </w:rPr>
          <w:lastRenderedPageBreak/>
          <m:t>%amine-epoxy reaction=</m:t>
        </m:r>
        <m:d>
          <m:dPr>
            <m:ctrlPr>
              <w:rPr>
                <w:rFonts w:ascii="Cambria Math" w:hAnsi="Cambria Math" w:cs="Times New Roman"/>
                <w:i/>
                <w:sz w:val="20"/>
                <w:szCs w:val="20"/>
              </w:rPr>
            </m:ctrlPr>
          </m:dPr>
          <m:e>
            <m:f>
              <m:fPr>
                <m:ctrlPr>
                  <w:rPr>
                    <w:rFonts w:ascii="Cambria Math" w:hAnsi="Cambria Math" w:cs="Times New Roman"/>
                    <w:i/>
                    <w:sz w:val="20"/>
                    <w:szCs w:val="20"/>
                  </w:rPr>
                </m:ctrlPr>
              </m:fPr>
              <m:num>
                <m:r>
                  <w:rPr>
                    <w:rFonts w:ascii="Cambria Math" w:hAnsi="Cambria Math" w:cs="Times New Roman"/>
                    <w:sz w:val="20"/>
                    <w:szCs w:val="20"/>
                  </w:rPr>
                  <m:t>C-N formed due to amine-epoxy reaction</m:t>
                </m:r>
              </m:num>
              <m:den>
                <m:r>
                  <w:rPr>
                    <w:rFonts w:ascii="Cambria Math" w:hAnsi="Cambria Math" w:cs="Times New Roman"/>
                    <w:sz w:val="20"/>
                    <w:szCs w:val="20"/>
                  </w:rPr>
                  <m:t>initial N-H concentration</m:t>
                </m:r>
              </m:den>
            </m:f>
          </m:e>
        </m:d>
        <m:r>
          <w:rPr>
            <w:rFonts w:ascii="Cambria Math" w:hAnsi="Cambria Math" w:cs="Times New Roman"/>
            <w:sz w:val="20"/>
            <w:szCs w:val="20"/>
          </w:rPr>
          <m:t>×100%</m:t>
        </m:r>
      </m:oMath>
      <w:r w:rsidRPr="000841A1">
        <w:rPr>
          <w:rFonts w:ascii="Times New Roman" w:hAnsi="Times New Roman" w:cs="Times New Roman"/>
          <w:sz w:val="20"/>
          <w:szCs w:val="20"/>
        </w:rPr>
        <w:tab/>
      </w:r>
      <w:r w:rsidRPr="000841A1">
        <w:rPr>
          <w:rFonts w:ascii="Times New Roman" w:hAnsi="Times New Roman" w:cs="Times New Roman"/>
          <w:sz w:val="20"/>
          <w:szCs w:val="20"/>
        </w:rPr>
        <w:tab/>
        <w:t>(14)</w:t>
      </w:r>
    </w:p>
    <w:p w14:paraId="3E0C93AB" w14:textId="29CB3644" w:rsidR="0004399C" w:rsidRPr="000841A1" w:rsidRDefault="0004399C" w:rsidP="0004162D">
      <w:pPr>
        <w:spacing w:line="360" w:lineRule="auto"/>
        <w:jc w:val="both"/>
        <w:rPr>
          <w:rFonts w:ascii="Times New Roman" w:hAnsi="Times New Roman" w:cs="Times New Roman"/>
          <w:sz w:val="20"/>
          <w:szCs w:val="20"/>
        </w:rPr>
      </w:pPr>
      <m:oMath>
        <m:r>
          <w:rPr>
            <w:rFonts w:ascii="Cambria Math" w:hAnsi="Cambria Math" w:cs="Times New Roman"/>
            <w:sz w:val="20"/>
            <w:szCs w:val="20"/>
          </w:rPr>
          <m:t>%Etherification=%epoxy cure-%amine-epoxy reaction</m:t>
        </m:r>
      </m:oMath>
      <w:r w:rsidRPr="000841A1">
        <w:rPr>
          <w:rFonts w:ascii="Times New Roman" w:hAnsi="Times New Roman" w:cs="Times New Roman"/>
          <w:sz w:val="20"/>
          <w:szCs w:val="20"/>
        </w:rPr>
        <w:tab/>
      </w:r>
      <w:r w:rsidRPr="000841A1">
        <w:rPr>
          <w:rFonts w:ascii="Times New Roman" w:hAnsi="Times New Roman" w:cs="Times New Roman"/>
          <w:sz w:val="20"/>
          <w:szCs w:val="20"/>
        </w:rPr>
        <w:tab/>
      </w:r>
      <w:r w:rsidR="000841A1">
        <w:rPr>
          <w:rFonts w:ascii="Times New Roman" w:hAnsi="Times New Roman" w:cs="Times New Roman"/>
          <w:sz w:val="20"/>
          <w:szCs w:val="20"/>
        </w:rPr>
        <w:tab/>
      </w:r>
      <w:r w:rsidR="000841A1">
        <w:rPr>
          <w:rFonts w:ascii="Times New Roman" w:hAnsi="Times New Roman" w:cs="Times New Roman"/>
          <w:sz w:val="20"/>
          <w:szCs w:val="20"/>
        </w:rPr>
        <w:tab/>
      </w:r>
      <w:r w:rsidRPr="000841A1">
        <w:rPr>
          <w:rFonts w:ascii="Times New Roman" w:hAnsi="Times New Roman" w:cs="Times New Roman"/>
          <w:sz w:val="20"/>
          <w:szCs w:val="20"/>
        </w:rPr>
        <w:t>(15)</w:t>
      </w:r>
    </w:p>
    <w:p w14:paraId="0389DB1F" w14:textId="55074752" w:rsidR="0004399C" w:rsidRDefault="0004399C" w:rsidP="00B021B4">
      <w:pPr>
        <w:spacing w:line="360" w:lineRule="auto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 xml:space="preserve">Percent of cure </w:t>
      </w:r>
      <w:r w:rsidR="00B91A57">
        <w:rPr>
          <w:rFonts w:ascii="Times New Roman" w:hAnsi="Times New Roman" w:cs="Times New Roman"/>
          <w:sz w:val="20"/>
          <w:szCs w:val="20"/>
        </w:rPr>
        <w:t>(Table 3</w:t>
      </w:r>
      <w:r w:rsidR="00F61EB6">
        <w:rPr>
          <w:rFonts w:ascii="Times New Roman" w:hAnsi="Times New Roman" w:cs="Times New Roman"/>
          <w:sz w:val="20"/>
          <w:szCs w:val="20"/>
        </w:rPr>
        <w:t xml:space="preserve">) </w:t>
      </w:r>
      <w:r>
        <w:rPr>
          <w:rFonts w:ascii="Times New Roman" w:hAnsi="Times New Roman" w:cs="Times New Roman"/>
          <w:sz w:val="20"/>
          <w:szCs w:val="20"/>
        </w:rPr>
        <w:t xml:space="preserve">is calculated with reference to each </w:t>
      </w:r>
      <w:r w:rsidR="001832B1">
        <w:rPr>
          <w:rFonts w:ascii="Times New Roman" w:hAnsi="Times New Roman" w:cs="Times New Roman"/>
          <w:sz w:val="20"/>
          <w:szCs w:val="20"/>
        </w:rPr>
        <w:t xml:space="preserve">separate </w:t>
      </w:r>
      <w:r w:rsidR="00B021B4">
        <w:rPr>
          <w:rFonts w:ascii="Times New Roman" w:hAnsi="Times New Roman" w:cs="Times New Roman"/>
          <w:sz w:val="20"/>
          <w:szCs w:val="20"/>
        </w:rPr>
        <w:t>shift</w:t>
      </w:r>
      <w:r w:rsidR="001832B1">
        <w:rPr>
          <w:rFonts w:ascii="Times New Roman" w:hAnsi="Times New Roman" w:cs="Times New Roman"/>
          <w:sz w:val="20"/>
          <w:szCs w:val="20"/>
        </w:rPr>
        <w:t xml:space="preserve"> in Equations 9 and 10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="001832B1">
        <w:rPr>
          <w:rFonts w:ascii="Times New Roman" w:hAnsi="Times New Roman" w:cs="Times New Roman"/>
          <w:sz w:val="20"/>
          <w:szCs w:val="20"/>
        </w:rPr>
        <w:t>to obtain</w:t>
      </w:r>
      <w:r w:rsidR="000F587B">
        <w:rPr>
          <w:rFonts w:ascii="Times New Roman" w:hAnsi="Times New Roman" w:cs="Times New Roman"/>
          <w:sz w:val="20"/>
          <w:szCs w:val="20"/>
        </w:rPr>
        <w:t xml:space="preserve"> the average and standard deviation</w:t>
      </w:r>
      <w:r>
        <w:rPr>
          <w:rFonts w:ascii="Times New Roman" w:hAnsi="Times New Roman" w:cs="Times New Roman"/>
          <w:sz w:val="20"/>
          <w:szCs w:val="20"/>
        </w:rPr>
        <w:t>.</w:t>
      </w:r>
      <w:r w:rsidR="001832B1">
        <w:rPr>
          <w:rFonts w:ascii="Times New Roman" w:hAnsi="Times New Roman" w:cs="Times New Roman"/>
          <w:sz w:val="20"/>
          <w:szCs w:val="20"/>
        </w:rPr>
        <w:t xml:space="preserve"> Note that the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="001832B1">
        <w:rPr>
          <w:rFonts w:ascii="Times New Roman" w:hAnsi="Times New Roman" w:cs="Times New Roman"/>
          <w:sz w:val="20"/>
          <w:szCs w:val="20"/>
        </w:rPr>
        <w:t>u</w:t>
      </w:r>
      <w:r>
        <w:rPr>
          <w:rFonts w:ascii="Times New Roman" w:hAnsi="Times New Roman" w:cs="Times New Roman"/>
          <w:sz w:val="20"/>
          <w:szCs w:val="20"/>
        </w:rPr>
        <w:t xml:space="preserve">nreacted epoxy </w:t>
      </w:r>
      <w:r w:rsidR="001832B1">
        <w:rPr>
          <w:rFonts w:ascii="Times New Roman" w:hAnsi="Times New Roman" w:cs="Times New Roman"/>
          <w:sz w:val="20"/>
          <w:szCs w:val="20"/>
        </w:rPr>
        <w:t xml:space="preserve">concentration </w:t>
      </w:r>
      <w:r>
        <w:rPr>
          <w:rFonts w:ascii="Times New Roman" w:hAnsi="Times New Roman" w:cs="Times New Roman"/>
          <w:sz w:val="20"/>
          <w:szCs w:val="20"/>
        </w:rPr>
        <w:t>i</w:t>
      </w:r>
      <w:r w:rsidR="00D40959">
        <w:rPr>
          <w:rFonts w:ascii="Times New Roman" w:hAnsi="Times New Roman" w:cs="Times New Roman"/>
          <w:sz w:val="20"/>
          <w:szCs w:val="20"/>
        </w:rPr>
        <w:t xml:space="preserve">s </w:t>
      </w:r>
      <w:r w:rsidR="001832B1">
        <w:rPr>
          <w:rFonts w:ascii="Times New Roman" w:hAnsi="Times New Roman" w:cs="Times New Roman"/>
          <w:sz w:val="20"/>
          <w:szCs w:val="20"/>
        </w:rPr>
        <w:t xml:space="preserve">proportional to </w:t>
      </w:r>
      <w:r w:rsidR="00D40959">
        <w:rPr>
          <w:rFonts w:ascii="Times New Roman" w:hAnsi="Times New Roman" w:cs="Times New Roman"/>
          <w:sz w:val="20"/>
          <w:szCs w:val="20"/>
        </w:rPr>
        <w:t xml:space="preserve">half </w:t>
      </w:r>
      <w:r w:rsidR="001832B1">
        <w:rPr>
          <w:rFonts w:ascii="Times New Roman" w:hAnsi="Times New Roman" w:cs="Times New Roman"/>
          <w:sz w:val="20"/>
          <w:szCs w:val="20"/>
        </w:rPr>
        <w:t xml:space="preserve">of </w:t>
      </w:r>
      <w:r w:rsidR="00D40959">
        <w:rPr>
          <w:rFonts w:ascii="Times New Roman" w:hAnsi="Times New Roman" w:cs="Times New Roman"/>
          <w:sz w:val="20"/>
          <w:szCs w:val="20"/>
        </w:rPr>
        <w:t xml:space="preserve">the area of the </w:t>
      </w:r>
      <w:r w:rsidR="00B021B4">
        <w:rPr>
          <w:rFonts w:ascii="Times New Roman" w:hAnsi="Times New Roman" w:cs="Times New Roman"/>
          <w:sz w:val="20"/>
          <w:szCs w:val="20"/>
        </w:rPr>
        <w:t>shift</w:t>
      </w:r>
      <w:r w:rsidR="00D40959">
        <w:rPr>
          <w:rFonts w:ascii="Times New Roman" w:hAnsi="Times New Roman" w:cs="Times New Roman"/>
          <w:sz w:val="20"/>
          <w:szCs w:val="20"/>
        </w:rPr>
        <w:t xml:space="preserve"> at 47.8</w:t>
      </w:r>
      <w:r w:rsidR="00214838">
        <w:rPr>
          <w:rFonts w:ascii="Times New Roman" w:hAnsi="Times New Roman" w:cs="Times New Roman"/>
          <w:sz w:val="20"/>
          <w:szCs w:val="20"/>
        </w:rPr>
        <w:t xml:space="preserve"> because the area of C</w:t>
      </w:r>
      <w:r w:rsidR="00214838" w:rsidRPr="009C4FE8">
        <w:rPr>
          <w:rFonts w:ascii="Times New Roman" w:hAnsi="Times New Roman" w:cs="Times New Roman"/>
          <w:sz w:val="20"/>
          <w:szCs w:val="20"/>
          <w:vertAlign w:val="subscript"/>
        </w:rPr>
        <w:t>1</w:t>
      </w:r>
      <w:r w:rsidR="00214838">
        <w:rPr>
          <w:rFonts w:ascii="Times New Roman" w:hAnsi="Times New Roman" w:cs="Times New Roman"/>
          <w:sz w:val="20"/>
          <w:szCs w:val="20"/>
        </w:rPr>
        <w:t xml:space="preserve"> equal</w:t>
      </w:r>
      <w:r w:rsidR="000F587B">
        <w:rPr>
          <w:rFonts w:ascii="Times New Roman" w:hAnsi="Times New Roman" w:cs="Times New Roman"/>
          <w:sz w:val="20"/>
          <w:szCs w:val="20"/>
        </w:rPr>
        <w:t>s</w:t>
      </w:r>
      <w:r w:rsidR="00214838">
        <w:rPr>
          <w:rFonts w:ascii="Times New Roman" w:hAnsi="Times New Roman" w:cs="Times New Roman"/>
          <w:sz w:val="20"/>
          <w:szCs w:val="20"/>
        </w:rPr>
        <w:t xml:space="preserve"> that of C</w:t>
      </w:r>
      <w:r w:rsidR="00214838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sz w:val="20"/>
          <w:szCs w:val="20"/>
        </w:rPr>
        <w:t>.</w:t>
      </w:r>
    </w:p>
    <w:tbl>
      <w:tblPr>
        <w:tblStyle w:val="TableGrid"/>
        <w:tblW w:w="9209" w:type="dxa"/>
        <w:tblCellMar>
          <w:top w:w="144" w:type="dxa"/>
          <w:left w:w="115" w:type="dxa"/>
          <w:right w:w="115" w:type="dxa"/>
        </w:tblCellMar>
        <w:tblLook w:val="04A0" w:firstRow="1" w:lastRow="0" w:firstColumn="1" w:lastColumn="0" w:noHBand="0" w:noVBand="1"/>
      </w:tblPr>
      <w:tblGrid>
        <w:gridCol w:w="2342"/>
        <w:gridCol w:w="2243"/>
        <w:gridCol w:w="1222"/>
        <w:gridCol w:w="1559"/>
        <w:gridCol w:w="1843"/>
      </w:tblGrid>
      <w:tr w:rsidR="0004399C" w14:paraId="7441888C" w14:textId="77777777" w:rsidTr="00C36D8C">
        <w:tc>
          <w:tcPr>
            <w:tcW w:w="9209" w:type="dxa"/>
            <w:gridSpan w:val="5"/>
            <w:vAlign w:val="center"/>
          </w:tcPr>
          <w:p w14:paraId="5AA7D920" w14:textId="495E0AE0" w:rsidR="0004399C" w:rsidRPr="00C36D8C" w:rsidRDefault="00B91A57" w:rsidP="00C36D8C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0"/>
              </w:rPr>
              <w:t>Table 3</w:t>
            </w:r>
            <w:r w:rsidR="0004399C" w:rsidRPr="00C36D8C">
              <w:rPr>
                <w:rFonts w:ascii="Times New Roman" w:hAnsi="Times New Roman" w:cs="Times New Roman"/>
                <w:b/>
                <w:sz w:val="24"/>
                <w:szCs w:val="20"/>
              </w:rPr>
              <w:t>: NMR calculations of percentages of cure*</w:t>
            </w:r>
          </w:p>
        </w:tc>
      </w:tr>
      <w:tr w:rsidR="0004399C" w14:paraId="1E0A79A5" w14:textId="77777777" w:rsidTr="000841A1">
        <w:trPr>
          <w:trHeight w:val="1547"/>
        </w:trPr>
        <w:tc>
          <w:tcPr>
            <w:tcW w:w="2342" w:type="dxa"/>
            <w:vAlign w:val="center"/>
          </w:tcPr>
          <w:p w14:paraId="11206098" w14:textId="77777777" w:rsidR="0004399C" w:rsidRPr="00C36D8C" w:rsidRDefault="0004399C" w:rsidP="00C36D8C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36D8C">
              <w:rPr>
                <w:rFonts w:ascii="Times New Roman" w:hAnsi="Times New Roman" w:cs="Times New Roman"/>
                <w:b/>
                <w:sz w:val="20"/>
                <w:szCs w:val="20"/>
              </w:rPr>
              <w:t>Average area corresponding to  epoxide concentration</w:t>
            </w:r>
          </w:p>
        </w:tc>
        <w:tc>
          <w:tcPr>
            <w:tcW w:w="2243" w:type="dxa"/>
            <w:vAlign w:val="center"/>
          </w:tcPr>
          <w:p w14:paraId="222652E7" w14:textId="77777777" w:rsidR="0004399C" w:rsidRPr="00C36D8C" w:rsidRDefault="0004399C" w:rsidP="00C36D8C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36D8C">
              <w:rPr>
                <w:rFonts w:ascii="Times New Roman" w:hAnsi="Times New Roman" w:cs="Times New Roman"/>
                <w:b/>
                <w:sz w:val="20"/>
                <w:szCs w:val="20"/>
              </w:rPr>
              <w:t>Average area corresponding to  N-H concentration</w:t>
            </w:r>
          </w:p>
        </w:tc>
        <w:tc>
          <w:tcPr>
            <w:tcW w:w="1222" w:type="dxa"/>
            <w:vAlign w:val="center"/>
          </w:tcPr>
          <w:p w14:paraId="33473DC9" w14:textId="77777777" w:rsidR="0004399C" w:rsidRPr="00C36D8C" w:rsidRDefault="0004399C" w:rsidP="00C36D8C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36D8C">
              <w:rPr>
                <w:rFonts w:ascii="Times New Roman" w:hAnsi="Times New Roman" w:cs="Times New Roman"/>
                <w:b/>
                <w:sz w:val="20"/>
                <w:szCs w:val="20"/>
              </w:rPr>
              <w:t>Epoxy percentage of cure (%)</w:t>
            </w:r>
          </w:p>
        </w:tc>
        <w:tc>
          <w:tcPr>
            <w:tcW w:w="1559" w:type="dxa"/>
            <w:vAlign w:val="center"/>
          </w:tcPr>
          <w:p w14:paraId="4F1A2801" w14:textId="77777777" w:rsidR="0004399C" w:rsidRPr="00C36D8C" w:rsidRDefault="0004399C" w:rsidP="00C36D8C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36D8C">
              <w:rPr>
                <w:rFonts w:ascii="Times New Roman" w:hAnsi="Times New Roman" w:cs="Times New Roman"/>
                <w:b/>
                <w:sz w:val="20"/>
                <w:szCs w:val="20"/>
              </w:rPr>
              <w:t>Amine percentage of cure (%)</w:t>
            </w:r>
          </w:p>
        </w:tc>
        <w:tc>
          <w:tcPr>
            <w:tcW w:w="1843" w:type="dxa"/>
            <w:vAlign w:val="center"/>
          </w:tcPr>
          <w:p w14:paraId="397D7BFD" w14:textId="77777777" w:rsidR="0004399C" w:rsidRPr="00C36D8C" w:rsidRDefault="0004399C" w:rsidP="00C36D8C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36D8C">
              <w:rPr>
                <w:rFonts w:ascii="Times New Roman" w:hAnsi="Times New Roman" w:cs="Times New Roman"/>
                <w:b/>
                <w:sz w:val="20"/>
                <w:szCs w:val="20"/>
              </w:rPr>
              <w:t>Etherification (%)</w:t>
            </w:r>
          </w:p>
        </w:tc>
      </w:tr>
      <w:tr w:rsidR="0004399C" w14:paraId="71494B5A" w14:textId="77777777" w:rsidTr="000841A1">
        <w:tc>
          <w:tcPr>
            <w:tcW w:w="2342" w:type="dxa"/>
            <w:vAlign w:val="center"/>
          </w:tcPr>
          <w:p w14:paraId="12E97587" w14:textId="6B7D07FA" w:rsidR="0004399C" w:rsidRDefault="00B920C2" w:rsidP="00B920C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36</w:t>
            </w:r>
            <w:r w:rsidR="00365453"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0.15</w:t>
            </w:r>
            <w:r w:rsidR="0004399C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2243" w:type="dxa"/>
            <w:vAlign w:val="center"/>
          </w:tcPr>
          <w:p w14:paraId="214E7391" w14:textId="4623A10D" w:rsidR="0004399C" w:rsidRDefault="00B920C2" w:rsidP="00B920C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34</w:t>
            </w:r>
            <w:r w:rsidR="0004399C"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0.09</w:t>
            </w:r>
            <w:r w:rsidR="0004399C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1222" w:type="dxa"/>
            <w:vAlign w:val="center"/>
          </w:tcPr>
          <w:p w14:paraId="59B44C01" w14:textId="77777777" w:rsidR="0004399C" w:rsidRDefault="0004399C" w:rsidP="00C36D8C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85 (7)</w:t>
            </w:r>
          </w:p>
        </w:tc>
        <w:tc>
          <w:tcPr>
            <w:tcW w:w="1559" w:type="dxa"/>
            <w:vAlign w:val="center"/>
          </w:tcPr>
          <w:p w14:paraId="74D4A364" w14:textId="77777777" w:rsidR="0004399C" w:rsidRDefault="0004399C" w:rsidP="00C36D8C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5 (13)</w:t>
            </w:r>
          </w:p>
        </w:tc>
        <w:tc>
          <w:tcPr>
            <w:tcW w:w="1843" w:type="dxa"/>
            <w:vAlign w:val="center"/>
          </w:tcPr>
          <w:p w14:paraId="1C8D3C26" w14:textId="77777777" w:rsidR="0004399C" w:rsidRDefault="0004399C" w:rsidP="00C36D8C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9 (11)</w:t>
            </w:r>
          </w:p>
        </w:tc>
      </w:tr>
    </w:tbl>
    <w:p w14:paraId="23DCBBD3" w14:textId="77777777" w:rsidR="0004399C" w:rsidRDefault="0004399C" w:rsidP="0004162D">
      <w:pPr>
        <w:spacing w:after="0" w:line="360" w:lineRule="auto"/>
        <w:rPr>
          <w:rFonts w:ascii="Times New Roman" w:hAnsi="Times New Roman" w:cs="Times New Roman"/>
          <w:sz w:val="20"/>
          <w:szCs w:val="20"/>
        </w:rPr>
      </w:pPr>
      <w:r w:rsidRPr="00DE7AA8">
        <w:rPr>
          <w:rFonts w:ascii="Times New Roman" w:hAnsi="Times New Roman" w:cs="Times New Roman"/>
          <w:sz w:val="20"/>
          <w:szCs w:val="20"/>
        </w:rPr>
        <w:t>*Values inside round brackets are standard deviations</w:t>
      </w:r>
    </w:p>
    <w:p w14:paraId="661E5881" w14:textId="77777777" w:rsidR="0004399C" w:rsidRPr="00DE7AA8" w:rsidRDefault="0004399C" w:rsidP="0004162D">
      <w:pPr>
        <w:spacing w:after="0" w:line="360" w:lineRule="auto"/>
        <w:rPr>
          <w:rFonts w:ascii="Times New Roman" w:hAnsi="Times New Roman" w:cs="Times New Roman"/>
          <w:sz w:val="20"/>
          <w:szCs w:val="20"/>
        </w:rPr>
      </w:pPr>
    </w:p>
    <w:p w14:paraId="35363850" w14:textId="32BABF53" w:rsidR="0004399C" w:rsidRDefault="00B91A57" w:rsidP="00B021B4">
      <w:pPr>
        <w:spacing w:line="360" w:lineRule="auto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Based on the data in Table 3</w:t>
      </w:r>
      <w:r w:rsidR="00F61EB6" w:rsidRPr="001C14E0">
        <w:rPr>
          <w:rFonts w:ascii="Times New Roman" w:hAnsi="Times New Roman" w:cs="Times New Roman"/>
          <w:sz w:val="20"/>
          <w:szCs w:val="20"/>
        </w:rPr>
        <w:t xml:space="preserve"> we </w:t>
      </w:r>
      <w:r w:rsidR="00105F23" w:rsidRPr="001C14E0">
        <w:rPr>
          <w:rFonts w:ascii="Times New Roman" w:hAnsi="Times New Roman" w:cs="Times New Roman"/>
          <w:sz w:val="20"/>
          <w:szCs w:val="20"/>
        </w:rPr>
        <w:t xml:space="preserve">observe </w:t>
      </w:r>
      <w:r w:rsidR="00F61EB6" w:rsidRPr="001C14E0">
        <w:rPr>
          <w:rFonts w:ascii="Times New Roman" w:hAnsi="Times New Roman" w:cs="Times New Roman"/>
          <w:sz w:val="20"/>
          <w:szCs w:val="20"/>
        </w:rPr>
        <w:t xml:space="preserve">that </w:t>
      </w:r>
      <w:r w:rsidR="0004399C" w:rsidRPr="001C14E0">
        <w:rPr>
          <w:rFonts w:ascii="Times New Roman" w:hAnsi="Times New Roman" w:cs="Times New Roman"/>
          <w:sz w:val="20"/>
          <w:szCs w:val="20"/>
        </w:rPr>
        <w:t>the average area</w:t>
      </w:r>
      <w:r w:rsidR="000F587B" w:rsidRPr="001C14E0">
        <w:rPr>
          <w:rFonts w:ascii="Times New Roman" w:hAnsi="Times New Roman" w:cs="Times New Roman"/>
          <w:sz w:val="20"/>
          <w:szCs w:val="20"/>
        </w:rPr>
        <w:t>s</w:t>
      </w:r>
      <w:r w:rsidR="0004399C" w:rsidRPr="001C14E0">
        <w:rPr>
          <w:rFonts w:ascii="Times New Roman" w:hAnsi="Times New Roman" w:cs="Times New Roman"/>
          <w:sz w:val="20"/>
          <w:szCs w:val="20"/>
        </w:rPr>
        <w:t xml:space="preserve"> </w:t>
      </w:r>
      <w:r w:rsidR="00214838" w:rsidRPr="001C14E0">
        <w:rPr>
          <w:rFonts w:ascii="Times New Roman" w:hAnsi="Times New Roman" w:cs="Times New Roman"/>
          <w:sz w:val="20"/>
          <w:szCs w:val="20"/>
        </w:rPr>
        <w:t>representing</w:t>
      </w:r>
      <w:r w:rsidR="0004399C" w:rsidRPr="001C14E0">
        <w:rPr>
          <w:rFonts w:ascii="Times New Roman" w:hAnsi="Times New Roman" w:cs="Times New Roman"/>
          <w:sz w:val="20"/>
          <w:szCs w:val="20"/>
        </w:rPr>
        <w:t xml:space="preserve"> epoxide concentration </w:t>
      </w:r>
      <w:r w:rsidR="000F587B" w:rsidRPr="001C14E0">
        <w:rPr>
          <w:rFonts w:ascii="Times New Roman" w:hAnsi="Times New Roman" w:cs="Times New Roman"/>
          <w:sz w:val="20"/>
          <w:szCs w:val="20"/>
        </w:rPr>
        <w:t>and</w:t>
      </w:r>
      <w:r w:rsidR="00DF2BEA" w:rsidRPr="001C14E0">
        <w:rPr>
          <w:rFonts w:ascii="Times New Roman" w:hAnsi="Times New Roman" w:cs="Times New Roman"/>
          <w:sz w:val="20"/>
          <w:szCs w:val="20"/>
        </w:rPr>
        <w:t xml:space="preserve"> </w:t>
      </w:r>
      <w:r w:rsidR="0004399C" w:rsidRPr="001C14E0">
        <w:rPr>
          <w:rFonts w:ascii="Times New Roman" w:hAnsi="Times New Roman" w:cs="Times New Roman"/>
          <w:sz w:val="20"/>
          <w:szCs w:val="20"/>
        </w:rPr>
        <w:t xml:space="preserve">N-H </w:t>
      </w:r>
      <w:r w:rsidR="00F61EB6" w:rsidRPr="001C14E0">
        <w:rPr>
          <w:rFonts w:ascii="Times New Roman" w:hAnsi="Times New Roman" w:cs="Times New Roman"/>
          <w:sz w:val="20"/>
          <w:szCs w:val="20"/>
        </w:rPr>
        <w:t>concentration</w:t>
      </w:r>
      <w:r w:rsidR="00105F23" w:rsidRPr="001C14E0">
        <w:rPr>
          <w:rFonts w:ascii="Times New Roman" w:hAnsi="Times New Roman" w:cs="Times New Roman"/>
          <w:sz w:val="20"/>
          <w:szCs w:val="20"/>
        </w:rPr>
        <w:t xml:space="preserve"> are similar</w:t>
      </w:r>
      <w:r w:rsidR="00F61EB6" w:rsidRPr="001C14E0">
        <w:rPr>
          <w:rFonts w:ascii="Times New Roman" w:hAnsi="Times New Roman" w:cs="Times New Roman"/>
          <w:sz w:val="20"/>
          <w:szCs w:val="20"/>
        </w:rPr>
        <w:t xml:space="preserve"> </w:t>
      </w:r>
      <w:r w:rsidR="00D40959" w:rsidRPr="001C14E0">
        <w:rPr>
          <w:rFonts w:ascii="Times New Roman" w:hAnsi="Times New Roman" w:cs="Times New Roman"/>
          <w:sz w:val="20"/>
          <w:szCs w:val="20"/>
        </w:rPr>
        <w:t xml:space="preserve">within </w:t>
      </w:r>
      <w:r w:rsidR="00F61EB6" w:rsidRPr="001C14E0">
        <w:rPr>
          <w:rFonts w:ascii="Times New Roman" w:hAnsi="Times New Roman" w:cs="Times New Roman"/>
          <w:sz w:val="20"/>
          <w:szCs w:val="20"/>
        </w:rPr>
        <w:t>experimental uncertainty</w:t>
      </w:r>
      <w:r w:rsidR="00F61EB6">
        <w:rPr>
          <w:rFonts w:ascii="Times New Roman" w:hAnsi="Times New Roman" w:cs="Times New Roman"/>
          <w:sz w:val="20"/>
          <w:szCs w:val="20"/>
        </w:rPr>
        <w:t>,</w:t>
      </w:r>
      <w:r w:rsidR="00DF2BEA">
        <w:rPr>
          <w:rFonts w:ascii="Times New Roman" w:hAnsi="Times New Roman" w:cs="Times New Roman"/>
          <w:sz w:val="20"/>
          <w:szCs w:val="20"/>
        </w:rPr>
        <w:t xml:space="preserve"> </w:t>
      </w:r>
      <w:r w:rsidR="000F587B">
        <w:rPr>
          <w:rFonts w:ascii="Times New Roman" w:hAnsi="Times New Roman" w:cs="Times New Roman"/>
          <w:sz w:val="20"/>
          <w:szCs w:val="20"/>
        </w:rPr>
        <w:t>consistent with the</w:t>
      </w:r>
      <w:r w:rsidR="00DF2BEA">
        <w:rPr>
          <w:rFonts w:ascii="Times New Roman" w:hAnsi="Times New Roman" w:cs="Times New Roman"/>
          <w:sz w:val="20"/>
          <w:szCs w:val="20"/>
        </w:rPr>
        <w:t xml:space="preserve"> 1:1 molar ratio</w:t>
      </w:r>
      <w:r w:rsidR="000F587B">
        <w:rPr>
          <w:rFonts w:ascii="Times New Roman" w:hAnsi="Times New Roman" w:cs="Times New Roman"/>
          <w:sz w:val="20"/>
          <w:szCs w:val="20"/>
        </w:rPr>
        <w:t xml:space="preserve"> of the mixtures</w:t>
      </w:r>
      <w:r w:rsidR="0004399C">
        <w:rPr>
          <w:rFonts w:ascii="Times New Roman" w:hAnsi="Times New Roman" w:cs="Times New Roman"/>
          <w:sz w:val="20"/>
          <w:szCs w:val="20"/>
        </w:rPr>
        <w:t>. The</w:t>
      </w:r>
      <w:r w:rsidR="00214838">
        <w:rPr>
          <w:rFonts w:ascii="Times New Roman" w:hAnsi="Times New Roman" w:cs="Times New Roman"/>
          <w:sz w:val="20"/>
          <w:szCs w:val="20"/>
        </w:rPr>
        <w:t xml:space="preserve"> NMR-calculated percent of cure, </w:t>
      </w:r>
      <w:r w:rsidR="0004399C">
        <w:rPr>
          <w:rFonts w:ascii="Times New Roman" w:hAnsi="Times New Roman" w:cs="Times New Roman"/>
          <w:sz w:val="20"/>
          <w:szCs w:val="20"/>
        </w:rPr>
        <w:t>85 (7)%</w:t>
      </w:r>
      <w:r w:rsidR="00214838">
        <w:rPr>
          <w:rFonts w:ascii="Times New Roman" w:hAnsi="Times New Roman" w:cs="Times New Roman"/>
          <w:sz w:val="20"/>
          <w:szCs w:val="20"/>
        </w:rPr>
        <w:t>,</w:t>
      </w:r>
      <w:r w:rsidR="00205EC6">
        <w:rPr>
          <w:rFonts w:ascii="Times New Roman" w:hAnsi="Times New Roman" w:cs="Times New Roman"/>
          <w:sz w:val="20"/>
          <w:szCs w:val="20"/>
        </w:rPr>
        <w:t xml:space="preserve"> is not </w:t>
      </w:r>
      <w:r w:rsidR="0004399C">
        <w:rPr>
          <w:rFonts w:ascii="Times New Roman" w:hAnsi="Times New Roman" w:cs="Times New Roman"/>
          <w:sz w:val="20"/>
          <w:szCs w:val="20"/>
        </w:rPr>
        <w:t xml:space="preserve">far from the </w:t>
      </w:r>
      <w:r w:rsidR="00E04A39">
        <w:rPr>
          <w:rFonts w:ascii="Times New Roman" w:hAnsi="Times New Roman" w:cs="Times New Roman"/>
          <w:sz w:val="20"/>
          <w:szCs w:val="20"/>
        </w:rPr>
        <w:t>DSC-calculated percent</w:t>
      </w:r>
      <w:r w:rsidR="0004399C">
        <w:rPr>
          <w:rFonts w:ascii="Times New Roman" w:hAnsi="Times New Roman" w:cs="Times New Roman"/>
          <w:sz w:val="20"/>
          <w:szCs w:val="20"/>
        </w:rPr>
        <w:t xml:space="preserve"> of cure</w:t>
      </w:r>
      <w:r w:rsidR="00214838">
        <w:rPr>
          <w:rFonts w:ascii="Times New Roman" w:hAnsi="Times New Roman" w:cs="Times New Roman"/>
          <w:sz w:val="20"/>
          <w:szCs w:val="20"/>
        </w:rPr>
        <w:t>,</w:t>
      </w:r>
      <w:r w:rsidR="0004399C">
        <w:rPr>
          <w:rFonts w:ascii="Times New Roman" w:hAnsi="Times New Roman" w:cs="Times New Roman"/>
          <w:sz w:val="20"/>
          <w:szCs w:val="20"/>
        </w:rPr>
        <w:t xml:space="preserve"> 67 (6)%</w:t>
      </w:r>
      <w:r w:rsidR="00657FE2">
        <w:rPr>
          <w:rFonts w:ascii="Times New Roman" w:hAnsi="Times New Roman" w:cs="Times New Roman"/>
          <w:sz w:val="20"/>
          <w:szCs w:val="20"/>
        </w:rPr>
        <w:t xml:space="preserve"> considering the uncertainty</w:t>
      </w:r>
      <w:r w:rsidR="0004399C">
        <w:rPr>
          <w:rFonts w:ascii="Times New Roman" w:hAnsi="Times New Roman" w:cs="Times New Roman"/>
          <w:sz w:val="20"/>
          <w:szCs w:val="20"/>
        </w:rPr>
        <w:t xml:space="preserve">. </w:t>
      </w:r>
      <w:r w:rsidR="00654EE9">
        <w:rPr>
          <w:rFonts w:ascii="Times New Roman" w:hAnsi="Times New Roman" w:cs="Times New Roman"/>
          <w:sz w:val="20"/>
          <w:szCs w:val="20"/>
        </w:rPr>
        <w:t>However, t</w:t>
      </w:r>
      <w:r w:rsidR="00657FE2">
        <w:rPr>
          <w:rFonts w:ascii="Times New Roman" w:hAnsi="Times New Roman" w:cs="Times New Roman"/>
          <w:sz w:val="20"/>
          <w:szCs w:val="20"/>
        </w:rPr>
        <w:t>he DSC value</w:t>
      </w:r>
      <w:r w:rsidR="0004399C">
        <w:rPr>
          <w:rFonts w:ascii="Times New Roman" w:hAnsi="Times New Roman" w:cs="Times New Roman"/>
          <w:sz w:val="20"/>
          <w:szCs w:val="20"/>
        </w:rPr>
        <w:t xml:space="preserve"> is </w:t>
      </w:r>
      <w:r w:rsidR="00657FE2">
        <w:rPr>
          <w:rFonts w:ascii="Times New Roman" w:hAnsi="Times New Roman" w:cs="Times New Roman"/>
          <w:sz w:val="20"/>
          <w:szCs w:val="20"/>
        </w:rPr>
        <w:t>lower</w:t>
      </w:r>
      <w:r w:rsidR="0004399C">
        <w:rPr>
          <w:rFonts w:ascii="Times New Roman" w:hAnsi="Times New Roman" w:cs="Times New Roman"/>
          <w:sz w:val="20"/>
          <w:szCs w:val="20"/>
        </w:rPr>
        <w:t xml:space="preserve"> beca</w:t>
      </w:r>
      <w:r w:rsidR="00B27E64">
        <w:rPr>
          <w:rFonts w:ascii="Times New Roman" w:hAnsi="Times New Roman" w:cs="Times New Roman"/>
          <w:sz w:val="20"/>
          <w:szCs w:val="20"/>
        </w:rPr>
        <w:t xml:space="preserve">use of </w:t>
      </w:r>
      <w:r w:rsidR="00657FE2">
        <w:rPr>
          <w:rFonts w:ascii="Times New Roman" w:hAnsi="Times New Roman" w:cs="Times New Roman"/>
          <w:sz w:val="20"/>
          <w:szCs w:val="20"/>
        </w:rPr>
        <w:t>the inherent assumption</w:t>
      </w:r>
      <w:r w:rsidR="0004399C">
        <w:rPr>
          <w:rFonts w:ascii="Times New Roman" w:hAnsi="Times New Roman" w:cs="Times New Roman"/>
          <w:sz w:val="20"/>
          <w:szCs w:val="20"/>
        </w:rPr>
        <w:t xml:space="preserve"> that </w:t>
      </w:r>
      <w:r w:rsidR="00654EE9">
        <w:rPr>
          <w:rFonts w:ascii="Times New Roman" w:hAnsi="Times New Roman" w:cs="Times New Roman"/>
          <w:sz w:val="20"/>
          <w:szCs w:val="20"/>
        </w:rPr>
        <w:t>etherification is insignificant while</w:t>
      </w:r>
      <w:r w:rsidR="0004399C">
        <w:rPr>
          <w:rFonts w:ascii="Times New Roman" w:hAnsi="Times New Roman" w:cs="Times New Roman"/>
          <w:sz w:val="20"/>
          <w:szCs w:val="20"/>
        </w:rPr>
        <w:t xml:space="preserve"> </w:t>
      </w:r>
      <w:r w:rsidR="00654EE9">
        <w:rPr>
          <w:rFonts w:ascii="Times New Roman" w:hAnsi="Times New Roman" w:cs="Times New Roman"/>
          <w:sz w:val="20"/>
          <w:szCs w:val="20"/>
        </w:rPr>
        <w:t>c</w:t>
      </w:r>
      <w:r w:rsidR="0004399C">
        <w:rPr>
          <w:rFonts w:ascii="Times New Roman" w:hAnsi="Times New Roman" w:cs="Times New Roman"/>
          <w:sz w:val="20"/>
          <w:szCs w:val="20"/>
        </w:rPr>
        <w:t>learly, 39 (</w:t>
      </w:r>
      <w:r w:rsidR="00B27E64">
        <w:rPr>
          <w:rFonts w:ascii="Times New Roman" w:hAnsi="Times New Roman" w:cs="Times New Roman"/>
          <w:sz w:val="20"/>
          <w:szCs w:val="20"/>
        </w:rPr>
        <w:t>11)% of etherificat</w:t>
      </w:r>
      <w:r w:rsidR="00214838">
        <w:rPr>
          <w:rFonts w:ascii="Times New Roman" w:hAnsi="Times New Roman" w:cs="Times New Roman"/>
          <w:sz w:val="20"/>
          <w:szCs w:val="20"/>
        </w:rPr>
        <w:t xml:space="preserve">ion is </w:t>
      </w:r>
      <w:r w:rsidR="0004399C">
        <w:rPr>
          <w:rFonts w:ascii="Times New Roman" w:hAnsi="Times New Roman" w:cs="Times New Roman"/>
          <w:sz w:val="20"/>
          <w:szCs w:val="20"/>
        </w:rPr>
        <w:t xml:space="preserve">significant. Since this </w:t>
      </w:r>
      <w:r w:rsidR="00654EE9">
        <w:rPr>
          <w:rFonts w:ascii="Times New Roman" w:hAnsi="Times New Roman" w:cs="Times New Roman"/>
          <w:sz w:val="20"/>
          <w:szCs w:val="20"/>
        </w:rPr>
        <w:t xml:space="preserve">result </w:t>
      </w:r>
      <w:r w:rsidR="001C14E0">
        <w:rPr>
          <w:rFonts w:ascii="Times New Roman" w:hAnsi="Times New Roman" w:cs="Times New Roman"/>
          <w:sz w:val="20"/>
          <w:szCs w:val="20"/>
        </w:rPr>
        <w:t>differ</w:t>
      </w:r>
      <w:r w:rsidR="00507D7E">
        <w:rPr>
          <w:rFonts w:ascii="Times New Roman" w:hAnsi="Times New Roman" w:cs="Times New Roman"/>
          <w:sz w:val="20"/>
          <w:szCs w:val="20"/>
        </w:rPr>
        <w:t>s</w:t>
      </w:r>
      <w:r w:rsidR="001C14E0">
        <w:rPr>
          <w:rFonts w:ascii="Times New Roman" w:hAnsi="Times New Roman" w:cs="Times New Roman"/>
          <w:sz w:val="20"/>
          <w:szCs w:val="20"/>
        </w:rPr>
        <w:t xml:space="preserve"> from the</w:t>
      </w:r>
      <w:r w:rsidR="00DF2BEA">
        <w:rPr>
          <w:rFonts w:ascii="Times New Roman" w:hAnsi="Times New Roman" w:cs="Times New Roman"/>
          <w:sz w:val="20"/>
          <w:szCs w:val="20"/>
        </w:rPr>
        <w:t xml:space="preserve"> </w:t>
      </w:r>
      <w:r w:rsidR="0004399C">
        <w:rPr>
          <w:rFonts w:ascii="Times New Roman" w:hAnsi="Times New Roman" w:cs="Times New Roman"/>
          <w:sz w:val="20"/>
          <w:szCs w:val="20"/>
        </w:rPr>
        <w:t>literature</w:t>
      </w:r>
      <w:r w:rsidR="00DF2BEA">
        <w:rPr>
          <w:sz w:val="20"/>
          <w:szCs w:val="20"/>
          <w:vertAlign w:val="superscript"/>
        </w:rPr>
        <w:t>17,18</w:t>
      </w:r>
      <w:r w:rsidR="0004399C">
        <w:rPr>
          <w:rFonts w:ascii="Times New Roman" w:hAnsi="Times New Roman" w:cs="Times New Roman"/>
          <w:sz w:val="20"/>
          <w:szCs w:val="20"/>
        </w:rPr>
        <w:t xml:space="preserve">, </w:t>
      </w:r>
      <w:r w:rsidR="00654EE9">
        <w:rPr>
          <w:rFonts w:ascii="Times New Roman" w:hAnsi="Times New Roman" w:cs="Times New Roman"/>
          <w:sz w:val="20"/>
          <w:szCs w:val="20"/>
        </w:rPr>
        <w:t xml:space="preserve">an additional analysis of the NMR data is performed using the </w:t>
      </w:r>
      <w:r w:rsidR="00B021B4">
        <w:rPr>
          <w:rFonts w:ascii="Times New Roman" w:hAnsi="Times New Roman" w:cs="Times New Roman"/>
          <w:sz w:val="20"/>
          <w:szCs w:val="20"/>
        </w:rPr>
        <w:t>shift</w:t>
      </w:r>
      <w:r w:rsidR="00654EE9">
        <w:rPr>
          <w:rFonts w:ascii="Times New Roman" w:hAnsi="Times New Roman" w:cs="Times New Roman"/>
          <w:sz w:val="20"/>
          <w:szCs w:val="20"/>
        </w:rPr>
        <w:t xml:space="preserve"> at 69.4</w:t>
      </w:r>
      <w:r w:rsidR="00576EAA">
        <w:rPr>
          <w:rFonts w:ascii="Times New Roman" w:hAnsi="Times New Roman" w:cs="Times New Roman"/>
          <w:sz w:val="20"/>
          <w:szCs w:val="20"/>
        </w:rPr>
        <w:t xml:space="preserve"> ppm</w:t>
      </w:r>
      <w:r w:rsidR="0004399C">
        <w:rPr>
          <w:rFonts w:ascii="Times New Roman" w:hAnsi="Times New Roman" w:cs="Times New Roman"/>
          <w:sz w:val="20"/>
          <w:szCs w:val="20"/>
        </w:rPr>
        <w:t>.</w:t>
      </w:r>
      <w:r w:rsidR="00B974F1">
        <w:rPr>
          <w:rFonts w:ascii="Times New Roman" w:hAnsi="Times New Roman" w:cs="Times New Roman"/>
          <w:sz w:val="20"/>
          <w:szCs w:val="20"/>
        </w:rPr>
        <w:t xml:space="preserve"> </w:t>
      </w:r>
      <w:r w:rsidR="00E04A39">
        <w:rPr>
          <w:rFonts w:ascii="Times New Roman" w:hAnsi="Times New Roman" w:cs="Times New Roman"/>
          <w:sz w:val="20"/>
          <w:szCs w:val="20"/>
        </w:rPr>
        <w:t>T</w:t>
      </w:r>
      <w:r w:rsidR="00B27E64">
        <w:rPr>
          <w:rFonts w:ascii="Times New Roman" w:hAnsi="Times New Roman" w:cs="Times New Roman"/>
          <w:sz w:val="20"/>
          <w:szCs w:val="20"/>
        </w:rPr>
        <w:t>h</w:t>
      </w:r>
      <w:r w:rsidR="00654EE9">
        <w:rPr>
          <w:rFonts w:ascii="Times New Roman" w:hAnsi="Times New Roman" w:cs="Times New Roman"/>
          <w:sz w:val="20"/>
          <w:szCs w:val="20"/>
        </w:rPr>
        <w:t xml:space="preserve">is </w:t>
      </w:r>
      <w:r w:rsidR="00B021B4">
        <w:rPr>
          <w:rFonts w:ascii="Times New Roman" w:hAnsi="Times New Roman" w:cs="Times New Roman"/>
          <w:sz w:val="20"/>
          <w:szCs w:val="20"/>
        </w:rPr>
        <w:t>shift</w:t>
      </w:r>
      <w:r w:rsidR="0004399C">
        <w:rPr>
          <w:rFonts w:ascii="Times New Roman" w:hAnsi="Times New Roman" w:cs="Times New Roman"/>
          <w:sz w:val="20"/>
          <w:szCs w:val="20"/>
        </w:rPr>
        <w:t xml:space="preserve"> includes carbons 3, 10, </w:t>
      </w:r>
      <w:r w:rsidR="0004399C">
        <w:rPr>
          <w:rFonts w:ascii="Times New Roman" w:hAnsi="Times New Roman" w:cs="Times New Roman"/>
          <w:sz w:val="20"/>
          <w:szCs w:val="20"/>
        </w:rPr>
        <w:t xml:space="preserve">12 and 13. </w:t>
      </w:r>
      <w:r w:rsidR="00654EE9">
        <w:rPr>
          <w:rFonts w:ascii="Times New Roman" w:hAnsi="Times New Roman" w:cs="Times New Roman"/>
          <w:sz w:val="20"/>
          <w:szCs w:val="20"/>
        </w:rPr>
        <w:t>The e</w:t>
      </w:r>
      <w:r w:rsidR="000F587B">
        <w:rPr>
          <w:rFonts w:ascii="Times New Roman" w:hAnsi="Times New Roman" w:cs="Times New Roman"/>
          <w:sz w:val="20"/>
          <w:szCs w:val="20"/>
        </w:rPr>
        <w:t xml:space="preserve">therification </w:t>
      </w:r>
      <w:r w:rsidR="00654EE9">
        <w:rPr>
          <w:rFonts w:ascii="Times New Roman" w:hAnsi="Times New Roman" w:cs="Times New Roman"/>
          <w:sz w:val="20"/>
          <w:szCs w:val="20"/>
        </w:rPr>
        <w:t xml:space="preserve">percentage </w:t>
      </w:r>
      <w:r w:rsidR="00B021B4">
        <w:rPr>
          <w:rFonts w:ascii="Times New Roman" w:hAnsi="Times New Roman" w:cs="Times New Roman"/>
          <w:sz w:val="20"/>
          <w:szCs w:val="20"/>
        </w:rPr>
        <w:t>can be derived from</w:t>
      </w:r>
      <w:r w:rsidR="0004399C">
        <w:rPr>
          <w:rFonts w:ascii="Times New Roman" w:hAnsi="Times New Roman" w:cs="Times New Roman"/>
          <w:sz w:val="20"/>
          <w:szCs w:val="20"/>
        </w:rPr>
        <w:t xml:space="preserve"> C</w:t>
      </w:r>
      <w:r w:rsidR="0004399C">
        <w:rPr>
          <w:rFonts w:ascii="Times New Roman" w:hAnsi="Times New Roman" w:cs="Times New Roman"/>
          <w:sz w:val="20"/>
          <w:szCs w:val="20"/>
          <w:vertAlign w:val="subscript"/>
        </w:rPr>
        <w:t>12</w:t>
      </w:r>
      <w:r w:rsidR="00205EC6">
        <w:rPr>
          <w:rFonts w:ascii="Times New Roman" w:hAnsi="Times New Roman" w:cs="Times New Roman"/>
          <w:sz w:val="20"/>
          <w:szCs w:val="20"/>
        </w:rPr>
        <w:t xml:space="preserve"> which</w:t>
      </w:r>
      <w:r w:rsidR="0004399C">
        <w:rPr>
          <w:rFonts w:ascii="Times New Roman" w:hAnsi="Times New Roman" w:cs="Times New Roman"/>
          <w:sz w:val="20"/>
          <w:szCs w:val="20"/>
        </w:rPr>
        <w:t xml:space="preserve"> also equal</w:t>
      </w:r>
      <w:r w:rsidR="00205EC6">
        <w:rPr>
          <w:rFonts w:ascii="Times New Roman" w:hAnsi="Times New Roman" w:cs="Times New Roman"/>
          <w:sz w:val="20"/>
          <w:szCs w:val="20"/>
        </w:rPr>
        <w:t>s</w:t>
      </w:r>
      <w:r w:rsidR="0004399C">
        <w:rPr>
          <w:rFonts w:ascii="Times New Roman" w:hAnsi="Times New Roman" w:cs="Times New Roman"/>
          <w:sz w:val="20"/>
          <w:szCs w:val="20"/>
        </w:rPr>
        <w:t xml:space="preserve"> to </w:t>
      </w:r>
      <w:r w:rsidR="0004399C" w:rsidRPr="00B021B4">
        <w:rPr>
          <w:rFonts w:ascii="Times New Roman" w:hAnsi="Times New Roman" w:cs="Times New Roman"/>
          <w:sz w:val="20"/>
          <w:szCs w:val="20"/>
        </w:rPr>
        <w:t>C</w:t>
      </w:r>
      <w:r w:rsidR="0004399C" w:rsidRPr="00B021B4">
        <w:rPr>
          <w:rFonts w:ascii="Times New Roman" w:hAnsi="Times New Roman" w:cs="Times New Roman"/>
          <w:sz w:val="20"/>
          <w:szCs w:val="20"/>
          <w:vertAlign w:val="subscript"/>
        </w:rPr>
        <w:t>13</w:t>
      </w:r>
      <w:r w:rsidR="00B021B4" w:rsidRPr="00B021B4">
        <w:rPr>
          <w:rFonts w:ascii="Times New Roman" w:hAnsi="Times New Roman" w:cs="Times New Roman"/>
          <w:sz w:val="20"/>
          <w:szCs w:val="20"/>
        </w:rPr>
        <w:t xml:space="preserve"> and calculated</w:t>
      </w:r>
      <w:r w:rsidR="0004399C" w:rsidRPr="00B021B4">
        <w:rPr>
          <w:rFonts w:ascii="Times New Roman" w:hAnsi="Times New Roman" w:cs="Times New Roman"/>
          <w:sz w:val="20"/>
          <w:szCs w:val="20"/>
        </w:rPr>
        <w:t xml:space="preserve"> as follows:</w:t>
      </w:r>
    </w:p>
    <w:p w14:paraId="7C1B1AAB" w14:textId="4DBB1D5D" w:rsidR="0004399C" w:rsidRPr="000841A1" w:rsidRDefault="0004399C" w:rsidP="0004162D">
      <w:pPr>
        <w:spacing w:line="360" w:lineRule="auto"/>
        <w:jc w:val="both"/>
        <w:rPr>
          <w:rFonts w:ascii="Times New Roman" w:hAnsi="Times New Roman" w:cs="Times New Roman"/>
          <w:sz w:val="20"/>
          <w:szCs w:val="20"/>
        </w:rPr>
      </w:pPr>
      <m:oMath>
        <m:r>
          <w:rPr>
            <w:rFonts w:ascii="Cambria Math" w:hAnsi="Cambria Math" w:cs="Times New Roman"/>
            <w:sz w:val="20"/>
            <w:szCs w:val="20"/>
          </w:rPr>
          <m:t>OH-epoxy reaction concentration∝</m:t>
        </m:r>
        <m:f>
          <m:fPr>
            <m:ctrlPr>
              <w:rPr>
                <w:rFonts w:ascii="Cambria Math" w:hAnsi="Cambria Math" w:cs="Times New Roman"/>
                <w:i/>
                <w:sz w:val="20"/>
                <w:szCs w:val="20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0"/>
                    <w:szCs w:val="20"/>
                  </w:rPr>
                  <m:t>Area</m:t>
                </m:r>
              </m:e>
              <m:sub>
                <m:r>
                  <w:rPr>
                    <w:rFonts w:ascii="Cambria Math" w:hAnsi="Cambria Math" w:cs="Times New Roman"/>
                    <w:sz w:val="20"/>
                    <w:szCs w:val="20"/>
                  </w:rPr>
                  <m:t>69</m:t>
                </m:r>
              </m:sub>
            </m:sSub>
            <m:r>
              <w:rPr>
                <w:rFonts w:ascii="Cambria Math" w:hAnsi="Cambria Math" w:cs="Times New Roman"/>
                <w:sz w:val="20"/>
                <w:szCs w:val="20"/>
              </w:rPr>
              <m:t>-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0"/>
                    <w:szCs w:val="20"/>
                  </w:rPr>
                  <m:t>C</m:t>
                </m:r>
              </m:e>
              <m:sub>
                <m:r>
                  <w:rPr>
                    <w:rFonts w:ascii="Cambria Math" w:hAnsi="Cambria Math" w:cs="Times New Roman"/>
                    <w:sz w:val="20"/>
                    <w:szCs w:val="20"/>
                  </w:rPr>
                  <m:t>3</m:t>
                </m:r>
              </m:sub>
            </m:sSub>
            <m:r>
              <w:rPr>
                <w:rFonts w:ascii="Cambria Math" w:hAnsi="Cambria Math" w:cs="Times New Roman"/>
                <w:sz w:val="20"/>
                <w:szCs w:val="20"/>
              </w:rPr>
              <m:t>-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0"/>
                    <w:szCs w:val="20"/>
                  </w:rPr>
                  <m:t>C</m:t>
                </m:r>
              </m:e>
              <m:sub>
                <m:r>
                  <w:rPr>
                    <w:rFonts w:ascii="Cambria Math" w:hAnsi="Cambria Math" w:cs="Times New Roman"/>
                    <w:sz w:val="20"/>
                    <w:szCs w:val="20"/>
                  </w:rPr>
                  <m:t>10</m:t>
                </m:r>
              </m:sub>
            </m:sSub>
          </m:num>
          <m:den>
            <m:r>
              <w:rPr>
                <w:rFonts w:ascii="Cambria Math" w:hAnsi="Cambria Math" w:cs="Times New Roman"/>
                <w:sz w:val="20"/>
                <w:szCs w:val="20"/>
              </w:rPr>
              <m:t>2</m:t>
            </m:r>
          </m:den>
        </m:f>
      </m:oMath>
      <w:r w:rsidRPr="000841A1">
        <w:rPr>
          <w:rFonts w:ascii="Times New Roman" w:hAnsi="Times New Roman" w:cs="Times New Roman"/>
          <w:sz w:val="20"/>
          <w:szCs w:val="20"/>
        </w:rPr>
        <w:tab/>
      </w:r>
      <w:r w:rsidRPr="000841A1">
        <w:rPr>
          <w:rFonts w:ascii="Times New Roman" w:hAnsi="Times New Roman" w:cs="Times New Roman"/>
          <w:sz w:val="20"/>
          <w:szCs w:val="20"/>
        </w:rPr>
        <w:tab/>
        <w:t>(16)</w:t>
      </w:r>
    </w:p>
    <w:p w14:paraId="36DB0882" w14:textId="1B2A2A87" w:rsidR="0004399C" w:rsidRPr="000841A1" w:rsidRDefault="00B37F7D" w:rsidP="0004162D">
      <w:pPr>
        <w:spacing w:line="360" w:lineRule="auto"/>
        <w:jc w:val="both"/>
        <w:rPr>
          <w:rFonts w:ascii="Times New Roman" w:hAnsi="Times New Roman" w:cs="Times New Roman"/>
          <w:sz w:val="20"/>
          <w:szCs w:val="20"/>
        </w:rPr>
      </w:pPr>
      <m:oMath>
        <m:sSub>
          <m:sSubPr>
            <m:ctrlPr>
              <w:rPr>
                <w:rFonts w:ascii="Cambria Math" w:hAnsi="Cambria Math" w:cs="Times New Roman"/>
                <w:i/>
                <w:sz w:val="20"/>
                <w:szCs w:val="20"/>
              </w:rPr>
            </m:ctrlPr>
          </m:sSubPr>
          <m:e>
            <m:r>
              <w:rPr>
                <w:rFonts w:ascii="Cambria Math" w:hAnsi="Cambria Math" w:cs="Times New Roman"/>
                <w:sz w:val="20"/>
                <w:szCs w:val="20"/>
              </w:rPr>
              <m:t>C</m:t>
            </m:r>
          </m:e>
          <m:sub>
            <m:r>
              <w:rPr>
                <w:rFonts w:ascii="Cambria Math" w:hAnsi="Cambria Math" w:cs="Times New Roman"/>
                <w:sz w:val="20"/>
                <w:szCs w:val="20"/>
              </w:rPr>
              <m:t>3</m:t>
            </m:r>
          </m:sub>
        </m:sSub>
        <m:r>
          <w:rPr>
            <w:rFonts w:ascii="Cambria Math" w:hAnsi="Cambria Math" w:cs="Times New Roman"/>
            <w:sz w:val="20"/>
            <w:szCs w:val="20"/>
          </w:rPr>
          <m:t xml:space="preserve">=Average initial epoxide concentration </m:t>
        </m:r>
      </m:oMath>
      <w:r w:rsidR="0004399C" w:rsidRPr="000841A1">
        <w:rPr>
          <w:rFonts w:ascii="Times New Roman" w:hAnsi="Times New Roman" w:cs="Times New Roman"/>
          <w:sz w:val="20"/>
          <w:szCs w:val="20"/>
        </w:rPr>
        <w:tab/>
      </w:r>
      <w:r w:rsidR="000841A1">
        <w:rPr>
          <w:rFonts w:ascii="Times New Roman" w:hAnsi="Times New Roman" w:cs="Times New Roman"/>
          <w:sz w:val="20"/>
          <w:szCs w:val="20"/>
        </w:rPr>
        <w:tab/>
      </w:r>
      <w:r w:rsidR="000841A1">
        <w:rPr>
          <w:rFonts w:ascii="Times New Roman" w:hAnsi="Times New Roman" w:cs="Times New Roman"/>
          <w:sz w:val="20"/>
          <w:szCs w:val="20"/>
        </w:rPr>
        <w:tab/>
      </w:r>
      <w:r w:rsidR="0004399C" w:rsidRPr="000841A1">
        <w:rPr>
          <w:rFonts w:ascii="Times New Roman" w:hAnsi="Times New Roman" w:cs="Times New Roman"/>
          <w:sz w:val="20"/>
          <w:szCs w:val="20"/>
        </w:rPr>
        <w:t>(17)</w:t>
      </w:r>
    </w:p>
    <w:p w14:paraId="0BE23CC5" w14:textId="21073543" w:rsidR="0004399C" w:rsidRPr="000841A1" w:rsidRDefault="00B37F7D" w:rsidP="0004162D">
      <w:pPr>
        <w:spacing w:line="360" w:lineRule="auto"/>
        <w:jc w:val="both"/>
        <w:rPr>
          <w:rFonts w:ascii="Times New Roman" w:hAnsi="Times New Roman" w:cs="Times New Roman"/>
          <w:sz w:val="20"/>
          <w:szCs w:val="20"/>
        </w:rPr>
      </w:pPr>
      <m:oMath>
        <m:sSub>
          <m:sSubPr>
            <m:ctrlPr>
              <w:rPr>
                <w:rFonts w:ascii="Cambria Math" w:hAnsi="Cambria Math" w:cs="Times New Roman"/>
                <w:i/>
                <w:sz w:val="20"/>
                <w:szCs w:val="20"/>
              </w:rPr>
            </m:ctrlPr>
          </m:sSubPr>
          <m:e>
            <m:r>
              <w:rPr>
                <w:rFonts w:ascii="Cambria Math" w:hAnsi="Cambria Math" w:cs="Times New Roman"/>
                <w:sz w:val="20"/>
                <w:szCs w:val="20"/>
              </w:rPr>
              <m:t>C</m:t>
            </m:r>
          </m:e>
          <m:sub>
            <m:r>
              <w:rPr>
                <w:rFonts w:ascii="Cambria Math" w:hAnsi="Cambria Math" w:cs="Times New Roman"/>
                <w:sz w:val="20"/>
                <w:szCs w:val="20"/>
              </w:rPr>
              <m:t>10</m:t>
            </m:r>
          </m:sub>
        </m:sSub>
        <m:r>
          <w:rPr>
            <w:rFonts w:ascii="Cambria Math" w:hAnsi="Cambria Math" w:cs="Times New Roman"/>
            <w:sz w:val="20"/>
            <w:szCs w:val="20"/>
          </w:rPr>
          <m:t>=</m:t>
        </m:r>
        <m:sSub>
          <m:sSubPr>
            <m:ctrlPr>
              <w:rPr>
                <w:rFonts w:ascii="Cambria Math" w:hAnsi="Cambria Math" w:cs="Times New Roman"/>
                <w:i/>
                <w:sz w:val="20"/>
                <w:szCs w:val="20"/>
              </w:rPr>
            </m:ctrlPr>
          </m:sSubPr>
          <m:e>
            <m:r>
              <w:rPr>
                <w:rFonts w:ascii="Cambria Math" w:hAnsi="Cambria Math" w:cs="Times New Roman"/>
                <w:sz w:val="20"/>
                <w:szCs w:val="20"/>
              </w:rPr>
              <m:t>C</m:t>
            </m:r>
          </m:e>
          <m:sub>
            <m:r>
              <w:rPr>
                <w:rFonts w:ascii="Cambria Math" w:hAnsi="Cambria Math" w:cs="Times New Roman"/>
                <w:sz w:val="20"/>
                <w:szCs w:val="20"/>
              </w:rPr>
              <m:t>11</m:t>
            </m:r>
          </m:sub>
        </m:sSub>
      </m:oMath>
      <w:r w:rsidR="0004399C" w:rsidRPr="000841A1">
        <w:rPr>
          <w:rFonts w:ascii="Times New Roman" w:hAnsi="Times New Roman" w:cs="Times New Roman"/>
          <w:sz w:val="20"/>
          <w:szCs w:val="20"/>
        </w:rPr>
        <w:tab/>
      </w:r>
      <w:r w:rsidR="000841A1">
        <w:rPr>
          <w:rFonts w:ascii="Times New Roman" w:hAnsi="Times New Roman" w:cs="Times New Roman"/>
          <w:sz w:val="20"/>
          <w:szCs w:val="20"/>
        </w:rPr>
        <w:tab/>
      </w:r>
      <w:r w:rsidR="000841A1">
        <w:rPr>
          <w:rFonts w:ascii="Times New Roman" w:hAnsi="Times New Roman" w:cs="Times New Roman"/>
          <w:sz w:val="20"/>
          <w:szCs w:val="20"/>
        </w:rPr>
        <w:tab/>
      </w:r>
      <w:r w:rsidR="000841A1">
        <w:rPr>
          <w:rFonts w:ascii="Times New Roman" w:hAnsi="Times New Roman" w:cs="Times New Roman"/>
          <w:sz w:val="20"/>
          <w:szCs w:val="20"/>
        </w:rPr>
        <w:tab/>
      </w:r>
      <w:r w:rsidR="000841A1">
        <w:rPr>
          <w:rFonts w:ascii="Times New Roman" w:hAnsi="Times New Roman" w:cs="Times New Roman"/>
          <w:sz w:val="20"/>
          <w:szCs w:val="20"/>
        </w:rPr>
        <w:tab/>
      </w:r>
      <w:r w:rsidR="000841A1">
        <w:rPr>
          <w:rFonts w:ascii="Times New Roman" w:hAnsi="Times New Roman" w:cs="Times New Roman"/>
          <w:sz w:val="20"/>
          <w:szCs w:val="20"/>
        </w:rPr>
        <w:tab/>
      </w:r>
      <w:r w:rsidR="000841A1">
        <w:rPr>
          <w:rFonts w:ascii="Times New Roman" w:hAnsi="Times New Roman" w:cs="Times New Roman"/>
          <w:sz w:val="20"/>
          <w:szCs w:val="20"/>
        </w:rPr>
        <w:tab/>
      </w:r>
      <w:r w:rsidR="0004399C" w:rsidRPr="000841A1">
        <w:rPr>
          <w:rFonts w:ascii="Times New Roman" w:hAnsi="Times New Roman" w:cs="Times New Roman"/>
          <w:sz w:val="20"/>
          <w:szCs w:val="20"/>
        </w:rPr>
        <w:t>(18)</w:t>
      </w:r>
    </w:p>
    <w:p w14:paraId="0142075E" w14:textId="2828A638" w:rsidR="0004399C" w:rsidRPr="000841A1" w:rsidRDefault="0004399C" w:rsidP="0004162D">
      <w:pPr>
        <w:spacing w:line="360" w:lineRule="auto"/>
        <w:jc w:val="both"/>
        <w:rPr>
          <w:rFonts w:ascii="Times New Roman" w:hAnsi="Times New Roman" w:cs="Times New Roman"/>
          <w:sz w:val="20"/>
          <w:szCs w:val="20"/>
        </w:rPr>
      </w:pPr>
      <m:oMath>
        <m:r>
          <w:rPr>
            <w:rFonts w:ascii="Cambria Math" w:hAnsi="Cambria Math" w:cs="Times New Roman"/>
            <w:sz w:val="20"/>
            <w:szCs w:val="20"/>
          </w:rPr>
          <m:t>%etherification=</m:t>
        </m:r>
        <m:d>
          <m:dPr>
            <m:ctrlPr>
              <w:rPr>
                <w:rFonts w:ascii="Cambria Math" w:hAnsi="Cambria Math" w:cs="Times New Roman"/>
                <w:i/>
                <w:sz w:val="20"/>
                <w:szCs w:val="20"/>
              </w:rPr>
            </m:ctrlPr>
          </m:dPr>
          <m:e>
            <m:f>
              <m:fPr>
                <m:ctrlPr>
                  <w:rPr>
                    <w:rFonts w:ascii="Cambria Math" w:hAnsi="Cambria Math" w:cs="Times New Roman"/>
                    <w:i/>
                    <w:sz w:val="20"/>
                    <w:szCs w:val="20"/>
                  </w:rPr>
                </m:ctrlPr>
              </m:fPr>
              <m:num>
                <m:r>
                  <w:rPr>
                    <w:rFonts w:ascii="Cambria Math" w:hAnsi="Cambria Math" w:cs="Times New Roman"/>
                    <w:sz w:val="20"/>
                    <w:szCs w:val="20"/>
                  </w:rPr>
                  <m:t>OH-epoxy reaction</m:t>
                </m:r>
              </m:num>
              <m:den>
                <m:r>
                  <w:rPr>
                    <w:rFonts w:ascii="Cambria Math" w:hAnsi="Cambria Math" w:cs="Times New Roman"/>
                    <w:sz w:val="20"/>
                    <w:szCs w:val="20"/>
                  </w:rPr>
                  <m:t>initial epoxide</m:t>
                </m:r>
              </m:den>
            </m:f>
          </m:e>
        </m:d>
        <m:r>
          <w:rPr>
            <w:rFonts w:ascii="Cambria Math" w:hAnsi="Cambria Math" w:cs="Times New Roman"/>
            <w:sz w:val="20"/>
            <w:szCs w:val="20"/>
          </w:rPr>
          <m:t>×100%</m:t>
        </m:r>
      </m:oMath>
      <w:r w:rsidRPr="000841A1">
        <w:rPr>
          <w:rFonts w:ascii="Times New Roman" w:hAnsi="Times New Roman" w:cs="Times New Roman"/>
          <w:sz w:val="20"/>
          <w:szCs w:val="20"/>
        </w:rPr>
        <w:tab/>
      </w:r>
      <w:r w:rsidR="000841A1">
        <w:rPr>
          <w:rFonts w:ascii="Times New Roman" w:hAnsi="Times New Roman" w:cs="Times New Roman"/>
          <w:sz w:val="20"/>
          <w:szCs w:val="20"/>
        </w:rPr>
        <w:tab/>
      </w:r>
      <w:r w:rsidR="000841A1">
        <w:rPr>
          <w:rFonts w:ascii="Times New Roman" w:hAnsi="Times New Roman" w:cs="Times New Roman"/>
          <w:sz w:val="20"/>
          <w:szCs w:val="20"/>
        </w:rPr>
        <w:tab/>
      </w:r>
      <w:r w:rsidRPr="000841A1">
        <w:rPr>
          <w:rFonts w:ascii="Times New Roman" w:hAnsi="Times New Roman" w:cs="Times New Roman"/>
          <w:sz w:val="20"/>
          <w:szCs w:val="20"/>
        </w:rPr>
        <w:t xml:space="preserve">(19) </w:t>
      </w:r>
    </w:p>
    <w:p w14:paraId="5D2164A8" w14:textId="084ABD4A" w:rsidR="0004399C" w:rsidRPr="00DD545A" w:rsidRDefault="00E04A39" w:rsidP="00576EAA">
      <w:pPr>
        <w:spacing w:line="36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4B250C">
        <w:rPr>
          <w:rFonts w:ascii="Times New Roman" w:hAnsi="Times New Roman" w:cs="Times New Roman"/>
          <w:sz w:val="20"/>
          <w:szCs w:val="20"/>
        </w:rPr>
        <w:t xml:space="preserve">Accordingly, </w:t>
      </w:r>
      <w:r w:rsidR="00035580">
        <w:rPr>
          <w:rFonts w:ascii="Times New Roman" w:hAnsi="Times New Roman" w:cs="Times New Roman"/>
          <w:sz w:val="20"/>
          <w:szCs w:val="20"/>
        </w:rPr>
        <w:t>e</w:t>
      </w:r>
      <w:r w:rsidRPr="004B250C">
        <w:rPr>
          <w:rFonts w:ascii="Times New Roman" w:hAnsi="Times New Roman" w:cs="Times New Roman"/>
          <w:sz w:val="20"/>
          <w:szCs w:val="20"/>
        </w:rPr>
        <w:t xml:space="preserve">therification </w:t>
      </w:r>
      <w:r w:rsidR="001C14E0">
        <w:rPr>
          <w:rFonts w:ascii="Times New Roman" w:hAnsi="Times New Roman" w:cs="Times New Roman"/>
          <w:sz w:val="20"/>
          <w:szCs w:val="20"/>
        </w:rPr>
        <w:t>is 68 (27)% which does not contradic</w:t>
      </w:r>
      <w:r w:rsidR="00B91A57">
        <w:rPr>
          <w:rFonts w:ascii="Times New Roman" w:hAnsi="Times New Roman" w:cs="Times New Roman"/>
          <w:sz w:val="20"/>
          <w:szCs w:val="20"/>
        </w:rPr>
        <w:t>t</w:t>
      </w:r>
      <w:r w:rsidR="00832721" w:rsidRPr="004B250C">
        <w:rPr>
          <w:rFonts w:ascii="Times New Roman" w:hAnsi="Times New Roman" w:cs="Times New Roman"/>
          <w:sz w:val="20"/>
          <w:szCs w:val="20"/>
        </w:rPr>
        <w:t xml:space="preserve"> the data in</w:t>
      </w:r>
      <w:r w:rsidR="00B27E64" w:rsidRPr="004B250C">
        <w:rPr>
          <w:rFonts w:ascii="Times New Roman" w:hAnsi="Times New Roman" w:cs="Times New Roman"/>
          <w:sz w:val="20"/>
          <w:szCs w:val="20"/>
        </w:rPr>
        <w:t xml:space="preserve"> Table </w:t>
      </w:r>
      <w:r w:rsidR="00B91A57">
        <w:rPr>
          <w:rFonts w:ascii="Times New Roman" w:hAnsi="Times New Roman" w:cs="Times New Roman"/>
          <w:sz w:val="20"/>
          <w:szCs w:val="20"/>
        </w:rPr>
        <w:t>3</w:t>
      </w:r>
      <w:r w:rsidR="0004399C" w:rsidRPr="004B250C">
        <w:rPr>
          <w:rFonts w:ascii="Times New Roman" w:hAnsi="Times New Roman" w:cs="Times New Roman"/>
          <w:sz w:val="20"/>
          <w:szCs w:val="20"/>
        </w:rPr>
        <w:t xml:space="preserve"> </w:t>
      </w:r>
      <w:r w:rsidR="00832721" w:rsidRPr="004B250C">
        <w:rPr>
          <w:rFonts w:ascii="Times New Roman" w:hAnsi="Times New Roman" w:cs="Times New Roman"/>
          <w:sz w:val="20"/>
          <w:szCs w:val="20"/>
        </w:rPr>
        <w:t>considering</w:t>
      </w:r>
      <w:r w:rsidR="0004399C" w:rsidRPr="004B250C">
        <w:rPr>
          <w:rFonts w:ascii="Times New Roman" w:hAnsi="Times New Roman" w:cs="Times New Roman"/>
          <w:sz w:val="20"/>
          <w:szCs w:val="20"/>
        </w:rPr>
        <w:t xml:space="preserve"> </w:t>
      </w:r>
      <w:r w:rsidR="00DD545A" w:rsidRPr="004B250C">
        <w:rPr>
          <w:rFonts w:ascii="Times New Roman" w:hAnsi="Times New Roman" w:cs="Times New Roman"/>
          <w:sz w:val="20"/>
          <w:szCs w:val="20"/>
        </w:rPr>
        <w:t>uncertaint</w:t>
      </w:r>
      <w:r w:rsidR="00832721" w:rsidRPr="004B250C">
        <w:rPr>
          <w:rFonts w:ascii="Times New Roman" w:hAnsi="Times New Roman" w:cs="Times New Roman"/>
          <w:sz w:val="20"/>
          <w:szCs w:val="20"/>
        </w:rPr>
        <w:t>y</w:t>
      </w:r>
      <w:r w:rsidR="0004399C" w:rsidRPr="004B250C">
        <w:rPr>
          <w:rFonts w:ascii="Times New Roman" w:hAnsi="Times New Roman" w:cs="Times New Roman"/>
          <w:sz w:val="20"/>
          <w:szCs w:val="20"/>
        </w:rPr>
        <w:t>.</w:t>
      </w:r>
      <w:r>
        <w:rPr>
          <w:rFonts w:ascii="Times New Roman" w:hAnsi="Times New Roman" w:cs="Times New Roman"/>
        </w:rPr>
        <w:t xml:space="preserve"> </w:t>
      </w:r>
      <w:r w:rsidR="001C14E0">
        <w:rPr>
          <w:rFonts w:ascii="Times New Roman" w:hAnsi="Times New Roman" w:cs="Times New Roman"/>
        </w:rPr>
        <w:t>Further,</w:t>
      </w:r>
      <w:r w:rsidR="0004399C">
        <w:rPr>
          <w:rFonts w:ascii="Times New Roman" w:hAnsi="Times New Roman" w:cs="Times New Roman"/>
          <w:sz w:val="20"/>
          <w:szCs w:val="20"/>
        </w:rPr>
        <w:t xml:space="preserve"> the</w:t>
      </w:r>
      <w:r w:rsidR="00832721">
        <w:rPr>
          <w:rFonts w:ascii="Times New Roman" w:hAnsi="Times New Roman" w:cs="Times New Roman"/>
          <w:sz w:val="20"/>
          <w:szCs w:val="20"/>
        </w:rPr>
        <w:t xml:space="preserve"> heat</w:t>
      </w:r>
      <w:r w:rsidR="00B27E64">
        <w:rPr>
          <w:rFonts w:ascii="Times New Roman" w:hAnsi="Times New Roman" w:cs="Times New Roman"/>
          <w:sz w:val="20"/>
          <w:szCs w:val="20"/>
        </w:rPr>
        <w:t xml:space="preserve"> of reaction</w:t>
      </w:r>
      <w:r w:rsidR="0004399C">
        <w:rPr>
          <w:rFonts w:ascii="Times New Roman" w:hAnsi="Times New Roman" w:cs="Times New Roman"/>
          <w:sz w:val="20"/>
          <w:szCs w:val="20"/>
        </w:rPr>
        <w:t xml:space="preserve"> </w:t>
      </w:r>
      <w:r w:rsidR="00832721">
        <w:rPr>
          <w:rFonts w:ascii="Times New Roman" w:hAnsi="Times New Roman" w:cs="Times New Roman"/>
          <w:sz w:val="20"/>
          <w:szCs w:val="20"/>
        </w:rPr>
        <w:t xml:space="preserve">approach </w:t>
      </w:r>
      <w:r w:rsidR="0004399C">
        <w:rPr>
          <w:rFonts w:ascii="Times New Roman" w:hAnsi="Times New Roman" w:cs="Times New Roman"/>
          <w:sz w:val="20"/>
          <w:szCs w:val="20"/>
        </w:rPr>
        <w:t>is used to back</w:t>
      </w:r>
      <w:r w:rsidR="00576EAA">
        <w:rPr>
          <w:rFonts w:ascii="Times New Roman" w:hAnsi="Times New Roman" w:cs="Times New Roman"/>
          <w:sz w:val="20"/>
          <w:szCs w:val="20"/>
        </w:rPr>
        <w:t>-</w:t>
      </w:r>
      <w:r w:rsidR="0004399C">
        <w:rPr>
          <w:rFonts w:ascii="Times New Roman" w:hAnsi="Times New Roman" w:cs="Times New Roman"/>
          <w:sz w:val="20"/>
          <w:szCs w:val="20"/>
        </w:rPr>
        <w:t>calculate how much heat would be emitted due to the amine-epoxy reaction and etherification</w:t>
      </w:r>
      <w:r w:rsidR="00576EAA">
        <w:rPr>
          <w:rFonts w:ascii="Times New Roman" w:hAnsi="Times New Roman" w:cs="Times New Roman"/>
          <w:sz w:val="20"/>
          <w:szCs w:val="20"/>
        </w:rPr>
        <w:t>,</w:t>
      </w:r>
      <w:r w:rsidR="0004399C">
        <w:rPr>
          <w:rFonts w:ascii="Times New Roman" w:hAnsi="Times New Roman" w:cs="Times New Roman"/>
          <w:sz w:val="20"/>
          <w:szCs w:val="20"/>
        </w:rPr>
        <w:t xml:space="preserve"> if they occur </w:t>
      </w:r>
      <w:r w:rsidR="00832721">
        <w:rPr>
          <w:rFonts w:ascii="Times New Roman" w:hAnsi="Times New Roman" w:cs="Times New Roman"/>
          <w:sz w:val="20"/>
          <w:szCs w:val="20"/>
        </w:rPr>
        <w:t>according to</w:t>
      </w:r>
      <w:r w:rsidR="0004399C">
        <w:rPr>
          <w:rFonts w:ascii="Times New Roman" w:hAnsi="Times New Roman" w:cs="Times New Roman"/>
          <w:sz w:val="20"/>
          <w:szCs w:val="20"/>
        </w:rPr>
        <w:t xml:space="preserve"> the NMR-c</w:t>
      </w:r>
      <w:r w:rsidR="00B27E64">
        <w:rPr>
          <w:rFonts w:ascii="Times New Roman" w:hAnsi="Times New Roman" w:cs="Times New Roman"/>
          <w:sz w:val="20"/>
          <w:szCs w:val="20"/>
        </w:rPr>
        <w:t xml:space="preserve">alculated </w:t>
      </w:r>
      <w:r w:rsidR="00B27E64">
        <w:rPr>
          <w:rFonts w:ascii="Times New Roman" w:hAnsi="Times New Roman" w:cs="Times New Roman"/>
          <w:sz w:val="20"/>
          <w:szCs w:val="20"/>
        </w:rPr>
        <w:t xml:space="preserve">percentages in Table </w:t>
      </w:r>
      <w:r w:rsidR="00B91A57">
        <w:rPr>
          <w:rFonts w:ascii="Times New Roman" w:hAnsi="Times New Roman" w:cs="Times New Roman"/>
          <w:sz w:val="20"/>
          <w:szCs w:val="20"/>
        </w:rPr>
        <w:t>3</w:t>
      </w:r>
      <w:r w:rsidR="0004399C">
        <w:rPr>
          <w:rFonts w:ascii="Times New Roman" w:hAnsi="Times New Roman" w:cs="Times New Roman"/>
          <w:sz w:val="20"/>
          <w:szCs w:val="20"/>
        </w:rPr>
        <w:t xml:space="preserve">. Table </w:t>
      </w:r>
      <w:r w:rsidR="004300A3">
        <w:rPr>
          <w:rFonts w:ascii="Times New Roman" w:hAnsi="Times New Roman" w:cs="Times New Roman"/>
          <w:sz w:val="20"/>
          <w:szCs w:val="20"/>
        </w:rPr>
        <w:t>4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>
        <w:rPr>
          <w:rFonts w:ascii="Times New Roman" w:hAnsi="Times New Roman" w:cs="Times New Roman"/>
          <w:sz w:val="20"/>
          <w:szCs w:val="20"/>
        </w:rPr>
        <w:lastRenderedPageBreak/>
        <w:t xml:space="preserve">compares the </w:t>
      </w:r>
      <w:r w:rsidR="00832721">
        <w:rPr>
          <w:rFonts w:ascii="Times New Roman" w:hAnsi="Times New Roman" w:cs="Times New Roman"/>
          <w:sz w:val="20"/>
          <w:szCs w:val="20"/>
        </w:rPr>
        <w:t xml:space="preserve">calculated </w:t>
      </w:r>
      <w:r>
        <w:rPr>
          <w:rFonts w:ascii="Times New Roman" w:hAnsi="Times New Roman" w:cs="Times New Roman"/>
          <w:sz w:val="20"/>
          <w:szCs w:val="20"/>
        </w:rPr>
        <w:t>heat</w:t>
      </w:r>
      <w:r w:rsidR="00DD545A">
        <w:rPr>
          <w:rFonts w:ascii="Times New Roman" w:hAnsi="Times New Roman" w:cs="Times New Roman"/>
          <w:sz w:val="20"/>
          <w:szCs w:val="20"/>
        </w:rPr>
        <w:t>s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="00DD545A">
        <w:rPr>
          <w:rFonts w:ascii="Times New Roman" w:hAnsi="Times New Roman" w:cs="Times New Roman"/>
          <w:sz w:val="20"/>
          <w:szCs w:val="20"/>
        </w:rPr>
        <w:t xml:space="preserve">with </w:t>
      </w:r>
      <w:r>
        <w:rPr>
          <w:rFonts w:ascii="Times New Roman" w:hAnsi="Times New Roman" w:cs="Times New Roman"/>
          <w:sz w:val="20"/>
          <w:szCs w:val="20"/>
        </w:rPr>
        <w:t>that measured by DSC</w:t>
      </w:r>
      <w:r w:rsidR="0004399C">
        <w:rPr>
          <w:rFonts w:ascii="Times New Roman" w:hAnsi="Times New Roman" w:cs="Times New Roman"/>
          <w:sz w:val="20"/>
          <w:szCs w:val="20"/>
        </w:rPr>
        <w:t>.</w:t>
      </w:r>
      <w:r w:rsidR="00DD545A">
        <w:rPr>
          <w:rFonts w:ascii="Times New Roman" w:hAnsi="Times New Roman" w:cs="Times New Roman"/>
          <w:sz w:val="20"/>
          <w:szCs w:val="20"/>
        </w:rPr>
        <w:t xml:space="preserve"> The NMR-</w:t>
      </w:r>
      <w:r w:rsidR="001C14E0">
        <w:rPr>
          <w:rFonts w:ascii="Times New Roman" w:hAnsi="Times New Roman" w:cs="Times New Roman"/>
          <w:sz w:val="20"/>
          <w:szCs w:val="20"/>
        </w:rPr>
        <w:t>back-calculated-heat does not contradict the raw heat data</w:t>
      </w:r>
      <w:r w:rsidR="00832721">
        <w:rPr>
          <w:rFonts w:ascii="Times New Roman" w:hAnsi="Times New Roman" w:cs="Times New Roman"/>
          <w:sz w:val="20"/>
          <w:szCs w:val="20"/>
        </w:rPr>
        <w:t xml:space="preserve"> measured with </w:t>
      </w:r>
      <w:r w:rsidR="00DD545A">
        <w:rPr>
          <w:rFonts w:ascii="Times New Roman" w:hAnsi="Times New Roman" w:cs="Times New Roman"/>
          <w:sz w:val="20"/>
          <w:szCs w:val="20"/>
        </w:rPr>
        <w:t xml:space="preserve">DSC. </w:t>
      </w:r>
    </w:p>
    <w:tbl>
      <w:tblPr>
        <w:tblStyle w:val="TableGrid"/>
        <w:tblW w:w="7195" w:type="dxa"/>
        <w:tblCellMar>
          <w:top w:w="144" w:type="dxa"/>
          <w:left w:w="115" w:type="dxa"/>
          <w:right w:w="115" w:type="dxa"/>
        </w:tblCellMar>
        <w:tblLook w:val="04A0" w:firstRow="1" w:lastRow="0" w:firstColumn="1" w:lastColumn="0" w:noHBand="0" w:noVBand="1"/>
      </w:tblPr>
      <w:tblGrid>
        <w:gridCol w:w="1435"/>
        <w:gridCol w:w="2340"/>
        <w:gridCol w:w="1800"/>
        <w:gridCol w:w="1620"/>
      </w:tblGrid>
      <w:tr w:rsidR="0004399C" w14:paraId="02B6AE92" w14:textId="77777777" w:rsidTr="000841A1">
        <w:tc>
          <w:tcPr>
            <w:tcW w:w="7195" w:type="dxa"/>
            <w:gridSpan w:val="4"/>
            <w:vAlign w:val="center"/>
          </w:tcPr>
          <w:p w14:paraId="651F741F" w14:textId="30460AA0" w:rsidR="0004399C" w:rsidRDefault="0004399C" w:rsidP="004300A3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841A1">
              <w:rPr>
                <w:rFonts w:ascii="Times New Roman" w:hAnsi="Times New Roman" w:cs="Times New Roman"/>
                <w:b/>
                <w:sz w:val="24"/>
                <w:szCs w:val="20"/>
              </w:rPr>
              <w:t xml:space="preserve">Table </w:t>
            </w:r>
            <w:r w:rsidR="004300A3">
              <w:rPr>
                <w:rFonts w:ascii="Times New Roman" w:hAnsi="Times New Roman" w:cs="Times New Roman"/>
                <w:b/>
                <w:sz w:val="24"/>
                <w:szCs w:val="20"/>
              </w:rPr>
              <w:t>4</w:t>
            </w:r>
            <w:r w:rsidRPr="000841A1">
              <w:rPr>
                <w:rFonts w:ascii="Times New Roman" w:hAnsi="Times New Roman" w:cs="Times New Roman"/>
                <w:b/>
                <w:sz w:val="24"/>
                <w:szCs w:val="20"/>
              </w:rPr>
              <w:t>: Comparison between heat emitted according to NMR and DSC*</w:t>
            </w:r>
          </w:p>
        </w:tc>
      </w:tr>
      <w:tr w:rsidR="0004399C" w14:paraId="3234C123" w14:textId="77777777" w:rsidTr="000841A1">
        <w:tc>
          <w:tcPr>
            <w:tcW w:w="5575" w:type="dxa"/>
            <w:gridSpan w:val="3"/>
            <w:vAlign w:val="center"/>
          </w:tcPr>
          <w:p w14:paraId="3553BA55" w14:textId="77777777" w:rsidR="0004399C" w:rsidRPr="000841A1" w:rsidRDefault="0004399C" w:rsidP="000841A1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0841A1">
              <w:rPr>
                <w:rFonts w:ascii="Times New Roman" w:hAnsi="Times New Roman" w:cs="Times New Roman"/>
                <w:b/>
                <w:sz w:val="20"/>
                <w:szCs w:val="20"/>
              </w:rPr>
              <w:t>NMR</w:t>
            </w:r>
          </w:p>
        </w:tc>
        <w:tc>
          <w:tcPr>
            <w:tcW w:w="1620" w:type="dxa"/>
            <w:vAlign w:val="center"/>
          </w:tcPr>
          <w:p w14:paraId="6820178F" w14:textId="77777777" w:rsidR="0004399C" w:rsidRPr="000841A1" w:rsidRDefault="0004399C" w:rsidP="000841A1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0841A1">
              <w:rPr>
                <w:rFonts w:ascii="Times New Roman" w:hAnsi="Times New Roman" w:cs="Times New Roman"/>
                <w:b/>
                <w:sz w:val="20"/>
                <w:szCs w:val="20"/>
              </w:rPr>
              <w:t>DSC</w:t>
            </w:r>
          </w:p>
        </w:tc>
      </w:tr>
      <w:tr w:rsidR="0004399C" w14:paraId="78B9BAFD" w14:textId="77777777" w:rsidTr="000841A1">
        <w:tc>
          <w:tcPr>
            <w:tcW w:w="1435" w:type="dxa"/>
            <w:vAlign w:val="center"/>
          </w:tcPr>
          <w:p w14:paraId="2CE21CAE" w14:textId="77777777" w:rsidR="0004399C" w:rsidRDefault="0004399C" w:rsidP="000841A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35877">
              <w:rPr>
                <w:rFonts w:ascii="Times New Roman" w:hAnsi="Times New Roman" w:cs="Times New Roman"/>
                <w:sz w:val="20"/>
                <w:szCs w:val="20"/>
              </w:rPr>
              <w:t>Heat emitted from amine (J/g sample)</w:t>
            </w:r>
          </w:p>
        </w:tc>
        <w:tc>
          <w:tcPr>
            <w:tcW w:w="2340" w:type="dxa"/>
            <w:vAlign w:val="center"/>
          </w:tcPr>
          <w:p w14:paraId="79730531" w14:textId="77777777" w:rsidR="0004399C" w:rsidRPr="00835877" w:rsidRDefault="0004399C" w:rsidP="000841A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35877">
              <w:rPr>
                <w:rFonts w:ascii="Times New Roman" w:hAnsi="Times New Roman" w:cs="Times New Roman"/>
                <w:sz w:val="20"/>
                <w:szCs w:val="20"/>
              </w:rPr>
              <w:t>Heat emitted from etherification (J/g sample)</w:t>
            </w:r>
          </w:p>
        </w:tc>
        <w:tc>
          <w:tcPr>
            <w:tcW w:w="1800" w:type="dxa"/>
            <w:vAlign w:val="center"/>
          </w:tcPr>
          <w:p w14:paraId="4C9B1BAA" w14:textId="77777777" w:rsidR="0004399C" w:rsidRPr="00835877" w:rsidRDefault="0004399C" w:rsidP="000841A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35877">
              <w:rPr>
                <w:rFonts w:ascii="Times New Roman" w:hAnsi="Times New Roman" w:cs="Times New Roman"/>
                <w:sz w:val="20"/>
                <w:szCs w:val="20"/>
              </w:rPr>
              <w:t>Total heat emitted (J/g sample)</w:t>
            </w:r>
          </w:p>
        </w:tc>
        <w:tc>
          <w:tcPr>
            <w:tcW w:w="1620" w:type="dxa"/>
            <w:vAlign w:val="center"/>
          </w:tcPr>
          <w:p w14:paraId="75813421" w14:textId="77777777" w:rsidR="0004399C" w:rsidRPr="00835877" w:rsidRDefault="0004399C" w:rsidP="000841A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35877">
              <w:rPr>
                <w:rFonts w:ascii="Times New Roman" w:hAnsi="Times New Roman" w:cs="Times New Roman"/>
                <w:sz w:val="20"/>
                <w:szCs w:val="20"/>
              </w:rPr>
              <w:t>Average Heat (J/g sample)</w:t>
            </w:r>
          </w:p>
        </w:tc>
      </w:tr>
      <w:tr w:rsidR="0004399C" w14:paraId="7B4CAD88" w14:textId="77777777" w:rsidTr="000841A1">
        <w:tc>
          <w:tcPr>
            <w:tcW w:w="1435" w:type="dxa"/>
            <w:vAlign w:val="center"/>
          </w:tcPr>
          <w:p w14:paraId="0847766C" w14:textId="77777777" w:rsidR="0004399C" w:rsidRDefault="0004399C" w:rsidP="000841A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91 (109)</w:t>
            </w:r>
          </w:p>
        </w:tc>
        <w:tc>
          <w:tcPr>
            <w:tcW w:w="2340" w:type="dxa"/>
            <w:vAlign w:val="center"/>
          </w:tcPr>
          <w:p w14:paraId="3896C01D" w14:textId="77777777" w:rsidR="0004399C" w:rsidRDefault="0004399C" w:rsidP="000841A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90 (84)</w:t>
            </w:r>
          </w:p>
        </w:tc>
        <w:tc>
          <w:tcPr>
            <w:tcW w:w="1800" w:type="dxa"/>
            <w:vAlign w:val="center"/>
          </w:tcPr>
          <w:p w14:paraId="0A54D8D4" w14:textId="77777777" w:rsidR="0004399C" w:rsidRDefault="0004399C" w:rsidP="000841A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81 (138)</w:t>
            </w:r>
          </w:p>
        </w:tc>
        <w:tc>
          <w:tcPr>
            <w:tcW w:w="1620" w:type="dxa"/>
            <w:vAlign w:val="center"/>
          </w:tcPr>
          <w:p w14:paraId="740EEAA5" w14:textId="77777777" w:rsidR="0004399C" w:rsidRDefault="0004399C" w:rsidP="000841A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73 (59)</w:t>
            </w:r>
          </w:p>
        </w:tc>
      </w:tr>
    </w:tbl>
    <w:p w14:paraId="47AA2255" w14:textId="77777777" w:rsidR="0004399C" w:rsidRDefault="0004399C" w:rsidP="0004162D">
      <w:pPr>
        <w:spacing w:after="0" w:line="360" w:lineRule="auto"/>
        <w:rPr>
          <w:rFonts w:ascii="Times New Roman" w:hAnsi="Times New Roman" w:cs="Times New Roman"/>
          <w:sz w:val="20"/>
          <w:szCs w:val="20"/>
        </w:rPr>
      </w:pPr>
      <w:r w:rsidRPr="00DE7AA8">
        <w:rPr>
          <w:rFonts w:ascii="Times New Roman" w:hAnsi="Times New Roman" w:cs="Times New Roman"/>
          <w:sz w:val="20"/>
          <w:szCs w:val="20"/>
        </w:rPr>
        <w:t>*Values inside round brackets are standard deviations</w:t>
      </w:r>
    </w:p>
    <w:p w14:paraId="64F3EE51" w14:textId="77777777" w:rsidR="0099089E" w:rsidRPr="004A4D9E" w:rsidRDefault="0099089E" w:rsidP="0004162D">
      <w:pPr>
        <w:pStyle w:val="Heading1"/>
        <w:spacing w:line="360" w:lineRule="auto"/>
        <w:rPr>
          <w:rFonts w:ascii="Times New Roman" w:hAnsi="Times New Roman"/>
          <w:color w:val="auto"/>
          <w:sz w:val="20"/>
          <w:szCs w:val="20"/>
        </w:rPr>
      </w:pPr>
      <w:r w:rsidRPr="004A4D9E">
        <w:rPr>
          <w:rFonts w:ascii="Times New Roman" w:hAnsi="Times New Roman"/>
          <w:color w:val="auto"/>
          <w:sz w:val="20"/>
          <w:szCs w:val="20"/>
        </w:rPr>
        <w:t>4. Conclusion</w:t>
      </w:r>
      <w:r w:rsidRPr="004A4D9E">
        <w:rPr>
          <w:rFonts w:ascii="Times New Roman" w:hAnsi="Times New Roman"/>
          <w:color w:val="auto"/>
          <w:sz w:val="20"/>
          <w:szCs w:val="20"/>
        </w:rPr>
        <w:tab/>
      </w:r>
      <w:r w:rsidRPr="004A4D9E">
        <w:rPr>
          <w:rFonts w:ascii="Times New Roman" w:hAnsi="Times New Roman"/>
          <w:color w:val="auto"/>
          <w:sz w:val="20"/>
          <w:szCs w:val="20"/>
        </w:rPr>
        <w:tab/>
      </w:r>
    </w:p>
    <w:p w14:paraId="7D0A98A7" w14:textId="1EBD6681" w:rsidR="00A81642" w:rsidRDefault="00315A0B" w:rsidP="00F83155">
      <w:pPr>
        <w:spacing w:line="360" w:lineRule="auto"/>
        <w:jc w:val="both"/>
        <w:rPr>
          <w:rFonts w:ascii="Times New Roman" w:hAnsi="Times New Roman" w:cs="Times New Roman"/>
          <w:bCs/>
          <w:sz w:val="20"/>
          <w:szCs w:val="20"/>
          <w:lang w:bidi="en-US"/>
        </w:rPr>
      </w:pPr>
      <w:r w:rsidRPr="00B27E64">
        <w:rPr>
          <w:rFonts w:ascii="Times New Roman" w:hAnsi="Times New Roman" w:cs="Times New Roman"/>
          <w:bCs/>
          <w:sz w:val="20"/>
          <w:szCs w:val="20"/>
          <w:lang w:bidi="en-US"/>
        </w:rPr>
        <w:t>Several</w:t>
      </w:r>
      <w:r w:rsidR="00DC0015" w:rsidRPr="00B27E64">
        <w:rPr>
          <w:rFonts w:ascii="Times New Roman" w:hAnsi="Times New Roman" w:cs="Times New Roman"/>
          <w:bCs/>
          <w:sz w:val="20"/>
          <w:szCs w:val="20"/>
          <w:lang w:bidi="en-US"/>
        </w:rPr>
        <w:t xml:space="preserve"> </w:t>
      </w:r>
      <w:r w:rsidR="00537499" w:rsidRPr="00B27E64">
        <w:rPr>
          <w:rFonts w:ascii="Times New Roman" w:hAnsi="Times New Roman" w:cs="Times New Roman"/>
          <w:bCs/>
          <w:sz w:val="20"/>
          <w:szCs w:val="20"/>
          <w:lang w:bidi="en-US"/>
        </w:rPr>
        <w:t>challenges</w:t>
      </w:r>
      <w:r w:rsidR="001E0F6D" w:rsidRPr="00B27E64">
        <w:rPr>
          <w:rFonts w:ascii="Times New Roman" w:hAnsi="Times New Roman" w:cs="Times New Roman"/>
          <w:bCs/>
          <w:sz w:val="20"/>
          <w:szCs w:val="20"/>
          <w:lang w:bidi="en-US"/>
        </w:rPr>
        <w:t xml:space="preserve"> of studying </w:t>
      </w:r>
      <w:r w:rsidR="004B250C">
        <w:rPr>
          <w:rFonts w:ascii="Times New Roman" w:hAnsi="Times New Roman" w:cs="Times New Roman"/>
          <w:bCs/>
          <w:sz w:val="20"/>
          <w:szCs w:val="20"/>
          <w:lang w:bidi="en-US"/>
        </w:rPr>
        <w:t xml:space="preserve">the </w:t>
      </w:r>
      <w:r w:rsidR="001E0F6D" w:rsidRPr="00B27E64">
        <w:rPr>
          <w:rFonts w:ascii="Times New Roman" w:hAnsi="Times New Roman" w:cs="Times New Roman"/>
          <w:bCs/>
          <w:sz w:val="20"/>
          <w:szCs w:val="20"/>
          <w:lang w:bidi="en-US"/>
        </w:rPr>
        <w:t xml:space="preserve">effects of monomer geometry </w:t>
      </w:r>
      <w:r w:rsidR="004B250C">
        <w:rPr>
          <w:rFonts w:ascii="Times New Roman" w:hAnsi="Times New Roman" w:cs="Times New Roman"/>
          <w:bCs/>
          <w:sz w:val="20"/>
          <w:szCs w:val="20"/>
          <w:lang w:bidi="en-US"/>
        </w:rPr>
        <w:t xml:space="preserve">on thermosetting </w:t>
      </w:r>
      <w:r w:rsidR="001E0F6D" w:rsidRPr="00B27E64">
        <w:rPr>
          <w:rFonts w:ascii="Times New Roman" w:hAnsi="Times New Roman" w:cs="Times New Roman"/>
          <w:bCs/>
          <w:sz w:val="20"/>
          <w:szCs w:val="20"/>
          <w:lang w:bidi="en-US"/>
        </w:rPr>
        <w:t xml:space="preserve">experimentally </w:t>
      </w:r>
      <w:r w:rsidR="00B21249" w:rsidRPr="00B27E64">
        <w:rPr>
          <w:rFonts w:ascii="Times New Roman" w:hAnsi="Times New Roman" w:cs="Times New Roman"/>
          <w:bCs/>
          <w:sz w:val="20"/>
          <w:szCs w:val="20"/>
          <w:lang w:bidi="en-US"/>
        </w:rPr>
        <w:t xml:space="preserve">are </w:t>
      </w:r>
      <w:r w:rsidR="00537499" w:rsidRPr="00B27E64">
        <w:rPr>
          <w:rFonts w:ascii="Times New Roman" w:hAnsi="Times New Roman" w:cs="Times New Roman"/>
          <w:bCs/>
          <w:sz w:val="20"/>
          <w:szCs w:val="20"/>
          <w:lang w:bidi="en-US"/>
        </w:rPr>
        <w:t>addressed</w:t>
      </w:r>
      <w:r w:rsidR="001E0F6D" w:rsidRPr="00B27E64">
        <w:rPr>
          <w:rFonts w:ascii="Times New Roman" w:hAnsi="Times New Roman" w:cs="Times New Roman"/>
          <w:bCs/>
          <w:sz w:val="20"/>
          <w:szCs w:val="20"/>
          <w:lang w:bidi="en-US"/>
        </w:rPr>
        <w:t xml:space="preserve"> </w:t>
      </w:r>
      <w:r w:rsidR="00DD545A">
        <w:rPr>
          <w:rFonts w:ascii="Times New Roman" w:hAnsi="Times New Roman" w:cs="Times New Roman"/>
          <w:bCs/>
          <w:sz w:val="20"/>
          <w:szCs w:val="20"/>
          <w:lang w:bidi="en-US"/>
        </w:rPr>
        <w:t>here</w:t>
      </w:r>
      <w:r w:rsidR="001E0F6D" w:rsidRPr="00B27E64">
        <w:rPr>
          <w:rFonts w:ascii="Times New Roman" w:hAnsi="Times New Roman" w:cs="Times New Roman"/>
          <w:bCs/>
          <w:sz w:val="20"/>
          <w:szCs w:val="20"/>
          <w:lang w:bidi="en-US"/>
        </w:rPr>
        <w:t xml:space="preserve">. </w:t>
      </w:r>
      <w:r w:rsidR="00537499" w:rsidRPr="00320AF6">
        <w:rPr>
          <w:rFonts w:ascii="Times New Roman" w:hAnsi="Times New Roman" w:cs="Times New Roman"/>
          <w:bCs/>
          <w:sz w:val="20"/>
          <w:szCs w:val="20"/>
          <w:lang w:bidi="en-US"/>
        </w:rPr>
        <w:t>The complexity of the system i</w:t>
      </w:r>
      <w:r w:rsidR="001E0F6D" w:rsidRPr="00320AF6">
        <w:rPr>
          <w:rFonts w:ascii="Times New Roman" w:hAnsi="Times New Roman" w:cs="Times New Roman"/>
          <w:bCs/>
          <w:sz w:val="20"/>
          <w:szCs w:val="20"/>
          <w:lang w:bidi="en-US"/>
        </w:rPr>
        <w:t xml:space="preserve">s </w:t>
      </w:r>
      <w:r w:rsidR="00537499" w:rsidRPr="00320AF6">
        <w:rPr>
          <w:rFonts w:ascii="Times New Roman" w:hAnsi="Times New Roman" w:cs="Times New Roman"/>
          <w:bCs/>
          <w:sz w:val="20"/>
          <w:szCs w:val="20"/>
          <w:lang w:bidi="en-US"/>
        </w:rPr>
        <w:t>simplified</w:t>
      </w:r>
      <w:r w:rsidR="001E0F6D" w:rsidRPr="00320AF6">
        <w:rPr>
          <w:rFonts w:ascii="Times New Roman" w:hAnsi="Times New Roman" w:cs="Times New Roman"/>
          <w:bCs/>
          <w:sz w:val="20"/>
          <w:szCs w:val="20"/>
          <w:lang w:bidi="en-US"/>
        </w:rPr>
        <w:t xml:space="preserve"> by separating</w:t>
      </w:r>
      <w:r w:rsidR="004B250C" w:rsidRPr="00320AF6">
        <w:rPr>
          <w:rFonts w:ascii="Times New Roman" w:hAnsi="Times New Roman" w:cs="Times New Roman"/>
          <w:bCs/>
          <w:sz w:val="20"/>
          <w:szCs w:val="20"/>
          <w:lang w:bidi="en-US"/>
        </w:rPr>
        <w:t xml:space="preserve"> the geometric or topological</w:t>
      </w:r>
      <w:r w:rsidR="001E0F6D" w:rsidRPr="00320AF6">
        <w:rPr>
          <w:rFonts w:ascii="Times New Roman" w:hAnsi="Times New Roman" w:cs="Times New Roman"/>
          <w:bCs/>
          <w:sz w:val="20"/>
          <w:szCs w:val="20"/>
          <w:lang w:bidi="en-US"/>
        </w:rPr>
        <w:t xml:space="preserve"> factors</w:t>
      </w:r>
      <w:r w:rsidR="00FB22FF" w:rsidRPr="00320AF6">
        <w:rPr>
          <w:rFonts w:ascii="Times New Roman" w:hAnsi="Times New Roman" w:cs="Times New Roman"/>
          <w:bCs/>
          <w:sz w:val="20"/>
          <w:szCs w:val="20"/>
          <w:lang w:bidi="en-US"/>
        </w:rPr>
        <w:t xml:space="preserve"> from the </w:t>
      </w:r>
      <w:r w:rsidR="004B250C" w:rsidRPr="00320AF6">
        <w:rPr>
          <w:rFonts w:ascii="Times New Roman" w:hAnsi="Times New Roman" w:cs="Times New Roman"/>
          <w:bCs/>
          <w:sz w:val="20"/>
          <w:szCs w:val="20"/>
          <w:lang w:bidi="en-US"/>
        </w:rPr>
        <w:t xml:space="preserve">other effects </w:t>
      </w:r>
      <w:r w:rsidR="00A3266A" w:rsidRPr="00320AF6">
        <w:rPr>
          <w:rFonts w:ascii="Times New Roman" w:hAnsi="Times New Roman" w:cs="Times New Roman"/>
          <w:bCs/>
          <w:sz w:val="20"/>
          <w:szCs w:val="20"/>
          <w:lang w:bidi="en-US"/>
        </w:rPr>
        <w:t>using a two-step experiment: curing and post curing.</w:t>
      </w:r>
      <w:r w:rsidR="004B250C">
        <w:rPr>
          <w:rFonts w:ascii="Times New Roman" w:hAnsi="Times New Roman" w:cs="Times New Roman"/>
          <w:bCs/>
          <w:sz w:val="20"/>
          <w:szCs w:val="20"/>
          <w:lang w:bidi="en-US"/>
        </w:rPr>
        <w:t xml:space="preserve"> Steric hindrance, nucle</w:t>
      </w:r>
      <w:r w:rsidR="004427E8">
        <w:rPr>
          <w:rFonts w:ascii="Times New Roman" w:hAnsi="Times New Roman" w:cs="Times New Roman"/>
          <w:bCs/>
          <w:sz w:val="20"/>
          <w:szCs w:val="20"/>
          <w:lang w:bidi="en-US"/>
        </w:rPr>
        <w:t>o</w:t>
      </w:r>
      <w:r w:rsidR="004B250C">
        <w:rPr>
          <w:rFonts w:ascii="Times New Roman" w:hAnsi="Times New Roman" w:cs="Times New Roman"/>
          <w:bCs/>
          <w:sz w:val="20"/>
          <w:szCs w:val="20"/>
          <w:lang w:bidi="en-US"/>
        </w:rPr>
        <w:t>philicty and solvent effects</w:t>
      </w:r>
      <w:r w:rsidR="00A3266A">
        <w:rPr>
          <w:rFonts w:ascii="Times New Roman" w:hAnsi="Times New Roman" w:cs="Times New Roman"/>
          <w:bCs/>
          <w:sz w:val="20"/>
          <w:szCs w:val="20"/>
          <w:lang w:bidi="en-US"/>
        </w:rPr>
        <w:t xml:space="preserve"> affect the curing rate </w:t>
      </w:r>
      <w:r w:rsidR="00062CBD">
        <w:rPr>
          <w:rFonts w:ascii="Times New Roman" w:hAnsi="Times New Roman" w:cs="Times New Roman"/>
          <w:bCs/>
          <w:sz w:val="20"/>
          <w:szCs w:val="20"/>
          <w:lang w:bidi="en-US"/>
        </w:rPr>
        <w:t>much more significantly than</w:t>
      </w:r>
      <w:r w:rsidR="00A3266A">
        <w:rPr>
          <w:rFonts w:ascii="Times New Roman" w:hAnsi="Times New Roman" w:cs="Times New Roman"/>
          <w:bCs/>
          <w:sz w:val="20"/>
          <w:szCs w:val="20"/>
          <w:lang w:bidi="en-US"/>
        </w:rPr>
        <w:t xml:space="preserve"> </w:t>
      </w:r>
      <w:r w:rsidR="00A3266A" w:rsidRPr="00A3266A">
        <w:rPr>
          <w:rFonts w:ascii="Times New Roman" w:hAnsi="Times New Roman" w:cs="Times New Roman"/>
          <w:bCs/>
          <w:sz w:val="20"/>
          <w:szCs w:val="20"/>
          <w:lang w:bidi="en-US"/>
        </w:rPr>
        <w:t>T</w:t>
      </w:r>
      <w:r w:rsidR="00A3266A" w:rsidRPr="00A3266A">
        <w:rPr>
          <w:rFonts w:ascii="Times New Roman" w:hAnsi="Times New Roman" w:cs="Times New Roman"/>
          <w:bCs/>
          <w:sz w:val="20"/>
          <w:szCs w:val="20"/>
          <w:vertAlign w:val="subscript"/>
          <w:lang w:bidi="en-US"/>
        </w:rPr>
        <w:t>g</w:t>
      </w:r>
      <w:r w:rsidR="00062CBD">
        <w:rPr>
          <w:rFonts w:ascii="Times New Roman" w:hAnsi="Times New Roman" w:cs="Times New Roman"/>
          <w:bCs/>
          <w:sz w:val="20"/>
          <w:szCs w:val="20"/>
          <w:lang w:bidi="en-US"/>
        </w:rPr>
        <w:t xml:space="preserve"> and</w:t>
      </w:r>
      <w:r w:rsidR="00A3266A">
        <w:rPr>
          <w:rFonts w:ascii="Times New Roman" w:hAnsi="Times New Roman" w:cs="Times New Roman"/>
          <w:bCs/>
          <w:sz w:val="20"/>
          <w:szCs w:val="20"/>
          <w:lang w:bidi="en-US"/>
        </w:rPr>
        <w:t xml:space="preserve"> the percent of cure after the first step. They are assumed to have the same effect</w:t>
      </w:r>
      <w:r w:rsidR="00062CBD">
        <w:rPr>
          <w:rFonts w:ascii="Times New Roman" w:hAnsi="Times New Roman" w:cs="Times New Roman"/>
          <w:bCs/>
          <w:sz w:val="20"/>
          <w:szCs w:val="20"/>
          <w:lang w:bidi="en-US"/>
        </w:rPr>
        <w:t>s</w:t>
      </w:r>
      <w:r w:rsidR="00A3266A">
        <w:rPr>
          <w:rFonts w:ascii="Times New Roman" w:hAnsi="Times New Roman" w:cs="Times New Roman"/>
          <w:bCs/>
          <w:sz w:val="20"/>
          <w:szCs w:val="20"/>
          <w:lang w:bidi="en-US"/>
        </w:rPr>
        <w:t xml:space="preserve"> during post curing</w:t>
      </w:r>
      <w:r w:rsidR="00A3266A" w:rsidRPr="00B27E64">
        <w:rPr>
          <w:rFonts w:ascii="Times New Roman" w:hAnsi="Times New Roman" w:cs="Times New Roman"/>
          <w:bCs/>
          <w:sz w:val="20"/>
          <w:szCs w:val="20"/>
          <w:lang w:bidi="en-US"/>
        </w:rPr>
        <w:t xml:space="preserve">. </w:t>
      </w:r>
      <w:r w:rsidR="00A3266A">
        <w:rPr>
          <w:rFonts w:ascii="Times New Roman" w:hAnsi="Times New Roman" w:cs="Times New Roman"/>
          <w:bCs/>
          <w:sz w:val="20"/>
          <w:szCs w:val="20"/>
          <w:lang w:bidi="en-US"/>
        </w:rPr>
        <w:t xml:space="preserve">Geometric effects are only expected to be measurable </w:t>
      </w:r>
      <w:r w:rsidR="00062CBD">
        <w:rPr>
          <w:rFonts w:ascii="Times New Roman" w:hAnsi="Times New Roman" w:cs="Times New Roman"/>
          <w:bCs/>
          <w:sz w:val="20"/>
          <w:szCs w:val="20"/>
          <w:lang w:bidi="en-US"/>
        </w:rPr>
        <w:t xml:space="preserve">close to the topological limit </w:t>
      </w:r>
      <w:r w:rsidR="004B250C">
        <w:rPr>
          <w:rFonts w:ascii="Times New Roman" w:hAnsi="Times New Roman" w:cs="Times New Roman"/>
          <w:bCs/>
          <w:sz w:val="20"/>
          <w:szCs w:val="20"/>
          <w:lang w:bidi="en-US"/>
        </w:rPr>
        <w:t>during</w:t>
      </w:r>
      <w:r w:rsidR="00A3266A">
        <w:rPr>
          <w:rFonts w:ascii="Times New Roman" w:hAnsi="Times New Roman" w:cs="Times New Roman"/>
          <w:bCs/>
          <w:sz w:val="20"/>
          <w:szCs w:val="20"/>
          <w:lang w:bidi="en-US"/>
        </w:rPr>
        <w:t xml:space="preserve"> post curing. </w:t>
      </w:r>
      <w:r w:rsidR="004B250C">
        <w:rPr>
          <w:rFonts w:ascii="Times New Roman" w:hAnsi="Times New Roman" w:cs="Times New Roman"/>
          <w:bCs/>
          <w:sz w:val="20"/>
          <w:szCs w:val="20"/>
          <w:lang w:bidi="en-US"/>
        </w:rPr>
        <w:t>A</w:t>
      </w:r>
      <w:r w:rsidR="008D79D4" w:rsidRPr="00B27E64">
        <w:rPr>
          <w:rFonts w:ascii="Times New Roman" w:hAnsi="Times New Roman" w:cs="Times New Roman"/>
          <w:bCs/>
          <w:sz w:val="20"/>
          <w:szCs w:val="20"/>
          <w:lang w:bidi="en-US"/>
        </w:rPr>
        <w:t xml:space="preserve"> </w:t>
      </w:r>
      <w:r w:rsidR="00FB22FF" w:rsidRPr="00B27E64">
        <w:rPr>
          <w:rFonts w:ascii="Times New Roman" w:hAnsi="Times New Roman" w:cs="Times New Roman"/>
          <w:bCs/>
          <w:sz w:val="20"/>
          <w:szCs w:val="20"/>
          <w:lang w:bidi="en-US"/>
        </w:rPr>
        <w:t xml:space="preserve">WLF </w:t>
      </w:r>
      <w:r w:rsidR="004B250C">
        <w:rPr>
          <w:rFonts w:ascii="Times New Roman" w:hAnsi="Times New Roman" w:cs="Times New Roman"/>
          <w:bCs/>
          <w:sz w:val="20"/>
          <w:szCs w:val="20"/>
          <w:lang w:bidi="en-US"/>
        </w:rPr>
        <w:t>approach</w:t>
      </w:r>
      <w:r w:rsidR="00FB22FF" w:rsidRPr="00B27E64">
        <w:rPr>
          <w:rFonts w:ascii="Times New Roman" w:hAnsi="Times New Roman" w:cs="Times New Roman"/>
          <w:bCs/>
          <w:sz w:val="20"/>
          <w:szCs w:val="20"/>
          <w:lang w:bidi="en-US"/>
        </w:rPr>
        <w:t xml:space="preserve"> </w:t>
      </w:r>
      <w:r w:rsidR="00DD545A">
        <w:rPr>
          <w:rFonts w:ascii="Times New Roman" w:hAnsi="Times New Roman" w:cs="Times New Roman"/>
          <w:bCs/>
          <w:sz w:val="20"/>
          <w:szCs w:val="20"/>
          <w:lang w:bidi="en-US"/>
        </w:rPr>
        <w:t>is</w:t>
      </w:r>
      <w:r w:rsidR="00FB22FF" w:rsidRPr="00B27E64">
        <w:rPr>
          <w:rFonts w:ascii="Times New Roman" w:hAnsi="Times New Roman" w:cs="Times New Roman"/>
          <w:bCs/>
          <w:sz w:val="20"/>
          <w:szCs w:val="20"/>
          <w:lang w:bidi="en-US"/>
        </w:rPr>
        <w:t xml:space="preserve"> used to keep initial mobility effects </w:t>
      </w:r>
      <w:r w:rsidR="00062CBD">
        <w:rPr>
          <w:rFonts w:ascii="Times New Roman" w:hAnsi="Times New Roman" w:cs="Times New Roman"/>
          <w:bCs/>
          <w:sz w:val="20"/>
          <w:szCs w:val="20"/>
          <w:lang w:bidi="en-US"/>
        </w:rPr>
        <w:t>similar</w:t>
      </w:r>
      <w:r w:rsidR="00FB22FF" w:rsidRPr="00B27E64">
        <w:rPr>
          <w:rFonts w:ascii="Times New Roman" w:hAnsi="Times New Roman" w:cs="Times New Roman"/>
          <w:bCs/>
          <w:sz w:val="20"/>
          <w:szCs w:val="20"/>
          <w:lang w:bidi="en-US"/>
        </w:rPr>
        <w:t xml:space="preserve"> in </w:t>
      </w:r>
      <w:r w:rsidR="00DD545A">
        <w:rPr>
          <w:rFonts w:ascii="Times New Roman" w:hAnsi="Times New Roman" w:cs="Times New Roman"/>
          <w:bCs/>
          <w:sz w:val="20"/>
          <w:szCs w:val="20"/>
          <w:lang w:bidi="en-US"/>
        </w:rPr>
        <w:t>all</w:t>
      </w:r>
      <w:r w:rsidR="00FB22FF" w:rsidRPr="00B27E64">
        <w:rPr>
          <w:rFonts w:ascii="Times New Roman" w:hAnsi="Times New Roman" w:cs="Times New Roman"/>
          <w:bCs/>
          <w:sz w:val="20"/>
          <w:szCs w:val="20"/>
          <w:lang w:bidi="en-US"/>
        </w:rPr>
        <w:t xml:space="preserve"> systems during post curing.</w:t>
      </w:r>
      <w:r w:rsidR="00B27E64" w:rsidRPr="00B27E64">
        <w:rPr>
          <w:rFonts w:ascii="Times New Roman" w:hAnsi="Times New Roman" w:cs="Times New Roman"/>
          <w:bCs/>
          <w:sz w:val="20"/>
          <w:szCs w:val="20"/>
          <w:lang w:bidi="en-US"/>
        </w:rPr>
        <w:t xml:space="preserve"> </w:t>
      </w:r>
      <w:r w:rsidR="00DD545A">
        <w:rPr>
          <w:rFonts w:ascii="Times New Roman" w:hAnsi="Times New Roman" w:cs="Times New Roman"/>
          <w:bCs/>
          <w:sz w:val="20"/>
          <w:szCs w:val="20"/>
          <w:lang w:bidi="en-US"/>
        </w:rPr>
        <w:t>W</w:t>
      </w:r>
      <w:r w:rsidR="00425A77" w:rsidRPr="00B27E64">
        <w:rPr>
          <w:rFonts w:ascii="Times New Roman" w:hAnsi="Times New Roman" w:cs="Times New Roman"/>
          <w:bCs/>
          <w:sz w:val="20"/>
          <w:szCs w:val="20"/>
          <w:lang w:bidi="en-US"/>
        </w:rPr>
        <w:t>e conclude</w:t>
      </w:r>
      <w:r w:rsidR="003A39CD" w:rsidRPr="00B27E64">
        <w:rPr>
          <w:rFonts w:ascii="Times New Roman" w:hAnsi="Times New Roman" w:cs="Times New Roman"/>
          <w:bCs/>
          <w:sz w:val="20"/>
          <w:szCs w:val="20"/>
          <w:lang w:bidi="en-US"/>
        </w:rPr>
        <w:t xml:space="preserve"> that</w:t>
      </w:r>
      <w:r w:rsidR="00AD5004" w:rsidRPr="00B27E64">
        <w:rPr>
          <w:rFonts w:ascii="Times New Roman" w:hAnsi="Times New Roman" w:cs="Times New Roman"/>
          <w:bCs/>
          <w:sz w:val="20"/>
          <w:szCs w:val="20"/>
          <w:lang w:bidi="en-US"/>
        </w:rPr>
        <w:t xml:space="preserve"> the </w:t>
      </w:r>
      <w:r w:rsidR="00FB22FF" w:rsidRPr="00B27E64">
        <w:rPr>
          <w:rFonts w:ascii="Times New Roman" w:hAnsi="Times New Roman" w:cs="Times New Roman"/>
          <w:bCs/>
          <w:sz w:val="20"/>
          <w:szCs w:val="20"/>
          <w:lang w:bidi="en-US"/>
        </w:rPr>
        <w:t>observed differences</w:t>
      </w:r>
      <w:r w:rsidR="00576EAA">
        <w:rPr>
          <w:rFonts w:ascii="Times New Roman" w:hAnsi="Times New Roman" w:cs="Times New Roman"/>
          <w:bCs/>
          <w:sz w:val="20"/>
          <w:szCs w:val="20"/>
          <w:lang w:bidi="en-US"/>
        </w:rPr>
        <w:t xml:space="preserve"> between the three systems</w:t>
      </w:r>
      <w:r w:rsidR="00FB22FF" w:rsidRPr="00B27E64">
        <w:rPr>
          <w:rFonts w:ascii="Times New Roman" w:hAnsi="Times New Roman" w:cs="Times New Roman"/>
          <w:bCs/>
          <w:sz w:val="20"/>
          <w:szCs w:val="20"/>
          <w:lang w:bidi="en-US"/>
        </w:rPr>
        <w:t xml:space="preserve"> in the</w:t>
      </w:r>
      <w:r w:rsidR="00576EAA">
        <w:rPr>
          <w:rFonts w:ascii="Times New Roman" w:hAnsi="Times New Roman" w:cs="Times New Roman"/>
          <w:bCs/>
          <w:sz w:val="20"/>
          <w:szCs w:val="20"/>
          <w:lang w:bidi="en-US"/>
        </w:rPr>
        <w:t>ir network</w:t>
      </w:r>
      <w:r w:rsidR="00062CBD">
        <w:rPr>
          <w:rFonts w:ascii="Times New Roman" w:hAnsi="Times New Roman" w:cs="Times New Roman"/>
          <w:bCs/>
          <w:sz w:val="20"/>
          <w:szCs w:val="20"/>
          <w:lang w:bidi="en-US"/>
        </w:rPr>
        <w:t xml:space="preserve"> properties close to</w:t>
      </w:r>
      <w:r w:rsidR="00FB22FF" w:rsidRPr="00B27E64">
        <w:rPr>
          <w:rFonts w:ascii="Times New Roman" w:hAnsi="Times New Roman" w:cs="Times New Roman"/>
          <w:bCs/>
          <w:sz w:val="20"/>
          <w:szCs w:val="20"/>
          <w:lang w:bidi="en-US"/>
        </w:rPr>
        <w:t xml:space="preserve"> the topological limit </w:t>
      </w:r>
      <w:r w:rsidR="00062CBD">
        <w:rPr>
          <w:rFonts w:ascii="Times New Roman" w:hAnsi="Times New Roman" w:cs="Times New Roman"/>
          <w:bCs/>
          <w:sz w:val="20"/>
          <w:szCs w:val="20"/>
          <w:lang w:bidi="en-US"/>
        </w:rPr>
        <w:t>are</w:t>
      </w:r>
      <w:r w:rsidR="00FB22FF" w:rsidRPr="00B27E64">
        <w:rPr>
          <w:rFonts w:ascii="Times New Roman" w:hAnsi="Times New Roman" w:cs="Times New Roman"/>
          <w:bCs/>
          <w:sz w:val="20"/>
          <w:szCs w:val="20"/>
          <w:lang w:bidi="en-US"/>
        </w:rPr>
        <w:t xml:space="preserve"> due to the angle</w:t>
      </w:r>
      <w:r w:rsidR="00B27E64" w:rsidRPr="00B27E64">
        <w:rPr>
          <w:rFonts w:ascii="Times New Roman" w:hAnsi="Times New Roman" w:cs="Times New Roman"/>
          <w:bCs/>
          <w:sz w:val="20"/>
          <w:szCs w:val="20"/>
          <w:lang w:bidi="en-US"/>
        </w:rPr>
        <w:t xml:space="preserve"> </w:t>
      </w:r>
      <w:r w:rsidR="00FB22FF" w:rsidRPr="00B27E64">
        <w:rPr>
          <w:rFonts w:ascii="Times New Roman" w:hAnsi="Times New Roman" w:cs="Times New Roman"/>
          <w:bCs/>
          <w:sz w:val="20"/>
          <w:szCs w:val="20"/>
          <w:lang w:bidi="en-US"/>
        </w:rPr>
        <w:t>between functional groups.</w:t>
      </w:r>
    </w:p>
    <w:p w14:paraId="0B8760FB" w14:textId="694B8FE7" w:rsidR="003A472A" w:rsidRPr="00320AF6" w:rsidRDefault="00A81642" w:rsidP="008C5BF5">
      <w:pPr>
        <w:spacing w:line="360" w:lineRule="auto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bCs/>
          <w:sz w:val="20"/>
          <w:szCs w:val="20"/>
          <w:lang w:bidi="en-US"/>
        </w:rPr>
        <w:t xml:space="preserve">It </w:t>
      </w:r>
      <w:r w:rsidR="004B250C">
        <w:rPr>
          <w:rFonts w:ascii="Times New Roman" w:hAnsi="Times New Roman" w:cs="Times New Roman"/>
          <w:bCs/>
          <w:sz w:val="20"/>
          <w:szCs w:val="20"/>
          <w:lang w:bidi="en-US"/>
        </w:rPr>
        <w:t>is</w:t>
      </w:r>
      <w:r>
        <w:rPr>
          <w:rFonts w:ascii="Times New Roman" w:hAnsi="Times New Roman" w:cs="Times New Roman"/>
          <w:bCs/>
          <w:sz w:val="20"/>
          <w:szCs w:val="20"/>
          <w:lang w:bidi="en-US"/>
        </w:rPr>
        <w:t xml:space="preserve"> more difficult to study the effect of l</w:t>
      </w:r>
      <w:r w:rsidR="003A472A">
        <w:rPr>
          <w:rFonts w:ascii="Times New Roman" w:hAnsi="Times New Roman" w:cs="Times New Roman"/>
          <w:bCs/>
          <w:sz w:val="20"/>
          <w:szCs w:val="20"/>
          <w:lang w:bidi="en-US"/>
        </w:rPr>
        <w:t>ength as a geometric variable because</w:t>
      </w:r>
      <w:r>
        <w:rPr>
          <w:rFonts w:ascii="Times New Roman" w:hAnsi="Times New Roman" w:cs="Times New Roman"/>
          <w:bCs/>
          <w:sz w:val="20"/>
          <w:szCs w:val="20"/>
          <w:lang w:bidi="en-US"/>
        </w:rPr>
        <w:t xml:space="preserve"> </w:t>
      </w:r>
      <w:r w:rsidR="004B250C">
        <w:rPr>
          <w:rFonts w:ascii="Times New Roman" w:hAnsi="Times New Roman" w:cs="Times New Roman"/>
          <w:bCs/>
          <w:sz w:val="20"/>
          <w:szCs w:val="20"/>
          <w:lang w:bidi="en-US"/>
        </w:rPr>
        <w:t>the rigid</w:t>
      </w:r>
      <w:r w:rsidR="00F83155">
        <w:rPr>
          <w:rFonts w:ascii="Times New Roman" w:hAnsi="Times New Roman" w:cs="Times New Roman"/>
          <w:bCs/>
          <w:sz w:val="20"/>
          <w:szCs w:val="20"/>
          <w:lang w:bidi="en-US"/>
        </w:rPr>
        <w:t xml:space="preserve"> and </w:t>
      </w:r>
      <w:r>
        <w:rPr>
          <w:rFonts w:ascii="Times New Roman" w:hAnsi="Times New Roman" w:cs="Times New Roman"/>
          <w:bCs/>
          <w:sz w:val="20"/>
          <w:szCs w:val="20"/>
          <w:lang w:bidi="en-US"/>
        </w:rPr>
        <w:t>flexibl</w:t>
      </w:r>
      <w:r w:rsidR="003A472A">
        <w:rPr>
          <w:rFonts w:ascii="Times New Roman" w:hAnsi="Times New Roman" w:cs="Times New Roman"/>
          <w:bCs/>
          <w:sz w:val="20"/>
          <w:szCs w:val="20"/>
          <w:lang w:bidi="en-US"/>
        </w:rPr>
        <w:t>e fractions of the monomers</w:t>
      </w:r>
      <w:r>
        <w:rPr>
          <w:rFonts w:ascii="Times New Roman" w:hAnsi="Times New Roman" w:cs="Times New Roman"/>
          <w:bCs/>
          <w:sz w:val="20"/>
          <w:szCs w:val="20"/>
          <w:lang w:bidi="en-US"/>
        </w:rPr>
        <w:t xml:space="preserve"> have a critical role. </w:t>
      </w:r>
      <w:r w:rsidR="000B2415">
        <w:rPr>
          <w:rFonts w:ascii="Times New Roman" w:hAnsi="Times New Roman" w:cs="Times New Roman"/>
          <w:bCs/>
          <w:sz w:val="20"/>
          <w:szCs w:val="20"/>
          <w:lang w:bidi="en-US"/>
        </w:rPr>
        <w:t>Increasing the length</w:t>
      </w:r>
      <w:r>
        <w:rPr>
          <w:rFonts w:ascii="Times New Roman" w:hAnsi="Times New Roman" w:cs="Times New Roman"/>
          <w:bCs/>
          <w:sz w:val="20"/>
          <w:szCs w:val="20"/>
          <w:lang w:bidi="en-US"/>
        </w:rPr>
        <w:t xml:space="preserve"> either</w:t>
      </w:r>
      <w:r w:rsidR="000B2415">
        <w:rPr>
          <w:rFonts w:ascii="Times New Roman" w:hAnsi="Times New Roman" w:cs="Times New Roman"/>
          <w:bCs/>
          <w:sz w:val="20"/>
          <w:szCs w:val="20"/>
          <w:lang w:bidi="en-US"/>
        </w:rPr>
        <w:t xml:space="preserve"> comes with an</w:t>
      </w:r>
      <w:r>
        <w:rPr>
          <w:rFonts w:ascii="Times New Roman" w:hAnsi="Times New Roman" w:cs="Times New Roman"/>
          <w:bCs/>
          <w:sz w:val="20"/>
          <w:szCs w:val="20"/>
          <w:lang w:bidi="en-US"/>
        </w:rPr>
        <w:t xml:space="preserve"> increase </w:t>
      </w:r>
      <w:r w:rsidR="000B2415">
        <w:rPr>
          <w:rFonts w:ascii="Times New Roman" w:hAnsi="Times New Roman" w:cs="Times New Roman"/>
          <w:bCs/>
          <w:sz w:val="20"/>
          <w:szCs w:val="20"/>
          <w:lang w:bidi="en-US"/>
        </w:rPr>
        <w:t xml:space="preserve">in </w:t>
      </w:r>
      <w:r w:rsidR="00A3266A">
        <w:rPr>
          <w:rFonts w:ascii="Times New Roman" w:hAnsi="Times New Roman" w:cs="Times New Roman"/>
          <w:bCs/>
          <w:sz w:val="20"/>
          <w:szCs w:val="20"/>
          <w:lang w:bidi="en-US"/>
        </w:rPr>
        <w:t>the</w:t>
      </w:r>
      <w:r>
        <w:rPr>
          <w:rFonts w:ascii="Times New Roman" w:hAnsi="Times New Roman" w:cs="Times New Roman"/>
          <w:bCs/>
          <w:sz w:val="20"/>
          <w:szCs w:val="20"/>
          <w:lang w:bidi="en-US"/>
        </w:rPr>
        <w:t xml:space="preserve"> rigid fraction, increasing </w:t>
      </w:r>
      <w:r>
        <w:rPr>
          <w:rFonts w:ascii="Times New Roman" w:hAnsi="Times New Roman" w:cs="Times New Roman"/>
          <w:sz w:val="20"/>
          <w:szCs w:val="20"/>
        </w:rPr>
        <w:t>T</w:t>
      </w:r>
      <w:r>
        <w:rPr>
          <w:rFonts w:ascii="Times New Roman" w:hAnsi="Times New Roman" w:cs="Times New Roman"/>
          <w:sz w:val="20"/>
          <w:szCs w:val="20"/>
          <w:vertAlign w:val="subscript"/>
        </w:rPr>
        <w:t>g</w:t>
      </w:r>
      <w:r>
        <w:rPr>
          <w:rFonts w:ascii="Times New Roman" w:hAnsi="Times New Roman" w:cs="Times New Roman"/>
          <w:sz w:val="20"/>
          <w:szCs w:val="20"/>
        </w:rPr>
        <w:t>,</w:t>
      </w:r>
      <w:r>
        <w:rPr>
          <w:rFonts w:ascii="Times New Roman" w:hAnsi="Times New Roman" w:cs="Times New Roman"/>
          <w:sz w:val="20"/>
          <w:szCs w:val="20"/>
          <w:vertAlign w:val="subscript"/>
        </w:rPr>
        <w:t xml:space="preserve"> </w:t>
      </w:r>
      <w:r>
        <w:rPr>
          <w:rFonts w:ascii="Times New Roman" w:hAnsi="Times New Roman" w:cs="Times New Roman"/>
          <w:sz w:val="20"/>
          <w:szCs w:val="20"/>
        </w:rPr>
        <w:t>or</w:t>
      </w:r>
      <w:r w:rsidR="000B2415">
        <w:rPr>
          <w:rFonts w:ascii="Times New Roman" w:hAnsi="Times New Roman" w:cs="Times New Roman"/>
          <w:sz w:val="20"/>
          <w:szCs w:val="20"/>
        </w:rPr>
        <w:t xml:space="preserve"> an</w:t>
      </w:r>
      <w:r>
        <w:rPr>
          <w:rFonts w:ascii="Times New Roman" w:hAnsi="Times New Roman" w:cs="Times New Roman"/>
          <w:sz w:val="20"/>
          <w:szCs w:val="20"/>
        </w:rPr>
        <w:t xml:space="preserve"> increase</w:t>
      </w:r>
      <w:r w:rsidR="000B2415">
        <w:rPr>
          <w:rFonts w:ascii="Times New Roman" w:hAnsi="Times New Roman" w:cs="Times New Roman"/>
          <w:sz w:val="20"/>
          <w:szCs w:val="20"/>
        </w:rPr>
        <w:t xml:space="preserve"> in</w:t>
      </w:r>
      <w:r w:rsidR="003A472A">
        <w:rPr>
          <w:rFonts w:ascii="Times New Roman" w:hAnsi="Times New Roman" w:cs="Times New Roman"/>
          <w:sz w:val="20"/>
          <w:szCs w:val="20"/>
        </w:rPr>
        <w:t xml:space="preserve"> </w:t>
      </w:r>
      <w:r w:rsidR="00A3266A">
        <w:rPr>
          <w:rFonts w:ascii="Times New Roman" w:hAnsi="Times New Roman" w:cs="Times New Roman"/>
          <w:sz w:val="20"/>
          <w:szCs w:val="20"/>
        </w:rPr>
        <w:t>the</w:t>
      </w:r>
      <w:r w:rsidR="003A472A">
        <w:rPr>
          <w:rFonts w:ascii="Times New Roman" w:hAnsi="Times New Roman" w:cs="Times New Roman"/>
          <w:sz w:val="20"/>
          <w:szCs w:val="20"/>
        </w:rPr>
        <w:t xml:space="preserve"> flexible fraction, decreasing T</w:t>
      </w:r>
      <w:r w:rsidR="003A472A">
        <w:rPr>
          <w:rFonts w:ascii="Times New Roman" w:hAnsi="Times New Roman" w:cs="Times New Roman"/>
          <w:sz w:val="20"/>
          <w:szCs w:val="20"/>
          <w:vertAlign w:val="subscript"/>
        </w:rPr>
        <w:t>g</w:t>
      </w:r>
      <w:r w:rsidR="003A472A">
        <w:rPr>
          <w:rFonts w:ascii="Times New Roman" w:hAnsi="Times New Roman" w:cs="Times New Roman"/>
          <w:sz w:val="20"/>
          <w:szCs w:val="20"/>
        </w:rPr>
        <w:t>. Increasing the length also reduce</w:t>
      </w:r>
      <w:r w:rsidR="00A3266A">
        <w:rPr>
          <w:rFonts w:ascii="Times New Roman" w:hAnsi="Times New Roman" w:cs="Times New Roman"/>
          <w:sz w:val="20"/>
          <w:szCs w:val="20"/>
        </w:rPr>
        <w:t>s</w:t>
      </w:r>
      <w:r w:rsidR="003A472A">
        <w:rPr>
          <w:rFonts w:ascii="Times New Roman" w:hAnsi="Times New Roman" w:cs="Times New Roman"/>
          <w:sz w:val="20"/>
          <w:szCs w:val="20"/>
        </w:rPr>
        <w:t xml:space="preserve"> the packing density </w:t>
      </w:r>
      <w:r w:rsidR="000B2415">
        <w:rPr>
          <w:rFonts w:ascii="Times New Roman" w:hAnsi="Times New Roman" w:cs="Times New Roman"/>
          <w:sz w:val="20"/>
          <w:szCs w:val="20"/>
        </w:rPr>
        <w:t>which decreases</w:t>
      </w:r>
      <w:r w:rsidR="003A472A">
        <w:rPr>
          <w:rFonts w:ascii="Times New Roman" w:hAnsi="Times New Roman" w:cs="Times New Roman"/>
          <w:sz w:val="20"/>
          <w:szCs w:val="20"/>
        </w:rPr>
        <w:t xml:space="preserve"> T</w:t>
      </w:r>
      <w:r w:rsidR="003A472A">
        <w:rPr>
          <w:rFonts w:ascii="Times New Roman" w:hAnsi="Times New Roman" w:cs="Times New Roman"/>
          <w:sz w:val="20"/>
          <w:szCs w:val="20"/>
          <w:vertAlign w:val="subscript"/>
        </w:rPr>
        <w:t>g</w:t>
      </w:r>
      <w:r w:rsidR="00062CBD" w:rsidRPr="00062CBD">
        <w:rPr>
          <w:rFonts w:ascii="Times New Roman" w:hAnsi="Times New Roman" w:cs="Times New Roman"/>
          <w:sz w:val="20"/>
          <w:szCs w:val="20"/>
        </w:rPr>
        <w:t>.</w:t>
      </w:r>
      <w:r w:rsidR="00062CBD">
        <w:rPr>
          <w:rFonts w:ascii="Times New Roman" w:hAnsi="Times New Roman" w:cs="Times New Roman"/>
          <w:sz w:val="20"/>
          <w:szCs w:val="20"/>
        </w:rPr>
        <w:t xml:space="preserve"> </w:t>
      </w:r>
      <w:r w:rsidR="00F83155">
        <w:rPr>
          <w:rFonts w:ascii="Times New Roman" w:hAnsi="Times New Roman" w:cs="Times New Roman"/>
          <w:sz w:val="20"/>
          <w:szCs w:val="20"/>
        </w:rPr>
        <w:t xml:space="preserve">It appears to be </w:t>
      </w:r>
      <w:r w:rsidR="003A472A">
        <w:rPr>
          <w:rFonts w:ascii="Times New Roman" w:hAnsi="Times New Roman" w:cs="Times New Roman"/>
          <w:sz w:val="20"/>
          <w:szCs w:val="20"/>
        </w:rPr>
        <w:t xml:space="preserve">difficult to separate all other </w:t>
      </w:r>
      <w:r w:rsidR="000B2415">
        <w:rPr>
          <w:rFonts w:ascii="Times New Roman" w:hAnsi="Times New Roman" w:cs="Times New Roman"/>
          <w:sz w:val="20"/>
          <w:szCs w:val="20"/>
        </w:rPr>
        <w:t>effects</w:t>
      </w:r>
      <w:r w:rsidR="003A472A">
        <w:rPr>
          <w:rFonts w:ascii="Times New Roman" w:hAnsi="Times New Roman" w:cs="Times New Roman"/>
          <w:sz w:val="20"/>
          <w:szCs w:val="20"/>
        </w:rPr>
        <w:t xml:space="preserve"> to explore this experimentally. </w:t>
      </w:r>
      <w:r w:rsidR="00B27E64" w:rsidRPr="00B27E64">
        <w:rPr>
          <w:rFonts w:ascii="Times New Roman" w:hAnsi="Times New Roman" w:cs="Times New Roman"/>
          <w:sz w:val="20"/>
          <w:szCs w:val="20"/>
        </w:rPr>
        <w:t>Studies of the networks at the topological limit will provide a more detailed understanding of the effect of monomer ge</w:t>
      </w:r>
      <w:r w:rsidR="003A472A">
        <w:rPr>
          <w:rFonts w:ascii="Times New Roman" w:hAnsi="Times New Roman" w:cs="Times New Roman"/>
          <w:sz w:val="20"/>
          <w:szCs w:val="20"/>
        </w:rPr>
        <w:t xml:space="preserve">ometry on the </w:t>
      </w:r>
      <w:r w:rsidR="00B27E64" w:rsidRPr="00B27E64">
        <w:rPr>
          <w:rFonts w:ascii="Times New Roman" w:hAnsi="Times New Roman" w:cs="Times New Roman"/>
          <w:sz w:val="20"/>
          <w:szCs w:val="20"/>
        </w:rPr>
        <w:t>final network</w:t>
      </w:r>
      <w:r w:rsidR="008C5BF5">
        <w:rPr>
          <w:rFonts w:ascii="Times New Roman" w:hAnsi="Times New Roman" w:cs="Times New Roman"/>
          <w:sz w:val="20"/>
          <w:szCs w:val="20"/>
        </w:rPr>
        <w:t xml:space="preserve"> properti</w:t>
      </w:r>
      <w:r w:rsidR="00507D7E">
        <w:rPr>
          <w:rFonts w:ascii="Times New Roman" w:hAnsi="Times New Roman" w:cs="Times New Roman"/>
          <w:sz w:val="20"/>
          <w:szCs w:val="20"/>
        </w:rPr>
        <w:t>e</w:t>
      </w:r>
      <w:r w:rsidR="008C5BF5">
        <w:rPr>
          <w:rFonts w:ascii="Times New Roman" w:hAnsi="Times New Roman" w:cs="Times New Roman"/>
          <w:sz w:val="20"/>
          <w:szCs w:val="20"/>
        </w:rPr>
        <w:t>s</w:t>
      </w:r>
      <w:r w:rsidR="003A472A">
        <w:rPr>
          <w:rFonts w:ascii="Times New Roman" w:hAnsi="Times New Roman" w:cs="Times New Roman"/>
          <w:sz w:val="20"/>
          <w:szCs w:val="20"/>
        </w:rPr>
        <w:t xml:space="preserve"> and</w:t>
      </w:r>
      <w:r w:rsidR="00B27E64" w:rsidRPr="00B27E64">
        <w:rPr>
          <w:rFonts w:ascii="Times New Roman" w:hAnsi="Times New Roman" w:cs="Times New Roman"/>
          <w:sz w:val="20"/>
          <w:szCs w:val="20"/>
        </w:rPr>
        <w:t xml:space="preserve"> a useful model for the design of epoxy-based materials.</w:t>
      </w:r>
    </w:p>
    <w:p w14:paraId="63ED668C" w14:textId="37EBD6AA" w:rsidR="0099089E" w:rsidRPr="00B27E64" w:rsidRDefault="00A3266A" w:rsidP="008C5BF5">
      <w:pPr>
        <w:spacing w:line="360" w:lineRule="auto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T</w:t>
      </w:r>
      <w:r w:rsidR="00AD5004" w:rsidRPr="00B27E64">
        <w:rPr>
          <w:rFonts w:ascii="Times New Roman" w:hAnsi="Times New Roman" w:cs="Times New Roman"/>
          <w:sz w:val="20"/>
          <w:szCs w:val="20"/>
        </w:rPr>
        <w:t>he approach used to ca</w:t>
      </w:r>
      <w:r>
        <w:rPr>
          <w:rFonts w:ascii="Times New Roman" w:hAnsi="Times New Roman" w:cs="Times New Roman"/>
          <w:sz w:val="20"/>
          <w:szCs w:val="20"/>
        </w:rPr>
        <w:t xml:space="preserve">lculate the percent of cure </w:t>
      </w:r>
      <w:r w:rsidR="00320AF6">
        <w:rPr>
          <w:rFonts w:ascii="Times New Roman" w:hAnsi="Times New Roman" w:cs="Times New Roman"/>
          <w:sz w:val="20"/>
          <w:szCs w:val="20"/>
        </w:rPr>
        <w:t xml:space="preserve">based on the theoretical heat of reaction </w:t>
      </w:r>
      <w:r w:rsidR="00AD5004" w:rsidRPr="00B27E64">
        <w:rPr>
          <w:rFonts w:ascii="Times New Roman" w:hAnsi="Times New Roman" w:cs="Times New Roman"/>
          <w:sz w:val="20"/>
          <w:szCs w:val="20"/>
        </w:rPr>
        <w:t>le</w:t>
      </w:r>
      <w:r>
        <w:rPr>
          <w:rFonts w:ascii="Times New Roman" w:hAnsi="Times New Roman" w:cs="Times New Roman"/>
          <w:sz w:val="20"/>
          <w:szCs w:val="20"/>
        </w:rPr>
        <w:t>a</w:t>
      </w:r>
      <w:r w:rsidR="00AD5004" w:rsidRPr="00B27E64">
        <w:rPr>
          <w:rFonts w:ascii="Times New Roman" w:hAnsi="Times New Roman" w:cs="Times New Roman"/>
          <w:sz w:val="20"/>
          <w:szCs w:val="20"/>
        </w:rPr>
        <w:t>d</w:t>
      </w:r>
      <w:r>
        <w:rPr>
          <w:rFonts w:ascii="Times New Roman" w:hAnsi="Times New Roman" w:cs="Times New Roman"/>
          <w:sz w:val="20"/>
          <w:szCs w:val="20"/>
        </w:rPr>
        <w:t>s</w:t>
      </w:r>
      <w:r w:rsidR="00AD5004" w:rsidRPr="00B27E64">
        <w:rPr>
          <w:rFonts w:ascii="Times New Roman" w:hAnsi="Times New Roman" w:cs="Times New Roman"/>
          <w:sz w:val="20"/>
          <w:szCs w:val="20"/>
        </w:rPr>
        <w:t xml:space="preserve"> to</w:t>
      </w:r>
      <w:r w:rsidR="00062CBD">
        <w:rPr>
          <w:rFonts w:ascii="Times New Roman" w:hAnsi="Times New Roman" w:cs="Times New Roman"/>
          <w:sz w:val="20"/>
          <w:szCs w:val="20"/>
        </w:rPr>
        <w:t xml:space="preserve"> the association of the observed extra processes to</w:t>
      </w:r>
      <w:r w:rsidR="00320AF6">
        <w:rPr>
          <w:rFonts w:ascii="Times New Roman" w:hAnsi="Times New Roman" w:cs="Times New Roman"/>
          <w:sz w:val="20"/>
          <w:szCs w:val="20"/>
        </w:rPr>
        <w:t xml:space="preserve"> a degradation reaction</w:t>
      </w:r>
      <w:r w:rsidR="00AD5004" w:rsidRPr="00B27E64">
        <w:rPr>
          <w:rFonts w:ascii="Times New Roman" w:hAnsi="Times New Roman" w:cs="Times New Roman"/>
          <w:sz w:val="20"/>
          <w:szCs w:val="20"/>
        </w:rPr>
        <w:t xml:space="preserve"> that might have </w:t>
      </w:r>
      <w:r w:rsidR="00320AF6" w:rsidRPr="00B27E64">
        <w:rPr>
          <w:rFonts w:ascii="Times New Roman" w:hAnsi="Times New Roman" w:cs="Times New Roman"/>
          <w:sz w:val="20"/>
          <w:szCs w:val="20"/>
        </w:rPr>
        <w:t xml:space="preserve">otherwise </w:t>
      </w:r>
      <w:r w:rsidR="00AD5004" w:rsidRPr="00B27E64">
        <w:rPr>
          <w:rFonts w:ascii="Times New Roman" w:hAnsi="Times New Roman" w:cs="Times New Roman"/>
          <w:sz w:val="20"/>
          <w:szCs w:val="20"/>
        </w:rPr>
        <w:t>been missed</w:t>
      </w:r>
      <w:r w:rsidR="001F2D84">
        <w:rPr>
          <w:rFonts w:ascii="Times New Roman" w:hAnsi="Times New Roman" w:cs="Times New Roman"/>
          <w:sz w:val="20"/>
          <w:szCs w:val="20"/>
        </w:rPr>
        <w:t xml:space="preserve"> or not associated with a degradation</w:t>
      </w:r>
      <w:bookmarkStart w:id="0" w:name="_GoBack"/>
      <w:bookmarkEnd w:id="0"/>
      <w:r w:rsidR="001F2D84">
        <w:rPr>
          <w:rFonts w:ascii="Times New Roman" w:hAnsi="Times New Roman" w:cs="Times New Roman"/>
          <w:sz w:val="20"/>
          <w:szCs w:val="20"/>
        </w:rPr>
        <w:t xml:space="preserve"> reaction</w:t>
      </w:r>
      <w:r w:rsidR="00AD5004" w:rsidRPr="00B27E64">
        <w:rPr>
          <w:rFonts w:ascii="Times New Roman" w:hAnsi="Times New Roman" w:cs="Times New Roman"/>
          <w:sz w:val="20"/>
          <w:szCs w:val="20"/>
        </w:rPr>
        <w:t xml:space="preserve">. </w:t>
      </w:r>
      <w:r w:rsidR="008D79D4" w:rsidRPr="00B27E64">
        <w:rPr>
          <w:rFonts w:ascii="Times New Roman" w:hAnsi="Times New Roman" w:cs="Times New Roman"/>
          <w:sz w:val="20"/>
          <w:szCs w:val="20"/>
        </w:rPr>
        <w:t xml:space="preserve">Eventually, this </w:t>
      </w:r>
      <w:r w:rsidR="00537499" w:rsidRPr="00B27E64">
        <w:rPr>
          <w:rFonts w:ascii="Times New Roman" w:hAnsi="Times New Roman" w:cs="Times New Roman"/>
          <w:sz w:val="20"/>
          <w:szCs w:val="20"/>
        </w:rPr>
        <w:t xml:space="preserve">work </w:t>
      </w:r>
      <w:r w:rsidR="00AD5004" w:rsidRPr="00B27E64">
        <w:rPr>
          <w:rFonts w:ascii="Times New Roman" w:hAnsi="Times New Roman" w:cs="Times New Roman"/>
          <w:sz w:val="20"/>
          <w:szCs w:val="20"/>
        </w:rPr>
        <w:t xml:space="preserve">may lead to an understanding of the nature of the degradation as well as allowing the exact determination of curing conditions under which such networks could reach </w:t>
      </w:r>
      <w:r w:rsidR="007E7CDB" w:rsidRPr="00B27E64">
        <w:rPr>
          <w:rFonts w:ascii="Times New Roman" w:hAnsi="Times New Roman" w:cs="Times New Roman"/>
          <w:sz w:val="20"/>
          <w:szCs w:val="20"/>
        </w:rPr>
        <w:t xml:space="preserve">the </w:t>
      </w:r>
      <w:r w:rsidR="007E7CDB" w:rsidRPr="00B27E64">
        <w:rPr>
          <w:rFonts w:ascii="Times New Roman" w:hAnsi="Times New Roman" w:cs="Times New Roman"/>
          <w:sz w:val="20"/>
          <w:szCs w:val="20"/>
        </w:rPr>
        <w:lastRenderedPageBreak/>
        <w:t>topological limit</w:t>
      </w:r>
      <w:r w:rsidR="00AD5004" w:rsidRPr="00B27E64">
        <w:rPr>
          <w:rFonts w:ascii="Times New Roman" w:hAnsi="Times New Roman" w:cs="Times New Roman"/>
          <w:sz w:val="20"/>
          <w:szCs w:val="20"/>
        </w:rPr>
        <w:t xml:space="preserve">. </w:t>
      </w:r>
      <w:r w:rsidR="00B27E64" w:rsidRPr="00B27E64">
        <w:rPr>
          <w:rFonts w:ascii="Times New Roman" w:hAnsi="Times New Roman" w:cs="Times New Roman"/>
          <w:sz w:val="20"/>
          <w:szCs w:val="20"/>
        </w:rPr>
        <w:t xml:space="preserve">More significantly, </w:t>
      </w:r>
      <w:r w:rsidR="003A472A">
        <w:rPr>
          <w:rFonts w:ascii="Times New Roman" w:hAnsi="Times New Roman" w:cs="Times New Roman"/>
          <w:sz w:val="20"/>
          <w:szCs w:val="20"/>
        </w:rPr>
        <w:t xml:space="preserve">the proposed approach of using heats of reaction is consistent with NMR </w:t>
      </w:r>
      <w:r w:rsidR="00320AF6">
        <w:rPr>
          <w:rFonts w:ascii="Times New Roman" w:hAnsi="Times New Roman" w:cs="Times New Roman"/>
          <w:sz w:val="20"/>
          <w:szCs w:val="20"/>
        </w:rPr>
        <w:t>analysis</w:t>
      </w:r>
      <w:r w:rsidR="003A472A">
        <w:rPr>
          <w:rFonts w:ascii="Times New Roman" w:hAnsi="Times New Roman" w:cs="Times New Roman"/>
          <w:sz w:val="20"/>
          <w:szCs w:val="20"/>
        </w:rPr>
        <w:t xml:space="preserve">. </w:t>
      </w:r>
      <w:r w:rsidR="008C5BF5">
        <w:rPr>
          <w:rFonts w:ascii="Times New Roman" w:hAnsi="Times New Roman" w:cs="Times New Roman"/>
          <w:sz w:val="20"/>
          <w:szCs w:val="20"/>
        </w:rPr>
        <w:t xml:space="preserve">Finally, </w:t>
      </w:r>
      <w:r w:rsidR="00062CBD">
        <w:rPr>
          <w:rFonts w:ascii="Times New Roman" w:hAnsi="Times New Roman" w:cs="Times New Roman"/>
          <w:sz w:val="20"/>
          <w:szCs w:val="20"/>
        </w:rPr>
        <w:t>we show that there is significant etherification in our systems even at temperature as low as 140</w:t>
      </w:r>
      <w:r w:rsidR="00062CBD" w:rsidRPr="00062CBD">
        <w:rPr>
          <w:rFonts w:ascii="Times New Roman" w:hAnsi="Times New Roman" w:cs="Times New Roman"/>
          <w:sz w:val="20"/>
          <w:szCs w:val="20"/>
        </w:rPr>
        <w:t>°C</w:t>
      </w:r>
      <w:r w:rsidR="00696754">
        <w:rPr>
          <w:rFonts w:ascii="Times New Roman" w:hAnsi="Times New Roman" w:cs="Times New Roman"/>
          <w:sz w:val="20"/>
          <w:szCs w:val="20"/>
        </w:rPr>
        <w:t xml:space="preserve">. </w:t>
      </w:r>
    </w:p>
    <w:p w14:paraId="2583EE3D" w14:textId="77777777" w:rsidR="00027D4F" w:rsidRPr="00B27E64" w:rsidRDefault="00027D4F" w:rsidP="0004162D">
      <w:pPr>
        <w:spacing w:line="360" w:lineRule="auto"/>
        <w:jc w:val="both"/>
        <w:rPr>
          <w:rFonts w:ascii="Times New Roman" w:hAnsi="Times New Roman" w:cs="Times New Roman"/>
          <w:bCs/>
          <w:sz w:val="20"/>
          <w:szCs w:val="20"/>
          <w:lang w:bidi="en-US"/>
        </w:rPr>
      </w:pPr>
    </w:p>
    <w:p w14:paraId="51576AC8" w14:textId="77777777" w:rsidR="005C6985" w:rsidRPr="0017734C" w:rsidRDefault="0099089E" w:rsidP="0004162D">
      <w:pPr>
        <w:pStyle w:val="Heading1"/>
        <w:spacing w:line="360" w:lineRule="auto"/>
        <w:rPr>
          <w:rFonts w:ascii="Times New Roman" w:hAnsi="Times New Roman"/>
          <w:color w:val="auto"/>
          <w:sz w:val="20"/>
          <w:szCs w:val="20"/>
        </w:rPr>
      </w:pPr>
      <w:r w:rsidRPr="004A4D9E">
        <w:rPr>
          <w:rFonts w:ascii="Times New Roman" w:hAnsi="Times New Roman"/>
          <w:color w:val="auto"/>
          <w:sz w:val="20"/>
          <w:szCs w:val="20"/>
        </w:rPr>
        <w:t>Bibliography</w:t>
      </w:r>
    </w:p>
    <w:p w14:paraId="21A86595" w14:textId="53CB6CCF" w:rsidR="0017734C" w:rsidRDefault="001A479E" w:rsidP="0004162D">
      <w:pPr>
        <w:pStyle w:val="NormalWeb"/>
        <w:spacing w:line="360" w:lineRule="auto"/>
        <w:divId w:val="287467859"/>
        <w:rPr>
          <w:rFonts w:ascii="Calibri" w:hAnsi="Calibri"/>
          <w:sz w:val="22"/>
          <w:szCs w:val="22"/>
        </w:rPr>
      </w:pPr>
      <w:r>
        <w:fldChar w:fldCharType="begin"/>
      </w:r>
      <w:r w:rsidR="0017734C">
        <w:instrText>ADDIN RW.BIB</w:instrText>
      </w:r>
      <w:r>
        <w:fldChar w:fldCharType="separate"/>
      </w:r>
      <w:r w:rsidR="0017734C">
        <w:rPr>
          <w:rFonts w:ascii="Calibri" w:hAnsi="Calibri"/>
          <w:sz w:val="22"/>
          <w:szCs w:val="22"/>
        </w:rPr>
        <w:t>1. Park Y, Lim D, Kim H, Park D, Sung I</w:t>
      </w:r>
      <w:r w:rsidR="003A563B">
        <w:rPr>
          <w:rFonts w:ascii="Calibri" w:hAnsi="Calibri"/>
          <w:sz w:val="22"/>
          <w:szCs w:val="22"/>
        </w:rPr>
        <w:t>.</w:t>
      </w:r>
      <w:r w:rsidR="0017734C">
        <w:rPr>
          <w:rFonts w:ascii="Calibri" w:hAnsi="Calibri"/>
          <w:sz w:val="22"/>
          <w:szCs w:val="22"/>
        </w:rPr>
        <w:t xml:space="preserve"> International Journal of Adhesion and Adhesives 2009;29(7):710-717. doi:</w:t>
      </w:r>
      <w:hyperlink r:id="rId13" w:tgtFrame="_blank" w:history="1">
        <w:r w:rsidR="0017734C">
          <w:rPr>
            <w:rStyle w:val="Hyperlink"/>
            <w:rFonts w:ascii="Calibri" w:hAnsi="Calibri"/>
            <w:sz w:val="22"/>
            <w:szCs w:val="22"/>
          </w:rPr>
          <w:t>http://dx.doi.org/10.1016/j.ijadhadh.2009.02.001</w:t>
        </w:r>
      </w:hyperlink>
      <w:r w:rsidR="0017734C">
        <w:rPr>
          <w:rFonts w:ascii="Calibri" w:hAnsi="Calibri"/>
          <w:sz w:val="22"/>
          <w:szCs w:val="22"/>
        </w:rPr>
        <w:t xml:space="preserve">. </w:t>
      </w:r>
    </w:p>
    <w:p w14:paraId="544DC052" w14:textId="0AA03F67" w:rsidR="0017734C" w:rsidRPr="0017734C" w:rsidRDefault="0017734C" w:rsidP="0004162D">
      <w:pPr>
        <w:pStyle w:val="NormalWeb"/>
        <w:spacing w:line="360" w:lineRule="auto"/>
        <w:divId w:val="287467859"/>
        <w:rPr>
          <w:rFonts w:ascii="Calibri" w:hAnsi="Calibri"/>
          <w:sz w:val="22"/>
          <w:szCs w:val="22"/>
          <w:lang w:val="fr-CA"/>
        </w:rPr>
      </w:pPr>
      <w:r w:rsidRPr="0017734C">
        <w:rPr>
          <w:rFonts w:ascii="Calibri" w:hAnsi="Calibri"/>
          <w:sz w:val="22"/>
          <w:szCs w:val="22"/>
          <w:lang w:val="fr-CA"/>
        </w:rPr>
        <w:t>2. Montarnal D, Capelot M, Tournilhac F, Leibler L</w:t>
      </w:r>
      <w:r w:rsidR="003A563B">
        <w:rPr>
          <w:rFonts w:ascii="Calibri" w:hAnsi="Calibri"/>
          <w:sz w:val="22"/>
          <w:szCs w:val="22"/>
          <w:lang w:val="fr-CA"/>
        </w:rPr>
        <w:t>.</w:t>
      </w:r>
      <w:r w:rsidRPr="0017734C">
        <w:rPr>
          <w:rFonts w:ascii="Calibri" w:hAnsi="Calibri"/>
          <w:sz w:val="22"/>
          <w:szCs w:val="22"/>
          <w:lang w:val="fr-CA"/>
        </w:rPr>
        <w:t xml:space="preserve"> Science 2011;334(6058):965-968. doi:</w:t>
      </w:r>
      <w:hyperlink r:id="rId14" w:tgtFrame="_blank" w:history="1">
        <w:r w:rsidRPr="0017734C">
          <w:rPr>
            <w:rStyle w:val="Hyperlink"/>
            <w:rFonts w:ascii="Calibri" w:hAnsi="Calibri"/>
            <w:sz w:val="22"/>
            <w:szCs w:val="22"/>
            <w:lang w:val="fr-CA"/>
          </w:rPr>
          <w:t>http://dx.doi.org/10.1126/science.1212648</w:t>
        </w:r>
      </w:hyperlink>
      <w:r w:rsidRPr="0017734C">
        <w:rPr>
          <w:rFonts w:ascii="Calibri" w:hAnsi="Calibri"/>
          <w:sz w:val="22"/>
          <w:szCs w:val="22"/>
          <w:lang w:val="fr-CA"/>
        </w:rPr>
        <w:t xml:space="preserve">. </w:t>
      </w:r>
    </w:p>
    <w:p w14:paraId="45D7F6A9" w14:textId="3E1A1B90" w:rsidR="0017734C" w:rsidRPr="00FA7D7D" w:rsidRDefault="0017734C" w:rsidP="0004162D">
      <w:pPr>
        <w:pStyle w:val="NormalWeb"/>
        <w:spacing w:line="360" w:lineRule="auto"/>
        <w:divId w:val="287467859"/>
        <w:rPr>
          <w:rFonts w:ascii="Calibri" w:hAnsi="Calibri"/>
          <w:sz w:val="22"/>
          <w:szCs w:val="22"/>
          <w:lang w:val="it-IT"/>
        </w:rPr>
      </w:pPr>
      <w:r w:rsidRPr="001F2D84">
        <w:rPr>
          <w:rFonts w:ascii="Calibri" w:hAnsi="Calibri"/>
          <w:sz w:val="22"/>
          <w:szCs w:val="22"/>
          <w:lang w:val="en-US"/>
        </w:rPr>
        <w:t>3. Kuilla T, Bhadra S, Yao D, Kim NH, Bose S, Lee JH</w:t>
      </w:r>
      <w:r w:rsidR="003A563B" w:rsidRPr="001F2D84">
        <w:rPr>
          <w:rFonts w:ascii="Calibri" w:hAnsi="Calibri"/>
          <w:sz w:val="22"/>
          <w:szCs w:val="22"/>
          <w:lang w:val="en-US"/>
        </w:rPr>
        <w:t>.</w:t>
      </w:r>
      <w:r w:rsidRPr="001F2D84">
        <w:rPr>
          <w:rFonts w:ascii="Calibri" w:hAnsi="Calibri"/>
          <w:sz w:val="22"/>
          <w:szCs w:val="22"/>
          <w:lang w:val="en-US"/>
        </w:rPr>
        <w:t xml:space="preserve"> </w:t>
      </w:r>
      <w:r w:rsidRPr="00FA7D7D">
        <w:rPr>
          <w:rFonts w:ascii="Calibri" w:hAnsi="Calibri"/>
          <w:sz w:val="22"/>
          <w:szCs w:val="22"/>
          <w:lang w:val="it-IT"/>
        </w:rPr>
        <w:t>Progress in Polymer Science 2010;35(11):1350-1375. doi:</w:t>
      </w:r>
      <w:hyperlink r:id="rId15" w:tgtFrame="_blank" w:history="1">
        <w:r w:rsidRPr="00FA7D7D">
          <w:rPr>
            <w:rStyle w:val="Hyperlink"/>
            <w:rFonts w:ascii="Calibri" w:hAnsi="Calibri"/>
            <w:sz w:val="22"/>
            <w:szCs w:val="22"/>
            <w:lang w:val="it-IT"/>
          </w:rPr>
          <w:t>http://dx.doi.org/10.1016/j.progpolymsci.2010.07.005</w:t>
        </w:r>
      </w:hyperlink>
      <w:r w:rsidRPr="00FA7D7D">
        <w:rPr>
          <w:rFonts w:ascii="Calibri" w:hAnsi="Calibri"/>
          <w:sz w:val="22"/>
          <w:szCs w:val="22"/>
          <w:lang w:val="it-IT"/>
        </w:rPr>
        <w:t xml:space="preserve">. </w:t>
      </w:r>
    </w:p>
    <w:p w14:paraId="091E8851" w14:textId="40AD0EF6" w:rsidR="0017734C" w:rsidRDefault="0017734C" w:rsidP="0004162D">
      <w:pPr>
        <w:pStyle w:val="NormalWeb"/>
        <w:spacing w:line="360" w:lineRule="auto"/>
        <w:divId w:val="287467859"/>
        <w:rPr>
          <w:rFonts w:ascii="Calibri" w:hAnsi="Calibri"/>
          <w:sz w:val="22"/>
          <w:szCs w:val="22"/>
        </w:rPr>
      </w:pPr>
      <w:r w:rsidRPr="00FA7D7D">
        <w:rPr>
          <w:rFonts w:ascii="Calibri" w:hAnsi="Calibri"/>
          <w:sz w:val="22"/>
          <w:szCs w:val="22"/>
          <w:lang w:val="it-IT"/>
        </w:rPr>
        <w:t>4. Esposito Corcione C, Greco A, Maffezzoli</w:t>
      </w:r>
      <w:r w:rsidR="003A563B" w:rsidRPr="00FA7D7D">
        <w:rPr>
          <w:rFonts w:ascii="Calibri" w:hAnsi="Calibri"/>
          <w:sz w:val="22"/>
          <w:szCs w:val="22"/>
          <w:lang w:val="it-IT"/>
        </w:rPr>
        <w:t>.</w:t>
      </w:r>
      <w:r w:rsidRPr="00FA7D7D">
        <w:rPr>
          <w:rFonts w:ascii="Calibri" w:hAnsi="Calibri"/>
          <w:sz w:val="22"/>
          <w:szCs w:val="22"/>
          <w:lang w:val="it-IT"/>
        </w:rPr>
        <w:t xml:space="preserve"> </w:t>
      </w:r>
      <w:r>
        <w:rPr>
          <w:rFonts w:ascii="Calibri" w:hAnsi="Calibri"/>
          <w:sz w:val="22"/>
          <w:szCs w:val="22"/>
        </w:rPr>
        <w:t>A Journal of Applied Polymer Science 2004;92(6):3484-3491. doi:</w:t>
      </w:r>
      <w:hyperlink r:id="rId16" w:tgtFrame="_blank" w:history="1">
        <w:r>
          <w:rPr>
            <w:rStyle w:val="Hyperlink"/>
            <w:rFonts w:ascii="Calibri" w:hAnsi="Calibri"/>
            <w:sz w:val="22"/>
            <w:szCs w:val="22"/>
          </w:rPr>
          <w:t>http://dx.doi.org/10.1002/app.20347</w:t>
        </w:r>
      </w:hyperlink>
      <w:r>
        <w:rPr>
          <w:rFonts w:ascii="Calibri" w:hAnsi="Calibri"/>
          <w:sz w:val="22"/>
          <w:szCs w:val="22"/>
        </w:rPr>
        <w:t xml:space="preserve">. </w:t>
      </w:r>
    </w:p>
    <w:p w14:paraId="73603382" w14:textId="4A23C437" w:rsidR="0017734C" w:rsidRDefault="0017734C" w:rsidP="0004162D">
      <w:pPr>
        <w:pStyle w:val="NormalWeb"/>
        <w:spacing w:line="360" w:lineRule="auto"/>
        <w:divId w:val="287467859"/>
        <w:rPr>
          <w:rFonts w:ascii="Calibri" w:hAnsi="Calibri"/>
          <w:sz w:val="22"/>
          <w:szCs w:val="22"/>
        </w:rPr>
      </w:pPr>
      <w:r>
        <w:rPr>
          <w:rFonts w:ascii="Calibri" w:hAnsi="Calibri"/>
          <w:sz w:val="22"/>
          <w:szCs w:val="22"/>
        </w:rPr>
        <w:t>5. Sbirrazzuoli N, Mititelu-Mija A, Vincent L, Alzina C</w:t>
      </w:r>
      <w:r w:rsidR="003A563B">
        <w:rPr>
          <w:rFonts w:ascii="Calibri" w:hAnsi="Calibri"/>
          <w:sz w:val="22"/>
          <w:szCs w:val="22"/>
        </w:rPr>
        <w:t>.</w:t>
      </w:r>
      <w:r>
        <w:rPr>
          <w:rFonts w:ascii="Calibri" w:hAnsi="Calibri"/>
          <w:sz w:val="22"/>
          <w:szCs w:val="22"/>
        </w:rPr>
        <w:t xml:space="preserve"> Thermochimica Acta 2006;447(2):167-177. doi:</w:t>
      </w:r>
      <w:hyperlink r:id="rId17" w:tgtFrame="_blank" w:history="1">
        <w:r>
          <w:rPr>
            <w:rStyle w:val="Hyperlink"/>
            <w:rFonts w:ascii="Calibri" w:hAnsi="Calibri"/>
            <w:sz w:val="22"/>
            <w:szCs w:val="22"/>
          </w:rPr>
          <w:t>http://dx.doi.org/10.1016/j.tca.2006.06.005</w:t>
        </w:r>
      </w:hyperlink>
      <w:r>
        <w:rPr>
          <w:rFonts w:ascii="Calibri" w:hAnsi="Calibri"/>
          <w:sz w:val="22"/>
          <w:szCs w:val="22"/>
        </w:rPr>
        <w:t xml:space="preserve">. </w:t>
      </w:r>
    </w:p>
    <w:p w14:paraId="4CA5093F" w14:textId="592B4B72" w:rsidR="0017734C" w:rsidRDefault="0017734C" w:rsidP="0004162D">
      <w:pPr>
        <w:pStyle w:val="NormalWeb"/>
        <w:spacing w:line="360" w:lineRule="auto"/>
        <w:divId w:val="287467859"/>
        <w:rPr>
          <w:rFonts w:ascii="Calibri" w:hAnsi="Calibri"/>
          <w:sz w:val="22"/>
          <w:szCs w:val="22"/>
        </w:rPr>
      </w:pPr>
      <w:r>
        <w:rPr>
          <w:rFonts w:ascii="Calibri" w:hAnsi="Calibri"/>
          <w:sz w:val="22"/>
          <w:szCs w:val="22"/>
        </w:rPr>
        <w:t>6. Oleinik EF</w:t>
      </w:r>
      <w:r w:rsidR="003A563B">
        <w:rPr>
          <w:rFonts w:ascii="Calibri" w:hAnsi="Calibri"/>
          <w:sz w:val="22"/>
          <w:szCs w:val="22"/>
        </w:rPr>
        <w:t>.</w:t>
      </w:r>
      <w:r>
        <w:rPr>
          <w:rFonts w:ascii="Calibri" w:hAnsi="Calibri"/>
          <w:sz w:val="22"/>
          <w:szCs w:val="22"/>
        </w:rPr>
        <w:t xml:space="preserve"> Epoxy-aromatic Amine Networks in the Glassy State Structure and Properties. In: - Dušek K, editor. - Epoxy Resins and Composites IV. : - Springer Berlin Heidelberg, 1986. pp. 49-99. </w:t>
      </w:r>
    </w:p>
    <w:p w14:paraId="72609C03" w14:textId="6CFA299B" w:rsidR="0017734C" w:rsidRDefault="0017734C" w:rsidP="0004162D">
      <w:pPr>
        <w:pStyle w:val="NormalWeb"/>
        <w:spacing w:line="360" w:lineRule="auto"/>
        <w:divId w:val="287467859"/>
        <w:rPr>
          <w:rFonts w:ascii="Calibri" w:hAnsi="Calibri"/>
          <w:sz w:val="22"/>
          <w:szCs w:val="22"/>
        </w:rPr>
      </w:pPr>
      <w:r>
        <w:rPr>
          <w:rFonts w:ascii="Calibri" w:hAnsi="Calibri"/>
          <w:sz w:val="22"/>
          <w:szCs w:val="22"/>
        </w:rPr>
        <w:t>7. Dušek K, Dušková-Smrčková M</w:t>
      </w:r>
      <w:r w:rsidR="003A563B">
        <w:rPr>
          <w:rFonts w:ascii="Calibri" w:hAnsi="Calibri"/>
          <w:sz w:val="22"/>
          <w:szCs w:val="22"/>
        </w:rPr>
        <w:t>.</w:t>
      </w:r>
      <w:r>
        <w:rPr>
          <w:rFonts w:ascii="Calibri" w:hAnsi="Calibri"/>
          <w:sz w:val="22"/>
          <w:szCs w:val="22"/>
        </w:rPr>
        <w:t xml:space="preserve"> Progress in Polymer Science 2000;25(9):1215-1260. doi:</w:t>
      </w:r>
      <w:hyperlink r:id="rId18" w:tgtFrame="_blank" w:history="1">
        <w:r>
          <w:rPr>
            <w:rStyle w:val="Hyperlink"/>
            <w:rFonts w:ascii="Calibri" w:hAnsi="Calibri"/>
            <w:sz w:val="22"/>
            <w:szCs w:val="22"/>
          </w:rPr>
          <w:t>http://dx.doi.org/10.1016/S0079-6700(00)00028-9</w:t>
        </w:r>
      </w:hyperlink>
      <w:r>
        <w:rPr>
          <w:rFonts w:ascii="Calibri" w:hAnsi="Calibri"/>
          <w:sz w:val="22"/>
          <w:szCs w:val="22"/>
        </w:rPr>
        <w:t xml:space="preserve">. </w:t>
      </w:r>
    </w:p>
    <w:p w14:paraId="7F4E0F07" w14:textId="541B0D4D" w:rsidR="0017734C" w:rsidRDefault="0017734C" w:rsidP="0004162D">
      <w:pPr>
        <w:pStyle w:val="NormalWeb"/>
        <w:spacing w:line="360" w:lineRule="auto"/>
        <w:divId w:val="287467859"/>
        <w:rPr>
          <w:rFonts w:ascii="Calibri" w:hAnsi="Calibri"/>
          <w:sz w:val="22"/>
          <w:szCs w:val="22"/>
        </w:rPr>
      </w:pPr>
      <w:r>
        <w:rPr>
          <w:rFonts w:ascii="Calibri" w:hAnsi="Calibri"/>
          <w:sz w:val="22"/>
          <w:szCs w:val="22"/>
        </w:rPr>
        <w:t>8. Dušek K</w:t>
      </w:r>
      <w:r w:rsidR="003A563B">
        <w:rPr>
          <w:rFonts w:ascii="Calibri" w:hAnsi="Calibri"/>
          <w:sz w:val="22"/>
          <w:szCs w:val="22"/>
        </w:rPr>
        <w:t>.</w:t>
      </w:r>
      <w:r>
        <w:rPr>
          <w:rFonts w:ascii="Calibri" w:hAnsi="Calibri"/>
          <w:sz w:val="22"/>
          <w:szCs w:val="22"/>
        </w:rPr>
        <w:t xml:space="preserve"> Polymer Bulletin 2007;58(1):321-338. doi:</w:t>
      </w:r>
      <w:hyperlink r:id="rId19" w:tgtFrame="_blank" w:history="1">
        <w:r>
          <w:rPr>
            <w:rStyle w:val="Hyperlink"/>
            <w:rFonts w:ascii="Calibri" w:hAnsi="Calibri"/>
            <w:sz w:val="22"/>
            <w:szCs w:val="22"/>
          </w:rPr>
          <w:t>http://dx.doi.org/10.1007/s00289-006-0671-7</w:t>
        </w:r>
      </w:hyperlink>
      <w:r>
        <w:rPr>
          <w:rFonts w:ascii="Calibri" w:hAnsi="Calibri"/>
          <w:sz w:val="22"/>
          <w:szCs w:val="22"/>
        </w:rPr>
        <w:t xml:space="preserve">. </w:t>
      </w:r>
    </w:p>
    <w:p w14:paraId="70A38E21" w14:textId="4A4A7E4C" w:rsidR="0017734C" w:rsidRDefault="0017734C" w:rsidP="003A563B">
      <w:pPr>
        <w:pStyle w:val="NormalWeb"/>
        <w:spacing w:line="360" w:lineRule="auto"/>
        <w:divId w:val="287467859"/>
        <w:rPr>
          <w:rFonts w:ascii="Calibri" w:hAnsi="Calibri"/>
          <w:sz w:val="22"/>
          <w:szCs w:val="22"/>
        </w:rPr>
      </w:pPr>
      <w:r>
        <w:rPr>
          <w:rFonts w:ascii="Calibri" w:hAnsi="Calibri"/>
          <w:sz w:val="22"/>
          <w:szCs w:val="22"/>
        </w:rPr>
        <w:t>9. Flory PJ</w:t>
      </w:r>
      <w:r w:rsidR="003A563B">
        <w:rPr>
          <w:rFonts w:ascii="Calibri" w:hAnsi="Calibri"/>
          <w:sz w:val="22"/>
          <w:szCs w:val="22"/>
        </w:rPr>
        <w:t>.</w:t>
      </w:r>
      <w:r>
        <w:rPr>
          <w:rFonts w:ascii="Calibri" w:hAnsi="Calibri"/>
          <w:sz w:val="22"/>
          <w:szCs w:val="22"/>
        </w:rPr>
        <w:t xml:space="preserve"> Principles of polymer chemistry. Ithaca [u.a.]: Cornell Univ. Press, 1992. </w:t>
      </w:r>
    </w:p>
    <w:p w14:paraId="4D907B4D" w14:textId="26DC0FE3" w:rsidR="0017734C" w:rsidRDefault="0017734C" w:rsidP="0004162D">
      <w:pPr>
        <w:pStyle w:val="NormalWeb"/>
        <w:spacing w:line="360" w:lineRule="auto"/>
        <w:divId w:val="287467859"/>
        <w:rPr>
          <w:rFonts w:ascii="Calibri" w:hAnsi="Calibri"/>
          <w:sz w:val="22"/>
          <w:szCs w:val="22"/>
        </w:rPr>
      </w:pPr>
      <w:r>
        <w:rPr>
          <w:rFonts w:ascii="Calibri" w:hAnsi="Calibri"/>
          <w:sz w:val="22"/>
          <w:szCs w:val="22"/>
        </w:rPr>
        <w:t>10. Kim WG, Lee JY</w:t>
      </w:r>
      <w:r w:rsidR="003A563B">
        <w:rPr>
          <w:rFonts w:ascii="Calibri" w:hAnsi="Calibri"/>
          <w:sz w:val="22"/>
          <w:szCs w:val="22"/>
        </w:rPr>
        <w:t>.</w:t>
      </w:r>
      <w:r>
        <w:rPr>
          <w:rFonts w:ascii="Calibri" w:hAnsi="Calibri"/>
          <w:sz w:val="22"/>
          <w:szCs w:val="22"/>
        </w:rPr>
        <w:t xml:space="preserve"> Polymer 2002;43(21):5713-5722. doi:</w:t>
      </w:r>
      <w:hyperlink r:id="rId20" w:tgtFrame="_blank" w:history="1">
        <w:r>
          <w:rPr>
            <w:rStyle w:val="Hyperlink"/>
            <w:rFonts w:ascii="Calibri" w:hAnsi="Calibri"/>
            <w:sz w:val="22"/>
            <w:szCs w:val="22"/>
          </w:rPr>
          <w:t>http://dx.doi.org/10.1016/S0032-3861(02)00444-5</w:t>
        </w:r>
      </w:hyperlink>
      <w:r>
        <w:rPr>
          <w:rFonts w:ascii="Calibri" w:hAnsi="Calibri"/>
          <w:sz w:val="22"/>
          <w:szCs w:val="22"/>
        </w:rPr>
        <w:t xml:space="preserve">. </w:t>
      </w:r>
    </w:p>
    <w:p w14:paraId="3AD727CB" w14:textId="1A94D305" w:rsidR="0017734C" w:rsidRDefault="0017734C" w:rsidP="003A563B">
      <w:pPr>
        <w:pStyle w:val="NormalWeb"/>
        <w:spacing w:line="360" w:lineRule="auto"/>
        <w:divId w:val="287467859"/>
        <w:rPr>
          <w:rFonts w:ascii="Calibri" w:hAnsi="Calibri"/>
          <w:sz w:val="22"/>
          <w:szCs w:val="22"/>
        </w:rPr>
      </w:pPr>
      <w:r>
        <w:rPr>
          <w:rFonts w:ascii="Calibri" w:hAnsi="Calibri"/>
          <w:sz w:val="22"/>
          <w:szCs w:val="22"/>
        </w:rPr>
        <w:lastRenderedPageBreak/>
        <w:t>11. Soni NJ, Lin P, Khare R</w:t>
      </w:r>
      <w:r w:rsidR="003A563B">
        <w:rPr>
          <w:rFonts w:ascii="Calibri" w:hAnsi="Calibri"/>
          <w:sz w:val="22"/>
          <w:szCs w:val="22"/>
        </w:rPr>
        <w:t>.</w:t>
      </w:r>
      <w:r>
        <w:rPr>
          <w:rFonts w:ascii="Calibri" w:hAnsi="Calibri"/>
          <w:sz w:val="22"/>
          <w:szCs w:val="22"/>
        </w:rPr>
        <w:t xml:space="preserve"> Polymer</w:t>
      </w:r>
      <w:r w:rsidR="00E94249">
        <w:rPr>
          <w:rFonts w:ascii="Calibri" w:hAnsi="Calibri"/>
          <w:sz w:val="22"/>
          <w:szCs w:val="22"/>
        </w:rPr>
        <w:t>,</w:t>
      </w:r>
      <w:r>
        <w:rPr>
          <w:rFonts w:ascii="Calibri" w:hAnsi="Calibri"/>
          <w:sz w:val="22"/>
          <w:szCs w:val="22"/>
        </w:rPr>
        <w:t xml:space="preserve"> 2012;53(4):1015-1019. doi:</w:t>
      </w:r>
      <w:hyperlink r:id="rId21" w:tgtFrame="_blank" w:history="1">
        <w:r>
          <w:rPr>
            <w:rStyle w:val="Hyperlink"/>
            <w:rFonts w:ascii="Calibri" w:hAnsi="Calibri"/>
            <w:sz w:val="22"/>
            <w:szCs w:val="22"/>
          </w:rPr>
          <w:t>http://dx.doi.org/10.1016/j.polymer.2011.12.051</w:t>
        </w:r>
      </w:hyperlink>
      <w:r>
        <w:rPr>
          <w:rFonts w:ascii="Calibri" w:hAnsi="Calibri"/>
          <w:sz w:val="22"/>
          <w:szCs w:val="22"/>
        </w:rPr>
        <w:t xml:space="preserve">. </w:t>
      </w:r>
    </w:p>
    <w:p w14:paraId="6B1E6305" w14:textId="5A702681" w:rsidR="0017734C" w:rsidRDefault="0017734C" w:rsidP="0004162D">
      <w:pPr>
        <w:pStyle w:val="NormalWeb"/>
        <w:spacing w:line="360" w:lineRule="auto"/>
        <w:divId w:val="287467859"/>
        <w:rPr>
          <w:rFonts w:ascii="Calibri" w:hAnsi="Calibri"/>
          <w:sz w:val="22"/>
          <w:szCs w:val="22"/>
        </w:rPr>
      </w:pPr>
      <w:r>
        <w:rPr>
          <w:rFonts w:ascii="Calibri" w:hAnsi="Calibri"/>
          <w:sz w:val="22"/>
          <w:szCs w:val="22"/>
        </w:rPr>
        <w:t>12. Flory PJ</w:t>
      </w:r>
      <w:r w:rsidR="003A563B">
        <w:rPr>
          <w:rFonts w:ascii="Calibri" w:hAnsi="Calibri"/>
          <w:sz w:val="22"/>
          <w:szCs w:val="22"/>
        </w:rPr>
        <w:t>.</w:t>
      </w:r>
      <w:r>
        <w:rPr>
          <w:rFonts w:ascii="Calibri" w:hAnsi="Calibri"/>
          <w:sz w:val="22"/>
          <w:szCs w:val="22"/>
        </w:rPr>
        <w:t xml:space="preserve"> Journal of the American Chemical Society 1941;63(11):3083-3090. doi:</w:t>
      </w:r>
      <w:hyperlink r:id="rId22" w:tgtFrame="_blank" w:history="1">
        <w:r>
          <w:rPr>
            <w:rStyle w:val="Hyperlink"/>
            <w:rFonts w:ascii="Calibri" w:hAnsi="Calibri"/>
            <w:sz w:val="22"/>
            <w:szCs w:val="22"/>
          </w:rPr>
          <w:t>http://dx.doi.org/10.1021/ja01856a061</w:t>
        </w:r>
      </w:hyperlink>
      <w:r>
        <w:rPr>
          <w:rFonts w:ascii="Calibri" w:hAnsi="Calibri"/>
          <w:sz w:val="22"/>
          <w:szCs w:val="22"/>
        </w:rPr>
        <w:t xml:space="preserve">. </w:t>
      </w:r>
    </w:p>
    <w:p w14:paraId="07C9B393" w14:textId="1B820BD7" w:rsidR="0017734C" w:rsidRDefault="0017734C" w:rsidP="0004162D">
      <w:pPr>
        <w:pStyle w:val="NormalWeb"/>
        <w:spacing w:line="360" w:lineRule="auto"/>
        <w:divId w:val="287467859"/>
        <w:rPr>
          <w:rFonts w:ascii="Calibri" w:hAnsi="Calibri"/>
          <w:sz w:val="22"/>
          <w:szCs w:val="22"/>
        </w:rPr>
      </w:pPr>
      <w:r>
        <w:rPr>
          <w:rFonts w:ascii="Calibri" w:hAnsi="Calibri"/>
          <w:sz w:val="22"/>
          <w:szCs w:val="22"/>
        </w:rPr>
        <w:t>13. Sahagun CM, Morgan SE</w:t>
      </w:r>
      <w:r w:rsidR="003A563B">
        <w:rPr>
          <w:rFonts w:ascii="Calibri" w:hAnsi="Calibri"/>
          <w:sz w:val="22"/>
          <w:szCs w:val="22"/>
        </w:rPr>
        <w:t>.</w:t>
      </w:r>
      <w:r>
        <w:rPr>
          <w:rFonts w:ascii="Calibri" w:hAnsi="Calibri"/>
          <w:sz w:val="22"/>
          <w:szCs w:val="22"/>
        </w:rPr>
        <w:t xml:space="preserve"> ACS Applied Materials &amp; Interfaces 2012;4(2):564-572. doi:</w:t>
      </w:r>
      <w:hyperlink r:id="rId23" w:tgtFrame="_blank" w:history="1">
        <w:r>
          <w:rPr>
            <w:rStyle w:val="Hyperlink"/>
            <w:rFonts w:ascii="Calibri" w:hAnsi="Calibri"/>
            <w:sz w:val="22"/>
            <w:szCs w:val="22"/>
          </w:rPr>
          <w:t>http://dx.doi.org/10.1021/am201515y</w:t>
        </w:r>
      </w:hyperlink>
      <w:r>
        <w:rPr>
          <w:rFonts w:ascii="Calibri" w:hAnsi="Calibri"/>
          <w:sz w:val="22"/>
          <w:szCs w:val="22"/>
        </w:rPr>
        <w:t xml:space="preserve">. </w:t>
      </w:r>
    </w:p>
    <w:p w14:paraId="5FFAD283" w14:textId="670CFCF0" w:rsidR="0017734C" w:rsidRDefault="0017734C" w:rsidP="0004162D">
      <w:pPr>
        <w:pStyle w:val="NormalWeb"/>
        <w:spacing w:line="360" w:lineRule="auto"/>
        <w:divId w:val="287467859"/>
        <w:rPr>
          <w:rFonts w:ascii="Calibri" w:hAnsi="Calibri"/>
          <w:sz w:val="22"/>
          <w:szCs w:val="22"/>
        </w:rPr>
      </w:pPr>
      <w:r>
        <w:rPr>
          <w:rFonts w:ascii="Calibri" w:hAnsi="Calibri"/>
          <w:sz w:val="22"/>
          <w:szCs w:val="22"/>
        </w:rPr>
        <w:t>14. Arridge RGC, Speake JH</w:t>
      </w:r>
      <w:r w:rsidR="003A563B">
        <w:rPr>
          <w:rFonts w:ascii="Calibri" w:hAnsi="Calibri"/>
          <w:sz w:val="22"/>
          <w:szCs w:val="22"/>
        </w:rPr>
        <w:t>.</w:t>
      </w:r>
      <w:r>
        <w:rPr>
          <w:rFonts w:ascii="Calibri" w:hAnsi="Calibri"/>
          <w:sz w:val="22"/>
          <w:szCs w:val="22"/>
        </w:rPr>
        <w:t xml:space="preserve"> Polymer 1972;13(9):443-449. doi:</w:t>
      </w:r>
      <w:hyperlink r:id="rId24" w:tgtFrame="_blank" w:history="1">
        <w:r>
          <w:rPr>
            <w:rStyle w:val="Hyperlink"/>
            <w:rFonts w:ascii="Calibri" w:hAnsi="Calibri"/>
            <w:sz w:val="22"/>
            <w:szCs w:val="22"/>
          </w:rPr>
          <w:t>http://dx.doi.org/10.1016/0032-3861(72)90111-5</w:t>
        </w:r>
      </w:hyperlink>
      <w:r>
        <w:rPr>
          <w:rFonts w:ascii="Calibri" w:hAnsi="Calibri"/>
          <w:sz w:val="22"/>
          <w:szCs w:val="22"/>
        </w:rPr>
        <w:t xml:space="preserve">. </w:t>
      </w:r>
    </w:p>
    <w:p w14:paraId="346AC9B3" w14:textId="7850681D" w:rsidR="0017734C" w:rsidRDefault="0017734C" w:rsidP="0004162D">
      <w:pPr>
        <w:pStyle w:val="NormalWeb"/>
        <w:spacing w:line="360" w:lineRule="auto"/>
        <w:divId w:val="287467859"/>
        <w:rPr>
          <w:rFonts w:ascii="Calibri" w:hAnsi="Calibri"/>
          <w:sz w:val="22"/>
          <w:szCs w:val="22"/>
        </w:rPr>
      </w:pPr>
      <w:r w:rsidRPr="001F2D84">
        <w:rPr>
          <w:rFonts w:ascii="Calibri" w:hAnsi="Calibri"/>
          <w:sz w:val="22"/>
          <w:szCs w:val="22"/>
        </w:rPr>
        <w:t>15. Hofer K, Johari GP</w:t>
      </w:r>
      <w:r w:rsidR="003A563B" w:rsidRPr="001F2D84">
        <w:rPr>
          <w:rFonts w:ascii="Calibri" w:hAnsi="Calibri"/>
          <w:sz w:val="22"/>
          <w:szCs w:val="22"/>
        </w:rPr>
        <w:t>.</w:t>
      </w:r>
      <w:r w:rsidRPr="001F2D84">
        <w:rPr>
          <w:rFonts w:ascii="Calibri" w:hAnsi="Calibri"/>
          <w:sz w:val="22"/>
          <w:szCs w:val="22"/>
        </w:rPr>
        <w:t xml:space="preserve"> Macromolecules 1991;24(17):4978-4980. doi:</w:t>
      </w:r>
      <w:hyperlink r:id="rId25" w:tgtFrame="_blank" w:history="1">
        <w:r w:rsidRPr="001F2D84">
          <w:rPr>
            <w:rStyle w:val="Hyperlink"/>
            <w:rFonts w:ascii="Calibri" w:hAnsi="Calibri"/>
            <w:sz w:val="22"/>
            <w:szCs w:val="22"/>
          </w:rPr>
          <w:t>http://dx.doi.org/10.1021/ma00017a039</w:t>
        </w:r>
      </w:hyperlink>
      <w:r w:rsidRPr="001F2D84">
        <w:rPr>
          <w:rFonts w:ascii="Calibri" w:hAnsi="Calibri"/>
          <w:sz w:val="22"/>
          <w:szCs w:val="22"/>
        </w:rPr>
        <w:t>.</w:t>
      </w:r>
      <w:r>
        <w:rPr>
          <w:rFonts w:ascii="Calibri" w:hAnsi="Calibri"/>
          <w:sz w:val="22"/>
          <w:szCs w:val="22"/>
        </w:rPr>
        <w:t xml:space="preserve"> </w:t>
      </w:r>
    </w:p>
    <w:p w14:paraId="7FC8B742" w14:textId="3FB71413" w:rsidR="0017734C" w:rsidRDefault="0017734C" w:rsidP="0004162D">
      <w:pPr>
        <w:pStyle w:val="NormalWeb"/>
        <w:spacing w:line="360" w:lineRule="auto"/>
        <w:divId w:val="287467859"/>
        <w:rPr>
          <w:rFonts w:ascii="Calibri" w:hAnsi="Calibri"/>
          <w:sz w:val="22"/>
          <w:szCs w:val="22"/>
        </w:rPr>
      </w:pPr>
      <w:r>
        <w:rPr>
          <w:rFonts w:ascii="Calibri" w:hAnsi="Calibri"/>
          <w:sz w:val="22"/>
          <w:szCs w:val="22"/>
        </w:rPr>
        <w:t>16. Ehlers J, Rondan NG, Huynh LK, Pham H, Marks M, Truong TN</w:t>
      </w:r>
      <w:r w:rsidR="003A563B">
        <w:rPr>
          <w:rFonts w:ascii="Calibri" w:hAnsi="Calibri"/>
          <w:sz w:val="22"/>
          <w:szCs w:val="22"/>
        </w:rPr>
        <w:t>.</w:t>
      </w:r>
      <w:r>
        <w:rPr>
          <w:rFonts w:ascii="Calibri" w:hAnsi="Calibri"/>
          <w:sz w:val="22"/>
          <w:szCs w:val="22"/>
        </w:rPr>
        <w:t xml:space="preserve"> Macromolecules 2007;40(12):4370-4377. doi:</w:t>
      </w:r>
      <w:hyperlink r:id="rId26" w:tgtFrame="_blank" w:history="1">
        <w:r>
          <w:rPr>
            <w:rStyle w:val="Hyperlink"/>
            <w:rFonts w:ascii="Calibri" w:hAnsi="Calibri"/>
            <w:sz w:val="22"/>
            <w:szCs w:val="22"/>
          </w:rPr>
          <w:t>http://dx.doi.org/10.1021/ma070423m</w:t>
        </w:r>
      </w:hyperlink>
      <w:r>
        <w:rPr>
          <w:rFonts w:ascii="Calibri" w:hAnsi="Calibri"/>
          <w:sz w:val="22"/>
          <w:szCs w:val="22"/>
        </w:rPr>
        <w:t xml:space="preserve">. </w:t>
      </w:r>
    </w:p>
    <w:p w14:paraId="522B5A02" w14:textId="6D89FA56" w:rsidR="0017734C" w:rsidRDefault="0017734C" w:rsidP="0004162D">
      <w:pPr>
        <w:pStyle w:val="NormalWeb"/>
        <w:spacing w:line="360" w:lineRule="auto"/>
        <w:divId w:val="287467859"/>
        <w:rPr>
          <w:rFonts w:ascii="Calibri" w:hAnsi="Calibri"/>
          <w:sz w:val="22"/>
          <w:szCs w:val="22"/>
        </w:rPr>
      </w:pPr>
      <w:r>
        <w:rPr>
          <w:rFonts w:ascii="Calibri" w:hAnsi="Calibri"/>
          <w:sz w:val="22"/>
          <w:szCs w:val="22"/>
        </w:rPr>
        <w:t>17. Swier S, Van Mele B</w:t>
      </w:r>
      <w:r w:rsidR="003A563B">
        <w:rPr>
          <w:rFonts w:ascii="Calibri" w:hAnsi="Calibri"/>
          <w:sz w:val="22"/>
          <w:szCs w:val="22"/>
        </w:rPr>
        <w:t>.</w:t>
      </w:r>
      <w:r>
        <w:rPr>
          <w:rFonts w:ascii="Calibri" w:hAnsi="Calibri"/>
          <w:sz w:val="22"/>
          <w:szCs w:val="22"/>
        </w:rPr>
        <w:t xml:space="preserve"> Journal of Polymer Science Part B: Polymer Physics 2003;41(6):594-608. doi:</w:t>
      </w:r>
      <w:hyperlink r:id="rId27" w:tgtFrame="_blank" w:history="1">
        <w:r>
          <w:rPr>
            <w:rStyle w:val="Hyperlink"/>
            <w:rFonts w:ascii="Calibri" w:hAnsi="Calibri"/>
            <w:sz w:val="22"/>
            <w:szCs w:val="22"/>
          </w:rPr>
          <w:t>http://dx.doi.org/10.1002/polb.10413</w:t>
        </w:r>
      </w:hyperlink>
      <w:r>
        <w:rPr>
          <w:rFonts w:ascii="Calibri" w:hAnsi="Calibri"/>
          <w:sz w:val="22"/>
          <w:szCs w:val="22"/>
        </w:rPr>
        <w:t xml:space="preserve">. </w:t>
      </w:r>
    </w:p>
    <w:p w14:paraId="6428E274" w14:textId="6155A27C" w:rsidR="0017734C" w:rsidRDefault="0017734C" w:rsidP="0004162D">
      <w:pPr>
        <w:pStyle w:val="NormalWeb"/>
        <w:spacing w:line="360" w:lineRule="auto"/>
        <w:divId w:val="287467859"/>
        <w:rPr>
          <w:rFonts w:ascii="Calibri" w:hAnsi="Calibri"/>
          <w:sz w:val="22"/>
          <w:szCs w:val="22"/>
        </w:rPr>
      </w:pPr>
      <w:r>
        <w:rPr>
          <w:rFonts w:ascii="Calibri" w:hAnsi="Calibri"/>
          <w:sz w:val="22"/>
          <w:szCs w:val="22"/>
        </w:rPr>
        <w:t>18. Mijovic J, Wijaya J</w:t>
      </w:r>
      <w:r w:rsidR="003A563B">
        <w:rPr>
          <w:rFonts w:ascii="Calibri" w:hAnsi="Calibri"/>
          <w:sz w:val="22"/>
          <w:szCs w:val="22"/>
        </w:rPr>
        <w:t>.</w:t>
      </w:r>
      <w:r>
        <w:rPr>
          <w:rFonts w:ascii="Calibri" w:hAnsi="Calibri"/>
          <w:sz w:val="22"/>
          <w:szCs w:val="22"/>
        </w:rPr>
        <w:t xml:space="preserve"> Polymer 1994;35(12):2683-2686. doi:</w:t>
      </w:r>
      <w:hyperlink r:id="rId28" w:tgtFrame="_blank" w:history="1">
        <w:r>
          <w:rPr>
            <w:rStyle w:val="Hyperlink"/>
            <w:rFonts w:ascii="Calibri" w:hAnsi="Calibri"/>
            <w:sz w:val="22"/>
            <w:szCs w:val="22"/>
          </w:rPr>
          <w:t>http://dx.doi.org/10.1016/0032-3861(94)90400-6</w:t>
        </w:r>
      </w:hyperlink>
      <w:r>
        <w:rPr>
          <w:rFonts w:ascii="Calibri" w:hAnsi="Calibri"/>
          <w:sz w:val="22"/>
          <w:szCs w:val="22"/>
        </w:rPr>
        <w:t xml:space="preserve">. </w:t>
      </w:r>
    </w:p>
    <w:p w14:paraId="0F847348" w14:textId="2D4768F5" w:rsidR="0017734C" w:rsidRDefault="0017734C" w:rsidP="0004162D">
      <w:pPr>
        <w:pStyle w:val="NormalWeb"/>
        <w:spacing w:line="360" w:lineRule="auto"/>
        <w:divId w:val="287467859"/>
        <w:rPr>
          <w:rFonts w:ascii="Calibri" w:hAnsi="Calibri"/>
          <w:sz w:val="22"/>
          <w:szCs w:val="22"/>
        </w:rPr>
      </w:pPr>
      <w:r>
        <w:rPr>
          <w:rFonts w:ascii="Calibri" w:hAnsi="Calibri"/>
          <w:sz w:val="22"/>
          <w:szCs w:val="22"/>
        </w:rPr>
        <w:t>19. Bueche F</w:t>
      </w:r>
      <w:r w:rsidR="003A563B">
        <w:rPr>
          <w:rFonts w:ascii="Calibri" w:hAnsi="Calibri"/>
          <w:sz w:val="22"/>
          <w:szCs w:val="22"/>
        </w:rPr>
        <w:t>.</w:t>
      </w:r>
      <w:r>
        <w:rPr>
          <w:rFonts w:ascii="Calibri" w:hAnsi="Calibri"/>
          <w:sz w:val="22"/>
          <w:szCs w:val="22"/>
        </w:rPr>
        <w:t xml:space="preserve"> The Journal of chemical physics 1954;22:603-609. doi:</w:t>
      </w:r>
      <w:hyperlink r:id="rId29" w:tgtFrame="_blank" w:history="1">
        <w:r>
          <w:rPr>
            <w:rStyle w:val="Hyperlink"/>
            <w:rFonts w:ascii="Calibri" w:hAnsi="Calibri"/>
            <w:sz w:val="22"/>
            <w:szCs w:val="22"/>
          </w:rPr>
          <w:t>http://dx.doi.org/10.1063/1.1740133</w:t>
        </w:r>
      </w:hyperlink>
      <w:r>
        <w:rPr>
          <w:rFonts w:ascii="Calibri" w:hAnsi="Calibri"/>
          <w:sz w:val="22"/>
          <w:szCs w:val="22"/>
        </w:rPr>
        <w:t xml:space="preserve">. </w:t>
      </w:r>
    </w:p>
    <w:p w14:paraId="67473D49" w14:textId="279246C9" w:rsidR="0017734C" w:rsidRDefault="0017734C" w:rsidP="0004162D">
      <w:pPr>
        <w:pStyle w:val="NormalWeb"/>
        <w:spacing w:line="360" w:lineRule="auto"/>
        <w:divId w:val="287467859"/>
        <w:rPr>
          <w:rFonts w:ascii="Calibri" w:hAnsi="Calibri"/>
          <w:sz w:val="22"/>
          <w:szCs w:val="22"/>
        </w:rPr>
      </w:pPr>
      <w:r>
        <w:rPr>
          <w:rFonts w:ascii="Calibri" w:hAnsi="Calibri"/>
          <w:sz w:val="22"/>
          <w:szCs w:val="22"/>
        </w:rPr>
        <w:t>20. Rouse Jr PE</w:t>
      </w:r>
      <w:r w:rsidR="003A563B">
        <w:rPr>
          <w:rFonts w:ascii="Calibri" w:hAnsi="Calibri"/>
          <w:sz w:val="22"/>
          <w:szCs w:val="22"/>
        </w:rPr>
        <w:t>.</w:t>
      </w:r>
      <w:r>
        <w:rPr>
          <w:rFonts w:ascii="Calibri" w:hAnsi="Calibri"/>
          <w:sz w:val="22"/>
          <w:szCs w:val="22"/>
        </w:rPr>
        <w:t xml:space="preserve"> The Journal of chemical physics 1953;21:1272-1280. doi:</w:t>
      </w:r>
      <w:hyperlink r:id="rId30" w:tgtFrame="_blank" w:history="1">
        <w:r>
          <w:rPr>
            <w:rStyle w:val="Hyperlink"/>
            <w:rFonts w:ascii="Calibri" w:hAnsi="Calibri"/>
            <w:sz w:val="22"/>
            <w:szCs w:val="22"/>
          </w:rPr>
          <w:t>http://dx.doi.org/10.1063/1.1699180</w:t>
        </w:r>
      </w:hyperlink>
      <w:r>
        <w:rPr>
          <w:rFonts w:ascii="Calibri" w:hAnsi="Calibri"/>
          <w:sz w:val="22"/>
          <w:szCs w:val="22"/>
        </w:rPr>
        <w:t xml:space="preserve">. </w:t>
      </w:r>
    </w:p>
    <w:p w14:paraId="33071933" w14:textId="31B2674F" w:rsidR="0017734C" w:rsidRDefault="0017734C" w:rsidP="0004162D">
      <w:pPr>
        <w:pStyle w:val="NormalWeb"/>
        <w:spacing w:line="360" w:lineRule="auto"/>
        <w:divId w:val="287467859"/>
        <w:rPr>
          <w:rFonts w:ascii="Calibri" w:hAnsi="Calibri"/>
          <w:sz w:val="22"/>
          <w:szCs w:val="22"/>
        </w:rPr>
      </w:pPr>
      <w:r>
        <w:rPr>
          <w:rFonts w:ascii="Calibri" w:hAnsi="Calibri"/>
          <w:sz w:val="22"/>
          <w:szCs w:val="22"/>
        </w:rPr>
        <w:t>21. Wise CW, Cook WD, Goodwin AA</w:t>
      </w:r>
      <w:r w:rsidR="003A563B">
        <w:rPr>
          <w:rFonts w:ascii="Calibri" w:hAnsi="Calibri"/>
          <w:sz w:val="22"/>
          <w:szCs w:val="22"/>
        </w:rPr>
        <w:t>.</w:t>
      </w:r>
      <w:r>
        <w:rPr>
          <w:rFonts w:ascii="Calibri" w:hAnsi="Calibri"/>
          <w:sz w:val="22"/>
          <w:szCs w:val="22"/>
        </w:rPr>
        <w:t xml:space="preserve"> Polymer 1997;38(13):3251-3261. doi:</w:t>
      </w:r>
      <w:hyperlink r:id="rId31" w:tgtFrame="_blank" w:history="1">
        <w:r>
          <w:rPr>
            <w:rStyle w:val="Hyperlink"/>
            <w:rFonts w:ascii="Calibri" w:hAnsi="Calibri"/>
            <w:sz w:val="22"/>
            <w:szCs w:val="22"/>
          </w:rPr>
          <w:t>http://dx.doi.org/10.1016/S0032-3861(96)00882-8</w:t>
        </w:r>
      </w:hyperlink>
      <w:r>
        <w:rPr>
          <w:rFonts w:ascii="Calibri" w:hAnsi="Calibri"/>
          <w:sz w:val="22"/>
          <w:szCs w:val="22"/>
        </w:rPr>
        <w:t xml:space="preserve">. </w:t>
      </w:r>
    </w:p>
    <w:p w14:paraId="325E80C9" w14:textId="243216D2" w:rsidR="0017734C" w:rsidRDefault="0017734C" w:rsidP="0004162D">
      <w:pPr>
        <w:pStyle w:val="NormalWeb"/>
        <w:spacing w:line="360" w:lineRule="auto"/>
        <w:divId w:val="287467859"/>
        <w:rPr>
          <w:rFonts w:ascii="Calibri" w:hAnsi="Calibri"/>
          <w:sz w:val="22"/>
          <w:szCs w:val="22"/>
        </w:rPr>
      </w:pPr>
      <w:r>
        <w:rPr>
          <w:rFonts w:ascii="Calibri" w:hAnsi="Calibri"/>
          <w:sz w:val="22"/>
          <w:szCs w:val="22"/>
        </w:rPr>
        <w:t>22. Williams ML, Landel RF, Ferry JD</w:t>
      </w:r>
      <w:r w:rsidR="003A563B">
        <w:rPr>
          <w:rFonts w:ascii="Calibri" w:hAnsi="Calibri"/>
          <w:sz w:val="22"/>
          <w:szCs w:val="22"/>
        </w:rPr>
        <w:t>.</w:t>
      </w:r>
      <w:r>
        <w:rPr>
          <w:rFonts w:ascii="Calibri" w:hAnsi="Calibri"/>
          <w:sz w:val="22"/>
          <w:szCs w:val="22"/>
        </w:rPr>
        <w:t xml:space="preserve"> Journal of the American Chemical Society 1955;77(14):3701-3707. doi:</w:t>
      </w:r>
      <w:hyperlink r:id="rId32" w:tgtFrame="_blank" w:history="1">
        <w:r>
          <w:rPr>
            <w:rStyle w:val="Hyperlink"/>
            <w:rFonts w:ascii="Calibri" w:hAnsi="Calibri"/>
            <w:sz w:val="22"/>
            <w:szCs w:val="22"/>
          </w:rPr>
          <w:t>http://dx.doi.org/10.1021/ja01619a008</w:t>
        </w:r>
      </w:hyperlink>
      <w:r>
        <w:rPr>
          <w:rFonts w:ascii="Calibri" w:hAnsi="Calibri"/>
          <w:sz w:val="22"/>
          <w:szCs w:val="22"/>
        </w:rPr>
        <w:t xml:space="preserve">. </w:t>
      </w:r>
    </w:p>
    <w:p w14:paraId="6E7F6EE4" w14:textId="30A236F4" w:rsidR="0017734C" w:rsidRDefault="0017734C" w:rsidP="0004162D">
      <w:pPr>
        <w:pStyle w:val="NormalWeb"/>
        <w:spacing w:line="360" w:lineRule="auto"/>
        <w:divId w:val="287467859"/>
        <w:rPr>
          <w:rFonts w:ascii="Calibri" w:hAnsi="Calibri"/>
          <w:sz w:val="22"/>
          <w:szCs w:val="22"/>
        </w:rPr>
      </w:pPr>
      <w:r>
        <w:rPr>
          <w:rFonts w:ascii="Calibri" w:hAnsi="Calibri"/>
          <w:sz w:val="22"/>
          <w:szCs w:val="22"/>
        </w:rPr>
        <w:lastRenderedPageBreak/>
        <w:t>23. Ergozhin EE, Chalov AK, Iskakova RA, Klepikova SG, Solomin VA</w:t>
      </w:r>
      <w:r w:rsidR="003A563B">
        <w:rPr>
          <w:rFonts w:ascii="Calibri" w:hAnsi="Calibri"/>
          <w:sz w:val="22"/>
          <w:szCs w:val="22"/>
        </w:rPr>
        <w:t>.</w:t>
      </w:r>
      <w:r>
        <w:rPr>
          <w:rFonts w:ascii="Calibri" w:hAnsi="Calibri"/>
          <w:sz w:val="22"/>
          <w:szCs w:val="22"/>
        </w:rPr>
        <w:t xml:space="preserve"> Russian Journal of Applied Chemistry 2002;75(1):102-105. doi:</w:t>
      </w:r>
      <w:hyperlink r:id="rId33" w:tgtFrame="_blank" w:history="1">
        <w:r>
          <w:rPr>
            <w:rStyle w:val="Hyperlink"/>
            <w:rFonts w:ascii="Calibri" w:hAnsi="Calibri"/>
            <w:sz w:val="22"/>
            <w:szCs w:val="22"/>
          </w:rPr>
          <w:t>http://dx.doi.org/10.1023/A:1015533326940</w:t>
        </w:r>
      </w:hyperlink>
      <w:r>
        <w:rPr>
          <w:rFonts w:ascii="Calibri" w:hAnsi="Calibri"/>
          <w:sz w:val="22"/>
          <w:szCs w:val="22"/>
        </w:rPr>
        <w:t xml:space="preserve">. </w:t>
      </w:r>
    </w:p>
    <w:p w14:paraId="29CE12CC" w14:textId="5A22FF1D" w:rsidR="0017734C" w:rsidRDefault="0017734C" w:rsidP="0004162D">
      <w:pPr>
        <w:pStyle w:val="NormalWeb"/>
        <w:spacing w:line="360" w:lineRule="auto"/>
        <w:divId w:val="287467859"/>
        <w:rPr>
          <w:rFonts w:ascii="Calibri" w:hAnsi="Calibri"/>
          <w:sz w:val="22"/>
          <w:szCs w:val="22"/>
        </w:rPr>
      </w:pPr>
      <w:r>
        <w:rPr>
          <w:rFonts w:ascii="Calibri" w:hAnsi="Calibri"/>
          <w:sz w:val="22"/>
          <w:szCs w:val="22"/>
        </w:rPr>
        <w:t>24. Ngono‐Ravache Y, Foray M, Bardet M</w:t>
      </w:r>
      <w:r w:rsidR="003A563B">
        <w:rPr>
          <w:rFonts w:ascii="Calibri" w:hAnsi="Calibri"/>
          <w:sz w:val="22"/>
          <w:szCs w:val="22"/>
        </w:rPr>
        <w:t>.</w:t>
      </w:r>
      <w:r>
        <w:rPr>
          <w:rFonts w:ascii="Calibri" w:hAnsi="Calibri"/>
          <w:sz w:val="22"/>
          <w:szCs w:val="22"/>
        </w:rPr>
        <w:t xml:space="preserve"> Polymers for Advanced Technologies 2001;12(9):515-523. doi:</w:t>
      </w:r>
      <w:hyperlink r:id="rId34" w:tgtFrame="_blank" w:history="1">
        <w:r>
          <w:rPr>
            <w:rStyle w:val="Hyperlink"/>
            <w:rFonts w:ascii="Calibri" w:hAnsi="Calibri"/>
            <w:sz w:val="22"/>
            <w:szCs w:val="22"/>
          </w:rPr>
          <w:t>http://dx.doi.org/10.1002/pat.112</w:t>
        </w:r>
      </w:hyperlink>
      <w:r>
        <w:rPr>
          <w:rFonts w:ascii="Calibri" w:hAnsi="Calibri"/>
          <w:sz w:val="22"/>
          <w:szCs w:val="22"/>
        </w:rPr>
        <w:t xml:space="preserve">. </w:t>
      </w:r>
    </w:p>
    <w:p w14:paraId="61B3DA39" w14:textId="77777777" w:rsidR="0017734C" w:rsidRPr="0017734C" w:rsidRDefault="001A479E" w:rsidP="0004162D">
      <w:pPr>
        <w:pStyle w:val="NormalWeb"/>
        <w:spacing w:line="360" w:lineRule="auto"/>
        <w:rPr>
          <w:rFonts w:asciiTheme="minorHAnsi" w:hAnsiTheme="minorHAnsi"/>
          <w:sz w:val="22"/>
          <w:szCs w:val="22"/>
        </w:rPr>
      </w:pPr>
      <w:r>
        <w:fldChar w:fldCharType="end"/>
      </w:r>
      <w:r w:rsidR="0017734C" w:rsidRPr="0017734C">
        <w:rPr>
          <w:rFonts w:asciiTheme="minorHAnsi" w:hAnsiTheme="minorHAnsi"/>
          <w:sz w:val="22"/>
          <w:szCs w:val="22"/>
        </w:rPr>
        <w:t>2</w:t>
      </w:r>
      <w:r w:rsidR="0017734C">
        <w:rPr>
          <w:rFonts w:asciiTheme="minorHAnsi" w:hAnsiTheme="minorHAnsi"/>
          <w:sz w:val="22"/>
          <w:szCs w:val="22"/>
        </w:rPr>
        <w:t>5</w:t>
      </w:r>
      <w:r w:rsidR="0017734C" w:rsidRPr="0017734C">
        <w:rPr>
          <w:rFonts w:asciiTheme="minorHAnsi" w:hAnsiTheme="minorHAnsi"/>
          <w:sz w:val="22"/>
          <w:szCs w:val="22"/>
        </w:rPr>
        <w:t>.</w:t>
      </w:r>
      <w:r w:rsidR="0017734C" w:rsidRPr="0017734C">
        <w:rPr>
          <w:rFonts w:asciiTheme="minorHAnsi" w:hAnsiTheme="minorHAnsi" w:cs="Arial"/>
          <w:color w:val="000000"/>
          <w:sz w:val="22"/>
          <w:szCs w:val="22"/>
        </w:rPr>
        <w:t xml:space="preserve"> SDBSWeb : http://sdbs.riodb.aist.go.jp (National Institute of Advanced Industrial Science and Technology, Nov 20, 2012)</w:t>
      </w:r>
    </w:p>
    <w:p w14:paraId="4BC7ACCD" w14:textId="77777777" w:rsidR="00E00F6E" w:rsidRDefault="00E00F6E" w:rsidP="0004162D">
      <w:pPr>
        <w:spacing w:after="0" w:line="360" w:lineRule="auto"/>
        <w:jc w:val="both"/>
      </w:pPr>
    </w:p>
    <w:sectPr w:rsidR="00E00F6E" w:rsidSect="00707327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1AC5C46E" w14:textId="77777777" w:rsidR="00A03592" w:rsidRDefault="00A03592" w:rsidP="0021208B">
      <w:pPr>
        <w:spacing w:after="0" w:line="240" w:lineRule="auto"/>
      </w:pPr>
      <w:r>
        <w:separator/>
      </w:r>
    </w:p>
  </w:endnote>
  <w:endnote w:type="continuationSeparator" w:id="0">
    <w:p w14:paraId="0E645D93" w14:textId="77777777" w:rsidR="00A03592" w:rsidRDefault="00A03592" w:rsidP="0021208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6C7CB155" w14:textId="77777777" w:rsidR="00A03592" w:rsidRDefault="00A03592" w:rsidP="0021208B">
      <w:pPr>
        <w:spacing w:after="0" w:line="240" w:lineRule="auto"/>
      </w:pPr>
      <w:r>
        <w:separator/>
      </w:r>
    </w:p>
  </w:footnote>
  <w:footnote w:type="continuationSeparator" w:id="0">
    <w:p w14:paraId="0C516FE6" w14:textId="77777777" w:rsidR="00A03592" w:rsidRDefault="00A03592" w:rsidP="0021208B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3600E72"/>
    <w:multiLevelType w:val="hybridMultilevel"/>
    <w:tmpl w:val="EE6E87A6"/>
    <w:lvl w:ilvl="0" w:tplc="2CEEF306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D31FAC"/>
    <w:rsid w:val="00007297"/>
    <w:rsid w:val="00013F88"/>
    <w:rsid w:val="000215FA"/>
    <w:rsid w:val="0002225D"/>
    <w:rsid w:val="00027D4F"/>
    <w:rsid w:val="000310C0"/>
    <w:rsid w:val="00033939"/>
    <w:rsid w:val="00033C5A"/>
    <w:rsid w:val="00033F7C"/>
    <w:rsid w:val="00035580"/>
    <w:rsid w:val="00035FA8"/>
    <w:rsid w:val="00036E3D"/>
    <w:rsid w:val="00037052"/>
    <w:rsid w:val="00040A28"/>
    <w:rsid w:val="0004162D"/>
    <w:rsid w:val="0004399C"/>
    <w:rsid w:val="0004688D"/>
    <w:rsid w:val="00046BAB"/>
    <w:rsid w:val="0005108C"/>
    <w:rsid w:val="00051E70"/>
    <w:rsid w:val="0005238D"/>
    <w:rsid w:val="00054718"/>
    <w:rsid w:val="00056C5E"/>
    <w:rsid w:val="00062CBD"/>
    <w:rsid w:val="00062DE7"/>
    <w:rsid w:val="000632F8"/>
    <w:rsid w:val="00070A34"/>
    <w:rsid w:val="000734E7"/>
    <w:rsid w:val="00075D42"/>
    <w:rsid w:val="00076220"/>
    <w:rsid w:val="0008219F"/>
    <w:rsid w:val="00083CAA"/>
    <w:rsid w:val="00083F2F"/>
    <w:rsid w:val="00083FD1"/>
    <w:rsid w:val="000841A1"/>
    <w:rsid w:val="00084A8C"/>
    <w:rsid w:val="000936BD"/>
    <w:rsid w:val="00094CF8"/>
    <w:rsid w:val="00095FE7"/>
    <w:rsid w:val="000974D3"/>
    <w:rsid w:val="000A0243"/>
    <w:rsid w:val="000A11FC"/>
    <w:rsid w:val="000A436B"/>
    <w:rsid w:val="000A6FDA"/>
    <w:rsid w:val="000B1EB5"/>
    <w:rsid w:val="000B2415"/>
    <w:rsid w:val="000B3A5C"/>
    <w:rsid w:val="000B72C6"/>
    <w:rsid w:val="000B7B7E"/>
    <w:rsid w:val="000C450B"/>
    <w:rsid w:val="000D1DBC"/>
    <w:rsid w:val="000D645D"/>
    <w:rsid w:val="000E20B7"/>
    <w:rsid w:val="000E41BF"/>
    <w:rsid w:val="000F0DA6"/>
    <w:rsid w:val="000F3A35"/>
    <w:rsid w:val="000F49C1"/>
    <w:rsid w:val="000F587B"/>
    <w:rsid w:val="000F73EF"/>
    <w:rsid w:val="000F7BA9"/>
    <w:rsid w:val="00104F04"/>
    <w:rsid w:val="00105AAC"/>
    <w:rsid w:val="00105E57"/>
    <w:rsid w:val="00105F23"/>
    <w:rsid w:val="00106070"/>
    <w:rsid w:val="0011312D"/>
    <w:rsid w:val="001139A5"/>
    <w:rsid w:val="001141B6"/>
    <w:rsid w:val="001159D0"/>
    <w:rsid w:val="001201A7"/>
    <w:rsid w:val="00122EF0"/>
    <w:rsid w:val="00123154"/>
    <w:rsid w:val="00123CA1"/>
    <w:rsid w:val="0012452B"/>
    <w:rsid w:val="00130955"/>
    <w:rsid w:val="00130B3F"/>
    <w:rsid w:val="00130D81"/>
    <w:rsid w:val="00133538"/>
    <w:rsid w:val="001335F9"/>
    <w:rsid w:val="00134ACD"/>
    <w:rsid w:val="00134EAF"/>
    <w:rsid w:val="00142C5C"/>
    <w:rsid w:val="001439E6"/>
    <w:rsid w:val="00151138"/>
    <w:rsid w:val="001611F0"/>
    <w:rsid w:val="001640C8"/>
    <w:rsid w:val="0017734C"/>
    <w:rsid w:val="00181D8B"/>
    <w:rsid w:val="001832B1"/>
    <w:rsid w:val="0018348B"/>
    <w:rsid w:val="001836D9"/>
    <w:rsid w:val="00184944"/>
    <w:rsid w:val="00187AAA"/>
    <w:rsid w:val="001968D0"/>
    <w:rsid w:val="001A260A"/>
    <w:rsid w:val="001A268A"/>
    <w:rsid w:val="001A479E"/>
    <w:rsid w:val="001A6391"/>
    <w:rsid w:val="001B0131"/>
    <w:rsid w:val="001B219B"/>
    <w:rsid w:val="001B3D02"/>
    <w:rsid w:val="001B3DF5"/>
    <w:rsid w:val="001B4C39"/>
    <w:rsid w:val="001B72E0"/>
    <w:rsid w:val="001C14E0"/>
    <w:rsid w:val="001C22BD"/>
    <w:rsid w:val="001C64D3"/>
    <w:rsid w:val="001D260F"/>
    <w:rsid w:val="001D3BCA"/>
    <w:rsid w:val="001D6658"/>
    <w:rsid w:val="001D776B"/>
    <w:rsid w:val="001E0CBB"/>
    <w:rsid w:val="001E0F6D"/>
    <w:rsid w:val="001F2631"/>
    <w:rsid w:val="001F2D84"/>
    <w:rsid w:val="002031CA"/>
    <w:rsid w:val="00204C00"/>
    <w:rsid w:val="00205539"/>
    <w:rsid w:val="00205EC6"/>
    <w:rsid w:val="00207BE1"/>
    <w:rsid w:val="0021208B"/>
    <w:rsid w:val="0021309D"/>
    <w:rsid w:val="00214838"/>
    <w:rsid w:val="0022054F"/>
    <w:rsid w:val="002207B2"/>
    <w:rsid w:val="002247AA"/>
    <w:rsid w:val="00240E02"/>
    <w:rsid w:val="00243E50"/>
    <w:rsid w:val="00246ADD"/>
    <w:rsid w:val="0024763B"/>
    <w:rsid w:val="00256A67"/>
    <w:rsid w:val="00262637"/>
    <w:rsid w:val="0026530F"/>
    <w:rsid w:val="00271BC9"/>
    <w:rsid w:val="00274586"/>
    <w:rsid w:val="00275F70"/>
    <w:rsid w:val="002835A0"/>
    <w:rsid w:val="00284B86"/>
    <w:rsid w:val="00286EFC"/>
    <w:rsid w:val="00295284"/>
    <w:rsid w:val="002957CD"/>
    <w:rsid w:val="002A1347"/>
    <w:rsid w:val="002A23FE"/>
    <w:rsid w:val="002B2887"/>
    <w:rsid w:val="002B540F"/>
    <w:rsid w:val="002B7760"/>
    <w:rsid w:val="002C1875"/>
    <w:rsid w:val="002C1A6E"/>
    <w:rsid w:val="002C34CD"/>
    <w:rsid w:val="002C3AE5"/>
    <w:rsid w:val="002C6137"/>
    <w:rsid w:val="002C7814"/>
    <w:rsid w:val="002E020B"/>
    <w:rsid w:val="002F0B1F"/>
    <w:rsid w:val="002F2059"/>
    <w:rsid w:val="002F2F4F"/>
    <w:rsid w:val="002F37E3"/>
    <w:rsid w:val="002F7960"/>
    <w:rsid w:val="00302515"/>
    <w:rsid w:val="00303E05"/>
    <w:rsid w:val="00304656"/>
    <w:rsid w:val="00304DA7"/>
    <w:rsid w:val="0031112E"/>
    <w:rsid w:val="00315A0B"/>
    <w:rsid w:val="003164DF"/>
    <w:rsid w:val="00320AF6"/>
    <w:rsid w:val="003217E0"/>
    <w:rsid w:val="0032457F"/>
    <w:rsid w:val="00324B91"/>
    <w:rsid w:val="00324DD6"/>
    <w:rsid w:val="00324EA4"/>
    <w:rsid w:val="00331C49"/>
    <w:rsid w:val="003356AE"/>
    <w:rsid w:val="003528E3"/>
    <w:rsid w:val="00357353"/>
    <w:rsid w:val="00361323"/>
    <w:rsid w:val="0036444C"/>
    <w:rsid w:val="00365453"/>
    <w:rsid w:val="00366B41"/>
    <w:rsid w:val="003725A2"/>
    <w:rsid w:val="00383A07"/>
    <w:rsid w:val="00384A2C"/>
    <w:rsid w:val="0038688D"/>
    <w:rsid w:val="0039497E"/>
    <w:rsid w:val="00397488"/>
    <w:rsid w:val="003A39CD"/>
    <w:rsid w:val="003A472A"/>
    <w:rsid w:val="003A4DE6"/>
    <w:rsid w:val="003A563B"/>
    <w:rsid w:val="003A6CC6"/>
    <w:rsid w:val="003B01AA"/>
    <w:rsid w:val="003B2385"/>
    <w:rsid w:val="003B2AB2"/>
    <w:rsid w:val="003B475A"/>
    <w:rsid w:val="003B6A7E"/>
    <w:rsid w:val="003B7DFF"/>
    <w:rsid w:val="003C103D"/>
    <w:rsid w:val="003C7D5F"/>
    <w:rsid w:val="003D254E"/>
    <w:rsid w:val="003D2F14"/>
    <w:rsid w:val="003D4071"/>
    <w:rsid w:val="003D5287"/>
    <w:rsid w:val="003E6DD2"/>
    <w:rsid w:val="003F21C5"/>
    <w:rsid w:val="003F4C47"/>
    <w:rsid w:val="003F4F73"/>
    <w:rsid w:val="0040063D"/>
    <w:rsid w:val="00403478"/>
    <w:rsid w:val="0040704E"/>
    <w:rsid w:val="00411C89"/>
    <w:rsid w:val="004127E7"/>
    <w:rsid w:val="00413494"/>
    <w:rsid w:val="00414AB4"/>
    <w:rsid w:val="00415280"/>
    <w:rsid w:val="00425A77"/>
    <w:rsid w:val="004300A3"/>
    <w:rsid w:val="004306EC"/>
    <w:rsid w:val="00430D56"/>
    <w:rsid w:val="00433BF2"/>
    <w:rsid w:val="00434761"/>
    <w:rsid w:val="004427E8"/>
    <w:rsid w:val="00447ACE"/>
    <w:rsid w:val="004508F4"/>
    <w:rsid w:val="00464F00"/>
    <w:rsid w:val="004662E0"/>
    <w:rsid w:val="0047630F"/>
    <w:rsid w:val="00476C22"/>
    <w:rsid w:val="004803DD"/>
    <w:rsid w:val="00481B97"/>
    <w:rsid w:val="00481E99"/>
    <w:rsid w:val="00482334"/>
    <w:rsid w:val="00482967"/>
    <w:rsid w:val="00483563"/>
    <w:rsid w:val="00487999"/>
    <w:rsid w:val="00490159"/>
    <w:rsid w:val="00490DAC"/>
    <w:rsid w:val="00492C37"/>
    <w:rsid w:val="00495AE1"/>
    <w:rsid w:val="00496ABB"/>
    <w:rsid w:val="004975DB"/>
    <w:rsid w:val="004A1CC1"/>
    <w:rsid w:val="004A491F"/>
    <w:rsid w:val="004A586B"/>
    <w:rsid w:val="004B250C"/>
    <w:rsid w:val="004B6A9E"/>
    <w:rsid w:val="004B7B17"/>
    <w:rsid w:val="004C3778"/>
    <w:rsid w:val="004C3A70"/>
    <w:rsid w:val="004C71EC"/>
    <w:rsid w:val="004D0B92"/>
    <w:rsid w:val="004D4029"/>
    <w:rsid w:val="004D629A"/>
    <w:rsid w:val="004E18A1"/>
    <w:rsid w:val="004E1EDC"/>
    <w:rsid w:val="004E6894"/>
    <w:rsid w:val="004E6A28"/>
    <w:rsid w:val="004E6C7E"/>
    <w:rsid w:val="004F0CA7"/>
    <w:rsid w:val="004F1599"/>
    <w:rsid w:val="004F5FD6"/>
    <w:rsid w:val="004F709C"/>
    <w:rsid w:val="00500286"/>
    <w:rsid w:val="00507D7E"/>
    <w:rsid w:val="005102F8"/>
    <w:rsid w:val="00514F90"/>
    <w:rsid w:val="005201C8"/>
    <w:rsid w:val="00526A89"/>
    <w:rsid w:val="00526B91"/>
    <w:rsid w:val="00532884"/>
    <w:rsid w:val="00532DDE"/>
    <w:rsid w:val="00533D8F"/>
    <w:rsid w:val="00537499"/>
    <w:rsid w:val="00541F12"/>
    <w:rsid w:val="00543F0D"/>
    <w:rsid w:val="00545DB7"/>
    <w:rsid w:val="00551BE3"/>
    <w:rsid w:val="005631C9"/>
    <w:rsid w:val="00573EA8"/>
    <w:rsid w:val="00576178"/>
    <w:rsid w:val="00576EAA"/>
    <w:rsid w:val="00581971"/>
    <w:rsid w:val="00584A67"/>
    <w:rsid w:val="00584BB5"/>
    <w:rsid w:val="0058563F"/>
    <w:rsid w:val="00590415"/>
    <w:rsid w:val="00590AA8"/>
    <w:rsid w:val="00590DB4"/>
    <w:rsid w:val="005917F5"/>
    <w:rsid w:val="005A5ACB"/>
    <w:rsid w:val="005A5C43"/>
    <w:rsid w:val="005B432A"/>
    <w:rsid w:val="005B62EB"/>
    <w:rsid w:val="005C6985"/>
    <w:rsid w:val="005D7BA8"/>
    <w:rsid w:val="005E1142"/>
    <w:rsid w:val="005E641F"/>
    <w:rsid w:val="005F02F8"/>
    <w:rsid w:val="005F3323"/>
    <w:rsid w:val="005F49E3"/>
    <w:rsid w:val="005F624C"/>
    <w:rsid w:val="006125A5"/>
    <w:rsid w:val="006133E3"/>
    <w:rsid w:val="00613CF1"/>
    <w:rsid w:val="00616904"/>
    <w:rsid w:val="00624F14"/>
    <w:rsid w:val="00627DD6"/>
    <w:rsid w:val="00644526"/>
    <w:rsid w:val="00654EE9"/>
    <w:rsid w:val="00655B92"/>
    <w:rsid w:val="00657FE2"/>
    <w:rsid w:val="00670770"/>
    <w:rsid w:val="00677015"/>
    <w:rsid w:val="00677563"/>
    <w:rsid w:val="00684D6B"/>
    <w:rsid w:val="00685E0B"/>
    <w:rsid w:val="0068703C"/>
    <w:rsid w:val="0069016C"/>
    <w:rsid w:val="0069217F"/>
    <w:rsid w:val="00696754"/>
    <w:rsid w:val="006A1972"/>
    <w:rsid w:val="006A1C7E"/>
    <w:rsid w:val="006A3F7A"/>
    <w:rsid w:val="006A5647"/>
    <w:rsid w:val="006A6575"/>
    <w:rsid w:val="006B150B"/>
    <w:rsid w:val="006B1B3A"/>
    <w:rsid w:val="006B7641"/>
    <w:rsid w:val="006C304D"/>
    <w:rsid w:val="006C3050"/>
    <w:rsid w:val="006C3A89"/>
    <w:rsid w:val="006D141D"/>
    <w:rsid w:val="006D3790"/>
    <w:rsid w:val="006D44DF"/>
    <w:rsid w:val="006D76B7"/>
    <w:rsid w:val="006F2414"/>
    <w:rsid w:val="006F2C74"/>
    <w:rsid w:val="006F51A6"/>
    <w:rsid w:val="007057C7"/>
    <w:rsid w:val="00707327"/>
    <w:rsid w:val="00721EEE"/>
    <w:rsid w:val="00722EA1"/>
    <w:rsid w:val="00724FB1"/>
    <w:rsid w:val="00727E7D"/>
    <w:rsid w:val="00730276"/>
    <w:rsid w:val="007327F8"/>
    <w:rsid w:val="007347EE"/>
    <w:rsid w:val="00743296"/>
    <w:rsid w:val="007529EB"/>
    <w:rsid w:val="007573CB"/>
    <w:rsid w:val="00757798"/>
    <w:rsid w:val="00762E6E"/>
    <w:rsid w:val="00765E11"/>
    <w:rsid w:val="00765E9B"/>
    <w:rsid w:val="00771B83"/>
    <w:rsid w:val="00771C12"/>
    <w:rsid w:val="00771D7C"/>
    <w:rsid w:val="007759BF"/>
    <w:rsid w:val="00781766"/>
    <w:rsid w:val="007829D1"/>
    <w:rsid w:val="00787C45"/>
    <w:rsid w:val="0079089A"/>
    <w:rsid w:val="00791378"/>
    <w:rsid w:val="007933B3"/>
    <w:rsid w:val="00795DBB"/>
    <w:rsid w:val="007A0BAA"/>
    <w:rsid w:val="007A23D6"/>
    <w:rsid w:val="007A706A"/>
    <w:rsid w:val="007A754D"/>
    <w:rsid w:val="007B2F71"/>
    <w:rsid w:val="007B4796"/>
    <w:rsid w:val="007B7DA7"/>
    <w:rsid w:val="007D191F"/>
    <w:rsid w:val="007D1B65"/>
    <w:rsid w:val="007D24F4"/>
    <w:rsid w:val="007D5FDA"/>
    <w:rsid w:val="007D6D2A"/>
    <w:rsid w:val="007E30F8"/>
    <w:rsid w:val="007E7CDB"/>
    <w:rsid w:val="007F21CF"/>
    <w:rsid w:val="007F42CC"/>
    <w:rsid w:val="00805587"/>
    <w:rsid w:val="00805697"/>
    <w:rsid w:val="00807ED6"/>
    <w:rsid w:val="0081129C"/>
    <w:rsid w:val="00811D38"/>
    <w:rsid w:val="00813782"/>
    <w:rsid w:val="00824CF0"/>
    <w:rsid w:val="0082714A"/>
    <w:rsid w:val="008324C7"/>
    <w:rsid w:val="00832721"/>
    <w:rsid w:val="00836055"/>
    <w:rsid w:val="0083753D"/>
    <w:rsid w:val="008469D4"/>
    <w:rsid w:val="00852264"/>
    <w:rsid w:val="008524EC"/>
    <w:rsid w:val="00861A9C"/>
    <w:rsid w:val="00862B4A"/>
    <w:rsid w:val="0086499E"/>
    <w:rsid w:val="00871CD8"/>
    <w:rsid w:val="00875ED4"/>
    <w:rsid w:val="00883F42"/>
    <w:rsid w:val="00885AE8"/>
    <w:rsid w:val="008948EB"/>
    <w:rsid w:val="00897B7B"/>
    <w:rsid w:val="008A1731"/>
    <w:rsid w:val="008B2645"/>
    <w:rsid w:val="008B2EAE"/>
    <w:rsid w:val="008C3173"/>
    <w:rsid w:val="008C5180"/>
    <w:rsid w:val="008C5BF5"/>
    <w:rsid w:val="008D1E5D"/>
    <w:rsid w:val="008D2BE0"/>
    <w:rsid w:val="008D3A98"/>
    <w:rsid w:val="008D44B0"/>
    <w:rsid w:val="008D79D4"/>
    <w:rsid w:val="008E0F60"/>
    <w:rsid w:val="008E10BD"/>
    <w:rsid w:val="008E4644"/>
    <w:rsid w:val="008E54A8"/>
    <w:rsid w:val="008F0A82"/>
    <w:rsid w:val="008F3E5D"/>
    <w:rsid w:val="008F7B46"/>
    <w:rsid w:val="009028B2"/>
    <w:rsid w:val="00910D17"/>
    <w:rsid w:val="0091221D"/>
    <w:rsid w:val="00913F35"/>
    <w:rsid w:val="009147A6"/>
    <w:rsid w:val="0091738C"/>
    <w:rsid w:val="00920AA9"/>
    <w:rsid w:val="0092260A"/>
    <w:rsid w:val="00934B29"/>
    <w:rsid w:val="00936326"/>
    <w:rsid w:val="0093781A"/>
    <w:rsid w:val="0094279C"/>
    <w:rsid w:val="00942ECB"/>
    <w:rsid w:val="0095056F"/>
    <w:rsid w:val="00952182"/>
    <w:rsid w:val="00952253"/>
    <w:rsid w:val="009524A8"/>
    <w:rsid w:val="00952B71"/>
    <w:rsid w:val="00956408"/>
    <w:rsid w:val="009604F0"/>
    <w:rsid w:val="00960F86"/>
    <w:rsid w:val="00964AE0"/>
    <w:rsid w:val="009745A8"/>
    <w:rsid w:val="009761C4"/>
    <w:rsid w:val="00980B52"/>
    <w:rsid w:val="0099089E"/>
    <w:rsid w:val="009917F2"/>
    <w:rsid w:val="00991901"/>
    <w:rsid w:val="0099193B"/>
    <w:rsid w:val="009919EB"/>
    <w:rsid w:val="009A455C"/>
    <w:rsid w:val="009B37F5"/>
    <w:rsid w:val="009B3C5F"/>
    <w:rsid w:val="009C32D6"/>
    <w:rsid w:val="009C52A8"/>
    <w:rsid w:val="009D0D27"/>
    <w:rsid w:val="009D65EE"/>
    <w:rsid w:val="009D6BA9"/>
    <w:rsid w:val="009E5779"/>
    <w:rsid w:val="009E7C03"/>
    <w:rsid w:val="009F080A"/>
    <w:rsid w:val="009F1E1B"/>
    <w:rsid w:val="009F71B2"/>
    <w:rsid w:val="00A03592"/>
    <w:rsid w:val="00A11A74"/>
    <w:rsid w:val="00A12F15"/>
    <w:rsid w:val="00A13EC7"/>
    <w:rsid w:val="00A16EEB"/>
    <w:rsid w:val="00A24369"/>
    <w:rsid w:val="00A24AAF"/>
    <w:rsid w:val="00A31F1D"/>
    <w:rsid w:val="00A3266A"/>
    <w:rsid w:val="00A42DB7"/>
    <w:rsid w:val="00A46132"/>
    <w:rsid w:val="00A465AB"/>
    <w:rsid w:val="00A56214"/>
    <w:rsid w:val="00A56D27"/>
    <w:rsid w:val="00A62300"/>
    <w:rsid w:val="00A67C6A"/>
    <w:rsid w:val="00A72B5E"/>
    <w:rsid w:val="00A72B6F"/>
    <w:rsid w:val="00A7507D"/>
    <w:rsid w:val="00A75CB5"/>
    <w:rsid w:val="00A768A9"/>
    <w:rsid w:val="00A8022B"/>
    <w:rsid w:val="00A81642"/>
    <w:rsid w:val="00A929C6"/>
    <w:rsid w:val="00A97462"/>
    <w:rsid w:val="00AB58CF"/>
    <w:rsid w:val="00AC2D26"/>
    <w:rsid w:val="00AC38A8"/>
    <w:rsid w:val="00AC4199"/>
    <w:rsid w:val="00AC75C1"/>
    <w:rsid w:val="00AD0807"/>
    <w:rsid w:val="00AD18AD"/>
    <w:rsid w:val="00AD44BF"/>
    <w:rsid w:val="00AD4D4F"/>
    <w:rsid w:val="00AD4ED2"/>
    <w:rsid w:val="00AD5004"/>
    <w:rsid w:val="00AE36FC"/>
    <w:rsid w:val="00AE3813"/>
    <w:rsid w:val="00AE53C3"/>
    <w:rsid w:val="00AE70DB"/>
    <w:rsid w:val="00AE7A39"/>
    <w:rsid w:val="00B015AF"/>
    <w:rsid w:val="00B021B4"/>
    <w:rsid w:val="00B042E7"/>
    <w:rsid w:val="00B05537"/>
    <w:rsid w:val="00B10AF9"/>
    <w:rsid w:val="00B21249"/>
    <w:rsid w:val="00B22283"/>
    <w:rsid w:val="00B23B9F"/>
    <w:rsid w:val="00B255FB"/>
    <w:rsid w:val="00B27E64"/>
    <w:rsid w:val="00B3154C"/>
    <w:rsid w:val="00B31D26"/>
    <w:rsid w:val="00B34A84"/>
    <w:rsid w:val="00B37F7D"/>
    <w:rsid w:val="00B42577"/>
    <w:rsid w:val="00B44D56"/>
    <w:rsid w:val="00B5029C"/>
    <w:rsid w:val="00B554AF"/>
    <w:rsid w:val="00B56A5B"/>
    <w:rsid w:val="00B63C9E"/>
    <w:rsid w:val="00B73F05"/>
    <w:rsid w:val="00B8268A"/>
    <w:rsid w:val="00B83231"/>
    <w:rsid w:val="00B84941"/>
    <w:rsid w:val="00B852B7"/>
    <w:rsid w:val="00B91A57"/>
    <w:rsid w:val="00B920C2"/>
    <w:rsid w:val="00B93C2A"/>
    <w:rsid w:val="00B950C8"/>
    <w:rsid w:val="00B95499"/>
    <w:rsid w:val="00B974F1"/>
    <w:rsid w:val="00BA503A"/>
    <w:rsid w:val="00BA5457"/>
    <w:rsid w:val="00BA5A15"/>
    <w:rsid w:val="00BA5BBF"/>
    <w:rsid w:val="00BA5C28"/>
    <w:rsid w:val="00BA7B52"/>
    <w:rsid w:val="00BB785B"/>
    <w:rsid w:val="00BC312A"/>
    <w:rsid w:val="00BC3B9F"/>
    <w:rsid w:val="00BD324C"/>
    <w:rsid w:val="00BD65E2"/>
    <w:rsid w:val="00BD6E78"/>
    <w:rsid w:val="00BD75B5"/>
    <w:rsid w:val="00BE2066"/>
    <w:rsid w:val="00BF111D"/>
    <w:rsid w:val="00BF13BC"/>
    <w:rsid w:val="00BF43E8"/>
    <w:rsid w:val="00BF4AD4"/>
    <w:rsid w:val="00BF5459"/>
    <w:rsid w:val="00BF5745"/>
    <w:rsid w:val="00C018B6"/>
    <w:rsid w:val="00C102C1"/>
    <w:rsid w:val="00C14B91"/>
    <w:rsid w:val="00C14F2E"/>
    <w:rsid w:val="00C16DB8"/>
    <w:rsid w:val="00C20376"/>
    <w:rsid w:val="00C20B15"/>
    <w:rsid w:val="00C26A78"/>
    <w:rsid w:val="00C276E1"/>
    <w:rsid w:val="00C27916"/>
    <w:rsid w:val="00C3215D"/>
    <w:rsid w:val="00C356CE"/>
    <w:rsid w:val="00C36D8C"/>
    <w:rsid w:val="00C36E36"/>
    <w:rsid w:val="00C421D2"/>
    <w:rsid w:val="00C4230A"/>
    <w:rsid w:val="00C4362D"/>
    <w:rsid w:val="00C5063E"/>
    <w:rsid w:val="00C50885"/>
    <w:rsid w:val="00C51650"/>
    <w:rsid w:val="00C52D74"/>
    <w:rsid w:val="00C66EEF"/>
    <w:rsid w:val="00C72A78"/>
    <w:rsid w:val="00C72CBF"/>
    <w:rsid w:val="00C73A02"/>
    <w:rsid w:val="00C75383"/>
    <w:rsid w:val="00C81FF4"/>
    <w:rsid w:val="00C861AA"/>
    <w:rsid w:val="00C9182E"/>
    <w:rsid w:val="00C91E0A"/>
    <w:rsid w:val="00C943EC"/>
    <w:rsid w:val="00C954AF"/>
    <w:rsid w:val="00C97C1F"/>
    <w:rsid w:val="00CA352D"/>
    <w:rsid w:val="00CA4539"/>
    <w:rsid w:val="00CB05CA"/>
    <w:rsid w:val="00CC1CA8"/>
    <w:rsid w:val="00CD45B1"/>
    <w:rsid w:val="00CE417F"/>
    <w:rsid w:val="00CE5167"/>
    <w:rsid w:val="00CF2DAE"/>
    <w:rsid w:val="00D003EF"/>
    <w:rsid w:val="00D04E31"/>
    <w:rsid w:val="00D162B7"/>
    <w:rsid w:val="00D26D31"/>
    <w:rsid w:val="00D31FAC"/>
    <w:rsid w:val="00D3336B"/>
    <w:rsid w:val="00D34B79"/>
    <w:rsid w:val="00D40959"/>
    <w:rsid w:val="00D42897"/>
    <w:rsid w:val="00D44652"/>
    <w:rsid w:val="00D44DE0"/>
    <w:rsid w:val="00D53109"/>
    <w:rsid w:val="00D55C40"/>
    <w:rsid w:val="00D565F0"/>
    <w:rsid w:val="00D72842"/>
    <w:rsid w:val="00D76683"/>
    <w:rsid w:val="00D80D80"/>
    <w:rsid w:val="00D90F0F"/>
    <w:rsid w:val="00DA0321"/>
    <w:rsid w:val="00DA0C23"/>
    <w:rsid w:val="00DB424B"/>
    <w:rsid w:val="00DB72DB"/>
    <w:rsid w:val="00DC0015"/>
    <w:rsid w:val="00DC19F0"/>
    <w:rsid w:val="00DC1E55"/>
    <w:rsid w:val="00DC3984"/>
    <w:rsid w:val="00DD2D0C"/>
    <w:rsid w:val="00DD545A"/>
    <w:rsid w:val="00DE2262"/>
    <w:rsid w:val="00DE27B0"/>
    <w:rsid w:val="00DE5F49"/>
    <w:rsid w:val="00DF2BEA"/>
    <w:rsid w:val="00E00F6E"/>
    <w:rsid w:val="00E04A39"/>
    <w:rsid w:val="00E115DF"/>
    <w:rsid w:val="00E163EE"/>
    <w:rsid w:val="00E230CE"/>
    <w:rsid w:val="00E237BC"/>
    <w:rsid w:val="00E27F6C"/>
    <w:rsid w:val="00E3105B"/>
    <w:rsid w:val="00E31F0B"/>
    <w:rsid w:val="00E356D6"/>
    <w:rsid w:val="00E363B9"/>
    <w:rsid w:val="00E40E1A"/>
    <w:rsid w:val="00E42C61"/>
    <w:rsid w:val="00E46DA0"/>
    <w:rsid w:val="00E51632"/>
    <w:rsid w:val="00E548F6"/>
    <w:rsid w:val="00E6334C"/>
    <w:rsid w:val="00E63972"/>
    <w:rsid w:val="00E6784E"/>
    <w:rsid w:val="00E719DB"/>
    <w:rsid w:val="00E7593E"/>
    <w:rsid w:val="00E76B32"/>
    <w:rsid w:val="00E85B13"/>
    <w:rsid w:val="00E87E27"/>
    <w:rsid w:val="00E94249"/>
    <w:rsid w:val="00EA011F"/>
    <w:rsid w:val="00EA54EE"/>
    <w:rsid w:val="00EB0A27"/>
    <w:rsid w:val="00EB0D0D"/>
    <w:rsid w:val="00EB3E1E"/>
    <w:rsid w:val="00EB43D5"/>
    <w:rsid w:val="00EC109F"/>
    <w:rsid w:val="00ED1CF5"/>
    <w:rsid w:val="00ED5100"/>
    <w:rsid w:val="00ED51E4"/>
    <w:rsid w:val="00EE1CFA"/>
    <w:rsid w:val="00EE57D4"/>
    <w:rsid w:val="00EF260F"/>
    <w:rsid w:val="00F118CE"/>
    <w:rsid w:val="00F12827"/>
    <w:rsid w:val="00F133AB"/>
    <w:rsid w:val="00F148D8"/>
    <w:rsid w:val="00F1729E"/>
    <w:rsid w:val="00F22C1E"/>
    <w:rsid w:val="00F27544"/>
    <w:rsid w:val="00F30E59"/>
    <w:rsid w:val="00F322F3"/>
    <w:rsid w:val="00F327D5"/>
    <w:rsid w:val="00F36196"/>
    <w:rsid w:val="00F427A0"/>
    <w:rsid w:val="00F51016"/>
    <w:rsid w:val="00F55CBB"/>
    <w:rsid w:val="00F55F4A"/>
    <w:rsid w:val="00F61EB6"/>
    <w:rsid w:val="00F73235"/>
    <w:rsid w:val="00F76723"/>
    <w:rsid w:val="00F83155"/>
    <w:rsid w:val="00F91E05"/>
    <w:rsid w:val="00F939C9"/>
    <w:rsid w:val="00FA2391"/>
    <w:rsid w:val="00FA5BAF"/>
    <w:rsid w:val="00FA7171"/>
    <w:rsid w:val="00FA7D7D"/>
    <w:rsid w:val="00FB22FF"/>
    <w:rsid w:val="00FB4290"/>
    <w:rsid w:val="00FB4B22"/>
    <w:rsid w:val="00FB4FE0"/>
    <w:rsid w:val="00FB5497"/>
    <w:rsid w:val="00FB616A"/>
    <w:rsid w:val="00FC1CD3"/>
    <w:rsid w:val="00FC5550"/>
    <w:rsid w:val="00FC61EC"/>
    <w:rsid w:val="00FD0BB9"/>
    <w:rsid w:val="00FD68FA"/>
    <w:rsid w:val="00FE043A"/>
    <w:rsid w:val="00FF23C8"/>
    <w:rsid w:val="00FF31C8"/>
    <w:rsid w:val="00FF3C39"/>
    <w:rsid w:val="00FF3F1F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28B81F0"/>
  <w15:docId w15:val="{ADA318AD-3C75-4F97-9C94-919CBAD0322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852264"/>
    <w:pPr>
      <w:spacing w:after="200" w:line="276" w:lineRule="auto"/>
    </w:pPr>
    <w:rPr>
      <w:rFonts w:ascii="Calibri" w:eastAsia="Times New Roman" w:hAnsi="Calibri" w:cs="Arial"/>
      <w:lang w:eastAsia="en-CA"/>
    </w:rPr>
  </w:style>
  <w:style w:type="paragraph" w:styleId="Heading1">
    <w:name w:val="heading 1"/>
    <w:basedOn w:val="Normal"/>
    <w:next w:val="Normal"/>
    <w:link w:val="Heading1Char"/>
    <w:uiPriority w:val="9"/>
    <w:qFormat/>
    <w:rsid w:val="0099089E"/>
    <w:pPr>
      <w:keepNext/>
      <w:keepLines/>
      <w:spacing w:before="480" w:after="0"/>
      <w:outlineLvl w:val="0"/>
    </w:pPr>
    <w:rPr>
      <w:rFonts w:ascii="Cambria" w:hAnsi="Cambria" w:cs="Times New Roman"/>
      <w:b/>
      <w:bCs/>
      <w:color w:val="365F91"/>
      <w:sz w:val="28"/>
      <w:szCs w:val="28"/>
      <w:lang w:bidi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uiPriority w:val="35"/>
    <w:unhideWhenUsed/>
    <w:qFormat/>
    <w:rsid w:val="00852264"/>
    <w:pPr>
      <w:spacing w:line="240" w:lineRule="auto"/>
    </w:pPr>
    <w:rPr>
      <w:b/>
      <w:bCs/>
      <w:color w:val="4F81BD"/>
      <w:sz w:val="18"/>
      <w:szCs w:val="18"/>
    </w:rPr>
  </w:style>
  <w:style w:type="character" w:styleId="CommentReference">
    <w:name w:val="annotation reference"/>
    <w:uiPriority w:val="99"/>
    <w:semiHidden/>
    <w:unhideWhenUsed/>
    <w:rsid w:val="00852264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852264"/>
    <w:pPr>
      <w:spacing w:line="240" w:lineRule="auto"/>
    </w:pPr>
    <w:rPr>
      <w:rFonts w:cs="Times New Roman"/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rsid w:val="00852264"/>
    <w:rPr>
      <w:rFonts w:ascii="Calibri" w:eastAsia="Times New Roman" w:hAnsi="Calibri" w:cs="Times New Roman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5226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52264"/>
    <w:rPr>
      <w:rFonts w:ascii="Segoe UI" w:eastAsia="Times New Roman" w:hAnsi="Segoe UI" w:cs="Segoe UI"/>
      <w:sz w:val="18"/>
      <w:szCs w:val="18"/>
      <w:lang w:eastAsia="en-CA"/>
    </w:rPr>
  </w:style>
  <w:style w:type="character" w:customStyle="1" w:styleId="Heading1Char">
    <w:name w:val="Heading 1 Char"/>
    <w:basedOn w:val="DefaultParagraphFont"/>
    <w:link w:val="Heading1"/>
    <w:uiPriority w:val="9"/>
    <w:rsid w:val="0099089E"/>
    <w:rPr>
      <w:rFonts w:ascii="Cambria" w:eastAsia="Times New Roman" w:hAnsi="Cambria" w:cs="Times New Roman"/>
      <w:b/>
      <w:bCs/>
      <w:color w:val="365F91"/>
      <w:sz w:val="28"/>
      <w:szCs w:val="28"/>
      <w:lang w:bidi="en-US"/>
    </w:rPr>
  </w:style>
  <w:style w:type="paragraph" w:styleId="NormalWeb">
    <w:name w:val="Normal (Web)"/>
    <w:basedOn w:val="Normal"/>
    <w:uiPriority w:val="99"/>
    <w:semiHidden/>
    <w:unhideWhenUsed/>
    <w:rsid w:val="0099089E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</w:rPr>
  </w:style>
  <w:style w:type="paragraph" w:styleId="ListParagraph">
    <w:name w:val="List Paragraph"/>
    <w:basedOn w:val="Normal"/>
    <w:uiPriority w:val="34"/>
    <w:qFormat/>
    <w:rsid w:val="0099089E"/>
    <w:pPr>
      <w:ind w:left="720"/>
      <w:contextualSpacing/>
    </w:pPr>
  </w:style>
  <w:style w:type="character" w:styleId="Hyperlink">
    <w:name w:val="Hyperlink"/>
    <w:uiPriority w:val="99"/>
    <w:unhideWhenUsed/>
    <w:rsid w:val="0099089E"/>
    <w:rPr>
      <w:color w:val="0000FF"/>
      <w:u w:val="singl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3336B"/>
    <w:rPr>
      <w:rFonts w:cs="Arial"/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3336B"/>
    <w:rPr>
      <w:rFonts w:ascii="Calibri" w:eastAsia="Times New Roman" w:hAnsi="Calibri" w:cs="Arial"/>
      <w:b/>
      <w:bCs/>
      <w:sz w:val="20"/>
      <w:szCs w:val="20"/>
      <w:lang w:eastAsia="en-CA"/>
    </w:rPr>
  </w:style>
  <w:style w:type="character" w:styleId="FollowedHyperlink">
    <w:name w:val="FollowedHyperlink"/>
    <w:basedOn w:val="DefaultParagraphFont"/>
    <w:uiPriority w:val="99"/>
    <w:semiHidden/>
    <w:unhideWhenUsed/>
    <w:rsid w:val="00434761"/>
    <w:rPr>
      <w:color w:val="954F72" w:themeColor="followedHyperlink"/>
      <w:u w:val="single"/>
    </w:rPr>
  </w:style>
  <w:style w:type="paragraph" w:styleId="Revision">
    <w:name w:val="Revision"/>
    <w:hidden/>
    <w:uiPriority w:val="99"/>
    <w:semiHidden/>
    <w:rsid w:val="000A0243"/>
    <w:pPr>
      <w:spacing w:after="0" w:line="240" w:lineRule="auto"/>
    </w:pPr>
    <w:rPr>
      <w:rFonts w:ascii="Calibri" w:eastAsia="Times New Roman" w:hAnsi="Calibri" w:cs="Arial"/>
      <w:lang w:eastAsia="en-CA"/>
    </w:rPr>
  </w:style>
  <w:style w:type="paragraph" w:styleId="Header">
    <w:name w:val="header"/>
    <w:basedOn w:val="Normal"/>
    <w:link w:val="HeaderChar"/>
    <w:uiPriority w:val="99"/>
    <w:unhideWhenUsed/>
    <w:rsid w:val="0021208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1208B"/>
    <w:rPr>
      <w:rFonts w:ascii="Calibri" w:eastAsia="Times New Roman" w:hAnsi="Calibri" w:cs="Arial"/>
      <w:lang w:eastAsia="en-CA"/>
    </w:rPr>
  </w:style>
  <w:style w:type="paragraph" w:styleId="Footer">
    <w:name w:val="footer"/>
    <w:basedOn w:val="Normal"/>
    <w:link w:val="FooterChar"/>
    <w:uiPriority w:val="99"/>
    <w:unhideWhenUsed/>
    <w:rsid w:val="0021208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1208B"/>
    <w:rPr>
      <w:rFonts w:ascii="Calibri" w:eastAsia="Times New Roman" w:hAnsi="Calibri" w:cs="Arial"/>
      <w:lang w:eastAsia="en-CA"/>
    </w:rPr>
  </w:style>
  <w:style w:type="character" w:customStyle="1" w:styleId="apple-converted-space">
    <w:name w:val="apple-converted-space"/>
    <w:basedOn w:val="DefaultParagraphFont"/>
    <w:rsid w:val="00543F0D"/>
  </w:style>
  <w:style w:type="character" w:customStyle="1" w:styleId="spelle">
    <w:name w:val="spelle"/>
    <w:basedOn w:val="DefaultParagraphFont"/>
    <w:rsid w:val="00543F0D"/>
  </w:style>
  <w:style w:type="table" w:styleId="TableGrid">
    <w:name w:val="Table Grid"/>
    <w:basedOn w:val="TableNormal"/>
    <w:uiPriority w:val="39"/>
    <w:rsid w:val="007573CB"/>
    <w:pPr>
      <w:spacing w:after="0" w:line="240" w:lineRule="auto"/>
    </w:pPr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57944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04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297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140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05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6214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655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7154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7467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104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5228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4869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0273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1738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3035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7811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3344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0185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0676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207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885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4422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2853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7052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0445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4531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8234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2776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40432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300252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29179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6582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7423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081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177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5455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2392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135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6786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8508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5231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7460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9276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808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2018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2942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2335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9902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517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753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7034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4149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4726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5413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61364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2806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82958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5835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890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9605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6637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532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0877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8675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9060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141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735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76363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09793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92217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544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788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1361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559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591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991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239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1321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479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123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2170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2433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809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484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833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991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511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270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325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263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yperlink" Target="http://dx.doi.org/10.1016/j.ijadhadh.2009.02.001" TargetMode="External"/><Relationship Id="rId18" Type="http://schemas.openxmlformats.org/officeDocument/2006/relationships/hyperlink" Target="http://dx.doi.org/10.1016/S0079-6700(00)00028-9" TargetMode="External"/><Relationship Id="rId26" Type="http://schemas.openxmlformats.org/officeDocument/2006/relationships/hyperlink" Target="http://dx.doi.org/10.1021/ma070423m" TargetMode="External"/><Relationship Id="rId3" Type="http://schemas.openxmlformats.org/officeDocument/2006/relationships/styles" Target="styles.xml"/><Relationship Id="rId21" Type="http://schemas.openxmlformats.org/officeDocument/2006/relationships/hyperlink" Target="http://dx.doi.org/10.1016/j.polymer.2011.12.051" TargetMode="External"/><Relationship Id="rId34" Type="http://schemas.openxmlformats.org/officeDocument/2006/relationships/hyperlink" Target="http://dx.doi.org/10.1002/pat.112" TargetMode="External"/><Relationship Id="rId7" Type="http://schemas.openxmlformats.org/officeDocument/2006/relationships/endnotes" Target="endnotes.xml"/><Relationship Id="rId12" Type="http://schemas.openxmlformats.org/officeDocument/2006/relationships/chart" Target="charts/chart2.xml"/><Relationship Id="rId17" Type="http://schemas.openxmlformats.org/officeDocument/2006/relationships/hyperlink" Target="http://dx.doi.org/10.1016/j.tca.2006.06.005" TargetMode="External"/><Relationship Id="rId25" Type="http://schemas.openxmlformats.org/officeDocument/2006/relationships/hyperlink" Target="http://dx.doi.org/10.1021/ma00017a039" TargetMode="External"/><Relationship Id="rId33" Type="http://schemas.openxmlformats.org/officeDocument/2006/relationships/hyperlink" Target="http://dx.doi.org/10.1023/A:1015533326940" TargetMode="External"/><Relationship Id="rId2" Type="http://schemas.openxmlformats.org/officeDocument/2006/relationships/numbering" Target="numbering.xml"/><Relationship Id="rId16" Type="http://schemas.openxmlformats.org/officeDocument/2006/relationships/hyperlink" Target="http://dx.doi.org/10.1002/app.20347" TargetMode="External"/><Relationship Id="rId20" Type="http://schemas.openxmlformats.org/officeDocument/2006/relationships/hyperlink" Target="http://dx.doi.org/10.1016/S0032-3861(02)00444-5" TargetMode="External"/><Relationship Id="rId29" Type="http://schemas.openxmlformats.org/officeDocument/2006/relationships/hyperlink" Target="http://dx.doi.org/10.1063/1.1740133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chart" Target="charts/chart1.xml"/><Relationship Id="rId24" Type="http://schemas.openxmlformats.org/officeDocument/2006/relationships/hyperlink" Target="http://dx.doi.org/10.1016/0032-3861(72)90111-5" TargetMode="External"/><Relationship Id="rId32" Type="http://schemas.openxmlformats.org/officeDocument/2006/relationships/hyperlink" Target="http://dx.doi.org/10.1021/ja01619a008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http://dx.doi.org/10.1016/j.progpolymsci.2010.07.005" TargetMode="External"/><Relationship Id="rId23" Type="http://schemas.openxmlformats.org/officeDocument/2006/relationships/hyperlink" Target="http://dx.doi.org/10.1021/am201515y" TargetMode="External"/><Relationship Id="rId28" Type="http://schemas.openxmlformats.org/officeDocument/2006/relationships/hyperlink" Target="http://dx.doi.org/10.1016/0032-3861(94)90400-6" TargetMode="External"/><Relationship Id="rId36" Type="http://schemas.openxmlformats.org/officeDocument/2006/relationships/theme" Target="theme/theme1.xml"/><Relationship Id="rId10" Type="http://schemas.openxmlformats.org/officeDocument/2006/relationships/image" Target="media/image3.png"/><Relationship Id="rId19" Type="http://schemas.openxmlformats.org/officeDocument/2006/relationships/hyperlink" Target="http://dx.doi.org/10.1007/s00289-006-0671-7" TargetMode="External"/><Relationship Id="rId31" Type="http://schemas.openxmlformats.org/officeDocument/2006/relationships/hyperlink" Target="http://dx.doi.org/10.1016/S0032-3861(96)00882-8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hyperlink" Target="http://dx.doi.org/10.1126/science.1212648" TargetMode="External"/><Relationship Id="rId22" Type="http://schemas.openxmlformats.org/officeDocument/2006/relationships/hyperlink" Target="http://dx.doi.org/10.1021/ja01856a061" TargetMode="External"/><Relationship Id="rId27" Type="http://schemas.openxmlformats.org/officeDocument/2006/relationships/hyperlink" Target="http://dx.doi.org/10.1002/polb.10413" TargetMode="External"/><Relationship Id="rId30" Type="http://schemas.openxmlformats.org/officeDocument/2006/relationships/hyperlink" Target="http://dx.doi.org/10.1063/1.1699180" TargetMode="External"/><Relationship Id="rId35" Type="http://schemas.openxmlformats.org/officeDocument/2006/relationships/fontTable" Target="fontTable.xml"/></Relationships>
</file>

<file path=word/charts/_rels/chart1.xml.rels><?xml version="1.0" encoding="UTF-8" standalone="yes"?>
<Relationships xmlns="http://schemas.openxmlformats.org/package/2006/relationships"><Relationship Id="rId2" Type="http://schemas.openxmlformats.org/officeDocument/2006/relationships/oleObject" Target="file:///C:\Users\MATA%20BASEM\Dropbox\Keroles\Research\Experiment\Geo%20study\DSC\geo%20study%20DSC\Geo%20Study%20(plan)\Exp%2047%20(O_Phenylene)\Curing%20rate%20calculations%20140%20(Exp%2047).xlsx" TargetMode="External"/><Relationship Id="rId1" Type="http://schemas.openxmlformats.org/officeDocument/2006/relationships/themeOverride" Target="../theme/themeOverride1.xml"/></Relationships>
</file>

<file path=word/charts/_rels/chart2.xml.rels><?xml version="1.0" encoding="UTF-8" standalone="yes"?>
<Relationships xmlns="http://schemas.openxmlformats.org/package/2006/relationships"><Relationship Id="rId2" Type="http://schemas.openxmlformats.org/officeDocument/2006/relationships/oleObject" Target="file:///C:\Users\MATA%20BASEM\Dropbox\Keroles\Research\Experiment\Geo%20study\DSC\geo%20study%20DSC\Geo%20Study%20(plan)\Exp%2047%20(O_Phenylene)\Curing%20rate%20calculations%20140%20(Exp%2047).xlsx" TargetMode="External"/><Relationship Id="rId1" Type="http://schemas.openxmlformats.org/officeDocument/2006/relationships/themeOverride" Target="../theme/themeOverride2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1"/>
    </mc:Choice>
    <mc:Fallback>
      <c:style val="1"/>
    </mc:Fallback>
  </mc:AlternateContent>
  <c:clrMapOvr bg1="lt1" tx1="dk1" bg2="lt2" tx2="dk2" accent1="accent1" accent2="accent2" accent3="accent3" accent4="accent4" accent5="accent5" accent6="accent6" hlink="hlink" folHlink="folHlink"/>
  <c:chart>
    <c:autoTitleDeleted val="1"/>
    <c:plotArea>
      <c:layout>
        <c:manualLayout>
          <c:layoutTarget val="inner"/>
          <c:xMode val="edge"/>
          <c:yMode val="edge"/>
          <c:x val="0.30715266297638183"/>
          <c:y val="3.9485730734644904E-2"/>
          <c:w val="0.62649785821395587"/>
          <c:h val="0.68842945100966224"/>
        </c:manualLayout>
      </c:layout>
      <c:scatterChart>
        <c:scatterStyle val="smoothMarker"/>
        <c:varyColors val="0"/>
        <c:ser>
          <c:idx val="0"/>
          <c:order val="0"/>
          <c:spPr>
            <a:ln>
              <a:solidFill>
                <a:sysClr val="windowText" lastClr="000000"/>
              </a:solidFill>
            </a:ln>
          </c:spPr>
          <c:marker>
            <c:symbol val="none"/>
          </c:marker>
          <c:xVal>
            <c:numRef>
              <c:f>DATA!$A$50:$A$14380</c:f>
              <c:numCache>
                <c:formatCode>General</c:formatCode>
                <c:ptCount val="14331"/>
                <c:pt idx="0">
                  <c:v>0.41283330000000001</c:v>
                </c:pt>
                <c:pt idx="1">
                  <c:v>0.42116660000000117</c:v>
                </c:pt>
                <c:pt idx="2">
                  <c:v>0.42950000000000038</c:v>
                </c:pt>
                <c:pt idx="3">
                  <c:v>0.43783340000000032</c:v>
                </c:pt>
                <c:pt idx="4">
                  <c:v>0.4461667000000008</c:v>
                </c:pt>
                <c:pt idx="5">
                  <c:v>0.45450000000000002</c:v>
                </c:pt>
                <c:pt idx="6">
                  <c:v>0.46283340000000001</c:v>
                </c:pt>
                <c:pt idx="7">
                  <c:v>0.47116660000000032</c:v>
                </c:pt>
                <c:pt idx="8">
                  <c:v>0.47950000000000031</c:v>
                </c:pt>
                <c:pt idx="9">
                  <c:v>0.48783330000000008</c:v>
                </c:pt>
                <c:pt idx="10">
                  <c:v>0.49616660000000135</c:v>
                </c:pt>
                <c:pt idx="11">
                  <c:v>0.5044999999999995</c:v>
                </c:pt>
                <c:pt idx="12">
                  <c:v>0.51283339999999766</c:v>
                </c:pt>
                <c:pt idx="13">
                  <c:v>0.52116669999999732</c:v>
                </c:pt>
                <c:pt idx="14">
                  <c:v>0.52949999999999997</c:v>
                </c:pt>
                <c:pt idx="15">
                  <c:v>0.53783320000000001</c:v>
                </c:pt>
                <c:pt idx="16">
                  <c:v>0.54616659999999695</c:v>
                </c:pt>
                <c:pt idx="17">
                  <c:v>0.55449999999999999</c:v>
                </c:pt>
                <c:pt idx="18">
                  <c:v>0.56283340000000004</c:v>
                </c:pt>
                <c:pt idx="19">
                  <c:v>0.57116679999999731</c:v>
                </c:pt>
                <c:pt idx="20">
                  <c:v>0.57950000000000002</c:v>
                </c:pt>
                <c:pt idx="21">
                  <c:v>0.58783339999999773</c:v>
                </c:pt>
                <c:pt idx="22">
                  <c:v>0.59616659999999611</c:v>
                </c:pt>
                <c:pt idx="23">
                  <c:v>0.60450000000000004</c:v>
                </c:pt>
                <c:pt idx="24">
                  <c:v>0.61283319999999997</c:v>
                </c:pt>
                <c:pt idx="25">
                  <c:v>0.62116660000000001</c:v>
                </c:pt>
                <c:pt idx="26">
                  <c:v>0.62949999999999995</c:v>
                </c:pt>
                <c:pt idx="27">
                  <c:v>0.63783339999999999</c:v>
                </c:pt>
                <c:pt idx="28">
                  <c:v>0.64616680000000004</c:v>
                </c:pt>
                <c:pt idx="29">
                  <c:v>0.65450000000000064</c:v>
                </c:pt>
                <c:pt idx="30">
                  <c:v>0.66283320000000256</c:v>
                </c:pt>
                <c:pt idx="31">
                  <c:v>0.67116679999999951</c:v>
                </c:pt>
                <c:pt idx="32">
                  <c:v>0.67950000000000232</c:v>
                </c:pt>
                <c:pt idx="33">
                  <c:v>0.68783320000000114</c:v>
                </c:pt>
                <c:pt idx="34">
                  <c:v>0.69616679999999809</c:v>
                </c:pt>
                <c:pt idx="35">
                  <c:v>0.70450000000000002</c:v>
                </c:pt>
                <c:pt idx="36">
                  <c:v>0.7128331999999995</c:v>
                </c:pt>
                <c:pt idx="37">
                  <c:v>0.7211668</c:v>
                </c:pt>
                <c:pt idx="38">
                  <c:v>0.72950000000000004</c:v>
                </c:pt>
                <c:pt idx="39">
                  <c:v>0.73783319999999997</c:v>
                </c:pt>
                <c:pt idx="40">
                  <c:v>0.74616680000000002</c:v>
                </c:pt>
                <c:pt idx="41">
                  <c:v>0.75449999999999995</c:v>
                </c:pt>
                <c:pt idx="42">
                  <c:v>0.76283319999999999</c:v>
                </c:pt>
                <c:pt idx="43">
                  <c:v>0.77116679999999849</c:v>
                </c:pt>
                <c:pt idx="44">
                  <c:v>0.77950000000000064</c:v>
                </c:pt>
                <c:pt idx="45">
                  <c:v>0.78783320000000001</c:v>
                </c:pt>
                <c:pt idx="46">
                  <c:v>0.79616679999999695</c:v>
                </c:pt>
                <c:pt idx="47">
                  <c:v>0.80449999999999999</c:v>
                </c:pt>
                <c:pt idx="48">
                  <c:v>0.81283340000000004</c:v>
                </c:pt>
                <c:pt idx="49">
                  <c:v>0.82116679999999731</c:v>
                </c:pt>
                <c:pt idx="50">
                  <c:v>0.82950000000000002</c:v>
                </c:pt>
                <c:pt idx="51">
                  <c:v>0.8378331999999995</c:v>
                </c:pt>
                <c:pt idx="52">
                  <c:v>0.8461668</c:v>
                </c:pt>
                <c:pt idx="53">
                  <c:v>0.85450000000000004</c:v>
                </c:pt>
                <c:pt idx="54">
                  <c:v>0.86283339999999997</c:v>
                </c:pt>
                <c:pt idx="55">
                  <c:v>0.87116680000000002</c:v>
                </c:pt>
                <c:pt idx="56">
                  <c:v>0.87949999999999995</c:v>
                </c:pt>
                <c:pt idx="57">
                  <c:v>0.88783339999999844</c:v>
                </c:pt>
                <c:pt idx="58">
                  <c:v>0.89616679999999738</c:v>
                </c:pt>
                <c:pt idx="59">
                  <c:v>0.90449999999999997</c:v>
                </c:pt>
                <c:pt idx="60">
                  <c:v>0.91283320000000001</c:v>
                </c:pt>
                <c:pt idx="61">
                  <c:v>0.92116659999999695</c:v>
                </c:pt>
                <c:pt idx="62">
                  <c:v>0.92949999999999999</c:v>
                </c:pt>
                <c:pt idx="63">
                  <c:v>0.93783320000000003</c:v>
                </c:pt>
                <c:pt idx="64">
                  <c:v>0.9461665999999973</c:v>
                </c:pt>
                <c:pt idx="65">
                  <c:v>0.95450000000000002</c:v>
                </c:pt>
                <c:pt idx="66">
                  <c:v>0.9628331999999995</c:v>
                </c:pt>
                <c:pt idx="67">
                  <c:v>0.97116679999999755</c:v>
                </c:pt>
                <c:pt idx="68">
                  <c:v>0.9794999999999997</c:v>
                </c:pt>
                <c:pt idx="69">
                  <c:v>0.98783339999999731</c:v>
                </c:pt>
                <c:pt idx="70">
                  <c:v>0.99616679999999602</c:v>
                </c:pt>
                <c:pt idx="71">
                  <c:v>1.0044999999999953</c:v>
                </c:pt>
                <c:pt idx="72">
                  <c:v>1.0128329999999999</c:v>
                </c:pt>
                <c:pt idx="73">
                  <c:v>1.0211669999999953</c:v>
                </c:pt>
                <c:pt idx="74">
                  <c:v>1.0294999999999945</c:v>
                </c:pt>
                <c:pt idx="75">
                  <c:v>1.0378329999999998</c:v>
                </c:pt>
                <c:pt idx="76">
                  <c:v>1.0461670000000001</c:v>
                </c:pt>
                <c:pt idx="77">
                  <c:v>1.0545</c:v>
                </c:pt>
                <c:pt idx="78">
                  <c:v>1.0628339999999998</c:v>
                </c:pt>
                <c:pt idx="79">
                  <c:v>1.0711659999999998</c:v>
                </c:pt>
                <c:pt idx="80">
                  <c:v>1.0794999999999948</c:v>
                </c:pt>
                <c:pt idx="81">
                  <c:v>1.0878339999999953</c:v>
                </c:pt>
                <c:pt idx="82">
                  <c:v>1.0961669999999999</c:v>
                </c:pt>
                <c:pt idx="83">
                  <c:v>1.1045</c:v>
                </c:pt>
                <c:pt idx="84">
                  <c:v>1.1128339999999999</c:v>
                </c:pt>
                <c:pt idx="85">
                  <c:v>1.121167</c:v>
                </c:pt>
                <c:pt idx="86">
                  <c:v>1.1294999999999953</c:v>
                </c:pt>
                <c:pt idx="87">
                  <c:v>1.1378339999999998</c:v>
                </c:pt>
                <c:pt idx="88">
                  <c:v>1.1461669999999999</c:v>
                </c:pt>
                <c:pt idx="89">
                  <c:v>1.1545000000000001</c:v>
                </c:pt>
                <c:pt idx="90">
                  <c:v>1.1628339999999999</c:v>
                </c:pt>
                <c:pt idx="91">
                  <c:v>1.1711659999999999</c:v>
                </c:pt>
                <c:pt idx="92">
                  <c:v>1.1795</c:v>
                </c:pt>
                <c:pt idx="93">
                  <c:v>1.1878339999999998</c:v>
                </c:pt>
                <c:pt idx="94">
                  <c:v>1.1961660000000001</c:v>
                </c:pt>
                <c:pt idx="95">
                  <c:v>1.2044999999999948</c:v>
                </c:pt>
                <c:pt idx="96">
                  <c:v>1.2128339999999953</c:v>
                </c:pt>
                <c:pt idx="97">
                  <c:v>1.2211669999999948</c:v>
                </c:pt>
                <c:pt idx="98">
                  <c:v>1.2294999999999934</c:v>
                </c:pt>
                <c:pt idx="99">
                  <c:v>1.2378339999999941</c:v>
                </c:pt>
                <c:pt idx="100">
                  <c:v>1.246167</c:v>
                </c:pt>
                <c:pt idx="101">
                  <c:v>1.2544999999999953</c:v>
                </c:pt>
                <c:pt idx="102">
                  <c:v>1.2628339999999998</c:v>
                </c:pt>
                <c:pt idx="103">
                  <c:v>1.2711669999999953</c:v>
                </c:pt>
                <c:pt idx="104">
                  <c:v>1.2794999999999945</c:v>
                </c:pt>
                <c:pt idx="105">
                  <c:v>1.2878329999999998</c:v>
                </c:pt>
                <c:pt idx="106">
                  <c:v>1.2961670000000001</c:v>
                </c:pt>
                <c:pt idx="107">
                  <c:v>1.3045</c:v>
                </c:pt>
                <c:pt idx="108">
                  <c:v>1.3128329999999999</c:v>
                </c:pt>
                <c:pt idx="109">
                  <c:v>1.321167</c:v>
                </c:pt>
                <c:pt idx="110">
                  <c:v>1.3294999999999948</c:v>
                </c:pt>
                <c:pt idx="111">
                  <c:v>1.3378329999999998</c:v>
                </c:pt>
                <c:pt idx="112">
                  <c:v>1.3461669999999999</c:v>
                </c:pt>
                <c:pt idx="113">
                  <c:v>1.3545</c:v>
                </c:pt>
                <c:pt idx="114">
                  <c:v>1.3628339999999999</c:v>
                </c:pt>
                <c:pt idx="115">
                  <c:v>1.371167</c:v>
                </c:pt>
                <c:pt idx="116">
                  <c:v>1.3794999999999953</c:v>
                </c:pt>
                <c:pt idx="117">
                  <c:v>1.3878339999999998</c:v>
                </c:pt>
                <c:pt idx="118">
                  <c:v>1.3961669999999999</c:v>
                </c:pt>
                <c:pt idx="119">
                  <c:v>1.4044999999999945</c:v>
                </c:pt>
                <c:pt idx="120">
                  <c:v>1.4128329999999998</c:v>
                </c:pt>
                <c:pt idx="121">
                  <c:v>1.4211669999999943</c:v>
                </c:pt>
                <c:pt idx="122">
                  <c:v>1.429499999999992</c:v>
                </c:pt>
                <c:pt idx="123">
                  <c:v>1.4378329999999948</c:v>
                </c:pt>
                <c:pt idx="124">
                  <c:v>1.446167</c:v>
                </c:pt>
                <c:pt idx="125">
                  <c:v>1.4544999999999948</c:v>
                </c:pt>
                <c:pt idx="126">
                  <c:v>1.4628329999999998</c:v>
                </c:pt>
                <c:pt idx="127">
                  <c:v>1.4711669999999948</c:v>
                </c:pt>
                <c:pt idx="128">
                  <c:v>1.4794999999999934</c:v>
                </c:pt>
                <c:pt idx="129">
                  <c:v>1.4878339999999941</c:v>
                </c:pt>
                <c:pt idx="130">
                  <c:v>1.496167</c:v>
                </c:pt>
                <c:pt idx="131">
                  <c:v>1.5044999999999953</c:v>
                </c:pt>
                <c:pt idx="132">
                  <c:v>1.5128339999999998</c:v>
                </c:pt>
                <c:pt idx="133">
                  <c:v>1.5211669999999953</c:v>
                </c:pt>
                <c:pt idx="134">
                  <c:v>1.5294999999999945</c:v>
                </c:pt>
                <c:pt idx="135">
                  <c:v>1.5378329999999998</c:v>
                </c:pt>
                <c:pt idx="136">
                  <c:v>1.5461670000000001</c:v>
                </c:pt>
                <c:pt idx="137">
                  <c:v>1.5545</c:v>
                </c:pt>
                <c:pt idx="138">
                  <c:v>1.5628329999999999</c:v>
                </c:pt>
                <c:pt idx="139">
                  <c:v>1.571167</c:v>
                </c:pt>
                <c:pt idx="140">
                  <c:v>1.5794999999999948</c:v>
                </c:pt>
                <c:pt idx="141">
                  <c:v>1.5878329999999998</c:v>
                </c:pt>
                <c:pt idx="142">
                  <c:v>1.5961669999999999</c:v>
                </c:pt>
                <c:pt idx="143">
                  <c:v>1.6045</c:v>
                </c:pt>
                <c:pt idx="144">
                  <c:v>1.6128339999999999</c:v>
                </c:pt>
                <c:pt idx="145">
                  <c:v>1.621167</c:v>
                </c:pt>
                <c:pt idx="146">
                  <c:v>1.6294999999999953</c:v>
                </c:pt>
                <c:pt idx="147">
                  <c:v>1.6378339999999998</c:v>
                </c:pt>
                <c:pt idx="148">
                  <c:v>1.6461669999999999</c:v>
                </c:pt>
                <c:pt idx="149">
                  <c:v>1.6545000000000001</c:v>
                </c:pt>
                <c:pt idx="150">
                  <c:v>1.6628339999999999</c:v>
                </c:pt>
                <c:pt idx="151">
                  <c:v>1.6711670000000001</c:v>
                </c:pt>
                <c:pt idx="152">
                  <c:v>1.6795</c:v>
                </c:pt>
                <c:pt idx="153">
                  <c:v>1.6878339999999998</c:v>
                </c:pt>
                <c:pt idx="154">
                  <c:v>1.6961670000000051</c:v>
                </c:pt>
                <c:pt idx="155">
                  <c:v>1.7044999999999964</c:v>
                </c:pt>
                <c:pt idx="156">
                  <c:v>1.7128329999999998</c:v>
                </c:pt>
                <c:pt idx="157">
                  <c:v>1.7211669999999963</c:v>
                </c:pt>
                <c:pt idx="158">
                  <c:v>1.7294999999999952</c:v>
                </c:pt>
                <c:pt idx="159">
                  <c:v>1.7378339999999961</c:v>
                </c:pt>
                <c:pt idx="160">
                  <c:v>1.746167000000002</c:v>
                </c:pt>
                <c:pt idx="161">
                  <c:v>1.7544999999999968</c:v>
                </c:pt>
                <c:pt idx="162">
                  <c:v>1.7628339999999998</c:v>
                </c:pt>
                <c:pt idx="163">
                  <c:v>1.7711669999999968</c:v>
                </c:pt>
                <c:pt idx="164">
                  <c:v>1.7794999999999961</c:v>
                </c:pt>
                <c:pt idx="165">
                  <c:v>1.7878339999999966</c:v>
                </c:pt>
                <c:pt idx="166">
                  <c:v>1.7961670000000025</c:v>
                </c:pt>
                <c:pt idx="167">
                  <c:v>1.8045</c:v>
                </c:pt>
                <c:pt idx="168">
                  <c:v>1.8128339999999998</c:v>
                </c:pt>
                <c:pt idx="169">
                  <c:v>1.821167</c:v>
                </c:pt>
                <c:pt idx="170">
                  <c:v>1.8294999999999948</c:v>
                </c:pt>
                <c:pt idx="171">
                  <c:v>1.8378329999999998</c:v>
                </c:pt>
                <c:pt idx="172">
                  <c:v>1.8461669999999999</c:v>
                </c:pt>
                <c:pt idx="173">
                  <c:v>1.8545</c:v>
                </c:pt>
                <c:pt idx="174">
                  <c:v>1.862833</c:v>
                </c:pt>
                <c:pt idx="175">
                  <c:v>1.871167</c:v>
                </c:pt>
                <c:pt idx="176">
                  <c:v>1.8794999999999953</c:v>
                </c:pt>
                <c:pt idx="177">
                  <c:v>1.8878339999999998</c:v>
                </c:pt>
                <c:pt idx="178">
                  <c:v>1.8961669999999999</c:v>
                </c:pt>
                <c:pt idx="179">
                  <c:v>1.9044999999999979</c:v>
                </c:pt>
                <c:pt idx="180">
                  <c:v>1.9128339999999984</c:v>
                </c:pt>
                <c:pt idx="181">
                  <c:v>1.9211669999999978</c:v>
                </c:pt>
                <c:pt idx="182">
                  <c:v>1.929499999999996</c:v>
                </c:pt>
                <c:pt idx="183">
                  <c:v>1.9378339999999974</c:v>
                </c:pt>
                <c:pt idx="184">
                  <c:v>1.9461670000000033</c:v>
                </c:pt>
                <c:pt idx="185">
                  <c:v>1.9544999999999979</c:v>
                </c:pt>
                <c:pt idx="186">
                  <c:v>1.9628339999999984</c:v>
                </c:pt>
                <c:pt idx="187">
                  <c:v>1.9711669999999979</c:v>
                </c:pt>
                <c:pt idx="188">
                  <c:v>1.9794999999999976</c:v>
                </c:pt>
                <c:pt idx="189">
                  <c:v>1.9878329999999984</c:v>
                </c:pt>
                <c:pt idx="190">
                  <c:v>1.9961670000000038</c:v>
                </c:pt>
                <c:pt idx="191">
                  <c:v>2.0045000000000002</c:v>
                </c:pt>
                <c:pt idx="192">
                  <c:v>2.0128339999999967</c:v>
                </c:pt>
                <c:pt idx="193">
                  <c:v>2.0211670000000002</c:v>
                </c:pt>
                <c:pt idx="194">
                  <c:v>2.0295000000000001</c:v>
                </c:pt>
                <c:pt idx="195">
                  <c:v>2.0378340000000001</c:v>
                </c:pt>
                <c:pt idx="196">
                  <c:v>2.0461670000000001</c:v>
                </c:pt>
                <c:pt idx="197">
                  <c:v>2.0545</c:v>
                </c:pt>
                <c:pt idx="198">
                  <c:v>2.0628340000000001</c:v>
                </c:pt>
                <c:pt idx="199">
                  <c:v>2.071167</c:v>
                </c:pt>
                <c:pt idx="200">
                  <c:v>2.0794999999999977</c:v>
                </c:pt>
                <c:pt idx="201">
                  <c:v>2.0878340000000093</c:v>
                </c:pt>
                <c:pt idx="202">
                  <c:v>2.0961669999999977</c:v>
                </c:pt>
                <c:pt idx="203">
                  <c:v>2.1044999999999998</c:v>
                </c:pt>
                <c:pt idx="204">
                  <c:v>2.1128329999999909</c:v>
                </c:pt>
                <c:pt idx="205">
                  <c:v>2.1211669999999998</c:v>
                </c:pt>
                <c:pt idx="206">
                  <c:v>2.1295000000000002</c:v>
                </c:pt>
                <c:pt idx="207">
                  <c:v>2.1378339999999998</c:v>
                </c:pt>
                <c:pt idx="208">
                  <c:v>2.1461670000000002</c:v>
                </c:pt>
                <c:pt idx="209">
                  <c:v>2.1545000000000001</c:v>
                </c:pt>
                <c:pt idx="210">
                  <c:v>2.1628340000000001</c:v>
                </c:pt>
                <c:pt idx="211">
                  <c:v>2.1711670000000001</c:v>
                </c:pt>
                <c:pt idx="212">
                  <c:v>2.1795</c:v>
                </c:pt>
                <c:pt idx="213">
                  <c:v>2.1878340000000103</c:v>
                </c:pt>
                <c:pt idx="214">
                  <c:v>2.196167</c:v>
                </c:pt>
                <c:pt idx="215">
                  <c:v>2.2044999999999999</c:v>
                </c:pt>
                <c:pt idx="216">
                  <c:v>2.212834</c:v>
                </c:pt>
                <c:pt idx="217">
                  <c:v>2.2211669999999999</c:v>
                </c:pt>
                <c:pt idx="218">
                  <c:v>2.2294999999999998</c:v>
                </c:pt>
                <c:pt idx="219">
                  <c:v>2.2378330000000002</c:v>
                </c:pt>
                <c:pt idx="220">
                  <c:v>2.2461669999999998</c:v>
                </c:pt>
                <c:pt idx="221">
                  <c:v>2.2545000000000002</c:v>
                </c:pt>
                <c:pt idx="222">
                  <c:v>2.2628339999999998</c:v>
                </c:pt>
                <c:pt idx="223">
                  <c:v>2.2711670000000002</c:v>
                </c:pt>
                <c:pt idx="224">
                  <c:v>2.2795000000000001</c:v>
                </c:pt>
                <c:pt idx="225">
                  <c:v>2.2878340000000117</c:v>
                </c:pt>
                <c:pt idx="226">
                  <c:v>2.2961670000000001</c:v>
                </c:pt>
                <c:pt idx="227">
                  <c:v>2.3045</c:v>
                </c:pt>
                <c:pt idx="228">
                  <c:v>2.312833999999989</c:v>
                </c:pt>
                <c:pt idx="229">
                  <c:v>2.321167</c:v>
                </c:pt>
                <c:pt idx="230">
                  <c:v>2.3294999999999977</c:v>
                </c:pt>
                <c:pt idx="231">
                  <c:v>2.337834</c:v>
                </c:pt>
                <c:pt idx="232">
                  <c:v>2.3461669999999977</c:v>
                </c:pt>
                <c:pt idx="233">
                  <c:v>2.3544999999999967</c:v>
                </c:pt>
                <c:pt idx="234">
                  <c:v>2.3628329999999909</c:v>
                </c:pt>
                <c:pt idx="235">
                  <c:v>2.3711669999999967</c:v>
                </c:pt>
                <c:pt idx="236">
                  <c:v>2.3794999999999908</c:v>
                </c:pt>
                <c:pt idx="237">
                  <c:v>2.3878339999999998</c:v>
                </c:pt>
                <c:pt idx="238">
                  <c:v>2.3961669999999908</c:v>
                </c:pt>
                <c:pt idx="239">
                  <c:v>2.4045000000000001</c:v>
                </c:pt>
                <c:pt idx="240">
                  <c:v>2.4128339999999908</c:v>
                </c:pt>
                <c:pt idx="241">
                  <c:v>2.4211670000000001</c:v>
                </c:pt>
                <c:pt idx="242">
                  <c:v>2.4295</c:v>
                </c:pt>
                <c:pt idx="243">
                  <c:v>2.4378340000000001</c:v>
                </c:pt>
                <c:pt idx="244">
                  <c:v>2.446167</c:v>
                </c:pt>
                <c:pt idx="245">
                  <c:v>2.4544999999999977</c:v>
                </c:pt>
                <c:pt idx="246">
                  <c:v>2.462834</c:v>
                </c:pt>
                <c:pt idx="247">
                  <c:v>2.4711669999999977</c:v>
                </c:pt>
                <c:pt idx="248">
                  <c:v>2.4794999999999967</c:v>
                </c:pt>
                <c:pt idx="249">
                  <c:v>2.4878330000000002</c:v>
                </c:pt>
                <c:pt idx="250">
                  <c:v>2.4961669999999967</c:v>
                </c:pt>
                <c:pt idx="251">
                  <c:v>2.5045000000000002</c:v>
                </c:pt>
                <c:pt idx="252">
                  <c:v>2.5128339999999967</c:v>
                </c:pt>
                <c:pt idx="253">
                  <c:v>2.5211670000000002</c:v>
                </c:pt>
                <c:pt idx="254">
                  <c:v>2.5295000000000001</c:v>
                </c:pt>
                <c:pt idx="255">
                  <c:v>2.5378340000000001</c:v>
                </c:pt>
                <c:pt idx="256">
                  <c:v>2.5461670000000001</c:v>
                </c:pt>
                <c:pt idx="257">
                  <c:v>2.5545</c:v>
                </c:pt>
                <c:pt idx="258">
                  <c:v>2.5628329999999977</c:v>
                </c:pt>
                <c:pt idx="259">
                  <c:v>2.571167</c:v>
                </c:pt>
                <c:pt idx="260">
                  <c:v>2.5794999999999977</c:v>
                </c:pt>
                <c:pt idx="261">
                  <c:v>2.5878329999999998</c:v>
                </c:pt>
                <c:pt idx="262">
                  <c:v>2.5961669999999977</c:v>
                </c:pt>
                <c:pt idx="263">
                  <c:v>2.6044999999999998</c:v>
                </c:pt>
                <c:pt idx="264">
                  <c:v>2.6128329999999909</c:v>
                </c:pt>
                <c:pt idx="265">
                  <c:v>2.6211669999999998</c:v>
                </c:pt>
                <c:pt idx="266">
                  <c:v>2.6295000000000002</c:v>
                </c:pt>
                <c:pt idx="267">
                  <c:v>2.6378330000000001</c:v>
                </c:pt>
                <c:pt idx="268">
                  <c:v>2.6461670000000002</c:v>
                </c:pt>
                <c:pt idx="269">
                  <c:v>2.6545000000000001</c:v>
                </c:pt>
                <c:pt idx="270">
                  <c:v>2.662833</c:v>
                </c:pt>
                <c:pt idx="271">
                  <c:v>2.6711670000000001</c:v>
                </c:pt>
                <c:pt idx="272">
                  <c:v>2.6795</c:v>
                </c:pt>
                <c:pt idx="273">
                  <c:v>2.6878329999999999</c:v>
                </c:pt>
                <c:pt idx="274">
                  <c:v>2.696167</c:v>
                </c:pt>
                <c:pt idx="275">
                  <c:v>2.7044999999999999</c:v>
                </c:pt>
                <c:pt idx="276">
                  <c:v>2.7128329999999967</c:v>
                </c:pt>
                <c:pt idx="277">
                  <c:v>2.7211669999999999</c:v>
                </c:pt>
                <c:pt idx="278">
                  <c:v>2.7294999999999998</c:v>
                </c:pt>
                <c:pt idx="279">
                  <c:v>2.7378330000000002</c:v>
                </c:pt>
                <c:pt idx="280">
                  <c:v>2.7461669999999998</c:v>
                </c:pt>
                <c:pt idx="281">
                  <c:v>2.7545000000000002</c:v>
                </c:pt>
                <c:pt idx="282">
                  <c:v>2.7628330000000001</c:v>
                </c:pt>
                <c:pt idx="283">
                  <c:v>2.7711670000000002</c:v>
                </c:pt>
                <c:pt idx="284">
                  <c:v>2.7795000000000001</c:v>
                </c:pt>
                <c:pt idx="285">
                  <c:v>2.7878330000000102</c:v>
                </c:pt>
                <c:pt idx="286">
                  <c:v>2.7961670000000001</c:v>
                </c:pt>
                <c:pt idx="287">
                  <c:v>2.8045</c:v>
                </c:pt>
                <c:pt idx="288">
                  <c:v>2.8128329999999839</c:v>
                </c:pt>
                <c:pt idx="289">
                  <c:v>2.821167</c:v>
                </c:pt>
                <c:pt idx="290">
                  <c:v>2.8294999999999977</c:v>
                </c:pt>
                <c:pt idx="291">
                  <c:v>2.8378329999999967</c:v>
                </c:pt>
                <c:pt idx="292">
                  <c:v>2.8461669999999977</c:v>
                </c:pt>
                <c:pt idx="293">
                  <c:v>2.8544999999999967</c:v>
                </c:pt>
                <c:pt idx="294">
                  <c:v>2.8628329999999909</c:v>
                </c:pt>
                <c:pt idx="295">
                  <c:v>2.8711669999999967</c:v>
                </c:pt>
                <c:pt idx="296">
                  <c:v>2.8794999999999908</c:v>
                </c:pt>
                <c:pt idx="297">
                  <c:v>2.8878330000000001</c:v>
                </c:pt>
                <c:pt idx="298">
                  <c:v>2.8961669999999908</c:v>
                </c:pt>
                <c:pt idx="299">
                  <c:v>2.9045000000000001</c:v>
                </c:pt>
                <c:pt idx="300">
                  <c:v>2.9128329999999867</c:v>
                </c:pt>
                <c:pt idx="301">
                  <c:v>2.9211670000000001</c:v>
                </c:pt>
                <c:pt idx="302">
                  <c:v>2.9295</c:v>
                </c:pt>
                <c:pt idx="303">
                  <c:v>2.9378329999999977</c:v>
                </c:pt>
                <c:pt idx="304">
                  <c:v>2.946167</c:v>
                </c:pt>
                <c:pt idx="305">
                  <c:v>2.9544999999999977</c:v>
                </c:pt>
                <c:pt idx="306">
                  <c:v>2.9628329999999967</c:v>
                </c:pt>
                <c:pt idx="307">
                  <c:v>2.9711669999999977</c:v>
                </c:pt>
                <c:pt idx="308">
                  <c:v>2.9794999999999967</c:v>
                </c:pt>
                <c:pt idx="309">
                  <c:v>2.9878330000000002</c:v>
                </c:pt>
                <c:pt idx="310">
                  <c:v>2.9961669999999967</c:v>
                </c:pt>
                <c:pt idx="311">
                  <c:v>3.0045000000000002</c:v>
                </c:pt>
                <c:pt idx="312">
                  <c:v>3.012832999999989</c:v>
                </c:pt>
                <c:pt idx="313">
                  <c:v>3.0211670000000002</c:v>
                </c:pt>
                <c:pt idx="314">
                  <c:v>3.0295000000000001</c:v>
                </c:pt>
                <c:pt idx="315">
                  <c:v>3.037833</c:v>
                </c:pt>
                <c:pt idx="316">
                  <c:v>3.0461670000000001</c:v>
                </c:pt>
                <c:pt idx="317">
                  <c:v>3.0545</c:v>
                </c:pt>
                <c:pt idx="318">
                  <c:v>3.0628329999999977</c:v>
                </c:pt>
                <c:pt idx="319">
                  <c:v>3.071167</c:v>
                </c:pt>
                <c:pt idx="320">
                  <c:v>3.0794999999999977</c:v>
                </c:pt>
                <c:pt idx="321">
                  <c:v>3.0878329999999998</c:v>
                </c:pt>
                <c:pt idx="322">
                  <c:v>3.0961669999999977</c:v>
                </c:pt>
                <c:pt idx="323">
                  <c:v>3.1044999999999998</c:v>
                </c:pt>
                <c:pt idx="324">
                  <c:v>3.1128329999999909</c:v>
                </c:pt>
                <c:pt idx="325">
                  <c:v>3.1211669999999998</c:v>
                </c:pt>
                <c:pt idx="326">
                  <c:v>3.1295000000000002</c:v>
                </c:pt>
                <c:pt idx="327">
                  <c:v>3.1378330000000001</c:v>
                </c:pt>
                <c:pt idx="328">
                  <c:v>3.1461670000000002</c:v>
                </c:pt>
                <c:pt idx="329">
                  <c:v>3.1545000000000001</c:v>
                </c:pt>
                <c:pt idx="330">
                  <c:v>3.162833</c:v>
                </c:pt>
                <c:pt idx="331">
                  <c:v>3.1711670000000001</c:v>
                </c:pt>
                <c:pt idx="332">
                  <c:v>3.1795</c:v>
                </c:pt>
                <c:pt idx="333">
                  <c:v>3.1878329999999999</c:v>
                </c:pt>
                <c:pt idx="334">
                  <c:v>3.196167</c:v>
                </c:pt>
                <c:pt idx="335">
                  <c:v>3.2044999999999999</c:v>
                </c:pt>
                <c:pt idx="336">
                  <c:v>3.2128329999999967</c:v>
                </c:pt>
                <c:pt idx="337">
                  <c:v>3.2211669999999999</c:v>
                </c:pt>
                <c:pt idx="338">
                  <c:v>3.2294999999999998</c:v>
                </c:pt>
                <c:pt idx="339">
                  <c:v>3.2378330000000002</c:v>
                </c:pt>
                <c:pt idx="340">
                  <c:v>3.2461669999999998</c:v>
                </c:pt>
                <c:pt idx="341">
                  <c:v>3.2545000000000002</c:v>
                </c:pt>
                <c:pt idx="342">
                  <c:v>3.2628330000000001</c:v>
                </c:pt>
                <c:pt idx="343">
                  <c:v>3.2711670000000002</c:v>
                </c:pt>
                <c:pt idx="344">
                  <c:v>3.2795000000000001</c:v>
                </c:pt>
                <c:pt idx="345">
                  <c:v>3.2878330000000102</c:v>
                </c:pt>
                <c:pt idx="346">
                  <c:v>3.2961670000000001</c:v>
                </c:pt>
                <c:pt idx="347">
                  <c:v>3.3045</c:v>
                </c:pt>
                <c:pt idx="348">
                  <c:v>3.3128329999999839</c:v>
                </c:pt>
                <c:pt idx="349">
                  <c:v>3.321167</c:v>
                </c:pt>
                <c:pt idx="350">
                  <c:v>3.3294999999999977</c:v>
                </c:pt>
                <c:pt idx="351">
                  <c:v>3.3378329999999967</c:v>
                </c:pt>
                <c:pt idx="352">
                  <c:v>3.3461669999999977</c:v>
                </c:pt>
                <c:pt idx="353">
                  <c:v>3.3544999999999967</c:v>
                </c:pt>
                <c:pt idx="354">
                  <c:v>3.3628329999999909</c:v>
                </c:pt>
                <c:pt idx="355">
                  <c:v>3.3711669999999967</c:v>
                </c:pt>
                <c:pt idx="356">
                  <c:v>3.3794999999999908</c:v>
                </c:pt>
                <c:pt idx="357">
                  <c:v>3.3878330000000001</c:v>
                </c:pt>
                <c:pt idx="358">
                  <c:v>3.3961669999999908</c:v>
                </c:pt>
                <c:pt idx="359">
                  <c:v>3.4045000000000001</c:v>
                </c:pt>
                <c:pt idx="360">
                  <c:v>3.4128329999999867</c:v>
                </c:pt>
                <c:pt idx="361">
                  <c:v>3.4211670000000001</c:v>
                </c:pt>
                <c:pt idx="362">
                  <c:v>3.4295</c:v>
                </c:pt>
                <c:pt idx="363">
                  <c:v>3.4378329999999977</c:v>
                </c:pt>
                <c:pt idx="364">
                  <c:v>3.446167</c:v>
                </c:pt>
                <c:pt idx="365">
                  <c:v>3.4544999999999977</c:v>
                </c:pt>
                <c:pt idx="366">
                  <c:v>3.4628329999999967</c:v>
                </c:pt>
                <c:pt idx="367">
                  <c:v>3.4711669999999977</c:v>
                </c:pt>
                <c:pt idx="368">
                  <c:v>3.4794999999999967</c:v>
                </c:pt>
                <c:pt idx="369">
                  <c:v>3.4878330000000002</c:v>
                </c:pt>
                <c:pt idx="370">
                  <c:v>3.4961669999999967</c:v>
                </c:pt>
                <c:pt idx="371">
                  <c:v>3.5045000000000002</c:v>
                </c:pt>
                <c:pt idx="372">
                  <c:v>3.512832999999989</c:v>
                </c:pt>
                <c:pt idx="373">
                  <c:v>3.5211670000000002</c:v>
                </c:pt>
                <c:pt idx="374">
                  <c:v>3.5295000000000001</c:v>
                </c:pt>
                <c:pt idx="375">
                  <c:v>3.537833</c:v>
                </c:pt>
                <c:pt idx="376">
                  <c:v>3.5461670000000001</c:v>
                </c:pt>
                <c:pt idx="377">
                  <c:v>3.5545</c:v>
                </c:pt>
                <c:pt idx="378">
                  <c:v>3.5628329999999977</c:v>
                </c:pt>
                <c:pt idx="379">
                  <c:v>3.571167</c:v>
                </c:pt>
                <c:pt idx="380">
                  <c:v>3.5794999999999977</c:v>
                </c:pt>
                <c:pt idx="381">
                  <c:v>3.5878329999999998</c:v>
                </c:pt>
                <c:pt idx="382">
                  <c:v>3.5961669999999977</c:v>
                </c:pt>
                <c:pt idx="383">
                  <c:v>3.6044999999999998</c:v>
                </c:pt>
                <c:pt idx="384">
                  <c:v>3.6128329999999909</c:v>
                </c:pt>
                <c:pt idx="385">
                  <c:v>3.6211669999999998</c:v>
                </c:pt>
                <c:pt idx="386">
                  <c:v>3.6295000000000002</c:v>
                </c:pt>
                <c:pt idx="387">
                  <c:v>3.6378330000000001</c:v>
                </c:pt>
                <c:pt idx="388">
                  <c:v>3.6461670000000002</c:v>
                </c:pt>
                <c:pt idx="389">
                  <c:v>3.6545000000000001</c:v>
                </c:pt>
                <c:pt idx="390">
                  <c:v>3.662833</c:v>
                </c:pt>
                <c:pt idx="391">
                  <c:v>3.6711670000000001</c:v>
                </c:pt>
                <c:pt idx="392">
                  <c:v>3.6795</c:v>
                </c:pt>
                <c:pt idx="393">
                  <c:v>3.6878329999999999</c:v>
                </c:pt>
                <c:pt idx="394">
                  <c:v>3.696167</c:v>
                </c:pt>
                <c:pt idx="395">
                  <c:v>3.7044999999999999</c:v>
                </c:pt>
                <c:pt idx="396">
                  <c:v>3.7128329999999967</c:v>
                </c:pt>
                <c:pt idx="397">
                  <c:v>3.7211669999999999</c:v>
                </c:pt>
                <c:pt idx="398">
                  <c:v>3.7294999999999998</c:v>
                </c:pt>
                <c:pt idx="399">
                  <c:v>3.7378330000000002</c:v>
                </c:pt>
                <c:pt idx="400">
                  <c:v>3.7461669999999998</c:v>
                </c:pt>
                <c:pt idx="401">
                  <c:v>3.7545000000000002</c:v>
                </c:pt>
                <c:pt idx="402">
                  <c:v>3.7628330000000001</c:v>
                </c:pt>
                <c:pt idx="403">
                  <c:v>3.7711670000000002</c:v>
                </c:pt>
                <c:pt idx="404">
                  <c:v>3.7795000000000001</c:v>
                </c:pt>
                <c:pt idx="405">
                  <c:v>3.7878330000000102</c:v>
                </c:pt>
                <c:pt idx="406">
                  <c:v>3.7961670000000001</c:v>
                </c:pt>
                <c:pt idx="407">
                  <c:v>3.8045</c:v>
                </c:pt>
                <c:pt idx="408">
                  <c:v>3.8128329999999839</c:v>
                </c:pt>
                <c:pt idx="409">
                  <c:v>3.821167</c:v>
                </c:pt>
                <c:pt idx="410">
                  <c:v>3.8294999999999977</c:v>
                </c:pt>
                <c:pt idx="411">
                  <c:v>3.8378329999999967</c:v>
                </c:pt>
                <c:pt idx="412">
                  <c:v>3.8461669999999977</c:v>
                </c:pt>
                <c:pt idx="413">
                  <c:v>3.8544999999999967</c:v>
                </c:pt>
                <c:pt idx="414">
                  <c:v>3.8628329999999909</c:v>
                </c:pt>
                <c:pt idx="415">
                  <c:v>3.8711669999999967</c:v>
                </c:pt>
                <c:pt idx="416">
                  <c:v>3.8794999999999908</c:v>
                </c:pt>
                <c:pt idx="417">
                  <c:v>3.8878330000000001</c:v>
                </c:pt>
                <c:pt idx="418">
                  <c:v>3.8961669999999908</c:v>
                </c:pt>
                <c:pt idx="419">
                  <c:v>3.9045000000000001</c:v>
                </c:pt>
                <c:pt idx="420">
                  <c:v>3.9128329999999867</c:v>
                </c:pt>
                <c:pt idx="421">
                  <c:v>3.9211670000000001</c:v>
                </c:pt>
                <c:pt idx="422">
                  <c:v>3.9295</c:v>
                </c:pt>
                <c:pt idx="423">
                  <c:v>3.9378329999999977</c:v>
                </c:pt>
                <c:pt idx="424">
                  <c:v>3.946167</c:v>
                </c:pt>
                <c:pt idx="425">
                  <c:v>3.9544999999999977</c:v>
                </c:pt>
                <c:pt idx="426">
                  <c:v>3.9628329999999967</c:v>
                </c:pt>
                <c:pt idx="427">
                  <c:v>3.9711669999999977</c:v>
                </c:pt>
                <c:pt idx="428">
                  <c:v>3.9794999999999967</c:v>
                </c:pt>
                <c:pt idx="429">
                  <c:v>3.9878330000000002</c:v>
                </c:pt>
                <c:pt idx="430">
                  <c:v>3.9961669999999967</c:v>
                </c:pt>
                <c:pt idx="431">
                  <c:v>4.0044999999999975</c:v>
                </c:pt>
                <c:pt idx="432">
                  <c:v>4.0128329999999846</c:v>
                </c:pt>
                <c:pt idx="433">
                  <c:v>4.0211670000000002</c:v>
                </c:pt>
                <c:pt idx="434">
                  <c:v>4.0294999999999996</c:v>
                </c:pt>
                <c:pt idx="435">
                  <c:v>4.037833</c:v>
                </c:pt>
                <c:pt idx="436">
                  <c:v>4.0461669999999996</c:v>
                </c:pt>
                <c:pt idx="437">
                  <c:v>4.0544999999999956</c:v>
                </c:pt>
                <c:pt idx="438">
                  <c:v>4.0628329999999808</c:v>
                </c:pt>
                <c:pt idx="439">
                  <c:v>4.0711670000000124</c:v>
                </c:pt>
                <c:pt idx="440">
                  <c:v>4.0795000000000003</c:v>
                </c:pt>
                <c:pt idx="441">
                  <c:v>4.0878329999999945</c:v>
                </c:pt>
                <c:pt idx="442">
                  <c:v>4.0961660000000002</c:v>
                </c:pt>
                <c:pt idx="443">
                  <c:v>4.1044999999999945</c:v>
                </c:pt>
                <c:pt idx="444">
                  <c:v>4.112832999999978</c:v>
                </c:pt>
                <c:pt idx="445">
                  <c:v>4.1211659999999855</c:v>
                </c:pt>
                <c:pt idx="446">
                  <c:v>4.1294999999999975</c:v>
                </c:pt>
                <c:pt idx="447">
                  <c:v>4.1378329999999846</c:v>
                </c:pt>
                <c:pt idx="448">
                  <c:v>4.1461670000000002</c:v>
                </c:pt>
                <c:pt idx="449">
                  <c:v>4.1544999999999845</c:v>
                </c:pt>
                <c:pt idx="450">
                  <c:v>4.1628329999999751</c:v>
                </c:pt>
                <c:pt idx="451">
                  <c:v>4.1711669999999996</c:v>
                </c:pt>
                <c:pt idx="452">
                  <c:v>4.1795</c:v>
                </c:pt>
                <c:pt idx="453">
                  <c:v>4.1878329999999808</c:v>
                </c:pt>
                <c:pt idx="454">
                  <c:v>4.1961659999999945</c:v>
                </c:pt>
                <c:pt idx="455">
                  <c:v>4.2044999999999995</c:v>
                </c:pt>
                <c:pt idx="456">
                  <c:v>4.2128329999999945</c:v>
                </c:pt>
                <c:pt idx="457">
                  <c:v>4.2211660000000002</c:v>
                </c:pt>
                <c:pt idx="458">
                  <c:v>4.2294999999999998</c:v>
                </c:pt>
                <c:pt idx="459">
                  <c:v>4.2378330000000002</c:v>
                </c:pt>
                <c:pt idx="460">
                  <c:v>4.2461659999999997</c:v>
                </c:pt>
                <c:pt idx="461">
                  <c:v>4.2544999999999975</c:v>
                </c:pt>
                <c:pt idx="462">
                  <c:v>4.2628329999999846</c:v>
                </c:pt>
                <c:pt idx="463">
                  <c:v>4.2711670000000197</c:v>
                </c:pt>
                <c:pt idx="464">
                  <c:v>4.2795000000000014</c:v>
                </c:pt>
                <c:pt idx="465">
                  <c:v>4.287833</c:v>
                </c:pt>
                <c:pt idx="466">
                  <c:v>4.2961669999999996</c:v>
                </c:pt>
                <c:pt idx="467">
                  <c:v>4.3044999999999956</c:v>
                </c:pt>
                <c:pt idx="468">
                  <c:v>4.3128329999999808</c:v>
                </c:pt>
                <c:pt idx="469">
                  <c:v>4.3211659999999945</c:v>
                </c:pt>
                <c:pt idx="470">
                  <c:v>4.3294999999999995</c:v>
                </c:pt>
                <c:pt idx="471">
                  <c:v>4.3378329999999945</c:v>
                </c:pt>
                <c:pt idx="472">
                  <c:v>4.3461660000000002</c:v>
                </c:pt>
                <c:pt idx="473">
                  <c:v>4.3544999999999945</c:v>
                </c:pt>
                <c:pt idx="474">
                  <c:v>4.362832999999978</c:v>
                </c:pt>
                <c:pt idx="475">
                  <c:v>4.3711659999999997</c:v>
                </c:pt>
                <c:pt idx="476">
                  <c:v>4.3795000000000002</c:v>
                </c:pt>
                <c:pt idx="477">
                  <c:v>4.3878329999999846</c:v>
                </c:pt>
                <c:pt idx="478">
                  <c:v>4.3961670000000002</c:v>
                </c:pt>
                <c:pt idx="479">
                  <c:v>4.4044999999999996</c:v>
                </c:pt>
                <c:pt idx="480">
                  <c:v>4.412833</c:v>
                </c:pt>
                <c:pt idx="481">
                  <c:v>4.4211669999999996</c:v>
                </c:pt>
                <c:pt idx="482">
                  <c:v>4.4295</c:v>
                </c:pt>
                <c:pt idx="483">
                  <c:v>4.4378330000000004</c:v>
                </c:pt>
                <c:pt idx="484">
                  <c:v>4.4461659999999998</c:v>
                </c:pt>
                <c:pt idx="485">
                  <c:v>4.4544999999999995</c:v>
                </c:pt>
                <c:pt idx="486">
                  <c:v>4.4628329999999945</c:v>
                </c:pt>
                <c:pt idx="487">
                  <c:v>4.4711660000000197</c:v>
                </c:pt>
                <c:pt idx="488">
                  <c:v>4.4795000000000034</c:v>
                </c:pt>
                <c:pt idx="489">
                  <c:v>4.4878330000000002</c:v>
                </c:pt>
                <c:pt idx="490">
                  <c:v>4.4961659999999997</c:v>
                </c:pt>
                <c:pt idx="491">
                  <c:v>4.5044999999999975</c:v>
                </c:pt>
                <c:pt idx="492">
                  <c:v>4.5128329999999846</c:v>
                </c:pt>
                <c:pt idx="493">
                  <c:v>4.5211670000000002</c:v>
                </c:pt>
                <c:pt idx="494">
                  <c:v>4.5294999999999996</c:v>
                </c:pt>
                <c:pt idx="495">
                  <c:v>4.537833</c:v>
                </c:pt>
                <c:pt idx="496">
                  <c:v>4.5461669999999996</c:v>
                </c:pt>
                <c:pt idx="497">
                  <c:v>4.5544999999999956</c:v>
                </c:pt>
                <c:pt idx="498">
                  <c:v>4.5628329999999808</c:v>
                </c:pt>
                <c:pt idx="499">
                  <c:v>4.5711659999999998</c:v>
                </c:pt>
                <c:pt idx="500">
                  <c:v>4.5795000000000003</c:v>
                </c:pt>
                <c:pt idx="501">
                  <c:v>4.5878329999999945</c:v>
                </c:pt>
                <c:pt idx="502">
                  <c:v>4.5961660000000002</c:v>
                </c:pt>
                <c:pt idx="503">
                  <c:v>4.6044999999999945</c:v>
                </c:pt>
                <c:pt idx="504">
                  <c:v>4.612832999999978</c:v>
                </c:pt>
                <c:pt idx="505">
                  <c:v>4.6211659999999855</c:v>
                </c:pt>
                <c:pt idx="506">
                  <c:v>4.6294999999999975</c:v>
                </c:pt>
                <c:pt idx="507">
                  <c:v>4.6378329999999846</c:v>
                </c:pt>
                <c:pt idx="508">
                  <c:v>4.6461670000000002</c:v>
                </c:pt>
                <c:pt idx="509">
                  <c:v>4.6544999999999845</c:v>
                </c:pt>
                <c:pt idx="510">
                  <c:v>4.6628329999999751</c:v>
                </c:pt>
                <c:pt idx="511">
                  <c:v>4.6711669999999996</c:v>
                </c:pt>
                <c:pt idx="512">
                  <c:v>4.6795</c:v>
                </c:pt>
                <c:pt idx="513">
                  <c:v>4.6878329999999808</c:v>
                </c:pt>
                <c:pt idx="514">
                  <c:v>4.6961659999999945</c:v>
                </c:pt>
                <c:pt idx="515">
                  <c:v>4.7044999999999995</c:v>
                </c:pt>
                <c:pt idx="516">
                  <c:v>4.7128329999999945</c:v>
                </c:pt>
                <c:pt idx="517">
                  <c:v>4.7211660000000002</c:v>
                </c:pt>
                <c:pt idx="518">
                  <c:v>4.7294999999999998</c:v>
                </c:pt>
                <c:pt idx="519">
                  <c:v>4.7378330000000002</c:v>
                </c:pt>
                <c:pt idx="520">
                  <c:v>4.7461659999999997</c:v>
                </c:pt>
                <c:pt idx="521">
                  <c:v>4.7544999999999975</c:v>
                </c:pt>
                <c:pt idx="522">
                  <c:v>4.7628329999999846</c:v>
                </c:pt>
                <c:pt idx="523">
                  <c:v>4.7711670000000197</c:v>
                </c:pt>
                <c:pt idx="524">
                  <c:v>4.7795000000000014</c:v>
                </c:pt>
                <c:pt idx="525">
                  <c:v>4.787833</c:v>
                </c:pt>
                <c:pt idx="526">
                  <c:v>4.7961669999999996</c:v>
                </c:pt>
                <c:pt idx="527">
                  <c:v>4.8044999999999956</c:v>
                </c:pt>
                <c:pt idx="528">
                  <c:v>4.8128329999999808</c:v>
                </c:pt>
                <c:pt idx="529">
                  <c:v>4.8211659999999945</c:v>
                </c:pt>
                <c:pt idx="530">
                  <c:v>4.8294999999999995</c:v>
                </c:pt>
                <c:pt idx="531">
                  <c:v>4.8378329999999945</c:v>
                </c:pt>
                <c:pt idx="532">
                  <c:v>4.8461660000000002</c:v>
                </c:pt>
                <c:pt idx="533">
                  <c:v>4.8544999999999945</c:v>
                </c:pt>
                <c:pt idx="534">
                  <c:v>4.862832999999978</c:v>
                </c:pt>
                <c:pt idx="535">
                  <c:v>4.8711659999999997</c:v>
                </c:pt>
                <c:pt idx="536">
                  <c:v>4.8795000000000002</c:v>
                </c:pt>
                <c:pt idx="537">
                  <c:v>4.8878329999999846</c:v>
                </c:pt>
                <c:pt idx="538">
                  <c:v>4.8961670000000002</c:v>
                </c:pt>
                <c:pt idx="539">
                  <c:v>4.9044999999999996</c:v>
                </c:pt>
                <c:pt idx="540">
                  <c:v>4.912833</c:v>
                </c:pt>
                <c:pt idx="541">
                  <c:v>4.9211669999999996</c:v>
                </c:pt>
                <c:pt idx="542">
                  <c:v>4.9295</c:v>
                </c:pt>
                <c:pt idx="543">
                  <c:v>4.9378330000000004</c:v>
                </c:pt>
                <c:pt idx="544">
                  <c:v>4.9461659999999998</c:v>
                </c:pt>
                <c:pt idx="545">
                  <c:v>4.9544999999999995</c:v>
                </c:pt>
                <c:pt idx="546">
                  <c:v>4.9628329999999945</c:v>
                </c:pt>
                <c:pt idx="547">
                  <c:v>4.9711660000000197</c:v>
                </c:pt>
                <c:pt idx="548">
                  <c:v>4.9795000000000034</c:v>
                </c:pt>
                <c:pt idx="549">
                  <c:v>4.9878330000000002</c:v>
                </c:pt>
                <c:pt idx="550">
                  <c:v>4.9961659999999997</c:v>
                </c:pt>
                <c:pt idx="551">
                  <c:v>5.0044999999999975</c:v>
                </c:pt>
                <c:pt idx="552">
                  <c:v>5.0128329999999846</c:v>
                </c:pt>
                <c:pt idx="553">
                  <c:v>5.0211670000000002</c:v>
                </c:pt>
                <c:pt idx="554">
                  <c:v>5.0294999999999996</c:v>
                </c:pt>
                <c:pt idx="555">
                  <c:v>5.037833</c:v>
                </c:pt>
                <c:pt idx="556">
                  <c:v>5.0461669999999996</c:v>
                </c:pt>
                <c:pt idx="557">
                  <c:v>5.0544999999999956</c:v>
                </c:pt>
                <c:pt idx="558">
                  <c:v>5.0628329999999808</c:v>
                </c:pt>
                <c:pt idx="559">
                  <c:v>5.0711659999999998</c:v>
                </c:pt>
                <c:pt idx="560">
                  <c:v>5.0795000000000003</c:v>
                </c:pt>
                <c:pt idx="561">
                  <c:v>5.0878329999999945</c:v>
                </c:pt>
                <c:pt idx="562">
                  <c:v>5.0961660000000002</c:v>
                </c:pt>
                <c:pt idx="563">
                  <c:v>5.1044999999999945</c:v>
                </c:pt>
                <c:pt idx="564">
                  <c:v>5.112832999999978</c:v>
                </c:pt>
                <c:pt idx="565">
                  <c:v>5.1211659999999855</c:v>
                </c:pt>
                <c:pt idx="566">
                  <c:v>5.1294999999999975</c:v>
                </c:pt>
                <c:pt idx="567">
                  <c:v>5.1378329999999846</c:v>
                </c:pt>
                <c:pt idx="568">
                  <c:v>5.1461670000000002</c:v>
                </c:pt>
                <c:pt idx="569">
                  <c:v>5.1544999999999845</c:v>
                </c:pt>
                <c:pt idx="570">
                  <c:v>5.1628329999999751</c:v>
                </c:pt>
                <c:pt idx="571">
                  <c:v>5.1711669999999996</c:v>
                </c:pt>
                <c:pt idx="572">
                  <c:v>5.1795</c:v>
                </c:pt>
                <c:pt idx="573">
                  <c:v>5.1878329999999808</c:v>
                </c:pt>
                <c:pt idx="574">
                  <c:v>5.1961659999999945</c:v>
                </c:pt>
                <c:pt idx="575">
                  <c:v>5.2044999999999995</c:v>
                </c:pt>
                <c:pt idx="576">
                  <c:v>5.2128329999999945</c:v>
                </c:pt>
                <c:pt idx="577">
                  <c:v>5.2211660000000002</c:v>
                </c:pt>
                <c:pt idx="578">
                  <c:v>5.2294999999999998</c:v>
                </c:pt>
                <c:pt idx="579">
                  <c:v>5.2378330000000002</c:v>
                </c:pt>
                <c:pt idx="580">
                  <c:v>5.2461659999999997</c:v>
                </c:pt>
                <c:pt idx="581">
                  <c:v>5.2544999999999975</c:v>
                </c:pt>
                <c:pt idx="582">
                  <c:v>5.2628319999999809</c:v>
                </c:pt>
                <c:pt idx="583">
                  <c:v>5.2711680000000225</c:v>
                </c:pt>
                <c:pt idx="584">
                  <c:v>5.2795000000000014</c:v>
                </c:pt>
                <c:pt idx="585">
                  <c:v>5.2878319999999945</c:v>
                </c:pt>
                <c:pt idx="586">
                  <c:v>5.2961679999999998</c:v>
                </c:pt>
                <c:pt idx="587">
                  <c:v>5.3044999999999956</c:v>
                </c:pt>
                <c:pt idx="588">
                  <c:v>5.312831999999978</c:v>
                </c:pt>
                <c:pt idx="589">
                  <c:v>5.3211659999999945</c:v>
                </c:pt>
                <c:pt idx="590">
                  <c:v>5.3294999999999995</c:v>
                </c:pt>
                <c:pt idx="591">
                  <c:v>5.3378319999999855</c:v>
                </c:pt>
                <c:pt idx="592">
                  <c:v>5.3461660000000002</c:v>
                </c:pt>
                <c:pt idx="593">
                  <c:v>5.3544999999999945</c:v>
                </c:pt>
                <c:pt idx="594">
                  <c:v>5.3628319999999752</c:v>
                </c:pt>
                <c:pt idx="595">
                  <c:v>5.3711659999999997</c:v>
                </c:pt>
                <c:pt idx="596">
                  <c:v>5.3795000000000002</c:v>
                </c:pt>
                <c:pt idx="597">
                  <c:v>5.3878319999999809</c:v>
                </c:pt>
                <c:pt idx="598">
                  <c:v>5.3961680000000003</c:v>
                </c:pt>
                <c:pt idx="599">
                  <c:v>5.4044999999999996</c:v>
                </c:pt>
                <c:pt idx="600">
                  <c:v>5.4128319999999945</c:v>
                </c:pt>
                <c:pt idx="601">
                  <c:v>5.4211679999999998</c:v>
                </c:pt>
                <c:pt idx="602">
                  <c:v>5.4295</c:v>
                </c:pt>
                <c:pt idx="603">
                  <c:v>5.4378320000000002</c:v>
                </c:pt>
                <c:pt idx="604">
                  <c:v>5.4461659999999998</c:v>
                </c:pt>
                <c:pt idx="605">
                  <c:v>5.4544999999999995</c:v>
                </c:pt>
                <c:pt idx="606">
                  <c:v>5.4628319999999855</c:v>
                </c:pt>
                <c:pt idx="607">
                  <c:v>5.4711660000000197</c:v>
                </c:pt>
                <c:pt idx="608">
                  <c:v>5.4795000000000034</c:v>
                </c:pt>
                <c:pt idx="609">
                  <c:v>5.487832</c:v>
                </c:pt>
                <c:pt idx="610">
                  <c:v>5.4961659999999997</c:v>
                </c:pt>
                <c:pt idx="611">
                  <c:v>5.5044999999999975</c:v>
                </c:pt>
                <c:pt idx="612">
                  <c:v>5.5128319999999809</c:v>
                </c:pt>
                <c:pt idx="613">
                  <c:v>5.5211680000000003</c:v>
                </c:pt>
                <c:pt idx="614">
                  <c:v>5.5294999999999996</c:v>
                </c:pt>
                <c:pt idx="615">
                  <c:v>5.5378319999999945</c:v>
                </c:pt>
                <c:pt idx="616">
                  <c:v>5.5461679999999998</c:v>
                </c:pt>
                <c:pt idx="617">
                  <c:v>5.5544999999999956</c:v>
                </c:pt>
                <c:pt idx="618">
                  <c:v>5.562831999999978</c:v>
                </c:pt>
                <c:pt idx="619">
                  <c:v>5.5711659999999998</c:v>
                </c:pt>
                <c:pt idx="620">
                  <c:v>5.5795000000000003</c:v>
                </c:pt>
                <c:pt idx="621">
                  <c:v>5.5878319999999855</c:v>
                </c:pt>
                <c:pt idx="622">
                  <c:v>5.5961660000000002</c:v>
                </c:pt>
                <c:pt idx="623">
                  <c:v>5.6044999999999945</c:v>
                </c:pt>
                <c:pt idx="624">
                  <c:v>5.6128319999999752</c:v>
                </c:pt>
                <c:pt idx="625">
                  <c:v>5.6211659999999855</c:v>
                </c:pt>
                <c:pt idx="626">
                  <c:v>5.6294999999999975</c:v>
                </c:pt>
                <c:pt idx="627">
                  <c:v>5.6378319999999809</c:v>
                </c:pt>
                <c:pt idx="628">
                  <c:v>5.6461680000000003</c:v>
                </c:pt>
                <c:pt idx="629">
                  <c:v>5.6544999999999845</c:v>
                </c:pt>
                <c:pt idx="630">
                  <c:v>5.6628319999999714</c:v>
                </c:pt>
                <c:pt idx="631">
                  <c:v>5.6711679999999998</c:v>
                </c:pt>
                <c:pt idx="632">
                  <c:v>5.6795</c:v>
                </c:pt>
                <c:pt idx="633">
                  <c:v>5.687831999999978</c:v>
                </c:pt>
                <c:pt idx="634">
                  <c:v>5.6961659999999945</c:v>
                </c:pt>
                <c:pt idx="635">
                  <c:v>5.7044999999999995</c:v>
                </c:pt>
                <c:pt idx="636">
                  <c:v>5.7128319999999855</c:v>
                </c:pt>
                <c:pt idx="637">
                  <c:v>5.7211660000000002</c:v>
                </c:pt>
                <c:pt idx="638">
                  <c:v>5.7294999999999998</c:v>
                </c:pt>
                <c:pt idx="639">
                  <c:v>5.737832</c:v>
                </c:pt>
                <c:pt idx="640">
                  <c:v>5.7461659999999997</c:v>
                </c:pt>
                <c:pt idx="641">
                  <c:v>5.7544999999999975</c:v>
                </c:pt>
                <c:pt idx="642">
                  <c:v>5.7628319999999809</c:v>
                </c:pt>
                <c:pt idx="643">
                  <c:v>5.7711680000000225</c:v>
                </c:pt>
                <c:pt idx="644">
                  <c:v>5.7795000000000014</c:v>
                </c:pt>
                <c:pt idx="645">
                  <c:v>5.7878319999999945</c:v>
                </c:pt>
                <c:pt idx="646">
                  <c:v>5.7961679999999998</c:v>
                </c:pt>
                <c:pt idx="647">
                  <c:v>5.8044999999999956</c:v>
                </c:pt>
                <c:pt idx="648">
                  <c:v>5.812831999999978</c:v>
                </c:pt>
                <c:pt idx="649">
                  <c:v>5.8211659999999945</c:v>
                </c:pt>
                <c:pt idx="650">
                  <c:v>5.8294999999999995</c:v>
                </c:pt>
                <c:pt idx="651">
                  <c:v>5.8378319999999855</c:v>
                </c:pt>
                <c:pt idx="652">
                  <c:v>5.8461660000000002</c:v>
                </c:pt>
                <c:pt idx="653">
                  <c:v>5.8544999999999945</c:v>
                </c:pt>
                <c:pt idx="654">
                  <c:v>5.8628319999999752</c:v>
                </c:pt>
                <c:pt idx="655">
                  <c:v>5.8711659999999997</c:v>
                </c:pt>
                <c:pt idx="656">
                  <c:v>5.8795000000000002</c:v>
                </c:pt>
                <c:pt idx="657">
                  <c:v>5.8878319999999809</c:v>
                </c:pt>
                <c:pt idx="658">
                  <c:v>5.8961680000000003</c:v>
                </c:pt>
                <c:pt idx="659">
                  <c:v>5.9044999999999996</c:v>
                </c:pt>
                <c:pt idx="660">
                  <c:v>5.9128319999999945</c:v>
                </c:pt>
                <c:pt idx="661">
                  <c:v>5.9211679999999998</c:v>
                </c:pt>
                <c:pt idx="662">
                  <c:v>5.9295</c:v>
                </c:pt>
                <c:pt idx="663">
                  <c:v>5.9378320000000002</c:v>
                </c:pt>
                <c:pt idx="664">
                  <c:v>5.9461659999999998</c:v>
                </c:pt>
                <c:pt idx="665">
                  <c:v>5.9544999999999995</c:v>
                </c:pt>
                <c:pt idx="666">
                  <c:v>5.9628319999999855</c:v>
                </c:pt>
                <c:pt idx="667">
                  <c:v>5.9711660000000197</c:v>
                </c:pt>
                <c:pt idx="668">
                  <c:v>5.9795000000000034</c:v>
                </c:pt>
                <c:pt idx="669">
                  <c:v>5.987832</c:v>
                </c:pt>
                <c:pt idx="670">
                  <c:v>5.9961659999999997</c:v>
                </c:pt>
                <c:pt idx="671">
                  <c:v>6.0044999999999975</c:v>
                </c:pt>
                <c:pt idx="672">
                  <c:v>6.0128319999999809</c:v>
                </c:pt>
                <c:pt idx="673">
                  <c:v>6.0211680000000003</c:v>
                </c:pt>
                <c:pt idx="674">
                  <c:v>6.0294999999999996</c:v>
                </c:pt>
                <c:pt idx="675">
                  <c:v>6.0378319999999945</c:v>
                </c:pt>
                <c:pt idx="676">
                  <c:v>6.0461679999999998</c:v>
                </c:pt>
                <c:pt idx="677">
                  <c:v>6.0544999999999956</c:v>
                </c:pt>
                <c:pt idx="678">
                  <c:v>6.062831999999978</c:v>
                </c:pt>
                <c:pt idx="679">
                  <c:v>6.0711659999999998</c:v>
                </c:pt>
                <c:pt idx="680">
                  <c:v>6.0795000000000003</c:v>
                </c:pt>
                <c:pt idx="681">
                  <c:v>6.0878319999999855</c:v>
                </c:pt>
                <c:pt idx="682">
                  <c:v>6.0961660000000002</c:v>
                </c:pt>
                <c:pt idx="683">
                  <c:v>6.1044999999999945</c:v>
                </c:pt>
                <c:pt idx="684">
                  <c:v>6.1128319999999752</c:v>
                </c:pt>
                <c:pt idx="685">
                  <c:v>6.1211659999999855</c:v>
                </c:pt>
                <c:pt idx="686">
                  <c:v>6.1294999999999975</c:v>
                </c:pt>
                <c:pt idx="687">
                  <c:v>6.1378319999999809</c:v>
                </c:pt>
                <c:pt idx="688">
                  <c:v>6.1461680000000003</c:v>
                </c:pt>
                <c:pt idx="689">
                  <c:v>6.1544999999999845</c:v>
                </c:pt>
                <c:pt idx="690">
                  <c:v>6.1628319999999714</c:v>
                </c:pt>
                <c:pt idx="691">
                  <c:v>6.1711679999999998</c:v>
                </c:pt>
                <c:pt idx="692">
                  <c:v>6.1795</c:v>
                </c:pt>
                <c:pt idx="693">
                  <c:v>6.187831999999978</c:v>
                </c:pt>
                <c:pt idx="694">
                  <c:v>6.1961659999999945</c:v>
                </c:pt>
                <c:pt idx="695">
                  <c:v>6.2044999999999995</c:v>
                </c:pt>
                <c:pt idx="696">
                  <c:v>6.2128319999999855</c:v>
                </c:pt>
                <c:pt idx="697">
                  <c:v>6.2211660000000002</c:v>
                </c:pt>
                <c:pt idx="698">
                  <c:v>6.2294999999999998</c:v>
                </c:pt>
                <c:pt idx="699">
                  <c:v>6.237832</c:v>
                </c:pt>
                <c:pt idx="700">
                  <c:v>6.2461659999999997</c:v>
                </c:pt>
                <c:pt idx="701">
                  <c:v>6.2544999999999975</c:v>
                </c:pt>
                <c:pt idx="702">
                  <c:v>6.2628319999999809</c:v>
                </c:pt>
                <c:pt idx="703">
                  <c:v>6.2711680000000225</c:v>
                </c:pt>
                <c:pt idx="704">
                  <c:v>6.2795000000000014</c:v>
                </c:pt>
                <c:pt idx="705">
                  <c:v>6.2878319999999945</c:v>
                </c:pt>
                <c:pt idx="706">
                  <c:v>6.2961679999999998</c:v>
                </c:pt>
                <c:pt idx="707">
                  <c:v>6.3044999999999956</c:v>
                </c:pt>
                <c:pt idx="708">
                  <c:v>6.312831999999978</c:v>
                </c:pt>
                <c:pt idx="709">
                  <c:v>6.3211659999999945</c:v>
                </c:pt>
                <c:pt idx="710">
                  <c:v>6.3294999999999995</c:v>
                </c:pt>
                <c:pt idx="711">
                  <c:v>6.3378319999999855</c:v>
                </c:pt>
                <c:pt idx="712">
                  <c:v>6.3461660000000002</c:v>
                </c:pt>
                <c:pt idx="713">
                  <c:v>6.3544999999999945</c:v>
                </c:pt>
                <c:pt idx="714">
                  <c:v>6.3628319999999752</c:v>
                </c:pt>
                <c:pt idx="715">
                  <c:v>6.3711659999999997</c:v>
                </c:pt>
                <c:pt idx="716">
                  <c:v>6.3795000000000002</c:v>
                </c:pt>
                <c:pt idx="717">
                  <c:v>6.3878319999999809</c:v>
                </c:pt>
                <c:pt idx="718">
                  <c:v>6.3961680000000003</c:v>
                </c:pt>
                <c:pt idx="719">
                  <c:v>6.4044999999999996</c:v>
                </c:pt>
                <c:pt idx="720">
                  <c:v>6.4128319999999945</c:v>
                </c:pt>
                <c:pt idx="721">
                  <c:v>6.4211679999999998</c:v>
                </c:pt>
                <c:pt idx="722">
                  <c:v>6.4295</c:v>
                </c:pt>
                <c:pt idx="723">
                  <c:v>6.4378320000000002</c:v>
                </c:pt>
                <c:pt idx="724">
                  <c:v>6.4461659999999998</c:v>
                </c:pt>
                <c:pt idx="725">
                  <c:v>6.4544999999999995</c:v>
                </c:pt>
                <c:pt idx="726">
                  <c:v>6.4628319999999855</c:v>
                </c:pt>
                <c:pt idx="727">
                  <c:v>6.4711680000000271</c:v>
                </c:pt>
                <c:pt idx="728">
                  <c:v>6.4795000000000034</c:v>
                </c:pt>
                <c:pt idx="729">
                  <c:v>6.487832</c:v>
                </c:pt>
                <c:pt idx="730">
                  <c:v>6.4961679999999999</c:v>
                </c:pt>
                <c:pt idx="731">
                  <c:v>6.5044999999999975</c:v>
                </c:pt>
                <c:pt idx="732">
                  <c:v>6.5128319999999809</c:v>
                </c:pt>
                <c:pt idx="733">
                  <c:v>6.5211680000000003</c:v>
                </c:pt>
                <c:pt idx="734">
                  <c:v>6.5294999999999996</c:v>
                </c:pt>
                <c:pt idx="735">
                  <c:v>6.5378319999999945</c:v>
                </c:pt>
                <c:pt idx="736">
                  <c:v>6.5461679999999998</c:v>
                </c:pt>
                <c:pt idx="737">
                  <c:v>6.5544999999999956</c:v>
                </c:pt>
                <c:pt idx="738">
                  <c:v>6.562831999999978</c:v>
                </c:pt>
                <c:pt idx="739">
                  <c:v>6.5711659999999998</c:v>
                </c:pt>
                <c:pt idx="740">
                  <c:v>6.5795000000000003</c:v>
                </c:pt>
                <c:pt idx="741">
                  <c:v>6.5878319999999855</c:v>
                </c:pt>
                <c:pt idx="742">
                  <c:v>6.5961679999999996</c:v>
                </c:pt>
                <c:pt idx="743">
                  <c:v>6.6044999999999945</c:v>
                </c:pt>
                <c:pt idx="744">
                  <c:v>6.6128319999999752</c:v>
                </c:pt>
                <c:pt idx="745">
                  <c:v>6.6211679999999955</c:v>
                </c:pt>
                <c:pt idx="746">
                  <c:v>6.6294999999999975</c:v>
                </c:pt>
                <c:pt idx="747">
                  <c:v>6.6378319999999809</c:v>
                </c:pt>
                <c:pt idx="748">
                  <c:v>6.6461680000000003</c:v>
                </c:pt>
                <c:pt idx="749">
                  <c:v>6.6544999999999845</c:v>
                </c:pt>
                <c:pt idx="750">
                  <c:v>6.6628319999999714</c:v>
                </c:pt>
                <c:pt idx="751">
                  <c:v>6.6711679999999998</c:v>
                </c:pt>
                <c:pt idx="752">
                  <c:v>6.6795</c:v>
                </c:pt>
                <c:pt idx="753">
                  <c:v>6.687831999999978</c:v>
                </c:pt>
                <c:pt idx="754">
                  <c:v>6.6961659999999945</c:v>
                </c:pt>
                <c:pt idx="755">
                  <c:v>6.7044999999999995</c:v>
                </c:pt>
                <c:pt idx="756">
                  <c:v>6.7128319999999855</c:v>
                </c:pt>
                <c:pt idx="757">
                  <c:v>6.7211679999999996</c:v>
                </c:pt>
                <c:pt idx="758">
                  <c:v>6.7294999999999998</c:v>
                </c:pt>
                <c:pt idx="759">
                  <c:v>6.737832</c:v>
                </c:pt>
                <c:pt idx="760">
                  <c:v>6.7461679999999999</c:v>
                </c:pt>
                <c:pt idx="761">
                  <c:v>6.7544999999999975</c:v>
                </c:pt>
                <c:pt idx="762">
                  <c:v>6.7628319999999809</c:v>
                </c:pt>
                <c:pt idx="763">
                  <c:v>6.7711680000000225</c:v>
                </c:pt>
                <c:pt idx="764">
                  <c:v>6.7795000000000014</c:v>
                </c:pt>
                <c:pt idx="765">
                  <c:v>6.7878319999999945</c:v>
                </c:pt>
                <c:pt idx="766">
                  <c:v>6.7961679999999998</c:v>
                </c:pt>
                <c:pt idx="767">
                  <c:v>6.8044999999999956</c:v>
                </c:pt>
                <c:pt idx="768">
                  <c:v>6.812831999999978</c:v>
                </c:pt>
                <c:pt idx="769">
                  <c:v>6.8211659999999945</c:v>
                </c:pt>
                <c:pt idx="770">
                  <c:v>6.8294999999999995</c:v>
                </c:pt>
                <c:pt idx="771">
                  <c:v>6.8378319999999855</c:v>
                </c:pt>
                <c:pt idx="772">
                  <c:v>6.8461679999999996</c:v>
                </c:pt>
                <c:pt idx="773">
                  <c:v>6.8544999999999945</c:v>
                </c:pt>
                <c:pt idx="774">
                  <c:v>6.8628319999999752</c:v>
                </c:pt>
                <c:pt idx="775">
                  <c:v>6.8711679999999999</c:v>
                </c:pt>
                <c:pt idx="776">
                  <c:v>6.8795000000000002</c:v>
                </c:pt>
                <c:pt idx="777">
                  <c:v>6.8878319999999809</c:v>
                </c:pt>
                <c:pt idx="778">
                  <c:v>6.8961680000000003</c:v>
                </c:pt>
                <c:pt idx="779">
                  <c:v>6.9044999999999996</c:v>
                </c:pt>
                <c:pt idx="780">
                  <c:v>6.9128319999999945</c:v>
                </c:pt>
                <c:pt idx="781">
                  <c:v>6.9211679999999998</c:v>
                </c:pt>
                <c:pt idx="782">
                  <c:v>6.9295</c:v>
                </c:pt>
                <c:pt idx="783">
                  <c:v>6.9378320000000002</c:v>
                </c:pt>
                <c:pt idx="784">
                  <c:v>6.9461659999999998</c:v>
                </c:pt>
                <c:pt idx="785">
                  <c:v>6.9544999999999995</c:v>
                </c:pt>
                <c:pt idx="786">
                  <c:v>6.9628319999999855</c:v>
                </c:pt>
                <c:pt idx="787">
                  <c:v>6.9711680000000271</c:v>
                </c:pt>
                <c:pt idx="788">
                  <c:v>6.9795000000000034</c:v>
                </c:pt>
                <c:pt idx="789">
                  <c:v>6.987832</c:v>
                </c:pt>
                <c:pt idx="790">
                  <c:v>6.9961679999999999</c:v>
                </c:pt>
                <c:pt idx="791">
                  <c:v>7.0044999999999975</c:v>
                </c:pt>
                <c:pt idx="792">
                  <c:v>7.0128319999999809</c:v>
                </c:pt>
                <c:pt idx="793">
                  <c:v>7.0211680000000003</c:v>
                </c:pt>
                <c:pt idx="794">
                  <c:v>7.0294999999999996</c:v>
                </c:pt>
                <c:pt idx="795">
                  <c:v>7.0378319999999945</c:v>
                </c:pt>
                <c:pt idx="796">
                  <c:v>7.0461679999999998</c:v>
                </c:pt>
                <c:pt idx="797">
                  <c:v>7.0544999999999956</c:v>
                </c:pt>
                <c:pt idx="798">
                  <c:v>7.062831999999978</c:v>
                </c:pt>
                <c:pt idx="799">
                  <c:v>7.0711659999999998</c:v>
                </c:pt>
                <c:pt idx="800">
                  <c:v>7.0795000000000003</c:v>
                </c:pt>
                <c:pt idx="801">
                  <c:v>7.0878319999999855</c:v>
                </c:pt>
                <c:pt idx="802">
                  <c:v>7.0961679999999996</c:v>
                </c:pt>
                <c:pt idx="803">
                  <c:v>7.1044999999999945</c:v>
                </c:pt>
                <c:pt idx="804">
                  <c:v>7.1128319999999752</c:v>
                </c:pt>
                <c:pt idx="805">
                  <c:v>7.1211679999999955</c:v>
                </c:pt>
                <c:pt idx="806">
                  <c:v>7.1294999999999975</c:v>
                </c:pt>
                <c:pt idx="807">
                  <c:v>7.1378319999999809</c:v>
                </c:pt>
                <c:pt idx="808">
                  <c:v>7.1461680000000003</c:v>
                </c:pt>
                <c:pt idx="809">
                  <c:v>7.1544999999999845</c:v>
                </c:pt>
                <c:pt idx="810">
                  <c:v>7.1628319999999714</c:v>
                </c:pt>
                <c:pt idx="811">
                  <c:v>7.1711679999999998</c:v>
                </c:pt>
                <c:pt idx="812">
                  <c:v>7.1795</c:v>
                </c:pt>
                <c:pt idx="813">
                  <c:v>7.187831999999978</c:v>
                </c:pt>
                <c:pt idx="814">
                  <c:v>7.1961659999999945</c:v>
                </c:pt>
                <c:pt idx="815">
                  <c:v>7.2044999999999995</c:v>
                </c:pt>
                <c:pt idx="816">
                  <c:v>7.2128319999999855</c:v>
                </c:pt>
                <c:pt idx="817">
                  <c:v>7.2211679999999996</c:v>
                </c:pt>
                <c:pt idx="818">
                  <c:v>7.2294999999999998</c:v>
                </c:pt>
                <c:pt idx="819">
                  <c:v>7.237832</c:v>
                </c:pt>
                <c:pt idx="820">
                  <c:v>7.2461679999999999</c:v>
                </c:pt>
                <c:pt idx="821">
                  <c:v>7.2544999999999975</c:v>
                </c:pt>
                <c:pt idx="822">
                  <c:v>7.2628319999999809</c:v>
                </c:pt>
                <c:pt idx="823">
                  <c:v>7.2711680000000225</c:v>
                </c:pt>
                <c:pt idx="824">
                  <c:v>7.2795000000000014</c:v>
                </c:pt>
                <c:pt idx="825">
                  <c:v>7.2878319999999945</c:v>
                </c:pt>
                <c:pt idx="826">
                  <c:v>7.2961679999999998</c:v>
                </c:pt>
                <c:pt idx="827">
                  <c:v>7.3044999999999956</c:v>
                </c:pt>
                <c:pt idx="828">
                  <c:v>7.312831999999978</c:v>
                </c:pt>
                <c:pt idx="829">
                  <c:v>7.3211659999999945</c:v>
                </c:pt>
                <c:pt idx="830">
                  <c:v>7.3294999999999995</c:v>
                </c:pt>
                <c:pt idx="831">
                  <c:v>7.3378319999999855</c:v>
                </c:pt>
                <c:pt idx="832">
                  <c:v>7.3461679999999996</c:v>
                </c:pt>
                <c:pt idx="833">
                  <c:v>7.3544999999999945</c:v>
                </c:pt>
                <c:pt idx="834">
                  <c:v>7.3628319999999752</c:v>
                </c:pt>
                <c:pt idx="835">
                  <c:v>7.3711679999999999</c:v>
                </c:pt>
                <c:pt idx="836">
                  <c:v>7.3795000000000002</c:v>
                </c:pt>
                <c:pt idx="837">
                  <c:v>7.3878319999999809</c:v>
                </c:pt>
                <c:pt idx="838">
                  <c:v>7.3961680000000003</c:v>
                </c:pt>
                <c:pt idx="839">
                  <c:v>7.4044999999999996</c:v>
                </c:pt>
                <c:pt idx="840">
                  <c:v>7.4128319999999945</c:v>
                </c:pt>
                <c:pt idx="841">
                  <c:v>7.4211679999999998</c:v>
                </c:pt>
                <c:pt idx="842">
                  <c:v>7.4295</c:v>
                </c:pt>
                <c:pt idx="843">
                  <c:v>7.4378320000000002</c:v>
                </c:pt>
                <c:pt idx="844">
                  <c:v>7.4461659999999998</c:v>
                </c:pt>
                <c:pt idx="845">
                  <c:v>7.4544999999999995</c:v>
                </c:pt>
                <c:pt idx="846">
                  <c:v>7.4628319999999855</c:v>
                </c:pt>
                <c:pt idx="847">
                  <c:v>7.4711680000000271</c:v>
                </c:pt>
                <c:pt idx="848">
                  <c:v>7.4795000000000034</c:v>
                </c:pt>
                <c:pt idx="849">
                  <c:v>7.487832</c:v>
                </c:pt>
                <c:pt idx="850">
                  <c:v>7.4961679999999999</c:v>
                </c:pt>
                <c:pt idx="851">
                  <c:v>7.5044999999999975</c:v>
                </c:pt>
                <c:pt idx="852">
                  <c:v>7.5128319999999809</c:v>
                </c:pt>
                <c:pt idx="853">
                  <c:v>7.5211680000000003</c:v>
                </c:pt>
                <c:pt idx="854">
                  <c:v>7.5294999999999996</c:v>
                </c:pt>
                <c:pt idx="855">
                  <c:v>7.5378319999999945</c:v>
                </c:pt>
                <c:pt idx="856">
                  <c:v>7.5461679999999998</c:v>
                </c:pt>
                <c:pt idx="857">
                  <c:v>7.5544999999999956</c:v>
                </c:pt>
                <c:pt idx="858">
                  <c:v>7.562831999999978</c:v>
                </c:pt>
                <c:pt idx="859">
                  <c:v>7.5711659999999998</c:v>
                </c:pt>
                <c:pt idx="860">
                  <c:v>7.5795000000000003</c:v>
                </c:pt>
                <c:pt idx="861">
                  <c:v>7.5878319999999855</c:v>
                </c:pt>
                <c:pt idx="862">
                  <c:v>7.5961679999999996</c:v>
                </c:pt>
                <c:pt idx="863">
                  <c:v>7.6044999999999945</c:v>
                </c:pt>
                <c:pt idx="864">
                  <c:v>7.6128319999999752</c:v>
                </c:pt>
                <c:pt idx="865">
                  <c:v>7.6211679999999955</c:v>
                </c:pt>
                <c:pt idx="866">
                  <c:v>7.6294999999999975</c:v>
                </c:pt>
                <c:pt idx="867">
                  <c:v>7.6378319999999809</c:v>
                </c:pt>
                <c:pt idx="868">
                  <c:v>7.6461680000000003</c:v>
                </c:pt>
                <c:pt idx="869">
                  <c:v>7.6544999999999845</c:v>
                </c:pt>
                <c:pt idx="870">
                  <c:v>7.6628319999999714</c:v>
                </c:pt>
                <c:pt idx="871">
                  <c:v>7.6711679999999998</c:v>
                </c:pt>
                <c:pt idx="872">
                  <c:v>7.6795</c:v>
                </c:pt>
                <c:pt idx="873">
                  <c:v>7.687831999999978</c:v>
                </c:pt>
                <c:pt idx="874">
                  <c:v>7.6961659999999945</c:v>
                </c:pt>
                <c:pt idx="875">
                  <c:v>7.7044999999999995</c:v>
                </c:pt>
                <c:pt idx="876">
                  <c:v>7.7128319999999855</c:v>
                </c:pt>
                <c:pt idx="877">
                  <c:v>7.7211679999999996</c:v>
                </c:pt>
                <c:pt idx="878">
                  <c:v>7.7294999999999998</c:v>
                </c:pt>
                <c:pt idx="879">
                  <c:v>7.737832</c:v>
                </c:pt>
                <c:pt idx="880">
                  <c:v>7.7461679999999999</c:v>
                </c:pt>
                <c:pt idx="881">
                  <c:v>7.7544999999999975</c:v>
                </c:pt>
                <c:pt idx="882">
                  <c:v>7.7628319999999809</c:v>
                </c:pt>
                <c:pt idx="883">
                  <c:v>7.7711680000000225</c:v>
                </c:pt>
                <c:pt idx="884">
                  <c:v>7.7795000000000014</c:v>
                </c:pt>
                <c:pt idx="885">
                  <c:v>7.7878319999999945</c:v>
                </c:pt>
                <c:pt idx="886">
                  <c:v>7.7961679999999998</c:v>
                </c:pt>
                <c:pt idx="887">
                  <c:v>7.8044999999999956</c:v>
                </c:pt>
                <c:pt idx="888">
                  <c:v>7.812831999999978</c:v>
                </c:pt>
                <c:pt idx="889">
                  <c:v>7.8211659999999945</c:v>
                </c:pt>
                <c:pt idx="890">
                  <c:v>7.8294999999999995</c:v>
                </c:pt>
                <c:pt idx="891">
                  <c:v>7.8378319999999855</c:v>
                </c:pt>
                <c:pt idx="892">
                  <c:v>7.8461679999999996</c:v>
                </c:pt>
                <c:pt idx="893">
                  <c:v>7.8544999999999945</c:v>
                </c:pt>
                <c:pt idx="894">
                  <c:v>7.8628319999999752</c:v>
                </c:pt>
                <c:pt idx="895">
                  <c:v>7.8711659999999997</c:v>
                </c:pt>
                <c:pt idx="896">
                  <c:v>7.8795000000000002</c:v>
                </c:pt>
                <c:pt idx="897">
                  <c:v>7.8878319999999809</c:v>
                </c:pt>
                <c:pt idx="898">
                  <c:v>7.8961680000000003</c:v>
                </c:pt>
                <c:pt idx="899">
                  <c:v>7.9044999999999996</c:v>
                </c:pt>
                <c:pt idx="900">
                  <c:v>7.9128319999999945</c:v>
                </c:pt>
                <c:pt idx="901">
                  <c:v>7.9211660000000004</c:v>
                </c:pt>
                <c:pt idx="902">
                  <c:v>7.9295</c:v>
                </c:pt>
                <c:pt idx="903">
                  <c:v>7.9378339999999996</c:v>
                </c:pt>
                <c:pt idx="904">
                  <c:v>7.9461680000000134</c:v>
                </c:pt>
                <c:pt idx="905">
                  <c:v>7.9544999999999995</c:v>
                </c:pt>
                <c:pt idx="906">
                  <c:v>7.9628319999999855</c:v>
                </c:pt>
                <c:pt idx="907">
                  <c:v>7.9711680000000271</c:v>
                </c:pt>
                <c:pt idx="908">
                  <c:v>7.9795000000000034</c:v>
                </c:pt>
                <c:pt idx="909">
                  <c:v>7.987832</c:v>
                </c:pt>
                <c:pt idx="910">
                  <c:v>7.9961659999999997</c:v>
                </c:pt>
                <c:pt idx="911">
                  <c:v>8.0045000000000002</c:v>
                </c:pt>
                <c:pt idx="912">
                  <c:v>8.0128320000000048</c:v>
                </c:pt>
                <c:pt idx="913">
                  <c:v>8.0211679999999994</c:v>
                </c:pt>
                <c:pt idx="914">
                  <c:v>8.0295000000000005</c:v>
                </c:pt>
                <c:pt idx="915">
                  <c:v>8.0378320000000016</c:v>
                </c:pt>
                <c:pt idx="916">
                  <c:v>8.0461659999999995</c:v>
                </c:pt>
                <c:pt idx="917">
                  <c:v>8.0545000000000027</c:v>
                </c:pt>
                <c:pt idx="918">
                  <c:v>8.0628340000000449</c:v>
                </c:pt>
                <c:pt idx="919">
                  <c:v>8.0711679999999983</c:v>
                </c:pt>
                <c:pt idx="920">
                  <c:v>8.0795000000000048</c:v>
                </c:pt>
                <c:pt idx="921">
                  <c:v>8.0878320000000006</c:v>
                </c:pt>
                <c:pt idx="922">
                  <c:v>8.0961679999999987</c:v>
                </c:pt>
                <c:pt idx="923">
                  <c:v>8.1045000000000016</c:v>
                </c:pt>
                <c:pt idx="924">
                  <c:v>8.1128320000000027</c:v>
                </c:pt>
                <c:pt idx="925">
                  <c:v>8.1211659999999988</c:v>
                </c:pt>
                <c:pt idx="926">
                  <c:v>8.1295000000000002</c:v>
                </c:pt>
                <c:pt idx="927">
                  <c:v>8.1378319999999995</c:v>
                </c:pt>
                <c:pt idx="928">
                  <c:v>8.1461679999999994</c:v>
                </c:pt>
                <c:pt idx="929">
                  <c:v>8.1545000000000005</c:v>
                </c:pt>
                <c:pt idx="930">
                  <c:v>8.1628320000000247</c:v>
                </c:pt>
                <c:pt idx="931">
                  <c:v>8.1711659999999995</c:v>
                </c:pt>
                <c:pt idx="932">
                  <c:v>8.1795000000000027</c:v>
                </c:pt>
                <c:pt idx="933">
                  <c:v>8.1878340000000005</c:v>
                </c:pt>
                <c:pt idx="934">
                  <c:v>8.1961679999999983</c:v>
                </c:pt>
                <c:pt idx="935">
                  <c:v>8.2045000000000012</c:v>
                </c:pt>
                <c:pt idx="936">
                  <c:v>8.2128320000000006</c:v>
                </c:pt>
                <c:pt idx="937">
                  <c:v>8.2211679999999969</c:v>
                </c:pt>
                <c:pt idx="938">
                  <c:v>8.2295000000000016</c:v>
                </c:pt>
                <c:pt idx="939">
                  <c:v>8.2378319999999992</c:v>
                </c:pt>
                <c:pt idx="940">
                  <c:v>8.2461659999999988</c:v>
                </c:pt>
                <c:pt idx="941">
                  <c:v>8.2545000000000002</c:v>
                </c:pt>
                <c:pt idx="942">
                  <c:v>8.2628320000000048</c:v>
                </c:pt>
                <c:pt idx="943">
                  <c:v>8.2711679999999994</c:v>
                </c:pt>
                <c:pt idx="944">
                  <c:v>8.2795000000000005</c:v>
                </c:pt>
                <c:pt idx="945">
                  <c:v>8.2878320000000016</c:v>
                </c:pt>
                <c:pt idx="946">
                  <c:v>8.2961659999999995</c:v>
                </c:pt>
                <c:pt idx="947">
                  <c:v>8.3045000000000027</c:v>
                </c:pt>
                <c:pt idx="948">
                  <c:v>8.3128340000000449</c:v>
                </c:pt>
                <c:pt idx="949">
                  <c:v>8.3211679999999983</c:v>
                </c:pt>
                <c:pt idx="950">
                  <c:v>8.3295000000000048</c:v>
                </c:pt>
                <c:pt idx="951">
                  <c:v>8.3378320000000006</c:v>
                </c:pt>
                <c:pt idx="952">
                  <c:v>8.3461679999999987</c:v>
                </c:pt>
                <c:pt idx="953">
                  <c:v>8.3545000000000247</c:v>
                </c:pt>
                <c:pt idx="954">
                  <c:v>8.362832000000056</c:v>
                </c:pt>
                <c:pt idx="955">
                  <c:v>8.3711660000000006</c:v>
                </c:pt>
                <c:pt idx="956">
                  <c:v>8.3795000000000268</c:v>
                </c:pt>
                <c:pt idx="957">
                  <c:v>8.3878320000000048</c:v>
                </c:pt>
                <c:pt idx="958">
                  <c:v>8.3961680000000012</c:v>
                </c:pt>
                <c:pt idx="959">
                  <c:v>8.4045000000000005</c:v>
                </c:pt>
                <c:pt idx="960">
                  <c:v>8.4128320000000247</c:v>
                </c:pt>
                <c:pt idx="961">
                  <c:v>8.4211659999999995</c:v>
                </c:pt>
                <c:pt idx="962">
                  <c:v>8.4295000000000027</c:v>
                </c:pt>
                <c:pt idx="963">
                  <c:v>8.4378340000000005</c:v>
                </c:pt>
                <c:pt idx="964">
                  <c:v>8.4461679999999983</c:v>
                </c:pt>
                <c:pt idx="965">
                  <c:v>8.4545000000000048</c:v>
                </c:pt>
                <c:pt idx="966">
                  <c:v>8.4628320000000521</c:v>
                </c:pt>
                <c:pt idx="967">
                  <c:v>8.4711679999999987</c:v>
                </c:pt>
                <c:pt idx="968">
                  <c:v>8.4795000000000247</c:v>
                </c:pt>
                <c:pt idx="969">
                  <c:v>8.4878320000000027</c:v>
                </c:pt>
                <c:pt idx="970">
                  <c:v>8.4961660000000006</c:v>
                </c:pt>
                <c:pt idx="971">
                  <c:v>8.5045010000000012</c:v>
                </c:pt>
                <c:pt idx="972">
                  <c:v>8.5128320000000048</c:v>
                </c:pt>
                <c:pt idx="973">
                  <c:v>8.5211679999999994</c:v>
                </c:pt>
                <c:pt idx="974">
                  <c:v>8.5295000000000005</c:v>
                </c:pt>
                <c:pt idx="975">
                  <c:v>8.5378320000000016</c:v>
                </c:pt>
                <c:pt idx="976">
                  <c:v>8.5461659999999995</c:v>
                </c:pt>
                <c:pt idx="977">
                  <c:v>8.5545000000000027</c:v>
                </c:pt>
                <c:pt idx="978">
                  <c:v>8.5628340000000449</c:v>
                </c:pt>
                <c:pt idx="979">
                  <c:v>8.5711679999999983</c:v>
                </c:pt>
                <c:pt idx="980">
                  <c:v>8.5795000000000048</c:v>
                </c:pt>
                <c:pt idx="981">
                  <c:v>8.5878320000000006</c:v>
                </c:pt>
                <c:pt idx="982">
                  <c:v>8.5961679999999987</c:v>
                </c:pt>
                <c:pt idx="983">
                  <c:v>8.6045000000000016</c:v>
                </c:pt>
                <c:pt idx="984">
                  <c:v>8.6128320000000027</c:v>
                </c:pt>
                <c:pt idx="985">
                  <c:v>8.6211659999999988</c:v>
                </c:pt>
                <c:pt idx="986">
                  <c:v>8.6295010000000012</c:v>
                </c:pt>
                <c:pt idx="987">
                  <c:v>8.6378319999999995</c:v>
                </c:pt>
                <c:pt idx="988">
                  <c:v>8.6461679999999994</c:v>
                </c:pt>
                <c:pt idx="989">
                  <c:v>8.6545000000000005</c:v>
                </c:pt>
                <c:pt idx="990">
                  <c:v>8.6628320000000247</c:v>
                </c:pt>
                <c:pt idx="991">
                  <c:v>8.6711659999999995</c:v>
                </c:pt>
                <c:pt idx="992">
                  <c:v>8.6795000000000027</c:v>
                </c:pt>
                <c:pt idx="993">
                  <c:v>8.6878340000000005</c:v>
                </c:pt>
                <c:pt idx="994">
                  <c:v>8.6961679999999983</c:v>
                </c:pt>
                <c:pt idx="995">
                  <c:v>8.7045000000000012</c:v>
                </c:pt>
                <c:pt idx="996">
                  <c:v>8.7128320000000006</c:v>
                </c:pt>
                <c:pt idx="997">
                  <c:v>8.7211679999999969</c:v>
                </c:pt>
                <c:pt idx="998">
                  <c:v>8.7295000000000016</c:v>
                </c:pt>
                <c:pt idx="999">
                  <c:v>8.7378319999999992</c:v>
                </c:pt>
                <c:pt idx="1000">
                  <c:v>8.7461659999999988</c:v>
                </c:pt>
                <c:pt idx="1001">
                  <c:v>8.7545010000000012</c:v>
                </c:pt>
                <c:pt idx="1002">
                  <c:v>8.7628320000000048</c:v>
                </c:pt>
                <c:pt idx="1003">
                  <c:v>8.7711679999999994</c:v>
                </c:pt>
                <c:pt idx="1004">
                  <c:v>8.7795000000000005</c:v>
                </c:pt>
                <c:pt idx="1005">
                  <c:v>8.7878320000000016</c:v>
                </c:pt>
                <c:pt idx="1006">
                  <c:v>8.7961659999999995</c:v>
                </c:pt>
                <c:pt idx="1007">
                  <c:v>8.8045000000000027</c:v>
                </c:pt>
                <c:pt idx="1008">
                  <c:v>8.8128340000000449</c:v>
                </c:pt>
                <c:pt idx="1009">
                  <c:v>8.8211679999999983</c:v>
                </c:pt>
                <c:pt idx="1010">
                  <c:v>8.8295000000000048</c:v>
                </c:pt>
                <c:pt idx="1011">
                  <c:v>8.8378320000000006</c:v>
                </c:pt>
                <c:pt idx="1012">
                  <c:v>8.8461679999999987</c:v>
                </c:pt>
                <c:pt idx="1013">
                  <c:v>8.8545000000000247</c:v>
                </c:pt>
                <c:pt idx="1014">
                  <c:v>8.862832000000056</c:v>
                </c:pt>
                <c:pt idx="1015">
                  <c:v>8.8711660000000006</c:v>
                </c:pt>
                <c:pt idx="1016">
                  <c:v>8.8795010000000048</c:v>
                </c:pt>
                <c:pt idx="1017">
                  <c:v>8.8878320000000048</c:v>
                </c:pt>
                <c:pt idx="1018">
                  <c:v>8.8961680000000012</c:v>
                </c:pt>
                <c:pt idx="1019">
                  <c:v>8.9045000000000005</c:v>
                </c:pt>
                <c:pt idx="1020">
                  <c:v>8.9128320000000247</c:v>
                </c:pt>
                <c:pt idx="1021">
                  <c:v>8.9211659999999995</c:v>
                </c:pt>
                <c:pt idx="1022">
                  <c:v>8.9295000000000027</c:v>
                </c:pt>
                <c:pt idx="1023">
                  <c:v>8.9378340000000005</c:v>
                </c:pt>
                <c:pt idx="1024">
                  <c:v>8.9461679999999983</c:v>
                </c:pt>
                <c:pt idx="1025">
                  <c:v>8.9545000000000048</c:v>
                </c:pt>
                <c:pt idx="1026">
                  <c:v>8.9628320000000521</c:v>
                </c:pt>
                <c:pt idx="1027">
                  <c:v>8.9711679999999987</c:v>
                </c:pt>
                <c:pt idx="1028">
                  <c:v>8.9795000000000247</c:v>
                </c:pt>
                <c:pt idx="1029">
                  <c:v>8.9878320000000027</c:v>
                </c:pt>
                <c:pt idx="1030">
                  <c:v>8.9961660000000006</c:v>
                </c:pt>
                <c:pt idx="1031">
                  <c:v>9.0045010000000012</c:v>
                </c:pt>
                <c:pt idx="1032">
                  <c:v>9.0128320000000048</c:v>
                </c:pt>
                <c:pt idx="1033">
                  <c:v>9.0211679999999994</c:v>
                </c:pt>
                <c:pt idx="1034">
                  <c:v>9.0295000000000005</c:v>
                </c:pt>
                <c:pt idx="1035">
                  <c:v>9.0378320000000016</c:v>
                </c:pt>
                <c:pt idx="1036">
                  <c:v>9.0461659999999995</c:v>
                </c:pt>
                <c:pt idx="1037">
                  <c:v>9.0545000000000027</c:v>
                </c:pt>
                <c:pt idx="1038">
                  <c:v>9.0628340000000449</c:v>
                </c:pt>
                <c:pt idx="1039">
                  <c:v>9.0711679999999983</c:v>
                </c:pt>
                <c:pt idx="1040">
                  <c:v>9.0795000000000048</c:v>
                </c:pt>
                <c:pt idx="1041">
                  <c:v>9.0878320000000006</c:v>
                </c:pt>
                <c:pt idx="1042">
                  <c:v>9.0961679999999987</c:v>
                </c:pt>
                <c:pt idx="1043">
                  <c:v>9.1045000000000016</c:v>
                </c:pt>
                <c:pt idx="1044">
                  <c:v>9.1128320000000027</c:v>
                </c:pt>
                <c:pt idx="1045">
                  <c:v>9.1211659999999988</c:v>
                </c:pt>
                <c:pt idx="1046">
                  <c:v>9.1295010000000012</c:v>
                </c:pt>
                <c:pt idx="1047">
                  <c:v>9.1378319999999995</c:v>
                </c:pt>
                <c:pt idx="1048">
                  <c:v>9.1461679999999994</c:v>
                </c:pt>
                <c:pt idx="1049">
                  <c:v>9.1545000000000005</c:v>
                </c:pt>
                <c:pt idx="1050">
                  <c:v>9.1628320000000247</c:v>
                </c:pt>
                <c:pt idx="1051">
                  <c:v>9.1711659999999995</c:v>
                </c:pt>
                <c:pt idx="1052">
                  <c:v>9.1795000000000027</c:v>
                </c:pt>
                <c:pt idx="1053">
                  <c:v>9.1878340000000005</c:v>
                </c:pt>
                <c:pt idx="1054">
                  <c:v>9.1961679999999983</c:v>
                </c:pt>
                <c:pt idx="1055">
                  <c:v>9.2045000000000012</c:v>
                </c:pt>
                <c:pt idx="1056">
                  <c:v>9.2128320000000006</c:v>
                </c:pt>
                <c:pt idx="1057">
                  <c:v>9.2211679999999969</c:v>
                </c:pt>
                <c:pt idx="1058">
                  <c:v>9.2295000000000016</c:v>
                </c:pt>
                <c:pt idx="1059">
                  <c:v>9.2378319999999992</c:v>
                </c:pt>
                <c:pt idx="1060">
                  <c:v>9.2461659999999988</c:v>
                </c:pt>
                <c:pt idx="1061">
                  <c:v>9.2545010000000012</c:v>
                </c:pt>
                <c:pt idx="1062">
                  <c:v>9.2628320000000048</c:v>
                </c:pt>
                <c:pt idx="1063">
                  <c:v>9.2711679999999994</c:v>
                </c:pt>
                <c:pt idx="1064">
                  <c:v>9.2795000000000005</c:v>
                </c:pt>
                <c:pt idx="1065">
                  <c:v>9.2878320000000016</c:v>
                </c:pt>
                <c:pt idx="1066">
                  <c:v>9.2961659999999995</c:v>
                </c:pt>
                <c:pt idx="1067">
                  <c:v>9.3045000000000027</c:v>
                </c:pt>
                <c:pt idx="1068">
                  <c:v>9.3128340000000449</c:v>
                </c:pt>
                <c:pt idx="1069">
                  <c:v>9.3211679999999983</c:v>
                </c:pt>
                <c:pt idx="1070">
                  <c:v>9.3295000000000048</c:v>
                </c:pt>
                <c:pt idx="1071">
                  <c:v>9.3378320000000006</c:v>
                </c:pt>
                <c:pt idx="1072">
                  <c:v>9.3461679999999987</c:v>
                </c:pt>
                <c:pt idx="1073">
                  <c:v>9.3545000000000247</c:v>
                </c:pt>
                <c:pt idx="1074">
                  <c:v>9.362832000000056</c:v>
                </c:pt>
                <c:pt idx="1075">
                  <c:v>9.3711660000000006</c:v>
                </c:pt>
                <c:pt idx="1076">
                  <c:v>9.3795010000000048</c:v>
                </c:pt>
                <c:pt idx="1077">
                  <c:v>9.3878320000000048</c:v>
                </c:pt>
                <c:pt idx="1078">
                  <c:v>9.3961680000000012</c:v>
                </c:pt>
                <c:pt idx="1079">
                  <c:v>9.4045000000000005</c:v>
                </c:pt>
                <c:pt idx="1080">
                  <c:v>9.4128320000000247</c:v>
                </c:pt>
                <c:pt idx="1081">
                  <c:v>9.4211659999999995</c:v>
                </c:pt>
                <c:pt idx="1082">
                  <c:v>9.4295000000000027</c:v>
                </c:pt>
                <c:pt idx="1083">
                  <c:v>9.4378340000000005</c:v>
                </c:pt>
                <c:pt idx="1084">
                  <c:v>9.4461679999999983</c:v>
                </c:pt>
                <c:pt idx="1085">
                  <c:v>9.4545000000000048</c:v>
                </c:pt>
                <c:pt idx="1086">
                  <c:v>9.4628320000000521</c:v>
                </c:pt>
                <c:pt idx="1087">
                  <c:v>9.4711679999999987</c:v>
                </c:pt>
                <c:pt idx="1088">
                  <c:v>9.4795000000000247</c:v>
                </c:pt>
                <c:pt idx="1089">
                  <c:v>9.4878320000000027</c:v>
                </c:pt>
                <c:pt idx="1090">
                  <c:v>9.4961660000000006</c:v>
                </c:pt>
                <c:pt idx="1091">
                  <c:v>9.5045010000000012</c:v>
                </c:pt>
                <c:pt idx="1092">
                  <c:v>9.5128320000000048</c:v>
                </c:pt>
                <c:pt idx="1093">
                  <c:v>9.5211679999999994</c:v>
                </c:pt>
                <c:pt idx="1094">
                  <c:v>9.5295000000000005</c:v>
                </c:pt>
                <c:pt idx="1095">
                  <c:v>9.5378320000000016</c:v>
                </c:pt>
                <c:pt idx="1096">
                  <c:v>9.5461659999999995</c:v>
                </c:pt>
                <c:pt idx="1097">
                  <c:v>9.5545000000000027</c:v>
                </c:pt>
                <c:pt idx="1098">
                  <c:v>9.5628340000000449</c:v>
                </c:pt>
                <c:pt idx="1099">
                  <c:v>9.5711679999999983</c:v>
                </c:pt>
                <c:pt idx="1100">
                  <c:v>9.5795000000000048</c:v>
                </c:pt>
                <c:pt idx="1101">
                  <c:v>9.5878320000000006</c:v>
                </c:pt>
                <c:pt idx="1102">
                  <c:v>9.5961679999999987</c:v>
                </c:pt>
                <c:pt idx="1103">
                  <c:v>9.6045000000000016</c:v>
                </c:pt>
                <c:pt idx="1104">
                  <c:v>9.6128320000000027</c:v>
                </c:pt>
                <c:pt idx="1105">
                  <c:v>9.6211659999999988</c:v>
                </c:pt>
                <c:pt idx="1106">
                  <c:v>9.6295010000000012</c:v>
                </c:pt>
                <c:pt idx="1107">
                  <c:v>9.6378319999999995</c:v>
                </c:pt>
                <c:pt idx="1108">
                  <c:v>9.6461679999999994</c:v>
                </c:pt>
                <c:pt idx="1109">
                  <c:v>9.6545000000000005</c:v>
                </c:pt>
                <c:pt idx="1110">
                  <c:v>9.6628320000000247</c:v>
                </c:pt>
                <c:pt idx="1111">
                  <c:v>9.6711659999999995</c:v>
                </c:pt>
                <c:pt idx="1112">
                  <c:v>9.6795000000000027</c:v>
                </c:pt>
                <c:pt idx="1113">
                  <c:v>9.6878340000000005</c:v>
                </c:pt>
                <c:pt idx="1114">
                  <c:v>9.6961679999999983</c:v>
                </c:pt>
                <c:pt idx="1115">
                  <c:v>9.7045000000000012</c:v>
                </c:pt>
                <c:pt idx="1116">
                  <c:v>9.7128320000000006</c:v>
                </c:pt>
                <c:pt idx="1117">
                  <c:v>9.7211679999999969</c:v>
                </c:pt>
                <c:pt idx="1118">
                  <c:v>9.7295000000000016</c:v>
                </c:pt>
                <c:pt idx="1119">
                  <c:v>9.7378319999999992</c:v>
                </c:pt>
                <c:pt idx="1120">
                  <c:v>9.7461659999999988</c:v>
                </c:pt>
                <c:pt idx="1121">
                  <c:v>9.7545010000000012</c:v>
                </c:pt>
                <c:pt idx="1122">
                  <c:v>9.7628320000000048</c:v>
                </c:pt>
                <c:pt idx="1123">
                  <c:v>9.7711679999999994</c:v>
                </c:pt>
                <c:pt idx="1124">
                  <c:v>9.7795000000000005</c:v>
                </c:pt>
                <c:pt idx="1125">
                  <c:v>9.7878320000000016</c:v>
                </c:pt>
                <c:pt idx="1126">
                  <c:v>9.7961659999999995</c:v>
                </c:pt>
                <c:pt idx="1127">
                  <c:v>9.8045000000000027</c:v>
                </c:pt>
                <c:pt idx="1128">
                  <c:v>9.8128340000000449</c:v>
                </c:pt>
                <c:pt idx="1129">
                  <c:v>9.8211679999999983</c:v>
                </c:pt>
                <c:pt idx="1130">
                  <c:v>9.8295000000000048</c:v>
                </c:pt>
                <c:pt idx="1131">
                  <c:v>9.8378320000000006</c:v>
                </c:pt>
                <c:pt idx="1132">
                  <c:v>9.8461679999999987</c:v>
                </c:pt>
                <c:pt idx="1133">
                  <c:v>9.8545000000000247</c:v>
                </c:pt>
                <c:pt idx="1134">
                  <c:v>9.862832000000056</c:v>
                </c:pt>
                <c:pt idx="1135">
                  <c:v>9.8711660000000006</c:v>
                </c:pt>
                <c:pt idx="1136">
                  <c:v>9.8795010000000048</c:v>
                </c:pt>
                <c:pt idx="1137">
                  <c:v>9.8878320000000048</c:v>
                </c:pt>
                <c:pt idx="1138">
                  <c:v>9.8961680000000012</c:v>
                </c:pt>
                <c:pt idx="1139">
                  <c:v>9.9045000000000005</c:v>
                </c:pt>
                <c:pt idx="1140">
                  <c:v>9.9128320000000247</c:v>
                </c:pt>
                <c:pt idx="1141">
                  <c:v>9.9211659999999995</c:v>
                </c:pt>
                <c:pt idx="1142">
                  <c:v>9.9295000000000027</c:v>
                </c:pt>
                <c:pt idx="1143">
                  <c:v>9.9378340000000005</c:v>
                </c:pt>
                <c:pt idx="1144">
                  <c:v>9.9461679999999983</c:v>
                </c:pt>
                <c:pt idx="1145">
                  <c:v>9.9545000000000048</c:v>
                </c:pt>
                <c:pt idx="1146">
                  <c:v>9.9628320000000521</c:v>
                </c:pt>
                <c:pt idx="1147">
                  <c:v>9.9711679999999987</c:v>
                </c:pt>
                <c:pt idx="1148">
                  <c:v>9.9795000000000247</c:v>
                </c:pt>
                <c:pt idx="1149">
                  <c:v>9.9878320000000027</c:v>
                </c:pt>
                <c:pt idx="1150">
                  <c:v>9.9961660000000006</c:v>
                </c:pt>
                <c:pt idx="1151">
                  <c:v>10.0045</c:v>
                </c:pt>
                <c:pt idx="1152">
                  <c:v>10.012830000000006</c:v>
                </c:pt>
                <c:pt idx="1153">
                  <c:v>10.021169999999998</c:v>
                </c:pt>
                <c:pt idx="1154">
                  <c:v>10.029500000000002</c:v>
                </c:pt>
                <c:pt idx="1155">
                  <c:v>10.03783</c:v>
                </c:pt>
                <c:pt idx="1156">
                  <c:v>10.046169999999998</c:v>
                </c:pt>
                <c:pt idx="1157">
                  <c:v>10.054500000000004</c:v>
                </c:pt>
                <c:pt idx="1158">
                  <c:v>10.062830000000041</c:v>
                </c:pt>
                <c:pt idx="1159">
                  <c:v>10.071169999999999</c:v>
                </c:pt>
                <c:pt idx="1160">
                  <c:v>10.079500000000024</c:v>
                </c:pt>
                <c:pt idx="1161">
                  <c:v>10.08783</c:v>
                </c:pt>
                <c:pt idx="1162">
                  <c:v>10.096170000000001</c:v>
                </c:pt>
                <c:pt idx="1163">
                  <c:v>10.1045</c:v>
                </c:pt>
                <c:pt idx="1164">
                  <c:v>10.112830000000002</c:v>
                </c:pt>
                <c:pt idx="1165">
                  <c:v>10.121169999999999</c:v>
                </c:pt>
                <c:pt idx="1166">
                  <c:v>10.1295</c:v>
                </c:pt>
                <c:pt idx="1167">
                  <c:v>10.137829999999999</c:v>
                </c:pt>
                <c:pt idx="1168">
                  <c:v>10.146169999999998</c:v>
                </c:pt>
                <c:pt idx="1169">
                  <c:v>10.154500000000002</c:v>
                </c:pt>
                <c:pt idx="1170">
                  <c:v>10.162830000000024</c:v>
                </c:pt>
                <c:pt idx="1171">
                  <c:v>10.171169999999998</c:v>
                </c:pt>
                <c:pt idx="1172">
                  <c:v>10.179500000000004</c:v>
                </c:pt>
                <c:pt idx="1173">
                  <c:v>10.18783</c:v>
                </c:pt>
                <c:pt idx="1174">
                  <c:v>10.196169999999999</c:v>
                </c:pt>
                <c:pt idx="1175">
                  <c:v>10.204500000000001</c:v>
                </c:pt>
                <c:pt idx="1176">
                  <c:v>10.21283</c:v>
                </c:pt>
                <c:pt idx="1177">
                  <c:v>10.221169999999999</c:v>
                </c:pt>
                <c:pt idx="1178">
                  <c:v>10.2295</c:v>
                </c:pt>
                <c:pt idx="1179">
                  <c:v>10.237830000000001</c:v>
                </c:pt>
                <c:pt idx="1180">
                  <c:v>10.246169999999999</c:v>
                </c:pt>
                <c:pt idx="1181">
                  <c:v>10.2545</c:v>
                </c:pt>
                <c:pt idx="1182">
                  <c:v>10.262830000000006</c:v>
                </c:pt>
                <c:pt idx="1183">
                  <c:v>10.271169999999998</c:v>
                </c:pt>
                <c:pt idx="1184">
                  <c:v>10.279500000000002</c:v>
                </c:pt>
                <c:pt idx="1185">
                  <c:v>10.28783</c:v>
                </c:pt>
                <c:pt idx="1186">
                  <c:v>10.296169999999998</c:v>
                </c:pt>
                <c:pt idx="1187">
                  <c:v>10.304500000000004</c:v>
                </c:pt>
                <c:pt idx="1188">
                  <c:v>10.312830000000041</c:v>
                </c:pt>
                <c:pt idx="1189">
                  <c:v>10.321169999999999</c:v>
                </c:pt>
                <c:pt idx="1190">
                  <c:v>10.329500000000024</c:v>
                </c:pt>
                <c:pt idx="1191">
                  <c:v>10.33783</c:v>
                </c:pt>
                <c:pt idx="1192">
                  <c:v>10.346170000000001</c:v>
                </c:pt>
                <c:pt idx="1193">
                  <c:v>10.354500000000026</c:v>
                </c:pt>
                <c:pt idx="1194">
                  <c:v>10.362830000000056</c:v>
                </c:pt>
                <c:pt idx="1195">
                  <c:v>10.371170000000001</c:v>
                </c:pt>
                <c:pt idx="1196">
                  <c:v>10.379500000000041</c:v>
                </c:pt>
                <c:pt idx="1197">
                  <c:v>10.387830000000006</c:v>
                </c:pt>
                <c:pt idx="1198">
                  <c:v>10.39617</c:v>
                </c:pt>
                <c:pt idx="1199">
                  <c:v>10.404500000000002</c:v>
                </c:pt>
                <c:pt idx="1200">
                  <c:v>10.412830000000024</c:v>
                </c:pt>
                <c:pt idx="1201">
                  <c:v>10.421169999999998</c:v>
                </c:pt>
                <c:pt idx="1202">
                  <c:v>10.429500000000004</c:v>
                </c:pt>
                <c:pt idx="1203">
                  <c:v>10.43783</c:v>
                </c:pt>
                <c:pt idx="1204">
                  <c:v>10.446169999999999</c:v>
                </c:pt>
                <c:pt idx="1205">
                  <c:v>10.454500000000024</c:v>
                </c:pt>
                <c:pt idx="1206">
                  <c:v>10.462830000000048</c:v>
                </c:pt>
                <c:pt idx="1207">
                  <c:v>10.471170000000001</c:v>
                </c:pt>
                <c:pt idx="1208">
                  <c:v>10.479500000000026</c:v>
                </c:pt>
                <c:pt idx="1209">
                  <c:v>10.487830000000002</c:v>
                </c:pt>
                <c:pt idx="1210">
                  <c:v>10.49616</c:v>
                </c:pt>
                <c:pt idx="1211">
                  <c:v>10.5045</c:v>
                </c:pt>
                <c:pt idx="1212">
                  <c:v>10.512830000000006</c:v>
                </c:pt>
                <c:pt idx="1213">
                  <c:v>10.521169999999998</c:v>
                </c:pt>
                <c:pt idx="1214">
                  <c:v>10.529500000000002</c:v>
                </c:pt>
                <c:pt idx="1215">
                  <c:v>10.53783</c:v>
                </c:pt>
                <c:pt idx="1216">
                  <c:v>10.546159999999999</c:v>
                </c:pt>
                <c:pt idx="1217">
                  <c:v>10.554500000000004</c:v>
                </c:pt>
                <c:pt idx="1218">
                  <c:v>10.562840000000024</c:v>
                </c:pt>
                <c:pt idx="1219">
                  <c:v>10.571169999999999</c:v>
                </c:pt>
                <c:pt idx="1220">
                  <c:v>10.579500000000024</c:v>
                </c:pt>
                <c:pt idx="1221">
                  <c:v>10.58783</c:v>
                </c:pt>
                <c:pt idx="1222">
                  <c:v>10.596170000000001</c:v>
                </c:pt>
                <c:pt idx="1223">
                  <c:v>10.6045</c:v>
                </c:pt>
                <c:pt idx="1224">
                  <c:v>10.612830000000002</c:v>
                </c:pt>
                <c:pt idx="1225">
                  <c:v>10.621159999999998</c:v>
                </c:pt>
                <c:pt idx="1226">
                  <c:v>10.6295</c:v>
                </c:pt>
                <c:pt idx="1227">
                  <c:v>10.637829999999999</c:v>
                </c:pt>
                <c:pt idx="1228">
                  <c:v>10.646169999999998</c:v>
                </c:pt>
                <c:pt idx="1229">
                  <c:v>10.654500000000002</c:v>
                </c:pt>
                <c:pt idx="1230">
                  <c:v>10.662830000000024</c:v>
                </c:pt>
                <c:pt idx="1231">
                  <c:v>10.671159999999999</c:v>
                </c:pt>
                <c:pt idx="1232">
                  <c:v>10.679500000000004</c:v>
                </c:pt>
                <c:pt idx="1233">
                  <c:v>10.68784</c:v>
                </c:pt>
                <c:pt idx="1234">
                  <c:v>10.696169999999999</c:v>
                </c:pt>
                <c:pt idx="1235">
                  <c:v>10.704500000000001</c:v>
                </c:pt>
                <c:pt idx="1236">
                  <c:v>10.71283</c:v>
                </c:pt>
                <c:pt idx="1237">
                  <c:v>10.721169999999999</c:v>
                </c:pt>
                <c:pt idx="1238">
                  <c:v>10.7295</c:v>
                </c:pt>
                <c:pt idx="1239">
                  <c:v>10.737830000000001</c:v>
                </c:pt>
                <c:pt idx="1240">
                  <c:v>10.746159999999998</c:v>
                </c:pt>
                <c:pt idx="1241">
                  <c:v>10.7545</c:v>
                </c:pt>
                <c:pt idx="1242">
                  <c:v>10.762830000000006</c:v>
                </c:pt>
                <c:pt idx="1243">
                  <c:v>10.771169999999998</c:v>
                </c:pt>
                <c:pt idx="1244">
                  <c:v>10.779500000000002</c:v>
                </c:pt>
                <c:pt idx="1245">
                  <c:v>10.78783</c:v>
                </c:pt>
                <c:pt idx="1246">
                  <c:v>10.796159999999999</c:v>
                </c:pt>
                <c:pt idx="1247">
                  <c:v>10.804500000000004</c:v>
                </c:pt>
                <c:pt idx="1248">
                  <c:v>10.812840000000024</c:v>
                </c:pt>
                <c:pt idx="1249">
                  <c:v>10.821169999999999</c:v>
                </c:pt>
                <c:pt idx="1250">
                  <c:v>10.829500000000024</c:v>
                </c:pt>
                <c:pt idx="1251">
                  <c:v>10.83783</c:v>
                </c:pt>
                <c:pt idx="1252">
                  <c:v>10.846170000000001</c:v>
                </c:pt>
                <c:pt idx="1253">
                  <c:v>10.854500000000026</c:v>
                </c:pt>
                <c:pt idx="1254">
                  <c:v>10.862830000000056</c:v>
                </c:pt>
                <c:pt idx="1255">
                  <c:v>10.87116</c:v>
                </c:pt>
                <c:pt idx="1256">
                  <c:v>10.879500000000041</c:v>
                </c:pt>
                <c:pt idx="1257">
                  <c:v>10.887830000000006</c:v>
                </c:pt>
                <c:pt idx="1258">
                  <c:v>10.89617</c:v>
                </c:pt>
                <c:pt idx="1259">
                  <c:v>10.904500000000002</c:v>
                </c:pt>
                <c:pt idx="1260">
                  <c:v>10.912830000000024</c:v>
                </c:pt>
                <c:pt idx="1261">
                  <c:v>10.921159999999999</c:v>
                </c:pt>
                <c:pt idx="1262">
                  <c:v>10.929500000000004</c:v>
                </c:pt>
                <c:pt idx="1263">
                  <c:v>10.93784</c:v>
                </c:pt>
                <c:pt idx="1264">
                  <c:v>10.946169999999999</c:v>
                </c:pt>
                <c:pt idx="1265">
                  <c:v>10.954500000000024</c:v>
                </c:pt>
                <c:pt idx="1266">
                  <c:v>10.962830000000048</c:v>
                </c:pt>
                <c:pt idx="1267">
                  <c:v>10.971170000000001</c:v>
                </c:pt>
                <c:pt idx="1268">
                  <c:v>10.979500000000026</c:v>
                </c:pt>
                <c:pt idx="1269">
                  <c:v>10.987830000000002</c:v>
                </c:pt>
                <c:pt idx="1270">
                  <c:v>10.99616</c:v>
                </c:pt>
                <c:pt idx="1271">
                  <c:v>11.0045</c:v>
                </c:pt>
                <c:pt idx="1272">
                  <c:v>11.012830000000006</c:v>
                </c:pt>
                <c:pt idx="1273">
                  <c:v>11.021169999999998</c:v>
                </c:pt>
                <c:pt idx="1274">
                  <c:v>11.029500000000002</c:v>
                </c:pt>
                <c:pt idx="1275">
                  <c:v>11.03783</c:v>
                </c:pt>
                <c:pt idx="1276">
                  <c:v>11.046159999999999</c:v>
                </c:pt>
                <c:pt idx="1277">
                  <c:v>11.054500000000004</c:v>
                </c:pt>
                <c:pt idx="1278">
                  <c:v>11.062840000000024</c:v>
                </c:pt>
                <c:pt idx="1279">
                  <c:v>11.071169999999999</c:v>
                </c:pt>
                <c:pt idx="1280">
                  <c:v>11.079500000000024</c:v>
                </c:pt>
                <c:pt idx="1281">
                  <c:v>11.08783</c:v>
                </c:pt>
                <c:pt idx="1282">
                  <c:v>11.096170000000001</c:v>
                </c:pt>
                <c:pt idx="1283">
                  <c:v>11.1045</c:v>
                </c:pt>
                <c:pt idx="1284">
                  <c:v>11.112830000000002</c:v>
                </c:pt>
                <c:pt idx="1285">
                  <c:v>11.121159999999998</c:v>
                </c:pt>
                <c:pt idx="1286">
                  <c:v>11.1295</c:v>
                </c:pt>
                <c:pt idx="1287">
                  <c:v>11.137829999999999</c:v>
                </c:pt>
                <c:pt idx="1288">
                  <c:v>11.146169999999998</c:v>
                </c:pt>
                <c:pt idx="1289">
                  <c:v>11.154500000000002</c:v>
                </c:pt>
                <c:pt idx="1290">
                  <c:v>11.162830000000024</c:v>
                </c:pt>
                <c:pt idx="1291">
                  <c:v>11.171159999999999</c:v>
                </c:pt>
                <c:pt idx="1292">
                  <c:v>11.179500000000004</c:v>
                </c:pt>
                <c:pt idx="1293">
                  <c:v>11.18784</c:v>
                </c:pt>
                <c:pt idx="1294">
                  <c:v>11.196169999999999</c:v>
                </c:pt>
                <c:pt idx="1295">
                  <c:v>11.204500000000001</c:v>
                </c:pt>
                <c:pt idx="1296">
                  <c:v>11.21283</c:v>
                </c:pt>
                <c:pt idx="1297">
                  <c:v>11.221169999999999</c:v>
                </c:pt>
                <c:pt idx="1298">
                  <c:v>11.2295</c:v>
                </c:pt>
                <c:pt idx="1299">
                  <c:v>11.237830000000001</c:v>
                </c:pt>
                <c:pt idx="1300">
                  <c:v>11.246159999999998</c:v>
                </c:pt>
                <c:pt idx="1301">
                  <c:v>11.2545</c:v>
                </c:pt>
                <c:pt idx="1302">
                  <c:v>11.262830000000006</c:v>
                </c:pt>
                <c:pt idx="1303">
                  <c:v>11.271169999999998</c:v>
                </c:pt>
                <c:pt idx="1304">
                  <c:v>11.279500000000002</c:v>
                </c:pt>
                <c:pt idx="1305">
                  <c:v>11.28783</c:v>
                </c:pt>
                <c:pt idx="1306">
                  <c:v>11.296159999999999</c:v>
                </c:pt>
                <c:pt idx="1307">
                  <c:v>11.304500000000004</c:v>
                </c:pt>
                <c:pt idx="1308">
                  <c:v>11.312840000000024</c:v>
                </c:pt>
                <c:pt idx="1309">
                  <c:v>11.321169999999999</c:v>
                </c:pt>
                <c:pt idx="1310">
                  <c:v>11.329500000000024</c:v>
                </c:pt>
                <c:pt idx="1311">
                  <c:v>11.33783</c:v>
                </c:pt>
                <c:pt idx="1312">
                  <c:v>11.346170000000001</c:v>
                </c:pt>
                <c:pt idx="1313">
                  <c:v>11.354500000000026</c:v>
                </c:pt>
                <c:pt idx="1314">
                  <c:v>11.362830000000056</c:v>
                </c:pt>
                <c:pt idx="1315">
                  <c:v>11.37116</c:v>
                </c:pt>
                <c:pt idx="1316">
                  <c:v>11.379500000000041</c:v>
                </c:pt>
                <c:pt idx="1317">
                  <c:v>11.387830000000006</c:v>
                </c:pt>
                <c:pt idx="1318">
                  <c:v>11.39617</c:v>
                </c:pt>
                <c:pt idx="1319">
                  <c:v>11.404500000000002</c:v>
                </c:pt>
                <c:pt idx="1320">
                  <c:v>11.412830000000024</c:v>
                </c:pt>
                <c:pt idx="1321">
                  <c:v>11.421159999999999</c:v>
                </c:pt>
                <c:pt idx="1322">
                  <c:v>11.429500000000004</c:v>
                </c:pt>
                <c:pt idx="1323">
                  <c:v>11.43784</c:v>
                </c:pt>
                <c:pt idx="1324">
                  <c:v>11.446169999999999</c:v>
                </c:pt>
                <c:pt idx="1325">
                  <c:v>11.454500000000024</c:v>
                </c:pt>
                <c:pt idx="1326">
                  <c:v>11.462830000000048</c:v>
                </c:pt>
                <c:pt idx="1327">
                  <c:v>11.471170000000001</c:v>
                </c:pt>
                <c:pt idx="1328">
                  <c:v>11.479500000000026</c:v>
                </c:pt>
                <c:pt idx="1329">
                  <c:v>11.487830000000002</c:v>
                </c:pt>
                <c:pt idx="1330">
                  <c:v>11.49616</c:v>
                </c:pt>
                <c:pt idx="1331">
                  <c:v>11.5045</c:v>
                </c:pt>
                <c:pt idx="1332">
                  <c:v>11.512830000000006</c:v>
                </c:pt>
                <c:pt idx="1333">
                  <c:v>11.521169999999998</c:v>
                </c:pt>
                <c:pt idx="1334">
                  <c:v>11.529500000000002</c:v>
                </c:pt>
                <c:pt idx="1335">
                  <c:v>11.53783</c:v>
                </c:pt>
                <c:pt idx="1336">
                  <c:v>11.546159999999999</c:v>
                </c:pt>
                <c:pt idx="1337">
                  <c:v>11.554500000000004</c:v>
                </c:pt>
                <c:pt idx="1338">
                  <c:v>11.562840000000024</c:v>
                </c:pt>
                <c:pt idx="1339">
                  <c:v>11.571169999999999</c:v>
                </c:pt>
                <c:pt idx="1340">
                  <c:v>11.579500000000024</c:v>
                </c:pt>
                <c:pt idx="1341">
                  <c:v>11.58783</c:v>
                </c:pt>
                <c:pt idx="1342">
                  <c:v>11.596170000000001</c:v>
                </c:pt>
                <c:pt idx="1343">
                  <c:v>11.6045</c:v>
                </c:pt>
                <c:pt idx="1344">
                  <c:v>11.612830000000002</c:v>
                </c:pt>
                <c:pt idx="1345">
                  <c:v>11.621159999999998</c:v>
                </c:pt>
                <c:pt idx="1346">
                  <c:v>11.6295</c:v>
                </c:pt>
                <c:pt idx="1347">
                  <c:v>11.637829999999999</c:v>
                </c:pt>
                <c:pt idx="1348">
                  <c:v>11.646169999999998</c:v>
                </c:pt>
                <c:pt idx="1349">
                  <c:v>11.654500000000002</c:v>
                </c:pt>
                <c:pt idx="1350">
                  <c:v>11.662830000000024</c:v>
                </c:pt>
                <c:pt idx="1351">
                  <c:v>11.671159999999999</c:v>
                </c:pt>
                <c:pt idx="1352">
                  <c:v>11.679500000000004</c:v>
                </c:pt>
                <c:pt idx="1353">
                  <c:v>11.68784</c:v>
                </c:pt>
                <c:pt idx="1354">
                  <c:v>11.696169999999999</c:v>
                </c:pt>
                <c:pt idx="1355">
                  <c:v>11.704500000000001</c:v>
                </c:pt>
                <c:pt idx="1356">
                  <c:v>11.71283</c:v>
                </c:pt>
                <c:pt idx="1357">
                  <c:v>11.721169999999999</c:v>
                </c:pt>
                <c:pt idx="1358">
                  <c:v>11.7295</c:v>
                </c:pt>
                <c:pt idx="1359">
                  <c:v>11.737830000000001</c:v>
                </c:pt>
                <c:pt idx="1360">
                  <c:v>11.746159999999998</c:v>
                </c:pt>
                <c:pt idx="1361">
                  <c:v>11.7545</c:v>
                </c:pt>
                <c:pt idx="1362">
                  <c:v>11.762830000000006</c:v>
                </c:pt>
                <c:pt idx="1363">
                  <c:v>11.771169999999998</c:v>
                </c:pt>
                <c:pt idx="1364">
                  <c:v>11.779500000000002</c:v>
                </c:pt>
                <c:pt idx="1365">
                  <c:v>11.78783</c:v>
                </c:pt>
                <c:pt idx="1366">
                  <c:v>11.796159999999999</c:v>
                </c:pt>
                <c:pt idx="1367">
                  <c:v>11.804500000000004</c:v>
                </c:pt>
                <c:pt idx="1368">
                  <c:v>11.812840000000024</c:v>
                </c:pt>
                <c:pt idx="1369">
                  <c:v>11.821169999999999</c:v>
                </c:pt>
                <c:pt idx="1370">
                  <c:v>11.829500000000024</c:v>
                </c:pt>
                <c:pt idx="1371">
                  <c:v>11.83783</c:v>
                </c:pt>
                <c:pt idx="1372">
                  <c:v>11.846170000000001</c:v>
                </c:pt>
                <c:pt idx="1373">
                  <c:v>11.854500000000026</c:v>
                </c:pt>
                <c:pt idx="1374">
                  <c:v>11.862830000000056</c:v>
                </c:pt>
                <c:pt idx="1375">
                  <c:v>11.87116</c:v>
                </c:pt>
                <c:pt idx="1376">
                  <c:v>11.879500000000041</c:v>
                </c:pt>
                <c:pt idx="1377">
                  <c:v>11.887830000000006</c:v>
                </c:pt>
                <c:pt idx="1378">
                  <c:v>11.89617</c:v>
                </c:pt>
                <c:pt idx="1379">
                  <c:v>11.904500000000002</c:v>
                </c:pt>
                <c:pt idx="1380">
                  <c:v>11.912830000000024</c:v>
                </c:pt>
                <c:pt idx="1381">
                  <c:v>11.921159999999999</c:v>
                </c:pt>
                <c:pt idx="1382">
                  <c:v>11.929500000000004</c:v>
                </c:pt>
                <c:pt idx="1383">
                  <c:v>11.93784</c:v>
                </c:pt>
                <c:pt idx="1384">
                  <c:v>11.946169999999999</c:v>
                </c:pt>
                <c:pt idx="1385">
                  <c:v>11.954500000000024</c:v>
                </c:pt>
                <c:pt idx="1386">
                  <c:v>11.962830000000048</c:v>
                </c:pt>
                <c:pt idx="1387">
                  <c:v>11.971170000000001</c:v>
                </c:pt>
                <c:pt idx="1388">
                  <c:v>11.979500000000026</c:v>
                </c:pt>
                <c:pt idx="1389">
                  <c:v>11.987830000000002</c:v>
                </c:pt>
                <c:pt idx="1390">
                  <c:v>11.99616</c:v>
                </c:pt>
                <c:pt idx="1391">
                  <c:v>12.0045</c:v>
                </c:pt>
                <c:pt idx="1392">
                  <c:v>12.012830000000006</c:v>
                </c:pt>
                <c:pt idx="1393">
                  <c:v>12.021169999999998</c:v>
                </c:pt>
                <c:pt idx="1394">
                  <c:v>12.029500000000002</c:v>
                </c:pt>
                <c:pt idx="1395">
                  <c:v>12.03783</c:v>
                </c:pt>
                <c:pt idx="1396">
                  <c:v>12.046159999999999</c:v>
                </c:pt>
                <c:pt idx="1397">
                  <c:v>12.054500000000004</c:v>
                </c:pt>
                <c:pt idx="1398">
                  <c:v>12.062840000000024</c:v>
                </c:pt>
                <c:pt idx="1399">
                  <c:v>12.071169999999999</c:v>
                </c:pt>
                <c:pt idx="1400">
                  <c:v>12.079500000000024</c:v>
                </c:pt>
                <c:pt idx="1401">
                  <c:v>12.08783</c:v>
                </c:pt>
                <c:pt idx="1402">
                  <c:v>12.096170000000001</c:v>
                </c:pt>
                <c:pt idx="1403">
                  <c:v>12.1045</c:v>
                </c:pt>
                <c:pt idx="1404">
                  <c:v>12.112830000000002</c:v>
                </c:pt>
                <c:pt idx="1405">
                  <c:v>12.121159999999998</c:v>
                </c:pt>
                <c:pt idx="1406">
                  <c:v>12.1295</c:v>
                </c:pt>
                <c:pt idx="1407">
                  <c:v>12.137829999999999</c:v>
                </c:pt>
                <c:pt idx="1408">
                  <c:v>12.146169999999998</c:v>
                </c:pt>
                <c:pt idx="1409">
                  <c:v>12.154500000000002</c:v>
                </c:pt>
                <c:pt idx="1410">
                  <c:v>12.162830000000024</c:v>
                </c:pt>
                <c:pt idx="1411">
                  <c:v>12.171159999999999</c:v>
                </c:pt>
                <c:pt idx="1412">
                  <c:v>12.179500000000004</c:v>
                </c:pt>
                <c:pt idx="1413">
                  <c:v>12.18784</c:v>
                </c:pt>
                <c:pt idx="1414">
                  <c:v>12.196169999999999</c:v>
                </c:pt>
                <c:pt idx="1415">
                  <c:v>12.204500000000001</c:v>
                </c:pt>
                <c:pt idx="1416">
                  <c:v>12.21283</c:v>
                </c:pt>
                <c:pt idx="1417">
                  <c:v>12.221169999999999</c:v>
                </c:pt>
                <c:pt idx="1418">
                  <c:v>12.2295</c:v>
                </c:pt>
                <c:pt idx="1419">
                  <c:v>12.237830000000001</c:v>
                </c:pt>
                <c:pt idx="1420">
                  <c:v>12.246159999999998</c:v>
                </c:pt>
                <c:pt idx="1421">
                  <c:v>12.2545</c:v>
                </c:pt>
                <c:pt idx="1422">
                  <c:v>12.262830000000006</c:v>
                </c:pt>
                <c:pt idx="1423">
                  <c:v>12.271169999999998</c:v>
                </c:pt>
                <c:pt idx="1424">
                  <c:v>12.279500000000002</c:v>
                </c:pt>
                <c:pt idx="1425">
                  <c:v>12.28783</c:v>
                </c:pt>
                <c:pt idx="1426">
                  <c:v>12.296159999999999</c:v>
                </c:pt>
                <c:pt idx="1427">
                  <c:v>12.304500000000004</c:v>
                </c:pt>
                <c:pt idx="1428">
                  <c:v>12.312840000000024</c:v>
                </c:pt>
                <c:pt idx="1429">
                  <c:v>12.321169999999999</c:v>
                </c:pt>
                <c:pt idx="1430">
                  <c:v>12.329500000000024</c:v>
                </c:pt>
                <c:pt idx="1431">
                  <c:v>12.33783</c:v>
                </c:pt>
                <c:pt idx="1432">
                  <c:v>12.346170000000001</c:v>
                </c:pt>
                <c:pt idx="1433">
                  <c:v>12.354500000000026</c:v>
                </c:pt>
                <c:pt idx="1434">
                  <c:v>12.362830000000056</c:v>
                </c:pt>
                <c:pt idx="1435">
                  <c:v>12.37116</c:v>
                </c:pt>
                <c:pt idx="1436">
                  <c:v>12.379500000000041</c:v>
                </c:pt>
                <c:pt idx="1437">
                  <c:v>12.387830000000006</c:v>
                </c:pt>
                <c:pt idx="1438">
                  <c:v>12.39617</c:v>
                </c:pt>
                <c:pt idx="1439">
                  <c:v>12.404500000000002</c:v>
                </c:pt>
                <c:pt idx="1440">
                  <c:v>12.412830000000024</c:v>
                </c:pt>
                <c:pt idx="1441">
                  <c:v>12.421159999999999</c:v>
                </c:pt>
                <c:pt idx="1442">
                  <c:v>12.429500000000004</c:v>
                </c:pt>
                <c:pt idx="1443">
                  <c:v>12.43784</c:v>
                </c:pt>
                <c:pt idx="1444">
                  <c:v>12.446169999999999</c:v>
                </c:pt>
                <c:pt idx="1445">
                  <c:v>12.454500000000024</c:v>
                </c:pt>
                <c:pt idx="1446">
                  <c:v>12.462830000000048</c:v>
                </c:pt>
                <c:pt idx="1447">
                  <c:v>12.471170000000001</c:v>
                </c:pt>
                <c:pt idx="1448">
                  <c:v>12.479500000000026</c:v>
                </c:pt>
                <c:pt idx="1449">
                  <c:v>12.487830000000002</c:v>
                </c:pt>
                <c:pt idx="1450">
                  <c:v>12.49616</c:v>
                </c:pt>
                <c:pt idx="1451">
                  <c:v>12.5045</c:v>
                </c:pt>
                <c:pt idx="1452">
                  <c:v>12.512830000000006</c:v>
                </c:pt>
                <c:pt idx="1453">
                  <c:v>12.521169999999998</c:v>
                </c:pt>
                <c:pt idx="1454">
                  <c:v>12.529500000000002</c:v>
                </c:pt>
                <c:pt idx="1455">
                  <c:v>12.53783</c:v>
                </c:pt>
                <c:pt idx="1456">
                  <c:v>12.546159999999999</c:v>
                </c:pt>
                <c:pt idx="1457">
                  <c:v>12.554500000000004</c:v>
                </c:pt>
                <c:pt idx="1458">
                  <c:v>12.562840000000024</c:v>
                </c:pt>
                <c:pt idx="1459">
                  <c:v>12.571169999999999</c:v>
                </c:pt>
                <c:pt idx="1460">
                  <c:v>12.579500000000024</c:v>
                </c:pt>
                <c:pt idx="1461">
                  <c:v>12.58783</c:v>
                </c:pt>
                <c:pt idx="1462">
                  <c:v>12.596170000000001</c:v>
                </c:pt>
                <c:pt idx="1463">
                  <c:v>12.6045</c:v>
                </c:pt>
                <c:pt idx="1464">
                  <c:v>12.612830000000002</c:v>
                </c:pt>
                <c:pt idx="1465">
                  <c:v>12.621159999999998</c:v>
                </c:pt>
                <c:pt idx="1466">
                  <c:v>12.6295</c:v>
                </c:pt>
                <c:pt idx="1467">
                  <c:v>12.637829999999999</c:v>
                </c:pt>
                <c:pt idx="1468">
                  <c:v>12.646169999999998</c:v>
                </c:pt>
                <c:pt idx="1469">
                  <c:v>12.654500000000002</c:v>
                </c:pt>
                <c:pt idx="1470">
                  <c:v>12.662830000000024</c:v>
                </c:pt>
                <c:pt idx="1471">
                  <c:v>12.671159999999999</c:v>
                </c:pt>
                <c:pt idx="1472">
                  <c:v>12.679500000000004</c:v>
                </c:pt>
                <c:pt idx="1473">
                  <c:v>12.68784</c:v>
                </c:pt>
                <c:pt idx="1474">
                  <c:v>12.696169999999999</c:v>
                </c:pt>
                <c:pt idx="1475">
                  <c:v>12.704500000000001</c:v>
                </c:pt>
                <c:pt idx="1476">
                  <c:v>12.71283</c:v>
                </c:pt>
                <c:pt idx="1477">
                  <c:v>12.721169999999999</c:v>
                </c:pt>
                <c:pt idx="1478">
                  <c:v>12.7295</c:v>
                </c:pt>
                <c:pt idx="1479">
                  <c:v>12.737830000000001</c:v>
                </c:pt>
                <c:pt idx="1480">
                  <c:v>12.746159999999998</c:v>
                </c:pt>
                <c:pt idx="1481">
                  <c:v>12.7545</c:v>
                </c:pt>
                <c:pt idx="1482">
                  <c:v>12.762830000000006</c:v>
                </c:pt>
                <c:pt idx="1483">
                  <c:v>12.771169999999998</c:v>
                </c:pt>
                <c:pt idx="1484">
                  <c:v>12.779500000000002</c:v>
                </c:pt>
                <c:pt idx="1485">
                  <c:v>12.78783</c:v>
                </c:pt>
                <c:pt idx="1486">
                  <c:v>12.796159999999999</c:v>
                </c:pt>
                <c:pt idx="1487">
                  <c:v>12.804500000000004</c:v>
                </c:pt>
                <c:pt idx="1488">
                  <c:v>12.812840000000024</c:v>
                </c:pt>
                <c:pt idx="1489">
                  <c:v>12.821169999999999</c:v>
                </c:pt>
                <c:pt idx="1490">
                  <c:v>12.829500000000024</c:v>
                </c:pt>
                <c:pt idx="1491">
                  <c:v>12.83783</c:v>
                </c:pt>
                <c:pt idx="1492">
                  <c:v>12.846170000000001</c:v>
                </c:pt>
                <c:pt idx="1493">
                  <c:v>12.854500000000026</c:v>
                </c:pt>
                <c:pt idx="1494">
                  <c:v>12.862830000000056</c:v>
                </c:pt>
                <c:pt idx="1495">
                  <c:v>12.871170000000001</c:v>
                </c:pt>
                <c:pt idx="1496">
                  <c:v>12.879500000000041</c:v>
                </c:pt>
                <c:pt idx="1497">
                  <c:v>12.887840000000002</c:v>
                </c:pt>
                <c:pt idx="1498">
                  <c:v>12.89617</c:v>
                </c:pt>
                <c:pt idx="1499">
                  <c:v>12.904500000000002</c:v>
                </c:pt>
                <c:pt idx="1500">
                  <c:v>12.912830000000024</c:v>
                </c:pt>
                <c:pt idx="1501">
                  <c:v>12.921169999999998</c:v>
                </c:pt>
                <c:pt idx="1502">
                  <c:v>12.929500000000004</c:v>
                </c:pt>
                <c:pt idx="1503">
                  <c:v>12.93784</c:v>
                </c:pt>
                <c:pt idx="1504">
                  <c:v>12.946169999999999</c:v>
                </c:pt>
                <c:pt idx="1505">
                  <c:v>12.954500000000024</c:v>
                </c:pt>
                <c:pt idx="1506">
                  <c:v>12.962830000000048</c:v>
                </c:pt>
                <c:pt idx="1507">
                  <c:v>12.971170000000001</c:v>
                </c:pt>
                <c:pt idx="1508">
                  <c:v>12.979500000000026</c:v>
                </c:pt>
                <c:pt idx="1509">
                  <c:v>12.987830000000002</c:v>
                </c:pt>
                <c:pt idx="1510">
                  <c:v>12.996170000000001</c:v>
                </c:pt>
                <c:pt idx="1511">
                  <c:v>13.0045</c:v>
                </c:pt>
                <c:pt idx="1512">
                  <c:v>13.012840000000002</c:v>
                </c:pt>
                <c:pt idx="1513">
                  <c:v>13.021169999999998</c:v>
                </c:pt>
                <c:pt idx="1514">
                  <c:v>13.029500000000002</c:v>
                </c:pt>
                <c:pt idx="1515">
                  <c:v>13.03783</c:v>
                </c:pt>
                <c:pt idx="1516">
                  <c:v>13.046169999999998</c:v>
                </c:pt>
                <c:pt idx="1517">
                  <c:v>13.054500000000004</c:v>
                </c:pt>
                <c:pt idx="1518">
                  <c:v>13.062840000000024</c:v>
                </c:pt>
                <c:pt idx="1519">
                  <c:v>13.071169999999999</c:v>
                </c:pt>
                <c:pt idx="1520">
                  <c:v>13.079500000000024</c:v>
                </c:pt>
                <c:pt idx="1521">
                  <c:v>13.08783</c:v>
                </c:pt>
                <c:pt idx="1522">
                  <c:v>13.096170000000001</c:v>
                </c:pt>
                <c:pt idx="1523">
                  <c:v>13.1045</c:v>
                </c:pt>
                <c:pt idx="1524">
                  <c:v>13.112830000000002</c:v>
                </c:pt>
                <c:pt idx="1525">
                  <c:v>13.121169999999999</c:v>
                </c:pt>
                <c:pt idx="1526">
                  <c:v>13.1295</c:v>
                </c:pt>
                <c:pt idx="1527">
                  <c:v>13.137840000000001</c:v>
                </c:pt>
                <c:pt idx="1528">
                  <c:v>13.146169999999998</c:v>
                </c:pt>
                <c:pt idx="1529">
                  <c:v>13.154500000000002</c:v>
                </c:pt>
                <c:pt idx="1530">
                  <c:v>13.162830000000024</c:v>
                </c:pt>
                <c:pt idx="1531">
                  <c:v>13.171169999999998</c:v>
                </c:pt>
                <c:pt idx="1532">
                  <c:v>13.179500000000004</c:v>
                </c:pt>
                <c:pt idx="1533">
                  <c:v>13.18784</c:v>
                </c:pt>
                <c:pt idx="1534">
                  <c:v>13.196169999999999</c:v>
                </c:pt>
                <c:pt idx="1535">
                  <c:v>13.204500000000001</c:v>
                </c:pt>
                <c:pt idx="1536">
                  <c:v>13.21283</c:v>
                </c:pt>
                <c:pt idx="1537">
                  <c:v>13.221169999999999</c:v>
                </c:pt>
                <c:pt idx="1538">
                  <c:v>13.2295</c:v>
                </c:pt>
                <c:pt idx="1539">
                  <c:v>13.237830000000001</c:v>
                </c:pt>
                <c:pt idx="1540">
                  <c:v>13.246169999999999</c:v>
                </c:pt>
                <c:pt idx="1541">
                  <c:v>13.2545</c:v>
                </c:pt>
                <c:pt idx="1542">
                  <c:v>13.262840000000002</c:v>
                </c:pt>
                <c:pt idx="1543">
                  <c:v>13.271169999999998</c:v>
                </c:pt>
                <c:pt idx="1544">
                  <c:v>13.279500000000002</c:v>
                </c:pt>
                <c:pt idx="1545">
                  <c:v>13.28783</c:v>
                </c:pt>
                <c:pt idx="1546">
                  <c:v>13.296169999999998</c:v>
                </c:pt>
                <c:pt idx="1547">
                  <c:v>13.304500000000004</c:v>
                </c:pt>
                <c:pt idx="1548">
                  <c:v>13.312840000000024</c:v>
                </c:pt>
                <c:pt idx="1549">
                  <c:v>13.321169999999999</c:v>
                </c:pt>
                <c:pt idx="1550">
                  <c:v>13.329500000000024</c:v>
                </c:pt>
                <c:pt idx="1551">
                  <c:v>13.33783</c:v>
                </c:pt>
                <c:pt idx="1552">
                  <c:v>13.346170000000001</c:v>
                </c:pt>
                <c:pt idx="1553">
                  <c:v>13.354500000000026</c:v>
                </c:pt>
                <c:pt idx="1554">
                  <c:v>13.362830000000056</c:v>
                </c:pt>
                <c:pt idx="1555">
                  <c:v>13.371170000000001</c:v>
                </c:pt>
                <c:pt idx="1556">
                  <c:v>13.379500000000041</c:v>
                </c:pt>
                <c:pt idx="1557">
                  <c:v>13.387840000000002</c:v>
                </c:pt>
                <c:pt idx="1558">
                  <c:v>13.39617</c:v>
                </c:pt>
                <c:pt idx="1559">
                  <c:v>13.404500000000002</c:v>
                </c:pt>
                <c:pt idx="1560">
                  <c:v>13.412830000000024</c:v>
                </c:pt>
                <c:pt idx="1561">
                  <c:v>13.421169999999998</c:v>
                </c:pt>
                <c:pt idx="1562">
                  <c:v>13.429500000000004</c:v>
                </c:pt>
                <c:pt idx="1563">
                  <c:v>13.43784</c:v>
                </c:pt>
                <c:pt idx="1564">
                  <c:v>13.446169999999999</c:v>
                </c:pt>
                <c:pt idx="1565">
                  <c:v>13.454500000000024</c:v>
                </c:pt>
                <c:pt idx="1566">
                  <c:v>13.462830000000048</c:v>
                </c:pt>
                <c:pt idx="1567">
                  <c:v>13.471170000000001</c:v>
                </c:pt>
                <c:pt idx="1568">
                  <c:v>13.479500000000026</c:v>
                </c:pt>
                <c:pt idx="1569">
                  <c:v>13.487830000000002</c:v>
                </c:pt>
                <c:pt idx="1570">
                  <c:v>13.496170000000001</c:v>
                </c:pt>
                <c:pt idx="1571">
                  <c:v>13.5045</c:v>
                </c:pt>
                <c:pt idx="1572">
                  <c:v>13.512840000000002</c:v>
                </c:pt>
                <c:pt idx="1573">
                  <c:v>13.521169999999998</c:v>
                </c:pt>
                <c:pt idx="1574">
                  <c:v>13.529500000000002</c:v>
                </c:pt>
                <c:pt idx="1575">
                  <c:v>13.53783</c:v>
                </c:pt>
                <c:pt idx="1576">
                  <c:v>13.546169999999998</c:v>
                </c:pt>
                <c:pt idx="1577">
                  <c:v>13.554500000000004</c:v>
                </c:pt>
                <c:pt idx="1578">
                  <c:v>13.562840000000024</c:v>
                </c:pt>
                <c:pt idx="1579">
                  <c:v>13.571169999999999</c:v>
                </c:pt>
                <c:pt idx="1580">
                  <c:v>13.579500000000024</c:v>
                </c:pt>
                <c:pt idx="1581">
                  <c:v>13.58783</c:v>
                </c:pt>
                <c:pt idx="1582">
                  <c:v>13.596170000000001</c:v>
                </c:pt>
                <c:pt idx="1583">
                  <c:v>13.6045</c:v>
                </c:pt>
                <c:pt idx="1584">
                  <c:v>13.612830000000002</c:v>
                </c:pt>
                <c:pt idx="1585">
                  <c:v>13.621169999999999</c:v>
                </c:pt>
                <c:pt idx="1586">
                  <c:v>13.6295</c:v>
                </c:pt>
                <c:pt idx="1587">
                  <c:v>13.637840000000001</c:v>
                </c:pt>
                <c:pt idx="1588">
                  <c:v>13.646169999999998</c:v>
                </c:pt>
                <c:pt idx="1589">
                  <c:v>13.654500000000002</c:v>
                </c:pt>
                <c:pt idx="1590">
                  <c:v>13.662830000000024</c:v>
                </c:pt>
                <c:pt idx="1591">
                  <c:v>13.671169999999998</c:v>
                </c:pt>
                <c:pt idx="1592">
                  <c:v>13.679500000000004</c:v>
                </c:pt>
                <c:pt idx="1593">
                  <c:v>13.68784</c:v>
                </c:pt>
                <c:pt idx="1594">
                  <c:v>13.696169999999999</c:v>
                </c:pt>
                <c:pt idx="1595">
                  <c:v>13.704500000000001</c:v>
                </c:pt>
                <c:pt idx="1596">
                  <c:v>13.71283</c:v>
                </c:pt>
                <c:pt idx="1597">
                  <c:v>13.721169999999999</c:v>
                </c:pt>
                <c:pt idx="1598">
                  <c:v>13.7295</c:v>
                </c:pt>
                <c:pt idx="1599">
                  <c:v>13.737830000000001</c:v>
                </c:pt>
                <c:pt idx="1600">
                  <c:v>13.746169999999999</c:v>
                </c:pt>
                <c:pt idx="1601">
                  <c:v>13.7545</c:v>
                </c:pt>
                <c:pt idx="1602">
                  <c:v>13.762840000000002</c:v>
                </c:pt>
                <c:pt idx="1603">
                  <c:v>13.771169999999998</c:v>
                </c:pt>
                <c:pt idx="1604">
                  <c:v>13.779500000000002</c:v>
                </c:pt>
                <c:pt idx="1605">
                  <c:v>13.78783</c:v>
                </c:pt>
                <c:pt idx="1606">
                  <c:v>13.796169999999998</c:v>
                </c:pt>
                <c:pt idx="1607">
                  <c:v>13.804500000000004</c:v>
                </c:pt>
                <c:pt idx="1608">
                  <c:v>13.812840000000024</c:v>
                </c:pt>
                <c:pt idx="1609">
                  <c:v>13.821169999999999</c:v>
                </c:pt>
                <c:pt idx="1610">
                  <c:v>13.829500000000024</c:v>
                </c:pt>
                <c:pt idx="1611">
                  <c:v>13.83783</c:v>
                </c:pt>
                <c:pt idx="1612">
                  <c:v>13.846170000000001</c:v>
                </c:pt>
                <c:pt idx="1613">
                  <c:v>13.854500000000026</c:v>
                </c:pt>
                <c:pt idx="1614">
                  <c:v>13.862830000000056</c:v>
                </c:pt>
                <c:pt idx="1615">
                  <c:v>13.871170000000001</c:v>
                </c:pt>
                <c:pt idx="1616">
                  <c:v>13.879500000000041</c:v>
                </c:pt>
                <c:pt idx="1617">
                  <c:v>13.887840000000002</c:v>
                </c:pt>
                <c:pt idx="1618">
                  <c:v>13.89617</c:v>
                </c:pt>
                <c:pt idx="1619">
                  <c:v>13.904500000000002</c:v>
                </c:pt>
                <c:pt idx="1620">
                  <c:v>13.912830000000024</c:v>
                </c:pt>
                <c:pt idx="1621">
                  <c:v>13.921169999999998</c:v>
                </c:pt>
                <c:pt idx="1622">
                  <c:v>13.929500000000004</c:v>
                </c:pt>
                <c:pt idx="1623">
                  <c:v>13.93784</c:v>
                </c:pt>
                <c:pt idx="1624">
                  <c:v>13.946169999999999</c:v>
                </c:pt>
                <c:pt idx="1625">
                  <c:v>13.954500000000024</c:v>
                </c:pt>
                <c:pt idx="1626">
                  <c:v>13.962830000000048</c:v>
                </c:pt>
                <c:pt idx="1627">
                  <c:v>13.971170000000001</c:v>
                </c:pt>
                <c:pt idx="1628">
                  <c:v>13.979500000000026</c:v>
                </c:pt>
                <c:pt idx="1629">
                  <c:v>13.987830000000002</c:v>
                </c:pt>
                <c:pt idx="1630">
                  <c:v>13.996170000000001</c:v>
                </c:pt>
                <c:pt idx="1631">
                  <c:v>14.0045</c:v>
                </c:pt>
                <c:pt idx="1632">
                  <c:v>14.012840000000002</c:v>
                </c:pt>
                <c:pt idx="1633">
                  <c:v>14.021169999999998</c:v>
                </c:pt>
                <c:pt idx="1634">
                  <c:v>14.029500000000002</c:v>
                </c:pt>
                <c:pt idx="1635">
                  <c:v>14.03783</c:v>
                </c:pt>
                <c:pt idx="1636">
                  <c:v>14.046169999999998</c:v>
                </c:pt>
                <c:pt idx="1637">
                  <c:v>14.054500000000004</c:v>
                </c:pt>
                <c:pt idx="1638">
                  <c:v>14.062840000000024</c:v>
                </c:pt>
                <c:pt idx="1639">
                  <c:v>14.071169999999999</c:v>
                </c:pt>
                <c:pt idx="1640">
                  <c:v>14.079500000000024</c:v>
                </c:pt>
                <c:pt idx="1641">
                  <c:v>14.08783</c:v>
                </c:pt>
                <c:pt idx="1642">
                  <c:v>14.096170000000001</c:v>
                </c:pt>
                <c:pt idx="1643">
                  <c:v>14.1045</c:v>
                </c:pt>
                <c:pt idx="1644">
                  <c:v>14.112830000000002</c:v>
                </c:pt>
                <c:pt idx="1645">
                  <c:v>14.121169999999999</c:v>
                </c:pt>
                <c:pt idx="1646">
                  <c:v>14.1295</c:v>
                </c:pt>
                <c:pt idx="1647">
                  <c:v>14.137840000000001</c:v>
                </c:pt>
                <c:pt idx="1648">
                  <c:v>14.146169999999998</c:v>
                </c:pt>
                <c:pt idx="1649">
                  <c:v>14.154500000000002</c:v>
                </c:pt>
                <c:pt idx="1650">
                  <c:v>14.162830000000024</c:v>
                </c:pt>
                <c:pt idx="1651">
                  <c:v>14.171169999999998</c:v>
                </c:pt>
                <c:pt idx="1652">
                  <c:v>14.179500000000004</c:v>
                </c:pt>
                <c:pt idx="1653">
                  <c:v>14.18784</c:v>
                </c:pt>
                <c:pt idx="1654">
                  <c:v>14.196169999999999</c:v>
                </c:pt>
                <c:pt idx="1655">
                  <c:v>14.204500000000001</c:v>
                </c:pt>
                <c:pt idx="1656">
                  <c:v>14.21283</c:v>
                </c:pt>
                <c:pt idx="1657">
                  <c:v>14.221169999999999</c:v>
                </c:pt>
                <c:pt idx="1658">
                  <c:v>14.2295</c:v>
                </c:pt>
                <c:pt idx="1659">
                  <c:v>14.237830000000001</c:v>
                </c:pt>
                <c:pt idx="1660">
                  <c:v>14.246169999999999</c:v>
                </c:pt>
                <c:pt idx="1661">
                  <c:v>14.2545</c:v>
                </c:pt>
                <c:pt idx="1662">
                  <c:v>14.262840000000002</c:v>
                </c:pt>
                <c:pt idx="1663">
                  <c:v>14.271169999999998</c:v>
                </c:pt>
                <c:pt idx="1664">
                  <c:v>14.279500000000002</c:v>
                </c:pt>
                <c:pt idx="1665">
                  <c:v>14.28783</c:v>
                </c:pt>
                <c:pt idx="1666">
                  <c:v>14.296169999999998</c:v>
                </c:pt>
                <c:pt idx="1667">
                  <c:v>14.304500000000004</c:v>
                </c:pt>
                <c:pt idx="1668">
                  <c:v>14.312840000000024</c:v>
                </c:pt>
                <c:pt idx="1669">
                  <c:v>14.321169999999999</c:v>
                </c:pt>
                <c:pt idx="1670">
                  <c:v>14.329500000000024</c:v>
                </c:pt>
                <c:pt idx="1671">
                  <c:v>14.33783</c:v>
                </c:pt>
                <c:pt idx="1672">
                  <c:v>14.346170000000001</c:v>
                </c:pt>
                <c:pt idx="1673">
                  <c:v>14.354500000000026</c:v>
                </c:pt>
                <c:pt idx="1674">
                  <c:v>14.362830000000056</c:v>
                </c:pt>
                <c:pt idx="1675">
                  <c:v>14.371170000000001</c:v>
                </c:pt>
                <c:pt idx="1676">
                  <c:v>14.379500000000041</c:v>
                </c:pt>
                <c:pt idx="1677">
                  <c:v>14.387840000000002</c:v>
                </c:pt>
                <c:pt idx="1678">
                  <c:v>14.39617</c:v>
                </c:pt>
                <c:pt idx="1679">
                  <c:v>14.404500000000002</c:v>
                </c:pt>
                <c:pt idx="1680">
                  <c:v>14.412830000000024</c:v>
                </c:pt>
                <c:pt idx="1681">
                  <c:v>14.421169999999998</c:v>
                </c:pt>
                <c:pt idx="1682">
                  <c:v>14.429500000000004</c:v>
                </c:pt>
                <c:pt idx="1683">
                  <c:v>14.43784</c:v>
                </c:pt>
                <c:pt idx="1684">
                  <c:v>14.446169999999999</c:v>
                </c:pt>
                <c:pt idx="1685">
                  <c:v>14.454500000000024</c:v>
                </c:pt>
                <c:pt idx="1686">
                  <c:v>14.462830000000048</c:v>
                </c:pt>
                <c:pt idx="1687">
                  <c:v>14.471170000000001</c:v>
                </c:pt>
                <c:pt idx="1688">
                  <c:v>14.479500000000026</c:v>
                </c:pt>
                <c:pt idx="1689">
                  <c:v>14.487830000000002</c:v>
                </c:pt>
                <c:pt idx="1690">
                  <c:v>14.496170000000001</c:v>
                </c:pt>
                <c:pt idx="1691">
                  <c:v>14.5045</c:v>
                </c:pt>
                <c:pt idx="1692">
                  <c:v>14.512840000000002</c:v>
                </c:pt>
                <c:pt idx="1693">
                  <c:v>14.521169999999998</c:v>
                </c:pt>
                <c:pt idx="1694">
                  <c:v>14.529500000000002</c:v>
                </c:pt>
                <c:pt idx="1695">
                  <c:v>14.53783</c:v>
                </c:pt>
                <c:pt idx="1696">
                  <c:v>14.546169999999998</c:v>
                </c:pt>
                <c:pt idx="1697">
                  <c:v>14.554500000000004</c:v>
                </c:pt>
                <c:pt idx="1698">
                  <c:v>14.562840000000024</c:v>
                </c:pt>
                <c:pt idx="1699">
                  <c:v>14.571169999999999</c:v>
                </c:pt>
                <c:pt idx="1700">
                  <c:v>14.579500000000024</c:v>
                </c:pt>
                <c:pt idx="1701">
                  <c:v>14.58783</c:v>
                </c:pt>
                <c:pt idx="1702">
                  <c:v>14.596170000000001</c:v>
                </c:pt>
                <c:pt idx="1703">
                  <c:v>14.6045</c:v>
                </c:pt>
                <c:pt idx="1704">
                  <c:v>14.612830000000002</c:v>
                </c:pt>
                <c:pt idx="1705">
                  <c:v>14.621169999999999</c:v>
                </c:pt>
                <c:pt idx="1706">
                  <c:v>14.6295</c:v>
                </c:pt>
                <c:pt idx="1707">
                  <c:v>14.637840000000001</c:v>
                </c:pt>
                <c:pt idx="1708">
                  <c:v>14.646169999999998</c:v>
                </c:pt>
                <c:pt idx="1709">
                  <c:v>14.654500000000002</c:v>
                </c:pt>
                <c:pt idx="1710">
                  <c:v>14.662830000000024</c:v>
                </c:pt>
                <c:pt idx="1711">
                  <c:v>14.671169999999998</c:v>
                </c:pt>
                <c:pt idx="1712">
                  <c:v>14.679500000000004</c:v>
                </c:pt>
                <c:pt idx="1713">
                  <c:v>14.68784</c:v>
                </c:pt>
                <c:pt idx="1714">
                  <c:v>14.696169999999999</c:v>
                </c:pt>
                <c:pt idx="1715">
                  <c:v>14.704500000000001</c:v>
                </c:pt>
                <c:pt idx="1716">
                  <c:v>14.71283</c:v>
                </c:pt>
                <c:pt idx="1717">
                  <c:v>14.721169999999999</c:v>
                </c:pt>
                <c:pt idx="1718">
                  <c:v>14.7295</c:v>
                </c:pt>
                <c:pt idx="1719">
                  <c:v>14.737830000000001</c:v>
                </c:pt>
                <c:pt idx="1720">
                  <c:v>14.746169999999999</c:v>
                </c:pt>
                <c:pt idx="1721">
                  <c:v>14.7545</c:v>
                </c:pt>
                <c:pt idx="1722">
                  <c:v>14.762840000000002</c:v>
                </c:pt>
                <c:pt idx="1723">
                  <c:v>14.771169999999998</c:v>
                </c:pt>
                <c:pt idx="1724">
                  <c:v>14.779500000000002</c:v>
                </c:pt>
                <c:pt idx="1725">
                  <c:v>14.78783</c:v>
                </c:pt>
                <c:pt idx="1726">
                  <c:v>14.796169999999998</c:v>
                </c:pt>
                <c:pt idx="1727">
                  <c:v>14.804500000000004</c:v>
                </c:pt>
                <c:pt idx="1728">
                  <c:v>14.812840000000024</c:v>
                </c:pt>
                <c:pt idx="1729">
                  <c:v>14.821169999999999</c:v>
                </c:pt>
                <c:pt idx="1730">
                  <c:v>14.829500000000024</c:v>
                </c:pt>
                <c:pt idx="1731">
                  <c:v>14.83783</c:v>
                </c:pt>
                <c:pt idx="1732">
                  <c:v>14.846170000000001</c:v>
                </c:pt>
                <c:pt idx="1733">
                  <c:v>14.854500000000026</c:v>
                </c:pt>
                <c:pt idx="1734">
                  <c:v>14.862830000000056</c:v>
                </c:pt>
                <c:pt idx="1735">
                  <c:v>14.871170000000001</c:v>
                </c:pt>
                <c:pt idx="1736">
                  <c:v>14.879500000000041</c:v>
                </c:pt>
                <c:pt idx="1737">
                  <c:v>14.887840000000002</c:v>
                </c:pt>
                <c:pt idx="1738">
                  <c:v>14.89617</c:v>
                </c:pt>
                <c:pt idx="1739">
                  <c:v>14.904500000000002</c:v>
                </c:pt>
                <c:pt idx="1740">
                  <c:v>14.912830000000024</c:v>
                </c:pt>
                <c:pt idx="1741">
                  <c:v>14.921169999999998</c:v>
                </c:pt>
                <c:pt idx="1742">
                  <c:v>14.929500000000004</c:v>
                </c:pt>
                <c:pt idx="1743">
                  <c:v>14.93784</c:v>
                </c:pt>
                <c:pt idx="1744">
                  <c:v>14.946169999999999</c:v>
                </c:pt>
                <c:pt idx="1745">
                  <c:v>14.954500000000024</c:v>
                </c:pt>
                <c:pt idx="1746">
                  <c:v>14.962830000000048</c:v>
                </c:pt>
                <c:pt idx="1747">
                  <c:v>14.971170000000001</c:v>
                </c:pt>
                <c:pt idx="1748">
                  <c:v>14.979500000000026</c:v>
                </c:pt>
                <c:pt idx="1749">
                  <c:v>14.987830000000002</c:v>
                </c:pt>
                <c:pt idx="1750">
                  <c:v>14.996170000000001</c:v>
                </c:pt>
                <c:pt idx="1751">
                  <c:v>15.0045</c:v>
                </c:pt>
                <c:pt idx="1752">
                  <c:v>15.012840000000002</c:v>
                </c:pt>
                <c:pt idx="1753">
                  <c:v>15.021169999999998</c:v>
                </c:pt>
                <c:pt idx="1754">
                  <c:v>15.029500000000002</c:v>
                </c:pt>
                <c:pt idx="1755">
                  <c:v>15.03783</c:v>
                </c:pt>
                <c:pt idx="1756">
                  <c:v>15.046169999999998</c:v>
                </c:pt>
                <c:pt idx="1757">
                  <c:v>15.054500000000004</c:v>
                </c:pt>
                <c:pt idx="1758">
                  <c:v>15.062840000000024</c:v>
                </c:pt>
                <c:pt idx="1759">
                  <c:v>15.071169999999999</c:v>
                </c:pt>
                <c:pt idx="1760">
                  <c:v>15.079500000000024</c:v>
                </c:pt>
                <c:pt idx="1761">
                  <c:v>15.08783</c:v>
                </c:pt>
                <c:pt idx="1762">
                  <c:v>15.096170000000001</c:v>
                </c:pt>
                <c:pt idx="1763">
                  <c:v>15.1045</c:v>
                </c:pt>
                <c:pt idx="1764">
                  <c:v>15.112830000000002</c:v>
                </c:pt>
                <c:pt idx="1765">
                  <c:v>15.121169999999999</c:v>
                </c:pt>
                <c:pt idx="1766">
                  <c:v>15.1295</c:v>
                </c:pt>
                <c:pt idx="1767">
                  <c:v>15.137840000000001</c:v>
                </c:pt>
                <c:pt idx="1768">
                  <c:v>15.146169999999998</c:v>
                </c:pt>
                <c:pt idx="1769">
                  <c:v>15.154500000000002</c:v>
                </c:pt>
                <c:pt idx="1770">
                  <c:v>15.162830000000024</c:v>
                </c:pt>
                <c:pt idx="1771">
                  <c:v>15.171169999999998</c:v>
                </c:pt>
                <c:pt idx="1772">
                  <c:v>15.179500000000004</c:v>
                </c:pt>
                <c:pt idx="1773">
                  <c:v>15.18784</c:v>
                </c:pt>
                <c:pt idx="1774">
                  <c:v>15.196169999999999</c:v>
                </c:pt>
                <c:pt idx="1775">
                  <c:v>15.204500000000001</c:v>
                </c:pt>
                <c:pt idx="1776">
                  <c:v>15.21283</c:v>
                </c:pt>
                <c:pt idx="1777">
                  <c:v>15.221169999999999</c:v>
                </c:pt>
                <c:pt idx="1778">
                  <c:v>15.2295</c:v>
                </c:pt>
                <c:pt idx="1779">
                  <c:v>15.237830000000001</c:v>
                </c:pt>
                <c:pt idx="1780">
                  <c:v>15.246169999999999</c:v>
                </c:pt>
                <c:pt idx="1781">
                  <c:v>15.2545</c:v>
                </c:pt>
                <c:pt idx="1782">
                  <c:v>15.262840000000002</c:v>
                </c:pt>
                <c:pt idx="1783">
                  <c:v>15.271169999999998</c:v>
                </c:pt>
                <c:pt idx="1784">
                  <c:v>15.279500000000002</c:v>
                </c:pt>
                <c:pt idx="1785">
                  <c:v>15.28783</c:v>
                </c:pt>
                <c:pt idx="1786">
                  <c:v>15.296169999999998</c:v>
                </c:pt>
                <c:pt idx="1787">
                  <c:v>15.304500000000004</c:v>
                </c:pt>
                <c:pt idx="1788">
                  <c:v>15.312840000000024</c:v>
                </c:pt>
                <c:pt idx="1789">
                  <c:v>15.321169999999999</c:v>
                </c:pt>
                <c:pt idx="1790">
                  <c:v>15.329500000000024</c:v>
                </c:pt>
                <c:pt idx="1791">
                  <c:v>15.33783</c:v>
                </c:pt>
                <c:pt idx="1792">
                  <c:v>15.346170000000001</c:v>
                </c:pt>
                <c:pt idx="1793">
                  <c:v>15.354500000000026</c:v>
                </c:pt>
                <c:pt idx="1794">
                  <c:v>15.362830000000056</c:v>
                </c:pt>
                <c:pt idx="1795">
                  <c:v>15.371170000000001</c:v>
                </c:pt>
                <c:pt idx="1796">
                  <c:v>15.379500000000041</c:v>
                </c:pt>
                <c:pt idx="1797">
                  <c:v>15.387840000000002</c:v>
                </c:pt>
                <c:pt idx="1798">
                  <c:v>15.39617</c:v>
                </c:pt>
                <c:pt idx="1799">
                  <c:v>15.404500000000002</c:v>
                </c:pt>
                <c:pt idx="1800">
                  <c:v>15.412830000000024</c:v>
                </c:pt>
                <c:pt idx="1801">
                  <c:v>15.421169999999998</c:v>
                </c:pt>
                <c:pt idx="1802">
                  <c:v>15.429500000000004</c:v>
                </c:pt>
                <c:pt idx="1803">
                  <c:v>15.43784</c:v>
                </c:pt>
                <c:pt idx="1804">
                  <c:v>15.446169999999999</c:v>
                </c:pt>
                <c:pt idx="1805">
                  <c:v>15.454500000000024</c:v>
                </c:pt>
                <c:pt idx="1806">
                  <c:v>15.462830000000048</c:v>
                </c:pt>
                <c:pt idx="1807">
                  <c:v>15.471170000000001</c:v>
                </c:pt>
                <c:pt idx="1808">
                  <c:v>15.479500000000026</c:v>
                </c:pt>
                <c:pt idx="1809">
                  <c:v>15.487830000000002</c:v>
                </c:pt>
                <c:pt idx="1810">
                  <c:v>15.496170000000001</c:v>
                </c:pt>
                <c:pt idx="1811">
                  <c:v>15.5045</c:v>
                </c:pt>
                <c:pt idx="1812">
                  <c:v>15.512840000000002</c:v>
                </c:pt>
                <c:pt idx="1813">
                  <c:v>15.521169999999998</c:v>
                </c:pt>
                <c:pt idx="1814">
                  <c:v>15.529500000000002</c:v>
                </c:pt>
                <c:pt idx="1815">
                  <c:v>15.53783</c:v>
                </c:pt>
                <c:pt idx="1816">
                  <c:v>15.546169999999998</c:v>
                </c:pt>
                <c:pt idx="1817">
                  <c:v>15.554500000000004</c:v>
                </c:pt>
                <c:pt idx="1818">
                  <c:v>15.562840000000024</c:v>
                </c:pt>
                <c:pt idx="1819">
                  <c:v>15.571169999999999</c:v>
                </c:pt>
                <c:pt idx="1820">
                  <c:v>15.579500000000024</c:v>
                </c:pt>
                <c:pt idx="1821">
                  <c:v>15.58783</c:v>
                </c:pt>
                <c:pt idx="1822">
                  <c:v>15.596170000000001</c:v>
                </c:pt>
                <c:pt idx="1823">
                  <c:v>15.6045</c:v>
                </c:pt>
                <c:pt idx="1824">
                  <c:v>15.612830000000002</c:v>
                </c:pt>
                <c:pt idx="1825">
                  <c:v>15.621169999999999</c:v>
                </c:pt>
                <c:pt idx="1826">
                  <c:v>15.6295</c:v>
                </c:pt>
                <c:pt idx="1827">
                  <c:v>15.637840000000001</c:v>
                </c:pt>
                <c:pt idx="1828">
                  <c:v>15.646169999999998</c:v>
                </c:pt>
                <c:pt idx="1829">
                  <c:v>15.654500000000002</c:v>
                </c:pt>
                <c:pt idx="1830">
                  <c:v>15.662830000000024</c:v>
                </c:pt>
                <c:pt idx="1831">
                  <c:v>15.671169999999998</c:v>
                </c:pt>
                <c:pt idx="1832">
                  <c:v>15.679500000000004</c:v>
                </c:pt>
                <c:pt idx="1833">
                  <c:v>15.68784</c:v>
                </c:pt>
                <c:pt idx="1834">
                  <c:v>15.696169999999999</c:v>
                </c:pt>
                <c:pt idx="1835">
                  <c:v>15.704500000000001</c:v>
                </c:pt>
                <c:pt idx="1836">
                  <c:v>15.71283</c:v>
                </c:pt>
                <c:pt idx="1837">
                  <c:v>15.721169999999999</c:v>
                </c:pt>
                <c:pt idx="1838">
                  <c:v>15.7295</c:v>
                </c:pt>
                <c:pt idx="1839">
                  <c:v>15.737830000000001</c:v>
                </c:pt>
                <c:pt idx="1840">
                  <c:v>15.746169999999999</c:v>
                </c:pt>
                <c:pt idx="1841">
                  <c:v>15.7545</c:v>
                </c:pt>
                <c:pt idx="1842">
                  <c:v>15.762840000000002</c:v>
                </c:pt>
                <c:pt idx="1843">
                  <c:v>15.771169999999998</c:v>
                </c:pt>
                <c:pt idx="1844">
                  <c:v>15.779500000000002</c:v>
                </c:pt>
                <c:pt idx="1845">
                  <c:v>15.78783</c:v>
                </c:pt>
                <c:pt idx="1846">
                  <c:v>15.796169999999998</c:v>
                </c:pt>
                <c:pt idx="1847">
                  <c:v>15.804500000000004</c:v>
                </c:pt>
                <c:pt idx="1848">
                  <c:v>15.812840000000024</c:v>
                </c:pt>
                <c:pt idx="1849">
                  <c:v>15.821169999999999</c:v>
                </c:pt>
                <c:pt idx="1850">
                  <c:v>15.829500000000024</c:v>
                </c:pt>
                <c:pt idx="1851">
                  <c:v>15.83783</c:v>
                </c:pt>
                <c:pt idx="1852">
                  <c:v>15.846170000000001</c:v>
                </c:pt>
                <c:pt idx="1853">
                  <c:v>15.854500000000026</c:v>
                </c:pt>
                <c:pt idx="1854">
                  <c:v>15.862840000000045</c:v>
                </c:pt>
                <c:pt idx="1855">
                  <c:v>15.871170000000001</c:v>
                </c:pt>
                <c:pt idx="1856">
                  <c:v>15.879500000000041</c:v>
                </c:pt>
                <c:pt idx="1857">
                  <c:v>15.887840000000002</c:v>
                </c:pt>
                <c:pt idx="1858">
                  <c:v>15.89617</c:v>
                </c:pt>
                <c:pt idx="1859">
                  <c:v>15.904500000000002</c:v>
                </c:pt>
                <c:pt idx="1860">
                  <c:v>15.912830000000024</c:v>
                </c:pt>
                <c:pt idx="1861">
                  <c:v>15.921169999999998</c:v>
                </c:pt>
                <c:pt idx="1862">
                  <c:v>15.929500000000004</c:v>
                </c:pt>
                <c:pt idx="1863">
                  <c:v>15.93783</c:v>
                </c:pt>
                <c:pt idx="1864">
                  <c:v>15.946160000000001</c:v>
                </c:pt>
                <c:pt idx="1865">
                  <c:v>15.954500000000024</c:v>
                </c:pt>
                <c:pt idx="1866">
                  <c:v>15.962830000000048</c:v>
                </c:pt>
                <c:pt idx="1867">
                  <c:v>15.971170000000001</c:v>
                </c:pt>
                <c:pt idx="1868">
                  <c:v>15.979500000000026</c:v>
                </c:pt>
                <c:pt idx="1869">
                  <c:v>15.98784</c:v>
                </c:pt>
                <c:pt idx="1870">
                  <c:v>15.996170000000001</c:v>
                </c:pt>
                <c:pt idx="1871">
                  <c:v>16.0045</c:v>
                </c:pt>
                <c:pt idx="1872">
                  <c:v>16.012830000000001</c:v>
                </c:pt>
                <c:pt idx="1873">
                  <c:v>16.021159999999988</c:v>
                </c:pt>
                <c:pt idx="1874">
                  <c:v>16.02949999999991</c:v>
                </c:pt>
                <c:pt idx="1875">
                  <c:v>16.037830000000035</c:v>
                </c:pt>
                <c:pt idx="1876">
                  <c:v>16.04616</c:v>
                </c:pt>
                <c:pt idx="1877">
                  <c:v>16.054500000000001</c:v>
                </c:pt>
                <c:pt idx="1878">
                  <c:v>16.062830000000002</c:v>
                </c:pt>
                <c:pt idx="1879">
                  <c:v>16.071159999999999</c:v>
                </c:pt>
                <c:pt idx="1880">
                  <c:v>16.079499999999989</c:v>
                </c:pt>
                <c:pt idx="1881">
                  <c:v>16.08783</c:v>
                </c:pt>
                <c:pt idx="1882">
                  <c:v>16.096170000000001</c:v>
                </c:pt>
                <c:pt idx="1883">
                  <c:v>16.104500000000005</c:v>
                </c:pt>
                <c:pt idx="1884">
                  <c:v>16.112829999999999</c:v>
                </c:pt>
                <c:pt idx="1885">
                  <c:v>16.121169999999999</c:v>
                </c:pt>
                <c:pt idx="1886">
                  <c:v>16.1295</c:v>
                </c:pt>
                <c:pt idx="1887">
                  <c:v>16.137830000000097</c:v>
                </c:pt>
                <c:pt idx="1888">
                  <c:v>16.146159999999988</c:v>
                </c:pt>
                <c:pt idx="1889">
                  <c:v>16.154499999999999</c:v>
                </c:pt>
                <c:pt idx="1890">
                  <c:v>16.16283</c:v>
                </c:pt>
                <c:pt idx="1891">
                  <c:v>16.171160000000086</c:v>
                </c:pt>
                <c:pt idx="1892">
                  <c:v>16.179500000000001</c:v>
                </c:pt>
                <c:pt idx="1893">
                  <c:v>16.187830000000005</c:v>
                </c:pt>
                <c:pt idx="1894">
                  <c:v>16.196159999999999</c:v>
                </c:pt>
                <c:pt idx="1895">
                  <c:v>16.204499999999989</c:v>
                </c:pt>
                <c:pt idx="1896">
                  <c:v>16.21283</c:v>
                </c:pt>
                <c:pt idx="1897">
                  <c:v>16.221170000000001</c:v>
                </c:pt>
                <c:pt idx="1898">
                  <c:v>16.229500000000002</c:v>
                </c:pt>
                <c:pt idx="1899">
                  <c:v>16.237829999999999</c:v>
                </c:pt>
                <c:pt idx="1900">
                  <c:v>16.246169999999989</c:v>
                </c:pt>
                <c:pt idx="1901">
                  <c:v>16.2545</c:v>
                </c:pt>
                <c:pt idx="1902">
                  <c:v>16.262829999999891</c:v>
                </c:pt>
                <c:pt idx="1903">
                  <c:v>16.271159999999988</c:v>
                </c:pt>
                <c:pt idx="1904">
                  <c:v>16.27949999999991</c:v>
                </c:pt>
                <c:pt idx="1905">
                  <c:v>16.28783</c:v>
                </c:pt>
                <c:pt idx="1906">
                  <c:v>16.29616</c:v>
                </c:pt>
                <c:pt idx="1907">
                  <c:v>16.304500000000001</c:v>
                </c:pt>
                <c:pt idx="1908">
                  <c:v>16.312830000000005</c:v>
                </c:pt>
                <c:pt idx="1909">
                  <c:v>16.321159999999999</c:v>
                </c:pt>
                <c:pt idx="1910">
                  <c:v>16.329499999999989</c:v>
                </c:pt>
                <c:pt idx="1911">
                  <c:v>16.337830000000082</c:v>
                </c:pt>
                <c:pt idx="1912">
                  <c:v>16.346170000000001</c:v>
                </c:pt>
                <c:pt idx="1913">
                  <c:v>16.354500000000005</c:v>
                </c:pt>
                <c:pt idx="1914">
                  <c:v>16.362829999999914</c:v>
                </c:pt>
                <c:pt idx="1915">
                  <c:v>16.371169999999999</c:v>
                </c:pt>
                <c:pt idx="1916">
                  <c:v>16.3795</c:v>
                </c:pt>
                <c:pt idx="1917">
                  <c:v>16.387830000000001</c:v>
                </c:pt>
                <c:pt idx="1918">
                  <c:v>16.396159999999988</c:v>
                </c:pt>
                <c:pt idx="1919">
                  <c:v>16.40449999999991</c:v>
                </c:pt>
                <c:pt idx="1920">
                  <c:v>16.41283</c:v>
                </c:pt>
                <c:pt idx="1921">
                  <c:v>16.42116</c:v>
                </c:pt>
                <c:pt idx="1922">
                  <c:v>16.429499999999891</c:v>
                </c:pt>
                <c:pt idx="1923">
                  <c:v>16.437830000000005</c:v>
                </c:pt>
                <c:pt idx="1924">
                  <c:v>16.446159999999917</c:v>
                </c:pt>
                <c:pt idx="1925">
                  <c:v>16.454499999999989</c:v>
                </c:pt>
                <c:pt idx="1926">
                  <c:v>16.46282999999988</c:v>
                </c:pt>
                <c:pt idx="1927">
                  <c:v>16.471170000000001</c:v>
                </c:pt>
                <c:pt idx="1928">
                  <c:v>16.479500000000002</c:v>
                </c:pt>
                <c:pt idx="1929">
                  <c:v>16.487829999999914</c:v>
                </c:pt>
                <c:pt idx="1930">
                  <c:v>16.496169999999989</c:v>
                </c:pt>
                <c:pt idx="1931">
                  <c:v>16.5045</c:v>
                </c:pt>
                <c:pt idx="1932">
                  <c:v>16.512830000000001</c:v>
                </c:pt>
                <c:pt idx="1933">
                  <c:v>16.521159999999988</c:v>
                </c:pt>
                <c:pt idx="1934">
                  <c:v>16.52949999999991</c:v>
                </c:pt>
                <c:pt idx="1935">
                  <c:v>16.537830000000035</c:v>
                </c:pt>
                <c:pt idx="1936">
                  <c:v>16.54616</c:v>
                </c:pt>
                <c:pt idx="1937">
                  <c:v>16.554500000000001</c:v>
                </c:pt>
                <c:pt idx="1938">
                  <c:v>16.562830000000002</c:v>
                </c:pt>
                <c:pt idx="1939">
                  <c:v>16.571159999999999</c:v>
                </c:pt>
                <c:pt idx="1940">
                  <c:v>16.579499999999989</c:v>
                </c:pt>
                <c:pt idx="1941">
                  <c:v>16.58783</c:v>
                </c:pt>
                <c:pt idx="1942">
                  <c:v>16.596170000000001</c:v>
                </c:pt>
                <c:pt idx="1943">
                  <c:v>16.604500000000005</c:v>
                </c:pt>
                <c:pt idx="1944">
                  <c:v>16.612829999999999</c:v>
                </c:pt>
                <c:pt idx="1945">
                  <c:v>16.621169999999999</c:v>
                </c:pt>
                <c:pt idx="1946">
                  <c:v>16.6295</c:v>
                </c:pt>
                <c:pt idx="1947">
                  <c:v>16.637830000000097</c:v>
                </c:pt>
                <c:pt idx="1948">
                  <c:v>16.646159999999988</c:v>
                </c:pt>
                <c:pt idx="1949">
                  <c:v>16.654499999999999</c:v>
                </c:pt>
                <c:pt idx="1950">
                  <c:v>16.66283</c:v>
                </c:pt>
                <c:pt idx="1951">
                  <c:v>16.671160000000086</c:v>
                </c:pt>
                <c:pt idx="1952">
                  <c:v>16.679500000000001</c:v>
                </c:pt>
                <c:pt idx="1953">
                  <c:v>16.687830000000005</c:v>
                </c:pt>
                <c:pt idx="1954">
                  <c:v>16.696159999999999</c:v>
                </c:pt>
                <c:pt idx="1955">
                  <c:v>16.704499999999989</c:v>
                </c:pt>
                <c:pt idx="1956">
                  <c:v>16.71283</c:v>
                </c:pt>
                <c:pt idx="1957">
                  <c:v>16.721170000000001</c:v>
                </c:pt>
                <c:pt idx="1958">
                  <c:v>16.729500000000002</c:v>
                </c:pt>
                <c:pt idx="1959">
                  <c:v>16.737829999999999</c:v>
                </c:pt>
                <c:pt idx="1960">
                  <c:v>16.746169999999989</c:v>
                </c:pt>
                <c:pt idx="1961">
                  <c:v>16.7545</c:v>
                </c:pt>
                <c:pt idx="1962">
                  <c:v>16.762829999999891</c:v>
                </c:pt>
                <c:pt idx="1963">
                  <c:v>16.771159999999988</c:v>
                </c:pt>
                <c:pt idx="1964">
                  <c:v>16.77949999999991</c:v>
                </c:pt>
                <c:pt idx="1965">
                  <c:v>16.78783</c:v>
                </c:pt>
                <c:pt idx="1966">
                  <c:v>16.79616</c:v>
                </c:pt>
                <c:pt idx="1967">
                  <c:v>16.804500000000001</c:v>
                </c:pt>
                <c:pt idx="1968">
                  <c:v>16.812830000000005</c:v>
                </c:pt>
                <c:pt idx="1969">
                  <c:v>16.821159999999999</c:v>
                </c:pt>
                <c:pt idx="1970">
                  <c:v>16.829499999999989</c:v>
                </c:pt>
                <c:pt idx="1971">
                  <c:v>16.837830000000082</c:v>
                </c:pt>
                <c:pt idx="1972">
                  <c:v>16.846170000000001</c:v>
                </c:pt>
                <c:pt idx="1973">
                  <c:v>16.854500000000005</c:v>
                </c:pt>
                <c:pt idx="1974">
                  <c:v>16.862829999999914</c:v>
                </c:pt>
                <c:pt idx="1975">
                  <c:v>16.871169999999999</c:v>
                </c:pt>
                <c:pt idx="1976">
                  <c:v>16.8795</c:v>
                </c:pt>
                <c:pt idx="1977">
                  <c:v>16.887830000000001</c:v>
                </c:pt>
                <c:pt idx="1978">
                  <c:v>16.896159999999988</c:v>
                </c:pt>
                <c:pt idx="1979">
                  <c:v>16.90449999999991</c:v>
                </c:pt>
                <c:pt idx="1980">
                  <c:v>16.91283</c:v>
                </c:pt>
                <c:pt idx="1981">
                  <c:v>16.92116</c:v>
                </c:pt>
                <c:pt idx="1982">
                  <c:v>16.929499999999891</c:v>
                </c:pt>
                <c:pt idx="1983">
                  <c:v>16.937830000000005</c:v>
                </c:pt>
                <c:pt idx="1984">
                  <c:v>16.946159999999917</c:v>
                </c:pt>
                <c:pt idx="1985">
                  <c:v>16.954499999999989</c:v>
                </c:pt>
                <c:pt idx="1986">
                  <c:v>16.96282999999988</c:v>
                </c:pt>
                <c:pt idx="1987">
                  <c:v>16.971170000000001</c:v>
                </c:pt>
                <c:pt idx="1988">
                  <c:v>16.979500000000002</c:v>
                </c:pt>
                <c:pt idx="1989">
                  <c:v>16.987829999999914</c:v>
                </c:pt>
                <c:pt idx="1990">
                  <c:v>16.996169999999989</c:v>
                </c:pt>
                <c:pt idx="1991">
                  <c:v>17.0045</c:v>
                </c:pt>
                <c:pt idx="1992">
                  <c:v>17.012830000000001</c:v>
                </c:pt>
                <c:pt idx="1993">
                  <c:v>17.021159999999988</c:v>
                </c:pt>
                <c:pt idx="1994">
                  <c:v>17.02949999999991</c:v>
                </c:pt>
                <c:pt idx="1995">
                  <c:v>17.037830000000035</c:v>
                </c:pt>
                <c:pt idx="1996">
                  <c:v>17.04616</c:v>
                </c:pt>
                <c:pt idx="1997">
                  <c:v>17.054500000000001</c:v>
                </c:pt>
                <c:pt idx="1998">
                  <c:v>17.062830000000002</c:v>
                </c:pt>
                <c:pt idx="1999">
                  <c:v>17.071159999999999</c:v>
                </c:pt>
                <c:pt idx="2000">
                  <c:v>17.079499999999989</c:v>
                </c:pt>
                <c:pt idx="2001">
                  <c:v>17.08783</c:v>
                </c:pt>
                <c:pt idx="2002">
                  <c:v>17.096170000000001</c:v>
                </c:pt>
                <c:pt idx="2003">
                  <c:v>17.104500000000005</c:v>
                </c:pt>
                <c:pt idx="2004">
                  <c:v>17.112829999999999</c:v>
                </c:pt>
                <c:pt idx="2005">
                  <c:v>17.121169999999999</c:v>
                </c:pt>
                <c:pt idx="2006">
                  <c:v>17.1295</c:v>
                </c:pt>
                <c:pt idx="2007">
                  <c:v>17.137830000000097</c:v>
                </c:pt>
                <c:pt idx="2008">
                  <c:v>17.146159999999988</c:v>
                </c:pt>
                <c:pt idx="2009">
                  <c:v>17.154499999999999</c:v>
                </c:pt>
                <c:pt idx="2010">
                  <c:v>17.16283</c:v>
                </c:pt>
                <c:pt idx="2011">
                  <c:v>17.171160000000086</c:v>
                </c:pt>
                <c:pt idx="2012">
                  <c:v>17.179500000000001</c:v>
                </c:pt>
                <c:pt idx="2013">
                  <c:v>17.187830000000005</c:v>
                </c:pt>
                <c:pt idx="2014">
                  <c:v>17.196159999999999</c:v>
                </c:pt>
                <c:pt idx="2015">
                  <c:v>17.204499999999989</c:v>
                </c:pt>
                <c:pt idx="2016">
                  <c:v>17.21283</c:v>
                </c:pt>
                <c:pt idx="2017">
                  <c:v>17.221170000000001</c:v>
                </c:pt>
                <c:pt idx="2018">
                  <c:v>17.229500000000002</c:v>
                </c:pt>
                <c:pt idx="2019">
                  <c:v>17.237829999999999</c:v>
                </c:pt>
                <c:pt idx="2020">
                  <c:v>17.246169999999989</c:v>
                </c:pt>
                <c:pt idx="2021">
                  <c:v>17.2545</c:v>
                </c:pt>
                <c:pt idx="2022">
                  <c:v>17.262829999999891</c:v>
                </c:pt>
                <c:pt idx="2023">
                  <c:v>17.271159999999988</c:v>
                </c:pt>
                <c:pt idx="2024">
                  <c:v>17.27949999999991</c:v>
                </c:pt>
                <c:pt idx="2025">
                  <c:v>17.28783</c:v>
                </c:pt>
                <c:pt idx="2026">
                  <c:v>17.29616</c:v>
                </c:pt>
                <c:pt idx="2027">
                  <c:v>17.304500000000001</c:v>
                </c:pt>
                <c:pt idx="2028">
                  <c:v>17.312830000000005</c:v>
                </c:pt>
                <c:pt idx="2029">
                  <c:v>17.321159999999999</c:v>
                </c:pt>
                <c:pt idx="2030">
                  <c:v>17.329499999999989</c:v>
                </c:pt>
                <c:pt idx="2031">
                  <c:v>17.337830000000082</c:v>
                </c:pt>
                <c:pt idx="2032">
                  <c:v>17.346170000000001</c:v>
                </c:pt>
                <c:pt idx="2033">
                  <c:v>17.354500000000005</c:v>
                </c:pt>
                <c:pt idx="2034">
                  <c:v>17.362829999999914</c:v>
                </c:pt>
                <c:pt idx="2035">
                  <c:v>17.371169999999999</c:v>
                </c:pt>
                <c:pt idx="2036">
                  <c:v>17.3795</c:v>
                </c:pt>
                <c:pt idx="2037">
                  <c:v>17.387830000000001</c:v>
                </c:pt>
                <c:pt idx="2038">
                  <c:v>17.396159999999988</c:v>
                </c:pt>
                <c:pt idx="2039">
                  <c:v>17.40449999999991</c:v>
                </c:pt>
                <c:pt idx="2040">
                  <c:v>17.41283</c:v>
                </c:pt>
                <c:pt idx="2041">
                  <c:v>17.42116</c:v>
                </c:pt>
                <c:pt idx="2042">
                  <c:v>17.429499999999891</c:v>
                </c:pt>
                <c:pt idx="2043">
                  <c:v>17.437830000000005</c:v>
                </c:pt>
                <c:pt idx="2044">
                  <c:v>17.446159999999917</c:v>
                </c:pt>
                <c:pt idx="2045">
                  <c:v>17.454499999999989</c:v>
                </c:pt>
                <c:pt idx="2046">
                  <c:v>17.46282999999988</c:v>
                </c:pt>
                <c:pt idx="2047">
                  <c:v>17.471170000000001</c:v>
                </c:pt>
                <c:pt idx="2048">
                  <c:v>17.479500000000002</c:v>
                </c:pt>
                <c:pt idx="2049">
                  <c:v>17.487829999999914</c:v>
                </c:pt>
                <c:pt idx="2050">
                  <c:v>17.496169999999989</c:v>
                </c:pt>
                <c:pt idx="2051">
                  <c:v>17.5045</c:v>
                </c:pt>
                <c:pt idx="2052">
                  <c:v>17.512830000000001</c:v>
                </c:pt>
                <c:pt idx="2053">
                  <c:v>17.521159999999988</c:v>
                </c:pt>
                <c:pt idx="2054">
                  <c:v>17.52949999999991</c:v>
                </c:pt>
                <c:pt idx="2055">
                  <c:v>17.537830000000035</c:v>
                </c:pt>
                <c:pt idx="2056">
                  <c:v>17.54616</c:v>
                </c:pt>
                <c:pt idx="2057">
                  <c:v>17.554500000000001</c:v>
                </c:pt>
                <c:pt idx="2058">
                  <c:v>17.562830000000002</c:v>
                </c:pt>
                <c:pt idx="2059">
                  <c:v>17.571159999999999</c:v>
                </c:pt>
                <c:pt idx="2060">
                  <c:v>17.579499999999989</c:v>
                </c:pt>
                <c:pt idx="2061">
                  <c:v>17.58783</c:v>
                </c:pt>
                <c:pt idx="2062">
                  <c:v>17.596170000000001</c:v>
                </c:pt>
                <c:pt idx="2063">
                  <c:v>17.604500000000005</c:v>
                </c:pt>
                <c:pt idx="2064">
                  <c:v>17.612829999999999</c:v>
                </c:pt>
                <c:pt idx="2065">
                  <c:v>17.621169999999999</c:v>
                </c:pt>
                <c:pt idx="2066">
                  <c:v>17.6295</c:v>
                </c:pt>
                <c:pt idx="2067">
                  <c:v>17.637830000000097</c:v>
                </c:pt>
                <c:pt idx="2068">
                  <c:v>17.646159999999988</c:v>
                </c:pt>
                <c:pt idx="2069">
                  <c:v>17.654499999999999</c:v>
                </c:pt>
                <c:pt idx="2070">
                  <c:v>17.66283</c:v>
                </c:pt>
                <c:pt idx="2071">
                  <c:v>17.671160000000086</c:v>
                </c:pt>
                <c:pt idx="2072">
                  <c:v>17.679500000000001</c:v>
                </c:pt>
                <c:pt idx="2073">
                  <c:v>17.687830000000005</c:v>
                </c:pt>
                <c:pt idx="2074">
                  <c:v>17.696159999999999</c:v>
                </c:pt>
                <c:pt idx="2075">
                  <c:v>17.704499999999989</c:v>
                </c:pt>
                <c:pt idx="2076">
                  <c:v>17.71283</c:v>
                </c:pt>
                <c:pt idx="2077">
                  <c:v>17.721170000000001</c:v>
                </c:pt>
                <c:pt idx="2078">
                  <c:v>17.729500000000002</c:v>
                </c:pt>
                <c:pt idx="2079">
                  <c:v>17.737829999999999</c:v>
                </c:pt>
                <c:pt idx="2080">
                  <c:v>17.746169999999989</c:v>
                </c:pt>
                <c:pt idx="2081">
                  <c:v>17.7545</c:v>
                </c:pt>
                <c:pt idx="2082">
                  <c:v>17.762829999999891</c:v>
                </c:pt>
                <c:pt idx="2083">
                  <c:v>17.771159999999988</c:v>
                </c:pt>
                <c:pt idx="2084">
                  <c:v>17.77949999999991</c:v>
                </c:pt>
                <c:pt idx="2085">
                  <c:v>17.78783</c:v>
                </c:pt>
                <c:pt idx="2086">
                  <c:v>17.79616</c:v>
                </c:pt>
                <c:pt idx="2087">
                  <c:v>17.804500000000001</c:v>
                </c:pt>
                <c:pt idx="2088">
                  <c:v>17.812830000000005</c:v>
                </c:pt>
                <c:pt idx="2089">
                  <c:v>17.821159999999999</c:v>
                </c:pt>
                <c:pt idx="2090">
                  <c:v>17.829499999999989</c:v>
                </c:pt>
                <c:pt idx="2091">
                  <c:v>17.837830000000082</c:v>
                </c:pt>
                <c:pt idx="2092">
                  <c:v>17.846170000000001</c:v>
                </c:pt>
                <c:pt idx="2093">
                  <c:v>17.854500000000005</c:v>
                </c:pt>
                <c:pt idx="2094">
                  <c:v>17.862829999999914</c:v>
                </c:pt>
                <c:pt idx="2095">
                  <c:v>17.871169999999999</c:v>
                </c:pt>
                <c:pt idx="2096">
                  <c:v>17.8795</c:v>
                </c:pt>
                <c:pt idx="2097">
                  <c:v>17.887830000000001</c:v>
                </c:pt>
                <c:pt idx="2098">
                  <c:v>17.896159999999988</c:v>
                </c:pt>
                <c:pt idx="2099">
                  <c:v>17.90449999999991</c:v>
                </c:pt>
                <c:pt idx="2100">
                  <c:v>17.91283</c:v>
                </c:pt>
                <c:pt idx="2101">
                  <c:v>17.92116</c:v>
                </c:pt>
                <c:pt idx="2102">
                  <c:v>17.929499999999891</c:v>
                </c:pt>
                <c:pt idx="2103">
                  <c:v>17.937830000000005</c:v>
                </c:pt>
                <c:pt idx="2104">
                  <c:v>17.946159999999917</c:v>
                </c:pt>
                <c:pt idx="2105">
                  <c:v>17.954499999999989</c:v>
                </c:pt>
                <c:pt idx="2106">
                  <c:v>17.96282999999988</c:v>
                </c:pt>
                <c:pt idx="2107">
                  <c:v>17.971170000000001</c:v>
                </c:pt>
                <c:pt idx="2108">
                  <c:v>17.979500000000002</c:v>
                </c:pt>
                <c:pt idx="2109">
                  <c:v>17.987829999999914</c:v>
                </c:pt>
                <c:pt idx="2110">
                  <c:v>17.996169999999989</c:v>
                </c:pt>
                <c:pt idx="2111">
                  <c:v>18.0045</c:v>
                </c:pt>
                <c:pt idx="2112">
                  <c:v>18.012830000000001</c:v>
                </c:pt>
                <c:pt idx="2113">
                  <c:v>18.021159999999988</c:v>
                </c:pt>
                <c:pt idx="2114">
                  <c:v>18.02949999999991</c:v>
                </c:pt>
                <c:pt idx="2115">
                  <c:v>18.037830000000035</c:v>
                </c:pt>
                <c:pt idx="2116">
                  <c:v>18.04616</c:v>
                </c:pt>
                <c:pt idx="2117">
                  <c:v>18.054500000000001</c:v>
                </c:pt>
                <c:pt idx="2118">
                  <c:v>18.062830000000002</c:v>
                </c:pt>
                <c:pt idx="2119">
                  <c:v>18.071159999999999</c:v>
                </c:pt>
                <c:pt idx="2120">
                  <c:v>18.079499999999989</c:v>
                </c:pt>
                <c:pt idx="2121">
                  <c:v>18.08783</c:v>
                </c:pt>
                <c:pt idx="2122">
                  <c:v>18.096170000000001</c:v>
                </c:pt>
                <c:pt idx="2123">
                  <c:v>18.104500000000005</c:v>
                </c:pt>
                <c:pt idx="2124">
                  <c:v>18.112829999999999</c:v>
                </c:pt>
                <c:pt idx="2125">
                  <c:v>18.121169999999999</c:v>
                </c:pt>
                <c:pt idx="2126">
                  <c:v>18.1295</c:v>
                </c:pt>
                <c:pt idx="2127">
                  <c:v>18.137830000000097</c:v>
                </c:pt>
                <c:pt idx="2128">
                  <c:v>18.146159999999988</c:v>
                </c:pt>
                <c:pt idx="2129">
                  <c:v>18.154499999999999</c:v>
                </c:pt>
                <c:pt idx="2130">
                  <c:v>18.16283</c:v>
                </c:pt>
                <c:pt idx="2131">
                  <c:v>18.171160000000086</c:v>
                </c:pt>
                <c:pt idx="2132">
                  <c:v>18.179500000000001</c:v>
                </c:pt>
                <c:pt idx="2133">
                  <c:v>18.187830000000005</c:v>
                </c:pt>
                <c:pt idx="2134">
                  <c:v>18.196159999999999</c:v>
                </c:pt>
                <c:pt idx="2135">
                  <c:v>18.204499999999989</c:v>
                </c:pt>
                <c:pt idx="2136">
                  <c:v>18.21283</c:v>
                </c:pt>
                <c:pt idx="2137">
                  <c:v>18.221170000000001</c:v>
                </c:pt>
                <c:pt idx="2138">
                  <c:v>18.229500000000002</c:v>
                </c:pt>
                <c:pt idx="2139">
                  <c:v>18.237829999999999</c:v>
                </c:pt>
                <c:pt idx="2140">
                  <c:v>18.246169999999989</c:v>
                </c:pt>
                <c:pt idx="2141">
                  <c:v>18.2545</c:v>
                </c:pt>
                <c:pt idx="2142">
                  <c:v>18.262829999999891</c:v>
                </c:pt>
                <c:pt idx="2143">
                  <c:v>18.271159999999988</c:v>
                </c:pt>
                <c:pt idx="2144">
                  <c:v>18.27949999999991</c:v>
                </c:pt>
                <c:pt idx="2145">
                  <c:v>18.28783</c:v>
                </c:pt>
                <c:pt idx="2146">
                  <c:v>18.29616</c:v>
                </c:pt>
                <c:pt idx="2147">
                  <c:v>18.304500000000001</c:v>
                </c:pt>
                <c:pt idx="2148">
                  <c:v>18.312830000000005</c:v>
                </c:pt>
                <c:pt idx="2149">
                  <c:v>18.321159999999999</c:v>
                </c:pt>
                <c:pt idx="2150">
                  <c:v>18.329499999999989</c:v>
                </c:pt>
                <c:pt idx="2151">
                  <c:v>18.337830000000082</c:v>
                </c:pt>
                <c:pt idx="2152">
                  <c:v>18.346170000000001</c:v>
                </c:pt>
                <c:pt idx="2153">
                  <c:v>18.354500000000005</c:v>
                </c:pt>
                <c:pt idx="2154">
                  <c:v>18.362829999999914</c:v>
                </c:pt>
                <c:pt idx="2155">
                  <c:v>18.371169999999999</c:v>
                </c:pt>
                <c:pt idx="2156">
                  <c:v>18.3795</c:v>
                </c:pt>
                <c:pt idx="2157">
                  <c:v>18.387830000000001</c:v>
                </c:pt>
                <c:pt idx="2158">
                  <c:v>18.396159999999988</c:v>
                </c:pt>
                <c:pt idx="2159">
                  <c:v>18.40449999999991</c:v>
                </c:pt>
                <c:pt idx="2160">
                  <c:v>18.41283</c:v>
                </c:pt>
                <c:pt idx="2161">
                  <c:v>18.42116</c:v>
                </c:pt>
                <c:pt idx="2162">
                  <c:v>18.429499999999891</c:v>
                </c:pt>
                <c:pt idx="2163">
                  <c:v>18.437830000000005</c:v>
                </c:pt>
                <c:pt idx="2164">
                  <c:v>18.446159999999917</c:v>
                </c:pt>
                <c:pt idx="2165">
                  <c:v>18.454499999999989</c:v>
                </c:pt>
                <c:pt idx="2166">
                  <c:v>18.46282999999988</c:v>
                </c:pt>
                <c:pt idx="2167">
                  <c:v>18.471170000000001</c:v>
                </c:pt>
                <c:pt idx="2168">
                  <c:v>18.479500000000002</c:v>
                </c:pt>
                <c:pt idx="2169">
                  <c:v>18.487829999999914</c:v>
                </c:pt>
                <c:pt idx="2170">
                  <c:v>18.496169999999989</c:v>
                </c:pt>
                <c:pt idx="2171">
                  <c:v>18.5045</c:v>
                </c:pt>
                <c:pt idx="2172">
                  <c:v>18.512830000000001</c:v>
                </c:pt>
                <c:pt idx="2173">
                  <c:v>18.521159999999988</c:v>
                </c:pt>
                <c:pt idx="2174">
                  <c:v>18.52949999999991</c:v>
                </c:pt>
                <c:pt idx="2175">
                  <c:v>18.537830000000035</c:v>
                </c:pt>
                <c:pt idx="2176">
                  <c:v>18.54616</c:v>
                </c:pt>
                <c:pt idx="2177">
                  <c:v>18.554500000000001</c:v>
                </c:pt>
                <c:pt idx="2178">
                  <c:v>18.562830000000002</c:v>
                </c:pt>
                <c:pt idx="2179">
                  <c:v>18.571159999999999</c:v>
                </c:pt>
                <c:pt idx="2180">
                  <c:v>18.579499999999989</c:v>
                </c:pt>
                <c:pt idx="2181">
                  <c:v>18.58783</c:v>
                </c:pt>
                <c:pt idx="2182">
                  <c:v>18.596170000000001</c:v>
                </c:pt>
                <c:pt idx="2183">
                  <c:v>18.604500000000005</c:v>
                </c:pt>
                <c:pt idx="2184">
                  <c:v>18.612829999999999</c:v>
                </c:pt>
                <c:pt idx="2185">
                  <c:v>18.621169999999999</c:v>
                </c:pt>
                <c:pt idx="2186">
                  <c:v>18.6295</c:v>
                </c:pt>
                <c:pt idx="2187">
                  <c:v>18.637830000000097</c:v>
                </c:pt>
                <c:pt idx="2188">
                  <c:v>18.646159999999988</c:v>
                </c:pt>
                <c:pt idx="2189">
                  <c:v>18.654499999999999</c:v>
                </c:pt>
                <c:pt idx="2190">
                  <c:v>18.66283</c:v>
                </c:pt>
                <c:pt idx="2191">
                  <c:v>18.671160000000086</c:v>
                </c:pt>
                <c:pt idx="2192">
                  <c:v>18.679500000000001</c:v>
                </c:pt>
                <c:pt idx="2193">
                  <c:v>18.687830000000005</c:v>
                </c:pt>
                <c:pt idx="2194">
                  <c:v>18.696159999999999</c:v>
                </c:pt>
                <c:pt idx="2195">
                  <c:v>18.704499999999989</c:v>
                </c:pt>
                <c:pt idx="2196">
                  <c:v>18.71283</c:v>
                </c:pt>
                <c:pt idx="2197">
                  <c:v>18.721170000000001</c:v>
                </c:pt>
                <c:pt idx="2198">
                  <c:v>18.729500000000002</c:v>
                </c:pt>
                <c:pt idx="2199">
                  <c:v>18.737829999999999</c:v>
                </c:pt>
                <c:pt idx="2200">
                  <c:v>18.746169999999989</c:v>
                </c:pt>
                <c:pt idx="2201">
                  <c:v>18.7545</c:v>
                </c:pt>
                <c:pt idx="2202">
                  <c:v>18.762829999999891</c:v>
                </c:pt>
                <c:pt idx="2203">
                  <c:v>18.771159999999988</c:v>
                </c:pt>
                <c:pt idx="2204">
                  <c:v>18.77949999999991</c:v>
                </c:pt>
                <c:pt idx="2205">
                  <c:v>18.78783</c:v>
                </c:pt>
                <c:pt idx="2206">
                  <c:v>18.79616</c:v>
                </c:pt>
                <c:pt idx="2207">
                  <c:v>18.804500000000001</c:v>
                </c:pt>
                <c:pt idx="2208">
                  <c:v>18.812830000000005</c:v>
                </c:pt>
                <c:pt idx="2209">
                  <c:v>18.821159999999999</c:v>
                </c:pt>
                <c:pt idx="2210">
                  <c:v>18.829499999999989</c:v>
                </c:pt>
                <c:pt idx="2211">
                  <c:v>18.837830000000082</c:v>
                </c:pt>
                <c:pt idx="2212">
                  <c:v>18.846170000000001</c:v>
                </c:pt>
                <c:pt idx="2213">
                  <c:v>18.854500000000005</c:v>
                </c:pt>
                <c:pt idx="2214">
                  <c:v>18.862829999999914</c:v>
                </c:pt>
                <c:pt idx="2215">
                  <c:v>18.871169999999999</c:v>
                </c:pt>
                <c:pt idx="2216">
                  <c:v>18.8795</c:v>
                </c:pt>
                <c:pt idx="2217">
                  <c:v>18.887830000000001</c:v>
                </c:pt>
                <c:pt idx="2218">
                  <c:v>18.896159999999988</c:v>
                </c:pt>
                <c:pt idx="2219">
                  <c:v>18.90449999999991</c:v>
                </c:pt>
                <c:pt idx="2220">
                  <c:v>18.91283</c:v>
                </c:pt>
                <c:pt idx="2221">
                  <c:v>18.92116</c:v>
                </c:pt>
                <c:pt idx="2222">
                  <c:v>18.929499999999891</c:v>
                </c:pt>
                <c:pt idx="2223">
                  <c:v>18.937830000000005</c:v>
                </c:pt>
                <c:pt idx="2224">
                  <c:v>18.946159999999917</c:v>
                </c:pt>
                <c:pt idx="2225">
                  <c:v>18.954499999999989</c:v>
                </c:pt>
                <c:pt idx="2226">
                  <c:v>18.96282999999988</c:v>
                </c:pt>
                <c:pt idx="2227">
                  <c:v>18.971170000000001</c:v>
                </c:pt>
                <c:pt idx="2228">
                  <c:v>18.979500000000002</c:v>
                </c:pt>
                <c:pt idx="2229">
                  <c:v>18.987829999999914</c:v>
                </c:pt>
                <c:pt idx="2230">
                  <c:v>18.996169999999989</c:v>
                </c:pt>
                <c:pt idx="2231">
                  <c:v>19.0045</c:v>
                </c:pt>
                <c:pt idx="2232">
                  <c:v>19.012830000000001</c:v>
                </c:pt>
                <c:pt idx="2233">
                  <c:v>19.021159999999988</c:v>
                </c:pt>
                <c:pt idx="2234">
                  <c:v>19.02949999999991</c:v>
                </c:pt>
                <c:pt idx="2235">
                  <c:v>19.037830000000035</c:v>
                </c:pt>
                <c:pt idx="2236">
                  <c:v>19.04616</c:v>
                </c:pt>
                <c:pt idx="2237">
                  <c:v>19.054500000000001</c:v>
                </c:pt>
                <c:pt idx="2238">
                  <c:v>19.062830000000002</c:v>
                </c:pt>
                <c:pt idx="2239">
                  <c:v>19.071159999999999</c:v>
                </c:pt>
                <c:pt idx="2240">
                  <c:v>19.079499999999989</c:v>
                </c:pt>
                <c:pt idx="2241">
                  <c:v>19.08783</c:v>
                </c:pt>
                <c:pt idx="2242">
                  <c:v>19.096170000000001</c:v>
                </c:pt>
                <c:pt idx="2243">
                  <c:v>19.104500000000005</c:v>
                </c:pt>
                <c:pt idx="2244">
                  <c:v>19.112829999999999</c:v>
                </c:pt>
                <c:pt idx="2245">
                  <c:v>19.121169999999999</c:v>
                </c:pt>
                <c:pt idx="2246">
                  <c:v>19.1295</c:v>
                </c:pt>
                <c:pt idx="2247">
                  <c:v>19.137830000000097</c:v>
                </c:pt>
                <c:pt idx="2248">
                  <c:v>19.146159999999988</c:v>
                </c:pt>
                <c:pt idx="2249">
                  <c:v>19.154499999999999</c:v>
                </c:pt>
                <c:pt idx="2250">
                  <c:v>19.16283</c:v>
                </c:pt>
                <c:pt idx="2251">
                  <c:v>19.171160000000086</c:v>
                </c:pt>
                <c:pt idx="2252">
                  <c:v>19.179500000000001</c:v>
                </c:pt>
                <c:pt idx="2253">
                  <c:v>19.187830000000005</c:v>
                </c:pt>
                <c:pt idx="2254">
                  <c:v>19.196159999999999</c:v>
                </c:pt>
                <c:pt idx="2255">
                  <c:v>19.204499999999989</c:v>
                </c:pt>
                <c:pt idx="2256">
                  <c:v>19.21283</c:v>
                </c:pt>
                <c:pt idx="2257">
                  <c:v>19.221170000000001</c:v>
                </c:pt>
                <c:pt idx="2258">
                  <c:v>19.229500000000002</c:v>
                </c:pt>
                <c:pt idx="2259">
                  <c:v>19.237829999999999</c:v>
                </c:pt>
                <c:pt idx="2260">
                  <c:v>19.246169999999989</c:v>
                </c:pt>
                <c:pt idx="2261">
                  <c:v>19.2545</c:v>
                </c:pt>
                <c:pt idx="2262">
                  <c:v>19.262829999999891</c:v>
                </c:pt>
                <c:pt idx="2263">
                  <c:v>19.271159999999988</c:v>
                </c:pt>
                <c:pt idx="2264">
                  <c:v>19.27949999999991</c:v>
                </c:pt>
                <c:pt idx="2265">
                  <c:v>19.28783</c:v>
                </c:pt>
                <c:pt idx="2266">
                  <c:v>19.29616</c:v>
                </c:pt>
                <c:pt idx="2267">
                  <c:v>19.304500000000001</c:v>
                </c:pt>
                <c:pt idx="2268">
                  <c:v>19.312830000000005</c:v>
                </c:pt>
                <c:pt idx="2269">
                  <c:v>19.321159999999999</c:v>
                </c:pt>
                <c:pt idx="2270">
                  <c:v>19.329499999999989</c:v>
                </c:pt>
                <c:pt idx="2271">
                  <c:v>19.337830000000082</c:v>
                </c:pt>
                <c:pt idx="2272">
                  <c:v>19.346170000000001</c:v>
                </c:pt>
                <c:pt idx="2273">
                  <c:v>19.354500000000005</c:v>
                </c:pt>
                <c:pt idx="2274">
                  <c:v>19.362829999999914</c:v>
                </c:pt>
                <c:pt idx="2275">
                  <c:v>19.371169999999999</c:v>
                </c:pt>
                <c:pt idx="2276">
                  <c:v>19.3795</c:v>
                </c:pt>
                <c:pt idx="2277">
                  <c:v>19.387830000000001</c:v>
                </c:pt>
                <c:pt idx="2278">
                  <c:v>19.396159999999988</c:v>
                </c:pt>
                <c:pt idx="2279">
                  <c:v>19.40449999999991</c:v>
                </c:pt>
                <c:pt idx="2280">
                  <c:v>19.41283</c:v>
                </c:pt>
                <c:pt idx="2281">
                  <c:v>19.42116</c:v>
                </c:pt>
                <c:pt idx="2282">
                  <c:v>19.429499999999891</c:v>
                </c:pt>
                <c:pt idx="2283">
                  <c:v>19.437830000000005</c:v>
                </c:pt>
                <c:pt idx="2284">
                  <c:v>19.446159999999917</c:v>
                </c:pt>
                <c:pt idx="2285">
                  <c:v>19.454499999999989</c:v>
                </c:pt>
                <c:pt idx="2286">
                  <c:v>19.46282999999988</c:v>
                </c:pt>
                <c:pt idx="2287">
                  <c:v>19.471170000000001</c:v>
                </c:pt>
                <c:pt idx="2288">
                  <c:v>19.479500000000002</c:v>
                </c:pt>
                <c:pt idx="2289">
                  <c:v>19.487829999999914</c:v>
                </c:pt>
                <c:pt idx="2290">
                  <c:v>19.496169999999989</c:v>
                </c:pt>
                <c:pt idx="2291">
                  <c:v>19.5045</c:v>
                </c:pt>
                <c:pt idx="2292">
                  <c:v>19.512830000000001</c:v>
                </c:pt>
                <c:pt idx="2293">
                  <c:v>19.521159999999988</c:v>
                </c:pt>
                <c:pt idx="2294">
                  <c:v>19.52949999999991</c:v>
                </c:pt>
                <c:pt idx="2295">
                  <c:v>19.537830000000035</c:v>
                </c:pt>
                <c:pt idx="2296">
                  <c:v>19.54616</c:v>
                </c:pt>
                <c:pt idx="2297">
                  <c:v>19.554500000000001</c:v>
                </c:pt>
                <c:pt idx="2298">
                  <c:v>19.562830000000002</c:v>
                </c:pt>
                <c:pt idx="2299">
                  <c:v>19.571159999999999</c:v>
                </c:pt>
                <c:pt idx="2300">
                  <c:v>19.579499999999989</c:v>
                </c:pt>
                <c:pt idx="2301">
                  <c:v>19.58783</c:v>
                </c:pt>
                <c:pt idx="2302">
                  <c:v>19.596170000000001</c:v>
                </c:pt>
                <c:pt idx="2303">
                  <c:v>19.604500000000005</c:v>
                </c:pt>
                <c:pt idx="2304">
                  <c:v>19.612829999999999</c:v>
                </c:pt>
                <c:pt idx="2305">
                  <c:v>19.621169999999999</c:v>
                </c:pt>
                <c:pt idx="2306">
                  <c:v>19.6295</c:v>
                </c:pt>
                <c:pt idx="2307">
                  <c:v>19.637830000000097</c:v>
                </c:pt>
                <c:pt idx="2308">
                  <c:v>19.646159999999988</c:v>
                </c:pt>
                <c:pt idx="2309">
                  <c:v>19.654499999999999</c:v>
                </c:pt>
                <c:pt idx="2310">
                  <c:v>19.66283</c:v>
                </c:pt>
                <c:pt idx="2311">
                  <c:v>19.671160000000086</c:v>
                </c:pt>
                <c:pt idx="2312">
                  <c:v>19.679500000000001</c:v>
                </c:pt>
                <c:pt idx="2313">
                  <c:v>19.687830000000005</c:v>
                </c:pt>
                <c:pt idx="2314">
                  <c:v>19.696159999999999</c:v>
                </c:pt>
                <c:pt idx="2315">
                  <c:v>19.704499999999989</c:v>
                </c:pt>
                <c:pt idx="2316">
                  <c:v>19.71283</c:v>
                </c:pt>
                <c:pt idx="2317">
                  <c:v>19.721170000000001</c:v>
                </c:pt>
                <c:pt idx="2318">
                  <c:v>19.729500000000002</c:v>
                </c:pt>
                <c:pt idx="2319">
                  <c:v>19.737829999999999</c:v>
                </c:pt>
                <c:pt idx="2320">
                  <c:v>19.746169999999989</c:v>
                </c:pt>
                <c:pt idx="2321">
                  <c:v>19.7545</c:v>
                </c:pt>
                <c:pt idx="2322">
                  <c:v>19.762829999999891</c:v>
                </c:pt>
                <c:pt idx="2323">
                  <c:v>19.771159999999988</c:v>
                </c:pt>
                <c:pt idx="2324">
                  <c:v>19.77949999999991</c:v>
                </c:pt>
                <c:pt idx="2325">
                  <c:v>19.78783</c:v>
                </c:pt>
                <c:pt idx="2326">
                  <c:v>19.79616</c:v>
                </c:pt>
                <c:pt idx="2327">
                  <c:v>19.804500000000001</c:v>
                </c:pt>
                <c:pt idx="2328">
                  <c:v>19.812830000000005</c:v>
                </c:pt>
                <c:pt idx="2329">
                  <c:v>19.821159999999999</c:v>
                </c:pt>
                <c:pt idx="2330">
                  <c:v>19.829499999999989</c:v>
                </c:pt>
                <c:pt idx="2331">
                  <c:v>19.837830000000082</c:v>
                </c:pt>
                <c:pt idx="2332">
                  <c:v>19.846170000000001</c:v>
                </c:pt>
                <c:pt idx="2333">
                  <c:v>19.854500000000005</c:v>
                </c:pt>
                <c:pt idx="2334">
                  <c:v>19.862829999999914</c:v>
                </c:pt>
                <c:pt idx="2335">
                  <c:v>19.871169999999999</c:v>
                </c:pt>
                <c:pt idx="2336">
                  <c:v>19.8795</c:v>
                </c:pt>
                <c:pt idx="2337">
                  <c:v>19.887830000000001</c:v>
                </c:pt>
                <c:pt idx="2338">
                  <c:v>19.896159999999988</c:v>
                </c:pt>
                <c:pt idx="2339">
                  <c:v>19.90449999999991</c:v>
                </c:pt>
                <c:pt idx="2340">
                  <c:v>19.91283</c:v>
                </c:pt>
                <c:pt idx="2341">
                  <c:v>19.92116</c:v>
                </c:pt>
                <c:pt idx="2342">
                  <c:v>19.929499999999891</c:v>
                </c:pt>
                <c:pt idx="2343">
                  <c:v>19.937830000000005</c:v>
                </c:pt>
                <c:pt idx="2344">
                  <c:v>19.946159999999917</c:v>
                </c:pt>
                <c:pt idx="2345">
                  <c:v>19.954499999999989</c:v>
                </c:pt>
                <c:pt idx="2346">
                  <c:v>19.96282999999988</c:v>
                </c:pt>
                <c:pt idx="2347">
                  <c:v>19.971170000000001</c:v>
                </c:pt>
                <c:pt idx="2348">
                  <c:v>19.979500000000002</c:v>
                </c:pt>
                <c:pt idx="2349">
                  <c:v>19.987829999999914</c:v>
                </c:pt>
                <c:pt idx="2350">
                  <c:v>19.996169999999989</c:v>
                </c:pt>
                <c:pt idx="2351">
                  <c:v>20.0045</c:v>
                </c:pt>
                <c:pt idx="2352">
                  <c:v>20.012830000000001</c:v>
                </c:pt>
                <c:pt idx="2353">
                  <c:v>20.021159999999988</c:v>
                </c:pt>
                <c:pt idx="2354">
                  <c:v>20.02949999999991</c:v>
                </c:pt>
                <c:pt idx="2355">
                  <c:v>20.037830000000035</c:v>
                </c:pt>
                <c:pt idx="2356">
                  <c:v>20.04616</c:v>
                </c:pt>
                <c:pt idx="2357">
                  <c:v>20.054500000000001</c:v>
                </c:pt>
                <c:pt idx="2358">
                  <c:v>20.062830000000002</c:v>
                </c:pt>
                <c:pt idx="2359">
                  <c:v>20.071159999999999</c:v>
                </c:pt>
                <c:pt idx="2360">
                  <c:v>20.079499999999989</c:v>
                </c:pt>
                <c:pt idx="2361">
                  <c:v>20.08783</c:v>
                </c:pt>
                <c:pt idx="2362">
                  <c:v>20.096170000000001</c:v>
                </c:pt>
                <c:pt idx="2363">
                  <c:v>20.104500000000005</c:v>
                </c:pt>
                <c:pt idx="2364">
                  <c:v>20.112829999999999</c:v>
                </c:pt>
                <c:pt idx="2365">
                  <c:v>20.121169999999999</c:v>
                </c:pt>
                <c:pt idx="2366">
                  <c:v>20.1295</c:v>
                </c:pt>
                <c:pt idx="2367">
                  <c:v>20.137830000000097</c:v>
                </c:pt>
                <c:pt idx="2368">
                  <c:v>20.146159999999988</c:v>
                </c:pt>
                <c:pt idx="2369">
                  <c:v>20.154499999999999</c:v>
                </c:pt>
                <c:pt idx="2370">
                  <c:v>20.16283</c:v>
                </c:pt>
                <c:pt idx="2371">
                  <c:v>20.171160000000086</c:v>
                </c:pt>
                <c:pt idx="2372">
                  <c:v>20.179500000000001</c:v>
                </c:pt>
                <c:pt idx="2373">
                  <c:v>20.187830000000005</c:v>
                </c:pt>
                <c:pt idx="2374">
                  <c:v>20.196159999999999</c:v>
                </c:pt>
                <c:pt idx="2375">
                  <c:v>20.204499999999989</c:v>
                </c:pt>
                <c:pt idx="2376">
                  <c:v>20.21283</c:v>
                </c:pt>
                <c:pt idx="2377">
                  <c:v>20.221170000000001</c:v>
                </c:pt>
                <c:pt idx="2378">
                  <c:v>20.229500000000002</c:v>
                </c:pt>
                <c:pt idx="2379">
                  <c:v>20.237829999999999</c:v>
                </c:pt>
                <c:pt idx="2380">
                  <c:v>20.246169999999989</c:v>
                </c:pt>
                <c:pt idx="2381">
                  <c:v>20.2545</c:v>
                </c:pt>
                <c:pt idx="2382">
                  <c:v>20.262829999999891</c:v>
                </c:pt>
                <c:pt idx="2383">
                  <c:v>20.271159999999988</c:v>
                </c:pt>
                <c:pt idx="2384">
                  <c:v>20.27949999999991</c:v>
                </c:pt>
                <c:pt idx="2385">
                  <c:v>20.28783</c:v>
                </c:pt>
                <c:pt idx="2386">
                  <c:v>20.29616</c:v>
                </c:pt>
                <c:pt idx="2387">
                  <c:v>20.304500000000001</c:v>
                </c:pt>
                <c:pt idx="2388">
                  <c:v>20.312830000000005</c:v>
                </c:pt>
                <c:pt idx="2389">
                  <c:v>20.321159999999999</c:v>
                </c:pt>
                <c:pt idx="2390">
                  <c:v>20.329499999999989</c:v>
                </c:pt>
                <c:pt idx="2391">
                  <c:v>20.337830000000082</c:v>
                </c:pt>
                <c:pt idx="2392">
                  <c:v>20.346170000000001</c:v>
                </c:pt>
                <c:pt idx="2393">
                  <c:v>20.354500000000005</c:v>
                </c:pt>
                <c:pt idx="2394">
                  <c:v>20.362829999999914</c:v>
                </c:pt>
                <c:pt idx="2395">
                  <c:v>20.371169999999999</c:v>
                </c:pt>
                <c:pt idx="2396">
                  <c:v>20.3795</c:v>
                </c:pt>
                <c:pt idx="2397">
                  <c:v>20.387830000000001</c:v>
                </c:pt>
                <c:pt idx="2398">
                  <c:v>20.396159999999988</c:v>
                </c:pt>
                <c:pt idx="2399">
                  <c:v>20.40449999999991</c:v>
                </c:pt>
                <c:pt idx="2400">
                  <c:v>20.41283</c:v>
                </c:pt>
                <c:pt idx="2401">
                  <c:v>20.42116</c:v>
                </c:pt>
                <c:pt idx="2402">
                  <c:v>20.429499999999891</c:v>
                </c:pt>
                <c:pt idx="2403">
                  <c:v>20.437830000000005</c:v>
                </c:pt>
                <c:pt idx="2404">
                  <c:v>20.446159999999917</c:v>
                </c:pt>
                <c:pt idx="2405">
                  <c:v>20.454499999999989</c:v>
                </c:pt>
                <c:pt idx="2406">
                  <c:v>20.46282999999988</c:v>
                </c:pt>
                <c:pt idx="2407">
                  <c:v>20.471170000000001</c:v>
                </c:pt>
                <c:pt idx="2408">
                  <c:v>20.479500000000002</c:v>
                </c:pt>
                <c:pt idx="2409">
                  <c:v>20.487829999999914</c:v>
                </c:pt>
                <c:pt idx="2410">
                  <c:v>20.496169999999989</c:v>
                </c:pt>
                <c:pt idx="2411">
                  <c:v>20.5045</c:v>
                </c:pt>
                <c:pt idx="2412">
                  <c:v>20.512830000000001</c:v>
                </c:pt>
                <c:pt idx="2413">
                  <c:v>20.521159999999988</c:v>
                </c:pt>
                <c:pt idx="2414">
                  <c:v>20.52949999999991</c:v>
                </c:pt>
                <c:pt idx="2415">
                  <c:v>20.537830000000035</c:v>
                </c:pt>
                <c:pt idx="2416">
                  <c:v>20.54616</c:v>
                </c:pt>
                <c:pt idx="2417">
                  <c:v>20.554500000000001</c:v>
                </c:pt>
                <c:pt idx="2418">
                  <c:v>20.562830000000002</c:v>
                </c:pt>
                <c:pt idx="2419">
                  <c:v>20.571159999999999</c:v>
                </c:pt>
                <c:pt idx="2420">
                  <c:v>20.579499999999989</c:v>
                </c:pt>
                <c:pt idx="2421">
                  <c:v>20.58783</c:v>
                </c:pt>
                <c:pt idx="2422">
                  <c:v>20.596170000000001</c:v>
                </c:pt>
                <c:pt idx="2423">
                  <c:v>20.604500000000005</c:v>
                </c:pt>
                <c:pt idx="2424">
                  <c:v>20.612829999999999</c:v>
                </c:pt>
                <c:pt idx="2425">
                  <c:v>20.621169999999999</c:v>
                </c:pt>
                <c:pt idx="2426">
                  <c:v>20.6295</c:v>
                </c:pt>
                <c:pt idx="2427">
                  <c:v>20.637830000000097</c:v>
                </c:pt>
                <c:pt idx="2428">
                  <c:v>20.646159999999988</c:v>
                </c:pt>
                <c:pt idx="2429">
                  <c:v>20.654499999999999</c:v>
                </c:pt>
                <c:pt idx="2430">
                  <c:v>20.66283</c:v>
                </c:pt>
                <c:pt idx="2431">
                  <c:v>20.671160000000086</c:v>
                </c:pt>
                <c:pt idx="2432">
                  <c:v>20.679500000000001</c:v>
                </c:pt>
                <c:pt idx="2433">
                  <c:v>20.687830000000005</c:v>
                </c:pt>
                <c:pt idx="2434">
                  <c:v>20.696159999999999</c:v>
                </c:pt>
                <c:pt idx="2435">
                  <c:v>20.704499999999989</c:v>
                </c:pt>
                <c:pt idx="2436">
                  <c:v>20.71283</c:v>
                </c:pt>
                <c:pt idx="2437">
                  <c:v>20.721170000000001</c:v>
                </c:pt>
                <c:pt idx="2438">
                  <c:v>20.729500000000002</c:v>
                </c:pt>
                <c:pt idx="2439">
                  <c:v>20.737829999999999</c:v>
                </c:pt>
                <c:pt idx="2440">
                  <c:v>20.746169999999989</c:v>
                </c:pt>
                <c:pt idx="2441">
                  <c:v>20.7545</c:v>
                </c:pt>
                <c:pt idx="2442">
                  <c:v>20.762829999999891</c:v>
                </c:pt>
                <c:pt idx="2443">
                  <c:v>20.771159999999988</c:v>
                </c:pt>
                <c:pt idx="2444">
                  <c:v>20.77949999999991</c:v>
                </c:pt>
                <c:pt idx="2445">
                  <c:v>20.78783</c:v>
                </c:pt>
                <c:pt idx="2446">
                  <c:v>20.79616</c:v>
                </c:pt>
                <c:pt idx="2447">
                  <c:v>20.804500000000001</c:v>
                </c:pt>
                <c:pt idx="2448">
                  <c:v>20.812830000000005</c:v>
                </c:pt>
                <c:pt idx="2449">
                  <c:v>20.821159999999999</c:v>
                </c:pt>
                <c:pt idx="2450">
                  <c:v>20.829499999999989</c:v>
                </c:pt>
                <c:pt idx="2451">
                  <c:v>20.837830000000082</c:v>
                </c:pt>
                <c:pt idx="2452">
                  <c:v>20.846170000000001</c:v>
                </c:pt>
                <c:pt idx="2453">
                  <c:v>20.854500000000005</c:v>
                </c:pt>
                <c:pt idx="2454">
                  <c:v>20.862829999999914</c:v>
                </c:pt>
                <c:pt idx="2455">
                  <c:v>20.871169999999999</c:v>
                </c:pt>
                <c:pt idx="2456">
                  <c:v>20.8795</c:v>
                </c:pt>
                <c:pt idx="2457">
                  <c:v>20.887830000000001</c:v>
                </c:pt>
                <c:pt idx="2458">
                  <c:v>20.896159999999988</c:v>
                </c:pt>
                <c:pt idx="2459">
                  <c:v>20.90449999999991</c:v>
                </c:pt>
                <c:pt idx="2460">
                  <c:v>20.91283</c:v>
                </c:pt>
                <c:pt idx="2461">
                  <c:v>20.92116</c:v>
                </c:pt>
                <c:pt idx="2462">
                  <c:v>20.929499999999891</c:v>
                </c:pt>
                <c:pt idx="2463">
                  <c:v>20.937830000000005</c:v>
                </c:pt>
                <c:pt idx="2464">
                  <c:v>20.946159999999917</c:v>
                </c:pt>
                <c:pt idx="2465">
                  <c:v>20.954499999999989</c:v>
                </c:pt>
                <c:pt idx="2466">
                  <c:v>20.96282999999988</c:v>
                </c:pt>
                <c:pt idx="2467">
                  <c:v>20.971170000000001</c:v>
                </c:pt>
                <c:pt idx="2468">
                  <c:v>20.979500000000002</c:v>
                </c:pt>
                <c:pt idx="2469">
                  <c:v>20.987829999999914</c:v>
                </c:pt>
                <c:pt idx="2470">
                  <c:v>20.996169999999989</c:v>
                </c:pt>
                <c:pt idx="2471">
                  <c:v>21.0045</c:v>
                </c:pt>
                <c:pt idx="2472">
                  <c:v>21.012830000000001</c:v>
                </c:pt>
                <c:pt idx="2473">
                  <c:v>21.021159999999988</c:v>
                </c:pt>
                <c:pt idx="2474">
                  <c:v>21.02949999999991</c:v>
                </c:pt>
                <c:pt idx="2475">
                  <c:v>21.037830000000035</c:v>
                </c:pt>
                <c:pt idx="2476">
                  <c:v>21.04616</c:v>
                </c:pt>
                <c:pt idx="2477">
                  <c:v>21.054500000000001</c:v>
                </c:pt>
                <c:pt idx="2478">
                  <c:v>21.062830000000002</c:v>
                </c:pt>
                <c:pt idx="2479">
                  <c:v>21.071159999999999</c:v>
                </c:pt>
                <c:pt idx="2480">
                  <c:v>21.079499999999989</c:v>
                </c:pt>
                <c:pt idx="2481">
                  <c:v>21.08783</c:v>
                </c:pt>
                <c:pt idx="2482">
                  <c:v>21.096170000000001</c:v>
                </c:pt>
                <c:pt idx="2483">
                  <c:v>21.104500000000005</c:v>
                </c:pt>
                <c:pt idx="2484">
                  <c:v>21.112829999999999</c:v>
                </c:pt>
                <c:pt idx="2485">
                  <c:v>21.121169999999999</c:v>
                </c:pt>
                <c:pt idx="2486">
                  <c:v>21.1295</c:v>
                </c:pt>
                <c:pt idx="2487">
                  <c:v>21.137830000000097</c:v>
                </c:pt>
                <c:pt idx="2488">
                  <c:v>21.146159999999988</c:v>
                </c:pt>
                <c:pt idx="2489">
                  <c:v>21.154499999999999</c:v>
                </c:pt>
                <c:pt idx="2490">
                  <c:v>21.16283</c:v>
                </c:pt>
                <c:pt idx="2491">
                  <c:v>21.171160000000086</c:v>
                </c:pt>
                <c:pt idx="2492">
                  <c:v>21.179500000000001</c:v>
                </c:pt>
                <c:pt idx="2493">
                  <c:v>21.187830000000005</c:v>
                </c:pt>
                <c:pt idx="2494">
                  <c:v>21.196159999999999</c:v>
                </c:pt>
                <c:pt idx="2495">
                  <c:v>21.204499999999989</c:v>
                </c:pt>
                <c:pt idx="2496">
                  <c:v>21.21283</c:v>
                </c:pt>
                <c:pt idx="2497">
                  <c:v>21.221170000000001</c:v>
                </c:pt>
                <c:pt idx="2498">
                  <c:v>21.229500000000002</c:v>
                </c:pt>
                <c:pt idx="2499">
                  <c:v>21.237829999999999</c:v>
                </c:pt>
                <c:pt idx="2500">
                  <c:v>21.246169999999989</c:v>
                </c:pt>
                <c:pt idx="2501">
                  <c:v>21.2545</c:v>
                </c:pt>
                <c:pt idx="2502">
                  <c:v>21.262829999999891</c:v>
                </c:pt>
                <c:pt idx="2503">
                  <c:v>21.271159999999988</c:v>
                </c:pt>
                <c:pt idx="2504">
                  <c:v>21.27949999999991</c:v>
                </c:pt>
                <c:pt idx="2505">
                  <c:v>21.28783</c:v>
                </c:pt>
                <c:pt idx="2506">
                  <c:v>21.29616</c:v>
                </c:pt>
                <c:pt idx="2507">
                  <c:v>21.304500000000001</c:v>
                </c:pt>
                <c:pt idx="2508">
                  <c:v>21.312830000000005</c:v>
                </c:pt>
                <c:pt idx="2509">
                  <c:v>21.321159999999999</c:v>
                </c:pt>
                <c:pt idx="2510">
                  <c:v>21.329499999999989</c:v>
                </c:pt>
                <c:pt idx="2511">
                  <c:v>21.337830000000082</c:v>
                </c:pt>
                <c:pt idx="2512">
                  <c:v>21.346170000000001</c:v>
                </c:pt>
                <c:pt idx="2513">
                  <c:v>21.354500000000005</c:v>
                </c:pt>
                <c:pt idx="2514">
                  <c:v>21.362829999999914</c:v>
                </c:pt>
                <c:pt idx="2515">
                  <c:v>21.371169999999999</c:v>
                </c:pt>
                <c:pt idx="2516">
                  <c:v>21.3795</c:v>
                </c:pt>
                <c:pt idx="2517">
                  <c:v>21.387830000000001</c:v>
                </c:pt>
                <c:pt idx="2518">
                  <c:v>21.396159999999988</c:v>
                </c:pt>
                <c:pt idx="2519">
                  <c:v>21.40449999999991</c:v>
                </c:pt>
                <c:pt idx="2520">
                  <c:v>21.41283</c:v>
                </c:pt>
                <c:pt idx="2521">
                  <c:v>21.42116</c:v>
                </c:pt>
                <c:pt idx="2522">
                  <c:v>21.429499999999891</c:v>
                </c:pt>
                <c:pt idx="2523">
                  <c:v>21.437830000000005</c:v>
                </c:pt>
                <c:pt idx="2524">
                  <c:v>21.446159999999917</c:v>
                </c:pt>
                <c:pt idx="2525">
                  <c:v>21.454499999999989</c:v>
                </c:pt>
                <c:pt idx="2526">
                  <c:v>21.46282999999988</c:v>
                </c:pt>
                <c:pt idx="2527">
                  <c:v>21.471170000000001</c:v>
                </c:pt>
                <c:pt idx="2528">
                  <c:v>21.479500000000002</c:v>
                </c:pt>
                <c:pt idx="2529">
                  <c:v>21.487829999999914</c:v>
                </c:pt>
                <c:pt idx="2530">
                  <c:v>21.496169999999989</c:v>
                </c:pt>
                <c:pt idx="2531">
                  <c:v>21.5045</c:v>
                </c:pt>
                <c:pt idx="2532">
                  <c:v>21.512830000000001</c:v>
                </c:pt>
                <c:pt idx="2533">
                  <c:v>21.521159999999988</c:v>
                </c:pt>
                <c:pt idx="2534">
                  <c:v>21.52949999999991</c:v>
                </c:pt>
                <c:pt idx="2535">
                  <c:v>21.537830000000035</c:v>
                </c:pt>
                <c:pt idx="2536">
                  <c:v>21.54616</c:v>
                </c:pt>
                <c:pt idx="2537">
                  <c:v>21.554500000000001</c:v>
                </c:pt>
                <c:pt idx="2538">
                  <c:v>21.562830000000002</c:v>
                </c:pt>
                <c:pt idx="2539">
                  <c:v>21.571159999999999</c:v>
                </c:pt>
                <c:pt idx="2540">
                  <c:v>21.579499999999989</c:v>
                </c:pt>
                <c:pt idx="2541">
                  <c:v>21.58783</c:v>
                </c:pt>
                <c:pt idx="2542">
                  <c:v>21.596170000000001</c:v>
                </c:pt>
                <c:pt idx="2543">
                  <c:v>21.604500000000005</c:v>
                </c:pt>
                <c:pt idx="2544">
                  <c:v>21.612829999999999</c:v>
                </c:pt>
                <c:pt idx="2545">
                  <c:v>21.621169999999999</c:v>
                </c:pt>
                <c:pt idx="2546">
                  <c:v>21.6295</c:v>
                </c:pt>
                <c:pt idx="2547">
                  <c:v>21.637830000000097</c:v>
                </c:pt>
                <c:pt idx="2548">
                  <c:v>21.646159999999988</c:v>
                </c:pt>
                <c:pt idx="2549">
                  <c:v>21.654499999999999</c:v>
                </c:pt>
                <c:pt idx="2550">
                  <c:v>21.66283</c:v>
                </c:pt>
                <c:pt idx="2551">
                  <c:v>21.671160000000086</c:v>
                </c:pt>
                <c:pt idx="2552">
                  <c:v>21.679500000000001</c:v>
                </c:pt>
                <c:pt idx="2553">
                  <c:v>21.687830000000005</c:v>
                </c:pt>
                <c:pt idx="2554">
                  <c:v>21.696159999999999</c:v>
                </c:pt>
                <c:pt idx="2555">
                  <c:v>21.704499999999989</c:v>
                </c:pt>
                <c:pt idx="2556">
                  <c:v>21.71283</c:v>
                </c:pt>
                <c:pt idx="2557">
                  <c:v>21.721170000000001</c:v>
                </c:pt>
                <c:pt idx="2558">
                  <c:v>21.729500000000002</c:v>
                </c:pt>
                <c:pt idx="2559">
                  <c:v>21.737829999999999</c:v>
                </c:pt>
                <c:pt idx="2560">
                  <c:v>21.746169999999989</c:v>
                </c:pt>
                <c:pt idx="2561">
                  <c:v>21.7545</c:v>
                </c:pt>
                <c:pt idx="2562">
                  <c:v>21.762829999999891</c:v>
                </c:pt>
                <c:pt idx="2563">
                  <c:v>21.771159999999988</c:v>
                </c:pt>
                <c:pt idx="2564">
                  <c:v>21.77949999999991</c:v>
                </c:pt>
                <c:pt idx="2565">
                  <c:v>21.78783</c:v>
                </c:pt>
                <c:pt idx="2566">
                  <c:v>21.79616</c:v>
                </c:pt>
                <c:pt idx="2567">
                  <c:v>21.804500000000001</c:v>
                </c:pt>
                <c:pt idx="2568">
                  <c:v>21.812830000000005</c:v>
                </c:pt>
                <c:pt idx="2569">
                  <c:v>21.821159999999999</c:v>
                </c:pt>
                <c:pt idx="2570">
                  <c:v>21.829499999999989</c:v>
                </c:pt>
                <c:pt idx="2571">
                  <c:v>21.837830000000082</c:v>
                </c:pt>
                <c:pt idx="2572">
                  <c:v>21.846170000000001</c:v>
                </c:pt>
                <c:pt idx="2573">
                  <c:v>21.854500000000005</c:v>
                </c:pt>
                <c:pt idx="2574">
                  <c:v>21.862829999999914</c:v>
                </c:pt>
                <c:pt idx="2575">
                  <c:v>21.871169999999999</c:v>
                </c:pt>
                <c:pt idx="2576">
                  <c:v>21.8795</c:v>
                </c:pt>
                <c:pt idx="2577">
                  <c:v>21.887830000000001</c:v>
                </c:pt>
                <c:pt idx="2578">
                  <c:v>21.896159999999988</c:v>
                </c:pt>
                <c:pt idx="2579">
                  <c:v>21.90449999999991</c:v>
                </c:pt>
                <c:pt idx="2580">
                  <c:v>21.91283</c:v>
                </c:pt>
                <c:pt idx="2581">
                  <c:v>21.92116</c:v>
                </c:pt>
                <c:pt idx="2582">
                  <c:v>21.929499999999891</c:v>
                </c:pt>
                <c:pt idx="2583">
                  <c:v>21.937830000000005</c:v>
                </c:pt>
                <c:pt idx="2584">
                  <c:v>21.946159999999917</c:v>
                </c:pt>
                <c:pt idx="2585">
                  <c:v>21.954499999999989</c:v>
                </c:pt>
                <c:pt idx="2586">
                  <c:v>21.96282999999988</c:v>
                </c:pt>
                <c:pt idx="2587">
                  <c:v>21.971170000000001</c:v>
                </c:pt>
                <c:pt idx="2588">
                  <c:v>21.979500000000002</c:v>
                </c:pt>
                <c:pt idx="2589">
                  <c:v>21.987829999999914</c:v>
                </c:pt>
                <c:pt idx="2590">
                  <c:v>21.996169999999989</c:v>
                </c:pt>
                <c:pt idx="2591">
                  <c:v>22.0045</c:v>
                </c:pt>
                <c:pt idx="2592">
                  <c:v>22.012830000000001</c:v>
                </c:pt>
                <c:pt idx="2593">
                  <c:v>22.021159999999988</c:v>
                </c:pt>
                <c:pt idx="2594">
                  <c:v>22.02949999999991</c:v>
                </c:pt>
                <c:pt idx="2595">
                  <c:v>22.037830000000035</c:v>
                </c:pt>
                <c:pt idx="2596">
                  <c:v>22.04616</c:v>
                </c:pt>
                <c:pt idx="2597">
                  <c:v>22.054500000000001</c:v>
                </c:pt>
                <c:pt idx="2598">
                  <c:v>22.062830000000002</c:v>
                </c:pt>
                <c:pt idx="2599">
                  <c:v>22.071159999999999</c:v>
                </c:pt>
                <c:pt idx="2600">
                  <c:v>22.079499999999989</c:v>
                </c:pt>
                <c:pt idx="2601">
                  <c:v>22.08783</c:v>
                </c:pt>
                <c:pt idx="2602">
                  <c:v>22.096170000000001</c:v>
                </c:pt>
                <c:pt idx="2603">
                  <c:v>22.104500000000005</c:v>
                </c:pt>
                <c:pt idx="2604">
                  <c:v>22.112829999999999</c:v>
                </c:pt>
                <c:pt idx="2605">
                  <c:v>22.121169999999999</c:v>
                </c:pt>
                <c:pt idx="2606">
                  <c:v>22.1295</c:v>
                </c:pt>
                <c:pt idx="2607">
                  <c:v>22.137830000000097</c:v>
                </c:pt>
                <c:pt idx="2608">
                  <c:v>22.146159999999988</c:v>
                </c:pt>
                <c:pt idx="2609">
                  <c:v>22.154499999999999</c:v>
                </c:pt>
                <c:pt idx="2610">
                  <c:v>22.16283</c:v>
                </c:pt>
                <c:pt idx="2611">
                  <c:v>22.171160000000086</c:v>
                </c:pt>
                <c:pt idx="2612">
                  <c:v>22.179500000000001</c:v>
                </c:pt>
                <c:pt idx="2613">
                  <c:v>22.187830000000005</c:v>
                </c:pt>
                <c:pt idx="2614">
                  <c:v>22.196159999999999</c:v>
                </c:pt>
                <c:pt idx="2615">
                  <c:v>22.204499999999989</c:v>
                </c:pt>
                <c:pt idx="2616">
                  <c:v>22.21283</c:v>
                </c:pt>
                <c:pt idx="2617">
                  <c:v>22.221170000000001</c:v>
                </c:pt>
                <c:pt idx="2618">
                  <c:v>22.229500000000002</c:v>
                </c:pt>
                <c:pt idx="2619">
                  <c:v>22.237829999999999</c:v>
                </c:pt>
                <c:pt idx="2620">
                  <c:v>22.246169999999989</c:v>
                </c:pt>
                <c:pt idx="2621">
                  <c:v>22.2545</c:v>
                </c:pt>
                <c:pt idx="2622">
                  <c:v>22.262829999999891</c:v>
                </c:pt>
                <c:pt idx="2623">
                  <c:v>22.271159999999988</c:v>
                </c:pt>
                <c:pt idx="2624">
                  <c:v>22.27949999999991</c:v>
                </c:pt>
                <c:pt idx="2625">
                  <c:v>22.28783</c:v>
                </c:pt>
                <c:pt idx="2626">
                  <c:v>22.29616</c:v>
                </c:pt>
                <c:pt idx="2627">
                  <c:v>22.304500000000001</c:v>
                </c:pt>
                <c:pt idx="2628">
                  <c:v>22.312830000000005</c:v>
                </c:pt>
                <c:pt idx="2629">
                  <c:v>22.321159999999999</c:v>
                </c:pt>
                <c:pt idx="2630">
                  <c:v>22.329499999999989</c:v>
                </c:pt>
                <c:pt idx="2631">
                  <c:v>22.337830000000082</c:v>
                </c:pt>
                <c:pt idx="2632">
                  <c:v>22.346170000000001</c:v>
                </c:pt>
                <c:pt idx="2633">
                  <c:v>22.354500000000005</c:v>
                </c:pt>
                <c:pt idx="2634">
                  <c:v>22.362829999999914</c:v>
                </c:pt>
                <c:pt idx="2635">
                  <c:v>22.371169999999999</c:v>
                </c:pt>
                <c:pt idx="2636">
                  <c:v>22.3795</c:v>
                </c:pt>
                <c:pt idx="2637">
                  <c:v>22.387830000000001</c:v>
                </c:pt>
                <c:pt idx="2638">
                  <c:v>22.396159999999988</c:v>
                </c:pt>
                <c:pt idx="2639">
                  <c:v>22.40449999999991</c:v>
                </c:pt>
                <c:pt idx="2640">
                  <c:v>22.41283</c:v>
                </c:pt>
                <c:pt idx="2641">
                  <c:v>22.42116</c:v>
                </c:pt>
                <c:pt idx="2642">
                  <c:v>22.429499999999891</c:v>
                </c:pt>
                <c:pt idx="2643">
                  <c:v>22.437830000000005</c:v>
                </c:pt>
                <c:pt idx="2644">
                  <c:v>22.446159999999917</c:v>
                </c:pt>
                <c:pt idx="2645">
                  <c:v>22.454499999999989</c:v>
                </c:pt>
                <c:pt idx="2646">
                  <c:v>22.46282999999988</c:v>
                </c:pt>
                <c:pt idx="2647">
                  <c:v>22.471170000000001</c:v>
                </c:pt>
                <c:pt idx="2648">
                  <c:v>22.479500000000002</c:v>
                </c:pt>
                <c:pt idx="2649">
                  <c:v>22.487829999999914</c:v>
                </c:pt>
                <c:pt idx="2650">
                  <c:v>22.496169999999989</c:v>
                </c:pt>
                <c:pt idx="2651">
                  <c:v>22.5045</c:v>
                </c:pt>
                <c:pt idx="2652">
                  <c:v>22.512830000000001</c:v>
                </c:pt>
                <c:pt idx="2653">
                  <c:v>22.521159999999988</c:v>
                </c:pt>
                <c:pt idx="2654">
                  <c:v>22.52949999999991</c:v>
                </c:pt>
                <c:pt idx="2655">
                  <c:v>22.537830000000035</c:v>
                </c:pt>
                <c:pt idx="2656">
                  <c:v>22.54616</c:v>
                </c:pt>
                <c:pt idx="2657">
                  <c:v>22.554500000000001</c:v>
                </c:pt>
                <c:pt idx="2658">
                  <c:v>22.562830000000002</c:v>
                </c:pt>
                <c:pt idx="2659">
                  <c:v>22.571159999999999</c:v>
                </c:pt>
                <c:pt idx="2660">
                  <c:v>22.579499999999989</c:v>
                </c:pt>
                <c:pt idx="2661">
                  <c:v>22.58783</c:v>
                </c:pt>
                <c:pt idx="2662">
                  <c:v>22.596170000000001</c:v>
                </c:pt>
                <c:pt idx="2663">
                  <c:v>22.604500000000005</c:v>
                </c:pt>
                <c:pt idx="2664">
                  <c:v>22.612829999999999</c:v>
                </c:pt>
                <c:pt idx="2665">
                  <c:v>22.621169999999999</c:v>
                </c:pt>
                <c:pt idx="2666">
                  <c:v>22.6295</c:v>
                </c:pt>
                <c:pt idx="2667">
                  <c:v>22.637830000000097</c:v>
                </c:pt>
                <c:pt idx="2668">
                  <c:v>22.646159999999988</c:v>
                </c:pt>
                <c:pt idx="2669">
                  <c:v>22.654499999999999</c:v>
                </c:pt>
                <c:pt idx="2670">
                  <c:v>22.66283</c:v>
                </c:pt>
                <c:pt idx="2671">
                  <c:v>22.671160000000086</c:v>
                </c:pt>
                <c:pt idx="2672">
                  <c:v>22.679500000000001</c:v>
                </c:pt>
                <c:pt idx="2673">
                  <c:v>22.687830000000005</c:v>
                </c:pt>
                <c:pt idx="2674">
                  <c:v>22.696159999999999</c:v>
                </c:pt>
                <c:pt idx="2675">
                  <c:v>22.704499999999989</c:v>
                </c:pt>
                <c:pt idx="2676">
                  <c:v>22.71283</c:v>
                </c:pt>
                <c:pt idx="2677">
                  <c:v>22.721170000000001</c:v>
                </c:pt>
                <c:pt idx="2678">
                  <c:v>22.729500000000002</c:v>
                </c:pt>
                <c:pt idx="2679">
                  <c:v>22.737829999999999</c:v>
                </c:pt>
                <c:pt idx="2680">
                  <c:v>22.746169999999989</c:v>
                </c:pt>
                <c:pt idx="2681">
                  <c:v>22.7545</c:v>
                </c:pt>
                <c:pt idx="2682">
                  <c:v>22.762829999999891</c:v>
                </c:pt>
                <c:pt idx="2683">
                  <c:v>22.771159999999988</c:v>
                </c:pt>
                <c:pt idx="2684">
                  <c:v>22.77949999999991</c:v>
                </c:pt>
                <c:pt idx="2685">
                  <c:v>22.78783</c:v>
                </c:pt>
                <c:pt idx="2686">
                  <c:v>22.79616</c:v>
                </c:pt>
                <c:pt idx="2687">
                  <c:v>22.804500000000001</c:v>
                </c:pt>
                <c:pt idx="2688">
                  <c:v>22.812830000000005</c:v>
                </c:pt>
                <c:pt idx="2689">
                  <c:v>22.821159999999999</c:v>
                </c:pt>
                <c:pt idx="2690">
                  <c:v>22.829499999999989</c:v>
                </c:pt>
                <c:pt idx="2691">
                  <c:v>22.837830000000082</c:v>
                </c:pt>
                <c:pt idx="2692">
                  <c:v>22.846170000000001</c:v>
                </c:pt>
                <c:pt idx="2693">
                  <c:v>22.854500000000005</c:v>
                </c:pt>
                <c:pt idx="2694">
                  <c:v>22.862829999999914</c:v>
                </c:pt>
                <c:pt idx="2695">
                  <c:v>22.871169999999999</c:v>
                </c:pt>
                <c:pt idx="2696">
                  <c:v>22.8795</c:v>
                </c:pt>
                <c:pt idx="2697">
                  <c:v>22.887830000000001</c:v>
                </c:pt>
                <c:pt idx="2698">
                  <c:v>22.896159999999988</c:v>
                </c:pt>
                <c:pt idx="2699">
                  <c:v>22.90449999999991</c:v>
                </c:pt>
                <c:pt idx="2700">
                  <c:v>22.91283</c:v>
                </c:pt>
                <c:pt idx="2701">
                  <c:v>22.92116</c:v>
                </c:pt>
                <c:pt idx="2702">
                  <c:v>22.929499999999891</c:v>
                </c:pt>
                <c:pt idx="2703">
                  <c:v>22.937830000000005</c:v>
                </c:pt>
                <c:pt idx="2704">
                  <c:v>22.946159999999917</c:v>
                </c:pt>
                <c:pt idx="2705">
                  <c:v>22.954499999999989</c:v>
                </c:pt>
                <c:pt idx="2706">
                  <c:v>22.96282999999988</c:v>
                </c:pt>
                <c:pt idx="2707">
                  <c:v>22.971170000000001</c:v>
                </c:pt>
                <c:pt idx="2708">
                  <c:v>22.979500000000002</c:v>
                </c:pt>
                <c:pt idx="2709">
                  <c:v>22.987829999999914</c:v>
                </c:pt>
                <c:pt idx="2710">
                  <c:v>22.996169999999989</c:v>
                </c:pt>
                <c:pt idx="2711">
                  <c:v>23.0045</c:v>
                </c:pt>
                <c:pt idx="2712">
                  <c:v>23.012830000000001</c:v>
                </c:pt>
                <c:pt idx="2713">
                  <c:v>23.021159999999988</c:v>
                </c:pt>
                <c:pt idx="2714">
                  <c:v>23.02949999999991</c:v>
                </c:pt>
                <c:pt idx="2715">
                  <c:v>23.037830000000035</c:v>
                </c:pt>
                <c:pt idx="2716">
                  <c:v>23.04616</c:v>
                </c:pt>
                <c:pt idx="2717">
                  <c:v>23.054500000000001</c:v>
                </c:pt>
                <c:pt idx="2718">
                  <c:v>23.062830000000002</c:v>
                </c:pt>
                <c:pt idx="2719">
                  <c:v>23.071159999999999</c:v>
                </c:pt>
                <c:pt idx="2720">
                  <c:v>23.079499999999989</c:v>
                </c:pt>
                <c:pt idx="2721">
                  <c:v>23.08783</c:v>
                </c:pt>
                <c:pt idx="2722">
                  <c:v>23.096170000000001</c:v>
                </c:pt>
                <c:pt idx="2723">
                  <c:v>23.104500000000005</c:v>
                </c:pt>
                <c:pt idx="2724">
                  <c:v>23.112829999999999</c:v>
                </c:pt>
                <c:pt idx="2725">
                  <c:v>23.121169999999999</c:v>
                </c:pt>
                <c:pt idx="2726">
                  <c:v>23.1295</c:v>
                </c:pt>
                <c:pt idx="2727">
                  <c:v>23.137830000000097</c:v>
                </c:pt>
                <c:pt idx="2728">
                  <c:v>23.146159999999988</c:v>
                </c:pt>
                <c:pt idx="2729">
                  <c:v>23.154499999999999</c:v>
                </c:pt>
                <c:pt idx="2730">
                  <c:v>23.16283</c:v>
                </c:pt>
                <c:pt idx="2731">
                  <c:v>23.171160000000086</c:v>
                </c:pt>
                <c:pt idx="2732">
                  <c:v>23.179500000000001</c:v>
                </c:pt>
                <c:pt idx="2733">
                  <c:v>23.187830000000005</c:v>
                </c:pt>
                <c:pt idx="2734">
                  <c:v>23.196159999999999</c:v>
                </c:pt>
                <c:pt idx="2735">
                  <c:v>23.204499999999989</c:v>
                </c:pt>
                <c:pt idx="2736">
                  <c:v>23.21283</c:v>
                </c:pt>
                <c:pt idx="2737">
                  <c:v>23.221170000000001</c:v>
                </c:pt>
                <c:pt idx="2738">
                  <c:v>23.229500000000002</c:v>
                </c:pt>
                <c:pt idx="2739">
                  <c:v>23.237829999999999</c:v>
                </c:pt>
                <c:pt idx="2740">
                  <c:v>23.246169999999989</c:v>
                </c:pt>
                <c:pt idx="2741">
                  <c:v>23.2545</c:v>
                </c:pt>
                <c:pt idx="2742">
                  <c:v>23.262829999999891</c:v>
                </c:pt>
                <c:pt idx="2743">
                  <c:v>23.271159999999988</c:v>
                </c:pt>
                <c:pt idx="2744">
                  <c:v>23.27949999999991</c:v>
                </c:pt>
                <c:pt idx="2745">
                  <c:v>23.28783</c:v>
                </c:pt>
                <c:pt idx="2746">
                  <c:v>23.29616</c:v>
                </c:pt>
                <c:pt idx="2747">
                  <c:v>23.304500000000001</c:v>
                </c:pt>
                <c:pt idx="2748">
                  <c:v>23.312830000000005</c:v>
                </c:pt>
                <c:pt idx="2749">
                  <c:v>23.321159999999999</c:v>
                </c:pt>
                <c:pt idx="2750">
                  <c:v>23.329499999999989</c:v>
                </c:pt>
                <c:pt idx="2751">
                  <c:v>23.337830000000082</c:v>
                </c:pt>
                <c:pt idx="2752">
                  <c:v>23.346170000000001</c:v>
                </c:pt>
                <c:pt idx="2753">
                  <c:v>23.354500000000005</c:v>
                </c:pt>
                <c:pt idx="2754">
                  <c:v>23.362829999999914</c:v>
                </c:pt>
                <c:pt idx="2755">
                  <c:v>23.371169999999999</c:v>
                </c:pt>
                <c:pt idx="2756">
                  <c:v>23.3795</c:v>
                </c:pt>
                <c:pt idx="2757">
                  <c:v>23.387830000000001</c:v>
                </c:pt>
                <c:pt idx="2758">
                  <c:v>23.396159999999988</c:v>
                </c:pt>
                <c:pt idx="2759">
                  <c:v>23.40449999999991</c:v>
                </c:pt>
                <c:pt idx="2760">
                  <c:v>23.41283</c:v>
                </c:pt>
                <c:pt idx="2761">
                  <c:v>23.42116</c:v>
                </c:pt>
                <c:pt idx="2762">
                  <c:v>23.429499999999891</c:v>
                </c:pt>
                <c:pt idx="2763">
                  <c:v>23.437830000000005</c:v>
                </c:pt>
                <c:pt idx="2764">
                  <c:v>23.446159999999917</c:v>
                </c:pt>
                <c:pt idx="2765">
                  <c:v>23.454499999999989</c:v>
                </c:pt>
                <c:pt idx="2766">
                  <c:v>23.46282999999988</c:v>
                </c:pt>
                <c:pt idx="2767">
                  <c:v>23.471170000000001</c:v>
                </c:pt>
                <c:pt idx="2768">
                  <c:v>23.479500000000002</c:v>
                </c:pt>
                <c:pt idx="2769">
                  <c:v>23.487829999999914</c:v>
                </c:pt>
                <c:pt idx="2770">
                  <c:v>23.496169999999989</c:v>
                </c:pt>
                <c:pt idx="2771">
                  <c:v>23.5045</c:v>
                </c:pt>
                <c:pt idx="2772">
                  <c:v>23.512830000000001</c:v>
                </c:pt>
                <c:pt idx="2773">
                  <c:v>23.521159999999988</c:v>
                </c:pt>
                <c:pt idx="2774">
                  <c:v>23.52949999999991</c:v>
                </c:pt>
                <c:pt idx="2775">
                  <c:v>23.537830000000035</c:v>
                </c:pt>
                <c:pt idx="2776">
                  <c:v>23.54616</c:v>
                </c:pt>
                <c:pt idx="2777">
                  <c:v>23.554500000000001</c:v>
                </c:pt>
                <c:pt idx="2778">
                  <c:v>23.562830000000002</c:v>
                </c:pt>
                <c:pt idx="2779">
                  <c:v>23.571159999999999</c:v>
                </c:pt>
                <c:pt idx="2780">
                  <c:v>23.579499999999989</c:v>
                </c:pt>
                <c:pt idx="2781">
                  <c:v>23.58783</c:v>
                </c:pt>
                <c:pt idx="2782">
                  <c:v>23.596170000000001</c:v>
                </c:pt>
                <c:pt idx="2783">
                  <c:v>23.604500000000005</c:v>
                </c:pt>
                <c:pt idx="2784">
                  <c:v>23.612829999999999</c:v>
                </c:pt>
                <c:pt idx="2785">
                  <c:v>23.621169999999999</c:v>
                </c:pt>
                <c:pt idx="2786">
                  <c:v>23.6295</c:v>
                </c:pt>
                <c:pt idx="2787">
                  <c:v>23.637830000000097</c:v>
                </c:pt>
                <c:pt idx="2788">
                  <c:v>23.646159999999988</c:v>
                </c:pt>
                <c:pt idx="2789">
                  <c:v>23.654499999999999</c:v>
                </c:pt>
                <c:pt idx="2790">
                  <c:v>23.66283</c:v>
                </c:pt>
                <c:pt idx="2791">
                  <c:v>23.671160000000086</c:v>
                </c:pt>
                <c:pt idx="2792">
                  <c:v>23.679500000000001</c:v>
                </c:pt>
                <c:pt idx="2793">
                  <c:v>23.687830000000005</c:v>
                </c:pt>
                <c:pt idx="2794">
                  <c:v>23.696159999999999</c:v>
                </c:pt>
                <c:pt idx="2795">
                  <c:v>23.704499999999989</c:v>
                </c:pt>
                <c:pt idx="2796">
                  <c:v>23.71283</c:v>
                </c:pt>
                <c:pt idx="2797">
                  <c:v>23.721170000000001</c:v>
                </c:pt>
                <c:pt idx="2798">
                  <c:v>23.729500000000002</c:v>
                </c:pt>
                <c:pt idx="2799">
                  <c:v>23.737829999999999</c:v>
                </c:pt>
                <c:pt idx="2800">
                  <c:v>23.746169999999989</c:v>
                </c:pt>
                <c:pt idx="2801">
                  <c:v>23.7545</c:v>
                </c:pt>
                <c:pt idx="2802">
                  <c:v>23.762829999999891</c:v>
                </c:pt>
                <c:pt idx="2803">
                  <c:v>23.771159999999988</c:v>
                </c:pt>
                <c:pt idx="2804">
                  <c:v>23.77949999999991</c:v>
                </c:pt>
                <c:pt idx="2805">
                  <c:v>23.78783</c:v>
                </c:pt>
                <c:pt idx="2806">
                  <c:v>23.79616</c:v>
                </c:pt>
                <c:pt idx="2807">
                  <c:v>23.804500000000001</c:v>
                </c:pt>
                <c:pt idx="2808">
                  <c:v>23.812830000000005</c:v>
                </c:pt>
                <c:pt idx="2809">
                  <c:v>23.821159999999999</c:v>
                </c:pt>
                <c:pt idx="2810">
                  <c:v>23.829499999999989</c:v>
                </c:pt>
                <c:pt idx="2811">
                  <c:v>23.837830000000082</c:v>
                </c:pt>
                <c:pt idx="2812">
                  <c:v>23.846170000000001</c:v>
                </c:pt>
                <c:pt idx="2813">
                  <c:v>23.854500000000005</c:v>
                </c:pt>
                <c:pt idx="2814">
                  <c:v>23.862829999999914</c:v>
                </c:pt>
                <c:pt idx="2815">
                  <c:v>23.871169999999999</c:v>
                </c:pt>
                <c:pt idx="2816">
                  <c:v>23.8795</c:v>
                </c:pt>
                <c:pt idx="2817">
                  <c:v>23.887830000000001</c:v>
                </c:pt>
                <c:pt idx="2818">
                  <c:v>23.896159999999988</c:v>
                </c:pt>
                <c:pt idx="2819">
                  <c:v>23.90449999999991</c:v>
                </c:pt>
                <c:pt idx="2820">
                  <c:v>23.91283</c:v>
                </c:pt>
                <c:pt idx="2821">
                  <c:v>23.92116</c:v>
                </c:pt>
                <c:pt idx="2822">
                  <c:v>23.929499999999891</c:v>
                </c:pt>
                <c:pt idx="2823">
                  <c:v>23.937830000000005</c:v>
                </c:pt>
                <c:pt idx="2824">
                  <c:v>23.946159999999917</c:v>
                </c:pt>
                <c:pt idx="2825">
                  <c:v>23.954499999999989</c:v>
                </c:pt>
                <c:pt idx="2826">
                  <c:v>23.96282999999988</c:v>
                </c:pt>
                <c:pt idx="2827">
                  <c:v>23.971170000000001</c:v>
                </c:pt>
                <c:pt idx="2828">
                  <c:v>23.979500000000002</c:v>
                </c:pt>
                <c:pt idx="2829">
                  <c:v>23.987829999999914</c:v>
                </c:pt>
                <c:pt idx="2830">
                  <c:v>23.996169999999989</c:v>
                </c:pt>
                <c:pt idx="2831">
                  <c:v>24.0045</c:v>
                </c:pt>
                <c:pt idx="2832">
                  <c:v>24.012830000000001</c:v>
                </c:pt>
                <c:pt idx="2833">
                  <c:v>24.021159999999988</c:v>
                </c:pt>
                <c:pt idx="2834">
                  <c:v>24.02949999999991</c:v>
                </c:pt>
                <c:pt idx="2835">
                  <c:v>24.037830000000035</c:v>
                </c:pt>
                <c:pt idx="2836">
                  <c:v>24.04616</c:v>
                </c:pt>
                <c:pt idx="2837">
                  <c:v>24.054500000000001</c:v>
                </c:pt>
                <c:pt idx="2838">
                  <c:v>24.062830000000002</c:v>
                </c:pt>
                <c:pt idx="2839">
                  <c:v>24.071159999999999</c:v>
                </c:pt>
                <c:pt idx="2840">
                  <c:v>24.079499999999989</c:v>
                </c:pt>
                <c:pt idx="2841">
                  <c:v>24.08783</c:v>
                </c:pt>
                <c:pt idx="2842">
                  <c:v>24.096170000000001</c:v>
                </c:pt>
                <c:pt idx="2843">
                  <c:v>24.104500000000005</c:v>
                </c:pt>
                <c:pt idx="2844">
                  <c:v>24.112829999999999</c:v>
                </c:pt>
                <c:pt idx="2845">
                  <c:v>24.121169999999999</c:v>
                </c:pt>
                <c:pt idx="2846">
                  <c:v>24.1295</c:v>
                </c:pt>
                <c:pt idx="2847">
                  <c:v>24.137830000000097</c:v>
                </c:pt>
                <c:pt idx="2848">
                  <c:v>24.146159999999988</c:v>
                </c:pt>
                <c:pt idx="2849">
                  <c:v>24.154499999999999</c:v>
                </c:pt>
                <c:pt idx="2850">
                  <c:v>24.16283</c:v>
                </c:pt>
                <c:pt idx="2851">
                  <c:v>24.171160000000086</c:v>
                </c:pt>
                <c:pt idx="2852">
                  <c:v>24.179500000000001</c:v>
                </c:pt>
                <c:pt idx="2853">
                  <c:v>24.187830000000005</c:v>
                </c:pt>
                <c:pt idx="2854">
                  <c:v>24.196159999999999</c:v>
                </c:pt>
                <c:pt idx="2855">
                  <c:v>24.204499999999989</c:v>
                </c:pt>
                <c:pt idx="2856">
                  <c:v>24.21283</c:v>
                </c:pt>
                <c:pt idx="2857">
                  <c:v>24.221170000000001</c:v>
                </c:pt>
                <c:pt idx="2858">
                  <c:v>24.229500000000002</c:v>
                </c:pt>
                <c:pt idx="2859">
                  <c:v>24.237829999999999</c:v>
                </c:pt>
                <c:pt idx="2860">
                  <c:v>24.246169999999989</c:v>
                </c:pt>
                <c:pt idx="2861">
                  <c:v>24.2545</c:v>
                </c:pt>
                <c:pt idx="2862">
                  <c:v>24.262829999999891</c:v>
                </c:pt>
                <c:pt idx="2863">
                  <c:v>24.271159999999988</c:v>
                </c:pt>
                <c:pt idx="2864">
                  <c:v>24.27949999999991</c:v>
                </c:pt>
                <c:pt idx="2865">
                  <c:v>24.28783</c:v>
                </c:pt>
                <c:pt idx="2866">
                  <c:v>24.29616</c:v>
                </c:pt>
                <c:pt idx="2867">
                  <c:v>24.304500000000001</c:v>
                </c:pt>
                <c:pt idx="2868">
                  <c:v>24.312830000000005</c:v>
                </c:pt>
                <c:pt idx="2869">
                  <c:v>24.321159999999999</c:v>
                </c:pt>
                <c:pt idx="2870">
                  <c:v>24.329499999999989</c:v>
                </c:pt>
                <c:pt idx="2871">
                  <c:v>24.337830000000082</c:v>
                </c:pt>
                <c:pt idx="2872">
                  <c:v>24.346170000000001</c:v>
                </c:pt>
                <c:pt idx="2873">
                  <c:v>24.354500000000005</c:v>
                </c:pt>
                <c:pt idx="2874">
                  <c:v>24.362829999999914</c:v>
                </c:pt>
                <c:pt idx="2875">
                  <c:v>24.371169999999999</c:v>
                </c:pt>
                <c:pt idx="2876">
                  <c:v>24.3795</c:v>
                </c:pt>
                <c:pt idx="2877">
                  <c:v>24.387830000000001</c:v>
                </c:pt>
                <c:pt idx="2878">
                  <c:v>24.396159999999988</c:v>
                </c:pt>
                <c:pt idx="2879">
                  <c:v>24.40449999999991</c:v>
                </c:pt>
                <c:pt idx="2880">
                  <c:v>24.41283</c:v>
                </c:pt>
                <c:pt idx="2881">
                  <c:v>24.42116</c:v>
                </c:pt>
                <c:pt idx="2882">
                  <c:v>24.429499999999891</c:v>
                </c:pt>
                <c:pt idx="2883">
                  <c:v>24.437830000000005</c:v>
                </c:pt>
                <c:pt idx="2884">
                  <c:v>24.446159999999917</c:v>
                </c:pt>
                <c:pt idx="2885">
                  <c:v>24.454499999999989</c:v>
                </c:pt>
                <c:pt idx="2886">
                  <c:v>24.46282999999988</c:v>
                </c:pt>
                <c:pt idx="2887">
                  <c:v>24.471170000000001</c:v>
                </c:pt>
                <c:pt idx="2888">
                  <c:v>24.479500000000002</c:v>
                </c:pt>
                <c:pt idx="2889">
                  <c:v>24.487829999999914</c:v>
                </c:pt>
                <c:pt idx="2890">
                  <c:v>24.496169999999989</c:v>
                </c:pt>
                <c:pt idx="2891">
                  <c:v>24.5045</c:v>
                </c:pt>
                <c:pt idx="2892">
                  <c:v>24.512830000000001</c:v>
                </c:pt>
                <c:pt idx="2893">
                  <c:v>24.521159999999988</c:v>
                </c:pt>
                <c:pt idx="2894">
                  <c:v>24.52949999999991</c:v>
                </c:pt>
                <c:pt idx="2895">
                  <c:v>24.537830000000035</c:v>
                </c:pt>
                <c:pt idx="2896">
                  <c:v>24.54616</c:v>
                </c:pt>
                <c:pt idx="2897">
                  <c:v>24.554500000000001</c:v>
                </c:pt>
                <c:pt idx="2898">
                  <c:v>24.562830000000002</c:v>
                </c:pt>
                <c:pt idx="2899">
                  <c:v>24.571159999999999</c:v>
                </c:pt>
                <c:pt idx="2900">
                  <c:v>24.579499999999989</c:v>
                </c:pt>
                <c:pt idx="2901">
                  <c:v>24.58783</c:v>
                </c:pt>
                <c:pt idx="2902">
                  <c:v>24.596170000000001</c:v>
                </c:pt>
                <c:pt idx="2903">
                  <c:v>24.604500000000005</c:v>
                </c:pt>
                <c:pt idx="2904">
                  <c:v>24.612829999999999</c:v>
                </c:pt>
                <c:pt idx="2905">
                  <c:v>24.621169999999999</c:v>
                </c:pt>
                <c:pt idx="2906">
                  <c:v>24.6295</c:v>
                </c:pt>
                <c:pt idx="2907">
                  <c:v>24.637830000000097</c:v>
                </c:pt>
                <c:pt idx="2908">
                  <c:v>24.646159999999988</c:v>
                </c:pt>
                <c:pt idx="2909">
                  <c:v>24.654499999999999</c:v>
                </c:pt>
                <c:pt idx="2910">
                  <c:v>24.66283</c:v>
                </c:pt>
                <c:pt idx="2911">
                  <c:v>24.671160000000086</c:v>
                </c:pt>
                <c:pt idx="2912">
                  <c:v>24.679500000000001</c:v>
                </c:pt>
                <c:pt idx="2913">
                  <c:v>24.687830000000005</c:v>
                </c:pt>
                <c:pt idx="2914">
                  <c:v>24.696159999999999</c:v>
                </c:pt>
                <c:pt idx="2915">
                  <c:v>24.704499999999989</c:v>
                </c:pt>
                <c:pt idx="2916">
                  <c:v>24.71283</c:v>
                </c:pt>
                <c:pt idx="2917">
                  <c:v>24.721170000000001</c:v>
                </c:pt>
                <c:pt idx="2918">
                  <c:v>24.729500000000002</c:v>
                </c:pt>
                <c:pt idx="2919">
                  <c:v>24.737829999999999</c:v>
                </c:pt>
                <c:pt idx="2920">
                  <c:v>24.746169999999989</c:v>
                </c:pt>
                <c:pt idx="2921">
                  <c:v>24.7545</c:v>
                </c:pt>
                <c:pt idx="2922">
                  <c:v>24.762829999999891</c:v>
                </c:pt>
                <c:pt idx="2923">
                  <c:v>24.771159999999988</c:v>
                </c:pt>
                <c:pt idx="2924">
                  <c:v>24.77949999999991</c:v>
                </c:pt>
                <c:pt idx="2925">
                  <c:v>24.78783</c:v>
                </c:pt>
                <c:pt idx="2926">
                  <c:v>24.79616</c:v>
                </c:pt>
                <c:pt idx="2927">
                  <c:v>24.804500000000001</c:v>
                </c:pt>
                <c:pt idx="2928">
                  <c:v>24.812830000000005</c:v>
                </c:pt>
                <c:pt idx="2929">
                  <c:v>24.821159999999999</c:v>
                </c:pt>
                <c:pt idx="2930">
                  <c:v>24.829499999999989</c:v>
                </c:pt>
                <c:pt idx="2931">
                  <c:v>24.837830000000082</c:v>
                </c:pt>
                <c:pt idx="2932">
                  <c:v>24.846170000000001</c:v>
                </c:pt>
                <c:pt idx="2933">
                  <c:v>24.854500000000005</c:v>
                </c:pt>
                <c:pt idx="2934">
                  <c:v>24.862829999999914</c:v>
                </c:pt>
                <c:pt idx="2935">
                  <c:v>24.871169999999999</c:v>
                </c:pt>
                <c:pt idx="2936">
                  <c:v>24.8795</c:v>
                </c:pt>
                <c:pt idx="2937">
                  <c:v>24.887830000000001</c:v>
                </c:pt>
                <c:pt idx="2938">
                  <c:v>24.896159999999988</c:v>
                </c:pt>
                <c:pt idx="2939">
                  <c:v>24.90449999999991</c:v>
                </c:pt>
                <c:pt idx="2940">
                  <c:v>24.91283</c:v>
                </c:pt>
                <c:pt idx="2941">
                  <c:v>24.92116</c:v>
                </c:pt>
                <c:pt idx="2942">
                  <c:v>24.929499999999891</c:v>
                </c:pt>
                <c:pt idx="2943">
                  <c:v>24.937830000000005</c:v>
                </c:pt>
                <c:pt idx="2944">
                  <c:v>24.946159999999917</c:v>
                </c:pt>
                <c:pt idx="2945">
                  <c:v>24.954499999999989</c:v>
                </c:pt>
                <c:pt idx="2946">
                  <c:v>24.96282999999988</c:v>
                </c:pt>
                <c:pt idx="2947">
                  <c:v>24.971170000000001</c:v>
                </c:pt>
                <c:pt idx="2948">
                  <c:v>24.979500000000002</c:v>
                </c:pt>
                <c:pt idx="2949">
                  <c:v>24.987829999999914</c:v>
                </c:pt>
                <c:pt idx="2950">
                  <c:v>24.996169999999989</c:v>
                </c:pt>
                <c:pt idx="2951">
                  <c:v>25.0045</c:v>
                </c:pt>
                <c:pt idx="2952">
                  <c:v>25.012830000000001</c:v>
                </c:pt>
                <c:pt idx="2953">
                  <c:v>25.021159999999988</c:v>
                </c:pt>
                <c:pt idx="2954">
                  <c:v>25.02949999999991</c:v>
                </c:pt>
                <c:pt idx="2955">
                  <c:v>25.037830000000035</c:v>
                </c:pt>
                <c:pt idx="2956">
                  <c:v>25.04616</c:v>
                </c:pt>
                <c:pt idx="2957">
                  <c:v>25.054500000000001</c:v>
                </c:pt>
                <c:pt idx="2958">
                  <c:v>25.062830000000002</c:v>
                </c:pt>
                <c:pt idx="2959">
                  <c:v>25.071159999999999</c:v>
                </c:pt>
                <c:pt idx="2960">
                  <c:v>25.079499999999989</c:v>
                </c:pt>
                <c:pt idx="2961">
                  <c:v>25.08783</c:v>
                </c:pt>
                <c:pt idx="2962">
                  <c:v>25.096170000000001</c:v>
                </c:pt>
                <c:pt idx="2963">
                  <c:v>25.104500000000005</c:v>
                </c:pt>
                <c:pt idx="2964">
                  <c:v>25.112829999999999</c:v>
                </c:pt>
                <c:pt idx="2965">
                  <c:v>25.121169999999999</c:v>
                </c:pt>
                <c:pt idx="2966">
                  <c:v>25.1295</c:v>
                </c:pt>
                <c:pt idx="2967">
                  <c:v>25.137830000000097</c:v>
                </c:pt>
                <c:pt idx="2968">
                  <c:v>25.146159999999988</c:v>
                </c:pt>
                <c:pt idx="2969">
                  <c:v>25.154499999999999</c:v>
                </c:pt>
                <c:pt idx="2970">
                  <c:v>25.16283</c:v>
                </c:pt>
                <c:pt idx="2971">
                  <c:v>25.171160000000086</c:v>
                </c:pt>
                <c:pt idx="2972">
                  <c:v>25.179500000000001</c:v>
                </c:pt>
                <c:pt idx="2973">
                  <c:v>25.187830000000005</c:v>
                </c:pt>
                <c:pt idx="2974">
                  <c:v>25.196159999999999</c:v>
                </c:pt>
                <c:pt idx="2975">
                  <c:v>25.204499999999989</c:v>
                </c:pt>
                <c:pt idx="2976">
                  <c:v>25.21283</c:v>
                </c:pt>
                <c:pt idx="2977">
                  <c:v>25.221170000000001</c:v>
                </c:pt>
                <c:pt idx="2978">
                  <c:v>25.229500000000002</c:v>
                </c:pt>
                <c:pt idx="2979">
                  <c:v>25.237829999999999</c:v>
                </c:pt>
                <c:pt idx="2980">
                  <c:v>25.246169999999989</c:v>
                </c:pt>
                <c:pt idx="2981">
                  <c:v>25.2545</c:v>
                </c:pt>
                <c:pt idx="2982">
                  <c:v>25.262829999999891</c:v>
                </c:pt>
                <c:pt idx="2983">
                  <c:v>25.271159999999988</c:v>
                </c:pt>
                <c:pt idx="2984">
                  <c:v>25.27949999999991</c:v>
                </c:pt>
                <c:pt idx="2985">
                  <c:v>25.28783</c:v>
                </c:pt>
                <c:pt idx="2986">
                  <c:v>25.29616</c:v>
                </c:pt>
                <c:pt idx="2987">
                  <c:v>25.304500000000001</c:v>
                </c:pt>
                <c:pt idx="2988">
                  <c:v>25.312830000000005</c:v>
                </c:pt>
                <c:pt idx="2989">
                  <c:v>25.321159999999999</c:v>
                </c:pt>
                <c:pt idx="2990">
                  <c:v>25.329499999999989</c:v>
                </c:pt>
                <c:pt idx="2991">
                  <c:v>25.337830000000082</c:v>
                </c:pt>
                <c:pt idx="2992">
                  <c:v>25.346170000000001</c:v>
                </c:pt>
                <c:pt idx="2993">
                  <c:v>25.354500000000005</c:v>
                </c:pt>
                <c:pt idx="2994">
                  <c:v>25.362829999999914</c:v>
                </c:pt>
                <c:pt idx="2995">
                  <c:v>25.371169999999999</c:v>
                </c:pt>
                <c:pt idx="2996">
                  <c:v>25.3795</c:v>
                </c:pt>
                <c:pt idx="2997">
                  <c:v>25.387830000000001</c:v>
                </c:pt>
                <c:pt idx="2998">
                  <c:v>25.396159999999988</c:v>
                </c:pt>
                <c:pt idx="2999">
                  <c:v>25.40449999999991</c:v>
                </c:pt>
                <c:pt idx="3000">
                  <c:v>25.41283</c:v>
                </c:pt>
                <c:pt idx="3001">
                  <c:v>25.42116</c:v>
                </c:pt>
                <c:pt idx="3002">
                  <c:v>25.429499999999891</c:v>
                </c:pt>
                <c:pt idx="3003">
                  <c:v>25.437830000000005</c:v>
                </c:pt>
                <c:pt idx="3004">
                  <c:v>25.446159999999917</c:v>
                </c:pt>
                <c:pt idx="3005">
                  <c:v>25.454499999999989</c:v>
                </c:pt>
                <c:pt idx="3006">
                  <c:v>25.46282999999988</c:v>
                </c:pt>
                <c:pt idx="3007">
                  <c:v>25.471170000000001</c:v>
                </c:pt>
                <c:pt idx="3008">
                  <c:v>25.479500000000002</c:v>
                </c:pt>
                <c:pt idx="3009">
                  <c:v>25.487829999999914</c:v>
                </c:pt>
                <c:pt idx="3010">
                  <c:v>25.496169999999989</c:v>
                </c:pt>
                <c:pt idx="3011">
                  <c:v>25.5045</c:v>
                </c:pt>
                <c:pt idx="3012">
                  <c:v>25.512830000000001</c:v>
                </c:pt>
                <c:pt idx="3013">
                  <c:v>25.521159999999988</c:v>
                </c:pt>
                <c:pt idx="3014">
                  <c:v>25.52949999999991</c:v>
                </c:pt>
                <c:pt idx="3015">
                  <c:v>25.537830000000035</c:v>
                </c:pt>
                <c:pt idx="3016">
                  <c:v>25.54616</c:v>
                </c:pt>
                <c:pt idx="3017">
                  <c:v>25.554500000000001</c:v>
                </c:pt>
                <c:pt idx="3018">
                  <c:v>25.562830000000002</c:v>
                </c:pt>
                <c:pt idx="3019">
                  <c:v>25.571159999999999</c:v>
                </c:pt>
                <c:pt idx="3020">
                  <c:v>25.579499999999989</c:v>
                </c:pt>
                <c:pt idx="3021">
                  <c:v>25.58783</c:v>
                </c:pt>
                <c:pt idx="3022">
                  <c:v>25.596170000000001</c:v>
                </c:pt>
                <c:pt idx="3023">
                  <c:v>25.604500000000005</c:v>
                </c:pt>
                <c:pt idx="3024">
                  <c:v>25.612829999999999</c:v>
                </c:pt>
                <c:pt idx="3025">
                  <c:v>25.621169999999999</c:v>
                </c:pt>
                <c:pt idx="3026">
                  <c:v>25.6295</c:v>
                </c:pt>
                <c:pt idx="3027">
                  <c:v>25.637830000000097</c:v>
                </c:pt>
                <c:pt idx="3028">
                  <c:v>25.646170000000001</c:v>
                </c:pt>
                <c:pt idx="3029">
                  <c:v>25.654499999999999</c:v>
                </c:pt>
                <c:pt idx="3030">
                  <c:v>25.66283</c:v>
                </c:pt>
                <c:pt idx="3031">
                  <c:v>25.671170000000075</c:v>
                </c:pt>
                <c:pt idx="3032">
                  <c:v>25.679500000000001</c:v>
                </c:pt>
                <c:pt idx="3033">
                  <c:v>25.687830000000005</c:v>
                </c:pt>
                <c:pt idx="3034">
                  <c:v>25.696159999999999</c:v>
                </c:pt>
                <c:pt idx="3035">
                  <c:v>25.704499999999989</c:v>
                </c:pt>
                <c:pt idx="3036">
                  <c:v>25.71283</c:v>
                </c:pt>
                <c:pt idx="3037">
                  <c:v>25.721170000000001</c:v>
                </c:pt>
                <c:pt idx="3038">
                  <c:v>25.729500000000002</c:v>
                </c:pt>
                <c:pt idx="3039">
                  <c:v>25.737829999999999</c:v>
                </c:pt>
                <c:pt idx="3040">
                  <c:v>25.746169999999989</c:v>
                </c:pt>
                <c:pt idx="3041">
                  <c:v>25.7545</c:v>
                </c:pt>
                <c:pt idx="3042">
                  <c:v>25.762829999999891</c:v>
                </c:pt>
                <c:pt idx="3043">
                  <c:v>25.771170000000001</c:v>
                </c:pt>
                <c:pt idx="3044">
                  <c:v>25.77949999999991</c:v>
                </c:pt>
                <c:pt idx="3045">
                  <c:v>25.78783</c:v>
                </c:pt>
                <c:pt idx="3046">
                  <c:v>25.79617</c:v>
                </c:pt>
                <c:pt idx="3047">
                  <c:v>25.804500000000001</c:v>
                </c:pt>
                <c:pt idx="3048">
                  <c:v>25.812830000000005</c:v>
                </c:pt>
                <c:pt idx="3049">
                  <c:v>25.821159999999999</c:v>
                </c:pt>
                <c:pt idx="3050">
                  <c:v>25.829499999999989</c:v>
                </c:pt>
                <c:pt idx="3051">
                  <c:v>25.837830000000082</c:v>
                </c:pt>
                <c:pt idx="3052">
                  <c:v>25.846170000000001</c:v>
                </c:pt>
                <c:pt idx="3053">
                  <c:v>25.854500000000005</c:v>
                </c:pt>
                <c:pt idx="3054">
                  <c:v>25.862829999999914</c:v>
                </c:pt>
                <c:pt idx="3055">
                  <c:v>25.871169999999999</c:v>
                </c:pt>
                <c:pt idx="3056">
                  <c:v>25.8795</c:v>
                </c:pt>
                <c:pt idx="3057">
                  <c:v>25.887830000000001</c:v>
                </c:pt>
                <c:pt idx="3058">
                  <c:v>25.896170000000001</c:v>
                </c:pt>
                <c:pt idx="3059">
                  <c:v>25.90449999999991</c:v>
                </c:pt>
                <c:pt idx="3060">
                  <c:v>25.91283</c:v>
                </c:pt>
                <c:pt idx="3061">
                  <c:v>25.92117</c:v>
                </c:pt>
                <c:pt idx="3062">
                  <c:v>25.929499999999891</c:v>
                </c:pt>
                <c:pt idx="3063">
                  <c:v>25.937830000000005</c:v>
                </c:pt>
                <c:pt idx="3064">
                  <c:v>25.946159999999917</c:v>
                </c:pt>
                <c:pt idx="3065">
                  <c:v>25.954499999999989</c:v>
                </c:pt>
                <c:pt idx="3066">
                  <c:v>25.96282999999988</c:v>
                </c:pt>
                <c:pt idx="3067">
                  <c:v>25.971170000000001</c:v>
                </c:pt>
                <c:pt idx="3068">
                  <c:v>25.979500000000002</c:v>
                </c:pt>
                <c:pt idx="3069">
                  <c:v>25.987829999999914</c:v>
                </c:pt>
                <c:pt idx="3070">
                  <c:v>25.996169999999989</c:v>
                </c:pt>
                <c:pt idx="3071">
                  <c:v>26.0045</c:v>
                </c:pt>
                <c:pt idx="3072">
                  <c:v>26.012830000000001</c:v>
                </c:pt>
                <c:pt idx="3073">
                  <c:v>26.021170000000001</c:v>
                </c:pt>
                <c:pt idx="3074">
                  <c:v>26.02949999999991</c:v>
                </c:pt>
                <c:pt idx="3075">
                  <c:v>26.037830000000035</c:v>
                </c:pt>
                <c:pt idx="3076">
                  <c:v>26.04617</c:v>
                </c:pt>
                <c:pt idx="3077">
                  <c:v>26.054500000000001</c:v>
                </c:pt>
                <c:pt idx="3078">
                  <c:v>26.062830000000002</c:v>
                </c:pt>
                <c:pt idx="3079">
                  <c:v>26.071159999999999</c:v>
                </c:pt>
                <c:pt idx="3080">
                  <c:v>26.079499999999989</c:v>
                </c:pt>
                <c:pt idx="3081">
                  <c:v>26.08783</c:v>
                </c:pt>
                <c:pt idx="3082">
                  <c:v>26.096170000000001</c:v>
                </c:pt>
                <c:pt idx="3083">
                  <c:v>26.104500000000005</c:v>
                </c:pt>
                <c:pt idx="3084">
                  <c:v>26.112829999999999</c:v>
                </c:pt>
                <c:pt idx="3085">
                  <c:v>26.121169999999999</c:v>
                </c:pt>
                <c:pt idx="3086">
                  <c:v>26.1295</c:v>
                </c:pt>
                <c:pt idx="3087">
                  <c:v>26.137830000000097</c:v>
                </c:pt>
                <c:pt idx="3088">
                  <c:v>26.146170000000001</c:v>
                </c:pt>
                <c:pt idx="3089">
                  <c:v>26.154499999999999</c:v>
                </c:pt>
                <c:pt idx="3090">
                  <c:v>26.16283</c:v>
                </c:pt>
                <c:pt idx="3091">
                  <c:v>26.171170000000075</c:v>
                </c:pt>
                <c:pt idx="3092">
                  <c:v>26.179500000000001</c:v>
                </c:pt>
                <c:pt idx="3093">
                  <c:v>26.187830000000005</c:v>
                </c:pt>
                <c:pt idx="3094">
                  <c:v>26.196159999999999</c:v>
                </c:pt>
                <c:pt idx="3095">
                  <c:v>26.204499999999989</c:v>
                </c:pt>
                <c:pt idx="3096">
                  <c:v>26.21283</c:v>
                </c:pt>
                <c:pt idx="3097">
                  <c:v>26.221170000000001</c:v>
                </c:pt>
                <c:pt idx="3098">
                  <c:v>26.229500000000002</c:v>
                </c:pt>
                <c:pt idx="3099">
                  <c:v>26.237829999999999</c:v>
                </c:pt>
                <c:pt idx="3100">
                  <c:v>26.246169999999989</c:v>
                </c:pt>
                <c:pt idx="3101">
                  <c:v>26.2545</c:v>
                </c:pt>
                <c:pt idx="3102">
                  <c:v>26.262829999999891</c:v>
                </c:pt>
                <c:pt idx="3103">
                  <c:v>26.271170000000001</c:v>
                </c:pt>
                <c:pt idx="3104">
                  <c:v>26.27949999999991</c:v>
                </c:pt>
                <c:pt idx="3105">
                  <c:v>26.28783</c:v>
                </c:pt>
                <c:pt idx="3106">
                  <c:v>26.29617</c:v>
                </c:pt>
                <c:pt idx="3107">
                  <c:v>26.304500000000001</c:v>
                </c:pt>
                <c:pt idx="3108">
                  <c:v>26.312830000000005</c:v>
                </c:pt>
                <c:pt idx="3109">
                  <c:v>26.321159999999999</c:v>
                </c:pt>
                <c:pt idx="3110">
                  <c:v>26.329499999999989</c:v>
                </c:pt>
                <c:pt idx="3111">
                  <c:v>26.337830000000082</c:v>
                </c:pt>
                <c:pt idx="3112">
                  <c:v>26.346170000000001</c:v>
                </c:pt>
                <c:pt idx="3113">
                  <c:v>26.354500000000005</c:v>
                </c:pt>
                <c:pt idx="3114">
                  <c:v>26.362829999999914</c:v>
                </c:pt>
                <c:pt idx="3115">
                  <c:v>26.371169999999999</c:v>
                </c:pt>
                <c:pt idx="3116">
                  <c:v>26.3795</c:v>
                </c:pt>
                <c:pt idx="3117">
                  <c:v>26.387830000000001</c:v>
                </c:pt>
                <c:pt idx="3118">
                  <c:v>26.396170000000001</c:v>
                </c:pt>
                <c:pt idx="3119">
                  <c:v>26.40449999999991</c:v>
                </c:pt>
                <c:pt idx="3120">
                  <c:v>26.41283</c:v>
                </c:pt>
                <c:pt idx="3121">
                  <c:v>26.42117</c:v>
                </c:pt>
                <c:pt idx="3122">
                  <c:v>26.429499999999891</c:v>
                </c:pt>
                <c:pt idx="3123">
                  <c:v>26.437830000000005</c:v>
                </c:pt>
                <c:pt idx="3124">
                  <c:v>26.446159999999917</c:v>
                </c:pt>
                <c:pt idx="3125">
                  <c:v>26.454499999999989</c:v>
                </c:pt>
                <c:pt idx="3126">
                  <c:v>26.46282999999988</c:v>
                </c:pt>
                <c:pt idx="3127">
                  <c:v>26.471170000000001</c:v>
                </c:pt>
                <c:pt idx="3128">
                  <c:v>26.479500000000002</c:v>
                </c:pt>
                <c:pt idx="3129">
                  <c:v>26.487829999999914</c:v>
                </c:pt>
                <c:pt idx="3130">
                  <c:v>26.496169999999989</c:v>
                </c:pt>
                <c:pt idx="3131">
                  <c:v>26.5045</c:v>
                </c:pt>
                <c:pt idx="3132">
                  <c:v>26.512830000000001</c:v>
                </c:pt>
                <c:pt idx="3133">
                  <c:v>26.521170000000001</c:v>
                </c:pt>
                <c:pt idx="3134">
                  <c:v>26.52949999999991</c:v>
                </c:pt>
                <c:pt idx="3135">
                  <c:v>26.537830000000035</c:v>
                </c:pt>
                <c:pt idx="3136">
                  <c:v>26.54617</c:v>
                </c:pt>
                <c:pt idx="3137">
                  <c:v>26.554500000000001</c:v>
                </c:pt>
                <c:pt idx="3138">
                  <c:v>26.562830000000002</c:v>
                </c:pt>
                <c:pt idx="3139">
                  <c:v>26.571159999999999</c:v>
                </c:pt>
                <c:pt idx="3140">
                  <c:v>26.579499999999989</c:v>
                </c:pt>
                <c:pt idx="3141">
                  <c:v>26.58783</c:v>
                </c:pt>
                <c:pt idx="3142">
                  <c:v>26.596170000000001</c:v>
                </c:pt>
                <c:pt idx="3143">
                  <c:v>26.604500000000005</c:v>
                </c:pt>
                <c:pt idx="3144">
                  <c:v>26.612829999999999</c:v>
                </c:pt>
                <c:pt idx="3145">
                  <c:v>26.621169999999999</c:v>
                </c:pt>
                <c:pt idx="3146">
                  <c:v>26.6295</c:v>
                </c:pt>
                <c:pt idx="3147">
                  <c:v>26.637830000000097</c:v>
                </c:pt>
                <c:pt idx="3148">
                  <c:v>26.646170000000001</c:v>
                </c:pt>
                <c:pt idx="3149">
                  <c:v>26.654499999999999</c:v>
                </c:pt>
                <c:pt idx="3150">
                  <c:v>26.66283</c:v>
                </c:pt>
                <c:pt idx="3151">
                  <c:v>26.671170000000075</c:v>
                </c:pt>
                <c:pt idx="3152">
                  <c:v>26.679500000000001</c:v>
                </c:pt>
                <c:pt idx="3153">
                  <c:v>26.687830000000005</c:v>
                </c:pt>
                <c:pt idx="3154">
                  <c:v>26.696159999999999</c:v>
                </c:pt>
                <c:pt idx="3155">
                  <c:v>26.704499999999989</c:v>
                </c:pt>
                <c:pt idx="3156">
                  <c:v>26.71283</c:v>
                </c:pt>
                <c:pt idx="3157">
                  <c:v>26.721170000000001</c:v>
                </c:pt>
                <c:pt idx="3158">
                  <c:v>26.729500000000002</c:v>
                </c:pt>
                <c:pt idx="3159">
                  <c:v>26.737829999999999</c:v>
                </c:pt>
                <c:pt idx="3160">
                  <c:v>26.746169999999989</c:v>
                </c:pt>
                <c:pt idx="3161">
                  <c:v>26.7545</c:v>
                </c:pt>
                <c:pt idx="3162">
                  <c:v>26.762829999999891</c:v>
                </c:pt>
                <c:pt idx="3163">
                  <c:v>26.771170000000001</c:v>
                </c:pt>
                <c:pt idx="3164">
                  <c:v>26.77949999999991</c:v>
                </c:pt>
                <c:pt idx="3165">
                  <c:v>26.78783</c:v>
                </c:pt>
                <c:pt idx="3166">
                  <c:v>26.79617</c:v>
                </c:pt>
                <c:pt idx="3167">
                  <c:v>26.804500000000001</c:v>
                </c:pt>
                <c:pt idx="3168">
                  <c:v>26.812830000000005</c:v>
                </c:pt>
                <c:pt idx="3169">
                  <c:v>26.821159999999999</c:v>
                </c:pt>
                <c:pt idx="3170">
                  <c:v>26.829499999999989</c:v>
                </c:pt>
                <c:pt idx="3171">
                  <c:v>26.837830000000082</c:v>
                </c:pt>
                <c:pt idx="3172">
                  <c:v>26.846170000000001</c:v>
                </c:pt>
                <c:pt idx="3173">
                  <c:v>26.854500000000005</c:v>
                </c:pt>
                <c:pt idx="3174">
                  <c:v>26.862829999999914</c:v>
                </c:pt>
                <c:pt idx="3175">
                  <c:v>26.871169999999999</c:v>
                </c:pt>
                <c:pt idx="3176">
                  <c:v>26.8795</c:v>
                </c:pt>
                <c:pt idx="3177">
                  <c:v>26.887830000000001</c:v>
                </c:pt>
                <c:pt idx="3178">
                  <c:v>26.896170000000001</c:v>
                </c:pt>
                <c:pt idx="3179">
                  <c:v>26.90449999999991</c:v>
                </c:pt>
                <c:pt idx="3180">
                  <c:v>26.91283</c:v>
                </c:pt>
                <c:pt idx="3181">
                  <c:v>26.92117</c:v>
                </c:pt>
                <c:pt idx="3182">
                  <c:v>26.929499999999891</c:v>
                </c:pt>
                <c:pt idx="3183">
                  <c:v>26.937830000000005</c:v>
                </c:pt>
                <c:pt idx="3184">
                  <c:v>26.946159999999917</c:v>
                </c:pt>
                <c:pt idx="3185">
                  <c:v>26.954499999999989</c:v>
                </c:pt>
                <c:pt idx="3186">
                  <c:v>26.96282999999988</c:v>
                </c:pt>
                <c:pt idx="3187">
                  <c:v>26.971170000000001</c:v>
                </c:pt>
                <c:pt idx="3188">
                  <c:v>26.979500000000002</c:v>
                </c:pt>
                <c:pt idx="3189">
                  <c:v>26.987829999999914</c:v>
                </c:pt>
                <c:pt idx="3190">
                  <c:v>26.996169999999989</c:v>
                </c:pt>
                <c:pt idx="3191">
                  <c:v>27.0045</c:v>
                </c:pt>
                <c:pt idx="3192">
                  <c:v>27.012830000000001</c:v>
                </c:pt>
                <c:pt idx="3193">
                  <c:v>27.021170000000001</c:v>
                </c:pt>
                <c:pt idx="3194">
                  <c:v>27.02949999999991</c:v>
                </c:pt>
                <c:pt idx="3195">
                  <c:v>27.037830000000035</c:v>
                </c:pt>
                <c:pt idx="3196">
                  <c:v>27.04617</c:v>
                </c:pt>
                <c:pt idx="3197">
                  <c:v>27.054500000000001</c:v>
                </c:pt>
                <c:pt idx="3198">
                  <c:v>27.062830000000002</c:v>
                </c:pt>
                <c:pt idx="3199">
                  <c:v>27.071159999999999</c:v>
                </c:pt>
                <c:pt idx="3200">
                  <c:v>27.079499999999989</c:v>
                </c:pt>
                <c:pt idx="3201">
                  <c:v>27.08783</c:v>
                </c:pt>
                <c:pt idx="3202">
                  <c:v>27.096170000000001</c:v>
                </c:pt>
                <c:pt idx="3203">
                  <c:v>27.104500000000005</c:v>
                </c:pt>
                <c:pt idx="3204">
                  <c:v>27.112829999999999</c:v>
                </c:pt>
                <c:pt idx="3205">
                  <c:v>27.121169999999999</c:v>
                </c:pt>
                <c:pt idx="3206">
                  <c:v>27.1295</c:v>
                </c:pt>
                <c:pt idx="3207">
                  <c:v>27.137830000000097</c:v>
                </c:pt>
                <c:pt idx="3208">
                  <c:v>27.146170000000001</c:v>
                </c:pt>
                <c:pt idx="3209">
                  <c:v>27.154499999999999</c:v>
                </c:pt>
                <c:pt idx="3210">
                  <c:v>27.16283</c:v>
                </c:pt>
                <c:pt idx="3211">
                  <c:v>27.171170000000075</c:v>
                </c:pt>
                <c:pt idx="3212">
                  <c:v>27.179500000000001</c:v>
                </c:pt>
                <c:pt idx="3213">
                  <c:v>27.187830000000005</c:v>
                </c:pt>
                <c:pt idx="3214">
                  <c:v>27.196159999999999</c:v>
                </c:pt>
                <c:pt idx="3215">
                  <c:v>27.204499999999989</c:v>
                </c:pt>
                <c:pt idx="3216">
                  <c:v>27.21283</c:v>
                </c:pt>
                <c:pt idx="3217">
                  <c:v>27.221170000000001</c:v>
                </c:pt>
                <c:pt idx="3218">
                  <c:v>27.229500000000002</c:v>
                </c:pt>
                <c:pt idx="3219">
                  <c:v>27.237829999999999</c:v>
                </c:pt>
                <c:pt idx="3220">
                  <c:v>27.246169999999989</c:v>
                </c:pt>
                <c:pt idx="3221">
                  <c:v>27.2545</c:v>
                </c:pt>
                <c:pt idx="3222">
                  <c:v>27.262829999999891</c:v>
                </c:pt>
                <c:pt idx="3223">
                  <c:v>27.271170000000001</c:v>
                </c:pt>
                <c:pt idx="3224">
                  <c:v>27.27949999999991</c:v>
                </c:pt>
                <c:pt idx="3225">
                  <c:v>27.28783</c:v>
                </c:pt>
                <c:pt idx="3226">
                  <c:v>27.29617</c:v>
                </c:pt>
                <c:pt idx="3227">
                  <c:v>27.304500000000001</c:v>
                </c:pt>
                <c:pt idx="3228">
                  <c:v>27.312830000000005</c:v>
                </c:pt>
                <c:pt idx="3229">
                  <c:v>27.321159999999999</c:v>
                </c:pt>
                <c:pt idx="3230">
                  <c:v>27.329499999999989</c:v>
                </c:pt>
                <c:pt idx="3231">
                  <c:v>27.337830000000082</c:v>
                </c:pt>
                <c:pt idx="3232">
                  <c:v>27.346170000000001</c:v>
                </c:pt>
                <c:pt idx="3233">
                  <c:v>27.354500000000005</c:v>
                </c:pt>
                <c:pt idx="3234">
                  <c:v>27.362829999999914</c:v>
                </c:pt>
                <c:pt idx="3235">
                  <c:v>27.371169999999999</c:v>
                </c:pt>
                <c:pt idx="3236">
                  <c:v>27.3795</c:v>
                </c:pt>
                <c:pt idx="3237">
                  <c:v>27.387830000000001</c:v>
                </c:pt>
                <c:pt idx="3238">
                  <c:v>27.396170000000001</c:v>
                </c:pt>
                <c:pt idx="3239">
                  <c:v>27.40449999999991</c:v>
                </c:pt>
                <c:pt idx="3240">
                  <c:v>27.41283</c:v>
                </c:pt>
                <c:pt idx="3241">
                  <c:v>27.42117</c:v>
                </c:pt>
                <c:pt idx="3242">
                  <c:v>27.429499999999891</c:v>
                </c:pt>
                <c:pt idx="3243">
                  <c:v>27.437830000000005</c:v>
                </c:pt>
                <c:pt idx="3244">
                  <c:v>27.446159999999917</c:v>
                </c:pt>
                <c:pt idx="3245">
                  <c:v>27.454499999999989</c:v>
                </c:pt>
                <c:pt idx="3246">
                  <c:v>27.46282999999988</c:v>
                </c:pt>
                <c:pt idx="3247">
                  <c:v>27.471170000000001</c:v>
                </c:pt>
                <c:pt idx="3248">
                  <c:v>27.479500000000002</c:v>
                </c:pt>
                <c:pt idx="3249">
                  <c:v>27.487829999999914</c:v>
                </c:pt>
                <c:pt idx="3250">
                  <c:v>27.496169999999989</c:v>
                </c:pt>
                <c:pt idx="3251">
                  <c:v>27.5045</c:v>
                </c:pt>
                <c:pt idx="3252">
                  <c:v>27.512830000000001</c:v>
                </c:pt>
                <c:pt idx="3253">
                  <c:v>27.521170000000001</c:v>
                </c:pt>
                <c:pt idx="3254">
                  <c:v>27.52949999999991</c:v>
                </c:pt>
                <c:pt idx="3255">
                  <c:v>27.537830000000035</c:v>
                </c:pt>
                <c:pt idx="3256">
                  <c:v>27.54617</c:v>
                </c:pt>
                <c:pt idx="3257">
                  <c:v>27.554500000000001</c:v>
                </c:pt>
                <c:pt idx="3258">
                  <c:v>27.562830000000002</c:v>
                </c:pt>
                <c:pt idx="3259">
                  <c:v>27.571159999999999</c:v>
                </c:pt>
                <c:pt idx="3260">
                  <c:v>27.579499999999989</c:v>
                </c:pt>
                <c:pt idx="3261">
                  <c:v>27.58783</c:v>
                </c:pt>
                <c:pt idx="3262">
                  <c:v>27.596170000000001</c:v>
                </c:pt>
                <c:pt idx="3263">
                  <c:v>27.604500000000005</c:v>
                </c:pt>
                <c:pt idx="3264">
                  <c:v>27.612829999999999</c:v>
                </c:pt>
                <c:pt idx="3265">
                  <c:v>27.621169999999999</c:v>
                </c:pt>
                <c:pt idx="3266">
                  <c:v>27.6295</c:v>
                </c:pt>
                <c:pt idx="3267">
                  <c:v>27.637830000000097</c:v>
                </c:pt>
                <c:pt idx="3268">
                  <c:v>27.646170000000001</c:v>
                </c:pt>
                <c:pt idx="3269">
                  <c:v>27.654499999999999</c:v>
                </c:pt>
                <c:pt idx="3270">
                  <c:v>27.66283</c:v>
                </c:pt>
                <c:pt idx="3271">
                  <c:v>27.671170000000075</c:v>
                </c:pt>
                <c:pt idx="3272">
                  <c:v>27.679500000000001</c:v>
                </c:pt>
                <c:pt idx="3273">
                  <c:v>27.687830000000005</c:v>
                </c:pt>
                <c:pt idx="3274">
                  <c:v>27.696159999999999</c:v>
                </c:pt>
                <c:pt idx="3275">
                  <c:v>27.704499999999989</c:v>
                </c:pt>
                <c:pt idx="3276">
                  <c:v>27.71283</c:v>
                </c:pt>
                <c:pt idx="3277">
                  <c:v>27.721170000000001</c:v>
                </c:pt>
                <c:pt idx="3278">
                  <c:v>27.729500000000002</c:v>
                </c:pt>
                <c:pt idx="3279">
                  <c:v>27.737829999999999</c:v>
                </c:pt>
                <c:pt idx="3280">
                  <c:v>27.746169999999989</c:v>
                </c:pt>
                <c:pt idx="3281">
                  <c:v>27.7545</c:v>
                </c:pt>
                <c:pt idx="3282">
                  <c:v>27.762829999999891</c:v>
                </c:pt>
                <c:pt idx="3283">
                  <c:v>27.771170000000001</c:v>
                </c:pt>
                <c:pt idx="3284">
                  <c:v>27.77949999999991</c:v>
                </c:pt>
                <c:pt idx="3285">
                  <c:v>27.78783</c:v>
                </c:pt>
                <c:pt idx="3286">
                  <c:v>27.79617</c:v>
                </c:pt>
                <c:pt idx="3287">
                  <c:v>27.804500000000001</c:v>
                </c:pt>
                <c:pt idx="3288">
                  <c:v>27.812830000000005</c:v>
                </c:pt>
                <c:pt idx="3289">
                  <c:v>27.821159999999999</c:v>
                </c:pt>
                <c:pt idx="3290">
                  <c:v>27.829499999999989</c:v>
                </c:pt>
                <c:pt idx="3291">
                  <c:v>27.837830000000082</c:v>
                </c:pt>
                <c:pt idx="3292">
                  <c:v>27.846170000000001</c:v>
                </c:pt>
                <c:pt idx="3293">
                  <c:v>27.854500000000005</c:v>
                </c:pt>
                <c:pt idx="3294">
                  <c:v>27.862829999999914</c:v>
                </c:pt>
                <c:pt idx="3295">
                  <c:v>27.871169999999999</c:v>
                </c:pt>
                <c:pt idx="3296">
                  <c:v>27.8795</c:v>
                </c:pt>
                <c:pt idx="3297">
                  <c:v>27.887830000000001</c:v>
                </c:pt>
                <c:pt idx="3298">
                  <c:v>27.896170000000001</c:v>
                </c:pt>
                <c:pt idx="3299">
                  <c:v>27.90449999999991</c:v>
                </c:pt>
                <c:pt idx="3300">
                  <c:v>27.91283</c:v>
                </c:pt>
                <c:pt idx="3301">
                  <c:v>27.92117</c:v>
                </c:pt>
                <c:pt idx="3302">
                  <c:v>27.929499999999891</c:v>
                </c:pt>
                <c:pt idx="3303">
                  <c:v>27.937830000000005</c:v>
                </c:pt>
                <c:pt idx="3304">
                  <c:v>27.946159999999917</c:v>
                </c:pt>
                <c:pt idx="3305">
                  <c:v>27.954499999999989</c:v>
                </c:pt>
                <c:pt idx="3306">
                  <c:v>27.96282999999988</c:v>
                </c:pt>
                <c:pt idx="3307">
                  <c:v>27.971170000000001</c:v>
                </c:pt>
                <c:pt idx="3308">
                  <c:v>27.979500000000002</c:v>
                </c:pt>
                <c:pt idx="3309">
                  <c:v>27.987829999999914</c:v>
                </c:pt>
                <c:pt idx="3310">
                  <c:v>27.996169999999989</c:v>
                </c:pt>
                <c:pt idx="3311">
                  <c:v>28.0045</c:v>
                </c:pt>
                <c:pt idx="3312">
                  <c:v>28.012830000000001</c:v>
                </c:pt>
                <c:pt idx="3313">
                  <c:v>28.021170000000001</c:v>
                </c:pt>
                <c:pt idx="3314">
                  <c:v>28.02949999999991</c:v>
                </c:pt>
                <c:pt idx="3315">
                  <c:v>28.037830000000035</c:v>
                </c:pt>
                <c:pt idx="3316">
                  <c:v>28.04617</c:v>
                </c:pt>
                <c:pt idx="3317">
                  <c:v>28.054500000000001</c:v>
                </c:pt>
                <c:pt idx="3318">
                  <c:v>28.062830000000002</c:v>
                </c:pt>
                <c:pt idx="3319">
                  <c:v>28.071159999999999</c:v>
                </c:pt>
                <c:pt idx="3320">
                  <c:v>28.079499999999989</c:v>
                </c:pt>
                <c:pt idx="3321">
                  <c:v>28.08783</c:v>
                </c:pt>
                <c:pt idx="3322">
                  <c:v>28.096170000000001</c:v>
                </c:pt>
                <c:pt idx="3323">
                  <c:v>28.104500000000005</c:v>
                </c:pt>
                <c:pt idx="3324">
                  <c:v>28.112829999999999</c:v>
                </c:pt>
                <c:pt idx="3325">
                  <c:v>28.121169999999999</c:v>
                </c:pt>
                <c:pt idx="3326">
                  <c:v>28.1295</c:v>
                </c:pt>
                <c:pt idx="3327">
                  <c:v>28.137830000000097</c:v>
                </c:pt>
                <c:pt idx="3328">
                  <c:v>28.146170000000001</c:v>
                </c:pt>
                <c:pt idx="3329">
                  <c:v>28.154499999999999</c:v>
                </c:pt>
                <c:pt idx="3330">
                  <c:v>28.16283</c:v>
                </c:pt>
                <c:pt idx="3331">
                  <c:v>28.171170000000075</c:v>
                </c:pt>
                <c:pt idx="3332">
                  <c:v>28.179500000000001</c:v>
                </c:pt>
                <c:pt idx="3333">
                  <c:v>28.187830000000005</c:v>
                </c:pt>
                <c:pt idx="3334">
                  <c:v>28.196159999999999</c:v>
                </c:pt>
                <c:pt idx="3335">
                  <c:v>28.204499999999989</c:v>
                </c:pt>
                <c:pt idx="3336">
                  <c:v>28.21283</c:v>
                </c:pt>
                <c:pt idx="3337">
                  <c:v>28.221170000000001</c:v>
                </c:pt>
                <c:pt idx="3338">
                  <c:v>28.229500000000002</c:v>
                </c:pt>
                <c:pt idx="3339">
                  <c:v>28.237829999999999</c:v>
                </c:pt>
                <c:pt idx="3340">
                  <c:v>28.246169999999989</c:v>
                </c:pt>
                <c:pt idx="3341">
                  <c:v>28.2545</c:v>
                </c:pt>
                <c:pt idx="3342">
                  <c:v>28.262829999999891</c:v>
                </c:pt>
                <c:pt idx="3343">
                  <c:v>28.271170000000001</c:v>
                </c:pt>
                <c:pt idx="3344">
                  <c:v>28.27949999999991</c:v>
                </c:pt>
                <c:pt idx="3345">
                  <c:v>28.28783</c:v>
                </c:pt>
                <c:pt idx="3346">
                  <c:v>28.29617</c:v>
                </c:pt>
                <c:pt idx="3347">
                  <c:v>28.304500000000001</c:v>
                </c:pt>
                <c:pt idx="3348">
                  <c:v>28.312830000000005</c:v>
                </c:pt>
                <c:pt idx="3349">
                  <c:v>28.321159999999999</c:v>
                </c:pt>
                <c:pt idx="3350">
                  <c:v>28.329499999999989</c:v>
                </c:pt>
                <c:pt idx="3351">
                  <c:v>28.337830000000082</c:v>
                </c:pt>
                <c:pt idx="3352">
                  <c:v>28.346170000000001</c:v>
                </c:pt>
                <c:pt idx="3353">
                  <c:v>28.354500000000005</c:v>
                </c:pt>
                <c:pt idx="3354">
                  <c:v>28.362829999999914</c:v>
                </c:pt>
                <c:pt idx="3355">
                  <c:v>28.371169999999999</c:v>
                </c:pt>
                <c:pt idx="3356">
                  <c:v>28.3795</c:v>
                </c:pt>
                <c:pt idx="3357">
                  <c:v>28.387830000000001</c:v>
                </c:pt>
                <c:pt idx="3358">
                  <c:v>28.396170000000001</c:v>
                </c:pt>
                <c:pt idx="3359">
                  <c:v>28.40449999999991</c:v>
                </c:pt>
                <c:pt idx="3360">
                  <c:v>28.41283</c:v>
                </c:pt>
                <c:pt idx="3361">
                  <c:v>28.42117</c:v>
                </c:pt>
                <c:pt idx="3362">
                  <c:v>28.429499999999891</c:v>
                </c:pt>
                <c:pt idx="3363">
                  <c:v>28.437830000000005</c:v>
                </c:pt>
                <c:pt idx="3364">
                  <c:v>28.446159999999917</c:v>
                </c:pt>
                <c:pt idx="3365">
                  <c:v>28.454499999999989</c:v>
                </c:pt>
                <c:pt idx="3366">
                  <c:v>28.46282999999988</c:v>
                </c:pt>
                <c:pt idx="3367">
                  <c:v>28.471170000000001</c:v>
                </c:pt>
                <c:pt idx="3368">
                  <c:v>28.479500000000002</c:v>
                </c:pt>
                <c:pt idx="3369">
                  <c:v>28.487829999999914</c:v>
                </c:pt>
                <c:pt idx="3370">
                  <c:v>28.496169999999989</c:v>
                </c:pt>
                <c:pt idx="3371">
                  <c:v>28.5045</c:v>
                </c:pt>
                <c:pt idx="3372">
                  <c:v>28.512830000000001</c:v>
                </c:pt>
                <c:pt idx="3373">
                  <c:v>28.521170000000001</c:v>
                </c:pt>
                <c:pt idx="3374">
                  <c:v>28.52949999999991</c:v>
                </c:pt>
                <c:pt idx="3375">
                  <c:v>28.537830000000035</c:v>
                </c:pt>
                <c:pt idx="3376">
                  <c:v>28.54617</c:v>
                </c:pt>
                <c:pt idx="3377">
                  <c:v>28.554500000000001</c:v>
                </c:pt>
                <c:pt idx="3378">
                  <c:v>28.562830000000002</c:v>
                </c:pt>
                <c:pt idx="3379">
                  <c:v>28.571159999999999</c:v>
                </c:pt>
                <c:pt idx="3380">
                  <c:v>28.579499999999989</c:v>
                </c:pt>
                <c:pt idx="3381">
                  <c:v>28.58783</c:v>
                </c:pt>
                <c:pt idx="3382">
                  <c:v>28.596170000000001</c:v>
                </c:pt>
                <c:pt idx="3383">
                  <c:v>28.604500000000005</c:v>
                </c:pt>
                <c:pt idx="3384">
                  <c:v>28.612829999999999</c:v>
                </c:pt>
                <c:pt idx="3385">
                  <c:v>28.621169999999999</c:v>
                </c:pt>
                <c:pt idx="3386">
                  <c:v>28.6295</c:v>
                </c:pt>
                <c:pt idx="3387">
                  <c:v>28.637830000000097</c:v>
                </c:pt>
                <c:pt idx="3388">
                  <c:v>28.646170000000001</c:v>
                </c:pt>
                <c:pt idx="3389">
                  <c:v>28.654499999999999</c:v>
                </c:pt>
                <c:pt idx="3390">
                  <c:v>28.66283</c:v>
                </c:pt>
                <c:pt idx="3391">
                  <c:v>28.671170000000075</c:v>
                </c:pt>
                <c:pt idx="3392">
                  <c:v>28.679500000000001</c:v>
                </c:pt>
                <c:pt idx="3393">
                  <c:v>28.687830000000005</c:v>
                </c:pt>
                <c:pt idx="3394">
                  <c:v>28.696159999999999</c:v>
                </c:pt>
                <c:pt idx="3395">
                  <c:v>28.704499999999989</c:v>
                </c:pt>
                <c:pt idx="3396">
                  <c:v>28.71283</c:v>
                </c:pt>
                <c:pt idx="3397">
                  <c:v>28.721170000000001</c:v>
                </c:pt>
                <c:pt idx="3398">
                  <c:v>28.729500000000002</c:v>
                </c:pt>
                <c:pt idx="3399">
                  <c:v>28.737829999999999</c:v>
                </c:pt>
                <c:pt idx="3400">
                  <c:v>28.746169999999989</c:v>
                </c:pt>
                <c:pt idx="3401">
                  <c:v>28.7545</c:v>
                </c:pt>
                <c:pt idx="3402">
                  <c:v>28.762829999999891</c:v>
                </c:pt>
                <c:pt idx="3403">
                  <c:v>28.771170000000001</c:v>
                </c:pt>
                <c:pt idx="3404">
                  <c:v>28.77949999999991</c:v>
                </c:pt>
                <c:pt idx="3405">
                  <c:v>28.78783</c:v>
                </c:pt>
                <c:pt idx="3406">
                  <c:v>28.79617</c:v>
                </c:pt>
                <c:pt idx="3407">
                  <c:v>28.804500000000001</c:v>
                </c:pt>
                <c:pt idx="3408">
                  <c:v>28.812830000000005</c:v>
                </c:pt>
                <c:pt idx="3409">
                  <c:v>28.821159999999999</c:v>
                </c:pt>
                <c:pt idx="3410">
                  <c:v>28.829499999999989</c:v>
                </c:pt>
                <c:pt idx="3411">
                  <c:v>28.837830000000082</c:v>
                </c:pt>
                <c:pt idx="3412">
                  <c:v>28.846170000000001</c:v>
                </c:pt>
                <c:pt idx="3413">
                  <c:v>28.854500000000005</c:v>
                </c:pt>
                <c:pt idx="3414">
                  <c:v>28.862829999999914</c:v>
                </c:pt>
                <c:pt idx="3415">
                  <c:v>28.871169999999999</c:v>
                </c:pt>
                <c:pt idx="3416">
                  <c:v>28.8795</c:v>
                </c:pt>
                <c:pt idx="3417">
                  <c:v>28.887830000000001</c:v>
                </c:pt>
                <c:pt idx="3418">
                  <c:v>28.896170000000001</c:v>
                </c:pt>
                <c:pt idx="3419">
                  <c:v>28.90449999999991</c:v>
                </c:pt>
                <c:pt idx="3420">
                  <c:v>28.91283</c:v>
                </c:pt>
                <c:pt idx="3421">
                  <c:v>28.92117</c:v>
                </c:pt>
                <c:pt idx="3422">
                  <c:v>28.929499999999891</c:v>
                </c:pt>
                <c:pt idx="3423">
                  <c:v>28.937830000000005</c:v>
                </c:pt>
                <c:pt idx="3424">
                  <c:v>28.946159999999917</c:v>
                </c:pt>
                <c:pt idx="3425">
                  <c:v>28.954499999999989</c:v>
                </c:pt>
                <c:pt idx="3426">
                  <c:v>28.96282999999988</c:v>
                </c:pt>
                <c:pt idx="3427">
                  <c:v>28.971170000000001</c:v>
                </c:pt>
                <c:pt idx="3428">
                  <c:v>28.979500000000002</c:v>
                </c:pt>
                <c:pt idx="3429">
                  <c:v>28.987829999999914</c:v>
                </c:pt>
                <c:pt idx="3430">
                  <c:v>28.996169999999989</c:v>
                </c:pt>
                <c:pt idx="3431">
                  <c:v>29.0045</c:v>
                </c:pt>
                <c:pt idx="3432">
                  <c:v>29.012830000000001</c:v>
                </c:pt>
                <c:pt idx="3433">
                  <c:v>29.021170000000001</c:v>
                </c:pt>
                <c:pt idx="3434">
                  <c:v>29.02949999999991</c:v>
                </c:pt>
                <c:pt idx="3435">
                  <c:v>29.037830000000035</c:v>
                </c:pt>
                <c:pt idx="3436">
                  <c:v>29.04617</c:v>
                </c:pt>
                <c:pt idx="3437">
                  <c:v>29.054500000000001</c:v>
                </c:pt>
                <c:pt idx="3438">
                  <c:v>29.062830000000002</c:v>
                </c:pt>
                <c:pt idx="3439">
                  <c:v>29.071159999999999</c:v>
                </c:pt>
                <c:pt idx="3440">
                  <c:v>29.079499999999989</c:v>
                </c:pt>
                <c:pt idx="3441">
                  <c:v>29.08783</c:v>
                </c:pt>
                <c:pt idx="3442">
                  <c:v>29.096170000000001</c:v>
                </c:pt>
                <c:pt idx="3443">
                  <c:v>29.104500000000005</c:v>
                </c:pt>
                <c:pt idx="3444">
                  <c:v>29.112829999999999</c:v>
                </c:pt>
                <c:pt idx="3445">
                  <c:v>29.121169999999999</c:v>
                </c:pt>
                <c:pt idx="3446">
                  <c:v>29.1295</c:v>
                </c:pt>
                <c:pt idx="3447">
                  <c:v>29.137830000000097</c:v>
                </c:pt>
                <c:pt idx="3448">
                  <c:v>29.146170000000001</c:v>
                </c:pt>
                <c:pt idx="3449">
                  <c:v>29.154499999999999</c:v>
                </c:pt>
                <c:pt idx="3450">
                  <c:v>29.16283</c:v>
                </c:pt>
                <c:pt idx="3451">
                  <c:v>29.171170000000075</c:v>
                </c:pt>
                <c:pt idx="3452">
                  <c:v>29.179500000000001</c:v>
                </c:pt>
                <c:pt idx="3453">
                  <c:v>29.187830000000005</c:v>
                </c:pt>
                <c:pt idx="3454">
                  <c:v>29.196159999999999</c:v>
                </c:pt>
                <c:pt idx="3455">
                  <c:v>29.204499999999989</c:v>
                </c:pt>
                <c:pt idx="3456">
                  <c:v>29.21283</c:v>
                </c:pt>
                <c:pt idx="3457">
                  <c:v>29.221170000000001</c:v>
                </c:pt>
                <c:pt idx="3458">
                  <c:v>29.229500000000002</c:v>
                </c:pt>
                <c:pt idx="3459">
                  <c:v>29.237829999999999</c:v>
                </c:pt>
                <c:pt idx="3460">
                  <c:v>29.246169999999989</c:v>
                </c:pt>
                <c:pt idx="3461">
                  <c:v>29.2545</c:v>
                </c:pt>
                <c:pt idx="3462">
                  <c:v>29.262829999999891</c:v>
                </c:pt>
                <c:pt idx="3463">
                  <c:v>29.271170000000001</c:v>
                </c:pt>
                <c:pt idx="3464">
                  <c:v>29.27949999999991</c:v>
                </c:pt>
                <c:pt idx="3465">
                  <c:v>29.28783</c:v>
                </c:pt>
                <c:pt idx="3466">
                  <c:v>29.29617</c:v>
                </c:pt>
                <c:pt idx="3467">
                  <c:v>29.304500000000001</c:v>
                </c:pt>
                <c:pt idx="3468">
                  <c:v>29.312830000000005</c:v>
                </c:pt>
                <c:pt idx="3469">
                  <c:v>29.321159999999999</c:v>
                </c:pt>
                <c:pt idx="3470">
                  <c:v>29.329499999999989</c:v>
                </c:pt>
                <c:pt idx="3471">
                  <c:v>29.337830000000082</c:v>
                </c:pt>
                <c:pt idx="3472">
                  <c:v>29.346170000000001</c:v>
                </c:pt>
                <c:pt idx="3473">
                  <c:v>29.354500000000005</c:v>
                </c:pt>
                <c:pt idx="3474">
                  <c:v>29.362829999999914</c:v>
                </c:pt>
                <c:pt idx="3475">
                  <c:v>29.371169999999999</c:v>
                </c:pt>
                <c:pt idx="3476">
                  <c:v>29.3795</c:v>
                </c:pt>
                <c:pt idx="3477">
                  <c:v>29.387830000000001</c:v>
                </c:pt>
                <c:pt idx="3478">
                  <c:v>29.396170000000001</c:v>
                </c:pt>
                <c:pt idx="3479">
                  <c:v>29.40449999999991</c:v>
                </c:pt>
                <c:pt idx="3480">
                  <c:v>29.41283</c:v>
                </c:pt>
                <c:pt idx="3481">
                  <c:v>29.42117</c:v>
                </c:pt>
                <c:pt idx="3482">
                  <c:v>29.429499999999891</c:v>
                </c:pt>
                <c:pt idx="3483">
                  <c:v>29.437830000000005</c:v>
                </c:pt>
                <c:pt idx="3484">
                  <c:v>29.446159999999917</c:v>
                </c:pt>
                <c:pt idx="3485">
                  <c:v>29.454499999999989</c:v>
                </c:pt>
                <c:pt idx="3486">
                  <c:v>29.46282999999988</c:v>
                </c:pt>
                <c:pt idx="3487">
                  <c:v>29.471170000000001</c:v>
                </c:pt>
                <c:pt idx="3488">
                  <c:v>29.479500000000002</c:v>
                </c:pt>
                <c:pt idx="3489">
                  <c:v>29.487829999999914</c:v>
                </c:pt>
                <c:pt idx="3490">
                  <c:v>29.496169999999989</c:v>
                </c:pt>
                <c:pt idx="3491">
                  <c:v>29.5045</c:v>
                </c:pt>
                <c:pt idx="3492">
                  <c:v>29.512830000000001</c:v>
                </c:pt>
                <c:pt idx="3493">
                  <c:v>29.521170000000001</c:v>
                </c:pt>
                <c:pt idx="3494">
                  <c:v>29.52949999999991</c:v>
                </c:pt>
                <c:pt idx="3495">
                  <c:v>29.537830000000035</c:v>
                </c:pt>
                <c:pt idx="3496">
                  <c:v>29.54617</c:v>
                </c:pt>
                <c:pt idx="3497">
                  <c:v>29.554500000000001</c:v>
                </c:pt>
                <c:pt idx="3498">
                  <c:v>29.562830000000002</c:v>
                </c:pt>
                <c:pt idx="3499">
                  <c:v>29.571159999999999</c:v>
                </c:pt>
                <c:pt idx="3500">
                  <c:v>29.579499999999989</c:v>
                </c:pt>
                <c:pt idx="3501">
                  <c:v>29.58783</c:v>
                </c:pt>
                <c:pt idx="3502">
                  <c:v>29.596170000000001</c:v>
                </c:pt>
                <c:pt idx="3503">
                  <c:v>29.604500000000005</c:v>
                </c:pt>
                <c:pt idx="3504">
                  <c:v>29.612829999999999</c:v>
                </c:pt>
                <c:pt idx="3505">
                  <c:v>29.621169999999999</c:v>
                </c:pt>
                <c:pt idx="3506">
                  <c:v>29.6295</c:v>
                </c:pt>
                <c:pt idx="3507">
                  <c:v>29.637830000000097</c:v>
                </c:pt>
                <c:pt idx="3508">
                  <c:v>29.646170000000001</c:v>
                </c:pt>
                <c:pt idx="3509">
                  <c:v>29.654499999999999</c:v>
                </c:pt>
                <c:pt idx="3510">
                  <c:v>29.66283</c:v>
                </c:pt>
                <c:pt idx="3511">
                  <c:v>29.671170000000075</c:v>
                </c:pt>
                <c:pt idx="3512">
                  <c:v>29.679500000000001</c:v>
                </c:pt>
                <c:pt idx="3513">
                  <c:v>29.687830000000005</c:v>
                </c:pt>
                <c:pt idx="3514">
                  <c:v>29.696159999999999</c:v>
                </c:pt>
                <c:pt idx="3515">
                  <c:v>29.704499999999989</c:v>
                </c:pt>
                <c:pt idx="3516">
                  <c:v>29.71283</c:v>
                </c:pt>
                <c:pt idx="3517">
                  <c:v>29.721170000000001</c:v>
                </c:pt>
                <c:pt idx="3518">
                  <c:v>29.729500000000002</c:v>
                </c:pt>
                <c:pt idx="3519">
                  <c:v>29.737829999999999</c:v>
                </c:pt>
                <c:pt idx="3520">
                  <c:v>29.746169999999989</c:v>
                </c:pt>
                <c:pt idx="3521">
                  <c:v>29.7545</c:v>
                </c:pt>
                <c:pt idx="3522">
                  <c:v>29.762829999999891</c:v>
                </c:pt>
                <c:pt idx="3523">
                  <c:v>29.771170000000001</c:v>
                </c:pt>
                <c:pt idx="3524">
                  <c:v>29.77949999999991</c:v>
                </c:pt>
                <c:pt idx="3525">
                  <c:v>29.78783</c:v>
                </c:pt>
                <c:pt idx="3526">
                  <c:v>29.79617</c:v>
                </c:pt>
                <c:pt idx="3527">
                  <c:v>29.804500000000001</c:v>
                </c:pt>
                <c:pt idx="3528">
                  <c:v>29.812830000000005</c:v>
                </c:pt>
                <c:pt idx="3529">
                  <c:v>29.821159999999999</c:v>
                </c:pt>
                <c:pt idx="3530">
                  <c:v>29.829499999999989</c:v>
                </c:pt>
                <c:pt idx="3531">
                  <c:v>29.837830000000082</c:v>
                </c:pt>
                <c:pt idx="3532">
                  <c:v>29.846170000000001</c:v>
                </c:pt>
                <c:pt idx="3533">
                  <c:v>29.854500000000005</c:v>
                </c:pt>
                <c:pt idx="3534">
                  <c:v>29.862829999999914</c:v>
                </c:pt>
                <c:pt idx="3535">
                  <c:v>29.871169999999999</c:v>
                </c:pt>
                <c:pt idx="3536">
                  <c:v>29.8795</c:v>
                </c:pt>
                <c:pt idx="3537">
                  <c:v>29.887830000000001</c:v>
                </c:pt>
                <c:pt idx="3538">
                  <c:v>29.896170000000001</c:v>
                </c:pt>
                <c:pt idx="3539">
                  <c:v>29.90449999999991</c:v>
                </c:pt>
                <c:pt idx="3540">
                  <c:v>29.91283</c:v>
                </c:pt>
                <c:pt idx="3541">
                  <c:v>29.92117</c:v>
                </c:pt>
                <c:pt idx="3542">
                  <c:v>29.929499999999891</c:v>
                </c:pt>
                <c:pt idx="3543">
                  <c:v>29.937830000000005</c:v>
                </c:pt>
                <c:pt idx="3544">
                  <c:v>29.946159999999917</c:v>
                </c:pt>
                <c:pt idx="3545">
                  <c:v>29.954499999999989</c:v>
                </c:pt>
                <c:pt idx="3546">
                  <c:v>29.96282999999988</c:v>
                </c:pt>
                <c:pt idx="3547">
                  <c:v>29.971170000000001</c:v>
                </c:pt>
                <c:pt idx="3548">
                  <c:v>29.979500000000002</c:v>
                </c:pt>
                <c:pt idx="3549">
                  <c:v>29.987829999999914</c:v>
                </c:pt>
                <c:pt idx="3550">
                  <c:v>29.996169999999989</c:v>
                </c:pt>
                <c:pt idx="3551">
                  <c:v>30.0045</c:v>
                </c:pt>
                <c:pt idx="3552">
                  <c:v>30.012830000000001</c:v>
                </c:pt>
                <c:pt idx="3553">
                  <c:v>30.021170000000001</c:v>
                </c:pt>
                <c:pt idx="3554">
                  <c:v>30.02949999999991</c:v>
                </c:pt>
                <c:pt idx="3555">
                  <c:v>30.037830000000035</c:v>
                </c:pt>
                <c:pt idx="3556">
                  <c:v>30.04617</c:v>
                </c:pt>
                <c:pt idx="3557">
                  <c:v>30.054500000000001</c:v>
                </c:pt>
                <c:pt idx="3558">
                  <c:v>30.062830000000002</c:v>
                </c:pt>
                <c:pt idx="3559">
                  <c:v>30.071159999999999</c:v>
                </c:pt>
                <c:pt idx="3560">
                  <c:v>30.079499999999989</c:v>
                </c:pt>
                <c:pt idx="3561">
                  <c:v>30.08783</c:v>
                </c:pt>
                <c:pt idx="3562">
                  <c:v>30.096170000000001</c:v>
                </c:pt>
                <c:pt idx="3563">
                  <c:v>30.104500000000005</c:v>
                </c:pt>
                <c:pt idx="3564">
                  <c:v>30.112829999999999</c:v>
                </c:pt>
                <c:pt idx="3565">
                  <c:v>30.121169999999999</c:v>
                </c:pt>
                <c:pt idx="3566">
                  <c:v>30.1295</c:v>
                </c:pt>
                <c:pt idx="3567">
                  <c:v>30.137830000000097</c:v>
                </c:pt>
                <c:pt idx="3568">
                  <c:v>30.146170000000001</c:v>
                </c:pt>
                <c:pt idx="3569">
                  <c:v>30.154499999999999</c:v>
                </c:pt>
                <c:pt idx="3570">
                  <c:v>30.16283</c:v>
                </c:pt>
                <c:pt idx="3571">
                  <c:v>30.171170000000075</c:v>
                </c:pt>
                <c:pt idx="3572">
                  <c:v>30.179500000000001</c:v>
                </c:pt>
                <c:pt idx="3573">
                  <c:v>30.187830000000005</c:v>
                </c:pt>
                <c:pt idx="3574">
                  <c:v>30.196159999999999</c:v>
                </c:pt>
                <c:pt idx="3575">
                  <c:v>30.204499999999989</c:v>
                </c:pt>
                <c:pt idx="3576">
                  <c:v>30.21283</c:v>
                </c:pt>
                <c:pt idx="3577">
                  <c:v>30.221170000000001</c:v>
                </c:pt>
                <c:pt idx="3578">
                  <c:v>30.229500000000002</c:v>
                </c:pt>
                <c:pt idx="3579">
                  <c:v>30.237829999999999</c:v>
                </c:pt>
                <c:pt idx="3580">
                  <c:v>30.246169999999989</c:v>
                </c:pt>
                <c:pt idx="3581">
                  <c:v>30.2545</c:v>
                </c:pt>
                <c:pt idx="3582">
                  <c:v>30.262829999999891</c:v>
                </c:pt>
                <c:pt idx="3583">
                  <c:v>30.271170000000001</c:v>
                </c:pt>
                <c:pt idx="3584">
                  <c:v>30.27949999999991</c:v>
                </c:pt>
                <c:pt idx="3585">
                  <c:v>30.28783</c:v>
                </c:pt>
                <c:pt idx="3586">
                  <c:v>30.29617</c:v>
                </c:pt>
                <c:pt idx="3587">
                  <c:v>30.304500000000001</c:v>
                </c:pt>
                <c:pt idx="3588">
                  <c:v>30.312830000000005</c:v>
                </c:pt>
                <c:pt idx="3589">
                  <c:v>30.321159999999999</c:v>
                </c:pt>
                <c:pt idx="3590">
                  <c:v>30.329499999999989</c:v>
                </c:pt>
                <c:pt idx="3591">
                  <c:v>30.337830000000082</c:v>
                </c:pt>
                <c:pt idx="3592">
                  <c:v>30.346170000000001</c:v>
                </c:pt>
                <c:pt idx="3593">
                  <c:v>30.354500000000005</c:v>
                </c:pt>
                <c:pt idx="3594">
                  <c:v>30.362829999999914</c:v>
                </c:pt>
                <c:pt idx="3595">
                  <c:v>30.371169999999999</c:v>
                </c:pt>
                <c:pt idx="3596">
                  <c:v>30.3795</c:v>
                </c:pt>
                <c:pt idx="3597">
                  <c:v>30.387830000000001</c:v>
                </c:pt>
                <c:pt idx="3598">
                  <c:v>30.396170000000001</c:v>
                </c:pt>
                <c:pt idx="3599">
                  <c:v>30.40449999999991</c:v>
                </c:pt>
                <c:pt idx="3600">
                  <c:v>30.41283</c:v>
                </c:pt>
                <c:pt idx="3601">
                  <c:v>30.42117</c:v>
                </c:pt>
                <c:pt idx="3602">
                  <c:v>30.429499999999891</c:v>
                </c:pt>
                <c:pt idx="3603">
                  <c:v>30.437830000000005</c:v>
                </c:pt>
                <c:pt idx="3604">
                  <c:v>30.446159999999917</c:v>
                </c:pt>
                <c:pt idx="3605">
                  <c:v>30.454499999999989</c:v>
                </c:pt>
                <c:pt idx="3606">
                  <c:v>30.46282999999988</c:v>
                </c:pt>
                <c:pt idx="3607">
                  <c:v>30.471170000000001</c:v>
                </c:pt>
                <c:pt idx="3608">
                  <c:v>30.479500000000002</c:v>
                </c:pt>
                <c:pt idx="3609">
                  <c:v>30.487829999999914</c:v>
                </c:pt>
                <c:pt idx="3610">
                  <c:v>30.496169999999989</c:v>
                </c:pt>
                <c:pt idx="3611">
                  <c:v>30.5045</c:v>
                </c:pt>
                <c:pt idx="3612">
                  <c:v>30.512830000000001</c:v>
                </c:pt>
                <c:pt idx="3613">
                  <c:v>30.521170000000001</c:v>
                </c:pt>
                <c:pt idx="3614">
                  <c:v>30.52949999999991</c:v>
                </c:pt>
                <c:pt idx="3615">
                  <c:v>30.537830000000035</c:v>
                </c:pt>
                <c:pt idx="3616">
                  <c:v>30.54617</c:v>
                </c:pt>
                <c:pt idx="3617">
                  <c:v>30.554500000000001</c:v>
                </c:pt>
                <c:pt idx="3618">
                  <c:v>30.562830000000002</c:v>
                </c:pt>
                <c:pt idx="3619">
                  <c:v>30.571159999999999</c:v>
                </c:pt>
                <c:pt idx="3620">
                  <c:v>30.579499999999989</c:v>
                </c:pt>
                <c:pt idx="3621">
                  <c:v>30.58783</c:v>
                </c:pt>
                <c:pt idx="3622">
                  <c:v>30.596170000000001</c:v>
                </c:pt>
                <c:pt idx="3623">
                  <c:v>30.604500000000005</c:v>
                </c:pt>
                <c:pt idx="3624">
                  <c:v>30.612829999999999</c:v>
                </c:pt>
                <c:pt idx="3625">
                  <c:v>30.621169999999999</c:v>
                </c:pt>
                <c:pt idx="3626">
                  <c:v>30.6295</c:v>
                </c:pt>
                <c:pt idx="3627">
                  <c:v>30.637830000000097</c:v>
                </c:pt>
                <c:pt idx="3628">
                  <c:v>30.646170000000001</c:v>
                </c:pt>
                <c:pt idx="3629">
                  <c:v>30.654499999999999</c:v>
                </c:pt>
                <c:pt idx="3630">
                  <c:v>30.66283</c:v>
                </c:pt>
                <c:pt idx="3631">
                  <c:v>30.671170000000075</c:v>
                </c:pt>
                <c:pt idx="3632">
                  <c:v>30.679500000000001</c:v>
                </c:pt>
                <c:pt idx="3633">
                  <c:v>30.687830000000005</c:v>
                </c:pt>
                <c:pt idx="3634">
                  <c:v>30.696159999999999</c:v>
                </c:pt>
                <c:pt idx="3635">
                  <c:v>30.704499999999989</c:v>
                </c:pt>
                <c:pt idx="3636">
                  <c:v>30.71283</c:v>
                </c:pt>
                <c:pt idx="3637">
                  <c:v>30.721170000000001</c:v>
                </c:pt>
                <c:pt idx="3638">
                  <c:v>30.729500000000002</c:v>
                </c:pt>
                <c:pt idx="3639">
                  <c:v>30.737829999999999</c:v>
                </c:pt>
                <c:pt idx="3640">
                  <c:v>30.746169999999989</c:v>
                </c:pt>
                <c:pt idx="3641">
                  <c:v>30.7545</c:v>
                </c:pt>
                <c:pt idx="3642">
                  <c:v>30.762829999999891</c:v>
                </c:pt>
                <c:pt idx="3643">
                  <c:v>30.771170000000001</c:v>
                </c:pt>
                <c:pt idx="3644">
                  <c:v>30.77949999999991</c:v>
                </c:pt>
                <c:pt idx="3645">
                  <c:v>30.78783</c:v>
                </c:pt>
                <c:pt idx="3646">
                  <c:v>30.79617</c:v>
                </c:pt>
                <c:pt idx="3647">
                  <c:v>30.804500000000001</c:v>
                </c:pt>
                <c:pt idx="3648">
                  <c:v>30.812830000000005</c:v>
                </c:pt>
                <c:pt idx="3649">
                  <c:v>30.821159999999999</c:v>
                </c:pt>
                <c:pt idx="3650">
                  <c:v>30.829499999999989</c:v>
                </c:pt>
                <c:pt idx="3651">
                  <c:v>30.837830000000082</c:v>
                </c:pt>
                <c:pt idx="3652">
                  <c:v>30.846170000000001</c:v>
                </c:pt>
                <c:pt idx="3653">
                  <c:v>30.854500000000005</c:v>
                </c:pt>
                <c:pt idx="3654">
                  <c:v>30.862829999999914</c:v>
                </c:pt>
                <c:pt idx="3655">
                  <c:v>30.871169999999999</c:v>
                </c:pt>
                <c:pt idx="3656">
                  <c:v>30.8795</c:v>
                </c:pt>
                <c:pt idx="3657">
                  <c:v>30.887830000000001</c:v>
                </c:pt>
                <c:pt idx="3658">
                  <c:v>30.896170000000001</c:v>
                </c:pt>
                <c:pt idx="3659">
                  <c:v>30.90449999999991</c:v>
                </c:pt>
                <c:pt idx="3660">
                  <c:v>30.91283</c:v>
                </c:pt>
                <c:pt idx="3661">
                  <c:v>30.92117</c:v>
                </c:pt>
                <c:pt idx="3662">
                  <c:v>30.929499999999891</c:v>
                </c:pt>
                <c:pt idx="3663">
                  <c:v>30.937830000000005</c:v>
                </c:pt>
                <c:pt idx="3664">
                  <c:v>30.946159999999917</c:v>
                </c:pt>
                <c:pt idx="3665">
                  <c:v>30.954499999999989</c:v>
                </c:pt>
                <c:pt idx="3666">
                  <c:v>30.96282999999988</c:v>
                </c:pt>
                <c:pt idx="3667">
                  <c:v>30.971170000000001</c:v>
                </c:pt>
                <c:pt idx="3668">
                  <c:v>30.979500000000002</c:v>
                </c:pt>
                <c:pt idx="3669">
                  <c:v>30.987829999999914</c:v>
                </c:pt>
                <c:pt idx="3670">
                  <c:v>30.996169999999989</c:v>
                </c:pt>
                <c:pt idx="3671">
                  <c:v>31.0045</c:v>
                </c:pt>
                <c:pt idx="3672">
                  <c:v>31.012830000000001</c:v>
                </c:pt>
                <c:pt idx="3673">
                  <c:v>31.021170000000001</c:v>
                </c:pt>
                <c:pt idx="3674">
                  <c:v>31.02949999999991</c:v>
                </c:pt>
                <c:pt idx="3675">
                  <c:v>31.037830000000035</c:v>
                </c:pt>
                <c:pt idx="3676">
                  <c:v>31.04617</c:v>
                </c:pt>
                <c:pt idx="3677">
                  <c:v>31.054500000000001</c:v>
                </c:pt>
                <c:pt idx="3678">
                  <c:v>31.062830000000002</c:v>
                </c:pt>
                <c:pt idx="3679">
                  <c:v>31.071159999999999</c:v>
                </c:pt>
                <c:pt idx="3680">
                  <c:v>31.079499999999989</c:v>
                </c:pt>
                <c:pt idx="3681">
                  <c:v>31.08783</c:v>
                </c:pt>
                <c:pt idx="3682">
                  <c:v>31.096170000000001</c:v>
                </c:pt>
                <c:pt idx="3683">
                  <c:v>31.104500000000005</c:v>
                </c:pt>
                <c:pt idx="3684">
                  <c:v>31.112829999999999</c:v>
                </c:pt>
                <c:pt idx="3685">
                  <c:v>31.121169999999999</c:v>
                </c:pt>
                <c:pt idx="3686">
                  <c:v>31.1295</c:v>
                </c:pt>
                <c:pt idx="3687">
                  <c:v>31.137830000000097</c:v>
                </c:pt>
                <c:pt idx="3688">
                  <c:v>31.146170000000001</c:v>
                </c:pt>
                <c:pt idx="3689">
                  <c:v>31.154499999999999</c:v>
                </c:pt>
                <c:pt idx="3690">
                  <c:v>31.16283</c:v>
                </c:pt>
                <c:pt idx="3691">
                  <c:v>31.171170000000075</c:v>
                </c:pt>
                <c:pt idx="3692">
                  <c:v>31.179500000000001</c:v>
                </c:pt>
                <c:pt idx="3693">
                  <c:v>31.187830000000005</c:v>
                </c:pt>
                <c:pt idx="3694">
                  <c:v>31.196159999999999</c:v>
                </c:pt>
                <c:pt idx="3695">
                  <c:v>31.204499999999989</c:v>
                </c:pt>
                <c:pt idx="3696">
                  <c:v>31.21283</c:v>
                </c:pt>
                <c:pt idx="3697">
                  <c:v>31.221170000000001</c:v>
                </c:pt>
                <c:pt idx="3698">
                  <c:v>31.229500000000002</c:v>
                </c:pt>
                <c:pt idx="3699">
                  <c:v>31.237829999999999</c:v>
                </c:pt>
                <c:pt idx="3700">
                  <c:v>31.246169999999989</c:v>
                </c:pt>
                <c:pt idx="3701">
                  <c:v>31.2545</c:v>
                </c:pt>
                <c:pt idx="3702">
                  <c:v>31.262829999999891</c:v>
                </c:pt>
                <c:pt idx="3703">
                  <c:v>31.271170000000001</c:v>
                </c:pt>
                <c:pt idx="3704">
                  <c:v>31.27949999999991</c:v>
                </c:pt>
                <c:pt idx="3705">
                  <c:v>31.28783</c:v>
                </c:pt>
                <c:pt idx="3706">
                  <c:v>31.29617</c:v>
                </c:pt>
                <c:pt idx="3707">
                  <c:v>31.304500000000001</c:v>
                </c:pt>
                <c:pt idx="3708">
                  <c:v>31.312830000000005</c:v>
                </c:pt>
                <c:pt idx="3709">
                  <c:v>31.321159999999999</c:v>
                </c:pt>
                <c:pt idx="3710">
                  <c:v>31.329499999999989</c:v>
                </c:pt>
                <c:pt idx="3711">
                  <c:v>31.337830000000082</c:v>
                </c:pt>
                <c:pt idx="3712">
                  <c:v>31.346170000000001</c:v>
                </c:pt>
                <c:pt idx="3713">
                  <c:v>31.354500000000005</c:v>
                </c:pt>
                <c:pt idx="3714">
                  <c:v>31.362829999999914</c:v>
                </c:pt>
                <c:pt idx="3715">
                  <c:v>31.371169999999999</c:v>
                </c:pt>
                <c:pt idx="3716">
                  <c:v>31.3795</c:v>
                </c:pt>
                <c:pt idx="3717">
                  <c:v>31.387830000000001</c:v>
                </c:pt>
                <c:pt idx="3718">
                  <c:v>31.396170000000001</c:v>
                </c:pt>
                <c:pt idx="3719">
                  <c:v>31.40449999999991</c:v>
                </c:pt>
                <c:pt idx="3720">
                  <c:v>31.41283</c:v>
                </c:pt>
                <c:pt idx="3721">
                  <c:v>31.42117</c:v>
                </c:pt>
                <c:pt idx="3722">
                  <c:v>31.429499999999891</c:v>
                </c:pt>
                <c:pt idx="3723">
                  <c:v>31.437830000000005</c:v>
                </c:pt>
                <c:pt idx="3724">
                  <c:v>31.446159999999917</c:v>
                </c:pt>
                <c:pt idx="3725">
                  <c:v>31.454499999999989</c:v>
                </c:pt>
                <c:pt idx="3726">
                  <c:v>31.46282999999988</c:v>
                </c:pt>
                <c:pt idx="3727">
                  <c:v>31.471170000000001</c:v>
                </c:pt>
                <c:pt idx="3728">
                  <c:v>31.479500000000002</c:v>
                </c:pt>
                <c:pt idx="3729">
                  <c:v>31.487829999999914</c:v>
                </c:pt>
                <c:pt idx="3730">
                  <c:v>31.496169999999989</c:v>
                </c:pt>
                <c:pt idx="3731">
                  <c:v>31.5045</c:v>
                </c:pt>
                <c:pt idx="3732">
                  <c:v>31.512830000000001</c:v>
                </c:pt>
                <c:pt idx="3733">
                  <c:v>31.521170000000001</c:v>
                </c:pt>
                <c:pt idx="3734">
                  <c:v>31.52949999999991</c:v>
                </c:pt>
                <c:pt idx="3735">
                  <c:v>31.537830000000035</c:v>
                </c:pt>
                <c:pt idx="3736">
                  <c:v>31.54617</c:v>
                </c:pt>
                <c:pt idx="3737">
                  <c:v>31.554500000000001</c:v>
                </c:pt>
                <c:pt idx="3738">
                  <c:v>31.562830000000002</c:v>
                </c:pt>
                <c:pt idx="3739">
                  <c:v>31.571159999999999</c:v>
                </c:pt>
                <c:pt idx="3740">
                  <c:v>31.579499999999989</c:v>
                </c:pt>
                <c:pt idx="3741">
                  <c:v>31.58783</c:v>
                </c:pt>
                <c:pt idx="3742">
                  <c:v>31.596170000000001</c:v>
                </c:pt>
                <c:pt idx="3743">
                  <c:v>31.604500000000005</c:v>
                </c:pt>
                <c:pt idx="3744">
                  <c:v>31.612829999999999</c:v>
                </c:pt>
                <c:pt idx="3745">
                  <c:v>31.621169999999999</c:v>
                </c:pt>
                <c:pt idx="3746">
                  <c:v>31.6295</c:v>
                </c:pt>
                <c:pt idx="3747">
                  <c:v>31.637830000000097</c:v>
                </c:pt>
                <c:pt idx="3748">
                  <c:v>31.646170000000001</c:v>
                </c:pt>
                <c:pt idx="3749">
                  <c:v>31.654499999999999</c:v>
                </c:pt>
                <c:pt idx="3750">
                  <c:v>31.66283</c:v>
                </c:pt>
                <c:pt idx="3751">
                  <c:v>31.671170000000075</c:v>
                </c:pt>
                <c:pt idx="3752">
                  <c:v>31.679500000000001</c:v>
                </c:pt>
                <c:pt idx="3753">
                  <c:v>31.687830000000005</c:v>
                </c:pt>
                <c:pt idx="3754">
                  <c:v>31.696159999999999</c:v>
                </c:pt>
                <c:pt idx="3755">
                  <c:v>31.704499999999989</c:v>
                </c:pt>
                <c:pt idx="3756">
                  <c:v>31.71283</c:v>
                </c:pt>
                <c:pt idx="3757">
                  <c:v>31.721170000000001</c:v>
                </c:pt>
                <c:pt idx="3758">
                  <c:v>31.729500000000002</c:v>
                </c:pt>
                <c:pt idx="3759">
                  <c:v>31.737829999999999</c:v>
                </c:pt>
                <c:pt idx="3760">
                  <c:v>31.746169999999989</c:v>
                </c:pt>
                <c:pt idx="3761">
                  <c:v>31.7545</c:v>
                </c:pt>
                <c:pt idx="3762">
                  <c:v>31.762829999999891</c:v>
                </c:pt>
                <c:pt idx="3763">
                  <c:v>31.771170000000001</c:v>
                </c:pt>
                <c:pt idx="3764">
                  <c:v>31.77949999999991</c:v>
                </c:pt>
                <c:pt idx="3765">
                  <c:v>31.78783</c:v>
                </c:pt>
                <c:pt idx="3766">
                  <c:v>31.79617</c:v>
                </c:pt>
                <c:pt idx="3767">
                  <c:v>31.804500000000001</c:v>
                </c:pt>
                <c:pt idx="3768">
                  <c:v>31.812830000000005</c:v>
                </c:pt>
                <c:pt idx="3769">
                  <c:v>31.821159999999999</c:v>
                </c:pt>
                <c:pt idx="3770">
                  <c:v>31.829499999999989</c:v>
                </c:pt>
                <c:pt idx="3771">
                  <c:v>31.837830000000082</c:v>
                </c:pt>
                <c:pt idx="3772">
                  <c:v>31.846160000000001</c:v>
                </c:pt>
                <c:pt idx="3773">
                  <c:v>31.854500000000005</c:v>
                </c:pt>
                <c:pt idx="3774">
                  <c:v>31.862829999999914</c:v>
                </c:pt>
                <c:pt idx="3775">
                  <c:v>31.871169999999999</c:v>
                </c:pt>
                <c:pt idx="3776">
                  <c:v>31.8795</c:v>
                </c:pt>
                <c:pt idx="3777">
                  <c:v>31.887830000000001</c:v>
                </c:pt>
                <c:pt idx="3778">
                  <c:v>31.896159999999988</c:v>
                </c:pt>
                <c:pt idx="3779">
                  <c:v>31.90449999999991</c:v>
                </c:pt>
                <c:pt idx="3780">
                  <c:v>31.912839999999989</c:v>
                </c:pt>
                <c:pt idx="3781">
                  <c:v>31.92117</c:v>
                </c:pt>
                <c:pt idx="3782">
                  <c:v>31.929499999999891</c:v>
                </c:pt>
                <c:pt idx="3783">
                  <c:v>31.937830000000005</c:v>
                </c:pt>
                <c:pt idx="3784">
                  <c:v>31.94616999999991</c:v>
                </c:pt>
                <c:pt idx="3785">
                  <c:v>31.954499999999989</c:v>
                </c:pt>
                <c:pt idx="3786">
                  <c:v>31.96282999999988</c:v>
                </c:pt>
                <c:pt idx="3787">
                  <c:v>31.971160000000001</c:v>
                </c:pt>
                <c:pt idx="3788">
                  <c:v>31.979500000000002</c:v>
                </c:pt>
                <c:pt idx="3789">
                  <c:v>31.987829999999914</c:v>
                </c:pt>
                <c:pt idx="3790">
                  <c:v>31.996169999999989</c:v>
                </c:pt>
                <c:pt idx="3791">
                  <c:v>32.0045</c:v>
                </c:pt>
                <c:pt idx="3792">
                  <c:v>32.012830000000001</c:v>
                </c:pt>
                <c:pt idx="3793">
                  <c:v>32.021160000000002</c:v>
                </c:pt>
                <c:pt idx="3794">
                  <c:v>32.029500000000013</c:v>
                </c:pt>
                <c:pt idx="3795">
                  <c:v>32.037839999999996</c:v>
                </c:pt>
                <c:pt idx="3796">
                  <c:v>32.046170000000011</c:v>
                </c:pt>
                <c:pt idx="3797">
                  <c:v>32.054499999999997</c:v>
                </c:pt>
                <c:pt idx="3798">
                  <c:v>32.062830000000012</c:v>
                </c:pt>
                <c:pt idx="3799">
                  <c:v>32.071170000000002</c:v>
                </c:pt>
                <c:pt idx="3800">
                  <c:v>32.079500000000003</c:v>
                </c:pt>
                <c:pt idx="3801">
                  <c:v>32.087829999999997</c:v>
                </c:pt>
                <c:pt idx="3802">
                  <c:v>32.096160000000012</c:v>
                </c:pt>
                <c:pt idx="3803">
                  <c:v>32.104500000000002</c:v>
                </c:pt>
                <c:pt idx="3804">
                  <c:v>32.112830000000002</c:v>
                </c:pt>
                <c:pt idx="3805">
                  <c:v>32.121170000000063</c:v>
                </c:pt>
                <c:pt idx="3806">
                  <c:v>32.129500000000149</c:v>
                </c:pt>
                <c:pt idx="3807">
                  <c:v>32.137830000000001</c:v>
                </c:pt>
                <c:pt idx="3808">
                  <c:v>32.146160000000002</c:v>
                </c:pt>
                <c:pt idx="3809">
                  <c:v>32.154499999999999</c:v>
                </c:pt>
                <c:pt idx="3810">
                  <c:v>32.162840000000003</c:v>
                </c:pt>
                <c:pt idx="3811">
                  <c:v>32.171170000000011</c:v>
                </c:pt>
                <c:pt idx="3812">
                  <c:v>32.179500000000012</c:v>
                </c:pt>
                <c:pt idx="3813">
                  <c:v>32.187829999999998</c:v>
                </c:pt>
                <c:pt idx="3814">
                  <c:v>32.196170000000173</c:v>
                </c:pt>
                <c:pt idx="3815">
                  <c:v>32.204500000000003</c:v>
                </c:pt>
                <c:pt idx="3816">
                  <c:v>32.212830000000011</c:v>
                </c:pt>
                <c:pt idx="3817">
                  <c:v>32.221160000000012</c:v>
                </c:pt>
                <c:pt idx="3818">
                  <c:v>32.229500000000172</c:v>
                </c:pt>
                <c:pt idx="3819">
                  <c:v>32.237830000000002</c:v>
                </c:pt>
                <c:pt idx="3820">
                  <c:v>32.246170000000063</c:v>
                </c:pt>
                <c:pt idx="3821">
                  <c:v>32.2545</c:v>
                </c:pt>
                <c:pt idx="3822">
                  <c:v>32.262830000000157</c:v>
                </c:pt>
                <c:pt idx="3823">
                  <c:v>32.271160000000002</c:v>
                </c:pt>
                <c:pt idx="3824">
                  <c:v>32.279500000000013</c:v>
                </c:pt>
                <c:pt idx="3825">
                  <c:v>32.287839999999996</c:v>
                </c:pt>
                <c:pt idx="3826">
                  <c:v>32.29617000000021</c:v>
                </c:pt>
                <c:pt idx="3827">
                  <c:v>32.304499999999997</c:v>
                </c:pt>
                <c:pt idx="3828">
                  <c:v>32.312829999999998</c:v>
                </c:pt>
                <c:pt idx="3829">
                  <c:v>32.321170000000002</c:v>
                </c:pt>
                <c:pt idx="3830">
                  <c:v>32.329500000000003</c:v>
                </c:pt>
                <c:pt idx="3831">
                  <c:v>32.337829999999997</c:v>
                </c:pt>
                <c:pt idx="3832">
                  <c:v>32.346160000000005</c:v>
                </c:pt>
                <c:pt idx="3833">
                  <c:v>32.354499999999994</c:v>
                </c:pt>
                <c:pt idx="3834">
                  <c:v>32.362830000000002</c:v>
                </c:pt>
                <c:pt idx="3835">
                  <c:v>32.371169999999999</c:v>
                </c:pt>
                <c:pt idx="3836">
                  <c:v>32.3795</c:v>
                </c:pt>
                <c:pt idx="3837">
                  <c:v>32.387829999999994</c:v>
                </c:pt>
                <c:pt idx="3838">
                  <c:v>32.396160000000002</c:v>
                </c:pt>
                <c:pt idx="3839">
                  <c:v>32.404499999999999</c:v>
                </c:pt>
                <c:pt idx="3840">
                  <c:v>32.412839999999996</c:v>
                </c:pt>
                <c:pt idx="3841">
                  <c:v>32.421170000000011</c:v>
                </c:pt>
                <c:pt idx="3842">
                  <c:v>32.429500000000012</c:v>
                </c:pt>
                <c:pt idx="3843">
                  <c:v>32.437829999999998</c:v>
                </c:pt>
                <c:pt idx="3844">
                  <c:v>32.446170000000002</c:v>
                </c:pt>
                <c:pt idx="3845">
                  <c:v>32.454499999999996</c:v>
                </c:pt>
                <c:pt idx="3846">
                  <c:v>32.462830000000011</c:v>
                </c:pt>
                <c:pt idx="3847">
                  <c:v>32.471160000000005</c:v>
                </c:pt>
                <c:pt idx="3848">
                  <c:v>32.479500000000002</c:v>
                </c:pt>
                <c:pt idx="3849">
                  <c:v>32.487829999999995</c:v>
                </c:pt>
                <c:pt idx="3850">
                  <c:v>32.496170000000063</c:v>
                </c:pt>
                <c:pt idx="3851">
                  <c:v>32.5045</c:v>
                </c:pt>
                <c:pt idx="3852">
                  <c:v>32.512830000000001</c:v>
                </c:pt>
                <c:pt idx="3853">
                  <c:v>32.521160000000002</c:v>
                </c:pt>
                <c:pt idx="3854">
                  <c:v>32.529500000000013</c:v>
                </c:pt>
                <c:pt idx="3855">
                  <c:v>32.537839999999996</c:v>
                </c:pt>
                <c:pt idx="3856">
                  <c:v>32.546170000000011</c:v>
                </c:pt>
                <c:pt idx="3857">
                  <c:v>32.554499999999997</c:v>
                </c:pt>
                <c:pt idx="3858">
                  <c:v>32.562830000000012</c:v>
                </c:pt>
                <c:pt idx="3859">
                  <c:v>32.571170000000002</c:v>
                </c:pt>
                <c:pt idx="3860">
                  <c:v>32.579500000000003</c:v>
                </c:pt>
                <c:pt idx="3861">
                  <c:v>32.587829999999997</c:v>
                </c:pt>
                <c:pt idx="3862">
                  <c:v>32.596160000000012</c:v>
                </c:pt>
                <c:pt idx="3863">
                  <c:v>32.604500000000002</c:v>
                </c:pt>
                <c:pt idx="3864">
                  <c:v>32.612830000000002</c:v>
                </c:pt>
                <c:pt idx="3865">
                  <c:v>32.621170000000063</c:v>
                </c:pt>
                <c:pt idx="3866">
                  <c:v>32.629500000000149</c:v>
                </c:pt>
                <c:pt idx="3867">
                  <c:v>32.637830000000001</c:v>
                </c:pt>
                <c:pt idx="3868">
                  <c:v>32.646160000000002</c:v>
                </c:pt>
                <c:pt idx="3869">
                  <c:v>32.654499999999999</c:v>
                </c:pt>
                <c:pt idx="3870">
                  <c:v>32.662840000000003</c:v>
                </c:pt>
                <c:pt idx="3871">
                  <c:v>32.671170000000011</c:v>
                </c:pt>
                <c:pt idx="3872">
                  <c:v>32.679500000000012</c:v>
                </c:pt>
                <c:pt idx="3873">
                  <c:v>32.687829999999998</c:v>
                </c:pt>
                <c:pt idx="3874">
                  <c:v>32.696170000000173</c:v>
                </c:pt>
                <c:pt idx="3875">
                  <c:v>32.704500000000003</c:v>
                </c:pt>
                <c:pt idx="3876">
                  <c:v>32.712830000000011</c:v>
                </c:pt>
                <c:pt idx="3877">
                  <c:v>32.721160000000012</c:v>
                </c:pt>
                <c:pt idx="3878">
                  <c:v>32.729500000000172</c:v>
                </c:pt>
                <c:pt idx="3879">
                  <c:v>32.737830000000002</c:v>
                </c:pt>
                <c:pt idx="3880">
                  <c:v>32.746170000000063</c:v>
                </c:pt>
                <c:pt idx="3881">
                  <c:v>32.7545</c:v>
                </c:pt>
                <c:pt idx="3882">
                  <c:v>32.762830000000157</c:v>
                </c:pt>
                <c:pt idx="3883">
                  <c:v>32.771160000000002</c:v>
                </c:pt>
                <c:pt idx="3884">
                  <c:v>32.779500000000013</c:v>
                </c:pt>
                <c:pt idx="3885">
                  <c:v>32.787839999999996</c:v>
                </c:pt>
                <c:pt idx="3886">
                  <c:v>32.79617000000021</c:v>
                </c:pt>
                <c:pt idx="3887">
                  <c:v>32.804499999999997</c:v>
                </c:pt>
                <c:pt idx="3888">
                  <c:v>32.812829999999998</c:v>
                </c:pt>
                <c:pt idx="3889">
                  <c:v>32.821170000000002</c:v>
                </c:pt>
                <c:pt idx="3890">
                  <c:v>32.829500000000003</c:v>
                </c:pt>
                <c:pt idx="3891">
                  <c:v>32.837829999999997</c:v>
                </c:pt>
                <c:pt idx="3892">
                  <c:v>32.846160000000005</c:v>
                </c:pt>
                <c:pt idx="3893">
                  <c:v>32.854499999999994</c:v>
                </c:pt>
                <c:pt idx="3894">
                  <c:v>32.862830000000002</c:v>
                </c:pt>
                <c:pt idx="3895">
                  <c:v>32.871169999999999</c:v>
                </c:pt>
                <c:pt idx="3896">
                  <c:v>32.8795</c:v>
                </c:pt>
                <c:pt idx="3897">
                  <c:v>32.887829999999994</c:v>
                </c:pt>
                <c:pt idx="3898">
                  <c:v>32.896160000000002</c:v>
                </c:pt>
                <c:pt idx="3899">
                  <c:v>32.904499999999999</c:v>
                </c:pt>
                <c:pt idx="3900">
                  <c:v>32.912839999999996</c:v>
                </c:pt>
                <c:pt idx="3901">
                  <c:v>32.921170000000011</c:v>
                </c:pt>
                <c:pt idx="3902">
                  <c:v>32.929500000000012</c:v>
                </c:pt>
                <c:pt idx="3903">
                  <c:v>32.937829999999998</c:v>
                </c:pt>
                <c:pt idx="3904">
                  <c:v>32.946170000000002</c:v>
                </c:pt>
                <c:pt idx="3905">
                  <c:v>32.954499999999996</c:v>
                </c:pt>
                <c:pt idx="3906">
                  <c:v>32.962830000000011</c:v>
                </c:pt>
                <c:pt idx="3907">
                  <c:v>32.971160000000005</c:v>
                </c:pt>
                <c:pt idx="3908">
                  <c:v>32.979500000000002</c:v>
                </c:pt>
                <c:pt idx="3909">
                  <c:v>32.987829999999995</c:v>
                </c:pt>
                <c:pt idx="3910">
                  <c:v>32.996170000000063</c:v>
                </c:pt>
                <c:pt idx="3911">
                  <c:v>33.0045</c:v>
                </c:pt>
                <c:pt idx="3912">
                  <c:v>33.012830000000001</c:v>
                </c:pt>
                <c:pt idx="3913">
                  <c:v>33.021160000000002</c:v>
                </c:pt>
                <c:pt idx="3914">
                  <c:v>33.029500000000013</c:v>
                </c:pt>
                <c:pt idx="3915">
                  <c:v>33.037839999999996</c:v>
                </c:pt>
                <c:pt idx="3916">
                  <c:v>33.046170000000011</c:v>
                </c:pt>
                <c:pt idx="3917">
                  <c:v>33.054499999999997</c:v>
                </c:pt>
                <c:pt idx="3918">
                  <c:v>33.062830000000012</c:v>
                </c:pt>
                <c:pt idx="3919">
                  <c:v>33.071170000000002</c:v>
                </c:pt>
                <c:pt idx="3920">
                  <c:v>33.079500000000003</c:v>
                </c:pt>
                <c:pt idx="3921">
                  <c:v>33.087829999999997</c:v>
                </c:pt>
                <c:pt idx="3922">
                  <c:v>33.096160000000012</c:v>
                </c:pt>
                <c:pt idx="3923">
                  <c:v>33.104500000000002</c:v>
                </c:pt>
                <c:pt idx="3924">
                  <c:v>33.112830000000002</c:v>
                </c:pt>
                <c:pt idx="3925">
                  <c:v>33.121170000000063</c:v>
                </c:pt>
                <c:pt idx="3926">
                  <c:v>33.129500000000149</c:v>
                </c:pt>
                <c:pt idx="3927">
                  <c:v>33.137830000000001</c:v>
                </c:pt>
                <c:pt idx="3928">
                  <c:v>33.146160000000002</c:v>
                </c:pt>
                <c:pt idx="3929">
                  <c:v>33.154499999999999</c:v>
                </c:pt>
                <c:pt idx="3930">
                  <c:v>33.162840000000003</c:v>
                </c:pt>
                <c:pt idx="3931">
                  <c:v>33.171170000000011</c:v>
                </c:pt>
                <c:pt idx="3932">
                  <c:v>33.179500000000012</c:v>
                </c:pt>
                <c:pt idx="3933">
                  <c:v>33.187829999999998</c:v>
                </c:pt>
                <c:pt idx="3934">
                  <c:v>33.196170000000173</c:v>
                </c:pt>
                <c:pt idx="3935">
                  <c:v>33.204500000000003</c:v>
                </c:pt>
                <c:pt idx="3936">
                  <c:v>33.212830000000011</c:v>
                </c:pt>
                <c:pt idx="3937">
                  <c:v>33.221160000000012</c:v>
                </c:pt>
                <c:pt idx="3938">
                  <c:v>33.229500000000172</c:v>
                </c:pt>
                <c:pt idx="3939">
                  <c:v>33.237830000000002</c:v>
                </c:pt>
                <c:pt idx="3940">
                  <c:v>33.246170000000063</c:v>
                </c:pt>
                <c:pt idx="3941">
                  <c:v>33.2545</c:v>
                </c:pt>
                <c:pt idx="3942">
                  <c:v>33.262830000000157</c:v>
                </c:pt>
                <c:pt idx="3943">
                  <c:v>33.271160000000002</c:v>
                </c:pt>
                <c:pt idx="3944">
                  <c:v>33.279500000000013</c:v>
                </c:pt>
                <c:pt idx="3945">
                  <c:v>33.287839999999996</c:v>
                </c:pt>
                <c:pt idx="3946">
                  <c:v>33.29617000000021</c:v>
                </c:pt>
                <c:pt idx="3947">
                  <c:v>33.304499999999997</c:v>
                </c:pt>
                <c:pt idx="3948">
                  <c:v>33.312829999999998</c:v>
                </c:pt>
                <c:pt idx="3949">
                  <c:v>33.321170000000002</c:v>
                </c:pt>
                <c:pt idx="3950">
                  <c:v>33.329500000000003</c:v>
                </c:pt>
                <c:pt idx="3951">
                  <c:v>33.337829999999997</c:v>
                </c:pt>
                <c:pt idx="3952">
                  <c:v>33.346160000000005</c:v>
                </c:pt>
                <c:pt idx="3953">
                  <c:v>33.354499999999994</c:v>
                </c:pt>
                <c:pt idx="3954">
                  <c:v>33.362830000000002</c:v>
                </c:pt>
                <c:pt idx="3955">
                  <c:v>33.371169999999999</c:v>
                </c:pt>
                <c:pt idx="3956">
                  <c:v>33.3795</c:v>
                </c:pt>
                <c:pt idx="3957">
                  <c:v>33.387829999999994</c:v>
                </c:pt>
                <c:pt idx="3958">
                  <c:v>33.396160000000002</c:v>
                </c:pt>
                <c:pt idx="3959">
                  <c:v>33.404499999999999</c:v>
                </c:pt>
                <c:pt idx="3960">
                  <c:v>33.412839999999996</c:v>
                </c:pt>
                <c:pt idx="3961">
                  <c:v>33.421170000000011</c:v>
                </c:pt>
                <c:pt idx="3962">
                  <c:v>33.429500000000012</c:v>
                </c:pt>
                <c:pt idx="3963">
                  <c:v>33.437829999999998</c:v>
                </c:pt>
                <c:pt idx="3964">
                  <c:v>33.446170000000002</c:v>
                </c:pt>
                <c:pt idx="3965">
                  <c:v>33.454499999999996</c:v>
                </c:pt>
                <c:pt idx="3966">
                  <c:v>33.462830000000011</c:v>
                </c:pt>
                <c:pt idx="3967">
                  <c:v>33.471160000000005</c:v>
                </c:pt>
                <c:pt idx="3968">
                  <c:v>33.479500000000002</c:v>
                </c:pt>
                <c:pt idx="3969">
                  <c:v>33.487829999999995</c:v>
                </c:pt>
                <c:pt idx="3970">
                  <c:v>33.496170000000063</c:v>
                </c:pt>
                <c:pt idx="3971">
                  <c:v>33.5045</c:v>
                </c:pt>
                <c:pt idx="3972">
                  <c:v>33.512830000000001</c:v>
                </c:pt>
                <c:pt idx="3973">
                  <c:v>33.521160000000002</c:v>
                </c:pt>
                <c:pt idx="3974">
                  <c:v>33.529500000000013</c:v>
                </c:pt>
                <c:pt idx="3975">
                  <c:v>33.537839999999996</c:v>
                </c:pt>
                <c:pt idx="3976">
                  <c:v>33.546170000000011</c:v>
                </c:pt>
                <c:pt idx="3977">
                  <c:v>33.554499999999997</c:v>
                </c:pt>
                <c:pt idx="3978">
                  <c:v>33.562830000000012</c:v>
                </c:pt>
                <c:pt idx="3979">
                  <c:v>33.571170000000002</c:v>
                </c:pt>
                <c:pt idx="3980">
                  <c:v>33.579500000000003</c:v>
                </c:pt>
                <c:pt idx="3981">
                  <c:v>33.587829999999997</c:v>
                </c:pt>
                <c:pt idx="3982">
                  <c:v>33.596160000000012</c:v>
                </c:pt>
                <c:pt idx="3983">
                  <c:v>33.604500000000002</c:v>
                </c:pt>
                <c:pt idx="3984">
                  <c:v>33.612830000000002</c:v>
                </c:pt>
                <c:pt idx="3985">
                  <c:v>33.621170000000063</c:v>
                </c:pt>
                <c:pt idx="3986">
                  <c:v>33.629500000000149</c:v>
                </c:pt>
                <c:pt idx="3987">
                  <c:v>33.637830000000001</c:v>
                </c:pt>
                <c:pt idx="3988">
                  <c:v>33.646160000000002</c:v>
                </c:pt>
                <c:pt idx="3989">
                  <c:v>33.654499999999999</c:v>
                </c:pt>
                <c:pt idx="3990">
                  <c:v>33.662840000000003</c:v>
                </c:pt>
                <c:pt idx="3991">
                  <c:v>33.671170000000011</c:v>
                </c:pt>
                <c:pt idx="3992">
                  <c:v>33.679500000000012</c:v>
                </c:pt>
                <c:pt idx="3993">
                  <c:v>33.687829999999998</c:v>
                </c:pt>
                <c:pt idx="3994">
                  <c:v>33.696170000000173</c:v>
                </c:pt>
                <c:pt idx="3995">
                  <c:v>33.704500000000003</c:v>
                </c:pt>
                <c:pt idx="3996">
                  <c:v>33.712830000000011</c:v>
                </c:pt>
                <c:pt idx="3997">
                  <c:v>33.721160000000012</c:v>
                </c:pt>
                <c:pt idx="3998">
                  <c:v>33.729500000000172</c:v>
                </c:pt>
                <c:pt idx="3999">
                  <c:v>33.737830000000002</c:v>
                </c:pt>
                <c:pt idx="4000">
                  <c:v>33.746170000000063</c:v>
                </c:pt>
                <c:pt idx="4001">
                  <c:v>33.7545</c:v>
                </c:pt>
                <c:pt idx="4002">
                  <c:v>33.762830000000157</c:v>
                </c:pt>
                <c:pt idx="4003">
                  <c:v>33.771160000000002</c:v>
                </c:pt>
                <c:pt idx="4004">
                  <c:v>33.779500000000013</c:v>
                </c:pt>
                <c:pt idx="4005">
                  <c:v>33.787839999999996</c:v>
                </c:pt>
                <c:pt idx="4006">
                  <c:v>33.79617000000021</c:v>
                </c:pt>
                <c:pt idx="4007">
                  <c:v>33.804499999999997</c:v>
                </c:pt>
                <c:pt idx="4008">
                  <c:v>33.812829999999998</c:v>
                </c:pt>
                <c:pt idx="4009">
                  <c:v>33.821170000000002</c:v>
                </c:pt>
                <c:pt idx="4010">
                  <c:v>33.829500000000003</c:v>
                </c:pt>
                <c:pt idx="4011">
                  <c:v>33.837829999999997</c:v>
                </c:pt>
                <c:pt idx="4012">
                  <c:v>33.846160000000005</c:v>
                </c:pt>
                <c:pt idx="4013">
                  <c:v>33.854499999999994</c:v>
                </c:pt>
                <c:pt idx="4014">
                  <c:v>33.862830000000002</c:v>
                </c:pt>
                <c:pt idx="4015">
                  <c:v>33.871169999999999</c:v>
                </c:pt>
                <c:pt idx="4016">
                  <c:v>33.8795</c:v>
                </c:pt>
                <c:pt idx="4017">
                  <c:v>33.887829999999994</c:v>
                </c:pt>
                <c:pt idx="4018">
                  <c:v>33.896160000000002</c:v>
                </c:pt>
                <c:pt idx="4019">
                  <c:v>33.904499999999999</c:v>
                </c:pt>
                <c:pt idx="4020">
                  <c:v>33.912839999999996</c:v>
                </c:pt>
                <c:pt idx="4021">
                  <c:v>33.921170000000011</c:v>
                </c:pt>
                <c:pt idx="4022">
                  <c:v>33.929500000000012</c:v>
                </c:pt>
                <c:pt idx="4023">
                  <c:v>33.937829999999998</c:v>
                </c:pt>
                <c:pt idx="4024">
                  <c:v>33.946170000000002</c:v>
                </c:pt>
                <c:pt idx="4025">
                  <c:v>33.954499999999996</c:v>
                </c:pt>
                <c:pt idx="4026">
                  <c:v>33.962830000000011</c:v>
                </c:pt>
                <c:pt idx="4027">
                  <c:v>33.971160000000005</c:v>
                </c:pt>
                <c:pt idx="4028">
                  <c:v>33.979500000000002</c:v>
                </c:pt>
                <c:pt idx="4029">
                  <c:v>33.987829999999995</c:v>
                </c:pt>
                <c:pt idx="4030">
                  <c:v>33.996170000000063</c:v>
                </c:pt>
                <c:pt idx="4031">
                  <c:v>34.0045</c:v>
                </c:pt>
                <c:pt idx="4032">
                  <c:v>34.012830000000001</c:v>
                </c:pt>
                <c:pt idx="4033">
                  <c:v>34.021160000000002</c:v>
                </c:pt>
                <c:pt idx="4034">
                  <c:v>34.029500000000013</c:v>
                </c:pt>
                <c:pt idx="4035">
                  <c:v>34.037839999999996</c:v>
                </c:pt>
                <c:pt idx="4036">
                  <c:v>34.046170000000011</c:v>
                </c:pt>
                <c:pt idx="4037">
                  <c:v>34.054499999999997</c:v>
                </c:pt>
                <c:pt idx="4038">
                  <c:v>34.062830000000012</c:v>
                </c:pt>
                <c:pt idx="4039">
                  <c:v>34.071170000000002</c:v>
                </c:pt>
                <c:pt idx="4040">
                  <c:v>34.079500000000003</c:v>
                </c:pt>
                <c:pt idx="4041">
                  <c:v>34.087829999999997</c:v>
                </c:pt>
                <c:pt idx="4042">
                  <c:v>34.096160000000012</c:v>
                </c:pt>
                <c:pt idx="4043">
                  <c:v>34.104500000000002</c:v>
                </c:pt>
                <c:pt idx="4044">
                  <c:v>34.112830000000002</c:v>
                </c:pt>
                <c:pt idx="4045">
                  <c:v>34.121170000000063</c:v>
                </c:pt>
                <c:pt idx="4046">
                  <c:v>34.129500000000149</c:v>
                </c:pt>
                <c:pt idx="4047">
                  <c:v>34.137830000000001</c:v>
                </c:pt>
                <c:pt idx="4048">
                  <c:v>34.146160000000002</c:v>
                </c:pt>
                <c:pt idx="4049">
                  <c:v>34.154499999999999</c:v>
                </c:pt>
                <c:pt idx="4050">
                  <c:v>34.162840000000003</c:v>
                </c:pt>
                <c:pt idx="4051">
                  <c:v>34.171170000000011</c:v>
                </c:pt>
                <c:pt idx="4052">
                  <c:v>34.179500000000012</c:v>
                </c:pt>
                <c:pt idx="4053">
                  <c:v>34.187829999999998</c:v>
                </c:pt>
                <c:pt idx="4054">
                  <c:v>34.196170000000173</c:v>
                </c:pt>
                <c:pt idx="4055">
                  <c:v>34.204500000000003</c:v>
                </c:pt>
                <c:pt idx="4056">
                  <c:v>34.212830000000011</c:v>
                </c:pt>
                <c:pt idx="4057">
                  <c:v>34.221160000000012</c:v>
                </c:pt>
                <c:pt idx="4058">
                  <c:v>34.229500000000172</c:v>
                </c:pt>
                <c:pt idx="4059">
                  <c:v>34.237830000000002</c:v>
                </c:pt>
                <c:pt idx="4060">
                  <c:v>34.246170000000063</c:v>
                </c:pt>
                <c:pt idx="4061">
                  <c:v>34.2545</c:v>
                </c:pt>
                <c:pt idx="4062">
                  <c:v>34.262830000000157</c:v>
                </c:pt>
                <c:pt idx="4063">
                  <c:v>34.271160000000002</c:v>
                </c:pt>
                <c:pt idx="4064">
                  <c:v>34.279500000000013</c:v>
                </c:pt>
                <c:pt idx="4065">
                  <c:v>34.287839999999996</c:v>
                </c:pt>
                <c:pt idx="4066">
                  <c:v>34.29617000000021</c:v>
                </c:pt>
                <c:pt idx="4067">
                  <c:v>34.304499999999997</c:v>
                </c:pt>
                <c:pt idx="4068">
                  <c:v>34.312829999999998</c:v>
                </c:pt>
                <c:pt idx="4069">
                  <c:v>34.321170000000002</c:v>
                </c:pt>
                <c:pt idx="4070">
                  <c:v>34.329500000000003</c:v>
                </c:pt>
                <c:pt idx="4071">
                  <c:v>34.337829999999997</c:v>
                </c:pt>
                <c:pt idx="4072">
                  <c:v>34.346160000000005</c:v>
                </c:pt>
                <c:pt idx="4073">
                  <c:v>34.354499999999994</c:v>
                </c:pt>
                <c:pt idx="4074">
                  <c:v>34.362830000000002</c:v>
                </c:pt>
                <c:pt idx="4075">
                  <c:v>34.371169999999999</c:v>
                </c:pt>
                <c:pt idx="4076">
                  <c:v>34.3795</c:v>
                </c:pt>
                <c:pt idx="4077">
                  <c:v>34.387829999999994</c:v>
                </c:pt>
                <c:pt idx="4078">
                  <c:v>34.396160000000002</c:v>
                </c:pt>
                <c:pt idx="4079">
                  <c:v>34.404499999999999</c:v>
                </c:pt>
                <c:pt idx="4080">
                  <c:v>34.412839999999996</c:v>
                </c:pt>
                <c:pt idx="4081">
                  <c:v>34.421170000000011</c:v>
                </c:pt>
                <c:pt idx="4082">
                  <c:v>34.429500000000012</c:v>
                </c:pt>
                <c:pt idx="4083">
                  <c:v>34.437829999999998</c:v>
                </c:pt>
                <c:pt idx="4084">
                  <c:v>34.446170000000002</c:v>
                </c:pt>
                <c:pt idx="4085">
                  <c:v>34.454499999999996</c:v>
                </c:pt>
                <c:pt idx="4086">
                  <c:v>34.462830000000011</c:v>
                </c:pt>
                <c:pt idx="4087">
                  <c:v>34.471160000000005</c:v>
                </c:pt>
                <c:pt idx="4088">
                  <c:v>34.479500000000002</c:v>
                </c:pt>
                <c:pt idx="4089">
                  <c:v>34.487829999999995</c:v>
                </c:pt>
                <c:pt idx="4090">
                  <c:v>34.496170000000063</c:v>
                </c:pt>
                <c:pt idx="4091">
                  <c:v>34.5045</c:v>
                </c:pt>
                <c:pt idx="4092">
                  <c:v>34.512830000000001</c:v>
                </c:pt>
                <c:pt idx="4093">
                  <c:v>34.521160000000002</c:v>
                </c:pt>
                <c:pt idx="4094">
                  <c:v>34.529500000000013</c:v>
                </c:pt>
                <c:pt idx="4095">
                  <c:v>34.537839999999996</c:v>
                </c:pt>
                <c:pt idx="4096">
                  <c:v>34.546170000000011</c:v>
                </c:pt>
                <c:pt idx="4097">
                  <c:v>34.554499999999997</c:v>
                </c:pt>
                <c:pt idx="4098">
                  <c:v>34.562830000000012</c:v>
                </c:pt>
                <c:pt idx="4099">
                  <c:v>34.571170000000002</c:v>
                </c:pt>
                <c:pt idx="4100">
                  <c:v>34.579500000000003</c:v>
                </c:pt>
                <c:pt idx="4101">
                  <c:v>34.587829999999997</c:v>
                </c:pt>
                <c:pt idx="4102">
                  <c:v>34.596160000000012</c:v>
                </c:pt>
                <c:pt idx="4103">
                  <c:v>34.604500000000002</c:v>
                </c:pt>
                <c:pt idx="4104">
                  <c:v>34.612830000000002</c:v>
                </c:pt>
                <c:pt idx="4105">
                  <c:v>34.621170000000063</c:v>
                </c:pt>
                <c:pt idx="4106">
                  <c:v>34.629500000000149</c:v>
                </c:pt>
                <c:pt idx="4107">
                  <c:v>34.637830000000001</c:v>
                </c:pt>
                <c:pt idx="4108">
                  <c:v>34.646160000000002</c:v>
                </c:pt>
                <c:pt idx="4109">
                  <c:v>34.654499999999999</c:v>
                </c:pt>
                <c:pt idx="4110">
                  <c:v>34.662840000000003</c:v>
                </c:pt>
                <c:pt idx="4111">
                  <c:v>34.671170000000011</c:v>
                </c:pt>
                <c:pt idx="4112">
                  <c:v>34.679500000000012</c:v>
                </c:pt>
                <c:pt idx="4113">
                  <c:v>34.687829999999998</c:v>
                </c:pt>
                <c:pt idx="4114">
                  <c:v>34.696170000000173</c:v>
                </c:pt>
                <c:pt idx="4115">
                  <c:v>34.704500000000003</c:v>
                </c:pt>
                <c:pt idx="4116">
                  <c:v>34.712830000000011</c:v>
                </c:pt>
                <c:pt idx="4117">
                  <c:v>34.721160000000012</c:v>
                </c:pt>
                <c:pt idx="4118">
                  <c:v>34.729500000000172</c:v>
                </c:pt>
                <c:pt idx="4119">
                  <c:v>34.737830000000002</c:v>
                </c:pt>
                <c:pt idx="4120">
                  <c:v>34.746170000000063</c:v>
                </c:pt>
                <c:pt idx="4121">
                  <c:v>34.7545</c:v>
                </c:pt>
                <c:pt idx="4122">
                  <c:v>34.762830000000157</c:v>
                </c:pt>
                <c:pt idx="4123">
                  <c:v>34.771160000000002</c:v>
                </c:pt>
                <c:pt idx="4124">
                  <c:v>34.779500000000013</c:v>
                </c:pt>
                <c:pt idx="4125">
                  <c:v>34.787839999999996</c:v>
                </c:pt>
                <c:pt idx="4126">
                  <c:v>34.79617000000021</c:v>
                </c:pt>
                <c:pt idx="4127">
                  <c:v>34.804499999999997</c:v>
                </c:pt>
                <c:pt idx="4128">
                  <c:v>34.812829999999998</c:v>
                </c:pt>
                <c:pt idx="4129">
                  <c:v>34.821170000000002</c:v>
                </c:pt>
                <c:pt idx="4130">
                  <c:v>34.829500000000003</c:v>
                </c:pt>
                <c:pt idx="4131">
                  <c:v>34.837829999999997</c:v>
                </c:pt>
                <c:pt idx="4132">
                  <c:v>34.846160000000005</c:v>
                </c:pt>
                <c:pt idx="4133">
                  <c:v>34.854499999999994</c:v>
                </c:pt>
                <c:pt idx="4134">
                  <c:v>34.862830000000002</c:v>
                </c:pt>
                <c:pt idx="4135">
                  <c:v>34.871169999999999</c:v>
                </c:pt>
                <c:pt idx="4136">
                  <c:v>34.8795</c:v>
                </c:pt>
                <c:pt idx="4137">
                  <c:v>34.887829999999994</c:v>
                </c:pt>
                <c:pt idx="4138">
                  <c:v>34.896160000000002</c:v>
                </c:pt>
                <c:pt idx="4139">
                  <c:v>34.904499999999999</c:v>
                </c:pt>
                <c:pt idx="4140">
                  <c:v>34.912839999999996</c:v>
                </c:pt>
                <c:pt idx="4141">
                  <c:v>34.921170000000011</c:v>
                </c:pt>
                <c:pt idx="4142">
                  <c:v>34.929500000000012</c:v>
                </c:pt>
                <c:pt idx="4143">
                  <c:v>34.937829999999998</c:v>
                </c:pt>
                <c:pt idx="4144">
                  <c:v>34.946170000000002</c:v>
                </c:pt>
                <c:pt idx="4145">
                  <c:v>34.954499999999996</c:v>
                </c:pt>
                <c:pt idx="4146">
                  <c:v>34.962830000000011</c:v>
                </c:pt>
                <c:pt idx="4147">
                  <c:v>34.971160000000005</c:v>
                </c:pt>
                <c:pt idx="4148">
                  <c:v>34.979500000000002</c:v>
                </c:pt>
                <c:pt idx="4149">
                  <c:v>34.987829999999995</c:v>
                </c:pt>
                <c:pt idx="4150">
                  <c:v>34.996170000000063</c:v>
                </c:pt>
                <c:pt idx="4151">
                  <c:v>35.0045</c:v>
                </c:pt>
                <c:pt idx="4152">
                  <c:v>35.012830000000001</c:v>
                </c:pt>
                <c:pt idx="4153">
                  <c:v>35.021160000000002</c:v>
                </c:pt>
                <c:pt idx="4154">
                  <c:v>35.029500000000013</c:v>
                </c:pt>
                <c:pt idx="4155">
                  <c:v>35.037839999999996</c:v>
                </c:pt>
                <c:pt idx="4156">
                  <c:v>35.046170000000011</c:v>
                </c:pt>
                <c:pt idx="4157">
                  <c:v>35.054499999999997</c:v>
                </c:pt>
                <c:pt idx="4158">
                  <c:v>35.062830000000012</c:v>
                </c:pt>
                <c:pt idx="4159">
                  <c:v>35.071170000000002</c:v>
                </c:pt>
                <c:pt idx="4160">
                  <c:v>35.079500000000003</c:v>
                </c:pt>
                <c:pt idx="4161">
                  <c:v>35.087829999999997</c:v>
                </c:pt>
                <c:pt idx="4162">
                  <c:v>35.096160000000012</c:v>
                </c:pt>
                <c:pt idx="4163">
                  <c:v>35.104500000000002</c:v>
                </c:pt>
                <c:pt idx="4164">
                  <c:v>35.112830000000002</c:v>
                </c:pt>
                <c:pt idx="4165">
                  <c:v>35.121170000000063</c:v>
                </c:pt>
                <c:pt idx="4166">
                  <c:v>35.129500000000149</c:v>
                </c:pt>
                <c:pt idx="4167">
                  <c:v>35.137830000000001</c:v>
                </c:pt>
                <c:pt idx="4168">
                  <c:v>35.146160000000002</c:v>
                </c:pt>
                <c:pt idx="4169">
                  <c:v>35.154499999999999</c:v>
                </c:pt>
                <c:pt idx="4170">
                  <c:v>35.162840000000003</c:v>
                </c:pt>
                <c:pt idx="4171">
                  <c:v>35.171170000000011</c:v>
                </c:pt>
                <c:pt idx="4172">
                  <c:v>35.179500000000012</c:v>
                </c:pt>
                <c:pt idx="4173">
                  <c:v>35.187829999999998</c:v>
                </c:pt>
                <c:pt idx="4174">
                  <c:v>35.196170000000173</c:v>
                </c:pt>
                <c:pt idx="4175">
                  <c:v>35.204500000000003</c:v>
                </c:pt>
                <c:pt idx="4176">
                  <c:v>35.212830000000011</c:v>
                </c:pt>
                <c:pt idx="4177">
                  <c:v>35.221160000000012</c:v>
                </c:pt>
                <c:pt idx="4178">
                  <c:v>35.229500000000172</c:v>
                </c:pt>
                <c:pt idx="4179">
                  <c:v>35.237830000000002</c:v>
                </c:pt>
                <c:pt idx="4180">
                  <c:v>35.246170000000063</c:v>
                </c:pt>
                <c:pt idx="4181">
                  <c:v>35.2545</c:v>
                </c:pt>
                <c:pt idx="4182">
                  <c:v>35.262830000000157</c:v>
                </c:pt>
                <c:pt idx="4183">
                  <c:v>35.271160000000002</c:v>
                </c:pt>
                <c:pt idx="4184">
                  <c:v>35.279500000000013</c:v>
                </c:pt>
                <c:pt idx="4185">
                  <c:v>35.287839999999996</c:v>
                </c:pt>
                <c:pt idx="4186">
                  <c:v>35.29617000000021</c:v>
                </c:pt>
                <c:pt idx="4187">
                  <c:v>35.304499999999997</c:v>
                </c:pt>
                <c:pt idx="4188">
                  <c:v>35.312829999999998</c:v>
                </c:pt>
                <c:pt idx="4189">
                  <c:v>35.321170000000002</c:v>
                </c:pt>
                <c:pt idx="4190">
                  <c:v>35.329500000000003</c:v>
                </c:pt>
                <c:pt idx="4191">
                  <c:v>35.337829999999997</c:v>
                </c:pt>
                <c:pt idx="4192">
                  <c:v>35.346160000000005</c:v>
                </c:pt>
                <c:pt idx="4193">
                  <c:v>35.354499999999994</c:v>
                </c:pt>
                <c:pt idx="4194">
                  <c:v>35.362830000000002</c:v>
                </c:pt>
                <c:pt idx="4195">
                  <c:v>35.371169999999999</c:v>
                </c:pt>
                <c:pt idx="4196">
                  <c:v>35.3795</c:v>
                </c:pt>
                <c:pt idx="4197">
                  <c:v>35.387829999999994</c:v>
                </c:pt>
                <c:pt idx="4198">
                  <c:v>35.396160000000002</c:v>
                </c:pt>
                <c:pt idx="4199">
                  <c:v>35.404499999999999</c:v>
                </c:pt>
                <c:pt idx="4200">
                  <c:v>35.412839999999996</c:v>
                </c:pt>
                <c:pt idx="4201">
                  <c:v>35.421170000000011</c:v>
                </c:pt>
                <c:pt idx="4202">
                  <c:v>35.429500000000012</c:v>
                </c:pt>
                <c:pt idx="4203">
                  <c:v>35.437829999999998</c:v>
                </c:pt>
                <c:pt idx="4204">
                  <c:v>35.446170000000002</c:v>
                </c:pt>
                <c:pt idx="4205">
                  <c:v>35.454499999999996</c:v>
                </c:pt>
                <c:pt idx="4206">
                  <c:v>35.462830000000011</c:v>
                </c:pt>
                <c:pt idx="4207">
                  <c:v>35.471160000000005</c:v>
                </c:pt>
                <c:pt idx="4208">
                  <c:v>35.479500000000002</c:v>
                </c:pt>
                <c:pt idx="4209">
                  <c:v>35.487829999999995</c:v>
                </c:pt>
                <c:pt idx="4210">
                  <c:v>35.496170000000063</c:v>
                </c:pt>
                <c:pt idx="4211">
                  <c:v>35.5045</c:v>
                </c:pt>
                <c:pt idx="4212">
                  <c:v>35.512830000000001</c:v>
                </c:pt>
                <c:pt idx="4213">
                  <c:v>35.521160000000002</c:v>
                </c:pt>
                <c:pt idx="4214">
                  <c:v>35.529500000000013</c:v>
                </c:pt>
                <c:pt idx="4215">
                  <c:v>35.537839999999996</c:v>
                </c:pt>
                <c:pt idx="4216">
                  <c:v>35.546170000000011</c:v>
                </c:pt>
                <c:pt idx="4217">
                  <c:v>35.554499999999997</c:v>
                </c:pt>
                <c:pt idx="4218">
                  <c:v>35.562830000000012</c:v>
                </c:pt>
                <c:pt idx="4219">
                  <c:v>35.571170000000002</c:v>
                </c:pt>
                <c:pt idx="4220">
                  <c:v>35.579500000000003</c:v>
                </c:pt>
                <c:pt idx="4221">
                  <c:v>35.587829999999997</c:v>
                </c:pt>
                <c:pt idx="4222">
                  <c:v>35.596160000000012</c:v>
                </c:pt>
                <c:pt idx="4223">
                  <c:v>35.604500000000002</c:v>
                </c:pt>
                <c:pt idx="4224">
                  <c:v>35.612830000000002</c:v>
                </c:pt>
                <c:pt idx="4225">
                  <c:v>35.621170000000063</c:v>
                </c:pt>
                <c:pt idx="4226">
                  <c:v>35.629500000000149</c:v>
                </c:pt>
                <c:pt idx="4227">
                  <c:v>35.637830000000001</c:v>
                </c:pt>
                <c:pt idx="4228">
                  <c:v>35.646160000000002</c:v>
                </c:pt>
                <c:pt idx="4229">
                  <c:v>35.654499999999999</c:v>
                </c:pt>
                <c:pt idx="4230">
                  <c:v>35.662840000000003</c:v>
                </c:pt>
                <c:pt idx="4231">
                  <c:v>35.671170000000011</c:v>
                </c:pt>
                <c:pt idx="4232">
                  <c:v>35.679500000000012</c:v>
                </c:pt>
                <c:pt idx="4233">
                  <c:v>35.687829999999998</c:v>
                </c:pt>
                <c:pt idx="4234">
                  <c:v>35.696170000000173</c:v>
                </c:pt>
                <c:pt idx="4235">
                  <c:v>35.704500000000003</c:v>
                </c:pt>
                <c:pt idx="4236">
                  <c:v>35.712830000000011</c:v>
                </c:pt>
                <c:pt idx="4237">
                  <c:v>35.721160000000012</c:v>
                </c:pt>
                <c:pt idx="4238">
                  <c:v>35.729500000000172</c:v>
                </c:pt>
                <c:pt idx="4239">
                  <c:v>35.737830000000002</c:v>
                </c:pt>
                <c:pt idx="4240">
                  <c:v>35.746170000000063</c:v>
                </c:pt>
                <c:pt idx="4241">
                  <c:v>35.7545</c:v>
                </c:pt>
                <c:pt idx="4242">
                  <c:v>35.762830000000157</c:v>
                </c:pt>
                <c:pt idx="4243">
                  <c:v>35.771160000000002</c:v>
                </c:pt>
                <c:pt idx="4244">
                  <c:v>35.779500000000013</c:v>
                </c:pt>
                <c:pt idx="4245">
                  <c:v>35.787839999999996</c:v>
                </c:pt>
                <c:pt idx="4246">
                  <c:v>35.79617000000021</c:v>
                </c:pt>
                <c:pt idx="4247">
                  <c:v>35.804499999999997</c:v>
                </c:pt>
                <c:pt idx="4248">
                  <c:v>35.812829999999998</c:v>
                </c:pt>
                <c:pt idx="4249">
                  <c:v>35.821170000000002</c:v>
                </c:pt>
                <c:pt idx="4250">
                  <c:v>35.829500000000003</c:v>
                </c:pt>
                <c:pt idx="4251">
                  <c:v>35.837829999999997</c:v>
                </c:pt>
                <c:pt idx="4252">
                  <c:v>35.846160000000005</c:v>
                </c:pt>
                <c:pt idx="4253">
                  <c:v>35.854499999999994</c:v>
                </c:pt>
                <c:pt idx="4254">
                  <c:v>35.862830000000002</c:v>
                </c:pt>
                <c:pt idx="4255">
                  <c:v>35.871169999999999</c:v>
                </c:pt>
                <c:pt idx="4256">
                  <c:v>35.8795</c:v>
                </c:pt>
                <c:pt idx="4257">
                  <c:v>35.887829999999994</c:v>
                </c:pt>
                <c:pt idx="4258">
                  <c:v>35.896160000000002</c:v>
                </c:pt>
                <c:pt idx="4259">
                  <c:v>35.904499999999999</c:v>
                </c:pt>
                <c:pt idx="4260">
                  <c:v>35.912839999999996</c:v>
                </c:pt>
                <c:pt idx="4261">
                  <c:v>35.921170000000011</c:v>
                </c:pt>
                <c:pt idx="4262">
                  <c:v>35.929500000000012</c:v>
                </c:pt>
                <c:pt idx="4263">
                  <c:v>35.937829999999998</c:v>
                </c:pt>
                <c:pt idx="4264">
                  <c:v>35.946170000000002</c:v>
                </c:pt>
                <c:pt idx="4265">
                  <c:v>35.954499999999996</c:v>
                </c:pt>
                <c:pt idx="4266">
                  <c:v>35.962830000000011</c:v>
                </c:pt>
                <c:pt idx="4267">
                  <c:v>35.971160000000005</c:v>
                </c:pt>
                <c:pt idx="4268">
                  <c:v>35.979500000000002</c:v>
                </c:pt>
                <c:pt idx="4269">
                  <c:v>35.987829999999995</c:v>
                </c:pt>
                <c:pt idx="4270">
                  <c:v>35.996170000000063</c:v>
                </c:pt>
                <c:pt idx="4271">
                  <c:v>36.0045</c:v>
                </c:pt>
                <c:pt idx="4272">
                  <c:v>36.012830000000001</c:v>
                </c:pt>
                <c:pt idx="4273">
                  <c:v>36.021160000000002</c:v>
                </c:pt>
                <c:pt idx="4274">
                  <c:v>36.029500000000013</c:v>
                </c:pt>
                <c:pt idx="4275">
                  <c:v>36.037839999999996</c:v>
                </c:pt>
                <c:pt idx="4276">
                  <c:v>36.046170000000011</c:v>
                </c:pt>
                <c:pt idx="4277">
                  <c:v>36.054499999999997</c:v>
                </c:pt>
                <c:pt idx="4278">
                  <c:v>36.062830000000012</c:v>
                </c:pt>
                <c:pt idx="4279">
                  <c:v>36.071170000000002</c:v>
                </c:pt>
                <c:pt idx="4280">
                  <c:v>36.079500000000003</c:v>
                </c:pt>
                <c:pt idx="4281">
                  <c:v>36.087829999999997</c:v>
                </c:pt>
                <c:pt idx="4282">
                  <c:v>36.096160000000012</c:v>
                </c:pt>
                <c:pt idx="4283">
                  <c:v>36.104500000000002</c:v>
                </c:pt>
                <c:pt idx="4284">
                  <c:v>36.112830000000002</c:v>
                </c:pt>
                <c:pt idx="4285">
                  <c:v>36.121170000000063</c:v>
                </c:pt>
                <c:pt idx="4286">
                  <c:v>36.129500000000149</c:v>
                </c:pt>
                <c:pt idx="4287">
                  <c:v>36.137830000000001</c:v>
                </c:pt>
                <c:pt idx="4288">
                  <c:v>36.146160000000002</c:v>
                </c:pt>
                <c:pt idx="4289">
                  <c:v>36.154499999999999</c:v>
                </c:pt>
                <c:pt idx="4290">
                  <c:v>36.162840000000003</c:v>
                </c:pt>
                <c:pt idx="4291">
                  <c:v>36.171170000000011</c:v>
                </c:pt>
                <c:pt idx="4292">
                  <c:v>36.179500000000012</c:v>
                </c:pt>
                <c:pt idx="4293">
                  <c:v>36.187829999999998</c:v>
                </c:pt>
                <c:pt idx="4294">
                  <c:v>36.196170000000173</c:v>
                </c:pt>
                <c:pt idx="4295">
                  <c:v>36.204500000000003</c:v>
                </c:pt>
                <c:pt idx="4296">
                  <c:v>36.212830000000011</c:v>
                </c:pt>
                <c:pt idx="4297">
                  <c:v>36.221160000000012</c:v>
                </c:pt>
                <c:pt idx="4298">
                  <c:v>36.229500000000172</c:v>
                </c:pt>
                <c:pt idx="4299">
                  <c:v>36.237830000000002</c:v>
                </c:pt>
                <c:pt idx="4300">
                  <c:v>36.246170000000063</c:v>
                </c:pt>
                <c:pt idx="4301">
                  <c:v>36.2545</c:v>
                </c:pt>
                <c:pt idx="4302">
                  <c:v>36.262830000000157</c:v>
                </c:pt>
                <c:pt idx="4303">
                  <c:v>36.271160000000002</c:v>
                </c:pt>
                <c:pt idx="4304">
                  <c:v>36.279500000000013</c:v>
                </c:pt>
                <c:pt idx="4305">
                  <c:v>36.287839999999996</c:v>
                </c:pt>
                <c:pt idx="4306">
                  <c:v>36.29617000000021</c:v>
                </c:pt>
                <c:pt idx="4307">
                  <c:v>36.304499999999997</c:v>
                </c:pt>
                <c:pt idx="4308">
                  <c:v>36.312829999999998</c:v>
                </c:pt>
                <c:pt idx="4309">
                  <c:v>36.321170000000002</c:v>
                </c:pt>
                <c:pt idx="4310">
                  <c:v>36.329500000000003</c:v>
                </c:pt>
                <c:pt idx="4311">
                  <c:v>36.337829999999997</c:v>
                </c:pt>
                <c:pt idx="4312">
                  <c:v>36.346160000000005</c:v>
                </c:pt>
                <c:pt idx="4313">
                  <c:v>36.354499999999994</c:v>
                </c:pt>
                <c:pt idx="4314">
                  <c:v>36.362830000000002</c:v>
                </c:pt>
                <c:pt idx="4315">
                  <c:v>36.371169999999999</c:v>
                </c:pt>
                <c:pt idx="4316">
                  <c:v>36.3795</c:v>
                </c:pt>
                <c:pt idx="4317">
                  <c:v>36.387829999999994</c:v>
                </c:pt>
                <c:pt idx="4318">
                  <c:v>36.396160000000002</c:v>
                </c:pt>
                <c:pt idx="4319">
                  <c:v>36.404499999999999</c:v>
                </c:pt>
                <c:pt idx="4320">
                  <c:v>36.412839999999996</c:v>
                </c:pt>
                <c:pt idx="4321">
                  <c:v>36.421170000000011</c:v>
                </c:pt>
                <c:pt idx="4322">
                  <c:v>36.429500000000012</c:v>
                </c:pt>
                <c:pt idx="4323">
                  <c:v>36.437829999999998</c:v>
                </c:pt>
                <c:pt idx="4324">
                  <c:v>36.446170000000002</c:v>
                </c:pt>
                <c:pt idx="4325">
                  <c:v>36.454499999999996</c:v>
                </c:pt>
                <c:pt idx="4326">
                  <c:v>36.462830000000011</c:v>
                </c:pt>
                <c:pt idx="4327">
                  <c:v>36.471160000000005</c:v>
                </c:pt>
                <c:pt idx="4328">
                  <c:v>36.479500000000002</c:v>
                </c:pt>
                <c:pt idx="4329">
                  <c:v>36.487829999999995</c:v>
                </c:pt>
                <c:pt idx="4330">
                  <c:v>36.496170000000063</c:v>
                </c:pt>
                <c:pt idx="4331">
                  <c:v>36.5045</c:v>
                </c:pt>
                <c:pt idx="4332">
                  <c:v>36.512830000000001</c:v>
                </c:pt>
                <c:pt idx="4333">
                  <c:v>36.521160000000002</c:v>
                </c:pt>
                <c:pt idx="4334">
                  <c:v>36.529500000000013</c:v>
                </c:pt>
                <c:pt idx="4335">
                  <c:v>36.537839999999996</c:v>
                </c:pt>
                <c:pt idx="4336">
                  <c:v>36.546170000000011</c:v>
                </c:pt>
                <c:pt idx="4337">
                  <c:v>36.554499999999997</c:v>
                </c:pt>
                <c:pt idx="4338">
                  <c:v>36.562830000000012</c:v>
                </c:pt>
                <c:pt idx="4339">
                  <c:v>36.571170000000002</c:v>
                </c:pt>
                <c:pt idx="4340">
                  <c:v>36.579500000000003</c:v>
                </c:pt>
                <c:pt idx="4341">
                  <c:v>36.587829999999997</c:v>
                </c:pt>
                <c:pt idx="4342">
                  <c:v>36.596160000000012</c:v>
                </c:pt>
                <c:pt idx="4343">
                  <c:v>36.604500000000002</c:v>
                </c:pt>
                <c:pt idx="4344">
                  <c:v>36.612830000000002</c:v>
                </c:pt>
                <c:pt idx="4345">
                  <c:v>36.621170000000063</c:v>
                </c:pt>
                <c:pt idx="4346">
                  <c:v>36.629500000000149</c:v>
                </c:pt>
                <c:pt idx="4347">
                  <c:v>36.637830000000001</c:v>
                </c:pt>
                <c:pt idx="4348">
                  <c:v>36.646160000000002</c:v>
                </c:pt>
                <c:pt idx="4349">
                  <c:v>36.654499999999999</c:v>
                </c:pt>
                <c:pt idx="4350">
                  <c:v>36.662840000000003</c:v>
                </c:pt>
                <c:pt idx="4351">
                  <c:v>36.671170000000011</c:v>
                </c:pt>
                <c:pt idx="4352">
                  <c:v>36.679500000000012</c:v>
                </c:pt>
                <c:pt idx="4353">
                  <c:v>36.687829999999998</c:v>
                </c:pt>
                <c:pt idx="4354">
                  <c:v>36.696170000000173</c:v>
                </c:pt>
                <c:pt idx="4355">
                  <c:v>36.704500000000003</c:v>
                </c:pt>
                <c:pt idx="4356">
                  <c:v>36.712830000000011</c:v>
                </c:pt>
                <c:pt idx="4357">
                  <c:v>36.721160000000012</c:v>
                </c:pt>
                <c:pt idx="4358">
                  <c:v>36.729500000000172</c:v>
                </c:pt>
                <c:pt idx="4359">
                  <c:v>36.737830000000002</c:v>
                </c:pt>
                <c:pt idx="4360">
                  <c:v>36.746170000000063</c:v>
                </c:pt>
                <c:pt idx="4361">
                  <c:v>36.7545</c:v>
                </c:pt>
                <c:pt idx="4362">
                  <c:v>36.762830000000157</c:v>
                </c:pt>
                <c:pt idx="4363">
                  <c:v>36.771160000000002</c:v>
                </c:pt>
                <c:pt idx="4364">
                  <c:v>36.779500000000013</c:v>
                </c:pt>
                <c:pt idx="4365">
                  <c:v>36.787839999999996</c:v>
                </c:pt>
                <c:pt idx="4366">
                  <c:v>36.79617000000021</c:v>
                </c:pt>
                <c:pt idx="4367">
                  <c:v>36.804499999999997</c:v>
                </c:pt>
                <c:pt idx="4368">
                  <c:v>36.812829999999998</c:v>
                </c:pt>
                <c:pt idx="4369">
                  <c:v>36.821170000000002</c:v>
                </c:pt>
                <c:pt idx="4370">
                  <c:v>36.829500000000003</c:v>
                </c:pt>
                <c:pt idx="4371">
                  <c:v>36.837829999999997</c:v>
                </c:pt>
                <c:pt idx="4372">
                  <c:v>36.846160000000005</c:v>
                </c:pt>
                <c:pt idx="4373">
                  <c:v>36.854499999999994</c:v>
                </c:pt>
                <c:pt idx="4374">
                  <c:v>36.862830000000002</c:v>
                </c:pt>
                <c:pt idx="4375">
                  <c:v>36.871169999999999</c:v>
                </c:pt>
                <c:pt idx="4376">
                  <c:v>36.8795</c:v>
                </c:pt>
                <c:pt idx="4377">
                  <c:v>36.887829999999994</c:v>
                </c:pt>
                <c:pt idx="4378">
                  <c:v>36.896160000000002</c:v>
                </c:pt>
                <c:pt idx="4379">
                  <c:v>36.904499999999999</c:v>
                </c:pt>
                <c:pt idx="4380">
                  <c:v>36.912839999999996</c:v>
                </c:pt>
                <c:pt idx="4381">
                  <c:v>36.921170000000011</c:v>
                </c:pt>
                <c:pt idx="4382">
                  <c:v>36.929500000000012</c:v>
                </c:pt>
                <c:pt idx="4383">
                  <c:v>36.937829999999998</c:v>
                </c:pt>
                <c:pt idx="4384">
                  <c:v>36.946170000000002</c:v>
                </c:pt>
                <c:pt idx="4385">
                  <c:v>36.954499999999996</c:v>
                </c:pt>
                <c:pt idx="4386">
                  <c:v>36.962830000000011</c:v>
                </c:pt>
                <c:pt idx="4387">
                  <c:v>36.971160000000005</c:v>
                </c:pt>
                <c:pt idx="4388">
                  <c:v>36.979500000000002</c:v>
                </c:pt>
                <c:pt idx="4389">
                  <c:v>36.987829999999995</c:v>
                </c:pt>
                <c:pt idx="4390">
                  <c:v>36.996170000000063</c:v>
                </c:pt>
                <c:pt idx="4391">
                  <c:v>37.0045</c:v>
                </c:pt>
                <c:pt idx="4392">
                  <c:v>37.012830000000001</c:v>
                </c:pt>
                <c:pt idx="4393">
                  <c:v>37.021160000000002</c:v>
                </c:pt>
                <c:pt idx="4394">
                  <c:v>37.029500000000013</c:v>
                </c:pt>
                <c:pt idx="4395">
                  <c:v>37.037839999999996</c:v>
                </c:pt>
                <c:pt idx="4396">
                  <c:v>37.046170000000011</c:v>
                </c:pt>
                <c:pt idx="4397">
                  <c:v>37.054499999999997</c:v>
                </c:pt>
                <c:pt idx="4398">
                  <c:v>37.062830000000012</c:v>
                </c:pt>
                <c:pt idx="4399">
                  <c:v>37.071170000000002</c:v>
                </c:pt>
                <c:pt idx="4400">
                  <c:v>37.079500000000003</c:v>
                </c:pt>
                <c:pt idx="4401">
                  <c:v>37.087829999999997</c:v>
                </c:pt>
                <c:pt idx="4402">
                  <c:v>37.096160000000012</c:v>
                </c:pt>
                <c:pt idx="4403">
                  <c:v>37.104500000000002</c:v>
                </c:pt>
                <c:pt idx="4404">
                  <c:v>37.112830000000002</c:v>
                </c:pt>
                <c:pt idx="4405">
                  <c:v>37.121170000000063</c:v>
                </c:pt>
                <c:pt idx="4406">
                  <c:v>37.129500000000149</c:v>
                </c:pt>
                <c:pt idx="4407">
                  <c:v>37.137830000000001</c:v>
                </c:pt>
                <c:pt idx="4408">
                  <c:v>37.146160000000002</c:v>
                </c:pt>
                <c:pt idx="4409">
                  <c:v>37.154499999999999</c:v>
                </c:pt>
                <c:pt idx="4410">
                  <c:v>37.162840000000003</c:v>
                </c:pt>
                <c:pt idx="4411">
                  <c:v>37.171170000000011</c:v>
                </c:pt>
                <c:pt idx="4412">
                  <c:v>37.179500000000012</c:v>
                </c:pt>
                <c:pt idx="4413">
                  <c:v>37.187829999999998</c:v>
                </c:pt>
                <c:pt idx="4414">
                  <c:v>37.196170000000173</c:v>
                </c:pt>
                <c:pt idx="4415">
                  <c:v>37.204500000000003</c:v>
                </c:pt>
                <c:pt idx="4416">
                  <c:v>37.212830000000011</c:v>
                </c:pt>
                <c:pt idx="4417">
                  <c:v>37.221160000000012</c:v>
                </c:pt>
                <c:pt idx="4418">
                  <c:v>37.229500000000172</c:v>
                </c:pt>
                <c:pt idx="4419">
                  <c:v>37.237830000000002</c:v>
                </c:pt>
                <c:pt idx="4420">
                  <c:v>37.246170000000063</c:v>
                </c:pt>
                <c:pt idx="4421">
                  <c:v>37.2545</c:v>
                </c:pt>
                <c:pt idx="4422">
                  <c:v>37.262830000000157</c:v>
                </c:pt>
                <c:pt idx="4423">
                  <c:v>37.271160000000002</c:v>
                </c:pt>
                <c:pt idx="4424">
                  <c:v>37.279500000000013</c:v>
                </c:pt>
                <c:pt idx="4425">
                  <c:v>37.287839999999996</c:v>
                </c:pt>
                <c:pt idx="4426">
                  <c:v>37.29617000000021</c:v>
                </c:pt>
                <c:pt idx="4427">
                  <c:v>37.304499999999997</c:v>
                </c:pt>
                <c:pt idx="4428">
                  <c:v>37.312829999999998</c:v>
                </c:pt>
                <c:pt idx="4429">
                  <c:v>37.321170000000002</c:v>
                </c:pt>
                <c:pt idx="4430">
                  <c:v>37.329500000000003</c:v>
                </c:pt>
                <c:pt idx="4431">
                  <c:v>37.337829999999997</c:v>
                </c:pt>
                <c:pt idx="4432">
                  <c:v>37.346160000000005</c:v>
                </c:pt>
                <c:pt idx="4433">
                  <c:v>37.354499999999994</c:v>
                </c:pt>
                <c:pt idx="4434">
                  <c:v>37.362830000000002</c:v>
                </c:pt>
                <c:pt idx="4435">
                  <c:v>37.371169999999999</c:v>
                </c:pt>
                <c:pt idx="4436">
                  <c:v>37.3795</c:v>
                </c:pt>
                <c:pt idx="4437">
                  <c:v>37.387829999999994</c:v>
                </c:pt>
                <c:pt idx="4438">
                  <c:v>37.396160000000002</c:v>
                </c:pt>
                <c:pt idx="4439">
                  <c:v>37.404499999999999</c:v>
                </c:pt>
                <c:pt idx="4440">
                  <c:v>37.412839999999996</c:v>
                </c:pt>
                <c:pt idx="4441">
                  <c:v>37.421170000000011</c:v>
                </c:pt>
                <c:pt idx="4442">
                  <c:v>37.429500000000012</c:v>
                </c:pt>
                <c:pt idx="4443">
                  <c:v>37.437829999999998</c:v>
                </c:pt>
                <c:pt idx="4444">
                  <c:v>37.446170000000002</c:v>
                </c:pt>
                <c:pt idx="4445">
                  <c:v>37.454499999999996</c:v>
                </c:pt>
                <c:pt idx="4446">
                  <c:v>37.462830000000011</c:v>
                </c:pt>
                <c:pt idx="4447">
                  <c:v>37.471160000000005</c:v>
                </c:pt>
                <c:pt idx="4448">
                  <c:v>37.479500000000002</c:v>
                </c:pt>
                <c:pt idx="4449">
                  <c:v>37.487829999999995</c:v>
                </c:pt>
                <c:pt idx="4450">
                  <c:v>37.496170000000063</c:v>
                </c:pt>
                <c:pt idx="4451">
                  <c:v>37.5045</c:v>
                </c:pt>
                <c:pt idx="4452">
                  <c:v>37.512830000000001</c:v>
                </c:pt>
                <c:pt idx="4453">
                  <c:v>37.521160000000002</c:v>
                </c:pt>
                <c:pt idx="4454">
                  <c:v>37.529500000000013</c:v>
                </c:pt>
                <c:pt idx="4455">
                  <c:v>37.537839999999996</c:v>
                </c:pt>
                <c:pt idx="4456">
                  <c:v>37.546170000000011</c:v>
                </c:pt>
                <c:pt idx="4457">
                  <c:v>37.554499999999997</c:v>
                </c:pt>
                <c:pt idx="4458">
                  <c:v>37.562830000000012</c:v>
                </c:pt>
                <c:pt idx="4459">
                  <c:v>37.571170000000002</c:v>
                </c:pt>
                <c:pt idx="4460">
                  <c:v>37.579500000000003</c:v>
                </c:pt>
                <c:pt idx="4461">
                  <c:v>37.587829999999997</c:v>
                </c:pt>
                <c:pt idx="4462">
                  <c:v>37.596160000000012</c:v>
                </c:pt>
                <c:pt idx="4463">
                  <c:v>37.604500000000002</c:v>
                </c:pt>
                <c:pt idx="4464">
                  <c:v>37.612830000000002</c:v>
                </c:pt>
                <c:pt idx="4465">
                  <c:v>37.621170000000063</c:v>
                </c:pt>
                <c:pt idx="4466">
                  <c:v>37.629500000000149</c:v>
                </c:pt>
                <c:pt idx="4467">
                  <c:v>37.637830000000001</c:v>
                </c:pt>
                <c:pt idx="4468">
                  <c:v>37.646160000000002</c:v>
                </c:pt>
                <c:pt idx="4469">
                  <c:v>37.654499999999999</c:v>
                </c:pt>
                <c:pt idx="4470">
                  <c:v>37.662840000000003</c:v>
                </c:pt>
                <c:pt idx="4471">
                  <c:v>37.671170000000011</c:v>
                </c:pt>
                <c:pt idx="4472">
                  <c:v>37.679500000000012</c:v>
                </c:pt>
                <c:pt idx="4473">
                  <c:v>37.687829999999998</c:v>
                </c:pt>
                <c:pt idx="4474">
                  <c:v>37.696170000000173</c:v>
                </c:pt>
                <c:pt idx="4475">
                  <c:v>37.704500000000003</c:v>
                </c:pt>
                <c:pt idx="4476">
                  <c:v>37.712830000000011</c:v>
                </c:pt>
                <c:pt idx="4477">
                  <c:v>37.721160000000012</c:v>
                </c:pt>
                <c:pt idx="4478">
                  <c:v>37.729500000000172</c:v>
                </c:pt>
                <c:pt idx="4479">
                  <c:v>37.737830000000002</c:v>
                </c:pt>
                <c:pt idx="4480">
                  <c:v>37.746170000000063</c:v>
                </c:pt>
                <c:pt idx="4481">
                  <c:v>37.7545</c:v>
                </c:pt>
                <c:pt idx="4482">
                  <c:v>37.762830000000157</c:v>
                </c:pt>
                <c:pt idx="4483">
                  <c:v>37.771160000000002</c:v>
                </c:pt>
                <c:pt idx="4484">
                  <c:v>37.779500000000013</c:v>
                </c:pt>
                <c:pt idx="4485">
                  <c:v>37.787839999999996</c:v>
                </c:pt>
                <c:pt idx="4486">
                  <c:v>37.79617000000021</c:v>
                </c:pt>
                <c:pt idx="4487">
                  <c:v>37.804499999999997</c:v>
                </c:pt>
                <c:pt idx="4488">
                  <c:v>37.812829999999998</c:v>
                </c:pt>
                <c:pt idx="4489">
                  <c:v>37.821170000000002</c:v>
                </c:pt>
                <c:pt idx="4490">
                  <c:v>37.829500000000003</c:v>
                </c:pt>
                <c:pt idx="4491">
                  <c:v>37.837829999999997</c:v>
                </c:pt>
                <c:pt idx="4492">
                  <c:v>37.846160000000005</c:v>
                </c:pt>
                <c:pt idx="4493">
                  <c:v>37.854499999999994</c:v>
                </c:pt>
                <c:pt idx="4494">
                  <c:v>37.862830000000002</c:v>
                </c:pt>
                <c:pt idx="4495">
                  <c:v>37.871169999999999</c:v>
                </c:pt>
                <c:pt idx="4496">
                  <c:v>37.8795</c:v>
                </c:pt>
                <c:pt idx="4497">
                  <c:v>37.887829999999994</c:v>
                </c:pt>
                <c:pt idx="4498">
                  <c:v>37.896160000000002</c:v>
                </c:pt>
                <c:pt idx="4499">
                  <c:v>37.904499999999999</c:v>
                </c:pt>
                <c:pt idx="4500">
                  <c:v>37.912839999999996</c:v>
                </c:pt>
                <c:pt idx="4501">
                  <c:v>37.921170000000011</c:v>
                </c:pt>
                <c:pt idx="4502">
                  <c:v>37.929500000000012</c:v>
                </c:pt>
                <c:pt idx="4503">
                  <c:v>37.937829999999998</c:v>
                </c:pt>
                <c:pt idx="4504">
                  <c:v>37.946170000000002</c:v>
                </c:pt>
                <c:pt idx="4505">
                  <c:v>37.954499999999996</c:v>
                </c:pt>
                <c:pt idx="4506">
                  <c:v>37.962830000000011</c:v>
                </c:pt>
                <c:pt idx="4507">
                  <c:v>37.971160000000005</c:v>
                </c:pt>
                <c:pt idx="4508">
                  <c:v>37.979500000000002</c:v>
                </c:pt>
                <c:pt idx="4509">
                  <c:v>37.987829999999995</c:v>
                </c:pt>
                <c:pt idx="4510">
                  <c:v>37.996170000000063</c:v>
                </c:pt>
                <c:pt idx="4511">
                  <c:v>38.0045</c:v>
                </c:pt>
                <c:pt idx="4512">
                  <c:v>38.012830000000001</c:v>
                </c:pt>
                <c:pt idx="4513">
                  <c:v>38.021160000000002</c:v>
                </c:pt>
                <c:pt idx="4514">
                  <c:v>38.029500000000013</c:v>
                </c:pt>
                <c:pt idx="4515">
                  <c:v>38.037839999999996</c:v>
                </c:pt>
                <c:pt idx="4516">
                  <c:v>38.046170000000011</c:v>
                </c:pt>
                <c:pt idx="4517">
                  <c:v>38.054499999999997</c:v>
                </c:pt>
                <c:pt idx="4518">
                  <c:v>38.062830000000012</c:v>
                </c:pt>
                <c:pt idx="4519">
                  <c:v>38.071170000000002</c:v>
                </c:pt>
                <c:pt idx="4520">
                  <c:v>38.079500000000003</c:v>
                </c:pt>
                <c:pt idx="4521">
                  <c:v>38.087829999999997</c:v>
                </c:pt>
                <c:pt idx="4522">
                  <c:v>38.096160000000012</c:v>
                </c:pt>
                <c:pt idx="4523">
                  <c:v>38.104500000000002</c:v>
                </c:pt>
                <c:pt idx="4524">
                  <c:v>38.112830000000002</c:v>
                </c:pt>
                <c:pt idx="4525">
                  <c:v>38.121170000000063</c:v>
                </c:pt>
                <c:pt idx="4526">
                  <c:v>38.129500000000149</c:v>
                </c:pt>
                <c:pt idx="4527">
                  <c:v>38.137830000000001</c:v>
                </c:pt>
                <c:pt idx="4528">
                  <c:v>38.146160000000002</c:v>
                </c:pt>
                <c:pt idx="4529">
                  <c:v>38.154499999999999</c:v>
                </c:pt>
                <c:pt idx="4530">
                  <c:v>38.162840000000003</c:v>
                </c:pt>
                <c:pt idx="4531">
                  <c:v>38.171170000000011</c:v>
                </c:pt>
                <c:pt idx="4532">
                  <c:v>38.179500000000012</c:v>
                </c:pt>
                <c:pt idx="4533">
                  <c:v>38.187829999999998</c:v>
                </c:pt>
                <c:pt idx="4534">
                  <c:v>38.196170000000173</c:v>
                </c:pt>
                <c:pt idx="4535">
                  <c:v>38.204500000000003</c:v>
                </c:pt>
                <c:pt idx="4536">
                  <c:v>38.212830000000011</c:v>
                </c:pt>
                <c:pt idx="4537">
                  <c:v>38.221160000000012</c:v>
                </c:pt>
                <c:pt idx="4538">
                  <c:v>38.229500000000172</c:v>
                </c:pt>
                <c:pt idx="4539">
                  <c:v>38.237830000000002</c:v>
                </c:pt>
                <c:pt idx="4540">
                  <c:v>38.246170000000063</c:v>
                </c:pt>
                <c:pt idx="4541">
                  <c:v>38.2545</c:v>
                </c:pt>
                <c:pt idx="4542">
                  <c:v>38.262830000000157</c:v>
                </c:pt>
                <c:pt idx="4543">
                  <c:v>38.271160000000002</c:v>
                </c:pt>
                <c:pt idx="4544">
                  <c:v>38.279500000000013</c:v>
                </c:pt>
                <c:pt idx="4545">
                  <c:v>38.287839999999996</c:v>
                </c:pt>
                <c:pt idx="4546">
                  <c:v>38.29617000000021</c:v>
                </c:pt>
                <c:pt idx="4547">
                  <c:v>38.304499999999997</c:v>
                </c:pt>
                <c:pt idx="4548">
                  <c:v>38.312829999999998</c:v>
                </c:pt>
                <c:pt idx="4549">
                  <c:v>38.321170000000002</c:v>
                </c:pt>
                <c:pt idx="4550">
                  <c:v>38.329500000000003</c:v>
                </c:pt>
                <c:pt idx="4551">
                  <c:v>38.337829999999997</c:v>
                </c:pt>
                <c:pt idx="4552">
                  <c:v>38.346160000000005</c:v>
                </c:pt>
                <c:pt idx="4553">
                  <c:v>38.354499999999994</c:v>
                </c:pt>
                <c:pt idx="4554">
                  <c:v>38.362830000000002</c:v>
                </c:pt>
                <c:pt idx="4555">
                  <c:v>38.371169999999999</c:v>
                </c:pt>
                <c:pt idx="4556">
                  <c:v>38.3795</c:v>
                </c:pt>
                <c:pt idx="4557">
                  <c:v>38.387829999999994</c:v>
                </c:pt>
                <c:pt idx="4558">
                  <c:v>38.396160000000002</c:v>
                </c:pt>
                <c:pt idx="4559">
                  <c:v>38.404499999999999</c:v>
                </c:pt>
                <c:pt idx="4560">
                  <c:v>38.412839999999996</c:v>
                </c:pt>
                <c:pt idx="4561">
                  <c:v>38.421170000000011</c:v>
                </c:pt>
                <c:pt idx="4562">
                  <c:v>38.429500000000012</c:v>
                </c:pt>
                <c:pt idx="4563">
                  <c:v>38.437829999999998</c:v>
                </c:pt>
                <c:pt idx="4564">
                  <c:v>38.446170000000002</c:v>
                </c:pt>
                <c:pt idx="4565">
                  <c:v>38.454499999999996</c:v>
                </c:pt>
                <c:pt idx="4566">
                  <c:v>38.462830000000011</c:v>
                </c:pt>
                <c:pt idx="4567">
                  <c:v>38.471160000000005</c:v>
                </c:pt>
                <c:pt idx="4568">
                  <c:v>38.479500000000002</c:v>
                </c:pt>
                <c:pt idx="4569">
                  <c:v>38.487829999999995</c:v>
                </c:pt>
                <c:pt idx="4570">
                  <c:v>38.496170000000063</c:v>
                </c:pt>
                <c:pt idx="4571">
                  <c:v>38.5045</c:v>
                </c:pt>
                <c:pt idx="4572">
                  <c:v>38.512830000000001</c:v>
                </c:pt>
                <c:pt idx="4573">
                  <c:v>38.521160000000002</c:v>
                </c:pt>
                <c:pt idx="4574">
                  <c:v>38.529500000000013</c:v>
                </c:pt>
                <c:pt idx="4575">
                  <c:v>38.537839999999996</c:v>
                </c:pt>
                <c:pt idx="4576">
                  <c:v>38.546170000000011</c:v>
                </c:pt>
                <c:pt idx="4577">
                  <c:v>38.554499999999997</c:v>
                </c:pt>
                <c:pt idx="4578">
                  <c:v>38.562830000000012</c:v>
                </c:pt>
                <c:pt idx="4579">
                  <c:v>38.571170000000002</c:v>
                </c:pt>
                <c:pt idx="4580">
                  <c:v>38.579500000000003</c:v>
                </c:pt>
                <c:pt idx="4581">
                  <c:v>38.587829999999997</c:v>
                </c:pt>
                <c:pt idx="4582">
                  <c:v>38.596160000000012</c:v>
                </c:pt>
                <c:pt idx="4583">
                  <c:v>38.604500000000002</c:v>
                </c:pt>
                <c:pt idx="4584">
                  <c:v>38.612830000000002</c:v>
                </c:pt>
                <c:pt idx="4585">
                  <c:v>38.621170000000063</c:v>
                </c:pt>
                <c:pt idx="4586">
                  <c:v>38.629500000000149</c:v>
                </c:pt>
                <c:pt idx="4587">
                  <c:v>38.637830000000001</c:v>
                </c:pt>
                <c:pt idx="4588">
                  <c:v>38.646160000000002</c:v>
                </c:pt>
                <c:pt idx="4589">
                  <c:v>38.654499999999999</c:v>
                </c:pt>
                <c:pt idx="4590">
                  <c:v>38.662840000000003</c:v>
                </c:pt>
                <c:pt idx="4591">
                  <c:v>38.671170000000011</c:v>
                </c:pt>
                <c:pt idx="4592">
                  <c:v>38.679500000000012</c:v>
                </c:pt>
                <c:pt idx="4593">
                  <c:v>38.687829999999998</c:v>
                </c:pt>
                <c:pt idx="4594">
                  <c:v>38.696170000000173</c:v>
                </c:pt>
                <c:pt idx="4595">
                  <c:v>38.704500000000003</c:v>
                </c:pt>
                <c:pt idx="4596">
                  <c:v>38.712830000000011</c:v>
                </c:pt>
                <c:pt idx="4597">
                  <c:v>38.721160000000012</c:v>
                </c:pt>
                <c:pt idx="4598">
                  <c:v>38.729500000000172</c:v>
                </c:pt>
                <c:pt idx="4599">
                  <c:v>38.737830000000002</c:v>
                </c:pt>
                <c:pt idx="4600">
                  <c:v>38.746170000000063</c:v>
                </c:pt>
                <c:pt idx="4601">
                  <c:v>38.7545</c:v>
                </c:pt>
                <c:pt idx="4602">
                  <c:v>38.762830000000157</c:v>
                </c:pt>
                <c:pt idx="4603">
                  <c:v>38.771160000000002</c:v>
                </c:pt>
                <c:pt idx="4604">
                  <c:v>38.779500000000013</c:v>
                </c:pt>
                <c:pt idx="4605">
                  <c:v>38.787839999999996</c:v>
                </c:pt>
                <c:pt idx="4606">
                  <c:v>38.79617000000021</c:v>
                </c:pt>
                <c:pt idx="4607">
                  <c:v>38.804499999999997</c:v>
                </c:pt>
                <c:pt idx="4608">
                  <c:v>38.812829999999998</c:v>
                </c:pt>
                <c:pt idx="4609">
                  <c:v>38.821170000000002</c:v>
                </c:pt>
                <c:pt idx="4610">
                  <c:v>38.829500000000003</c:v>
                </c:pt>
                <c:pt idx="4611">
                  <c:v>38.837829999999997</c:v>
                </c:pt>
                <c:pt idx="4612">
                  <c:v>38.846160000000005</c:v>
                </c:pt>
                <c:pt idx="4613">
                  <c:v>38.854499999999994</c:v>
                </c:pt>
                <c:pt idx="4614">
                  <c:v>38.862830000000002</c:v>
                </c:pt>
                <c:pt idx="4615">
                  <c:v>38.871169999999999</c:v>
                </c:pt>
                <c:pt idx="4616">
                  <c:v>38.8795</c:v>
                </c:pt>
                <c:pt idx="4617">
                  <c:v>38.887829999999994</c:v>
                </c:pt>
                <c:pt idx="4618">
                  <c:v>38.896160000000002</c:v>
                </c:pt>
                <c:pt idx="4619">
                  <c:v>38.904499999999999</c:v>
                </c:pt>
                <c:pt idx="4620">
                  <c:v>38.912839999999996</c:v>
                </c:pt>
                <c:pt idx="4621">
                  <c:v>38.921170000000011</c:v>
                </c:pt>
                <c:pt idx="4622">
                  <c:v>38.929500000000012</c:v>
                </c:pt>
                <c:pt idx="4623">
                  <c:v>38.937829999999998</c:v>
                </c:pt>
                <c:pt idx="4624">
                  <c:v>38.946170000000002</c:v>
                </c:pt>
                <c:pt idx="4625">
                  <c:v>38.954499999999996</c:v>
                </c:pt>
                <c:pt idx="4626">
                  <c:v>38.962830000000011</c:v>
                </c:pt>
                <c:pt idx="4627">
                  <c:v>38.971160000000005</c:v>
                </c:pt>
                <c:pt idx="4628">
                  <c:v>38.979500000000002</c:v>
                </c:pt>
                <c:pt idx="4629">
                  <c:v>38.987829999999995</c:v>
                </c:pt>
                <c:pt idx="4630">
                  <c:v>38.996170000000063</c:v>
                </c:pt>
                <c:pt idx="4631">
                  <c:v>39.0045</c:v>
                </c:pt>
                <c:pt idx="4632">
                  <c:v>39.012830000000001</c:v>
                </c:pt>
                <c:pt idx="4633">
                  <c:v>39.021160000000002</c:v>
                </c:pt>
                <c:pt idx="4634">
                  <c:v>39.029500000000013</c:v>
                </c:pt>
                <c:pt idx="4635">
                  <c:v>39.037839999999996</c:v>
                </c:pt>
                <c:pt idx="4636">
                  <c:v>39.046170000000011</c:v>
                </c:pt>
                <c:pt idx="4637">
                  <c:v>39.054499999999997</c:v>
                </c:pt>
                <c:pt idx="4638">
                  <c:v>39.062830000000012</c:v>
                </c:pt>
                <c:pt idx="4639">
                  <c:v>39.071170000000002</c:v>
                </c:pt>
                <c:pt idx="4640">
                  <c:v>39.079500000000003</c:v>
                </c:pt>
                <c:pt idx="4641">
                  <c:v>39.087829999999997</c:v>
                </c:pt>
                <c:pt idx="4642">
                  <c:v>39.096160000000012</c:v>
                </c:pt>
                <c:pt idx="4643">
                  <c:v>39.104500000000002</c:v>
                </c:pt>
                <c:pt idx="4644">
                  <c:v>39.112830000000002</c:v>
                </c:pt>
                <c:pt idx="4645">
                  <c:v>39.121170000000063</c:v>
                </c:pt>
                <c:pt idx="4646">
                  <c:v>39.129500000000149</c:v>
                </c:pt>
                <c:pt idx="4647">
                  <c:v>39.137830000000001</c:v>
                </c:pt>
                <c:pt idx="4648">
                  <c:v>39.146160000000002</c:v>
                </c:pt>
                <c:pt idx="4649">
                  <c:v>39.154499999999999</c:v>
                </c:pt>
                <c:pt idx="4650">
                  <c:v>39.162840000000003</c:v>
                </c:pt>
                <c:pt idx="4651">
                  <c:v>39.171170000000011</c:v>
                </c:pt>
                <c:pt idx="4652">
                  <c:v>39.179500000000012</c:v>
                </c:pt>
                <c:pt idx="4653">
                  <c:v>39.187829999999998</c:v>
                </c:pt>
                <c:pt idx="4654">
                  <c:v>39.196170000000173</c:v>
                </c:pt>
                <c:pt idx="4655">
                  <c:v>39.204500000000003</c:v>
                </c:pt>
                <c:pt idx="4656">
                  <c:v>39.212830000000011</c:v>
                </c:pt>
                <c:pt idx="4657">
                  <c:v>39.221160000000012</c:v>
                </c:pt>
                <c:pt idx="4658">
                  <c:v>39.229500000000172</c:v>
                </c:pt>
                <c:pt idx="4659">
                  <c:v>39.237830000000002</c:v>
                </c:pt>
                <c:pt idx="4660">
                  <c:v>39.246170000000063</c:v>
                </c:pt>
                <c:pt idx="4661">
                  <c:v>39.2545</c:v>
                </c:pt>
                <c:pt idx="4662">
                  <c:v>39.262830000000157</c:v>
                </c:pt>
                <c:pt idx="4663">
                  <c:v>39.271160000000002</c:v>
                </c:pt>
                <c:pt idx="4664">
                  <c:v>39.279500000000013</c:v>
                </c:pt>
                <c:pt idx="4665">
                  <c:v>39.287839999999996</c:v>
                </c:pt>
                <c:pt idx="4666">
                  <c:v>39.29617000000021</c:v>
                </c:pt>
                <c:pt idx="4667">
                  <c:v>39.304499999999997</c:v>
                </c:pt>
                <c:pt idx="4668">
                  <c:v>39.312829999999998</c:v>
                </c:pt>
                <c:pt idx="4669">
                  <c:v>39.321170000000002</c:v>
                </c:pt>
                <c:pt idx="4670">
                  <c:v>39.329500000000003</c:v>
                </c:pt>
                <c:pt idx="4671">
                  <c:v>39.337829999999997</c:v>
                </c:pt>
                <c:pt idx="4672">
                  <c:v>39.346160000000005</c:v>
                </c:pt>
                <c:pt idx="4673">
                  <c:v>39.354499999999994</c:v>
                </c:pt>
                <c:pt idx="4674">
                  <c:v>39.362830000000002</c:v>
                </c:pt>
                <c:pt idx="4675">
                  <c:v>39.371169999999999</c:v>
                </c:pt>
                <c:pt idx="4676">
                  <c:v>39.3795</c:v>
                </c:pt>
                <c:pt idx="4677">
                  <c:v>39.387829999999994</c:v>
                </c:pt>
                <c:pt idx="4678">
                  <c:v>39.396160000000002</c:v>
                </c:pt>
                <c:pt idx="4679">
                  <c:v>39.404499999999999</c:v>
                </c:pt>
                <c:pt idx="4680">
                  <c:v>39.412839999999996</c:v>
                </c:pt>
                <c:pt idx="4681">
                  <c:v>39.421170000000011</c:v>
                </c:pt>
                <c:pt idx="4682">
                  <c:v>39.429500000000012</c:v>
                </c:pt>
                <c:pt idx="4683">
                  <c:v>39.437829999999998</c:v>
                </c:pt>
                <c:pt idx="4684">
                  <c:v>39.446170000000002</c:v>
                </c:pt>
                <c:pt idx="4685">
                  <c:v>39.454499999999996</c:v>
                </c:pt>
                <c:pt idx="4686">
                  <c:v>39.462830000000011</c:v>
                </c:pt>
                <c:pt idx="4687">
                  <c:v>39.471160000000005</c:v>
                </c:pt>
                <c:pt idx="4688">
                  <c:v>39.479500000000002</c:v>
                </c:pt>
                <c:pt idx="4689">
                  <c:v>39.487829999999995</c:v>
                </c:pt>
                <c:pt idx="4690">
                  <c:v>39.496170000000063</c:v>
                </c:pt>
                <c:pt idx="4691">
                  <c:v>39.5045</c:v>
                </c:pt>
                <c:pt idx="4692">
                  <c:v>39.512830000000001</c:v>
                </c:pt>
                <c:pt idx="4693">
                  <c:v>39.521160000000002</c:v>
                </c:pt>
                <c:pt idx="4694">
                  <c:v>39.529500000000013</c:v>
                </c:pt>
                <c:pt idx="4695">
                  <c:v>39.537839999999996</c:v>
                </c:pt>
                <c:pt idx="4696">
                  <c:v>39.546170000000011</c:v>
                </c:pt>
                <c:pt idx="4697">
                  <c:v>39.554499999999997</c:v>
                </c:pt>
                <c:pt idx="4698">
                  <c:v>39.562830000000012</c:v>
                </c:pt>
                <c:pt idx="4699">
                  <c:v>39.571170000000002</c:v>
                </c:pt>
                <c:pt idx="4700">
                  <c:v>39.579500000000003</c:v>
                </c:pt>
                <c:pt idx="4701">
                  <c:v>39.587829999999997</c:v>
                </c:pt>
                <c:pt idx="4702">
                  <c:v>39.596160000000012</c:v>
                </c:pt>
                <c:pt idx="4703">
                  <c:v>39.604500000000002</c:v>
                </c:pt>
                <c:pt idx="4704">
                  <c:v>39.612830000000002</c:v>
                </c:pt>
                <c:pt idx="4705">
                  <c:v>39.621170000000063</c:v>
                </c:pt>
                <c:pt idx="4706">
                  <c:v>39.629500000000149</c:v>
                </c:pt>
                <c:pt idx="4707">
                  <c:v>39.637830000000001</c:v>
                </c:pt>
                <c:pt idx="4708">
                  <c:v>39.646160000000002</c:v>
                </c:pt>
                <c:pt idx="4709">
                  <c:v>39.654499999999999</c:v>
                </c:pt>
                <c:pt idx="4710">
                  <c:v>39.662840000000003</c:v>
                </c:pt>
                <c:pt idx="4711">
                  <c:v>39.671170000000011</c:v>
                </c:pt>
                <c:pt idx="4712">
                  <c:v>39.679500000000012</c:v>
                </c:pt>
                <c:pt idx="4713">
                  <c:v>39.687829999999998</c:v>
                </c:pt>
                <c:pt idx="4714">
                  <c:v>39.696170000000173</c:v>
                </c:pt>
                <c:pt idx="4715">
                  <c:v>39.704500000000003</c:v>
                </c:pt>
                <c:pt idx="4716">
                  <c:v>39.712830000000011</c:v>
                </c:pt>
                <c:pt idx="4717">
                  <c:v>39.721160000000012</c:v>
                </c:pt>
                <c:pt idx="4718">
                  <c:v>39.729500000000172</c:v>
                </c:pt>
                <c:pt idx="4719">
                  <c:v>39.737830000000002</c:v>
                </c:pt>
                <c:pt idx="4720">
                  <c:v>39.746170000000063</c:v>
                </c:pt>
                <c:pt idx="4721">
                  <c:v>39.7545</c:v>
                </c:pt>
                <c:pt idx="4722">
                  <c:v>39.762830000000157</c:v>
                </c:pt>
                <c:pt idx="4723">
                  <c:v>39.771160000000002</c:v>
                </c:pt>
                <c:pt idx="4724">
                  <c:v>39.779500000000013</c:v>
                </c:pt>
                <c:pt idx="4725">
                  <c:v>39.787839999999996</c:v>
                </c:pt>
                <c:pt idx="4726">
                  <c:v>39.79617000000021</c:v>
                </c:pt>
                <c:pt idx="4727">
                  <c:v>39.804499999999997</c:v>
                </c:pt>
                <c:pt idx="4728">
                  <c:v>39.812829999999998</c:v>
                </c:pt>
                <c:pt idx="4729">
                  <c:v>39.821170000000002</c:v>
                </c:pt>
                <c:pt idx="4730">
                  <c:v>39.829500000000003</c:v>
                </c:pt>
                <c:pt idx="4731">
                  <c:v>39.837829999999997</c:v>
                </c:pt>
                <c:pt idx="4732">
                  <c:v>39.846160000000005</c:v>
                </c:pt>
                <c:pt idx="4733">
                  <c:v>39.854499999999994</c:v>
                </c:pt>
                <c:pt idx="4734">
                  <c:v>39.862830000000002</c:v>
                </c:pt>
                <c:pt idx="4735">
                  <c:v>39.871169999999999</c:v>
                </c:pt>
                <c:pt idx="4736">
                  <c:v>39.8795</c:v>
                </c:pt>
                <c:pt idx="4737">
                  <c:v>39.887829999999994</c:v>
                </c:pt>
                <c:pt idx="4738">
                  <c:v>39.896160000000002</c:v>
                </c:pt>
                <c:pt idx="4739">
                  <c:v>39.904499999999999</c:v>
                </c:pt>
                <c:pt idx="4740">
                  <c:v>39.912839999999996</c:v>
                </c:pt>
                <c:pt idx="4741">
                  <c:v>39.921170000000011</c:v>
                </c:pt>
                <c:pt idx="4742">
                  <c:v>39.929500000000012</c:v>
                </c:pt>
                <c:pt idx="4743">
                  <c:v>39.937829999999998</c:v>
                </c:pt>
                <c:pt idx="4744">
                  <c:v>39.946170000000002</c:v>
                </c:pt>
                <c:pt idx="4745">
                  <c:v>39.954499999999996</c:v>
                </c:pt>
                <c:pt idx="4746">
                  <c:v>39.962830000000011</c:v>
                </c:pt>
                <c:pt idx="4747">
                  <c:v>39.971160000000005</c:v>
                </c:pt>
                <c:pt idx="4748">
                  <c:v>39.979500000000002</c:v>
                </c:pt>
                <c:pt idx="4749">
                  <c:v>39.987829999999995</c:v>
                </c:pt>
                <c:pt idx="4750">
                  <c:v>39.996170000000063</c:v>
                </c:pt>
                <c:pt idx="4751">
                  <c:v>40.0045</c:v>
                </c:pt>
                <c:pt idx="4752">
                  <c:v>40.012830000000001</c:v>
                </c:pt>
                <c:pt idx="4753">
                  <c:v>40.021160000000002</c:v>
                </c:pt>
                <c:pt idx="4754">
                  <c:v>40.029500000000013</c:v>
                </c:pt>
                <c:pt idx="4755">
                  <c:v>40.037839999999996</c:v>
                </c:pt>
                <c:pt idx="4756">
                  <c:v>40.046170000000011</c:v>
                </c:pt>
                <c:pt idx="4757">
                  <c:v>40.054499999999997</c:v>
                </c:pt>
                <c:pt idx="4758">
                  <c:v>40.062830000000012</c:v>
                </c:pt>
                <c:pt idx="4759">
                  <c:v>40.071170000000002</c:v>
                </c:pt>
                <c:pt idx="4760">
                  <c:v>40.079500000000003</c:v>
                </c:pt>
                <c:pt idx="4761">
                  <c:v>40.087829999999997</c:v>
                </c:pt>
                <c:pt idx="4762">
                  <c:v>40.096160000000012</c:v>
                </c:pt>
                <c:pt idx="4763">
                  <c:v>40.104500000000002</c:v>
                </c:pt>
                <c:pt idx="4764">
                  <c:v>40.112830000000002</c:v>
                </c:pt>
                <c:pt idx="4765">
                  <c:v>40.121170000000063</c:v>
                </c:pt>
                <c:pt idx="4766">
                  <c:v>40.129500000000149</c:v>
                </c:pt>
                <c:pt idx="4767">
                  <c:v>40.137830000000001</c:v>
                </c:pt>
                <c:pt idx="4768">
                  <c:v>40.146160000000002</c:v>
                </c:pt>
                <c:pt idx="4769">
                  <c:v>40.154499999999999</c:v>
                </c:pt>
                <c:pt idx="4770">
                  <c:v>40.162840000000003</c:v>
                </c:pt>
                <c:pt idx="4771">
                  <c:v>40.171170000000011</c:v>
                </c:pt>
                <c:pt idx="4772">
                  <c:v>40.179500000000012</c:v>
                </c:pt>
                <c:pt idx="4773">
                  <c:v>40.187829999999998</c:v>
                </c:pt>
                <c:pt idx="4774">
                  <c:v>40.196170000000173</c:v>
                </c:pt>
                <c:pt idx="4775">
                  <c:v>40.204500000000003</c:v>
                </c:pt>
                <c:pt idx="4776">
                  <c:v>40.212830000000011</c:v>
                </c:pt>
                <c:pt idx="4777">
                  <c:v>40.221160000000012</c:v>
                </c:pt>
                <c:pt idx="4778">
                  <c:v>40.229500000000172</c:v>
                </c:pt>
                <c:pt idx="4779">
                  <c:v>40.237830000000002</c:v>
                </c:pt>
                <c:pt idx="4780">
                  <c:v>40.246170000000063</c:v>
                </c:pt>
                <c:pt idx="4781">
                  <c:v>40.2545</c:v>
                </c:pt>
                <c:pt idx="4782">
                  <c:v>40.262830000000157</c:v>
                </c:pt>
                <c:pt idx="4783">
                  <c:v>40.271160000000002</c:v>
                </c:pt>
                <c:pt idx="4784">
                  <c:v>40.279500000000013</c:v>
                </c:pt>
                <c:pt idx="4785">
                  <c:v>40.287839999999996</c:v>
                </c:pt>
                <c:pt idx="4786">
                  <c:v>40.29617000000021</c:v>
                </c:pt>
                <c:pt idx="4787">
                  <c:v>40.304499999999997</c:v>
                </c:pt>
                <c:pt idx="4788">
                  <c:v>40.312829999999998</c:v>
                </c:pt>
                <c:pt idx="4789">
                  <c:v>40.321170000000002</c:v>
                </c:pt>
                <c:pt idx="4790">
                  <c:v>40.329500000000003</c:v>
                </c:pt>
                <c:pt idx="4791">
                  <c:v>40.337829999999997</c:v>
                </c:pt>
                <c:pt idx="4792">
                  <c:v>40.346160000000005</c:v>
                </c:pt>
                <c:pt idx="4793">
                  <c:v>40.354499999999994</c:v>
                </c:pt>
                <c:pt idx="4794">
                  <c:v>40.362830000000002</c:v>
                </c:pt>
                <c:pt idx="4795">
                  <c:v>40.371169999999999</c:v>
                </c:pt>
                <c:pt idx="4796">
                  <c:v>40.3795</c:v>
                </c:pt>
                <c:pt idx="4797">
                  <c:v>40.387829999999994</c:v>
                </c:pt>
                <c:pt idx="4798">
                  <c:v>40.396160000000002</c:v>
                </c:pt>
                <c:pt idx="4799">
                  <c:v>40.404499999999999</c:v>
                </c:pt>
                <c:pt idx="4800">
                  <c:v>40.412839999999996</c:v>
                </c:pt>
                <c:pt idx="4801">
                  <c:v>40.421170000000011</c:v>
                </c:pt>
                <c:pt idx="4802">
                  <c:v>40.429500000000012</c:v>
                </c:pt>
                <c:pt idx="4803">
                  <c:v>40.437829999999998</c:v>
                </c:pt>
                <c:pt idx="4804">
                  <c:v>40.446170000000002</c:v>
                </c:pt>
                <c:pt idx="4805">
                  <c:v>40.454499999999996</c:v>
                </c:pt>
                <c:pt idx="4806">
                  <c:v>40.462830000000011</c:v>
                </c:pt>
                <c:pt idx="4807">
                  <c:v>40.471160000000005</c:v>
                </c:pt>
                <c:pt idx="4808">
                  <c:v>40.479500000000002</c:v>
                </c:pt>
                <c:pt idx="4809">
                  <c:v>40.487829999999995</c:v>
                </c:pt>
                <c:pt idx="4810">
                  <c:v>40.496170000000063</c:v>
                </c:pt>
                <c:pt idx="4811">
                  <c:v>40.5045</c:v>
                </c:pt>
                <c:pt idx="4812">
                  <c:v>40.512830000000001</c:v>
                </c:pt>
                <c:pt idx="4813">
                  <c:v>40.521160000000002</c:v>
                </c:pt>
                <c:pt idx="4814">
                  <c:v>40.529500000000013</c:v>
                </c:pt>
                <c:pt idx="4815">
                  <c:v>40.537839999999996</c:v>
                </c:pt>
                <c:pt idx="4816">
                  <c:v>40.546170000000011</c:v>
                </c:pt>
                <c:pt idx="4817">
                  <c:v>40.554499999999997</c:v>
                </c:pt>
                <c:pt idx="4818">
                  <c:v>40.562830000000012</c:v>
                </c:pt>
                <c:pt idx="4819">
                  <c:v>40.571170000000002</c:v>
                </c:pt>
                <c:pt idx="4820">
                  <c:v>40.579500000000003</c:v>
                </c:pt>
                <c:pt idx="4821">
                  <c:v>40.587829999999997</c:v>
                </c:pt>
                <c:pt idx="4822">
                  <c:v>40.596160000000012</c:v>
                </c:pt>
                <c:pt idx="4823">
                  <c:v>40.604500000000002</c:v>
                </c:pt>
                <c:pt idx="4824">
                  <c:v>40.612830000000002</c:v>
                </c:pt>
                <c:pt idx="4825">
                  <c:v>40.621170000000063</c:v>
                </c:pt>
                <c:pt idx="4826">
                  <c:v>40.629500000000149</c:v>
                </c:pt>
                <c:pt idx="4827">
                  <c:v>40.637830000000001</c:v>
                </c:pt>
                <c:pt idx="4828">
                  <c:v>40.646160000000002</c:v>
                </c:pt>
                <c:pt idx="4829">
                  <c:v>40.654499999999999</c:v>
                </c:pt>
                <c:pt idx="4830">
                  <c:v>40.662840000000003</c:v>
                </c:pt>
                <c:pt idx="4831">
                  <c:v>40.671170000000011</c:v>
                </c:pt>
                <c:pt idx="4832">
                  <c:v>40.679500000000012</c:v>
                </c:pt>
                <c:pt idx="4833">
                  <c:v>40.687829999999998</c:v>
                </c:pt>
                <c:pt idx="4834">
                  <c:v>40.696170000000173</c:v>
                </c:pt>
                <c:pt idx="4835">
                  <c:v>40.704500000000003</c:v>
                </c:pt>
                <c:pt idx="4836">
                  <c:v>40.712830000000011</c:v>
                </c:pt>
                <c:pt idx="4837">
                  <c:v>40.721160000000012</c:v>
                </c:pt>
                <c:pt idx="4838">
                  <c:v>40.729500000000172</c:v>
                </c:pt>
                <c:pt idx="4839">
                  <c:v>40.737830000000002</c:v>
                </c:pt>
                <c:pt idx="4840">
                  <c:v>40.746170000000063</c:v>
                </c:pt>
                <c:pt idx="4841">
                  <c:v>40.7545</c:v>
                </c:pt>
                <c:pt idx="4842">
                  <c:v>40.762830000000157</c:v>
                </c:pt>
                <c:pt idx="4843">
                  <c:v>40.771160000000002</c:v>
                </c:pt>
                <c:pt idx="4844">
                  <c:v>40.779500000000013</c:v>
                </c:pt>
                <c:pt idx="4845">
                  <c:v>40.787839999999996</c:v>
                </c:pt>
                <c:pt idx="4846">
                  <c:v>40.79617000000021</c:v>
                </c:pt>
                <c:pt idx="4847">
                  <c:v>40.804499999999997</c:v>
                </c:pt>
                <c:pt idx="4848">
                  <c:v>40.812829999999998</c:v>
                </c:pt>
                <c:pt idx="4849">
                  <c:v>40.821170000000002</c:v>
                </c:pt>
                <c:pt idx="4850">
                  <c:v>40.829500000000003</c:v>
                </c:pt>
                <c:pt idx="4851">
                  <c:v>40.837829999999997</c:v>
                </c:pt>
                <c:pt idx="4852">
                  <c:v>40.846160000000005</c:v>
                </c:pt>
                <c:pt idx="4853">
                  <c:v>40.854499999999994</c:v>
                </c:pt>
                <c:pt idx="4854">
                  <c:v>40.862830000000002</c:v>
                </c:pt>
                <c:pt idx="4855">
                  <c:v>40.871169999999999</c:v>
                </c:pt>
                <c:pt idx="4856">
                  <c:v>40.8795</c:v>
                </c:pt>
                <c:pt idx="4857">
                  <c:v>40.887829999999994</c:v>
                </c:pt>
                <c:pt idx="4858">
                  <c:v>40.896160000000002</c:v>
                </c:pt>
                <c:pt idx="4859">
                  <c:v>40.904499999999999</c:v>
                </c:pt>
                <c:pt idx="4860">
                  <c:v>40.912839999999996</c:v>
                </c:pt>
                <c:pt idx="4861">
                  <c:v>40.921170000000011</c:v>
                </c:pt>
                <c:pt idx="4862">
                  <c:v>40.929500000000012</c:v>
                </c:pt>
                <c:pt idx="4863">
                  <c:v>40.937829999999998</c:v>
                </c:pt>
                <c:pt idx="4864">
                  <c:v>40.946170000000002</c:v>
                </c:pt>
                <c:pt idx="4865">
                  <c:v>40.954499999999996</c:v>
                </c:pt>
                <c:pt idx="4866">
                  <c:v>40.962830000000011</c:v>
                </c:pt>
                <c:pt idx="4867">
                  <c:v>40.971160000000005</c:v>
                </c:pt>
                <c:pt idx="4868">
                  <c:v>40.979500000000002</c:v>
                </c:pt>
                <c:pt idx="4869">
                  <c:v>40.987829999999995</c:v>
                </c:pt>
                <c:pt idx="4870">
                  <c:v>40.996170000000063</c:v>
                </c:pt>
                <c:pt idx="4871">
                  <c:v>41.0045</c:v>
                </c:pt>
                <c:pt idx="4872">
                  <c:v>41.012830000000001</c:v>
                </c:pt>
                <c:pt idx="4873">
                  <c:v>41.021160000000002</c:v>
                </c:pt>
                <c:pt idx="4874">
                  <c:v>41.029500000000013</c:v>
                </c:pt>
                <c:pt idx="4875">
                  <c:v>41.037839999999996</c:v>
                </c:pt>
                <c:pt idx="4876">
                  <c:v>41.046170000000011</c:v>
                </c:pt>
                <c:pt idx="4877">
                  <c:v>41.054499999999997</c:v>
                </c:pt>
                <c:pt idx="4878">
                  <c:v>41.062830000000012</c:v>
                </c:pt>
                <c:pt idx="4879">
                  <c:v>41.071170000000002</c:v>
                </c:pt>
                <c:pt idx="4880">
                  <c:v>41.079500000000003</c:v>
                </c:pt>
                <c:pt idx="4881">
                  <c:v>41.087829999999997</c:v>
                </c:pt>
                <c:pt idx="4882">
                  <c:v>41.096160000000012</c:v>
                </c:pt>
                <c:pt idx="4883">
                  <c:v>41.104500000000002</c:v>
                </c:pt>
                <c:pt idx="4884">
                  <c:v>41.112830000000002</c:v>
                </c:pt>
                <c:pt idx="4885">
                  <c:v>41.121170000000063</c:v>
                </c:pt>
                <c:pt idx="4886">
                  <c:v>41.129500000000149</c:v>
                </c:pt>
                <c:pt idx="4887">
                  <c:v>41.137830000000001</c:v>
                </c:pt>
                <c:pt idx="4888">
                  <c:v>41.146160000000002</c:v>
                </c:pt>
                <c:pt idx="4889">
                  <c:v>41.154499999999999</c:v>
                </c:pt>
                <c:pt idx="4890">
                  <c:v>41.162840000000003</c:v>
                </c:pt>
                <c:pt idx="4891">
                  <c:v>41.171170000000011</c:v>
                </c:pt>
                <c:pt idx="4892">
                  <c:v>41.179500000000012</c:v>
                </c:pt>
                <c:pt idx="4893">
                  <c:v>41.187829999999998</c:v>
                </c:pt>
                <c:pt idx="4894">
                  <c:v>41.196170000000173</c:v>
                </c:pt>
                <c:pt idx="4895">
                  <c:v>41.204500000000003</c:v>
                </c:pt>
                <c:pt idx="4896">
                  <c:v>41.212830000000011</c:v>
                </c:pt>
                <c:pt idx="4897">
                  <c:v>41.221160000000012</c:v>
                </c:pt>
                <c:pt idx="4898">
                  <c:v>41.229500000000172</c:v>
                </c:pt>
                <c:pt idx="4899">
                  <c:v>41.237830000000002</c:v>
                </c:pt>
                <c:pt idx="4900">
                  <c:v>41.246170000000063</c:v>
                </c:pt>
                <c:pt idx="4901">
                  <c:v>41.2545</c:v>
                </c:pt>
                <c:pt idx="4902">
                  <c:v>41.262830000000157</c:v>
                </c:pt>
                <c:pt idx="4903">
                  <c:v>41.271160000000002</c:v>
                </c:pt>
                <c:pt idx="4904">
                  <c:v>41.279500000000013</c:v>
                </c:pt>
                <c:pt idx="4905">
                  <c:v>41.287839999999996</c:v>
                </c:pt>
                <c:pt idx="4906">
                  <c:v>41.29617000000021</c:v>
                </c:pt>
                <c:pt idx="4907">
                  <c:v>41.304499999999997</c:v>
                </c:pt>
                <c:pt idx="4908">
                  <c:v>41.312829999999998</c:v>
                </c:pt>
                <c:pt idx="4909">
                  <c:v>41.321170000000002</c:v>
                </c:pt>
                <c:pt idx="4910">
                  <c:v>41.329500000000003</c:v>
                </c:pt>
                <c:pt idx="4911">
                  <c:v>41.337829999999997</c:v>
                </c:pt>
                <c:pt idx="4912">
                  <c:v>41.346160000000005</c:v>
                </c:pt>
                <c:pt idx="4913">
                  <c:v>41.354499999999994</c:v>
                </c:pt>
                <c:pt idx="4914">
                  <c:v>41.362830000000002</c:v>
                </c:pt>
                <c:pt idx="4915">
                  <c:v>41.371169999999999</c:v>
                </c:pt>
                <c:pt idx="4916">
                  <c:v>41.3795</c:v>
                </c:pt>
                <c:pt idx="4917">
                  <c:v>41.387829999999994</c:v>
                </c:pt>
                <c:pt idx="4918">
                  <c:v>41.396160000000002</c:v>
                </c:pt>
                <c:pt idx="4919">
                  <c:v>41.404499999999999</c:v>
                </c:pt>
                <c:pt idx="4920">
                  <c:v>41.412839999999996</c:v>
                </c:pt>
                <c:pt idx="4921">
                  <c:v>41.421170000000011</c:v>
                </c:pt>
                <c:pt idx="4922">
                  <c:v>41.429500000000012</c:v>
                </c:pt>
                <c:pt idx="4923">
                  <c:v>41.437829999999998</c:v>
                </c:pt>
                <c:pt idx="4924">
                  <c:v>41.446170000000002</c:v>
                </c:pt>
                <c:pt idx="4925">
                  <c:v>41.454499999999996</c:v>
                </c:pt>
                <c:pt idx="4926">
                  <c:v>41.462830000000011</c:v>
                </c:pt>
                <c:pt idx="4927">
                  <c:v>41.471160000000005</c:v>
                </c:pt>
                <c:pt idx="4928">
                  <c:v>41.479500000000002</c:v>
                </c:pt>
                <c:pt idx="4929">
                  <c:v>41.487829999999995</c:v>
                </c:pt>
                <c:pt idx="4930">
                  <c:v>41.496170000000063</c:v>
                </c:pt>
                <c:pt idx="4931">
                  <c:v>41.5045</c:v>
                </c:pt>
                <c:pt idx="4932">
                  <c:v>41.512830000000001</c:v>
                </c:pt>
                <c:pt idx="4933">
                  <c:v>41.521160000000002</c:v>
                </c:pt>
                <c:pt idx="4934">
                  <c:v>41.529500000000013</c:v>
                </c:pt>
                <c:pt idx="4935">
                  <c:v>41.537839999999996</c:v>
                </c:pt>
                <c:pt idx="4936">
                  <c:v>41.546170000000011</c:v>
                </c:pt>
                <c:pt idx="4937">
                  <c:v>41.554499999999997</c:v>
                </c:pt>
                <c:pt idx="4938">
                  <c:v>41.562830000000012</c:v>
                </c:pt>
                <c:pt idx="4939">
                  <c:v>41.571170000000002</c:v>
                </c:pt>
                <c:pt idx="4940">
                  <c:v>41.579500000000003</c:v>
                </c:pt>
                <c:pt idx="4941">
                  <c:v>41.587829999999997</c:v>
                </c:pt>
                <c:pt idx="4942">
                  <c:v>41.596160000000012</c:v>
                </c:pt>
                <c:pt idx="4943">
                  <c:v>41.604500000000002</c:v>
                </c:pt>
                <c:pt idx="4944">
                  <c:v>41.612830000000002</c:v>
                </c:pt>
                <c:pt idx="4945">
                  <c:v>41.621170000000063</c:v>
                </c:pt>
                <c:pt idx="4946">
                  <c:v>41.629500000000149</c:v>
                </c:pt>
                <c:pt idx="4947">
                  <c:v>41.637830000000001</c:v>
                </c:pt>
                <c:pt idx="4948">
                  <c:v>41.646160000000002</c:v>
                </c:pt>
                <c:pt idx="4949">
                  <c:v>41.654499999999999</c:v>
                </c:pt>
                <c:pt idx="4950">
                  <c:v>41.662840000000003</c:v>
                </c:pt>
                <c:pt idx="4951">
                  <c:v>41.671170000000011</c:v>
                </c:pt>
                <c:pt idx="4952">
                  <c:v>41.679500000000012</c:v>
                </c:pt>
                <c:pt idx="4953">
                  <c:v>41.687829999999998</c:v>
                </c:pt>
                <c:pt idx="4954">
                  <c:v>41.696170000000173</c:v>
                </c:pt>
                <c:pt idx="4955">
                  <c:v>41.704500000000003</c:v>
                </c:pt>
                <c:pt idx="4956">
                  <c:v>41.712830000000011</c:v>
                </c:pt>
                <c:pt idx="4957">
                  <c:v>41.721160000000012</c:v>
                </c:pt>
                <c:pt idx="4958">
                  <c:v>41.729500000000172</c:v>
                </c:pt>
                <c:pt idx="4959">
                  <c:v>41.737830000000002</c:v>
                </c:pt>
                <c:pt idx="4960">
                  <c:v>41.746170000000063</c:v>
                </c:pt>
                <c:pt idx="4961">
                  <c:v>41.7545</c:v>
                </c:pt>
                <c:pt idx="4962">
                  <c:v>41.762830000000157</c:v>
                </c:pt>
                <c:pt idx="4963">
                  <c:v>41.771160000000002</c:v>
                </c:pt>
                <c:pt idx="4964">
                  <c:v>41.779500000000013</c:v>
                </c:pt>
                <c:pt idx="4965">
                  <c:v>41.787839999999996</c:v>
                </c:pt>
                <c:pt idx="4966">
                  <c:v>41.79617000000021</c:v>
                </c:pt>
                <c:pt idx="4967">
                  <c:v>41.804499999999997</c:v>
                </c:pt>
                <c:pt idx="4968">
                  <c:v>41.812829999999998</c:v>
                </c:pt>
                <c:pt idx="4969">
                  <c:v>41.821170000000002</c:v>
                </c:pt>
                <c:pt idx="4970">
                  <c:v>41.829500000000003</c:v>
                </c:pt>
                <c:pt idx="4971">
                  <c:v>41.837829999999997</c:v>
                </c:pt>
                <c:pt idx="4972">
                  <c:v>41.846160000000005</c:v>
                </c:pt>
                <c:pt idx="4973">
                  <c:v>41.854499999999994</c:v>
                </c:pt>
                <c:pt idx="4974">
                  <c:v>41.862830000000002</c:v>
                </c:pt>
                <c:pt idx="4975">
                  <c:v>41.871169999999999</c:v>
                </c:pt>
                <c:pt idx="4976">
                  <c:v>41.8795</c:v>
                </c:pt>
                <c:pt idx="4977">
                  <c:v>41.887829999999994</c:v>
                </c:pt>
                <c:pt idx="4978">
                  <c:v>41.896160000000002</c:v>
                </c:pt>
                <c:pt idx="4979">
                  <c:v>41.904499999999999</c:v>
                </c:pt>
                <c:pt idx="4980">
                  <c:v>41.912839999999996</c:v>
                </c:pt>
                <c:pt idx="4981">
                  <c:v>41.921170000000011</c:v>
                </c:pt>
                <c:pt idx="4982">
                  <c:v>41.929500000000012</c:v>
                </c:pt>
                <c:pt idx="4983">
                  <c:v>41.937829999999998</c:v>
                </c:pt>
                <c:pt idx="4984">
                  <c:v>41.946170000000002</c:v>
                </c:pt>
                <c:pt idx="4985">
                  <c:v>41.954499999999996</c:v>
                </c:pt>
                <c:pt idx="4986">
                  <c:v>41.962830000000011</c:v>
                </c:pt>
                <c:pt idx="4987">
                  <c:v>41.971160000000005</c:v>
                </c:pt>
                <c:pt idx="4988">
                  <c:v>41.979500000000002</c:v>
                </c:pt>
                <c:pt idx="4989">
                  <c:v>41.987829999999995</c:v>
                </c:pt>
                <c:pt idx="4990">
                  <c:v>41.996170000000063</c:v>
                </c:pt>
                <c:pt idx="4991">
                  <c:v>42.0045</c:v>
                </c:pt>
                <c:pt idx="4992">
                  <c:v>42.012830000000001</c:v>
                </c:pt>
                <c:pt idx="4993">
                  <c:v>42.021160000000002</c:v>
                </c:pt>
                <c:pt idx="4994">
                  <c:v>42.029500000000013</c:v>
                </c:pt>
                <c:pt idx="4995">
                  <c:v>42.037839999999996</c:v>
                </c:pt>
                <c:pt idx="4996">
                  <c:v>42.046170000000011</c:v>
                </c:pt>
                <c:pt idx="4997">
                  <c:v>42.054499999999997</c:v>
                </c:pt>
                <c:pt idx="4998">
                  <c:v>42.062830000000012</c:v>
                </c:pt>
                <c:pt idx="4999">
                  <c:v>42.071170000000002</c:v>
                </c:pt>
                <c:pt idx="5000">
                  <c:v>42.079500000000003</c:v>
                </c:pt>
                <c:pt idx="5001">
                  <c:v>42.087829999999997</c:v>
                </c:pt>
                <c:pt idx="5002">
                  <c:v>42.096160000000012</c:v>
                </c:pt>
                <c:pt idx="5003">
                  <c:v>42.104500000000002</c:v>
                </c:pt>
                <c:pt idx="5004">
                  <c:v>42.112830000000002</c:v>
                </c:pt>
                <c:pt idx="5005">
                  <c:v>42.121170000000063</c:v>
                </c:pt>
                <c:pt idx="5006">
                  <c:v>42.129500000000149</c:v>
                </c:pt>
                <c:pt idx="5007">
                  <c:v>42.137830000000001</c:v>
                </c:pt>
                <c:pt idx="5008">
                  <c:v>42.146160000000002</c:v>
                </c:pt>
                <c:pt idx="5009">
                  <c:v>42.154499999999999</c:v>
                </c:pt>
                <c:pt idx="5010">
                  <c:v>42.162840000000003</c:v>
                </c:pt>
                <c:pt idx="5011">
                  <c:v>42.171170000000011</c:v>
                </c:pt>
                <c:pt idx="5012">
                  <c:v>42.179500000000012</c:v>
                </c:pt>
                <c:pt idx="5013">
                  <c:v>42.187829999999998</c:v>
                </c:pt>
                <c:pt idx="5014">
                  <c:v>42.196170000000173</c:v>
                </c:pt>
                <c:pt idx="5015">
                  <c:v>42.204500000000003</c:v>
                </c:pt>
                <c:pt idx="5016">
                  <c:v>42.212830000000011</c:v>
                </c:pt>
                <c:pt idx="5017">
                  <c:v>42.221160000000012</c:v>
                </c:pt>
                <c:pt idx="5018">
                  <c:v>42.229500000000172</c:v>
                </c:pt>
                <c:pt idx="5019">
                  <c:v>42.237830000000002</c:v>
                </c:pt>
                <c:pt idx="5020">
                  <c:v>42.246170000000063</c:v>
                </c:pt>
                <c:pt idx="5021">
                  <c:v>42.2545</c:v>
                </c:pt>
                <c:pt idx="5022">
                  <c:v>42.262830000000157</c:v>
                </c:pt>
                <c:pt idx="5023">
                  <c:v>42.271160000000002</c:v>
                </c:pt>
                <c:pt idx="5024">
                  <c:v>42.279500000000013</c:v>
                </c:pt>
                <c:pt idx="5025">
                  <c:v>42.287839999999996</c:v>
                </c:pt>
                <c:pt idx="5026">
                  <c:v>42.29617000000021</c:v>
                </c:pt>
                <c:pt idx="5027">
                  <c:v>42.304499999999997</c:v>
                </c:pt>
                <c:pt idx="5028">
                  <c:v>42.312829999999998</c:v>
                </c:pt>
                <c:pt idx="5029">
                  <c:v>42.321170000000002</c:v>
                </c:pt>
                <c:pt idx="5030">
                  <c:v>42.329500000000003</c:v>
                </c:pt>
                <c:pt idx="5031">
                  <c:v>42.337829999999997</c:v>
                </c:pt>
                <c:pt idx="5032">
                  <c:v>42.346160000000005</c:v>
                </c:pt>
                <c:pt idx="5033">
                  <c:v>42.354499999999994</c:v>
                </c:pt>
                <c:pt idx="5034">
                  <c:v>42.362830000000002</c:v>
                </c:pt>
                <c:pt idx="5035">
                  <c:v>42.371169999999999</c:v>
                </c:pt>
                <c:pt idx="5036">
                  <c:v>42.3795</c:v>
                </c:pt>
                <c:pt idx="5037">
                  <c:v>42.387829999999994</c:v>
                </c:pt>
                <c:pt idx="5038">
                  <c:v>42.396160000000002</c:v>
                </c:pt>
                <c:pt idx="5039">
                  <c:v>42.404499999999999</c:v>
                </c:pt>
                <c:pt idx="5040">
                  <c:v>42.412839999999996</c:v>
                </c:pt>
                <c:pt idx="5041">
                  <c:v>42.421170000000011</c:v>
                </c:pt>
                <c:pt idx="5042">
                  <c:v>42.429500000000012</c:v>
                </c:pt>
                <c:pt idx="5043">
                  <c:v>42.437829999999998</c:v>
                </c:pt>
                <c:pt idx="5044">
                  <c:v>42.446170000000002</c:v>
                </c:pt>
                <c:pt idx="5045">
                  <c:v>42.454499999999996</c:v>
                </c:pt>
                <c:pt idx="5046">
                  <c:v>42.462830000000011</c:v>
                </c:pt>
                <c:pt idx="5047">
                  <c:v>42.471160000000005</c:v>
                </c:pt>
                <c:pt idx="5048">
                  <c:v>42.479500000000002</c:v>
                </c:pt>
                <c:pt idx="5049">
                  <c:v>42.487829999999995</c:v>
                </c:pt>
                <c:pt idx="5050">
                  <c:v>42.496170000000063</c:v>
                </c:pt>
                <c:pt idx="5051">
                  <c:v>42.5045</c:v>
                </c:pt>
                <c:pt idx="5052">
                  <c:v>42.512830000000001</c:v>
                </c:pt>
                <c:pt idx="5053">
                  <c:v>42.521160000000002</c:v>
                </c:pt>
                <c:pt idx="5054">
                  <c:v>42.529500000000013</c:v>
                </c:pt>
                <c:pt idx="5055">
                  <c:v>42.537839999999996</c:v>
                </c:pt>
                <c:pt idx="5056">
                  <c:v>42.546170000000011</c:v>
                </c:pt>
                <c:pt idx="5057">
                  <c:v>42.554499999999997</c:v>
                </c:pt>
                <c:pt idx="5058">
                  <c:v>42.562830000000012</c:v>
                </c:pt>
                <c:pt idx="5059">
                  <c:v>42.571170000000002</c:v>
                </c:pt>
                <c:pt idx="5060">
                  <c:v>42.579500000000003</c:v>
                </c:pt>
                <c:pt idx="5061">
                  <c:v>42.587829999999997</c:v>
                </c:pt>
                <c:pt idx="5062">
                  <c:v>42.596160000000012</c:v>
                </c:pt>
                <c:pt idx="5063">
                  <c:v>42.604500000000002</c:v>
                </c:pt>
                <c:pt idx="5064">
                  <c:v>42.612830000000002</c:v>
                </c:pt>
                <c:pt idx="5065">
                  <c:v>42.621170000000063</c:v>
                </c:pt>
                <c:pt idx="5066">
                  <c:v>42.629500000000149</c:v>
                </c:pt>
                <c:pt idx="5067">
                  <c:v>42.637830000000001</c:v>
                </c:pt>
                <c:pt idx="5068">
                  <c:v>42.646160000000002</c:v>
                </c:pt>
                <c:pt idx="5069">
                  <c:v>42.654499999999999</c:v>
                </c:pt>
                <c:pt idx="5070">
                  <c:v>42.662840000000003</c:v>
                </c:pt>
                <c:pt idx="5071">
                  <c:v>42.671170000000011</c:v>
                </c:pt>
                <c:pt idx="5072">
                  <c:v>42.679500000000012</c:v>
                </c:pt>
                <c:pt idx="5073">
                  <c:v>42.687829999999998</c:v>
                </c:pt>
                <c:pt idx="5074">
                  <c:v>42.696170000000173</c:v>
                </c:pt>
                <c:pt idx="5075">
                  <c:v>42.704500000000003</c:v>
                </c:pt>
                <c:pt idx="5076">
                  <c:v>42.712830000000011</c:v>
                </c:pt>
                <c:pt idx="5077">
                  <c:v>42.721160000000012</c:v>
                </c:pt>
                <c:pt idx="5078">
                  <c:v>42.729500000000172</c:v>
                </c:pt>
                <c:pt idx="5079">
                  <c:v>42.737830000000002</c:v>
                </c:pt>
                <c:pt idx="5080">
                  <c:v>42.746170000000063</c:v>
                </c:pt>
                <c:pt idx="5081">
                  <c:v>42.7545</c:v>
                </c:pt>
                <c:pt idx="5082">
                  <c:v>42.762830000000157</c:v>
                </c:pt>
                <c:pt idx="5083">
                  <c:v>42.771160000000002</c:v>
                </c:pt>
                <c:pt idx="5084">
                  <c:v>42.779500000000013</c:v>
                </c:pt>
                <c:pt idx="5085">
                  <c:v>42.787839999999996</c:v>
                </c:pt>
                <c:pt idx="5086">
                  <c:v>42.79617000000021</c:v>
                </c:pt>
                <c:pt idx="5087">
                  <c:v>42.804499999999997</c:v>
                </c:pt>
                <c:pt idx="5088">
                  <c:v>42.812829999999998</c:v>
                </c:pt>
                <c:pt idx="5089">
                  <c:v>42.821170000000002</c:v>
                </c:pt>
                <c:pt idx="5090">
                  <c:v>42.829500000000003</c:v>
                </c:pt>
                <c:pt idx="5091">
                  <c:v>42.837829999999997</c:v>
                </c:pt>
                <c:pt idx="5092">
                  <c:v>42.846160000000005</c:v>
                </c:pt>
                <c:pt idx="5093">
                  <c:v>42.854499999999994</c:v>
                </c:pt>
                <c:pt idx="5094">
                  <c:v>42.862830000000002</c:v>
                </c:pt>
                <c:pt idx="5095">
                  <c:v>42.871169999999999</c:v>
                </c:pt>
                <c:pt idx="5096">
                  <c:v>42.8795</c:v>
                </c:pt>
                <c:pt idx="5097">
                  <c:v>42.887829999999994</c:v>
                </c:pt>
                <c:pt idx="5098">
                  <c:v>42.896160000000002</c:v>
                </c:pt>
                <c:pt idx="5099">
                  <c:v>42.904499999999999</c:v>
                </c:pt>
                <c:pt idx="5100">
                  <c:v>42.912839999999996</c:v>
                </c:pt>
                <c:pt idx="5101">
                  <c:v>42.921170000000011</c:v>
                </c:pt>
                <c:pt idx="5102">
                  <c:v>42.929500000000012</c:v>
                </c:pt>
                <c:pt idx="5103">
                  <c:v>42.937829999999998</c:v>
                </c:pt>
                <c:pt idx="5104">
                  <c:v>42.946170000000002</c:v>
                </c:pt>
                <c:pt idx="5105">
                  <c:v>42.954499999999996</c:v>
                </c:pt>
                <c:pt idx="5106">
                  <c:v>42.962830000000011</c:v>
                </c:pt>
                <c:pt idx="5107">
                  <c:v>42.971160000000005</c:v>
                </c:pt>
                <c:pt idx="5108">
                  <c:v>42.979500000000002</c:v>
                </c:pt>
                <c:pt idx="5109">
                  <c:v>42.987829999999995</c:v>
                </c:pt>
                <c:pt idx="5110">
                  <c:v>42.996170000000063</c:v>
                </c:pt>
                <c:pt idx="5111">
                  <c:v>43.0045</c:v>
                </c:pt>
                <c:pt idx="5112">
                  <c:v>43.012830000000001</c:v>
                </c:pt>
                <c:pt idx="5113">
                  <c:v>43.021160000000002</c:v>
                </c:pt>
                <c:pt idx="5114">
                  <c:v>43.029500000000013</c:v>
                </c:pt>
                <c:pt idx="5115">
                  <c:v>43.037839999999996</c:v>
                </c:pt>
                <c:pt idx="5116">
                  <c:v>43.046170000000011</c:v>
                </c:pt>
                <c:pt idx="5117">
                  <c:v>43.054499999999997</c:v>
                </c:pt>
                <c:pt idx="5118">
                  <c:v>43.062830000000012</c:v>
                </c:pt>
                <c:pt idx="5119">
                  <c:v>43.071170000000002</c:v>
                </c:pt>
                <c:pt idx="5120">
                  <c:v>43.079500000000003</c:v>
                </c:pt>
                <c:pt idx="5121">
                  <c:v>43.087829999999997</c:v>
                </c:pt>
                <c:pt idx="5122">
                  <c:v>43.096160000000012</c:v>
                </c:pt>
                <c:pt idx="5123">
                  <c:v>43.104500000000002</c:v>
                </c:pt>
                <c:pt idx="5124">
                  <c:v>43.112830000000002</c:v>
                </c:pt>
                <c:pt idx="5125">
                  <c:v>43.121170000000063</c:v>
                </c:pt>
                <c:pt idx="5126">
                  <c:v>43.129500000000149</c:v>
                </c:pt>
                <c:pt idx="5127">
                  <c:v>43.137830000000001</c:v>
                </c:pt>
                <c:pt idx="5128">
                  <c:v>43.146160000000002</c:v>
                </c:pt>
                <c:pt idx="5129">
                  <c:v>43.154499999999999</c:v>
                </c:pt>
                <c:pt idx="5130">
                  <c:v>43.162840000000003</c:v>
                </c:pt>
                <c:pt idx="5131">
                  <c:v>43.171170000000011</c:v>
                </c:pt>
                <c:pt idx="5132">
                  <c:v>43.179500000000012</c:v>
                </c:pt>
                <c:pt idx="5133">
                  <c:v>43.187829999999998</c:v>
                </c:pt>
                <c:pt idx="5134">
                  <c:v>43.196170000000173</c:v>
                </c:pt>
                <c:pt idx="5135">
                  <c:v>43.204500000000003</c:v>
                </c:pt>
                <c:pt idx="5136">
                  <c:v>43.212830000000011</c:v>
                </c:pt>
                <c:pt idx="5137">
                  <c:v>43.221160000000012</c:v>
                </c:pt>
                <c:pt idx="5138">
                  <c:v>43.229500000000172</c:v>
                </c:pt>
                <c:pt idx="5139">
                  <c:v>43.237830000000002</c:v>
                </c:pt>
                <c:pt idx="5140">
                  <c:v>43.246170000000063</c:v>
                </c:pt>
                <c:pt idx="5141">
                  <c:v>43.2545</c:v>
                </c:pt>
                <c:pt idx="5142">
                  <c:v>43.262830000000157</c:v>
                </c:pt>
                <c:pt idx="5143">
                  <c:v>43.271160000000002</c:v>
                </c:pt>
                <c:pt idx="5144">
                  <c:v>43.279500000000013</c:v>
                </c:pt>
                <c:pt idx="5145">
                  <c:v>43.287839999999996</c:v>
                </c:pt>
                <c:pt idx="5146">
                  <c:v>43.29617000000021</c:v>
                </c:pt>
                <c:pt idx="5147">
                  <c:v>43.304499999999997</c:v>
                </c:pt>
                <c:pt idx="5148">
                  <c:v>43.312829999999998</c:v>
                </c:pt>
                <c:pt idx="5149">
                  <c:v>43.321170000000002</c:v>
                </c:pt>
                <c:pt idx="5150">
                  <c:v>43.329500000000003</c:v>
                </c:pt>
                <c:pt idx="5151">
                  <c:v>43.337829999999997</c:v>
                </c:pt>
                <c:pt idx="5152">
                  <c:v>43.346160000000005</c:v>
                </c:pt>
                <c:pt idx="5153">
                  <c:v>43.354499999999994</c:v>
                </c:pt>
                <c:pt idx="5154">
                  <c:v>43.362830000000002</c:v>
                </c:pt>
                <c:pt idx="5155">
                  <c:v>43.371169999999999</c:v>
                </c:pt>
                <c:pt idx="5156">
                  <c:v>43.3795</c:v>
                </c:pt>
                <c:pt idx="5157">
                  <c:v>43.387829999999994</c:v>
                </c:pt>
                <c:pt idx="5158">
                  <c:v>43.396160000000002</c:v>
                </c:pt>
                <c:pt idx="5159">
                  <c:v>43.404499999999999</c:v>
                </c:pt>
                <c:pt idx="5160">
                  <c:v>43.412839999999996</c:v>
                </c:pt>
                <c:pt idx="5161">
                  <c:v>43.421170000000011</c:v>
                </c:pt>
                <c:pt idx="5162">
                  <c:v>43.429500000000012</c:v>
                </c:pt>
                <c:pt idx="5163">
                  <c:v>43.437829999999998</c:v>
                </c:pt>
                <c:pt idx="5164">
                  <c:v>43.446170000000002</c:v>
                </c:pt>
                <c:pt idx="5165">
                  <c:v>43.454499999999996</c:v>
                </c:pt>
                <c:pt idx="5166">
                  <c:v>43.462830000000011</c:v>
                </c:pt>
                <c:pt idx="5167">
                  <c:v>43.471160000000005</c:v>
                </c:pt>
                <c:pt idx="5168">
                  <c:v>43.479500000000002</c:v>
                </c:pt>
                <c:pt idx="5169">
                  <c:v>43.487829999999995</c:v>
                </c:pt>
                <c:pt idx="5170">
                  <c:v>43.496170000000063</c:v>
                </c:pt>
                <c:pt idx="5171">
                  <c:v>43.5045</c:v>
                </c:pt>
                <c:pt idx="5172">
                  <c:v>43.512830000000001</c:v>
                </c:pt>
                <c:pt idx="5173">
                  <c:v>43.521160000000002</c:v>
                </c:pt>
                <c:pt idx="5174">
                  <c:v>43.529500000000013</c:v>
                </c:pt>
                <c:pt idx="5175">
                  <c:v>43.537839999999996</c:v>
                </c:pt>
                <c:pt idx="5176">
                  <c:v>43.546170000000011</c:v>
                </c:pt>
                <c:pt idx="5177">
                  <c:v>43.554499999999997</c:v>
                </c:pt>
                <c:pt idx="5178">
                  <c:v>43.562830000000012</c:v>
                </c:pt>
                <c:pt idx="5179">
                  <c:v>43.571170000000002</c:v>
                </c:pt>
                <c:pt idx="5180">
                  <c:v>43.579500000000003</c:v>
                </c:pt>
                <c:pt idx="5181">
                  <c:v>43.587829999999997</c:v>
                </c:pt>
                <c:pt idx="5182">
                  <c:v>43.596160000000012</c:v>
                </c:pt>
                <c:pt idx="5183">
                  <c:v>43.604500000000002</c:v>
                </c:pt>
                <c:pt idx="5184">
                  <c:v>43.612830000000002</c:v>
                </c:pt>
                <c:pt idx="5185">
                  <c:v>43.621170000000063</c:v>
                </c:pt>
                <c:pt idx="5186">
                  <c:v>43.629500000000149</c:v>
                </c:pt>
                <c:pt idx="5187">
                  <c:v>43.637830000000001</c:v>
                </c:pt>
                <c:pt idx="5188">
                  <c:v>43.646160000000002</c:v>
                </c:pt>
                <c:pt idx="5189">
                  <c:v>43.654499999999999</c:v>
                </c:pt>
                <c:pt idx="5190">
                  <c:v>43.662840000000003</c:v>
                </c:pt>
                <c:pt idx="5191">
                  <c:v>43.671170000000011</c:v>
                </c:pt>
                <c:pt idx="5192">
                  <c:v>43.679500000000012</c:v>
                </c:pt>
                <c:pt idx="5193">
                  <c:v>43.687829999999998</c:v>
                </c:pt>
                <c:pt idx="5194">
                  <c:v>43.696170000000173</c:v>
                </c:pt>
                <c:pt idx="5195">
                  <c:v>43.704500000000003</c:v>
                </c:pt>
                <c:pt idx="5196">
                  <c:v>43.712830000000011</c:v>
                </c:pt>
                <c:pt idx="5197">
                  <c:v>43.721160000000012</c:v>
                </c:pt>
                <c:pt idx="5198">
                  <c:v>43.729500000000172</c:v>
                </c:pt>
                <c:pt idx="5199">
                  <c:v>43.737830000000002</c:v>
                </c:pt>
                <c:pt idx="5200">
                  <c:v>43.746170000000063</c:v>
                </c:pt>
                <c:pt idx="5201">
                  <c:v>43.7545</c:v>
                </c:pt>
                <c:pt idx="5202">
                  <c:v>43.762830000000157</c:v>
                </c:pt>
                <c:pt idx="5203">
                  <c:v>43.771160000000002</c:v>
                </c:pt>
                <c:pt idx="5204">
                  <c:v>43.779500000000013</c:v>
                </c:pt>
                <c:pt idx="5205">
                  <c:v>43.787839999999996</c:v>
                </c:pt>
                <c:pt idx="5206">
                  <c:v>43.79617000000021</c:v>
                </c:pt>
                <c:pt idx="5207">
                  <c:v>43.804499999999997</c:v>
                </c:pt>
                <c:pt idx="5208">
                  <c:v>43.812829999999998</c:v>
                </c:pt>
                <c:pt idx="5209">
                  <c:v>43.821170000000002</c:v>
                </c:pt>
                <c:pt idx="5210">
                  <c:v>43.829500000000003</c:v>
                </c:pt>
                <c:pt idx="5211">
                  <c:v>43.837829999999997</c:v>
                </c:pt>
                <c:pt idx="5212">
                  <c:v>43.846160000000005</c:v>
                </c:pt>
                <c:pt idx="5213">
                  <c:v>43.854499999999994</c:v>
                </c:pt>
                <c:pt idx="5214">
                  <c:v>43.862830000000002</c:v>
                </c:pt>
                <c:pt idx="5215">
                  <c:v>43.871169999999999</c:v>
                </c:pt>
                <c:pt idx="5216">
                  <c:v>43.8795</c:v>
                </c:pt>
                <c:pt idx="5217">
                  <c:v>43.887829999999994</c:v>
                </c:pt>
                <c:pt idx="5218">
                  <c:v>43.896160000000002</c:v>
                </c:pt>
                <c:pt idx="5219">
                  <c:v>43.904499999999999</c:v>
                </c:pt>
                <c:pt idx="5220">
                  <c:v>43.912839999999996</c:v>
                </c:pt>
                <c:pt idx="5221">
                  <c:v>43.921170000000011</c:v>
                </c:pt>
                <c:pt idx="5222">
                  <c:v>43.929500000000012</c:v>
                </c:pt>
                <c:pt idx="5223">
                  <c:v>43.937829999999998</c:v>
                </c:pt>
                <c:pt idx="5224">
                  <c:v>43.946170000000002</c:v>
                </c:pt>
                <c:pt idx="5225">
                  <c:v>43.954499999999996</c:v>
                </c:pt>
                <c:pt idx="5226">
                  <c:v>43.962830000000011</c:v>
                </c:pt>
                <c:pt idx="5227">
                  <c:v>43.971160000000005</c:v>
                </c:pt>
                <c:pt idx="5228">
                  <c:v>43.979500000000002</c:v>
                </c:pt>
                <c:pt idx="5229">
                  <c:v>43.987829999999995</c:v>
                </c:pt>
                <c:pt idx="5230">
                  <c:v>43.996170000000063</c:v>
                </c:pt>
                <c:pt idx="5231">
                  <c:v>44.0045</c:v>
                </c:pt>
                <c:pt idx="5232">
                  <c:v>44.012830000000001</c:v>
                </c:pt>
                <c:pt idx="5233">
                  <c:v>44.021160000000002</c:v>
                </c:pt>
                <c:pt idx="5234">
                  <c:v>44.029500000000013</c:v>
                </c:pt>
                <c:pt idx="5235">
                  <c:v>44.037839999999996</c:v>
                </c:pt>
                <c:pt idx="5236">
                  <c:v>44.046170000000011</c:v>
                </c:pt>
                <c:pt idx="5237">
                  <c:v>44.054499999999997</c:v>
                </c:pt>
                <c:pt idx="5238">
                  <c:v>44.062830000000012</c:v>
                </c:pt>
                <c:pt idx="5239">
                  <c:v>44.071170000000002</c:v>
                </c:pt>
                <c:pt idx="5240">
                  <c:v>44.079500000000003</c:v>
                </c:pt>
                <c:pt idx="5241">
                  <c:v>44.087829999999997</c:v>
                </c:pt>
                <c:pt idx="5242">
                  <c:v>44.096160000000012</c:v>
                </c:pt>
                <c:pt idx="5243">
                  <c:v>44.104500000000002</c:v>
                </c:pt>
                <c:pt idx="5244">
                  <c:v>44.112830000000002</c:v>
                </c:pt>
                <c:pt idx="5245">
                  <c:v>44.121170000000063</c:v>
                </c:pt>
                <c:pt idx="5246">
                  <c:v>44.129500000000149</c:v>
                </c:pt>
                <c:pt idx="5247">
                  <c:v>44.137830000000001</c:v>
                </c:pt>
                <c:pt idx="5248">
                  <c:v>44.146160000000002</c:v>
                </c:pt>
                <c:pt idx="5249">
                  <c:v>44.154499999999999</c:v>
                </c:pt>
                <c:pt idx="5250">
                  <c:v>44.162840000000003</c:v>
                </c:pt>
                <c:pt idx="5251">
                  <c:v>44.171170000000011</c:v>
                </c:pt>
                <c:pt idx="5252">
                  <c:v>44.179500000000012</c:v>
                </c:pt>
                <c:pt idx="5253">
                  <c:v>44.187829999999998</c:v>
                </c:pt>
                <c:pt idx="5254">
                  <c:v>44.196170000000173</c:v>
                </c:pt>
                <c:pt idx="5255">
                  <c:v>44.204500000000003</c:v>
                </c:pt>
                <c:pt idx="5256">
                  <c:v>44.212830000000011</c:v>
                </c:pt>
                <c:pt idx="5257">
                  <c:v>44.221160000000012</c:v>
                </c:pt>
                <c:pt idx="5258">
                  <c:v>44.229500000000172</c:v>
                </c:pt>
                <c:pt idx="5259">
                  <c:v>44.237830000000002</c:v>
                </c:pt>
                <c:pt idx="5260">
                  <c:v>44.246170000000063</c:v>
                </c:pt>
                <c:pt idx="5261">
                  <c:v>44.2545</c:v>
                </c:pt>
                <c:pt idx="5262">
                  <c:v>44.262830000000157</c:v>
                </c:pt>
                <c:pt idx="5263">
                  <c:v>44.271160000000002</c:v>
                </c:pt>
                <c:pt idx="5264">
                  <c:v>44.279500000000013</c:v>
                </c:pt>
                <c:pt idx="5265">
                  <c:v>44.287839999999996</c:v>
                </c:pt>
                <c:pt idx="5266">
                  <c:v>44.29617000000021</c:v>
                </c:pt>
                <c:pt idx="5267">
                  <c:v>44.304499999999997</c:v>
                </c:pt>
                <c:pt idx="5268">
                  <c:v>44.312829999999998</c:v>
                </c:pt>
                <c:pt idx="5269">
                  <c:v>44.321170000000002</c:v>
                </c:pt>
                <c:pt idx="5270">
                  <c:v>44.329500000000003</c:v>
                </c:pt>
                <c:pt idx="5271">
                  <c:v>44.337829999999997</c:v>
                </c:pt>
                <c:pt idx="5272">
                  <c:v>44.346160000000005</c:v>
                </c:pt>
                <c:pt idx="5273">
                  <c:v>44.354499999999994</c:v>
                </c:pt>
                <c:pt idx="5274">
                  <c:v>44.362830000000002</c:v>
                </c:pt>
                <c:pt idx="5275">
                  <c:v>44.371169999999999</c:v>
                </c:pt>
                <c:pt idx="5276">
                  <c:v>44.3795</c:v>
                </c:pt>
                <c:pt idx="5277">
                  <c:v>44.387829999999994</c:v>
                </c:pt>
                <c:pt idx="5278">
                  <c:v>44.396160000000002</c:v>
                </c:pt>
                <c:pt idx="5279">
                  <c:v>44.404499999999999</c:v>
                </c:pt>
                <c:pt idx="5280">
                  <c:v>44.412839999999996</c:v>
                </c:pt>
                <c:pt idx="5281">
                  <c:v>44.421170000000011</c:v>
                </c:pt>
                <c:pt idx="5282">
                  <c:v>44.429500000000012</c:v>
                </c:pt>
                <c:pt idx="5283">
                  <c:v>44.437829999999998</c:v>
                </c:pt>
                <c:pt idx="5284">
                  <c:v>44.446170000000002</c:v>
                </c:pt>
                <c:pt idx="5285">
                  <c:v>44.454499999999996</c:v>
                </c:pt>
                <c:pt idx="5286">
                  <c:v>44.462830000000011</c:v>
                </c:pt>
                <c:pt idx="5287">
                  <c:v>44.471160000000005</c:v>
                </c:pt>
                <c:pt idx="5288">
                  <c:v>44.479500000000002</c:v>
                </c:pt>
                <c:pt idx="5289">
                  <c:v>44.487829999999995</c:v>
                </c:pt>
                <c:pt idx="5290">
                  <c:v>44.496170000000063</c:v>
                </c:pt>
                <c:pt idx="5291">
                  <c:v>44.5045</c:v>
                </c:pt>
                <c:pt idx="5292">
                  <c:v>44.512830000000001</c:v>
                </c:pt>
                <c:pt idx="5293">
                  <c:v>44.521160000000002</c:v>
                </c:pt>
                <c:pt idx="5294">
                  <c:v>44.529500000000013</c:v>
                </c:pt>
                <c:pt idx="5295">
                  <c:v>44.537839999999996</c:v>
                </c:pt>
                <c:pt idx="5296">
                  <c:v>44.546170000000011</c:v>
                </c:pt>
                <c:pt idx="5297">
                  <c:v>44.554499999999997</c:v>
                </c:pt>
                <c:pt idx="5298">
                  <c:v>44.562830000000012</c:v>
                </c:pt>
                <c:pt idx="5299">
                  <c:v>44.571170000000002</c:v>
                </c:pt>
                <c:pt idx="5300">
                  <c:v>44.579500000000003</c:v>
                </c:pt>
                <c:pt idx="5301">
                  <c:v>44.587829999999997</c:v>
                </c:pt>
                <c:pt idx="5302">
                  <c:v>44.596160000000012</c:v>
                </c:pt>
                <c:pt idx="5303">
                  <c:v>44.604500000000002</c:v>
                </c:pt>
                <c:pt idx="5304">
                  <c:v>44.612830000000002</c:v>
                </c:pt>
                <c:pt idx="5305">
                  <c:v>44.621170000000063</c:v>
                </c:pt>
                <c:pt idx="5306">
                  <c:v>44.629500000000149</c:v>
                </c:pt>
                <c:pt idx="5307">
                  <c:v>44.637830000000001</c:v>
                </c:pt>
                <c:pt idx="5308">
                  <c:v>44.646160000000002</c:v>
                </c:pt>
                <c:pt idx="5309">
                  <c:v>44.654499999999999</c:v>
                </c:pt>
                <c:pt idx="5310">
                  <c:v>44.662840000000003</c:v>
                </c:pt>
                <c:pt idx="5311">
                  <c:v>44.671170000000011</c:v>
                </c:pt>
                <c:pt idx="5312">
                  <c:v>44.679500000000012</c:v>
                </c:pt>
                <c:pt idx="5313">
                  <c:v>44.687829999999998</c:v>
                </c:pt>
                <c:pt idx="5314">
                  <c:v>44.696170000000173</c:v>
                </c:pt>
                <c:pt idx="5315">
                  <c:v>44.704500000000003</c:v>
                </c:pt>
                <c:pt idx="5316">
                  <c:v>44.712830000000011</c:v>
                </c:pt>
                <c:pt idx="5317">
                  <c:v>44.721160000000012</c:v>
                </c:pt>
                <c:pt idx="5318">
                  <c:v>44.729500000000172</c:v>
                </c:pt>
                <c:pt idx="5319">
                  <c:v>44.737830000000002</c:v>
                </c:pt>
                <c:pt idx="5320">
                  <c:v>44.746170000000063</c:v>
                </c:pt>
                <c:pt idx="5321">
                  <c:v>44.7545</c:v>
                </c:pt>
                <c:pt idx="5322">
                  <c:v>44.762830000000157</c:v>
                </c:pt>
                <c:pt idx="5323">
                  <c:v>44.771160000000002</c:v>
                </c:pt>
                <c:pt idx="5324">
                  <c:v>44.779500000000013</c:v>
                </c:pt>
                <c:pt idx="5325">
                  <c:v>44.787839999999996</c:v>
                </c:pt>
                <c:pt idx="5326">
                  <c:v>44.79617000000021</c:v>
                </c:pt>
                <c:pt idx="5327">
                  <c:v>44.804499999999997</c:v>
                </c:pt>
                <c:pt idx="5328">
                  <c:v>44.812829999999998</c:v>
                </c:pt>
                <c:pt idx="5329">
                  <c:v>44.821170000000002</c:v>
                </c:pt>
                <c:pt idx="5330">
                  <c:v>44.829500000000003</c:v>
                </c:pt>
                <c:pt idx="5331">
                  <c:v>44.837829999999997</c:v>
                </c:pt>
                <c:pt idx="5332">
                  <c:v>44.846160000000005</c:v>
                </c:pt>
                <c:pt idx="5333">
                  <c:v>44.854499999999994</c:v>
                </c:pt>
                <c:pt idx="5334">
                  <c:v>44.862830000000002</c:v>
                </c:pt>
                <c:pt idx="5335">
                  <c:v>44.871169999999999</c:v>
                </c:pt>
                <c:pt idx="5336">
                  <c:v>44.8795</c:v>
                </c:pt>
                <c:pt idx="5337">
                  <c:v>44.887829999999994</c:v>
                </c:pt>
                <c:pt idx="5338">
                  <c:v>44.896160000000002</c:v>
                </c:pt>
                <c:pt idx="5339">
                  <c:v>44.904499999999999</c:v>
                </c:pt>
                <c:pt idx="5340">
                  <c:v>44.912839999999996</c:v>
                </c:pt>
                <c:pt idx="5341">
                  <c:v>44.921170000000011</c:v>
                </c:pt>
                <c:pt idx="5342">
                  <c:v>44.929500000000012</c:v>
                </c:pt>
                <c:pt idx="5343">
                  <c:v>44.937829999999998</c:v>
                </c:pt>
                <c:pt idx="5344">
                  <c:v>44.946170000000002</c:v>
                </c:pt>
                <c:pt idx="5345">
                  <c:v>44.954499999999996</c:v>
                </c:pt>
                <c:pt idx="5346">
                  <c:v>44.962830000000011</c:v>
                </c:pt>
                <c:pt idx="5347">
                  <c:v>44.971160000000005</c:v>
                </c:pt>
                <c:pt idx="5348">
                  <c:v>44.979500000000002</c:v>
                </c:pt>
                <c:pt idx="5349">
                  <c:v>44.987829999999995</c:v>
                </c:pt>
                <c:pt idx="5350">
                  <c:v>44.996170000000063</c:v>
                </c:pt>
                <c:pt idx="5351">
                  <c:v>45.0045</c:v>
                </c:pt>
                <c:pt idx="5352">
                  <c:v>45.012830000000001</c:v>
                </c:pt>
                <c:pt idx="5353">
                  <c:v>45.021160000000002</c:v>
                </c:pt>
                <c:pt idx="5354">
                  <c:v>45.029500000000013</c:v>
                </c:pt>
                <c:pt idx="5355">
                  <c:v>45.037839999999996</c:v>
                </c:pt>
                <c:pt idx="5356">
                  <c:v>45.046170000000011</c:v>
                </c:pt>
                <c:pt idx="5357">
                  <c:v>45.054499999999997</c:v>
                </c:pt>
                <c:pt idx="5358">
                  <c:v>45.062830000000012</c:v>
                </c:pt>
                <c:pt idx="5359">
                  <c:v>45.071170000000002</c:v>
                </c:pt>
                <c:pt idx="5360">
                  <c:v>45.079500000000003</c:v>
                </c:pt>
                <c:pt idx="5361">
                  <c:v>45.087829999999997</c:v>
                </c:pt>
                <c:pt idx="5362">
                  <c:v>45.096160000000012</c:v>
                </c:pt>
                <c:pt idx="5363">
                  <c:v>45.104500000000002</c:v>
                </c:pt>
                <c:pt idx="5364">
                  <c:v>45.112830000000002</c:v>
                </c:pt>
                <c:pt idx="5365">
                  <c:v>45.121170000000063</c:v>
                </c:pt>
                <c:pt idx="5366">
                  <c:v>45.129500000000149</c:v>
                </c:pt>
                <c:pt idx="5367">
                  <c:v>45.137830000000001</c:v>
                </c:pt>
                <c:pt idx="5368">
                  <c:v>45.146160000000002</c:v>
                </c:pt>
                <c:pt idx="5369">
                  <c:v>45.154499999999999</c:v>
                </c:pt>
                <c:pt idx="5370">
                  <c:v>45.162840000000003</c:v>
                </c:pt>
                <c:pt idx="5371">
                  <c:v>45.171170000000011</c:v>
                </c:pt>
                <c:pt idx="5372">
                  <c:v>45.179500000000012</c:v>
                </c:pt>
                <c:pt idx="5373">
                  <c:v>45.187829999999998</c:v>
                </c:pt>
                <c:pt idx="5374">
                  <c:v>45.196170000000173</c:v>
                </c:pt>
                <c:pt idx="5375">
                  <c:v>45.204500000000003</c:v>
                </c:pt>
                <c:pt idx="5376">
                  <c:v>45.212830000000011</c:v>
                </c:pt>
                <c:pt idx="5377">
                  <c:v>45.221160000000012</c:v>
                </c:pt>
                <c:pt idx="5378">
                  <c:v>45.229500000000172</c:v>
                </c:pt>
                <c:pt idx="5379">
                  <c:v>45.237830000000002</c:v>
                </c:pt>
                <c:pt idx="5380">
                  <c:v>45.246170000000063</c:v>
                </c:pt>
                <c:pt idx="5381">
                  <c:v>45.2545</c:v>
                </c:pt>
                <c:pt idx="5382">
                  <c:v>45.262830000000157</c:v>
                </c:pt>
                <c:pt idx="5383">
                  <c:v>45.271160000000002</c:v>
                </c:pt>
                <c:pt idx="5384">
                  <c:v>45.279500000000013</c:v>
                </c:pt>
                <c:pt idx="5385">
                  <c:v>45.287839999999996</c:v>
                </c:pt>
                <c:pt idx="5386">
                  <c:v>45.29617000000021</c:v>
                </c:pt>
                <c:pt idx="5387">
                  <c:v>45.304499999999997</c:v>
                </c:pt>
                <c:pt idx="5388">
                  <c:v>45.312829999999998</c:v>
                </c:pt>
                <c:pt idx="5389">
                  <c:v>45.321170000000002</c:v>
                </c:pt>
                <c:pt idx="5390">
                  <c:v>45.329500000000003</c:v>
                </c:pt>
                <c:pt idx="5391">
                  <c:v>45.337829999999997</c:v>
                </c:pt>
                <c:pt idx="5392">
                  <c:v>45.346160000000005</c:v>
                </c:pt>
                <c:pt idx="5393">
                  <c:v>45.354499999999994</c:v>
                </c:pt>
                <c:pt idx="5394">
                  <c:v>45.362830000000002</c:v>
                </c:pt>
                <c:pt idx="5395">
                  <c:v>45.371169999999999</c:v>
                </c:pt>
                <c:pt idx="5396">
                  <c:v>45.3795</c:v>
                </c:pt>
                <c:pt idx="5397">
                  <c:v>45.387829999999994</c:v>
                </c:pt>
                <c:pt idx="5398">
                  <c:v>45.396160000000002</c:v>
                </c:pt>
                <c:pt idx="5399">
                  <c:v>45.404499999999999</c:v>
                </c:pt>
                <c:pt idx="5400">
                  <c:v>45.412839999999996</c:v>
                </c:pt>
                <c:pt idx="5401">
                  <c:v>45.421170000000011</c:v>
                </c:pt>
                <c:pt idx="5402">
                  <c:v>45.429500000000012</c:v>
                </c:pt>
                <c:pt idx="5403">
                  <c:v>45.437829999999998</c:v>
                </c:pt>
                <c:pt idx="5404">
                  <c:v>45.446170000000002</c:v>
                </c:pt>
                <c:pt idx="5405">
                  <c:v>45.454499999999996</c:v>
                </c:pt>
                <c:pt idx="5406">
                  <c:v>45.462830000000011</c:v>
                </c:pt>
                <c:pt idx="5407">
                  <c:v>45.471160000000005</c:v>
                </c:pt>
                <c:pt idx="5408">
                  <c:v>45.479500000000002</c:v>
                </c:pt>
                <c:pt idx="5409">
                  <c:v>45.487829999999995</c:v>
                </c:pt>
                <c:pt idx="5410">
                  <c:v>45.496170000000063</c:v>
                </c:pt>
                <c:pt idx="5411">
                  <c:v>45.5045</c:v>
                </c:pt>
                <c:pt idx="5412">
                  <c:v>45.512830000000001</c:v>
                </c:pt>
                <c:pt idx="5413">
                  <c:v>45.521160000000002</c:v>
                </c:pt>
                <c:pt idx="5414">
                  <c:v>45.529500000000013</c:v>
                </c:pt>
                <c:pt idx="5415">
                  <c:v>45.537839999999996</c:v>
                </c:pt>
                <c:pt idx="5416">
                  <c:v>45.546170000000011</c:v>
                </c:pt>
                <c:pt idx="5417">
                  <c:v>45.554499999999997</c:v>
                </c:pt>
                <c:pt idx="5418">
                  <c:v>45.562830000000012</c:v>
                </c:pt>
                <c:pt idx="5419">
                  <c:v>45.571170000000002</c:v>
                </c:pt>
                <c:pt idx="5420">
                  <c:v>45.579500000000003</c:v>
                </c:pt>
                <c:pt idx="5421">
                  <c:v>45.587829999999997</c:v>
                </c:pt>
                <c:pt idx="5422">
                  <c:v>45.596160000000012</c:v>
                </c:pt>
                <c:pt idx="5423">
                  <c:v>45.604500000000002</c:v>
                </c:pt>
                <c:pt idx="5424">
                  <c:v>45.612830000000002</c:v>
                </c:pt>
                <c:pt idx="5425">
                  <c:v>45.621170000000063</c:v>
                </c:pt>
                <c:pt idx="5426">
                  <c:v>45.629500000000149</c:v>
                </c:pt>
                <c:pt idx="5427">
                  <c:v>45.637830000000001</c:v>
                </c:pt>
                <c:pt idx="5428">
                  <c:v>45.646160000000002</c:v>
                </c:pt>
                <c:pt idx="5429">
                  <c:v>45.654499999999999</c:v>
                </c:pt>
                <c:pt idx="5430">
                  <c:v>45.662840000000003</c:v>
                </c:pt>
                <c:pt idx="5431">
                  <c:v>45.671170000000011</c:v>
                </c:pt>
                <c:pt idx="5432">
                  <c:v>45.679500000000012</c:v>
                </c:pt>
                <c:pt idx="5433">
                  <c:v>45.687829999999998</c:v>
                </c:pt>
                <c:pt idx="5434">
                  <c:v>45.696170000000173</c:v>
                </c:pt>
                <c:pt idx="5435">
                  <c:v>45.704500000000003</c:v>
                </c:pt>
                <c:pt idx="5436">
                  <c:v>45.712830000000011</c:v>
                </c:pt>
                <c:pt idx="5437">
                  <c:v>45.721160000000012</c:v>
                </c:pt>
                <c:pt idx="5438">
                  <c:v>45.729500000000172</c:v>
                </c:pt>
                <c:pt idx="5439">
                  <c:v>45.737830000000002</c:v>
                </c:pt>
                <c:pt idx="5440">
                  <c:v>45.746170000000063</c:v>
                </c:pt>
                <c:pt idx="5441">
                  <c:v>45.7545</c:v>
                </c:pt>
                <c:pt idx="5442">
                  <c:v>45.762830000000157</c:v>
                </c:pt>
                <c:pt idx="5443">
                  <c:v>45.771160000000002</c:v>
                </c:pt>
                <c:pt idx="5444">
                  <c:v>45.779500000000013</c:v>
                </c:pt>
                <c:pt idx="5445">
                  <c:v>45.787839999999996</c:v>
                </c:pt>
                <c:pt idx="5446">
                  <c:v>45.79617000000021</c:v>
                </c:pt>
                <c:pt idx="5447">
                  <c:v>45.804499999999997</c:v>
                </c:pt>
                <c:pt idx="5448">
                  <c:v>45.812829999999998</c:v>
                </c:pt>
                <c:pt idx="5449">
                  <c:v>45.821170000000002</c:v>
                </c:pt>
                <c:pt idx="5450">
                  <c:v>45.829500000000003</c:v>
                </c:pt>
                <c:pt idx="5451">
                  <c:v>45.837829999999997</c:v>
                </c:pt>
                <c:pt idx="5452">
                  <c:v>45.846160000000005</c:v>
                </c:pt>
                <c:pt idx="5453">
                  <c:v>45.854499999999994</c:v>
                </c:pt>
                <c:pt idx="5454">
                  <c:v>45.862830000000002</c:v>
                </c:pt>
                <c:pt idx="5455">
                  <c:v>45.871169999999999</c:v>
                </c:pt>
                <c:pt idx="5456">
                  <c:v>45.8795</c:v>
                </c:pt>
                <c:pt idx="5457">
                  <c:v>45.887829999999994</c:v>
                </c:pt>
                <c:pt idx="5458">
                  <c:v>45.896160000000002</c:v>
                </c:pt>
                <c:pt idx="5459">
                  <c:v>45.904499999999999</c:v>
                </c:pt>
                <c:pt idx="5460">
                  <c:v>45.912839999999996</c:v>
                </c:pt>
                <c:pt idx="5461">
                  <c:v>45.921170000000011</c:v>
                </c:pt>
                <c:pt idx="5462">
                  <c:v>45.929500000000012</c:v>
                </c:pt>
                <c:pt idx="5463">
                  <c:v>45.937829999999998</c:v>
                </c:pt>
                <c:pt idx="5464">
                  <c:v>45.946170000000002</c:v>
                </c:pt>
                <c:pt idx="5465">
                  <c:v>45.954499999999996</c:v>
                </c:pt>
                <c:pt idx="5466">
                  <c:v>45.962830000000011</c:v>
                </c:pt>
                <c:pt idx="5467">
                  <c:v>45.971160000000005</c:v>
                </c:pt>
                <c:pt idx="5468">
                  <c:v>45.979500000000002</c:v>
                </c:pt>
                <c:pt idx="5469">
                  <c:v>45.987829999999995</c:v>
                </c:pt>
                <c:pt idx="5470">
                  <c:v>45.996170000000063</c:v>
                </c:pt>
                <c:pt idx="5471">
                  <c:v>46.0045</c:v>
                </c:pt>
                <c:pt idx="5472">
                  <c:v>46.012830000000001</c:v>
                </c:pt>
                <c:pt idx="5473">
                  <c:v>46.021160000000002</c:v>
                </c:pt>
                <c:pt idx="5474">
                  <c:v>46.029500000000013</c:v>
                </c:pt>
                <c:pt idx="5475">
                  <c:v>46.037839999999996</c:v>
                </c:pt>
                <c:pt idx="5476">
                  <c:v>46.046170000000011</c:v>
                </c:pt>
                <c:pt idx="5477">
                  <c:v>46.054499999999997</c:v>
                </c:pt>
                <c:pt idx="5478">
                  <c:v>46.062830000000012</c:v>
                </c:pt>
                <c:pt idx="5479">
                  <c:v>46.071170000000002</c:v>
                </c:pt>
                <c:pt idx="5480">
                  <c:v>46.079500000000003</c:v>
                </c:pt>
                <c:pt idx="5481">
                  <c:v>46.087829999999997</c:v>
                </c:pt>
                <c:pt idx="5482">
                  <c:v>46.096160000000012</c:v>
                </c:pt>
                <c:pt idx="5483">
                  <c:v>46.104500000000002</c:v>
                </c:pt>
                <c:pt idx="5484">
                  <c:v>46.112830000000002</c:v>
                </c:pt>
                <c:pt idx="5485">
                  <c:v>46.121170000000063</c:v>
                </c:pt>
                <c:pt idx="5486">
                  <c:v>46.129500000000149</c:v>
                </c:pt>
                <c:pt idx="5487">
                  <c:v>46.137830000000001</c:v>
                </c:pt>
                <c:pt idx="5488">
                  <c:v>46.146160000000002</c:v>
                </c:pt>
                <c:pt idx="5489">
                  <c:v>46.154499999999999</c:v>
                </c:pt>
                <c:pt idx="5490">
                  <c:v>46.162840000000003</c:v>
                </c:pt>
                <c:pt idx="5491">
                  <c:v>46.171170000000011</c:v>
                </c:pt>
                <c:pt idx="5492">
                  <c:v>46.179500000000012</c:v>
                </c:pt>
                <c:pt idx="5493">
                  <c:v>46.187829999999998</c:v>
                </c:pt>
                <c:pt idx="5494">
                  <c:v>46.196170000000173</c:v>
                </c:pt>
                <c:pt idx="5495">
                  <c:v>46.204500000000003</c:v>
                </c:pt>
                <c:pt idx="5496">
                  <c:v>46.212830000000011</c:v>
                </c:pt>
                <c:pt idx="5497">
                  <c:v>46.221160000000012</c:v>
                </c:pt>
                <c:pt idx="5498">
                  <c:v>46.229500000000172</c:v>
                </c:pt>
                <c:pt idx="5499">
                  <c:v>46.237830000000002</c:v>
                </c:pt>
                <c:pt idx="5500">
                  <c:v>46.246170000000063</c:v>
                </c:pt>
                <c:pt idx="5501">
                  <c:v>46.2545</c:v>
                </c:pt>
                <c:pt idx="5502">
                  <c:v>46.262830000000157</c:v>
                </c:pt>
                <c:pt idx="5503">
                  <c:v>46.271160000000002</c:v>
                </c:pt>
                <c:pt idx="5504">
                  <c:v>46.279500000000013</c:v>
                </c:pt>
                <c:pt idx="5505">
                  <c:v>46.287839999999996</c:v>
                </c:pt>
                <c:pt idx="5506">
                  <c:v>46.29617000000021</c:v>
                </c:pt>
                <c:pt idx="5507">
                  <c:v>46.304499999999997</c:v>
                </c:pt>
                <c:pt idx="5508">
                  <c:v>46.312829999999998</c:v>
                </c:pt>
                <c:pt idx="5509">
                  <c:v>46.321170000000002</c:v>
                </c:pt>
                <c:pt idx="5510">
                  <c:v>46.329500000000003</c:v>
                </c:pt>
                <c:pt idx="5511">
                  <c:v>46.337829999999997</c:v>
                </c:pt>
                <c:pt idx="5512">
                  <c:v>46.346160000000005</c:v>
                </c:pt>
                <c:pt idx="5513">
                  <c:v>46.354499999999994</c:v>
                </c:pt>
                <c:pt idx="5514">
                  <c:v>46.362830000000002</c:v>
                </c:pt>
                <c:pt idx="5515">
                  <c:v>46.371169999999999</c:v>
                </c:pt>
                <c:pt idx="5516">
                  <c:v>46.3795</c:v>
                </c:pt>
                <c:pt idx="5517">
                  <c:v>46.387829999999994</c:v>
                </c:pt>
                <c:pt idx="5518">
                  <c:v>46.396160000000002</c:v>
                </c:pt>
                <c:pt idx="5519">
                  <c:v>46.404499999999999</c:v>
                </c:pt>
                <c:pt idx="5520">
                  <c:v>46.412839999999996</c:v>
                </c:pt>
                <c:pt idx="5521">
                  <c:v>46.421170000000011</c:v>
                </c:pt>
                <c:pt idx="5522">
                  <c:v>46.429500000000012</c:v>
                </c:pt>
                <c:pt idx="5523">
                  <c:v>46.437829999999998</c:v>
                </c:pt>
                <c:pt idx="5524">
                  <c:v>46.446170000000002</c:v>
                </c:pt>
                <c:pt idx="5525">
                  <c:v>46.454499999999996</c:v>
                </c:pt>
                <c:pt idx="5526">
                  <c:v>46.462830000000011</c:v>
                </c:pt>
                <c:pt idx="5527">
                  <c:v>46.471160000000005</c:v>
                </c:pt>
                <c:pt idx="5528">
                  <c:v>46.479500000000002</c:v>
                </c:pt>
                <c:pt idx="5529">
                  <c:v>46.487829999999995</c:v>
                </c:pt>
                <c:pt idx="5530">
                  <c:v>46.496170000000063</c:v>
                </c:pt>
                <c:pt idx="5531">
                  <c:v>46.5045</c:v>
                </c:pt>
                <c:pt idx="5532">
                  <c:v>46.512830000000001</c:v>
                </c:pt>
                <c:pt idx="5533">
                  <c:v>46.521160000000002</c:v>
                </c:pt>
                <c:pt idx="5534">
                  <c:v>46.529500000000013</c:v>
                </c:pt>
                <c:pt idx="5535">
                  <c:v>46.537839999999996</c:v>
                </c:pt>
                <c:pt idx="5536">
                  <c:v>46.546170000000011</c:v>
                </c:pt>
                <c:pt idx="5537">
                  <c:v>46.554499999999997</c:v>
                </c:pt>
                <c:pt idx="5538">
                  <c:v>46.562830000000012</c:v>
                </c:pt>
                <c:pt idx="5539">
                  <c:v>46.571170000000002</c:v>
                </c:pt>
                <c:pt idx="5540">
                  <c:v>46.579500000000003</c:v>
                </c:pt>
                <c:pt idx="5541">
                  <c:v>46.587829999999997</c:v>
                </c:pt>
                <c:pt idx="5542">
                  <c:v>46.596160000000012</c:v>
                </c:pt>
                <c:pt idx="5543">
                  <c:v>46.604500000000002</c:v>
                </c:pt>
                <c:pt idx="5544">
                  <c:v>46.612830000000002</c:v>
                </c:pt>
                <c:pt idx="5545">
                  <c:v>46.621170000000063</c:v>
                </c:pt>
                <c:pt idx="5546">
                  <c:v>46.629500000000149</c:v>
                </c:pt>
                <c:pt idx="5547">
                  <c:v>46.637830000000001</c:v>
                </c:pt>
                <c:pt idx="5548">
                  <c:v>46.646160000000002</c:v>
                </c:pt>
                <c:pt idx="5549">
                  <c:v>46.654499999999999</c:v>
                </c:pt>
                <c:pt idx="5550">
                  <c:v>46.662840000000003</c:v>
                </c:pt>
                <c:pt idx="5551">
                  <c:v>46.671170000000011</c:v>
                </c:pt>
                <c:pt idx="5552">
                  <c:v>46.679500000000012</c:v>
                </c:pt>
                <c:pt idx="5553">
                  <c:v>46.687829999999998</c:v>
                </c:pt>
                <c:pt idx="5554">
                  <c:v>46.696170000000173</c:v>
                </c:pt>
                <c:pt idx="5555">
                  <c:v>46.704500000000003</c:v>
                </c:pt>
                <c:pt idx="5556">
                  <c:v>46.712830000000011</c:v>
                </c:pt>
                <c:pt idx="5557">
                  <c:v>46.721160000000012</c:v>
                </c:pt>
                <c:pt idx="5558">
                  <c:v>46.729500000000172</c:v>
                </c:pt>
                <c:pt idx="5559">
                  <c:v>46.737830000000002</c:v>
                </c:pt>
                <c:pt idx="5560">
                  <c:v>46.746170000000063</c:v>
                </c:pt>
                <c:pt idx="5561">
                  <c:v>46.7545</c:v>
                </c:pt>
                <c:pt idx="5562">
                  <c:v>46.762830000000157</c:v>
                </c:pt>
                <c:pt idx="5563">
                  <c:v>46.771160000000002</c:v>
                </c:pt>
                <c:pt idx="5564">
                  <c:v>46.779500000000013</c:v>
                </c:pt>
                <c:pt idx="5565">
                  <c:v>46.787839999999996</c:v>
                </c:pt>
                <c:pt idx="5566">
                  <c:v>46.79617000000021</c:v>
                </c:pt>
                <c:pt idx="5567">
                  <c:v>46.804499999999997</c:v>
                </c:pt>
                <c:pt idx="5568">
                  <c:v>46.812829999999998</c:v>
                </c:pt>
                <c:pt idx="5569">
                  <c:v>46.821170000000002</c:v>
                </c:pt>
                <c:pt idx="5570">
                  <c:v>46.829500000000003</c:v>
                </c:pt>
                <c:pt idx="5571">
                  <c:v>46.837829999999997</c:v>
                </c:pt>
                <c:pt idx="5572">
                  <c:v>46.846160000000005</c:v>
                </c:pt>
                <c:pt idx="5573">
                  <c:v>46.854499999999994</c:v>
                </c:pt>
                <c:pt idx="5574">
                  <c:v>46.862830000000002</c:v>
                </c:pt>
                <c:pt idx="5575">
                  <c:v>46.871169999999999</c:v>
                </c:pt>
                <c:pt idx="5576">
                  <c:v>46.8795</c:v>
                </c:pt>
                <c:pt idx="5577">
                  <c:v>46.887829999999994</c:v>
                </c:pt>
                <c:pt idx="5578">
                  <c:v>46.896160000000002</c:v>
                </c:pt>
                <c:pt idx="5579">
                  <c:v>46.904499999999999</c:v>
                </c:pt>
                <c:pt idx="5580">
                  <c:v>46.912839999999996</c:v>
                </c:pt>
                <c:pt idx="5581">
                  <c:v>46.921170000000011</c:v>
                </c:pt>
                <c:pt idx="5582">
                  <c:v>46.929500000000012</c:v>
                </c:pt>
                <c:pt idx="5583">
                  <c:v>46.937829999999998</c:v>
                </c:pt>
                <c:pt idx="5584">
                  <c:v>46.946170000000002</c:v>
                </c:pt>
                <c:pt idx="5585">
                  <c:v>46.954499999999996</c:v>
                </c:pt>
                <c:pt idx="5586">
                  <c:v>46.962830000000011</c:v>
                </c:pt>
                <c:pt idx="5587">
                  <c:v>46.971160000000005</c:v>
                </c:pt>
                <c:pt idx="5588">
                  <c:v>46.979500000000002</c:v>
                </c:pt>
                <c:pt idx="5589">
                  <c:v>46.987829999999995</c:v>
                </c:pt>
                <c:pt idx="5590">
                  <c:v>46.996170000000063</c:v>
                </c:pt>
                <c:pt idx="5591">
                  <c:v>47.0045</c:v>
                </c:pt>
                <c:pt idx="5592">
                  <c:v>47.012830000000001</c:v>
                </c:pt>
                <c:pt idx="5593">
                  <c:v>47.021160000000002</c:v>
                </c:pt>
                <c:pt idx="5594">
                  <c:v>47.029500000000013</c:v>
                </c:pt>
                <c:pt idx="5595">
                  <c:v>47.037839999999996</c:v>
                </c:pt>
                <c:pt idx="5596">
                  <c:v>47.046170000000011</c:v>
                </c:pt>
                <c:pt idx="5597">
                  <c:v>47.054499999999997</c:v>
                </c:pt>
                <c:pt idx="5598">
                  <c:v>47.062830000000012</c:v>
                </c:pt>
                <c:pt idx="5599">
                  <c:v>47.071170000000002</c:v>
                </c:pt>
                <c:pt idx="5600">
                  <c:v>47.079500000000003</c:v>
                </c:pt>
                <c:pt idx="5601">
                  <c:v>47.087829999999997</c:v>
                </c:pt>
                <c:pt idx="5602">
                  <c:v>47.096160000000012</c:v>
                </c:pt>
                <c:pt idx="5603">
                  <c:v>47.104500000000002</c:v>
                </c:pt>
                <c:pt idx="5604">
                  <c:v>47.112830000000002</c:v>
                </c:pt>
                <c:pt idx="5605">
                  <c:v>47.121170000000063</c:v>
                </c:pt>
                <c:pt idx="5606">
                  <c:v>47.129500000000149</c:v>
                </c:pt>
                <c:pt idx="5607">
                  <c:v>47.137830000000001</c:v>
                </c:pt>
                <c:pt idx="5608">
                  <c:v>47.146160000000002</c:v>
                </c:pt>
                <c:pt idx="5609">
                  <c:v>47.154499999999999</c:v>
                </c:pt>
                <c:pt idx="5610">
                  <c:v>47.162840000000003</c:v>
                </c:pt>
                <c:pt idx="5611">
                  <c:v>47.171170000000011</c:v>
                </c:pt>
                <c:pt idx="5612">
                  <c:v>47.179500000000012</c:v>
                </c:pt>
                <c:pt idx="5613">
                  <c:v>47.187829999999998</c:v>
                </c:pt>
                <c:pt idx="5614">
                  <c:v>47.196170000000173</c:v>
                </c:pt>
                <c:pt idx="5615">
                  <c:v>47.204500000000003</c:v>
                </c:pt>
                <c:pt idx="5616">
                  <c:v>47.212830000000011</c:v>
                </c:pt>
                <c:pt idx="5617">
                  <c:v>47.221160000000012</c:v>
                </c:pt>
                <c:pt idx="5618">
                  <c:v>47.229500000000172</c:v>
                </c:pt>
                <c:pt idx="5619">
                  <c:v>47.237830000000002</c:v>
                </c:pt>
                <c:pt idx="5620">
                  <c:v>47.246170000000063</c:v>
                </c:pt>
                <c:pt idx="5621">
                  <c:v>47.2545</c:v>
                </c:pt>
                <c:pt idx="5622">
                  <c:v>47.262830000000157</c:v>
                </c:pt>
                <c:pt idx="5623">
                  <c:v>47.271160000000002</c:v>
                </c:pt>
                <c:pt idx="5624">
                  <c:v>47.279500000000013</c:v>
                </c:pt>
                <c:pt idx="5625">
                  <c:v>47.287839999999996</c:v>
                </c:pt>
                <c:pt idx="5626">
                  <c:v>47.29617000000021</c:v>
                </c:pt>
                <c:pt idx="5627">
                  <c:v>47.304499999999997</c:v>
                </c:pt>
                <c:pt idx="5628">
                  <c:v>47.312829999999998</c:v>
                </c:pt>
                <c:pt idx="5629">
                  <c:v>47.321170000000002</c:v>
                </c:pt>
                <c:pt idx="5630">
                  <c:v>47.329500000000003</c:v>
                </c:pt>
                <c:pt idx="5631">
                  <c:v>47.337829999999997</c:v>
                </c:pt>
                <c:pt idx="5632">
                  <c:v>47.346160000000005</c:v>
                </c:pt>
                <c:pt idx="5633">
                  <c:v>47.354499999999994</c:v>
                </c:pt>
                <c:pt idx="5634">
                  <c:v>47.362830000000002</c:v>
                </c:pt>
                <c:pt idx="5635">
                  <c:v>47.371169999999999</c:v>
                </c:pt>
                <c:pt idx="5636">
                  <c:v>47.3795</c:v>
                </c:pt>
                <c:pt idx="5637">
                  <c:v>47.387829999999994</c:v>
                </c:pt>
                <c:pt idx="5638">
                  <c:v>47.396160000000002</c:v>
                </c:pt>
                <c:pt idx="5639">
                  <c:v>47.404499999999999</c:v>
                </c:pt>
                <c:pt idx="5640">
                  <c:v>47.412839999999996</c:v>
                </c:pt>
                <c:pt idx="5641">
                  <c:v>47.421170000000011</c:v>
                </c:pt>
                <c:pt idx="5642">
                  <c:v>47.429500000000012</c:v>
                </c:pt>
                <c:pt idx="5643">
                  <c:v>47.437829999999998</c:v>
                </c:pt>
                <c:pt idx="5644">
                  <c:v>47.446170000000002</c:v>
                </c:pt>
                <c:pt idx="5645">
                  <c:v>47.454499999999996</c:v>
                </c:pt>
                <c:pt idx="5646">
                  <c:v>47.462830000000011</c:v>
                </c:pt>
                <c:pt idx="5647">
                  <c:v>47.471160000000005</c:v>
                </c:pt>
                <c:pt idx="5648">
                  <c:v>47.479500000000002</c:v>
                </c:pt>
                <c:pt idx="5649">
                  <c:v>47.487829999999995</c:v>
                </c:pt>
                <c:pt idx="5650">
                  <c:v>47.496170000000063</c:v>
                </c:pt>
                <c:pt idx="5651">
                  <c:v>47.5045</c:v>
                </c:pt>
                <c:pt idx="5652">
                  <c:v>47.512830000000001</c:v>
                </c:pt>
                <c:pt idx="5653">
                  <c:v>47.521160000000002</c:v>
                </c:pt>
                <c:pt idx="5654">
                  <c:v>47.529500000000013</c:v>
                </c:pt>
                <c:pt idx="5655">
                  <c:v>47.537839999999996</c:v>
                </c:pt>
                <c:pt idx="5656">
                  <c:v>47.546170000000011</c:v>
                </c:pt>
                <c:pt idx="5657">
                  <c:v>47.554499999999997</c:v>
                </c:pt>
                <c:pt idx="5658">
                  <c:v>47.562830000000012</c:v>
                </c:pt>
                <c:pt idx="5659">
                  <c:v>47.571170000000002</c:v>
                </c:pt>
                <c:pt idx="5660">
                  <c:v>47.579500000000003</c:v>
                </c:pt>
                <c:pt idx="5661">
                  <c:v>47.587829999999997</c:v>
                </c:pt>
                <c:pt idx="5662">
                  <c:v>47.596160000000012</c:v>
                </c:pt>
                <c:pt idx="5663">
                  <c:v>47.604500000000002</c:v>
                </c:pt>
                <c:pt idx="5664">
                  <c:v>47.612830000000002</c:v>
                </c:pt>
                <c:pt idx="5665">
                  <c:v>47.621170000000063</c:v>
                </c:pt>
                <c:pt idx="5666">
                  <c:v>47.629500000000149</c:v>
                </c:pt>
                <c:pt idx="5667">
                  <c:v>47.637830000000001</c:v>
                </c:pt>
                <c:pt idx="5668">
                  <c:v>47.646160000000002</c:v>
                </c:pt>
                <c:pt idx="5669">
                  <c:v>47.654499999999999</c:v>
                </c:pt>
                <c:pt idx="5670">
                  <c:v>47.662840000000003</c:v>
                </c:pt>
                <c:pt idx="5671">
                  <c:v>47.671170000000011</c:v>
                </c:pt>
                <c:pt idx="5672">
                  <c:v>47.679500000000012</c:v>
                </c:pt>
                <c:pt idx="5673">
                  <c:v>47.687829999999998</c:v>
                </c:pt>
                <c:pt idx="5674">
                  <c:v>47.696170000000173</c:v>
                </c:pt>
                <c:pt idx="5675">
                  <c:v>47.704500000000003</c:v>
                </c:pt>
                <c:pt idx="5676">
                  <c:v>47.712830000000011</c:v>
                </c:pt>
                <c:pt idx="5677">
                  <c:v>47.721160000000012</c:v>
                </c:pt>
                <c:pt idx="5678">
                  <c:v>47.729500000000172</c:v>
                </c:pt>
                <c:pt idx="5679">
                  <c:v>47.737830000000002</c:v>
                </c:pt>
                <c:pt idx="5680">
                  <c:v>47.746170000000063</c:v>
                </c:pt>
                <c:pt idx="5681">
                  <c:v>47.7545</c:v>
                </c:pt>
                <c:pt idx="5682">
                  <c:v>47.762830000000157</c:v>
                </c:pt>
                <c:pt idx="5683">
                  <c:v>47.771160000000002</c:v>
                </c:pt>
                <c:pt idx="5684">
                  <c:v>47.779500000000013</c:v>
                </c:pt>
                <c:pt idx="5685">
                  <c:v>47.787839999999996</c:v>
                </c:pt>
                <c:pt idx="5686">
                  <c:v>47.79617000000021</c:v>
                </c:pt>
                <c:pt idx="5687">
                  <c:v>47.804499999999997</c:v>
                </c:pt>
                <c:pt idx="5688">
                  <c:v>47.812829999999998</c:v>
                </c:pt>
                <c:pt idx="5689">
                  <c:v>47.821170000000002</c:v>
                </c:pt>
                <c:pt idx="5690">
                  <c:v>47.829500000000003</c:v>
                </c:pt>
                <c:pt idx="5691">
                  <c:v>47.837829999999997</c:v>
                </c:pt>
                <c:pt idx="5692">
                  <c:v>47.846160000000005</c:v>
                </c:pt>
                <c:pt idx="5693">
                  <c:v>47.854499999999994</c:v>
                </c:pt>
                <c:pt idx="5694">
                  <c:v>47.862830000000002</c:v>
                </c:pt>
                <c:pt idx="5695">
                  <c:v>47.871169999999999</c:v>
                </c:pt>
                <c:pt idx="5696">
                  <c:v>47.8795</c:v>
                </c:pt>
                <c:pt idx="5697">
                  <c:v>47.887829999999994</c:v>
                </c:pt>
                <c:pt idx="5698">
                  <c:v>47.896160000000002</c:v>
                </c:pt>
                <c:pt idx="5699">
                  <c:v>47.904499999999999</c:v>
                </c:pt>
                <c:pt idx="5700">
                  <c:v>47.912839999999996</c:v>
                </c:pt>
                <c:pt idx="5701">
                  <c:v>47.921170000000011</c:v>
                </c:pt>
                <c:pt idx="5702">
                  <c:v>47.929500000000012</c:v>
                </c:pt>
                <c:pt idx="5703">
                  <c:v>47.937829999999998</c:v>
                </c:pt>
                <c:pt idx="5704">
                  <c:v>47.946170000000002</c:v>
                </c:pt>
                <c:pt idx="5705">
                  <c:v>47.954499999999996</c:v>
                </c:pt>
                <c:pt idx="5706">
                  <c:v>47.962830000000011</c:v>
                </c:pt>
                <c:pt idx="5707">
                  <c:v>47.971160000000005</c:v>
                </c:pt>
                <c:pt idx="5708">
                  <c:v>47.979500000000002</c:v>
                </c:pt>
                <c:pt idx="5709">
                  <c:v>47.987829999999995</c:v>
                </c:pt>
                <c:pt idx="5710">
                  <c:v>47.996170000000063</c:v>
                </c:pt>
                <c:pt idx="5711">
                  <c:v>48.0045</c:v>
                </c:pt>
                <c:pt idx="5712">
                  <c:v>48.012830000000001</c:v>
                </c:pt>
                <c:pt idx="5713">
                  <c:v>48.021160000000002</c:v>
                </c:pt>
                <c:pt idx="5714">
                  <c:v>48.029500000000013</c:v>
                </c:pt>
                <c:pt idx="5715">
                  <c:v>48.037839999999996</c:v>
                </c:pt>
                <c:pt idx="5716">
                  <c:v>48.046170000000011</c:v>
                </c:pt>
                <c:pt idx="5717">
                  <c:v>48.054499999999997</c:v>
                </c:pt>
                <c:pt idx="5718">
                  <c:v>48.062830000000012</c:v>
                </c:pt>
                <c:pt idx="5719">
                  <c:v>48.071170000000002</c:v>
                </c:pt>
                <c:pt idx="5720">
                  <c:v>48.079500000000003</c:v>
                </c:pt>
                <c:pt idx="5721">
                  <c:v>48.087829999999997</c:v>
                </c:pt>
                <c:pt idx="5722">
                  <c:v>48.096160000000012</c:v>
                </c:pt>
                <c:pt idx="5723">
                  <c:v>48.104500000000002</c:v>
                </c:pt>
                <c:pt idx="5724">
                  <c:v>48.112830000000002</c:v>
                </c:pt>
                <c:pt idx="5725">
                  <c:v>48.121170000000063</c:v>
                </c:pt>
                <c:pt idx="5726">
                  <c:v>48.129500000000149</c:v>
                </c:pt>
                <c:pt idx="5727">
                  <c:v>48.137830000000001</c:v>
                </c:pt>
                <c:pt idx="5728">
                  <c:v>48.146160000000002</c:v>
                </c:pt>
                <c:pt idx="5729">
                  <c:v>48.154499999999999</c:v>
                </c:pt>
                <c:pt idx="5730">
                  <c:v>48.162840000000003</c:v>
                </c:pt>
                <c:pt idx="5731">
                  <c:v>48.171170000000011</c:v>
                </c:pt>
                <c:pt idx="5732">
                  <c:v>48.179500000000012</c:v>
                </c:pt>
                <c:pt idx="5733">
                  <c:v>48.187829999999998</c:v>
                </c:pt>
                <c:pt idx="5734">
                  <c:v>48.196170000000173</c:v>
                </c:pt>
                <c:pt idx="5735">
                  <c:v>48.204500000000003</c:v>
                </c:pt>
                <c:pt idx="5736">
                  <c:v>48.212830000000011</c:v>
                </c:pt>
                <c:pt idx="5737">
                  <c:v>48.221160000000012</c:v>
                </c:pt>
                <c:pt idx="5738">
                  <c:v>48.229500000000172</c:v>
                </c:pt>
                <c:pt idx="5739">
                  <c:v>48.237830000000002</c:v>
                </c:pt>
                <c:pt idx="5740">
                  <c:v>48.246170000000063</c:v>
                </c:pt>
                <c:pt idx="5741">
                  <c:v>48.2545</c:v>
                </c:pt>
                <c:pt idx="5742">
                  <c:v>48.262830000000157</c:v>
                </c:pt>
                <c:pt idx="5743">
                  <c:v>48.271160000000002</c:v>
                </c:pt>
                <c:pt idx="5744">
                  <c:v>48.279500000000013</c:v>
                </c:pt>
                <c:pt idx="5745">
                  <c:v>48.287839999999996</c:v>
                </c:pt>
                <c:pt idx="5746">
                  <c:v>48.29617000000021</c:v>
                </c:pt>
                <c:pt idx="5747">
                  <c:v>48.304499999999997</c:v>
                </c:pt>
                <c:pt idx="5748">
                  <c:v>48.312829999999998</c:v>
                </c:pt>
                <c:pt idx="5749">
                  <c:v>48.321170000000002</c:v>
                </c:pt>
                <c:pt idx="5750">
                  <c:v>48.329500000000003</c:v>
                </c:pt>
                <c:pt idx="5751">
                  <c:v>48.337829999999997</c:v>
                </c:pt>
                <c:pt idx="5752">
                  <c:v>48.346160000000005</c:v>
                </c:pt>
                <c:pt idx="5753">
                  <c:v>48.354499999999994</c:v>
                </c:pt>
                <c:pt idx="5754">
                  <c:v>48.362830000000002</c:v>
                </c:pt>
                <c:pt idx="5755">
                  <c:v>48.371169999999999</c:v>
                </c:pt>
                <c:pt idx="5756">
                  <c:v>48.3795</c:v>
                </c:pt>
                <c:pt idx="5757">
                  <c:v>48.387829999999994</c:v>
                </c:pt>
                <c:pt idx="5758">
                  <c:v>48.396160000000002</c:v>
                </c:pt>
                <c:pt idx="5759">
                  <c:v>48.404499999999999</c:v>
                </c:pt>
                <c:pt idx="5760">
                  <c:v>48.412839999999996</c:v>
                </c:pt>
                <c:pt idx="5761">
                  <c:v>48.421170000000011</c:v>
                </c:pt>
                <c:pt idx="5762">
                  <c:v>48.429500000000012</c:v>
                </c:pt>
                <c:pt idx="5763">
                  <c:v>48.437829999999998</c:v>
                </c:pt>
                <c:pt idx="5764">
                  <c:v>48.446170000000002</c:v>
                </c:pt>
                <c:pt idx="5765">
                  <c:v>48.454499999999996</c:v>
                </c:pt>
                <c:pt idx="5766">
                  <c:v>48.462830000000011</c:v>
                </c:pt>
                <c:pt idx="5767">
                  <c:v>48.471160000000005</c:v>
                </c:pt>
                <c:pt idx="5768">
                  <c:v>48.479500000000002</c:v>
                </c:pt>
                <c:pt idx="5769">
                  <c:v>48.487829999999995</c:v>
                </c:pt>
                <c:pt idx="5770">
                  <c:v>48.496170000000063</c:v>
                </c:pt>
                <c:pt idx="5771">
                  <c:v>48.5045</c:v>
                </c:pt>
                <c:pt idx="5772">
                  <c:v>48.512830000000001</c:v>
                </c:pt>
                <c:pt idx="5773">
                  <c:v>48.521160000000002</c:v>
                </c:pt>
                <c:pt idx="5774">
                  <c:v>48.529500000000013</c:v>
                </c:pt>
                <c:pt idx="5775">
                  <c:v>48.537839999999996</c:v>
                </c:pt>
                <c:pt idx="5776">
                  <c:v>48.546170000000011</c:v>
                </c:pt>
                <c:pt idx="5777">
                  <c:v>48.554499999999997</c:v>
                </c:pt>
                <c:pt idx="5778">
                  <c:v>48.562830000000012</c:v>
                </c:pt>
                <c:pt idx="5779">
                  <c:v>48.571170000000002</c:v>
                </c:pt>
                <c:pt idx="5780">
                  <c:v>48.579500000000003</c:v>
                </c:pt>
                <c:pt idx="5781">
                  <c:v>48.587829999999997</c:v>
                </c:pt>
                <c:pt idx="5782">
                  <c:v>48.596160000000012</c:v>
                </c:pt>
                <c:pt idx="5783">
                  <c:v>48.604500000000002</c:v>
                </c:pt>
                <c:pt idx="5784">
                  <c:v>48.612830000000002</c:v>
                </c:pt>
                <c:pt idx="5785">
                  <c:v>48.621170000000063</c:v>
                </c:pt>
                <c:pt idx="5786">
                  <c:v>48.629500000000149</c:v>
                </c:pt>
                <c:pt idx="5787">
                  <c:v>48.637830000000001</c:v>
                </c:pt>
                <c:pt idx="5788">
                  <c:v>48.646160000000002</c:v>
                </c:pt>
                <c:pt idx="5789">
                  <c:v>48.654499999999999</c:v>
                </c:pt>
                <c:pt idx="5790">
                  <c:v>48.662840000000003</c:v>
                </c:pt>
                <c:pt idx="5791">
                  <c:v>48.671170000000011</c:v>
                </c:pt>
                <c:pt idx="5792">
                  <c:v>48.679500000000012</c:v>
                </c:pt>
                <c:pt idx="5793">
                  <c:v>48.687829999999998</c:v>
                </c:pt>
                <c:pt idx="5794">
                  <c:v>48.696170000000173</c:v>
                </c:pt>
                <c:pt idx="5795">
                  <c:v>48.704500000000003</c:v>
                </c:pt>
                <c:pt idx="5796">
                  <c:v>48.712830000000011</c:v>
                </c:pt>
                <c:pt idx="5797">
                  <c:v>48.721160000000012</c:v>
                </c:pt>
                <c:pt idx="5798">
                  <c:v>48.729500000000172</c:v>
                </c:pt>
                <c:pt idx="5799">
                  <c:v>48.737830000000002</c:v>
                </c:pt>
                <c:pt idx="5800">
                  <c:v>48.746170000000063</c:v>
                </c:pt>
                <c:pt idx="5801">
                  <c:v>48.7545</c:v>
                </c:pt>
                <c:pt idx="5802">
                  <c:v>48.762830000000157</c:v>
                </c:pt>
                <c:pt idx="5803">
                  <c:v>48.771160000000002</c:v>
                </c:pt>
                <c:pt idx="5804">
                  <c:v>48.779500000000013</c:v>
                </c:pt>
                <c:pt idx="5805">
                  <c:v>48.787839999999996</c:v>
                </c:pt>
                <c:pt idx="5806">
                  <c:v>48.79617000000021</c:v>
                </c:pt>
                <c:pt idx="5807">
                  <c:v>48.804499999999997</c:v>
                </c:pt>
                <c:pt idx="5808">
                  <c:v>48.812829999999998</c:v>
                </c:pt>
                <c:pt idx="5809">
                  <c:v>48.821170000000002</c:v>
                </c:pt>
                <c:pt idx="5810">
                  <c:v>48.829500000000003</c:v>
                </c:pt>
                <c:pt idx="5811">
                  <c:v>48.837829999999997</c:v>
                </c:pt>
                <c:pt idx="5812">
                  <c:v>48.846160000000005</c:v>
                </c:pt>
                <c:pt idx="5813">
                  <c:v>48.854499999999994</c:v>
                </c:pt>
                <c:pt idx="5814">
                  <c:v>48.862830000000002</c:v>
                </c:pt>
                <c:pt idx="5815">
                  <c:v>48.871169999999999</c:v>
                </c:pt>
                <c:pt idx="5816">
                  <c:v>48.8795</c:v>
                </c:pt>
                <c:pt idx="5817">
                  <c:v>48.887829999999994</c:v>
                </c:pt>
                <c:pt idx="5818">
                  <c:v>48.896160000000002</c:v>
                </c:pt>
                <c:pt idx="5819">
                  <c:v>48.904499999999999</c:v>
                </c:pt>
                <c:pt idx="5820">
                  <c:v>48.912839999999996</c:v>
                </c:pt>
                <c:pt idx="5821">
                  <c:v>48.921170000000011</c:v>
                </c:pt>
                <c:pt idx="5822">
                  <c:v>48.929500000000012</c:v>
                </c:pt>
                <c:pt idx="5823">
                  <c:v>48.937829999999998</c:v>
                </c:pt>
                <c:pt idx="5824">
                  <c:v>48.946170000000002</c:v>
                </c:pt>
                <c:pt idx="5825">
                  <c:v>48.954499999999996</c:v>
                </c:pt>
                <c:pt idx="5826">
                  <c:v>48.962830000000011</c:v>
                </c:pt>
                <c:pt idx="5827">
                  <c:v>48.971160000000005</c:v>
                </c:pt>
                <c:pt idx="5828">
                  <c:v>48.979500000000002</c:v>
                </c:pt>
                <c:pt idx="5829">
                  <c:v>48.987829999999995</c:v>
                </c:pt>
                <c:pt idx="5830">
                  <c:v>48.996170000000063</c:v>
                </c:pt>
                <c:pt idx="5831">
                  <c:v>49.0045</c:v>
                </c:pt>
                <c:pt idx="5832">
                  <c:v>49.012830000000001</c:v>
                </c:pt>
                <c:pt idx="5833">
                  <c:v>49.021160000000002</c:v>
                </c:pt>
                <c:pt idx="5834">
                  <c:v>49.029500000000013</c:v>
                </c:pt>
                <c:pt idx="5835">
                  <c:v>49.037839999999996</c:v>
                </c:pt>
                <c:pt idx="5836">
                  <c:v>49.046170000000011</c:v>
                </c:pt>
                <c:pt idx="5837">
                  <c:v>49.054499999999997</c:v>
                </c:pt>
                <c:pt idx="5838">
                  <c:v>49.062830000000012</c:v>
                </c:pt>
                <c:pt idx="5839">
                  <c:v>49.071170000000002</c:v>
                </c:pt>
                <c:pt idx="5840">
                  <c:v>49.079500000000003</c:v>
                </c:pt>
                <c:pt idx="5841">
                  <c:v>49.087829999999997</c:v>
                </c:pt>
                <c:pt idx="5842">
                  <c:v>49.096160000000012</c:v>
                </c:pt>
                <c:pt idx="5843">
                  <c:v>49.104500000000002</c:v>
                </c:pt>
                <c:pt idx="5844">
                  <c:v>49.112830000000002</c:v>
                </c:pt>
                <c:pt idx="5845">
                  <c:v>49.121170000000063</c:v>
                </c:pt>
                <c:pt idx="5846">
                  <c:v>49.129500000000149</c:v>
                </c:pt>
                <c:pt idx="5847">
                  <c:v>49.137830000000001</c:v>
                </c:pt>
                <c:pt idx="5848">
                  <c:v>49.146160000000002</c:v>
                </c:pt>
                <c:pt idx="5849">
                  <c:v>49.154499999999999</c:v>
                </c:pt>
                <c:pt idx="5850">
                  <c:v>49.162840000000003</c:v>
                </c:pt>
                <c:pt idx="5851">
                  <c:v>49.171170000000011</c:v>
                </c:pt>
                <c:pt idx="5852">
                  <c:v>49.179500000000012</c:v>
                </c:pt>
                <c:pt idx="5853">
                  <c:v>49.187829999999998</c:v>
                </c:pt>
                <c:pt idx="5854">
                  <c:v>49.196170000000173</c:v>
                </c:pt>
                <c:pt idx="5855">
                  <c:v>49.204500000000003</c:v>
                </c:pt>
                <c:pt idx="5856">
                  <c:v>49.212830000000011</c:v>
                </c:pt>
                <c:pt idx="5857">
                  <c:v>49.221160000000012</c:v>
                </c:pt>
                <c:pt idx="5858">
                  <c:v>49.229500000000172</c:v>
                </c:pt>
                <c:pt idx="5859">
                  <c:v>49.237830000000002</c:v>
                </c:pt>
                <c:pt idx="5860">
                  <c:v>49.246170000000063</c:v>
                </c:pt>
                <c:pt idx="5861">
                  <c:v>49.2545</c:v>
                </c:pt>
                <c:pt idx="5862">
                  <c:v>49.262830000000157</c:v>
                </c:pt>
                <c:pt idx="5863">
                  <c:v>49.271160000000002</c:v>
                </c:pt>
                <c:pt idx="5864">
                  <c:v>49.279500000000013</c:v>
                </c:pt>
                <c:pt idx="5865">
                  <c:v>49.287839999999996</c:v>
                </c:pt>
                <c:pt idx="5866">
                  <c:v>49.29617000000021</c:v>
                </c:pt>
                <c:pt idx="5867">
                  <c:v>49.304499999999997</c:v>
                </c:pt>
                <c:pt idx="5868">
                  <c:v>49.312829999999998</c:v>
                </c:pt>
                <c:pt idx="5869">
                  <c:v>49.321170000000002</c:v>
                </c:pt>
                <c:pt idx="5870">
                  <c:v>49.329500000000003</c:v>
                </c:pt>
                <c:pt idx="5871">
                  <c:v>49.337829999999997</c:v>
                </c:pt>
                <c:pt idx="5872">
                  <c:v>49.346160000000005</c:v>
                </c:pt>
                <c:pt idx="5873">
                  <c:v>49.354499999999994</c:v>
                </c:pt>
                <c:pt idx="5874">
                  <c:v>49.362830000000002</c:v>
                </c:pt>
                <c:pt idx="5875">
                  <c:v>49.371169999999999</c:v>
                </c:pt>
                <c:pt idx="5876">
                  <c:v>49.3795</c:v>
                </c:pt>
                <c:pt idx="5877">
                  <c:v>49.387829999999994</c:v>
                </c:pt>
                <c:pt idx="5878">
                  <c:v>49.396160000000002</c:v>
                </c:pt>
                <c:pt idx="5879">
                  <c:v>49.404499999999999</c:v>
                </c:pt>
                <c:pt idx="5880">
                  <c:v>49.412839999999996</c:v>
                </c:pt>
                <c:pt idx="5881">
                  <c:v>49.421170000000011</c:v>
                </c:pt>
                <c:pt idx="5882">
                  <c:v>49.429500000000012</c:v>
                </c:pt>
                <c:pt idx="5883">
                  <c:v>49.437829999999998</c:v>
                </c:pt>
                <c:pt idx="5884">
                  <c:v>49.446170000000002</c:v>
                </c:pt>
                <c:pt idx="5885">
                  <c:v>49.454499999999996</c:v>
                </c:pt>
                <c:pt idx="5886">
                  <c:v>49.462830000000011</c:v>
                </c:pt>
                <c:pt idx="5887">
                  <c:v>49.471160000000005</c:v>
                </c:pt>
                <c:pt idx="5888">
                  <c:v>49.479500000000002</c:v>
                </c:pt>
                <c:pt idx="5889">
                  <c:v>49.487829999999995</c:v>
                </c:pt>
                <c:pt idx="5890">
                  <c:v>49.496170000000063</c:v>
                </c:pt>
                <c:pt idx="5891">
                  <c:v>49.5045</c:v>
                </c:pt>
                <c:pt idx="5892">
                  <c:v>49.512830000000001</c:v>
                </c:pt>
                <c:pt idx="5893">
                  <c:v>49.521160000000002</c:v>
                </c:pt>
                <c:pt idx="5894">
                  <c:v>49.529500000000013</c:v>
                </c:pt>
                <c:pt idx="5895">
                  <c:v>49.537839999999996</c:v>
                </c:pt>
                <c:pt idx="5896">
                  <c:v>49.546170000000011</c:v>
                </c:pt>
                <c:pt idx="5897">
                  <c:v>49.554499999999997</c:v>
                </c:pt>
                <c:pt idx="5898">
                  <c:v>49.562830000000012</c:v>
                </c:pt>
                <c:pt idx="5899">
                  <c:v>49.571170000000002</c:v>
                </c:pt>
                <c:pt idx="5900">
                  <c:v>49.579500000000003</c:v>
                </c:pt>
                <c:pt idx="5901">
                  <c:v>49.587829999999997</c:v>
                </c:pt>
                <c:pt idx="5902">
                  <c:v>49.596160000000012</c:v>
                </c:pt>
                <c:pt idx="5903">
                  <c:v>49.604500000000002</c:v>
                </c:pt>
                <c:pt idx="5904">
                  <c:v>49.612830000000002</c:v>
                </c:pt>
                <c:pt idx="5905">
                  <c:v>49.621170000000063</c:v>
                </c:pt>
                <c:pt idx="5906">
                  <c:v>49.629500000000149</c:v>
                </c:pt>
                <c:pt idx="5907">
                  <c:v>49.637830000000001</c:v>
                </c:pt>
                <c:pt idx="5908">
                  <c:v>49.646160000000002</c:v>
                </c:pt>
                <c:pt idx="5909">
                  <c:v>49.654499999999999</c:v>
                </c:pt>
                <c:pt idx="5910">
                  <c:v>49.662840000000003</c:v>
                </c:pt>
                <c:pt idx="5911">
                  <c:v>49.671170000000011</c:v>
                </c:pt>
                <c:pt idx="5912">
                  <c:v>49.679500000000012</c:v>
                </c:pt>
                <c:pt idx="5913">
                  <c:v>49.687829999999998</c:v>
                </c:pt>
                <c:pt idx="5914">
                  <c:v>49.696170000000173</c:v>
                </c:pt>
                <c:pt idx="5915">
                  <c:v>49.704500000000003</c:v>
                </c:pt>
                <c:pt idx="5916">
                  <c:v>49.712830000000011</c:v>
                </c:pt>
                <c:pt idx="5917">
                  <c:v>49.721160000000012</c:v>
                </c:pt>
                <c:pt idx="5918">
                  <c:v>49.729500000000172</c:v>
                </c:pt>
                <c:pt idx="5919">
                  <c:v>49.737830000000002</c:v>
                </c:pt>
                <c:pt idx="5920">
                  <c:v>49.746170000000063</c:v>
                </c:pt>
                <c:pt idx="5921">
                  <c:v>49.7545</c:v>
                </c:pt>
                <c:pt idx="5922">
                  <c:v>49.762830000000157</c:v>
                </c:pt>
                <c:pt idx="5923">
                  <c:v>49.771160000000002</c:v>
                </c:pt>
                <c:pt idx="5924">
                  <c:v>49.779500000000013</c:v>
                </c:pt>
                <c:pt idx="5925">
                  <c:v>49.787839999999996</c:v>
                </c:pt>
                <c:pt idx="5926">
                  <c:v>49.79617000000021</c:v>
                </c:pt>
                <c:pt idx="5927">
                  <c:v>49.804499999999997</c:v>
                </c:pt>
                <c:pt idx="5928">
                  <c:v>49.812829999999998</c:v>
                </c:pt>
                <c:pt idx="5929">
                  <c:v>49.821170000000002</c:v>
                </c:pt>
                <c:pt idx="5930">
                  <c:v>49.829500000000003</c:v>
                </c:pt>
                <c:pt idx="5931">
                  <c:v>49.837829999999997</c:v>
                </c:pt>
                <c:pt idx="5932">
                  <c:v>49.846160000000005</c:v>
                </c:pt>
                <c:pt idx="5933">
                  <c:v>49.854499999999994</c:v>
                </c:pt>
                <c:pt idx="5934">
                  <c:v>49.862830000000002</c:v>
                </c:pt>
                <c:pt idx="5935">
                  <c:v>49.871169999999999</c:v>
                </c:pt>
                <c:pt idx="5936">
                  <c:v>49.8795</c:v>
                </c:pt>
                <c:pt idx="5937">
                  <c:v>49.887829999999994</c:v>
                </c:pt>
                <c:pt idx="5938">
                  <c:v>49.896160000000002</c:v>
                </c:pt>
                <c:pt idx="5939">
                  <c:v>49.904499999999999</c:v>
                </c:pt>
                <c:pt idx="5940">
                  <c:v>49.912839999999996</c:v>
                </c:pt>
                <c:pt idx="5941">
                  <c:v>49.921170000000011</c:v>
                </c:pt>
                <c:pt idx="5942">
                  <c:v>49.929500000000012</c:v>
                </c:pt>
                <c:pt idx="5943">
                  <c:v>49.937829999999998</c:v>
                </c:pt>
                <c:pt idx="5944">
                  <c:v>49.946170000000002</c:v>
                </c:pt>
                <c:pt idx="5945">
                  <c:v>49.954499999999996</c:v>
                </c:pt>
                <c:pt idx="5946">
                  <c:v>49.962830000000011</c:v>
                </c:pt>
                <c:pt idx="5947">
                  <c:v>49.971160000000005</c:v>
                </c:pt>
                <c:pt idx="5948">
                  <c:v>49.979500000000002</c:v>
                </c:pt>
                <c:pt idx="5949">
                  <c:v>49.987829999999995</c:v>
                </c:pt>
                <c:pt idx="5950">
                  <c:v>49.996170000000063</c:v>
                </c:pt>
                <c:pt idx="5951">
                  <c:v>50.0045</c:v>
                </c:pt>
                <c:pt idx="5952">
                  <c:v>50.012830000000001</c:v>
                </c:pt>
                <c:pt idx="5953">
                  <c:v>50.021160000000002</c:v>
                </c:pt>
                <c:pt idx="5954">
                  <c:v>50.029500000000013</c:v>
                </c:pt>
                <c:pt idx="5955">
                  <c:v>50.037839999999996</c:v>
                </c:pt>
                <c:pt idx="5956">
                  <c:v>50.046170000000011</c:v>
                </c:pt>
                <c:pt idx="5957">
                  <c:v>50.054499999999997</c:v>
                </c:pt>
                <c:pt idx="5958">
                  <c:v>50.062830000000012</c:v>
                </c:pt>
                <c:pt idx="5959">
                  <c:v>50.071170000000002</c:v>
                </c:pt>
                <c:pt idx="5960">
                  <c:v>50.079500000000003</c:v>
                </c:pt>
                <c:pt idx="5961">
                  <c:v>50.087829999999997</c:v>
                </c:pt>
                <c:pt idx="5962">
                  <c:v>50.096160000000012</c:v>
                </c:pt>
                <c:pt idx="5963">
                  <c:v>50.104500000000002</c:v>
                </c:pt>
                <c:pt idx="5964">
                  <c:v>50.112830000000002</c:v>
                </c:pt>
                <c:pt idx="5965">
                  <c:v>50.121170000000063</c:v>
                </c:pt>
                <c:pt idx="5966">
                  <c:v>50.129500000000149</c:v>
                </c:pt>
                <c:pt idx="5967">
                  <c:v>50.137830000000001</c:v>
                </c:pt>
                <c:pt idx="5968">
                  <c:v>50.146160000000002</c:v>
                </c:pt>
                <c:pt idx="5969">
                  <c:v>50.154499999999999</c:v>
                </c:pt>
                <c:pt idx="5970">
                  <c:v>50.162840000000003</c:v>
                </c:pt>
                <c:pt idx="5971">
                  <c:v>50.171170000000011</c:v>
                </c:pt>
                <c:pt idx="5972">
                  <c:v>50.179500000000012</c:v>
                </c:pt>
                <c:pt idx="5973">
                  <c:v>50.187829999999998</c:v>
                </c:pt>
                <c:pt idx="5974">
                  <c:v>50.196170000000173</c:v>
                </c:pt>
                <c:pt idx="5975">
                  <c:v>50.204500000000003</c:v>
                </c:pt>
                <c:pt idx="5976">
                  <c:v>50.212830000000011</c:v>
                </c:pt>
                <c:pt idx="5977">
                  <c:v>50.221160000000012</c:v>
                </c:pt>
                <c:pt idx="5978">
                  <c:v>50.229500000000172</c:v>
                </c:pt>
                <c:pt idx="5979">
                  <c:v>50.237830000000002</c:v>
                </c:pt>
                <c:pt idx="5980">
                  <c:v>50.246170000000063</c:v>
                </c:pt>
                <c:pt idx="5981">
                  <c:v>50.2545</c:v>
                </c:pt>
                <c:pt idx="5982">
                  <c:v>50.262830000000157</c:v>
                </c:pt>
                <c:pt idx="5983">
                  <c:v>50.271160000000002</c:v>
                </c:pt>
                <c:pt idx="5984">
                  <c:v>50.279500000000013</c:v>
                </c:pt>
                <c:pt idx="5985">
                  <c:v>50.287839999999996</c:v>
                </c:pt>
                <c:pt idx="5986">
                  <c:v>50.29617000000021</c:v>
                </c:pt>
                <c:pt idx="5987">
                  <c:v>50.304499999999997</c:v>
                </c:pt>
                <c:pt idx="5988">
                  <c:v>50.312829999999998</c:v>
                </c:pt>
                <c:pt idx="5989">
                  <c:v>50.321170000000002</c:v>
                </c:pt>
                <c:pt idx="5990">
                  <c:v>50.329500000000003</c:v>
                </c:pt>
                <c:pt idx="5991">
                  <c:v>50.337829999999997</c:v>
                </c:pt>
                <c:pt idx="5992">
                  <c:v>50.346160000000005</c:v>
                </c:pt>
                <c:pt idx="5993">
                  <c:v>50.354499999999994</c:v>
                </c:pt>
                <c:pt idx="5994">
                  <c:v>50.362830000000002</c:v>
                </c:pt>
                <c:pt idx="5995">
                  <c:v>50.371169999999999</c:v>
                </c:pt>
                <c:pt idx="5996">
                  <c:v>50.3795</c:v>
                </c:pt>
                <c:pt idx="5997">
                  <c:v>50.387829999999994</c:v>
                </c:pt>
                <c:pt idx="5998">
                  <c:v>50.396160000000002</c:v>
                </c:pt>
                <c:pt idx="5999">
                  <c:v>50.404499999999999</c:v>
                </c:pt>
                <c:pt idx="6000">
                  <c:v>50.412839999999996</c:v>
                </c:pt>
                <c:pt idx="6001">
                  <c:v>50.421170000000011</c:v>
                </c:pt>
                <c:pt idx="6002">
                  <c:v>50.429500000000012</c:v>
                </c:pt>
                <c:pt idx="6003">
                  <c:v>50.437829999999998</c:v>
                </c:pt>
                <c:pt idx="6004">
                  <c:v>50.446170000000002</c:v>
                </c:pt>
                <c:pt idx="6005">
                  <c:v>50.454499999999996</c:v>
                </c:pt>
                <c:pt idx="6006">
                  <c:v>50.462830000000011</c:v>
                </c:pt>
                <c:pt idx="6007">
                  <c:v>50.471160000000005</c:v>
                </c:pt>
                <c:pt idx="6008">
                  <c:v>50.479500000000002</c:v>
                </c:pt>
                <c:pt idx="6009">
                  <c:v>50.487829999999995</c:v>
                </c:pt>
                <c:pt idx="6010">
                  <c:v>50.496170000000063</c:v>
                </c:pt>
                <c:pt idx="6011">
                  <c:v>50.5045</c:v>
                </c:pt>
                <c:pt idx="6012">
                  <c:v>50.512830000000001</c:v>
                </c:pt>
                <c:pt idx="6013">
                  <c:v>50.521160000000002</c:v>
                </c:pt>
                <c:pt idx="6014">
                  <c:v>50.529500000000013</c:v>
                </c:pt>
                <c:pt idx="6015">
                  <c:v>50.537839999999996</c:v>
                </c:pt>
                <c:pt idx="6016">
                  <c:v>50.546170000000011</c:v>
                </c:pt>
                <c:pt idx="6017">
                  <c:v>50.554499999999997</c:v>
                </c:pt>
                <c:pt idx="6018">
                  <c:v>50.562830000000012</c:v>
                </c:pt>
                <c:pt idx="6019">
                  <c:v>50.571170000000002</c:v>
                </c:pt>
                <c:pt idx="6020">
                  <c:v>50.579500000000003</c:v>
                </c:pt>
                <c:pt idx="6021">
                  <c:v>50.587829999999997</c:v>
                </c:pt>
                <c:pt idx="6022">
                  <c:v>50.596160000000012</c:v>
                </c:pt>
                <c:pt idx="6023">
                  <c:v>50.604500000000002</c:v>
                </c:pt>
                <c:pt idx="6024">
                  <c:v>50.612830000000002</c:v>
                </c:pt>
                <c:pt idx="6025">
                  <c:v>50.621170000000063</c:v>
                </c:pt>
                <c:pt idx="6026">
                  <c:v>50.629500000000149</c:v>
                </c:pt>
                <c:pt idx="6027">
                  <c:v>50.637830000000001</c:v>
                </c:pt>
                <c:pt idx="6028">
                  <c:v>50.646160000000002</c:v>
                </c:pt>
                <c:pt idx="6029">
                  <c:v>50.654499999999999</c:v>
                </c:pt>
                <c:pt idx="6030">
                  <c:v>50.662840000000003</c:v>
                </c:pt>
                <c:pt idx="6031">
                  <c:v>50.671170000000011</c:v>
                </c:pt>
                <c:pt idx="6032">
                  <c:v>50.679500000000012</c:v>
                </c:pt>
                <c:pt idx="6033">
                  <c:v>50.687829999999998</c:v>
                </c:pt>
                <c:pt idx="6034">
                  <c:v>50.696170000000173</c:v>
                </c:pt>
                <c:pt idx="6035">
                  <c:v>50.704500000000003</c:v>
                </c:pt>
                <c:pt idx="6036">
                  <c:v>50.712830000000011</c:v>
                </c:pt>
                <c:pt idx="6037">
                  <c:v>50.721160000000012</c:v>
                </c:pt>
                <c:pt idx="6038">
                  <c:v>50.729500000000172</c:v>
                </c:pt>
                <c:pt idx="6039">
                  <c:v>50.737830000000002</c:v>
                </c:pt>
                <c:pt idx="6040">
                  <c:v>50.746170000000063</c:v>
                </c:pt>
                <c:pt idx="6041">
                  <c:v>50.7545</c:v>
                </c:pt>
                <c:pt idx="6042">
                  <c:v>50.762830000000157</c:v>
                </c:pt>
                <c:pt idx="6043">
                  <c:v>50.771160000000002</c:v>
                </c:pt>
                <c:pt idx="6044">
                  <c:v>50.779500000000013</c:v>
                </c:pt>
                <c:pt idx="6045">
                  <c:v>50.787839999999996</c:v>
                </c:pt>
                <c:pt idx="6046">
                  <c:v>50.79617000000021</c:v>
                </c:pt>
                <c:pt idx="6047">
                  <c:v>50.804499999999997</c:v>
                </c:pt>
                <c:pt idx="6048">
                  <c:v>50.812829999999998</c:v>
                </c:pt>
                <c:pt idx="6049">
                  <c:v>50.821170000000002</c:v>
                </c:pt>
                <c:pt idx="6050">
                  <c:v>50.829500000000003</c:v>
                </c:pt>
                <c:pt idx="6051">
                  <c:v>50.837829999999997</c:v>
                </c:pt>
                <c:pt idx="6052">
                  <c:v>50.846160000000005</c:v>
                </c:pt>
                <c:pt idx="6053">
                  <c:v>50.854499999999994</c:v>
                </c:pt>
                <c:pt idx="6054">
                  <c:v>50.862830000000002</c:v>
                </c:pt>
                <c:pt idx="6055">
                  <c:v>50.871169999999999</c:v>
                </c:pt>
                <c:pt idx="6056">
                  <c:v>50.8795</c:v>
                </c:pt>
                <c:pt idx="6057">
                  <c:v>50.887829999999994</c:v>
                </c:pt>
                <c:pt idx="6058">
                  <c:v>50.896160000000002</c:v>
                </c:pt>
                <c:pt idx="6059">
                  <c:v>50.904499999999999</c:v>
                </c:pt>
                <c:pt idx="6060">
                  <c:v>50.912839999999996</c:v>
                </c:pt>
                <c:pt idx="6061">
                  <c:v>50.921170000000011</c:v>
                </c:pt>
                <c:pt idx="6062">
                  <c:v>50.929500000000012</c:v>
                </c:pt>
                <c:pt idx="6063">
                  <c:v>50.937829999999998</c:v>
                </c:pt>
                <c:pt idx="6064">
                  <c:v>50.946170000000002</c:v>
                </c:pt>
                <c:pt idx="6065">
                  <c:v>50.954499999999996</c:v>
                </c:pt>
                <c:pt idx="6066">
                  <c:v>50.962830000000011</c:v>
                </c:pt>
                <c:pt idx="6067">
                  <c:v>50.971160000000005</c:v>
                </c:pt>
                <c:pt idx="6068">
                  <c:v>50.979500000000002</c:v>
                </c:pt>
                <c:pt idx="6069">
                  <c:v>50.987829999999995</c:v>
                </c:pt>
                <c:pt idx="6070">
                  <c:v>50.996170000000063</c:v>
                </c:pt>
                <c:pt idx="6071">
                  <c:v>51.0045</c:v>
                </c:pt>
                <c:pt idx="6072">
                  <c:v>51.012830000000001</c:v>
                </c:pt>
                <c:pt idx="6073">
                  <c:v>51.021160000000002</c:v>
                </c:pt>
                <c:pt idx="6074">
                  <c:v>51.029500000000013</c:v>
                </c:pt>
                <c:pt idx="6075">
                  <c:v>51.037839999999996</c:v>
                </c:pt>
                <c:pt idx="6076">
                  <c:v>51.046170000000011</c:v>
                </c:pt>
                <c:pt idx="6077">
                  <c:v>51.054499999999997</c:v>
                </c:pt>
                <c:pt idx="6078">
                  <c:v>51.062830000000012</c:v>
                </c:pt>
                <c:pt idx="6079">
                  <c:v>51.071170000000002</c:v>
                </c:pt>
                <c:pt idx="6080">
                  <c:v>51.079500000000003</c:v>
                </c:pt>
                <c:pt idx="6081">
                  <c:v>51.087829999999997</c:v>
                </c:pt>
                <c:pt idx="6082">
                  <c:v>51.096160000000012</c:v>
                </c:pt>
                <c:pt idx="6083">
                  <c:v>51.104500000000002</c:v>
                </c:pt>
                <c:pt idx="6084">
                  <c:v>51.112830000000002</c:v>
                </c:pt>
                <c:pt idx="6085">
                  <c:v>51.121170000000063</c:v>
                </c:pt>
                <c:pt idx="6086">
                  <c:v>51.129500000000149</c:v>
                </c:pt>
                <c:pt idx="6087">
                  <c:v>51.137830000000001</c:v>
                </c:pt>
                <c:pt idx="6088">
                  <c:v>51.146160000000002</c:v>
                </c:pt>
                <c:pt idx="6089">
                  <c:v>51.154499999999999</c:v>
                </c:pt>
                <c:pt idx="6090">
                  <c:v>51.162840000000003</c:v>
                </c:pt>
                <c:pt idx="6091">
                  <c:v>51.171170000000011</c:v>
                </c:pt>
                <c:pt idx="6092">
                  <c:v>51.179500000000012</c:v>
                </c:pt>
                <c:pt idx="6093">
                  <c:v>51.187829999999998</c:v>
                </c:pt>
                <c:pt idx="6094">
                  <c:v>51.196170000000173</c:v>
                </c:pt>
                <c:pt idx="6095">
                  <c:v>51.204500000000003</c:v>
                </c:pt>
                <c:pt idx="6096">
                  <c:v>51.21284</c:v>
                </c:pt>
                <c:pt idx="6097">
                  <c:v>51.22117000000015</c:v>
                </c:pt>
                <c:pt idx="6098">
                  <c:v>51.229500000000172</c:v>
                </c:pt>
                <c:pt idx="6099">
                  <c:v>51.237830000000002</c:v>
                </c:pt>
                <c:pt idx="6100">
                  <c:v>51.246170000000063</c:v>
                </c:pt>
                <c:pt idx="6101">
                  <c:v>51.2545</c:v>
                </c:pt>
                <c:pt idx="6102">
                  <c:v>51.262830000000157</c:v>
                </c:pt>
                <c:pt idx="6103">
                  <c:v>51.271170000000012</c:v>
                </c:pt>
                <c:pt idx="6104">
                  <c:v>51.279500000000013</c:v>
                </c:pt>
                <c:pt idx="6105">
                  <c:v>51.287839999999996</c:v>
                </c:pt>
                <c:pt idx="6106">
                  <c:v>51.29617000000021</c:v>
                </c:pt>
                <c:pt idx="6107">
                  <c:v>51.304499999999997</c:v>
                </c:pt>
                <c:pt idx="6108">
                  <c:v>51.312829999999998</c:v>
                </c:pt>
                <c:pt idx="6109">
                  <c:v>51.321170000000002</c:v>
                </c:pt>
                <c:pt idx="6110">
                  <c:v>51.329500000000003</c:v>
                </c:pt>
                <c:pt idx="6111">
                  <c:v>51.337839999999993</c:v>
                </c:pt>
                <c:pt idx="6112">
                  <c:v>51.346170000000001</c:v>
                </c:pt>
                <c:pt idx="6113">
                  <c:v>51.354499999999994</c:v>
                </c:pt>
                <c:pt idx="6114">
                  <c:v>51.362830000000002</c:v>
                </c:pt>
                <c:pt idx="6115">
                  <c:v>51.371169999999999</c:v>
                </c:pt>
                <c:pt idx="6116">
                  <c:v>51.3795</c:v>
                </c:pt>
                <c:pt idx="6117">
                  <c:v>51.387829999999994</c:v>
                </c:pt>
                <c:pt idx="6118">
                  <c:v>51.396170000000012</c:v>
                </c:pt>
                <c:pt idx="6119">
                  <c:v>51.404499999999999</c:v>
                </c:pt>
                <c:pt idx="6120">
                  <c:v>51.412839999999996</c:v>
                </c:pt>
                <c:pt idx="6121">
                  <c:v>51.421170000000011</c:v>
                </c:pt>
                <c:pt idx="6122">
                  <c:v>51.429500000000012</c:v>
                </c:pt>
                <c:pt idx="6123">
                  <c:v>51.437829999999998</c:v>
                </c:pt>
                <c:pt idx="6124">
                  <c:v>51.446170000000002</c:v>
                </c:pt>
                <c:pt idx="6125">
                  <c:v>51.454499999999996</c:v>
                </c:pt>
                <c:pt idx="6126">
                  <c:v>51.46284</c:v>
                </c:pt>
                <c:pt idx="6127">
                  <c:v>51.471170000000001</c:v>
                </c:pt>
                <c:pt idx="6128">
                  <c:v>51.479500000000002</c:v>
                </c:pt>
                <c:pt idx="6129">
                  <c:v>51.487829999999995</c:v>
                </c:pt>
                <c:pt idx="6130">
                  <c:v>51.496170000000063</c:v>
                </c:pt>
                <c:pt idx="6131">
                  <c:v>51.5045</c:v>
                </c:pt>
                <c:pt idx="6132">
                  <c:v>51.512830000000001</c:v>
                </c:pt>
                <c:pt idx="6133">
                  <c:v>51.521170000000012</c:v>
                </c:pt>
                <c:pt idx="6134">
                  <c:v>51.529500000000013</c:v>
                </c:pt>
                <c:pt idx="6135">
                  <c:v>51.537839999999996</c:v>
                </c:pt>
                <c:pt idx="6136">
                  <c:v>51.546170000000011</c:v>
                </c:pt>
                <c:pt idx="6137">
                  <c:v>51.554499999999997</c:v>
                </c:pt>
                <c:pt idx="6138">
                  <c:v>51.562830000000012</c:v>
                </c:pt>
                <c:pt idx="6139">
                  <c:v>51.571170000000002</c:v>
                </c:pt>
                <c:pt idx="6140">
                  <c:v>51.579500000000003</c:v>
                </c:pt>
                <c:pt idx="6141">
                  <c:v>51.587839999999993</c:v>
                </c:pt>
                <c:pt idx="6142">
                  <c:v>51.59617000000015</c:v>
                </c:pt>
                <c:pt idx="6143">
                  <c:v>51.604500000000002</c:v>
                </c:pt>
                <c:pt idx="6144">
                  <c:v>51.612830000000002</c:v>
                </c:pt>
                <c:pt idx="6145">
                  <c:v>51.621170000000063</c:v>
                </c:pt>
                <c:pt idx="6146">
                  <c:v>51.629500000000149</c:v>
                </c:pt>
                <c:pt idx="6147">
                  <c:v>51.637830000000001</c:v>
                </c:pt>
                <c:pt idx="6148">
                  <c:v>51.646170000000012</c:v>
                </c:pt>
                <c:pt idx="6149">
                  <c:v>51.654499999999999</c:v>
                </c:pt>
                <c:pt idx="6150">
                  <c:v>51.662840000000003</c:v>
                </c:pt>
                <c:pt idx="6151">
                  <c:v>51.671170000000011</c:v>
                </c:pt>
                <c:pt idx="6152">
                  <c:v>51.679500000000012</c:v>
                </c:pt>
                <c:pt idx="6153">
                  <c:v>51.687829999999998</c:v>
                </c:pt>
                <c:pt idx="6154">
                  <c:v>51.696170000000173</c:v>
                </c:pt>
                <c:pt idx="6155">
                  <c:v>51.704500000000003</c:v>
                </c:pt>
                <c:pt idx="6156">
                  <c:v>51.71284</c:v>
                </c:pt>
                <c:pt idx="6157">
                  <c:v>51.72117000000015</c:v>
                </c:pt>
                <c:pt idx="6158">
                  <c:v>51.729500000000172</c:v>
                </c:pt>
                <c:pt idx="6159">
                  <c:v>51.737830000000002</c:v>
                </c:pt>
                <c:pt idx="6160">
                  <c:v>51.746170000000063</c:v>
                </c:pt>
                <c:pt idx="6161">
                  <c:v>51.7545</c:v>
                </c:pt>
                <c:pt idx="6162">
                  <c:v>51.762830000000157</c:v>
                </c:pt>
                <c:pt idx="6163">
                  <c:v>51.771170000000012</c:v>
                </c:pt>
                <c:pt idx="6164">
                  <c:v>51.779500000000013</c:v>
                </c:pt>
                <c:pt idx="6165">
                  <c:v>51.787839999999996</c:v>
                </c:pt>
                <c:pt idx="6166">
                  <c:v>51.79617000000021</c:v>
                </c:pt>
                <c:pt idx="6167">
                  <c:v>51.804499999999997</c:v>
                </c:pt>
                <c:pt idx="6168">
                  <c:v>51.812829999999998</c:v>
                </c:pt>
                <c:pt idx="6169">
                  <c:v>51.821170000000002</c:v>
                </c:pt>
                <c:pt idx="6170">
                  <c:v>51.829500000000003</c:v>
                </c:pt>
                <c:pt idx="6171">
                  <c:v>51.837839999999993</c:v>
                </c:pt>
                <c:pt idx="6172">
                  <c:v>51.846170000000001</c:v>
                </c:pt>
                <c:pt idx="6173">
                  <c:v>51.854499999999994</c:v>
                </c:pt>
                <c:pt idx="6174">
                  <c:v>51.862830000000002</c:v>
                </c:pt>
                <c:pt idx="6175">
                  <c:v>51.871169999999999</c:v>
                </c:pt>
                <c:pt idx="6176">
                  <c:v>51.8795</c:v>
                </c:pt>
                <c:pt idx="6177">
                  <c:v>51.887829999999994</c:v>
                </c:pt>
                <c:pt idx="6178">
                  <c:v>51.896170000000012</c:v>
                </c:pt>
                <c:pt idx="6179">
                  <c:v>51.904499999999999</c:v>
                </c:pt>
                <c:pt idx="6180">
                  <c:v>51.912839999999996</c:v>
                </c:pt>
                <c:pt idx="6181">
                  <c:v>51.921170000000011</c:v>
                </c:pt>
                <c:pt idx="6182">
                  <c:v>51.929500000000012</c:v>
                </c:pt>
                <c:pt idx="6183">
                  <c:v>51.937829999999998</c:v>
                </c:pt>
                <c:pt idx="6184">
                  <c:v>51.946170000000002</c:v>
                </c:pt>
                <c:pt idx="6185">
                  <c:v>51.954499999999996</c:v>
                </c:pt>
                <c:pt idx="6186">
                  <c:v>51.96284</c:v>
                </c:pt>
                <c:pt idx="6187">
                  <c:v>51.971170000000001</c:v>
                </c:pt>
                <c:pt idx="6188">
                  <c:v>51.979500000000002</c:v>
                </c:pt>
                <c:pt idx="6189">
                  <c:v>51.987829999999995</c:v>
                </c:pt>
                <c:pt idx="6190">
                  <c:v>51.996170000000063</c:v>
                </c:pt>
                <c:pt idx="6191">
                  <c:v>52.0045</c:v>
                </c:pt>
                <c:pt idx="6192">
                  <c:v>52.012830000000001</c:v>
                </c:pt>
                <c:pt idx="6193">
                  <c:v>52.021170000000012</c:v>
                </c:pt>
                <c:pt idx="6194">
                  <c:v>52.029500000000013</c:v>
                </c:pt>
                <c:pt idx="6195">
                  <c:v>52.037839999999996</c:v>
                </c:pt>
                <c:pt idx="6196">
                  <c:v>52.046170000000011</c:v>
                </c:pt>
                <c:pt idx="6197">
                  <c:v>52.054499999999997</c:v>
                </c:pt>
                <c:pt idx="6198">
                  <c:v>52.062830000000012</c:v>
                </c:pt>
                <c:pt idx="6199">
                  <c:v>52.071170000000002</c:v>
                </c:pt>
                <c:pt idx="6200">
                  <c:v>52.079500000000003</c:v>
                </c:pt>
                <c:pt idx="6201">
                  <c:v>52.087839999999993</c:v>
                </c:pt>
                <c:pt idx="6202">
                  <c:v>52.09617000000015</c:v>
                </c:pt>
                <c:pt idx="6203">
                  <c:v>52.104500000000002</c:v>
                </c:pt>
                <c:pt idx="6204">
                  <c:v>52.112830000000002</c:v>
                </c:pt>
                <c:pt idx="6205">
                  <c:v>52.121170000000063</c:v>
                </c:pt>
                <c:pt idx="6206">
                  <c:v>52.129500000000149</c:v>
                </c:pt>
                <c:pt idx="6207">
                  <c:v>52.137830000000001</c:v>
                </c:pt>
                <c:pt idx="6208">
                  <c:v>52.146170000000012</c:v>
                </c:pt>
                <c:pt idx="6209">
                  <c:v>52.154499999999999</c:v>
                </c:pt>
                <c:pt idx="6210">
                  <c:v>52.162840000000003</c:v>
                </c:pt>
                <c:pt idx="6211">
                  <c:v>52.171170000000011</c:v>
                </c:pt>
                <c:pt idx="6212">
                  <c:v>52.179500000000012</c:v>
                </c:pt>
                <c:pt idx="6213">
                  <c:v>52.187829999999998</c:v>
                </c:pt>
                <c:pt idx="6214">
                  <c:v>52.196170000000173</c:v>
                </c:pt>
                <c:pt idx="6215">
                  <c:v>52.204500000000003</c:v>
                </c:pt>
                <c:pt idx="6216">
                  <c:v>52.21284</c:v>
                </c:pt>
                <c:pt idx="6217">
                  <c:v>52.22117000000015</c:v>
                </c:pt>
                <c:pt idx="6218">
                  <c:v>52.229500000000172</c:v>
                </c:pt>
                <c:pt idx="6219">
                  <c:v>52.237830000000002</c:v>
                </c:pt>
                <c:pt idx="6220">
                  <c:v>52.246170000000063</c:v>
                </c:pt>
                <c:pt idx="6221">
                  <c:v>52.2545</c:v>
                </c:pt>
                <c:pt idx="6222">
                  <c:v>52.262830000000157</c:v>
                </c:pt>
                <c:pt idx="6223">
                  <c:v>52.271170000000012</c:v>
                </c:pt>
                <c:pt idx="6224">
                  <c:v>52.279500000000013</c:v>
                </c:pt>
                <c:pt idx="6225">
                  <c:v>52.287839999999996</c:v>
                </c:pt>
                <c:pt idx="6226">
                  <c:v>52.29617000000021</c:v>
                </c:pt>
                <c:pt idx="6227">
                  <c:v>52.304499999999997</c:v>
                </c:pt>
                <c:pt idx="6228">
                  <c:v>52.312829999999998</c:v>
                </c:pt>
                <c:pt idx="6229">
                  <c:v>52.321170000000002</c:v>
                </c:pt>
                <c:pt idx="6230">
                  <c:v>52.329500000000003</c:v>
                </c:pt>
                <c:pt idx="6231">
                  <c:v>52.337839999999993</c:v>
                </c:pt>
                <c:pt idx="6232">
                  <c:v>52.346170000000001</c:v>
                </c:pt>
                <c:pt idx="6233">
                  <c:v>52.354499999999994</c:v>
                </c:pt>
                <c:pt idx="6234">
                  <c:v>52.362830000000002</c:v>
                </c:pt>
                <c:pt idx="6235">
                  <c:v>52.371169999999999</c:v>
                </c:pt>
                <c:pt idx="6236">
                  <c:v>52.3795</c:v>
                </c:pt>
                <c:pt idx="6237">
                  <c:v>52.387829999999994</c:v>
                </c:pt>
                <c:pt idx="6238">
                  <c:v>52.396170000000012</c:v>
                </c:pt>
                <c:pt idx="6239">
                  <c:v>52.404499999999999</c:v>
                </c:pt>
                <c:pt idx="6240">
                  <c:v>52.412839999999996</c:v>
                </c:pt>
                <c:pt idx="6241">
                  <c:v>52.421170000000011</c:v>
                </c:pt>
                <c:pt idx="6242">
                  <c:v>52.429500000000012</c:v>
                </c:pt>
                <c:pt idx="6243">
                  <c:v>52.437829999999998</c:v>
                </c:pt>
                <c:pt idx="6244">
                  <c:v>52.446170000000002</c:v>
                </c:pt>
                <c:pt idx="6245">
                  <c:v>52.454499999999996</c:v>
                </c:pt>
                <c:pt idx="6246">
                  <c:v>52.46284</c:v>
                </c:pt>
                <c:pt idx="6247">
                  <c:v>52.471170000000001</c:v>
                </c:pt>
                <c:pt idx="6248">
                  <c:v>52.479500000000002</c:v>
                </c:pt>
                <c:pt idx="6249">
                  <c:v>52.487829999999995</c:v>
                </c:pt>
                <c:pt idx="6250">
                  <c:v>52.496170000000063</c:v>
                </c:pt>
                <c:pt idx="6251">
                  <c:v>52.5045</c:v>
                </c:pt>
                <c:pt idx="6252">
                  <c:v>52.512830000000001</c:v>
                </c:pt>
                <c:pt idx="6253">
                  <c:v>52.521170000000012</c:v>
                </c:pt>
                <c:pt idx="6254">
                  <c:v>52.529500000000013</c:v>
                </c:pt>
                <c:pt idx="6255">
                  <c:v>52.537839999999996</c:v>
                </c:pt>
                <c:pt idx="6256">
                  <c:v>52.546170000000011</c:v>
                </c:pt>
                <c:pt idx="6257">
                  <c:v>52.554499999999997</c:v>
                </c:pt>
                <c:pt idx="6258">
                  <c:v>52.562830000000012</c:v>
                </c:pt>
                <c:pt idx="6259">
                  <c:v>52.571170000000002</c:v>
                </c:pt>
                <c:pt idx="6260">
                  <c:v>52.579500000000003</c:v>
                </c:pt>
                <c:pt idx="6261">
                  <c:v>52.587839999999993</c:v>
                </c:pt>
                <c:pt idx="6262">
                  <c:v>52.59617000000015</c:v>
                </c:pt>
                <c:pt idx="6263">
                  <c:v>52.604500000000002</c:v>
                </c:pt>
                <c:pt idx="6264">
                  <c:v>52.612830000000002</c:v>
                </c:pt>
                <c:pt idx="6265">
                  <c:v>52.621170000000063</c:v>
                </c:pt>
                <c:pt idx="6266">
                  <c:v>52.629500000000149</c:v>
                </c:pt>
                <c:pt idx="6267">
                  <c:v>52.637830000000001</c:v>
                </c:pt>
                <c:pt idx="6268">
                  <c:v>52.646170000000012</c:v>
                </c:pt>
                <c:pt idx="6269">
                  <c:v>52.654499999999999</c:v>
                </c:pt>
                <c:pt idx="6270">
                  <c:v>52.662840000000003</c:v>
                </c:pt>
                <c:pt idx="6271">
                  <c:v>52.671170000000011</c:v>
                </c:pt>
                <c:pt idx="6272">
                  <c:v>52.679500000000012</c:v>
                </c:pt>
                <c:pt idx="6273">
                  <c:v>52.687829999999998</c:v>
                </c:pt>
                <c:pt idx="6274">
                  <c:v>52.696170000000173</c:v>
                </c:pt>
                <c:pt idx="6275">
                  <c:v>52.704500000000003</c:v>
                </c:pt>
                <c:pt idx="6276">
                  <c:v>52.71284</c:v>
                </c:pt>
                <c:pt idx="6277">
                  <c:v>52.72117000000015</c:v>
                </c:pt>
                <c:pt idx="6278">
                  <c:v>52.729500000000172</c:v>
                </c:pt>
                <c:pt idx="6279">
                  <c:v>52.737830000000002</c:v>
                </c:pt>
                <c:pt idx="6280">
                  <c:v>52.746170000000063</c:v>
                </c:pt>
                <c:pt idx="6281">
                  <c:v>52.7545</c:v>
                </c:pt>
                <c:pt idx="6282">
                  <c:v>52.762830000000157</c:v>
                </c:pt>
                <c:pt idx="6283">
                  <c:v>52.771170000000012</c:v>
                </c:pt>
                <c:pt idx="6284">
                  <c:v>52.779500000000013</c:v>
                </c:pt>
                <c:pt idx="6285">
                  <c:v>52.787839999999996</c:v>
                </c:pt>
                <c:pt idx="6286">
                  <c:v>52.79617000000021</c:v>
                </c:pt>
                <c:pt idx="6287">
                  <c:v>52.804499999999997</c:v>
                </c:pt>
                <c:pt idx="6288">
                  <c:v>52.812829999999998</c:v>
                </c:pt>
                <c:pt idx="6289">
                  <c:v>52.821170000000002</c:v>
                </c:pt>
                <c:pt idx="6290">
                  <c:v>52.829500000000003</c:v>
                </c:pt>
                <c:pt idx="6291">
                  <c:v>52.837839999999993</c:v>
                </c:pt>
                <c:pt idx="6292">
                  <c:v>52.846170000000001</c:v>
                </c:pt>
                <c:pt idx="6293">
                  <c:v>52.854499999999994</c:v>
                </c:pt>
                <c:pt idx="6294">
                  <c:v>52.862830000000002</c:v>
                </c:pt>
                <c:pt idx="6295">
                  <c:v>52.871169999999999</c:v>
                </c:pt>
                <c:pt idx="6296">
                  <c:v>52.8795</c:v>
                </c:pt>
                <c:pt idx="6297">
                  <c:v>52.887829999999994</c:v>
                </c:pt>
                <c:pt idx="6298">
                  <c:v>52.896170000000012</c:v>
                </c:pt>
                <c:pt idx="6299">
                  <c:v>52.904499999999999</c:v>
                </c:pt>
                <c:pt idx="6300">
                  <c:v>52.912839999999996</c:v>
                </c:pt>
                <c:pt idx="6301">
                  <c:v>52.921170000000011</c:v>
                </c:pt>
                <c:pt idx="6302">
                  <c:v>52.929500000000012</c:v>
                </c:pt>
                <c:pt idx="6303">
                  <c:v>52.937829999999998</c:v>
                </c:pt>
                <c:pt idx="6304">
                  <c:v>52.946170000000002</c:v>
                </c:pt>
                <c:pt idx="6305">
                  <c:v>52.954499999999996</c:v>
                </c:pt>
                <c:pt idx="6306">
                  <c:v>52.96284</c:v>
                </c:pt>
                <c:pt idx="6307">
                  <c:v>52.971170000000001</c:v>
                </c:pt>
                <c:pt idx="6308">
                  <c:v>52.979500000000002</c:v>
                </c:pt>
                <c:pt idx="6309">
                  <c:v>52.987829999999995</c:v>
                </c:pt>
                <c:pt idx="6310">
                  <c:v>52.996170000000063</c:v>
                </c:pt>
                <c:pt idx="6311">
                  <c:v>53.0045</c:v>
                </c:pt>
                <c:pt idx="6312">
                  <c:v>53.012830000000001</c:v>
                </c:pt>
                <c:pt idx="6313">
                  <c:v>53.021170000000012</c:v>
                </c:pt>
                <c:pt idx="6314">
                  <c:v>53.029500000000013</c:v>
                </c:pt>
                <c:pt idx="6315">
                  <c:v>53.037839999999996</c:v>
                </c:pt>
                <c:pt idx="6316">
                  <c:v>53.046170000000011</c:v>
                </c:pt>
                <c:pt idx="6317">
                  <c:v>53.054499999999997</c:v>
                </c:pt>
                <c:pt idx="6318">
                  <c:v>53.062830000000012</c:v>
                </c:pt>
                <c:pt idx="6319">
                  <c:v>53.071170000000002</c:v>
                </c:pt>
                <c:pt idx="6320">
                  <c:v>53.079500000000003</c:v>
                </c:pt>
                <c:pt idx="6321">
                  <c:v>53.087839999999993</c:v>
                </c:pt>
                <c:pt idx="6322">
                  <c:v>53.09617000000015</c:v>
                </c:pt>
                <c:pt idx="6323">
                  <c:v>53.104500000000002</c:v>
                </c:pt>
                <c:pt idx="6324">
                  <c:v>53.112830000000002</c:v>
                </c:pt>
                <c:pt idx="6325">
                  <c:v>53.121170000000063</c:v>
                </c:pt>
                <c:pt idx="6326">
                  <c:v>53.129500000000149</c:v>
                </c:pt>
                <c:pt idx="6327">
                  <c:v>53.137830000000001</c:v>
                </c:pt>
                <c:pt idx="6328">
                  <c:v>53.146170000000012</c:v>
                </c:pt>
                <c:pt idx="6329">
                  <c:v>53.154499999999999</c:v>
                </c:pt>
                <c:pt idx="6330">
                  <c:v>53.162840000000003</c:v>
                </c:pt>
                <c:pt idx="6331">
                  <c:v>53.171170000000011</c:v>
                </c:pt>
                <c:pt idx="6332">
                  <c:v>53.179500000000012</c:v>
                </c:pt>
                <c:pt idx="6333">
                  <c:v>53.187829999999998</c:v>
                </c:pt>
                <c:pt idx="6334">
                  <c:v>53.196170000000173</c:v>
                </c:pt>
                <c:pt idx="6335">
                  <c:v>53.204500000000003</c:v>
                </c:pt>
                <c:pt idx="6336">
                  <c:v>53.21284</c:v>
                </c:pt>
                <c:pt idx="6337">
                  <c:v>53.22117000000015</c:v>
                </c:pt>
                <c:pt idx="6338">
                  <c:v>53.229500000000172</c:v>
                </c:pt>
                <c:pt idx="6339">
                  <c:v>53.237830000000002</c:v>
                </c:pt>
                <c:pt idx="6340">
                  <c:v>53.246170000000063</c:v>
                </c:pt>
                <c:pt idx="6341">
                  <c:v>53.2545</c:v>
                </c:pt>
                <c:pt idx="6342">
                  <c:v>53.262830000000157</c:v>
                </c:pt>
                <c:pt idx="6343">
                  <c:v>53.271170000000012</c:v>
                </c:pt>
                <c:pt idx="6344">
                  <c:v>53.279500000000013</c:v>
                </c:pt>
                <c:pt idx="6345">
                  <c:v>53.287839999999996</c:v>
                </c:pt>
                <c:pt idx="6346">
                  <c:v>53.29617000000021</c:v>
                </c:pt>
                <c:pt idx="6347">
                  <c:v>53.304499999999997</c:v>
                </c:pt>
                <c:pt idx="6348">
                  <c:v>53.312829999999998</c:v>
                </c:pt>
                <c:pt idx="6349">
                  <c:v>53.321170000000002</c:v>
                </c:pt>
                <c:pt idx="6350">
                  <c:v>53.329500000000003</c:v>
                </c:pt>
                <c:pt idx="6351">
                  <c:v>53.337839999999993</c:v>
                </c:pt>
                <c:pt idx="6352">
                  <c:v>53.346170000000001</c:v>
                </c:pt>
                <c:pt idx="6353">
                  <c:v>53.354499999999994</c:v>
                </c:pt>
                <c:pt idx="6354">
                  <c:v>53.362830000000002</c:v>
                </c:pt>
                <c:pt idx="6355">
                  <c:v>53.371169999999999</c:v>
                </c:pt>
                <c:pt idx="6356">
                  <c:v>53.3795</c:v>
                </c:pt>
                <c:pt idx="6357">
                  <c:v>53.387829999999994</c:v>
                </c:pt>
                <c:pt idx="6358">
                  <c:v>53.396170000000012</c:v>
                </c:pt>
                <c:pt idx="6359">
                  <c:v>53.404499999999999</c:v>
                </c:pt>
                <c:pt idx="6360">
                  <c:v>53.412839999999996</c:v>
                </c:pt>
                <c:pt idx="6361">
                  <c:v>53.421170000000011</c:v>
                </c:pt>
                <c:pt idx="6362">
                  <c:v>53.429500000000012</c:v>
                </c:pt>
                <c:pt idx="6363">
                  <c:v>53.437829999999998</c:v>
                </c:pt>
                <c:pt idx="6364">
                  <c:v>53.446170000000002</c:v>
                </c:pt>
                <c:pt idx="6365">
                  <c:v>53.454499999999996</c:v>
                </c:pt>
                <c:pt idx="6366">
                  <c:v>53.46284</c:v>
                </c:pt>
                <c:pt idx="6367">
                  <c:v>53.471170000000001</c:v>
                </c:pt>
                <c:pt idx="6368">
                  <c:v>53.479500000000002</c:v>
                </c:pt>
                <c:pt idx="6369">
                  <c:v>53.487829999999995</c:v>
                </c:pt>
                <c:pt idx="6370">
                  <c:v>53.496170000000063</c:v>
                </c:pt>
                <c:pt idx="6371">
                  <c:v>53.5045</c:v>
                </c:pt>
                <c:pt idx="6372">
                  <c:v>53.512830000000001</c:v>
                </c:pt>
                <c:pt idx="6373">
                  <c:v>53.521170000000012</c:v>
                </c:pt>
                <c:pt idx="6374">
                  <c:v>53.529500000000013</c:v>
                </c:pt>
                <c:pt idx="6375">
                  <c:v>53.537839999999996</c:v>
                </c:pt>
                <c:pt idx="6376">
                  <c:v>53.546170000000011</c:v>
                </c:pt>
                <c:pt idx="6377">
                  <c:v>53.554499999999997</c:v>
                </c:pt>
                <c:pt idx="6378">
                  <c:v>53.562830000000012</c:v>
                </c:pt>
                <c:pt idx="6379">
                  <c:v>53.571170000000002</c:v>
                </c:pt>
                <c:pt idx="6380">
                  <c:v>53.579500000000003</c:v>
                </c:pt>
                <c:pt idx="6381">
                  <c:v>53.587839999999993</c:v>
                </c:pt>
                <c:pt idx="6382">
                  <c:v>53.59617000000015</c:v>
                </c:pt>
                <c:pt idx="6383">
                  <c:v>53.604500000000002</c:v>
                </c:pt>
                <c:pt idx="6384">
                  <c:v>53.612830000000002</c:v>
                </c:pt>
                <c:pt idx="6385">
                  <c:v>53.621170000000063</c:v>
                </c:pt>
                <c:pt idx="6386">
                  <c:v>53.629500000000149</c:v>
                </c:pt>
                <c:pt idx="6387">
                  <c:v>53.637830000000001</c:v>
                </c:pt>
                <c:pt idx="6388">
                  <c:v>53.646170000000012</c:v>
                </c:pt>
                <c:pt idx="6389">
                  <c:v>53.654499999999999</c:v>
                </c:pt>
                <c:pt idx="6390">
                  <c:v>53.662840000000003</c:v>
                </c:pt>
                <c:pt idx="6391">
                  <c:v>53.671170000000011</c:v>
                </c:pt>
                <c:pt idx="6392">
                  <c:v>53.679500000000012</c:v>
                </c:pt>
                <c:pt idx="6393">
                  <c:v>53.687829999999998</c:v>
                </c:pt>
                <c:pt idx="6394">
                  <c:v>53.696170000000173</c:v>
                </c:pt>
                <c:pt idx="6395">
                  <c:v>53.704500000000003</c:v>
                </c:pt>
                <c:pt idx="6396">
                  <c:v>53.71284</c:v>
                </c:pt>
                <c:pt idx="6397">
                  <c:v>53.72117000000015</c:v>
                </c:pt>
                <c:pt idx="6398">
                  <c:v>53.729500000000172</c:v>
                </c:pt>
                <c:pt idx="6399">
                  <c:v>53.737830000000002</c:v>
                </c:pt>
                <c:pt idx="6400">
                  <c:v>53.746170000000063</c:v>
                </c:pt>
                <c:pt idx="6401">
                  <c:v>53.7545</c:v>
                </c:pt>
                <c:pt idx="6402">
                  <c:v>53.762830000000157</c:v>
                </c:pt>
                <c:pt idx="6403">
                  <c:v>53.771170000000012</c:v>
                </c:pt>
                <c:pt idx="6404">
                  <c:v>53.779500000000013</c:v>
                </c:pt>
                <c:pt idx="6405">
                  <c:v>53.787839999999996</c:v>
                </c:pt>
                <c:pt idx="6406">
                  <c:v>53.79617000000021</c:v>
                </c:pt>
                <c:pt idx="6407">
                  <c:v>53.804499999999997</c:v>
                </c:pt>
                <c:pt idx="6408">
                  <c:v>53.812829999999998</c:v>
                </c:pt>
                <c:pt idx="6409">
                  <c:v>53.821170000000002</c:v>
                </c:pt>
                <c:pt idx="6410">
                  <c:v>53.829500000000003</c:v>
                </c:pt>
                <c:pt idx="6411">
                  <c:v>53.837839999999993</c:v>
                </c:pt>
                <c:pt idx="6412">
                  <c:v>53.846170000000001</c:v>
                </c:pt>
                <c:pt idx="6413">
                  <c:v>53.854499999999994</c:v>
                </c:pt>
                <c:pt idx="6414">
                  <c:v>53.862830000000002</c:v>
                </c:pt>
                <c:pt idx="6415">
                  <c:v>53.871169999999999</c:v>
                </c:pt>
                <c:pt idx="6416">
                  <c:v>53.8795</c:v>
                </c:pt>
                <c:pt idx="6417">
                  <c:v>53.887829999999994</c:v>
                </c:pt>
                <c:pt idx="6418">
                  <c:v>53.896170000000012</c:v>
                </c:pt>
                <c:pt idx="6419">
                  <c:v>53.904499999999999</c:v>
                </c:pt>
                <c:pt idx="6420">
                  <c:v>53.912839999999996</c:v>
                </c:pt>
                <c:pt idx="6421">
                  <c:v>53.921170000000011</c:v>
                </c:pt>
                <c:pt idx="6422">
                  <c:v>53.929500000000012</c:v>
                </c:pt>
                <c:pt idx="6423">
                  <c:v>53.937829999999998</c:v>
                </c:pt>
                <c:pt idx="6424">
                  <c:v>53.946170000000002</c:v>
                </c:pt>
                <c:pt idx="6425">
                  <c:v>53.954499999999996</c:v>
                </c:pt>
                <c:pt idx="6426">
                  <c:v>53.96284</c:v>
                </c:pt>
                <c:pt idx="6427">
                  <c:v>53.971170000000001</c:v>
                </c:pt>
                <c:pt idx="6428">
                  <c:v>53.979500000000002</c:v>
                </c:pt>
                <c:pt idx="6429">
                  <c:v>53.987829999999995</c:v>
                </c:pt>
                <c:pt idx="6430">
                  <c:v>53.996170000000063</c:v>
                </c:pt>
                <c:pt idx="6431">
                  <c:v>54.0045</c:v>
                </c:pt>
                <c:pt idx="6432">
                  <c:v>54.012830000000001</c:v>
                </c:pt>
                <c:pt idx="6433">
                  <c:v>54.021170000000012</c:v>
                </c:pt>
                <c:pt idx="6434">
                  <c:v>54.029500000000013</c:v>
                </c:pt>
                <c:pt idx="6435">
                  <c:v>54.037839999999996</c:v>
                </c:pt>
                <c:pt idx="6436">
                  <c:v>54.046170000000011</c:v>
                </c:pt>
                <c:pt idx="6437">
                  <c:v>54.054499999999997</c:v>
                </c:pt>
                <c:pt idx="6438">
                  <c:v>54.062830000000012</c:v>
                </c:pt>
                <c:pt idx="6439">
                  <c:v>54.071170000000002</c:v>
                </c:pt>
                <c:pt idx="6440">
                  <c:v>54.079500000000003</c:v>
                </c:pt>
                <c:pt idx="6441">
                  <c:v>54.087839999999993</c:v>
                </c:pt>
                <c:pt idx="6442">
                  <c:v>54.09617000000015</c:v>
                </c:pt>
                <c:pt idx="6443">
                  <c:v>54.104500000000002</c:v>
                </c:pt>
                <c:pt idx="6444">
                  <c:v>54.112830000000002</c:v>
                </c:pt>
                <c:pt idx="6445">
                  <c:v>54.121170000000063</c:v>
                </c:pt>
                <c:pt idx="6446">
                  <c:v>54.129500000000149</c:v>
                </c:pt>
                <c:pt idx="6447">
                  <c:v>54.137830000000001</c:v>
                </c:pt>
                <c:pt idx="6448">
                  <c:v>54.146170000000012</c:v>
                </c:pt>
                <c:pt idx="6449">
                  <c:v>54.154499999999999</c:v>
                </c:pt>
                <c:pt idx="6450">
                  <c:v>54.162840000000003</c:v>
                </c:pt>
                <c:pt idx="6451">
                  <c:v>54.171170000000011</c:v>
                </c:pt>
                <c:pt idx="6452">
                  <c:v>54.179500000000012</c:v>
                </c:pt>
                <c:pt idx="6453">
                  <c:v>54.187829999999998</c:v>
                </c:pt>
                <c:pt idx="6454">
                  <c:v>54.196170000000173</c:v>
                </c:pt>
                <c:pt idx="6455">
                  <c:v>54.204500000000003</c:v>
                </c:pt>
                <c:pt idx="6456">
                  <c:v>54.21284</c:v>
                </c:pt>
                <c:pt idx="6457">
                  <c:v>54.22117000000015</c:v>
                </c:pt>
                <c:pt idx="6458">
                  <c:v>54.229500000000172</c:v>
                </c:pt>
                <c:pt idx="6459">
                  <c:v>54.237830000000002</c:v>
                </c:pt>
                <c:pt idx="6460">
                  <c:v>54.246170000000063</c:v>
                </c:pt>
                <c:pt idx="6461">
                  <c:v>54.2545</c:v>
                </c:pt>
                <c:pt idx="6462">
                  <c:v>54.262830000000157</c:v>
                </c:pt>
                <c:pt idx="6463">
                  <c:v>54.271170000000012</c:v>
                </c:pt>
                <c:pt idx="6464">
                  <c:v>54.279500000000013</c:v>
                </c:pt>
                <c:pt idx="6465">
                  <c:v>54.287839999999996</c:v>
                </c:pt>
                <c:pt idx="6466">
                  <c:v>54.29617000000021</c:v>
                </c:pt>
                <c:pt idx="6467">
                  <c:v>54.304499999999997</c:v>
                </c:pt>
                <c:pt idx="6468">
                  <c:v>54.312829999999998</c:v>
                </c:pt>
                <c:pt idx="6469">
                  <c:v>54.321170000000002</c:v>
                </c:pt>
                <c:pt idx="6470">
                  <c:v>54.329500000000003</c:v>
                </c:pt>
                <c:pt idx="6471">
                  <c:v>54.337839999999993</c:v>
                </c:pt>
                <c:pt idx="6472">
                  <c:v>54.346170000000001</c:v>
                </c:pt>
                <c:pt idx="6473">
                  <c:v>54.354499999999994</c:v>
                </c:pt>
                <c:pt idx="6474">
                  <c:v>54.362830000000002</c:v>
                </c:pt>
                <c:pt idx="6475">
                  <c:v>54.371169999999999</c:v>
                </c:pt>
                <c:pt idx="6476">
                  <c:v>54.3795</c:v>
                </c:pt>
                <c:pt idx="6477">
                  <c:v>54.387829999999994</c:v>
                </c:pt>
                <c:pt idx="6478">
                  <c:v>54.396170000000012</c:v>
                </c:pt>
                <c:pt idx="6479">
                  <c:v>54.404499999999999</c:v>
                </c:pt>
                <c:pt idx="6480">
                  <c:v>54.412839999999996</c:v>
                </c:pt>
                <c:pt idx="6481">
                  <c:v>54.421170000000011</c:v>
                </c:pt>
                <c:pt idx="6482">
                  <c:v>54.429500000000012</c:v>
                </c:pt>
                <c:pt idx="6483">
                  <c:v>54.437829999999998</c:v>
                </c:pt>
                <c:pt idx="6484">
                  <c:v>54.446170000000002</c:v>
                </c:pt>
                <c:pt idx="6485">
                  <c:v>54.454499999999996</c:v>
                </c:pt>
                <c:pt idx="6486">
                  <c:v>54.46284</c:v>
                </c:pt>
                <c:pt idx="6487">
                  <c:v>54.471170000000001</c:v>
                </c:pt>
                <c:pt idx="6488">
                  <c:v>54.479500000000002</c:v>
                </c:pt>
                <c:pt idx="6489">
                  <c:v>54.487829999999995</c:v>
                </c:pt>
                <c:pt idx="6490">
                  <c:v>54.496170000000063</c:v>
                </c:pt>
                <c:pt idx="6491">
                  <c:v>54.5045</c:v>
                </c:pt>
                <c:pt idx="6492">
                  <c:v>54.512830000000001</c:v>
                </c:pt>
                <c:pt idx="6493">
                  <c:v>54.521170000000012</c:v>
                </c:pt>
                <c:pt idx="6494">
                  <c:v>54.529500000000013</c:v>
                </c:pt>
                <c:pt idx="6495">
                  <c:v>54.537839999999996</c:v>
                </c:pt>
                <c:pt idx="6496">
                  <c:v>54.546170000000011</c:v>
                </c:pt>
                <c:pt idx="6497">
                  <c:v>54.554499999999997</c:v>
                </c:pt>
                <c:pt idx="6498">
                  <c:v>54.562830000000012</c:v>
                </c:pt>
                <c:pt idx="6499">
                  <c:v>54.571170000000002</c:v>
                </c:pt>
                <c:pt idx="6500">
                  <c:v>54.579500000000003</c:v>
                </c:pt>
                <c:pt idx="6501">
                  <c:v>54.587839999999993</c:v>
                </c:pt>
                <c:pt idx="6502">
                  <c:v>54.59617000000015</c:v>
                </c:pt>
                <c:pt idx="6503">
                  <c:v>54.604500000000002</c:v>
                </c:pt>
                <c:pt idx="6504">
                  <c:v>54.612830000000002</c:v>
                </c:pt>
                <c:pt idx="6505">
                  <c:v>54.621170000000063</c:v>
                </c:pt>
                <c:pt idx="6506">
                  <c:v>54.629500000000149</c:v>
                </c:pt>
                <c:pt idx="6507">
                  <c:v>54.637830000000001</c:v>
                </c:pt>
                <c:pt idx="6508">
                  <c:v>54.646170000000012</c:v>
                </c:pt>
                <c:pt idx="6509">
                  <c:v>54.654499999999999</c:v>
                </c:pt>
                <c:pt idx="6510">
                  <c:v>54.662840000000003</c:v>
                </c:pt>
                <c:pt idx="6511">
                  <c:v>54.671170000000011</c:v>
                </c:pt>
                <c:pt idx="6512">
                  <c:v>54.679500000000012</c:v>
                </c:pt>
                <c:pt idx="6513">
                  <c:v>54.687829999999998</c:v>
                </c:pt>
                <c:pt idx="6514">
                  <c:v>54.696170000000173</c:v>
                </c:pt>
                <c:pt idx="6515">
                  <c:v>54.704500000000003</c:v>
                </c:pt>
                <c:pt idx="6516">
                  <c:v>54.71284</c:v>
                </c:pt>
                <c:pt idx="6517">
                  <c:v>54.72117000000015</c:v>
                </c:pt>
                <c:pt idx="6518">
                  <c:v>54.729500000000172</c:v>
                </c:pt>
                <c:pt idx="6519">
                  <c:v>54.737830000000002</c:v>
                </c:pt>
                <c:pt idx="6520">
                  <c:v>54.746170000000063</c:v>
                </c:pt>
                <c:pt idx="6521">
                  <c:v>54.7545</c:v>
                </c:pt>
                <c:pt idx="6522">
                  <c:v>54.762830000000157</c:v>
                </c:pt>
                <c:pt idx="6523">
                  <c:v>54.771170000000012</c:v>
                </c:pt>
                <c:pt idx="6524">
                  <c:v>54.779500000000013</c:v>
                </c:pt>
                <c:pt idx="6525">
                  <c:v>54.787839999999996</c:v>
                </c:pt>
                <c:pt idx="6526">
                  <c:v>54.79617000000021</c:v>
                </c:pt>
                <c:pt idx="6527">
                  <c:v>54.804499999999997</c:v>
                </c:pt>
                <c:pt idx="6528">
                  <c:v>54.812829999999998</c:v>
                </c:pt>
                <c:pt idx="6529">
                  <c:v>54.821170000000002</c:v>
                </c:pt>
                <c:pt idx="6530">
                  <c:v>54.829500000000003</c:v>
                </c:pt>
                <c:pt idx="6531">
                  <c:v>54.837839999999993</c:v>
                </c:pt>
                <c:pt idx="6532">
                  <c:v>54.846170000000001</c:v>
                </c:pt>
                <c:pt idx="6533">
                  <c:v>54.854499999999994</c:v>
                </c:pt>
                <c:pt idx="6534">
                  <c:v>54.862830000000002</c:v>
                </c:pt>
                <c:pt idx="6535">
                  <c:v>54.871169999999999</c:v>
                </c:pt>
                <c:pt idx="6536">
                  <c:v>54.8795</c:v>
                </c:pt>
                <c:pt idx="6537">
                  <c:v>54.887829999999994</c:v>
                </c:pt>
                <c:pt idx="6538">
                  <c:v>54.896170000000012</c:v>
                </c:pt>
                <c:pt idx="6539">
                  <c:v>54.904499999999999</c:v>
                </c:pt>
                <c:pt idx="6540">
                  <c:v>54.912839999999996</c:v>
                </c:pt>
                <c:pt idx="6541">
                  <c:v>54.921170000000011</c:v>
                </c:pt>
                <c:pt idx="6542">
                  <c:v>54.929500000000012</c:v>
                </c:pt>
                <c:pt idx="6543">
                  <c:v>54.937829999999998</c:v>
                </c:pt>
                <c:pt idx="6544">
                  <c:v>54.946170000000002</c:v>
                </c:pt>
                <c:pt idx="6545">
                  <c:v>54.954499999999996</c:v>
                </c:pt>
                <c:pt idx="6546">
                  <c:v>54.96284</c:v>
                </c:pt>
                <c:pt idx="6547">
                  <c:v>54.971170000000001</c:v>
                </c:pt>
                <c:pt idx="6548">
                  <c:v>54.979500000000002</c:v>
                </c:pt>
                <c:pt idx="6549">
                  <c:v>54.987829999999995</c:v>
                </c:pt>
                <c:pt idx="6550">
                  <c:v>54.996170000000063</c:v>
                </c:pt>
                <c:pt idx="6551">
                  <c:v>55.0045</c:v>
                </c:pt>
                <c:pt idx="6552">
                  <c:v>55.012830000000001</c:v>
                </c:pt>
                <c:pt idx="6553">
                  <c:v>55.021170000000012</c:v>
                </c:pt>
                <c:pt idx="6554">
                  <c:v>55.029500000000013</c:v>
                </c:pt>
                <c:pt idx="6555">
                  <c:v>55.037839999999996</c:v>
                </c:pt>
                <c:pt idx="6556">
                  <c:v>55.046170000000011</c:v>
                </c:pt>
                <c:pt idx="6557">
                  <c:v>55.054499999999997</c:v>
                </c:pt>
                <c:pt idx="6558">
                  <c:v>55.062830000000012</c:v>
                </c:pt>
                <c:pt idx="6559">
                  <c:v>55.071170000000002</c:v>
                </c:pt>
                <c:pt idx="6560">
                  <c:v>55.079500000000003</c:v>
                </c:pt>
                <c:pt idx="6561">
                  <c:v>55.087839999999993</c:v>
                </c:pt>
                <c:pt idx="6562">
                  <c:v>55.09617000000015</c:v>
                </c:pt>
                <c:pt idx="6563">
                  <c:v>55.104500000000002</c:v>
                </c:pt>
                <c:pt idx="6564">
                  <c:v>55.112830000000002</c:v>
                </c:pt>
                <c:pt idx="6565">
                  <c:v>55.121170000000063</c:v>
                </c:pt>
                <c:pt idx="6566">
                  <c:v>55.129500000000149</c:v>
                </c:pt>
                <c:pt idx="6567">
                  <c:v>55.137830000000001</c:v>
                </c:pt>
                <c:pt idx="6568">
                  <c:v>55.146170000000012</c:v>
                </c:pt>
                <c:pt idx="6569">
                  <c:v>55.154499999999999</c:v>
                </c:pt>
                <c:pt idx="6570">
                  <c:v>55.162840000000003</c:v>
                </c:pt>
                <c:pt idx="6571">
                  <c:v>55.171170000000011</c:v>
                </c:pt>
                <c:pt idx="6572">
                  <c:v>55.179500000000012</c:v>
                </c:pt>
                <c:pt idx="6573">
                  <c:v>55.187829999999998</c:v>
                </c:pt>
                <c:pt idx="6574">
                  <c:v>55.196170000000173</c:v>
                </c:pt>
                <c:pt idx="6575">
                  <c:v>55.204500000000003</c:v>
                </c:pt>
                <c:pt idx="6576">
                  <c:v>55.21284</c:v>
                </c:pt>
                <c:pt idx="6577">
                  <c:v>55.22117000000015</c:v>
                </c:pt>
                <c:pt idx="6578">
                  <c:v>55.229500000000172</c:v>
                </c:pt>
                <c:pt idx="6579">
                  <c:v>55.237830000000002</c:v>
                </c:pt>
                <c:pt idx="6580">
                  <c:v>55.246170000000063</c:v>
                </c:pt>
                <c:pt idx="6581">
                  <c:v>55.2545</c:v>
                </c:pt>
                <c:pt idx="6582">
                  <c:v>55.262830000000157</c:v>
                </c:pt>
                <c:pt idx="6583">
                  <c:v>55.271170000000012</c:v>
                </c:pt>
                <c:pt idx="6584">
                  <c:v>55.279500000000013</c:v>
                </c:pt>
                <c:pt idx="6585">
                  <c:v>55.287839999999996</c:v>
                </c:pt>
                <c:pt idx="6586">
                  <c:v>55.29617000000021</c:v>
                </c:pt>
                <c:pt idx="6587">
                  <c:v>55.304499999999997</c:v>
                </c:pt>
                <c:pt idx="6588">
                  <c:v>55.312829999999998</c:v>
                </c:pt>
                <c:pt idx="6589">
                  <c:v>55.321170000000002</c:v>
                </c:pt>
                <c:pt idx="6590">
                  <c:v>55.329500000000003</c:v>
                </c:pt>
                <c:pt idx="6591">
                  <c:v>55.337839999999993</c:v>
                </c:pt>
                <c:pt idx="6592">
                  <c:v>55.346170000000001</c:v>
                </c:pt>
                <c:pt idx="6593">
                  <c:v>55.354499999999994</c:v>
                </c:pt>
                <c:pt idx="6594">
                  <c:v>55.362830000000002</c:v>
                </c:pt>
                <c:pt idx="6595">
                  <c:v>55.371169999999999</c:v>
                </c:pt>
                <c:pt idx="6596">
                  <c:v>55.3795</c:v>
                </c:pt>
                <c:pt idx="6597">
                  <c:v>55.387829999999994</c:v>
                </c:pt>
                <c:pt idx="6598">
                  <c:v>55.396170000000012</c:v>
                </c:pt>
                <c:pt idx="6599">
                  <c:v>55.404499999999999</c:v>
                </c:pt>
                <c:pt idx="6600">
                  <c:v>55.412839999999996</c:v>
                </c:pt>
                <c:pt idx="6601">
                  <c:v>55.421170000000011</c:v>
                </c:pt>
                <c:pt idx="6602">
                  <c:v>55.429500000000012</c:v>
                </c:pt>
                <c:pt idx="6603">
                  <c:v>55.437829999999998</c:v>
                </c:pt>
                <c:pt idx="6604">
                  <c:v>55.446170000000002</c:v>
                </c:pt>
                <c:pt idx="6605">
                  <c:v>55.454499999999996</c:v>
                </c:pt>
                <c:pt idx="6606">
                  <c:v>55.46284</c:v>
                </c:pt>
                <c:pt idx="6607">
                  <c:v>55.471170000000001</c:v>
                </c:pt>
                <c:pt idx="6608">
                  <c:v>55.479500000000002</c:v>
                </c:pt>
                <c:pt idx="6609">
                  <c:v>55.487829999999995</c:v>
                </c:pt>
                <c:pt idx="6610">
                  <c:v>55.496170000000063</c:v>
                </c:pt>
                <c:pt idx="6611">
                  <c:v>55.5045</c:v>
                </c:pt>
                <c:pt idx="6612">
                  <c:v>55.512830000000001</c:v>
                </c:pt>
                <c:pt idx="6613">
                  <c:v>55.521170000000012</c:v>
                </c:pt>
                <c:pt idx="6614">
                  <c:v>55.529500000000013</c:v>
                </c:pt>
                <c:pt idx="6615">
                  <c:v>55.537839999999996</c:v>
                </c:pt>
                <c:pt idx="6616">
                  <c:v>55.546170000000011</c:v>
                </c:pt>
                <c:pt idx="6617">
                  <c:v>55.554499999999997</c:v>
                </c:pt>
                <c:pt idx="6618">
                  <c:v>55.562830000000012</c:v>
                </c:pt>
                <c:pt idx="6619">
                  <c:v>55.571170000000002</c:v>
                </c:pt>
                <c:pt idx="6620">
                  <c:v>55.579500000000003</c:v>
                </c:pt>
                <c:pt idx="6621">
                  <c:v>55.587839999999993</c:v>
                </c:pt>
                <c:pt idx="6622">
                  <c:v>55.59617000000015</c:v>
                </c:pt>
                <c:pt idx="6623">
                  <c:v>55.604500000000002</c:v>
                </c:pt>
                <c:pt idx="6624">
                  <c:v>55.612830000000002</c:v>
                </c:pt>
                <c:pt idx="6625">
                  <c:v>55.621170000000063</c:v>
                </c:pt>
                <c:pt idx="6626">
                  <c:v>55.629500000000149</c:v>
                </c:pt>
                <c:pt idx="6627">
                  <c:v>55.637830000000001</c:v>
                </c:pt>
                <c:pt idx="6628">
                  <c:v>55.646170000000012</c:v>
                </c:pt>
                <c:pt idx="6629">
                  <c:v>55.654499999999999</c:v>
                </c:pt>
                <c:pt idx="6630">
                  <c:v>55.662840000000003</c:v>
                </c:pt>
                <c:pt idx="6631">
                  <c:v>55.671170000000011</c:v>
                </c:pt>
                <c:pt idx="6632">
                  <c:v>55.679500000000012</c:v>
                </c:pt>
                <c:pt idx="6633">
                  <c:v>55.687829999999998</c:v>
                </c:pt>
                <c:pt idx="6634">
                  <c:v>55.696170000000173</c:v>
                </c:pt>
                <c:pt idx="6635">
                  <c:v>55.704500000000003</c:v>
                </c:pt>
                <c:pt idx="6636">
                  <c:v>55.71284</c:v>
                </c:pt>
                <c:pt idx="6637">
                  <c:v>55.72117000000015</c:v>
                </c:pt>
                <c:pt idx="6638">
                  <c:v>55.729500000000172</c:v>
                </c:pt>
                <c:pt idx="6639">
                  <c:v>55.737830000000002</c:v>
                </c:pt>
                <c:pt idx="6640">
                  <c:v>55.746170000000063</c:v>
                </c:pt>
                <c:pt idx="6641">
                  <c:v>55.7545</c:v>
                </c:pt>
                <c:pt idx="6642">
                  <c:v>55.762830000000157</c:v>
                </c:pt>
                <c:pt idx="6643">
                  <c:v>55.771170000000012</c:v>
                </c:pt>
                <c:pt idx="6644">
                  <c:v>55.779500000000013</c:v>
                </c:pt>
                <c:pt idx="6645">
                  <c:v>55.787839999999996</c:v>
                </c:pt>
                <c:pt idx="6646">
                  <c:v>55.79617000000021</c:v>
                </c:pt>
                <c:pt idx="6647">
                  <c:v>55.804499999999997</c:v>
                </c:pt>
                <c:pt idx="6648">
                  <c:v>55.812829999999998</c:v>
                </c:pt>
                <c:pt idx="6649">
                  <c:v>55.821170000000002</c:v>
                </c:pt>
                <c:pt idx="6650">
                  <c:v>55.829500000000003</c:v>
                </c:pt>
                <c:pt idx="6651">
                  <c:v>55.837839999999993</c:v>
                </c:pt>
                <c:pt idx="6652">
                  <c:v>55.846170000000001</c:v>
                </c:pt>
                <c:pt idx="6653">
                  <c:v>55.854499999999994</c:v>
                </c:pt>
                <c:pt idx="6654">
                  <c:v>55.862830000000002</c:v>
                </c:pt>
                <c:pt idx="6655">
                  <c:v>55.871169999999999</c:v>
                </c:pt>
                <c:pt idx="6656">
                  <c:v>55.8795</c:v>
                </c:pt>
                <c:pt idx="6657">
                  <c:v>55.887829999999994</c:v>
                </c:pt>
                <c:pt idx="6658">
                  <c:v>55.896170000000012</c:v>
                </c:pt>
                <c:pt idx="6659">
                  <c:v>55.904499999999999</c:v>
                </c:pt>
                <c:pt idx="6660">
                  <c:v>55.912839999999996</c:v>
                </c:pt>
                <c:pt idx="6661">
                  <c:v>55.921170000000011</c:v>
                </c:pt>
                <c:pt idx="6662">
                  <c:v>55.929500000000012</c:v>
                </c:pt>
                <c:pt idx="6663">
                  <c:v>55.937829999999998</c:v>
                </c:pt>
                <c:pt idx="6664">
                  <c:v>55.946170000000002</c:v>
                </c:pt>
                <c:pt idx="6665">
                  <c:v>55.954499999999996</c:v>
                </c:pt>
                <c:pt idx="6666">
                  <c:v>55.96284</c:v>
                </c:pt>
                <c:pt idx="6667">
                  <c:v>55.971170000000001</c:v>
                </c:pt>
                <c:pt idx="6668">
                  <c:v>55.979500000000002</c:v>
                </c:pt>
                <c:pt idx="6669">
                  <c:v>55.987829999999995</c:v>
                </c:pt>
                <c:pt idx="6670">
                  <c:v>55.996170000000063</c:v>
                </c:pt>
                <c:pt idx="6671">
                  <c:v>56.0045</c:v>
                </c:pt>
                <c:pt idx="6672">
                  <c:v>56.012830000000001</c:v>
                </c:pt>
                <c:pt idx="6673">
                  <c:v>56.021170000000012</c:v>
                </c:pt>
                <c:pt idx="6674">
                  <c:v>56.029500000000013</c:v>
                </c:pt>
                <c:pt idx="6675">
                  <c:v>56.037839999999996</c:v>
                </c:pt>
                <c:pt idx="6676">
                  <c:v>56.046170000000011</c:v>
                </c:pt>
                <c:pt idx="6677">
                  <c:v>56.054499999999997</c:v>
                </c:pt>
                <c:pt idx="6678">
                  <c:v>56.062830000000012</c:v>
                </c:pt>
                <c:pt idx="6679">
                  <c:v>56.071170000000002</c:v>
                </c:pt>
                <c:pt idx="6680">
                  <c:v>56.079500000000003</c:v>
                </c:pt>
                <c:pt idx="6681">
                  <c:v>56.087839999999993</c:v>
                </c:pt>
                <c:pt idx="6682">
                  <c:v>56.09617000000015</c:v>
                </c:pt>
                <c:pt idx="6683">
                  <c:v>56.104500000000002</c:v>
                </c:pt>
                <c:pt idx="6684">
                  <c:v>56.112830000000002</c:v>
                </c:pt>
                <c:pt idx="6685">
                  <c:v>56.121170000000063</c:v>
                </c:pt>
                <c:pt idx="6686">
                  <c:v>56.129500000000149</c:v>
                </c:pt>
                <c:pt idx="6687">
                  <c:v>56.137830000000001</c:v>
                </c:pt>
                <c:pt idx="6688">
                  <c:v>56.146170000000012</c:v>
                </c:pt>
                <c:pt idx="6689">
                  <c:v>56.154499999999999</c:v>
                </c:pt>
                <c:pt idx="6690">
                  <c:v>56.162840000000003</c:v>
                </c:pt>
                <c:pt idx="6691">
                  <c:v>56.171170000000011</c:v>
                </c:pt>
                <c:pt idx="6692">
                  <c:v>56.179500000000012</c:v>
                </c:pt>
                <c:pt idx="6693">
                  <c:v>56.187829999999998</c:v>
                </c:pt>
                <c:pt idx="6694">
                  <c:v>56.196170000000173</c:v>
                </c:pt>
                <c:pt idx="6695">
                  <c:v>56.204500000000003</c:v>
                </c:pt>
                <c:pt idx="6696">
                  <c:v>56.21284</c:v>
                </c:pt>
                <c:pt idx="6697">
                  <c:v>56.22117000000015</c:v>
                </c:pt>
                <c:pt idx="6698">
                  <c:v>56.229500000000172</c:v>
                </c:pt>
                <c:pt idx="6699">
                  <c:v>56.237830000000002</c:v>
                </c:pt>
                <c:pt idx="6700">
                  <c:v>56.246170000000063</c:v>
                </c:pt>
                <c:pt idx="6701">
                  <c:v>56.2545</c:v>
                </c:pt>
                <c:pt idx="6702">
                  <c:v>56.262830000000157</c:v>
                </c:pt>
                <c:pt idx="6703">
                  <c:v>56.271170000000012</c:v>
                </c:pt>
                <c:pt idx="6704">
                  <c:v>56.279500000000013</c:v>
                </c:pt>
                <c:pt idx="6705">
                  <c:v>56.287839999999996</c:v>
                </c:pt>
                <c:pt idx="6706">
                  <c:v>56.29617000000021</c:v>
                </c:pt>
                <c:pt idx="6707">
                  <c:v>56.304499999999997</c:v>
                </c:pt>
                <c:pt idx="6708">
                  <c:v>56.312829999999998</c:v>
                </c:pt>
                <c:pt idx="6709">
                  <c:v>56.321170000000002</c:v>
                </c:pt>
                <c:pt idx="6710">
                  <c:v>56.329500000000003</c:v>
                </c:pt>
                <c:pt idx="6711">
                  <c:v>56.337839999999993</c:v>
                </c:pt>
                <c:pt idx="6712">
                  <c:v>56.346170000000001</c:v>
                </c:pt>
                <c:pt idx="6713">
                  <c:v>56.354499999999994</c:v>
                </c:pt>
                <c:pt idx="6714">
                  <c:v>56.362830000000002</c:v>
                </c:pt>
                <c:pt idx="6715">
                  <c:v>56.371169999999999</c:v>
                </c:pt>
                <c:pt idx="6716">
                  <c:v>56.3795</c:v>
                </c:pt>
                <c:pt idx="6717">
                  <c:v>56.387829999999994</c:v>
                </c:pt>
                <c:pt idx="6718">
                  <c:v>56.396170000000012</c:v>
                </c:pt>
                <c:pt idx="6719">
                  <c:v>56.404499999999999</c:v>
                </c:pt>
                <c:pt idx="6720">
                  <c:v>56.412839999999996</c:v>
                </c:pt>
                <c:pt idx="6721">
                  <c:v>56.421170000000011</c:v>
                </c:pt>
                <c:pt idx="6722">
                  <c:v>56.429500000000012</c:v>
                </c:pt>
                <c:pt idx="6723">
                  <c:v>56.437829999999998</c:v>
                </c:pt>
                <c:pt idx="6724">
                  <c:v>56.446170000000002</c:v>
                </c:pt>
                <c:pt idx="6725">
                  <c:v>56.454499999999996</c:v>
                </c:pt>
                <c:pt idx="6726">
                  <c:v>56.46284</c:v>
                </c:pt>
                <c:pt idx="6727">
                  <c:v>56.471170000000001</c:v>
                </c:pt>
                <c:pt idx="6728">
                  <c:v>56.479500000000002</c:v>
                </c:pt>
                <c:pt idx="6729">
                  <c:v>56.487829999999995</c:v>
                </c:pt>
                <c:pt idx="6730">
                  <c:v>56.496170000000063</c:v>
                </c:pt>
                <c:pt idx="6731">
                  <c:v>56.5045</c:v>
                </c:pt>
                <c:pt idx="6732">
                  <c:v>56.512830000000001</c:v>
                </c:pt>
                <c:pt idx="6733">
                  <c:v>56.521170000000012</c:v>
                </c:pt>
                <c:pt idx="6734">
                  <c:v>56.529500000000013</c:v>
                </c:pt>
                <c:pt idx="6735">
                  <c:v>56.537839999999996</c:v>
                </c:pt>
                <c:pt idx="6736">
                  <c:v>56.546170000000011</c:v>
                </c:pt>
                <c:pt idx="6737">
                  <c:v>56.554499999999997</c:v>
                </c:pt>
                <c:pt idx="6738">
                  <c:v>56.562830000000012</c:v>
                </c:pt>
                <c:pt idx="6739">
                  <c:v>56.571170000000002</c:v>
                </c:pt>
                <c:pt idx="6740">
                  <c:v>56.579500000000003</c:v>
                </c:pt>
                <c:pt idx="6741">
                  <c:v>56.587839999999993</c:v>
                </c:pt>
                <c:pt idx="6742">
                  <c:v>56.59617000000015</c:v>
                </c:pt>
                <c:pt idx="6743">
                  <c:v>56.604500000000002</c:v>
                </c:pt>
                <c:pt idx="6744">
                  <c:v>56.612830000000002</c:v>
                </c:pt>
                <c:pt idx="6745">
                  <c:v>56.621170000000063</c:v>
                </c:pt>
                <c:pt idx="6746">
                  <c:v>56.629500000000149</c:v>
                </c:pt>
                <c:pt idx="6747">
                  <c:v>56.637830000000001</c:v>
                </c:pt>
                <c:pt idx="6748">
                  <c:v>56.646170000000012</c:v>
                </c:pt>
                <c:pt idx="6749">
                  <c:v>56.654499999999999</c:v>
                </c:pt>
                <c:pt idx="6750">
                  <c:v>56.662840000000003</c:v>
                </c:pt>
                <c:pt idx="6751">
                  <c:v>56.671170000000011</c:v>
                </c:pt>
                <c:pt idx="6752">
                  <c:v>56.679500000000012</c:v>
                </c:pt>
                <c:pt idx="6753">
                  <c:v>56.687829999999998</c:v>
                </c:pt>
                <c:pt idx="6754">
                  <c:v>56.696170000000173</c:v>
                </c:pt>
                <c:pt idx="6755">
                  <c:v>56.704500000000003</c:v>
                </c:pt>
                <c:pt idx="6756">
                  <c:v>56.71284</c:v>
                </c:pt>
                <c:pt idx="6757">
                  <c:v>56.72117000000015</c:v>
                </c:pt>
                <c:pt idx="6758">
                  <c:v>56.729500000000172</c:v>
                </c:pt>
                <c:pt idx="6759">
                  <c:v>56.737830000000002</c:v>
                </c:pt>
                <c:pt idx="6760">
                  <c:v>56.746170000000063</c:v>
                </c:pt>
                <c:pt idx="6761">
                  <c:v>56.7545</c:v>
                </c:pt>
                <c:pt idx="6762">
                  <c:v>56.762830000000157</c:v>
                </c:pt>
                <c:pt idx="6763">
                  <c:v>56.771170000000012</c:v>
                </c:pt>
                <c:pt idx="6764">
                  <c:v>56.779500000000013</c:v>
                </c:pt>
                <c:pt idx="6765">
                  <c:v>56.787839999999996</c:v>
                </c:pt>
                <c:pt idx="6766">
                  <c:v>56.79617000000021</c:v>
                </c:pt>
                <c:pt idx="6767">
                  <c:v>56.804499999999997</c:v>
                </c:pt>
                <c:pt idx="6768">
                  <c:v>56.812829999999998</c:v>
                </c:pt>
                <c:pt idx="6769">
                  <c:v>56.821170000000002</c:v>
                </c:pt>
                <c:pt idx="6770">
                  <c:v>56.829500000000003</c:v>
                </c:pt>
                <c:pt idx="6771">
                  <c:v>56.837839999999993</c:v>
                </c:pt>
                <c:pt idx="6772">
                  <c:v>56.846170000000001</c:v>
                </c:pt>
                <c:pt idx="6773">
                  <c:v>56.854499999999994</c:v>
                </c:pt>
                <c:pt idx="6774">
                  <c:v>56.862830000000002</c:v>
                </c:pt>
                <c:pt idx="6775">
                  <c:v>56.871169999999999</c:v>
                </c:pt>
                <c:pt idx="6776">
                  <c:v>56.8795</c:v>
                </c:pt>
                <c:pt idx="6777">
                  <c:v>56.887829999999994</c:v>
                </c:pt>
                <c:pt idx="6778">
                  <c:v>56.896170000000012</c:v>
                </c:pt>
                <c:pt idx="6779">
                  <c:v>56.904499999999999</c:v>
                </c:pt>
                <c:pt idx="6780">
                  <c:v>56.912839999999996</c:v>
                </c:pt>
                <c:pt idx="6781">
                  <c:v>56.921170000000011</c:v>
                </c:pt>
                <c:pt idx="6782">
                  <c:v>56.929500000000012</c:v>
                </c:pt>
                <c:pt idx="6783">
                  <c:v>56.937829999999998</c:v>
                </c:pt>
                <c:pt idx="6784">
                  <c:v>56.946170000000002</c:v>
                </c:pt>
                <c:pt idx="6785">
                  <c:v>56.954499999999996</c:v>
                </c:pt>
                <c:pt idx="6786">
                  <c:v>56.96284</c:v>
                </c:pt>
                <c:pt idx="6787">
                  <c:v>56.971170000000001</c:v>
                </c:pt>
                <c:pt idx="6788">
                  <c:v>56.979500000000002</c:v>
                </c:pt>
                <c:pt idx="6789">
                  <c:v>56.987829999999995</c:v>
                </c:pt>
                <c:pt idx="6790">
                  <c:v>56.996170000000063</c:v>
                </c:pt>
                <c:pt idx="6791">
                  <c:v>57.0045</c:v>
                </c:pt>
                <c:pt idx="6792">
                  <c:v>57.012830000000001</c:v>
                </c:pt>
                <c:pt idx="6793">
                  <c:v>57.021170000000012</c:v>
                </c:pt>
                <c:pt idx="6794">
                  <c:v>57.029500000000013</c:v>
                </c:pt>
                <c:pt idx="6795">
                  <c:v>57.037839999999996</c:v>
                </c:pt>
                <c:pt idx="6796">
                  <c:v>57.046170000000011</c:v>
                </c:pt>
                <c:pt idx="6797">
                  <c:v>57.054499999999997</c:v>
                </c:pt>
                <c:pt idx="6798">
                  <c:v>57.062830000000012</c:v>
                </c:pt>
                <c:pt idx="6799">
                  <c:v>57.071170000000002</c:v>
                </c:pt>
                <c:pt idx="6800">
                  <c:v>57.079500000000003</c:v>
                </c:pt>
                <c:pt idx="6801">
                  <c:v>57.087839999999993</c:v>
                </c:pt>
                <c:pt idx="6802">
                  <c:v>57.09617000000015</c:v>
                </c:pt>
                <c:pt idx="6803">
                  <c:v>57.104500000000002</c:v>
                </c:pt>
                <c:pt idx="6804">
                  <c:v>57.112830000000002</c:v>
                </c:pt>
                <c:pt idx="6805">
                  <c:v>57.121170000000063</c:v>
                </c:pt>
                <c:pt idx="6806">
                  <c:v>57.129500000000149</c:v>
                </c:pt>
                <c:pt idx="6807">
                  <c:v>57.137830000000001</c:v>
                </c:pt>
                <c:pt idx="6808">
                  <c:v>57.146170000000012</c:v>
                </c:pt>
                <c:pt idx="6809">
                  <c:v>57.154499999999999</c:v>
                </c:pt>
                <c:pt idx="6810">
                  <c:v>57.162840000000003</c:v>
                </c:pt>
                <c:pt idx="6811">
                  <c:v>57.171170000000011</c:v>
                </c:pt>
                <c:pt idx="6812">
                  <c:v>57.179500000000012</c:v>
                </c:pt>
                <c:pt idx="6813">
                  <c:v>57.187829999999998</c:v>
                </c:pt>
                <c:pt idx="6814">
                  <c:v>57.196170000000173</c:v>
                </c:pt>
                <c:pt idx="6815">
                  <c:v>57.204500000000003</c:v>
                </c:pt>
                <c:pt idx="6816">
                  <c:v>57.21284</c:v>
                </c:pt>
                <c:pt idx="6817">
                  <c:v>57.22117000000015</c:v>
                </c:pt>
                <c:pt idx="6818">
                  <c:v>57.229500000000172</c:v>
                </c:pt>
                <c:pt idx="6819">
                  <c:v>57.237830000000002</c:v>
                </c:pt>
                <c:pt idx="6820">
                  <c:v>57.246170000000063</c:v>
                </c:pt>
                <c:pt idx="6821">
                  <c:v>57.2545</c:v>
                </c:pt>
                <c:pt idx="6822">
                  <c:v>57.262830000000157</c:v>
                </c:pt>
                <c:pt idx="6823">
                  <c:v>57.271170000000012</c:v>
                </c:pt>
                <c:pt idx="6824">
                  <c:v>57.279500000000013</c:v>
                </c:pt>
                <c:pt idx="6825">
                  <c:v>57.287839999999996</c:v>
                </c:pt>
                <c:pt idx="6826">
                  <c:v>57.29617000000021</c:v>
                </c:pt>
                <c:pt idx="6827">
                  <c:v>57.304499999999997</c:v>
                </c:pt>
                <c:pt idx="6828">
                  <c:v>57.312829999999998</c:v>
                </c:pt>
                <c:pt idx="6829">
                  <c:v>57.321170000000002</c:v>
                </c:pt>
                <c:pt idx="6830">
                  <c:v>57.329500000000003</c:v>
                </c:pt>
                <c:pt idx="6831">
                  <c:v>57.337839999999993</c:v>
                </c:pt>
                <c:pt idx="6832">
                  <c:v>57.346170000000001</c:v>
                </c:pt>
                <c:pt idx="6833">
                  <c:v>57.354499999999994</c:v>
                </c:pt>
                <c:pt idx="6834">
                  <c:v>57.362830000000002</c:v>
                </c:pt>
                <c:pt idx="6835">
                  <c:v>57.371169999999999</c:v>
                </c:pt>
                <c:pt idx="6836">
                  <c:v>57.3795</c:v>
                </c:pt>
                <c:pt idx="6837">
                  <c:v>57.387829999999994</c:v>
                </c:pt>
                <c:pt idx="6838">
                  <c:v>57.396170000000012</c:v>
                </c:pt>
                <c:pt idx="6839">
                  <c:v>57.404499999999999</c:v>
                </c:pt>
                <c:pt idx="6840">
                  <c:v>57.412839999999996</c:v>
                </c:pt>
                <c:pt idx="6841">
                  <c:v>57.421170000000011</c:v>
                </c:pt>
                <c:pt idx="6842">
                  <c:v>57.429500000000012</c:v>
                </c:pt>
                <c:pt idx="6843">
                  <c:v>57.437829999999998</c:v>
                </c:pt>
                <c:pt idx="6844">
                  <c:v>57.446170000000002</c:v>
                </c:pt>
                <c:pt idx="6845">
                  <c:v>57.454499999999996</c:v>
                </c:pt>
                <c:pt idx="6846">
                  <c:v>57.46284</c:v>
                </c:pt>
                <c:pt idx="6847">
                  <c:v>57.471170000000001</c:v>
                </c:pt>
                <c:pt idx="6848">
                  <c:v>57.479500000000002</c:v>
                </c:pt>
                <c:pt idx="6849">
                  <c:v>57.487829999999995</c:v>
                </c:pt>
                <c:pt idx="6850">
                  <c:v>57.496170000000063</c:v>
                </c:pt>
                <c:pt idx="6851">
                  <c:v>57.5045</c:v>
                </c:pt>
                <c:pt idx="6852">
                  <c:v>57.512830000000001</c:v>
                </c:pt>
                <c:pt idx="6853">
                  <c:v>57.521170000000012</c:v>
                </c:pt>
                <c:pt idx="6854">
                  <c:v>57.529500000000013</c:v>
                </c:pt>
                <c:pt idx="6855">
                  <c:v>57.537839999999996</c:v>
                </c:pt>
                <c:pt idx="6856">
                  <c:v>57.546170000000011</c:v>
                </c:pt>
                <c:pt idx="6857">
                  <c:v>57.554499999999997</c:v>
                </c:pt>
                <c:pt idx="6858">
                  <c:v>57.562830000000012</c:v>
                </c:pt>
                <c:pt idx="6859">
                  <c:v>57.571170000000002</c:v>
                </c:pt>
                <c:pt idx="6860">
                  <c:v>57.579500000000003</c:v>
                </c:pt>
                <c:pt idx="6861">
                  <c:v>57.587839999999993</c:v>
                </c:pt>
                <c:pt idx="6862">
                  <c:v>57.59617000000015</c:v>
                </c:pt>
                <c:pt idx="6863">
                  <c:v>57.604500000000002</c:v>
                </c:pt>
                <c:pt idx="6864">
                  <c:v>57.612830000000002</c:v>
                </c:pt>
                <c:pt idx="6865">
                  <c:v>57.621170000000063</c:v>
                </c:pt>
                <c:pt idx="6866">
                  <c:v>57.629500000000149</c:v>
                </c:pt>
                <c:pt idx="6867">
                  <c:v>57.637830000000001</c:v>
                </c:pt>
                <c:pt idx="6868">
                  <c:v>57.646170000000012</c:v>
                </c:pt>
                <c:pt idx="6869">
                  <c:v>57.654499999999999</c:v>
                </c:pt>
                <c:pt idx="6870">
                  <c:v>57.662840000000003</c:v>
                </c:pt>
                <c:pt idx="6871">
                  <c:v>57.671170000000011</c:v>
                </c:pt>
                <c:pt idx="6872">
                  <c:v>57.679500000000012</c:v>
                </c:pt>
                <c:pt idx="6873">
                  <c:v>57.687829999999998</c:v>
                </c:pt>
                <c:pt idx="6874">
                  <c:v>57.696170000000173</c:v>
                </c:pt>
                <c:pt idx="6875">
                  <c:v>57.704500000000003</c:v>
                </c:pt>
                <c:pt idx="6876">
                  <c:v>57.71284</c:v>
                </c:pt>
                <c:pt idx="6877">
                  <c:v>57.72117000000015</c:v>
                </c:pt>
                <c:pt idx="6878">
                  <c:v>57.729500000000172</c:v>
                </c:pt>
                <c:pt idx="6879">
                  <c:v>57.737830000000002</c:v>
                </c:pt>
                <c:pt idx="6880">
                  <c:v>57.746170000000063</c:v>
                </c:pt>
                <c:pt idx="6881">
                  <c:v>57.7545</c:v>
                </c:pt>
                <c:pt idx="6882">
                  <c:v>57.762830000000157</c:v>
                </c:pt>
                <c:pt idx="6883">
                  <c:v>57.771170000000012</c:v>
                </c:pt>
                <c:pt idx="6884">
                  <c:v>57.779500000000013</c:v>
                </c:pt>
                <c:pt idx="6885">
                  <c:v>57.787839999999996</c:v>
                </c:pt>
                <c:pt idx="6886">
                  <c:v>57.79617000000021</c:v>
                </c:pt>
                <c:pt idx="6887">
                  <c:v>57.804499999999997</c:v>
                </c:pt>
                <c:pt idx="6888">
                  <c:v>57.812829999999998</c:v>
                </c:pt>
                <c:pt idx="6889">
                  <c:v>57.821170000000002</c:v>
                </c:pt>
                <c:pt idx="6890">
                  <c:v>57.829500000000003</c:v>
                </c:pt>
                <c:pt idx="6891">
                  <c:v>57.837839999999993</c:v>
                </c:pt>
                <c:pt idx="6892">
                  <c:v>57.846170000000001</c:v>
                </c:pt>
                <c:pt idx="6893">
                  <c:v>57.854499999999994</c:v>
                </c:pt>
                <c:pt idx="6894">
                  <c:v>57.862830000000002</c:v>
                </c:pt>
                <c:pt idx="6895">
                  <c:v>57.871169999999999</c:v>
                </c:pt>
                <c:pt idx="6896">
                  <c:v>57.8795</c:v>
                </c:pt>
                <c:pt idx="6897">
                  <c:v>57.887829999999994</c:v>
                </c:pt>
                <c:pt idx="6898">
                  <c:v>57.896170000000012</c:v>
                </c:pt>
                <c:pt idx="6899">
                  <c:v>57.904499999999999</c:v>
                </c:pt>
                <c:pt idx="6900">
                  <c:v>57.912839999999996</c:v>
                </c:pt>
                <c:pt idx="6901">
                  <c:v>57.921170000000011</c:v>
                </c:pt>
                <c:pt idx="6902">
                  <c:v>57.929500000000012</c:v>
                </c:pt>
                <c:pt idx="6903">
                  <c:v>57.937829999999998</c:v>
                </c:pt>
                <c:pt idx="6904">
                  <c:v>57.946170000000002</c:v>
                </c:pt>
                <c:pt idx="6905">
                  <c:v>57.954499999999996</c:v>
                </c:pt>
                <c:pt idx="6906">
                  <c:v>57.96284</c:v>
                </c:pt>
                <c:pt idx="6907">
                  <c:v>57.971170000000001</c:v>
                </c:pt>
                <c:pt idx="6908">
                  <c:v>57.979500000000002</c:v>
                </c:pt>
                <c:pt idx="6909">
                  <c:v>57.987829999999995</c:v>
                </c:pt>
                <c:pt idx="6910">
                  <c:v>57.996170000000063</c:v>
                </c:pt>
                <c:pt idx="6911">
                  <c:v>58.0045</c:v>
                </c:pt>
                <c:pt idx="6912">
                  <c:v>58.012830000000001</c:v>
                </c:pt>
                <c:pt idx="6913">
                  <c:v>58.021170000000012</c:v>
                </c:pt>
                <c:pt idx="6914">
                  <c:v>58.029500000000013</c:v>
                </c:pt>
                <c:pt idx="6915">
                  <c:v>58.037839999999996</c:v>
                </c:pt>
                <c:pt idx="6916">
                  <c:v>58.046170000000011</c:v>
                </c:pt>
                <c:pt idx="6917">
                  <c:v>58.054499999999997</c:v>
                </c:pt>
                <c:pt idx="6918">
                  <c:v>58.062830000000012</c:v>
                </c:pt>
                <c:pt idx="6919">
                  <c:v>58.071170000000002</c:v>
                </c:pt>
                <c:pt idx="6920">
                  <c:v>58.079500000000003</c:v>
                </c:pt>
                <c:pt idx="6921">
                  <c:v>58.087839999999993</c:v>
                </c:pt>
                <c:pt idx="6922">
                  <c:v>58.09617000000015</c:v>
                </c:pt>
                <c:pt idx="6923">
                  <c:v>58.104500000000002</c:v>
                </c:pt>
                <c:pt idx="6924">
                  <c:v>58.112830000000002</c:v>
                </c:pt>
                <c:pt idx="6925">
                  <c:v>58.121170000000063</c:v>
                </c:pt>
                <c:pt idx="6926">
                  <c:v>58.129500000000149</c:v>
                </c:pt>
                <c:pt idx="6927">
                  <c:v>58.137830000000001</c:v>
                </c:pt>
                <c:pt idx="6928">
                  <c:v>58.146170000000012</c:v>
                </c:pt>
                <c:pt idx="6929">
                  <c:v>58.154499999999999</c:v>
                </c:pt>
                <c:pt idx="6930">
                  <c:v>58.162840000000003</c:v>
                </c:pt>
                <c:pt idx="6931">
                  <c:v>58.171170000000011</c:v>
                </c:pt>
                <c:pt idx="6932">
                  <c:v>58.179500000000012</c:v>
                </c:pt>
                <c:pt idx="6933">
                  <c:v>58.187829999999998</c:v>
                </c:pt>
                <c:pt idx="6934">
                  <c:v>58.196170000000173</c:v>
                </c:pt>
                <c:pt idx="6935">
                  <c:v>58.204500000000003</c:v>
                </c:pt>
                <c:pt idx="6936">
                  <c:v>58.21284</c:v>
                </c:pt>
                <c:pt idx="6937">
                  <c:v>58.22117000000015</c:v>
                </c:pt>
                <c:pt idx="6938">
                  <c:v>58.229500000000172</c:v>
                </c:pt>
                <c:pt idx="6939">
                  <c:v>58.237830000000002</c:v>
                </c:pt>
                <c:pt idx="6940">
                  <c:v>58.246170000000063</c:v>
                </c:pt>
                <c:pt idx="6941">
                  <c:v>58.2545</c:v>
                </c:pt>
                <c:pt idx="6942">
                  <c:v>58.262830000000157</c:v>
                </c:pt>
                <c:pt idx="6943">
                  <c:v>58.271170000000012</c:v>
                </c:pt>
                <c:pt idx="6944">
                  <c:v>58.279500000000013</c:v>
                </c:pt>
                <c:pt idx="6945">
                  <c:v>58.287839999999996</c:v>
                </c:pt>
                <c:pt idx="6946">
                  <c:v>58.29617000000021</c:v>
                </c:pt>
                <c:pt idx="6947">
                  <c:v>58.304499999999997</c:v>
                </c:pt>
                <c:pt idx="6948">
                  <c:v>58.312829999999998</c:v>
                </c:pt>
                <c:pt idx="6949">
                  <c:v>58.321170000000002</c:v>
                </c:pt>
                <c:pt idx="6950">
                  <c:v>58.329500000000003</c:v>
                </c:pt>
                <c:pt idx="6951">
                  <c:v>58.337839999999993</c:v>
                </c:pt>
                <c:pt idx="6952">
                  <c:v>58.346170000000001</c:v>
                </c:pt>
                <c:pt idx="6953">
                  <c:v>58.354499999999994</c:v>
                </c:pt>
                <c:pt idx="6954">
                  <c:v>58.362830000000002</c:v>
                </c:pt>
                <c:pt idx="6955">
                  <c:v>58.371169999999999</c:v>
                </c:pt>
                <c:pt idx="6956">
                  <c:v>58.3795</c:v>
                </c:pt>
                <c:pt idx="6957">
                  <c:v>58.387829999999994</c:v>
                </c:pt>
                <c:pt idx="6958">
                  <c:v>58.396170000000012</c:v>
                </c:pt>
                <c:pt idx="6959">
                  <c:v>58.404499999999999</c:v>
                </c:pt>
                <c:pt idx="6960">
                  <c:v>58.412839999999996</c:v>
                </c:pt>
                <c:pt idx="6961">
                  <c:v>58.421170000000011</c:v>
                </c:pt>
                <c:pt idx="6962">
                  <c:v>58.429500000000012</c:v>
                </c:pt>
                <c:pt idx="6963">
                  <c:v>58.437829999999998</c:v>
                </c:pt>
                <c:pt idx="6964">
                  <c:v>58.446170000000002</c:v>
                </c:pt>
                <c:pt idx="6965">
                  <c:v>58.454499999999996</c:v>
                </c:pt>
                <c:pt idx="6966">
                  <c:v>58.46284</c:v>
                </c:pt>
                <c:pt idx="6967">
                  <c:v>58.471170000000001</c:v>
                </c:pt>
                <c:pt idx="6968">
                  <c:v>58.479500000000002</c:v>
                </c:pt>
                <c:pt idx="6969">
                  <c:v>58.487829999999995</c:v>
                </c:pt>
                <c:pt idx="6970">
                  <c:v>58.496170000000063</c:v>
                </c:pt>
                <c:pt idx="6971">
                  <c:v>58.5045</c:v>
                </c:pt>
                <c:pt idx="6972">
                  <c:v>58.512830000000001</c:v>
                </c:pt>
                <c:pt idx="6973">
                  <c:v>58.521170000000012</c:v>
                </c:pt>
                <c:pt idx="6974">
                  <c:v>58.529500000000013</c:v>
                </c:pt>
                <c:pt idx="6975">
                  <c:v>58.537839999999996</c:v>
                </c:pt>
                <c:pt idx="6976">
                  <c:v>58.546170000000011</c:v>
                </c:pt>
                <c:pt idx="6977">
                  <c:v>58.554499999999997</c:v>
                </c:pt>
                <c:pt idx="6978">
                  <c:v>58.562830000000012</c:v>
                </c:pt>
                <c:pt idx="6979">
                  <c:v>58.571170000000002</c:v>
                </c:pt>
                <c:pt idx="6980">
                  <c:v>58.579500000000003</c:v>
                </c:pt>
                <c:pt idx="6981">
                  <c:v>58.587839999999993</c:v>
                </c:pt>
                <c:pt idx="6982">
                  <c:v>58.59617000000015</c:v>
                </c:pt>
                <c:pt idx="6983">
                  <c:v>58.604500000000002</c:v>
                </c:pt>
                <c:pt idx="6984">
                  <c:v>58.612830000000002</c:v>
                </c:pt>
                <c:pt idx="6985">
                  <c:v>58.621170000000063</c:v>
                </c:pt>
                <c:pt idx="6986">
                  <c:v>58.629500000000149</c:v>
                </c:pt>
                <c:pt idx="6987">
                  <c:v>58.637830000000001</c:v>
                </c:pt>
                <c:pt idx="6988">
                  <c:v>58.646170000000012</c:v>
                </c:pt>
                <c:pt idx="6989">
                  <c:v>58.654499999999999</c:v>
                </c:pt>
                <c:pt idx="6990">
                  <c:v>58.662840000000003</c:v>
                </c:pt>
                <c:pt idx="6991">
                  <c:v>58.671170000000011</c:v>
                </c:pt>
                <c:pt idx="6992">
                  <c:v>58.679500000000012</c:v>
                </c:pt>
                <c:pt idx="6993">
                  <c:v>58.687829999999998</c:v>
                </c:pt>
                <c:pt idx="6994">
                  <c:v>58.696170000000173</c:v>
                </c:pt>
                <c:pt idx="6995">
                  <c:v>58.704500000000003</c:v>
                </c:pt>
                <c:pt idx="6996">
                  <c:v>58.71284</c:v>
                </c:pt>
                <c:pt idx="6997">
                  <c:v>58.72117000000015</c:v>
                </c:pt>
                <c:pt idx="6998">
                  <c:v>58.729500000000172</c:v>
                </c:pt>
                <c:pt idx="6999">
                  <c:v>58.737830000000002</c:v>
                </c:pt>
                <c:pt idx="7000">
                  <c:v>58.746170000000063</c:v>
                </c:pt>
                <c:pt idx="7001">
                  <c:v>58.7545</c:v>
                </c:pt>
                <c:pt idx="7002">
                  <c:v>58.762830000000157</c:v>
                </c:pt>
                <c:pt idx="7003">
                  <c:v>58.771170000000012</c:v>
                </c:pt>
                <c:pt idx="7004">
                  <c:v>58.779500000000013</c:v>
                </c:pt>
                <c:pt idx="7005">
                  <c:v>58.787839999999996</c:v>
                </c:pt>
                <c:pt idx="7006">
                  <c:v>58.79617000000021</c:v>
                </c:pt>
                <c:pt idx="7007">
                  <c:v>58.804499999999997</c:v>
                </c:pt>
                <c:pt idx="7008">
                  <c:v>58.812829999999998</c:v>
                </c:pt>
                <c:pt idx="7009">
                  <c:v>58.821170000000002</c:v>
                </c:pt>
                <c:pt idx="7010">
                  <c:v>58.829500000000003</c:v>
                </c:pt>
                <c:pt idx="7011">
                  <c:v>58.837839999999993</c:v>
                </c:pt>
                <c:pt idx="7012">
                  <c:v>58.846170000000001</c:v>
                </c:pt>
                <c:pt idx="7013">
                  <c:v>58.854499999999994</c:v>
                </c:pt>
                <c:pt idx="7014">
                  <c:v>58.862830000000002</c:v>
                </c:pt>
                <c:pt idx="7015">
                  <c:v>58.871169999999999</c:v>
                </c:pt>
                <c:pt idx="7016">
                  <c:v>58.8795</c:v>
                </c:pt>
                <c:pt idx="7017">
                  <c:v>58.887829999999994</c:v>
                </c:pt>
                <c:pt idx="7018">
                  <c:v>58.896170000000012</c:v>
                </c:pt>
                <c:pt idx="7019">
                  <c:v>58.904499999999999</c:v>
                </c:pt>
                <c:pt idx="7020">
                  <c:v>58.912839999999996</c:v>
                </c:pt>
                <c:pt idx="7021">
                  <c:v>58.921170000000011</c:v>
                </c:pt>
                <c:pt idx="7022">
                  <c:v>58.929500000000012</c:v>
                </c:pt>
                <c:pt idx="7023">
                  <c:v>58.937829999999998</c:v>
                </c:pt>
                <c:pt idx="7024">
                  <c:v>58.946170000000002</c:v>
                </c:pt>
                <c:pt idx="7025">
                  <c:v>58.954499999999996</c:v>
                </c:pt>
                <c:pt idx="7026">
                  <c:v>58.96284</c:v>
                </c:pt>
                <c:pt idx="7027">
                  <c:v>58.971170000000001</c:v>
                </c:pt>
                <c:pt idx="7028">
                  <c:v>58.979500000000002</c:v>
                </c:pt>
                <c:pt idx="7029">
                  <c:v>58.987829999999995</c:v>
                </c:pt>
                <c:pt idx="7030">
                  <c:v>58.996170000000063</c:v>
                </c:pt>
                <c:pt idx="7031">
                  <c:v>59.0045</c:v>
                </c:pt>
                <c:pt idx="7032">
                  <c:v>59.012830000000001</c:v>
                </c:pt>
                <c:pt idx="7033">
                  <c:v>59.021170000000012</c:v>
                </c:pt>
                <c:pt idx="7034">
                  <c:v>59.029500000000013</c:v>
                </c:pt>
                <c:pt idx="7035">
                  <c:v>59.037839999999996</c:v>
                </c:pt>
                <c:pt idx="7036">
                  <c:v>59.046170000000011</c:v>
                </c:pt>
                <c:pt idx="7037">
                  <c:v>59.054499999999997</c:v>
                </c:pt>
                <c:pt idx="7038">
                  <c:v>59.062830000000012</c:v>
                </c:pt>
                <c:pt idx="7039">
                  <c:v>59.071170000000002</c:v>
                </c:pt>
                <c:pt idx="7040">
                  <c:v>59.079500000000003</c:v>
                </c:pt>
                <c:pt idx="7041">
                  <c:v>59.087839999999993</c:v>
                </c:pt>
                <c:pt idx="7042">
                  <c:v>59.09617000000015</c:v>
                </c:pt>
                <c:pt idx="7043">
                  <c:v>59.104500000000002</c:v>
                </c:pt>
                <c:pt idx="7044">
                  <c:v>59.112830000000002</c:v>
                </c:pt>
                <c:pt idx="7045">
                  <c:v>59.121170000000063</c:v>
                </c:pt>
                <c:pt idx="7046">
                  <c:v>59.129500000000149</c:v>
                </c:pt>
                <c:pt idx="7047">
                  <c:v>59.137830000000001</c:v>
                </c:pt>
                <c:pt idx="7048">
                  <c:v>59.146170000000012</c:v>
                </c:pt>
                <c:pt idx="7049">
                  <c:v>59.154499999999999</c:v>
                </c:pt>
                <c:pt idx="7050">
                  <c:v>59.162840000000003</c:v>
                </c:pt>
                <c:pt idx="7051">
                  <c:v>59.171170000000011</c:v>
                </c:pt>
                <c:pt idx="7052">
                  <c:v>59.179500000000012</c:v>
                </c:pt>
                <c:pt idx="7053">
                  <c:v>59.187829999999998</c:v>
                </c:pt>
                <c:pt idx="7054">
                  <c:v>59.196170000000173</c:v>
                </c:pt>
                <c:pt idx="7055">
                  <c:v>59.204500000000003</c:v>
                </c:pt>
                <c:pt idx="7056">
                  <c:v>59.21284</c:v>
                </c:pt>
                <c:pt idx="7057">
                  <c:v>59.22117000000015</c:v>
                </c:pt>
                <c:pt idx="7058">
                  <c:v>59.229500000000172</c:v>
                </c:pt>
                <c:pt idx="7059">
                  <c:v>59.237830000000002</c:v>
                </c:pt>
                <c:pt idx="7060">
                  <c:v>59.246170000000063</c:v>
                </c:pt>
                <c:pt idx="7061">
                  <c:v>59.2545</c:v>
                </c:pt>
                <c:pt idx="7062">
                  <c:v>59.262830000000157</c:v>
                </c:pt>
                <c:pt idx="7063">
                  <c:v>59.271170000000012</c:v>
                </c:pt>
                <c:pt idx="7064">
                  <c:v>59.279500000000013</c:v>
                </c:pt>
                <c:pt idx="7065">
                  <c:v>59.287839999999996</c:v>
                </c:pt>
                <c:pt idx="7066">
                  <c:v>59.29617000000021</c:v>
                </c:pt>
                <c:pt idx="7067">
                  <c:v>59.304499999999997</c:v>
                </c:pt>
                <c:pt idx="7068">
                  <c:v>59.312829999999998</c:v>
                </c:pt>
                <c:pt idx="7069">
                  <c:v>59.321170000000002</c:v>
                </c:pt>
                <c:pt idx="7070">
                  <c:v>59.329500000000003</c:v>
                </c:pt>
                <c:pt idx="7071">
                  <c:v>59.337839999999993</c:v>
                </c:pt>
                <c:pt idx="7072">
                  <c:v>59.346170000000001</c:v>
                </c:pt>
                <c:pt idx="7073">
                  <c:v>59.354499999999994</c:v>
                </c:pt>
                <c:pt idx="7074">
                  <c:v>59.362830000000002</c:v>
                </c:pt>
                <c:pt idx="7075">
                  <c:v>59.371169999999999</c:v>
                </c:pt>
                <c:pt idx="7076">
                  <c:v>59.3795</c:v>
                </c:pt>
                <c:pt idx="7077">
                  <c:v>59.387829999999994</c:v>
                </c:pt>
                <c:pt idx="7078">
                  <c:v>59.396170000000012</c:v>
                </c:pt>
                <c:pt idx="7079">
                  <c:v>59.404499999999999</c:v>
                </c:pt>
                <c:pt idx="7080">
                  <c:v>59.412839999999996</c:v>
                </c:pt>
                <c:pt idx="7081">
                  <c:v>59.421170000000011</c:v>
                </c:pt>
                <c:pt idx="7082">
                  <c:v>59.429500000000012</c:v>
                </c:pt>
                <c:pt idx="7083">
                  <c:v>59.437829999999998</c:v>
                </c:pt>
                <c:pt idx="7084">
                  <c:v>59.446170000000002</c:v>
                </c:pt>
                <c:pt idx="7085">
                  <c:v>59.454499999999996</c:v>
                </c:pt>
                <c:pt idx="7086">
                  <c:v>59.46284</c:v>
                </c:pt>
                <c:pt idx="7087">
                  <c:v>59.471170000000001</c:v>
                </c:pt>
                <c:pt idx="7088">
                  <c:v>59.479500000000002</c:v>
                </c:pt>
                <c:pt idx="7089">
                  <c:v>59.487829999999995</c:v>
                </c:pt>
                <c:pt idx="7090">
                  <c:v>59.496170000000063</c:v>
                </c:pt>
                <c:pt idx="7091">
                  <c:v>59.5045</c:v>
                </c:pt>
                <c:pt idx="7092">
                  <c:v>59.512830000000001</c:v>
                </c:pt>
                <c:pt idx="7093">
                  <c:v>59.521170000000012</c:v>
                </c:pt>
                <c:pt idx="7094">
                  <c:v>59.529500000000013</c:v>
                </c:pt>
                <c:pt idx="7095">
                  <c:v>59.537839999999996</c:v>
                </c:pt>
                <c:pt idx="7096">
                  <c:v>59.546170000000011</c:v>
                </c:pt>
                <c:pt idx="7097">
                  <c:v>59.554499999999997</c:v>
                </c:pt>
                <c:pt idx="7098">
                  <c:v>59.562830000000012</c:v>
                </c:pt>
                <c:pt idx="7099">
                  <c:v>59.571170000000002</c:v>
                </c:pt>
                <c:pt idx="7100">
                  <c:v>59.579500000000003</c:v>
                </c:pt>
                <c:pt idx="7101">
                  <c:v>59.587839999999993</c:v>
                </c:pt>
                <c:pt idx="7102">
                  <c:v>59.59617000000015</c:v>
                </c:pt>
                <c:pt idx="7103">
                  <c:v>59.604500000000002</c:v>
                </c:pt>
                <c:pt idx="7104">
                  <c:v>59.612830000000002</c:v>
                </c:pt>
                <c:pt idx="7105">
                  <c:v>59.621170000000063</c:v>
                </c:pt>
                <c:pt idx="7106">
                  <c:v>59.629500000000149</c:v>
                </c:pt>
                <c:pt idx="7107">
                  <c:v>59.637830000000001</c:v>
                </c:pt>
                <c:pt idx="7108">
                  <c:v>59.646170000000012</c:v>
                </c:pt>
                <c:pt idx="7109">
                  <c:v>59.654499999999999</c:v>
                </c:pt>
                <c:pt idx="7110">
                  <c:v>59.662840000000003</c:v>
                </c:pt>
                <c:pt idx="7111">
                  <c:v>59.671170000000011</c:v>
                </c:pt>
                <c:pt idx="7112">
                  <c:v>59.679500000000012</c:v>
                </c:pt>
                <c:pt idx="7113">
                  <c:v>59.687829999999998</c:v>
                </c:pt>
                <c:pt idx="7114">
                  <c:v>59.696170000000173</c:v>
                </c:pt>
                <c:pt idx="7115">
                  <c:v>59.704500000000003</c:v>
                </c:pt>
                <c:pt idx="7116">
                  <c:v>59.71284</c:v>
                </c:pt>
                <c:pt idx="7117">
                  <c:v>59.72117000000015</c:v>
                </c:pt>
                <c:pt idx="7118">
                  <c:v>59.729500000000172</c:v>
                </c:pt>
                <c:pt idx="7119">
                  <c:v>59.737830000000002</c:v>
                </c:pt>
                <c:pt idx="7120">
                  <c:v>59.746170000000063</c:v>
                </c:pt>
                <c:pt idx="7121">
                  <c:v>59.7545</c:v>
                </c:pt>
                <c:pt idx="7122">
                  <c:v>59.762830000000157</c:v>
                </c:pt>
                <c:pt idx="7123">
                  <c:v>59.771170000000012</c:v>
                </c:pt>
                <c:pt idx="7124">
                  <c:v>59.779500000000013</c:v>
                </c:pt>
                <c:pt idx="7125">
                  <c:v>59.787839999999996</c:v>
                </c:pt>
                <c:pt idx="7126">
                  <c:v>59.79617000000021</c:v>
                </c:pt>
                <c:pt idx="7127">
                  <c:v>59.804499999999997</c:v>
                </c:pt>
                <c:pt idx="7128">
                  <c:v>59.812829999999998</c:v>
                </c:pt>
                <c:pt idx="7129">
                  <c:v>59.821170000000002</c:v>
                </c:pt>
                <c:pt idx="7130">
                  <c:v>59.829500000000003</c:v>
                </c:pt>
                <c:pt idx="7131">
                  <c:v>59.837839999999993</c:v>
                </c:pt>
                <c:pt idx="7132">
                  <c:v>59.846170000000001</c:v>
                </c:pt>
                <c:pt idx="7133">
                  <c:v>59.854499999999994</c:v>
                </c:pt>
                <c:pt idx="7134">
                  <c:v>59.862830000000002</c:v>
                </c:pt>
                <c:pt idx="7135">
                  <c:v>59.871169999999999</c:v>
                </c:pt>
                <c:pt idx="7136">
                  <c:v>59.8795</c:v>
                </c:pt>
                <c:pt idx="7137">
                  <c:v>59.887829999999994</c:v>
                </c:pt>
                <c:pt idx="7138">
                  <c:v>59.896170000000012</c:v>
                </c:pt>
                <c:pt idx="7139">
                  <c:v>59.904499999999999</c:v>
                </c:pt>
                <c:pt idx="7140">
                  <c:v>59.912839999999996</c:v>
                </c:pt>
                <c:pt idx="7141">
                  <c:v>59.921170000000011</c:v>
                </c:pt>
                <c:pt idx="7142">
                  <c:v>59.929500000000012</c:v>
                </c:pt>
                <c:pt idx="7143">
                  <c:v>59.937829999999998</c:v>
                </c:pt>
                <c:pt idx="7144">
                  <c:v>59.946170000000002</c:v>
                </c:pt>
                <c:pt idx="7145">
                  <c:v>59.954499999999996</c:v>
                </c:pt>
                <c:pt idx="7146">
                  <c:v>59.96284</c:v>
                </c:pt>
                <c:pt idx="7147">
                  <c:v>59.971170000000001</c:v>
                </c:pt>
                <c:pt idx="7148">
                  <c:v>59.979500000000002</c:v>
                </c:pt>
                <c:pt idx="7149">
                  <c:v>59.987829999999995</c:v>
                </c:pt>
                <c:pt idx="7150">
                  <c:v>59.996170000000063</c:v>
                </c:pt>
                <c:pt idx="7151">
                  <c:v>60.0045</c:v>
                </c:pt>
                <c:pt idx="7152">
                  <c:v>60.012830000000001</c:v>
                </c:pt>
                <c:pt idx="7153">
                  <c:v>60.021170000000012</c:v>
                </c:pt>
                <c:pt idx="7154">
                  <c:v>60.029500000000013</c:v>
                </c:pt>
                <c:pt idx="7155">
                  <c:v>60.037839999999996</c:v>
                </c:pt>
                <c:pt idx="7156">
                  <c:v>60.046170000000011</c:v>
                </c:pt>
                <c:pt idx="7157">
                  <c:v>60.054499999999997</c:v>
                </c:pt>
                <c:pt idx="7158">
                  <c:v>60.062830000000012</c:v>
                </c:pt>
                <c:pt idx="7159">
                  <c:v>60.071170000000002</c:v>
                </c:pt>
                <c:pt idx="7160">
                  <c:v>60.079500000000003</c:v>
                </c:pt>
                <c:pt idx="7161">
                  <c:v>60.087839999999993</c:v>
                </c:pt>
                <c:pt idx="7162">
                  <c:v>60.09617000000015</c:v>
                </c:pt>
                <c:pt idx="7163">
                  <c:v>60.104500000000002</c:v>
                </c:pt>
                <c:pt idx="7164">
                  <c:v>60.112830000000002</c:v>
                </c:pt>
                <c:pt idx="7165">
                  <c:v>60.121170000000063</c:v>
                </c:pt>
                <c:pt idx="7166">
                  <c:v>60.129500000000149</c:v>
                </c:pt>
                <c:pt idx="7167">
                  <c:v>60.137830000000001</c:v>
                </c:pt>
                <c:pt idx="7168">
                  <c:v>60.146170000000012</c:v>
                </c:pt>
                <c:pt idx="7169">
                  <c:v>60.154499999999999</c:v>
                </c:pt>
                <c:pt idx="7170">
                  <c:v>60.162840000000003</c:v>
                </c:pt>
                <c:pt idx="7171">
                  <c:v>60.171170000000011</c:v>
                </c:pt>
                <c:pt idx="7172">
                  <c:v>60.179500000000012</c:v>
                </c:pt>
                <c:pt idx="7173">
                  <c:v>60.187829999999998</c:v>
                </c:pt>
                <c:pt idx="7174">
                  <c:v>60.196170000000173</c:v>
                </c:pt>
                <c:pt idx="7175">
                  <c:v>60.204500000000003</c:v>
                </c:pt>
                <c:pt idx="7176">
                  <c:v>60.21284</c:v>
                </c:pt>
                <c:pt idx="7177">
                  <c:v>60.22117000000015</c:v>
                </c:pt>
                <c:pt idx="7178">
                  <c:v>60.229500000000172</c:v>
                </c:pt>
                <c:pt idx="7179">
                  <c:v>60.237830000000002</c:v>
                </c:pt>
                <c:pt idx="7180">
                  <c:v>60.246170000000063</c:v>
                </c:pt>
                <c:pt idx="7181">
                  <c:v>60.2545</c:v>
                </c:pt>
                <c:pt idx="7182">
                  <c:v>60.262830000000157</c:v>
                </c:pt>
                <c:pt idx="7183">
                  <c:v>60.271170000000012</c:v>
                </c:pt>
                <c:pt idx="7184">
                  <c:v>60.279500000000013</c:v>
                </c:pt>
                <c:pt idx="7185">
                  <c:v>60.287839999999996</c:v>
                </c:pt>
                <c:pt idx="7186">
                  <c:v>60.29617000000021</c:v>
                </c:pt>
                <c:pt idx="7187">
                  <c:v>60.304499999999997</c:v>
                </c:pt>
                <c:pt idx="7188">
                  <c:v>60.312829999999998</c:v>
                </c:pt>
                <c:pt idx="7189">
                  <c:v>60.321170000000002</c:v>
                </c:pt>
                <c:pt idx="7190">
                  <c:v>60.329500000000003</c:v>
                </c:pt>
                <c:pt idx="7191">
                  <c:v>60.337839999999993</c:v>
                </c:pt>
                <c:pt idx="7192">
                  <c:v>60.346170000000001</c:v>
                </c:pt>
                <c:pt idx="7193">
                  <c:v>60.354499999999994</c:v>
                </c:pt>
                <c:pt idx="7194">
                  <c:v>60.362830000000002</c:v>
                </c:pt>
                <c:pt idx="7195">
                  <c:v>60.371169999999999</c:v>
                </c:pt>
                <c:pt idx="7196">
                  <c:v>60.3795</c:v>
                </c:pt>
                <c:pt idx="7197">
                  <c:v>60.387829999999994</c:v>
                </c:pt>
                <c:pt idx="7198">
                  <c:v>60.396170000000012</c:v>
                </c:pt>
                <c:pt idx="7199">
                  <c:v>60.404499999999999</c:v>
                </c:pt>
                <c:pt idx="7200">
                  <c:v>60.412839999999996</c:v>
                </c:pt>
                <c:pt idx="7201">
                  <c:v>60.421170000000011</c:v>
                </c:pt>
                <c:pt idx="7202">
                  <c:v>60.429500000000012</c:v>
                </c:pt>
                <c:pt idx="7203">
                  <c:v>60.437829999999998</c:v>
                </c:pt>
                <c:pt idx="7204">
                  <c:v>60.446170000000002</c:v>
                </c:pt>
                <c:pt idx="7205">
                  <c:v>60.454499999999996</c:v>
                </c:pt>
                <c:pt idx="7206">
                  <c:v>60.46284</c:v>
                </c:pt>
                <c:pt idx="7207">
                  <c:v>60.471170000000001</c:v>
                </c:pt>
                <c:pt idx="7208">
                  <c:v>60.479500000000002</c:v>
                </c:pt>
                <c:pt idx="7209">
                  <c:v>60.487829999999995</c:v>
                </c:pt>
                <c:pt idx="7210">
                  <c:v>60.496170000000063</c:v>
                </c:pt>
                <c:pt idx="7211">
                  <c:v>60.5045</c:v>
                </c:pt>
                <c:pt idx="7212">
                  <c:v>60.512830000000001</c:v>
                </c:pt>
                <c:pt idx="7213">
                  <c:v>60.521170000000012</c:v>
                </c:pt>
                <c:pt idx="7214">
                  <c:v>60.529500000000013</c:v>
                </c:pt>
                <c:pt idx="7215">
                  <c:v>60.537839999999996</c:v>
                </c:pt>
                <c:pt idx="7216">
                  <c:v>60.546170000000011</c:v>
                </c:pt>
                <c:pt idx="7217">
                  <c:v>60.554499999999997</c:v>
                </c:pt>
                <c:pt idx="7218">
                  <c:v>60.562830000000012</c:v>
                </c:pt>
                <c:pt idx="7219">
                  <c:v>60.571170000000002</c:v>
                </c:pt>
                <c:pt idx="7220">
                  <c:v>60.579500000000003</c:v>
                </c:pt>
                <c:pt idx="7221">
                  <c:v>60.587839999999993</c:v>
                </c:pt>
                <c:pt idx="7222">
                  <c:v>60.59617000000015</c:v>
                </c:pt>
                <c:pt idx="7223">
                  <c:v>60.604500000000002</c:v>
                </c:pt>
                <c:pt idx="7224">
                  <c:v>60.612830000000002</c:v>
                </c:pt>
                <c:pt idx="7225">
                  <c:v>60.621170000000063</c:v>
                </c:pt>
                <c:pt idx="7226">
                  <c:v>60.629500000000149</c:v>
                </c:pt>
                <c:pt idx="7227">
                  <c:v>60.637830000000001</c:v>
                </c:pt>
                <c:pt idx="7228">
                  <c:v>60.646170000000012</c:v>
                </c:pt>
                <c:pt idx="7229">
                  <c:v>60.654499999999999</c:v>
                </c:pt>
                <c:pt idx="7230">
                  <c:v>60.662840000000003</c:v>
                </c:pt>
                <c:pt idx="7231">
                  <c:v>60.671170000000011</c:v>
                </c:pt>
                <c:pt idx="7232">
                  <c:v>60.679500000000012</c:v>
                </c:pt>
                <c:pt idx="7233">
                  <c:v>60.687829999999998</c:v>
                </c:pt>
                <c:pt idx="7234">
                  <c:v>60.696170000000173</c:v>
                </c:pt>
                <c:pt idx="7235">
                  <c:v>60.704500000000003</c:v>
                </c:pt>
                <c:pt idx="7236">
                  <c:v>60.71284</c:v>
                </c:pt>
                <c:pt idx="7237">
                  <c:v>60.72117000000015</c:v>
                </c:pt>
                <c:pt idx="7238">
                  <c:v>60.729500000000172</c:v>
                </c:pt>
                <c:pt idx="7239">
                  <c:v>60.737830000000002</c:v>
                </c:pt>
                <c:pt idx="7240">
                  <c:v>60.746170000000063</c:v>
                </c:pt>
                <c:pt idx="7241">
                  <c:v>60.7545</c:v>
                </c:pt>
                <c:pt idx="7242">
                  <c:v>60.762830000000157</c:v>
                </c:pt>
                <c:pt idx="7243">
                  <c:v>60.771170000000012</c:v>
                </c:pt>
                <c:pt idx="7244">
                  <c:v>60.779500000000013</c:v>
                </c:pt>
                <c:pt idx="7245">
                  <c:v>60.787839999999996</c:v>
                </c:pt>
                <c:pt idx="7246">
                  <c:v>60.79617000000021</c:v>
                </c:pt>
                <c:pt idx="7247">
                  <c:v>60.804499999999997</c:v>
                </c:pt>
                <c:pt idx="7248">
                  <c:v>60.812829999999998</c:v>
                </c:pt>
                <c:pt idx="7249">
                  <c:v>60.821170000000002</c:v>
                </c:pt>
                <c:pt idx="7250">
                  <c:v>60.829500000000003</c:v>
                </c:pt>
                <c:pt idx="7251">
                  <c:v>60.837839999999993</c:v>
                </c:pt>
                <c:pt idx="7252">
                  <c:v>60.846170000000001</c:v>
                </c:pt>
                <c:pt idx="7253">
                  <c:v>60.854499999999994</c:v>
                </c:pt>
                <c:pt idx="7254">
                  <c:v>60.862830000000002</c:v>
                </c:pt>
                <c:pt idx="7255">
                  <c:v>60.871169999999999</c:v>
                </c:pt>
                <c:pt idx="7256">
                  <c:v>60.8795</c:v>
                </c:pt>
                <c:pt idx="7257">
                  <c:v>60.887829999999994</c:v>
                </c:pt>
                <c:pt idx="7258">
                  <c:v>60.896170000000012</c:v>
                </c:pt>
                <c:pt idx="7259">
                  <c:v>60.904499999999999</c:v>
                </c:pt>
                <c:pt idx="7260">
                  <c:v>60.912839999999996</c:v>
                </c:pt>
                <c:pt idx="7261">
                  <c:v>60.921170000000011</c:v>
                </c:pt>
                <c:pt idx="7262">
                  <c:v>60.929500000000012</c:v>
                </c:pt>
                <c:pt idx="7263">
                  <c:v>60.937829999999998</c:v>
                </c:pt>
                <c:pt idx="7264">
                  <c:v>60.946170000000002</c:v>
                </c:pt>
                <c:pt idx="7265">
                  <c:v>60.954499999999996</c:v>
                </c:pt>
                <c:pt idx="7266">
                  <c:v>60.96284</c:v>
                </c:pt>
                <c:pt idx="7267">
                  <c:v>60.971170000000001</c:v>
                </c:pt>
                <c:pt idx="7268">
                  <c:v>60.979500000000002</c:v>
                </c:pt>
                <c:pt idx="7269">
                  <c:v>60.987829999999995</c:v>
                </c:pt>
                <c:pt idx="7270">
                  <c:v>60.996170000000063</c:v>
                </c:pt>
                <c:pt idx="7271">
                  <c:v>61.0045</c:v>
                </c:pt>
                <c:pt idx="7272">
                  <c:v>61.012830000000001</c:v>
                </c:pt>
                <c:pt idx="7273">
                  <c:v>61.021170000000012</c:v>
                </c:pt>
                <c:pt idx="7274">
                  <c:v>61.029500000000013</c:v>
                </c:pt>
                <c:pt idx="7275">
                  <c:v>61.037839999999996</c:v>
                </c:pt>
                <c:pt idx="7276">
                  <c:v>61.046170000000011</c:v>
                </c:pt>
                <c:pt idx="7277">
                  <c:v>61.054499999999997</c:v>
                </c:pt>
                <c:pt idx="7278">
                  <c:v>61.062830000000012</c:v>
                </c:pt>
                <c:pt idx="7279">
                  <c:v>61.071170000000002</c:v>
                </c:pt>
                <c:pt idx="7280">
                  <c:v>61.079500000000003</c:v>
                </c:pt>
                <c:pt idx="7281">
                  <c:v>61.087839999999993</c:v>
                </c:pt>
                <c:pt idx="7282">
                  <c:v>61.09617000000015</c:v>
                </c:pt>
                <c:pt idx="7283">
                  <c:v>61.104500000000002</c:v>
                </c:pt>
                <c:pt idx="7284">
                  <c:v>61.112830000000002</c:v>
                </c:pt>
                <c:pt idx="7285">
                  <c:v>61.121170000000063</c:v>
                </c:pt>
                <c:pt idx="7286">
                  <c:v>61.129500000000149</c:v>
                </c:pt>
                <c:pt idx="7287">
                  <c:v>61.137830000000001</c:v>
                </c:pt>
                <c:pt idx="7288">
                  <c:v>61.146170000000012</c:v>
                </c:pt>
                <c:pt idx="7289">
                  <c:v>61.154499999999999</c:v>
                </c:pt>
                <c:pt idx="7290">
                  <c:v>61.162840000000003</c:v>
                </c:pt>
                <c:pt idx="7291">
                  <c:v>61.171170000000011</c:v>
                </c:pt>
                <c:pt idx="7292">
                  <c:v>61.179500000000012</c:v>
                </c:pt>
                <c:pt idx="7293">
                  <c:v>61.187829999999998</c:v>
                </c:pt>
                <c:pt idx="7294">
                  <c:v>61.196170000000173</c:v>
                </c:pt>
                <c:pt idx="7295">
                  <c:v>61.204500000000003</c:v>
                </c:pt>
                <c:pt idx="7296">
                  <c:v>61.21284</c:v>
                </c:pt>
                <c:pt idx="7297">
                  <c:v>61.22117000000015</c:v>
                </c:pt>
                <c:pt idx="7298">
                  <c:v>61.229500000000172</c:v>
                </c:pt>
                <c:pt idx="7299">
                  <c:v>61.237830000000002</c:v>
                </c:pt>
                <c:pt idx="7300">
                  <c:v>61.246170000000063</c:v>
                </c:pt>
                <c:pt idx="7301">
                  <c:v>61.2545</c:v>
                </c:pt>
                <c:pt idx="7302">
                  <c:v>61.262830000000157</c:v>
                </c:pt>
                <c:pt idx="7303">
                  <c:v>61.271170000000012</c:v>
                </c:pt>
                <c:pt idx="7304">
                  <c:v>61.279500000000013</c:v>
                </c:pt>
                <c:pt idx="7305">
                  <c:v>61.287839999999996</c:v>
                </c:pt>
                <c:pt idx="7306">
                  <c:v>61.29617000000021</c:v>
                </c:pt>
                <c:pt idx="7307">
                  <c:v>61.304499999999997</c:v>
                </c:pt>
                <c:pt idx="7308">
                  <c:v>61.312829999999998</c:v>
                </c:pt>
                <c:pt idx="7309">
                  <c:v>61.321170000000002</c:v>
                </c:pt>
                <c:pt idx="7310">
                  <c:v>61.329500000000003</c:v>
                </c:pt>
                <c:pt idx="7311">
                  <c:v>61.337839999999993</c:v>
                </c:pt>
                <c:pt idx="7312">
                  <c:v>61.346170000000001</c:v>
                </c:pt>
                <c:pt idx="7313">
                  <c:v>61.354499999999994</c:v>
                </c:pt>
                <c:pt idx="7314">
                  <c:v>61.362830000000002</c:v>
                </c:pt>
                <c:pt idx="7315">
                  <c:v>61.371169999999999</c:v>
                </c:pt>
                <c:pt idx="7316">
                  <c:v>61.3795</c:v>
                </c:pt>
                <c:pt idx="7317">
                  <c:v>61.387829999999994</c:v>
                </c:pt>
                <c:pt idx="7318">
                  <c:v>61.396170000000012</c:v>
                </c:pt>
                <c:pt idx="7319">
                  <c:v>61.404499999999999</c:v>
                </c:pt>
                <c:pt idx="7320">
                  <c:v>61.412839999999996</c:v>
                </c:pt>
                <c:pt idx="7321">
                  <c:v>61.421170000000011</c:v>
                </c:pt>
                <c:pt idx="7322">
                  <c:v>61.429500000000012</c:v>
                </c:pt>
                <c:pt idx="7323">
                  <c:v>61.437829999999998</c:v>
                </c:pt>
                <c:pt idx="7324">
                  <c:v>61.446170000000002</c:v>
                </c:pt>
                <c:pt idx="7325">
                  <c:v>61.454499999999996</c:v>
                </c:pt>
                <c:pt idx="7326">
                  <c:v>61.46284</c:v>
                </c:pt>
                <c:pt idx="7327">
                  <c:v>61.471170000000001</c:v>
                </c:pt>
                <c:pt idx="7328">
                  <c:v>61.479500000000002</c:v>
                </c:pt>
                <c:pt idx="7329">
                  <c:v>61.487829999999995</c:v>
                </c:pt>
                <c:pt idx="7330">
                  <c:v>61.496170000000063</c:v>
                </c:pt>
                <c:pt idx="7331">
                  <c:v>61.5045</c:v>
                </c:pt>
                <c:pt idx="7332">
                  <c:v>61.512830000000001</c:v>
                </c:pt>
                <c:pt idx="7333">
                  <c:v>61.521170000000012</c:v>
                </c:pt>
                <c:pt idx="7334">
                  <c:v>61.529500000000013</c:v>
                </c:pt>
                <c:pt idx="7335">
                  <c:v>61.537839999999996</c:v>
                </c:pt>
                <c:pt idx="7336">
                  <c:v>61.546170000000011</c:v>
                </c:pt>
                <c:pt idx="7337">
                  <c:v>61.554499999999997</c:v>
                </c:pt>
                <c:pt idx="7338">
                  <c:v>61.562830000000012</c:v>
                </c:pt>
                <c:pt idx="7339">
                  <c:v>61.571170000000002</c:v>
                </c:pt>
                <c:pt idx="7340">
                  <c:v>61.579500000000003</c:v>
                </c:pt>
                <c:pt idx="7341">
                  <c:v>61.587839999999993</c:v>
                </c:pt>
                <c:pt idx="7342">
                  <c:v>61.59617000000015</c:v>
                </c:pt>
                <c:pt idx="7343">
                  <c:v>61.604500000000002</c:v>
                </c:pt>
                <c:pt idx="7344">
                  <c:v>61.612830000000002</c:v>
                </c:pt>
                <c:pt idx="7345">
                  <c:v>61.621170000000063</c:v>
                </c:pt>
                <c:pt idx="7346">
                  <c:v>61.629500000000149</c:v>
                </c:pt>
                <c:pt idx="7347">
                  <c:v>61.637830000000001</c:v>
                </c:pt>
                <c:pt idx="7348">
                  <c:v>61.646170000000012</c:v>
                </c:pt>
                <c:pt idx="7349">
                  <c:v>61.654499999999999</c:v>
                </c:pt>
                <c:pt idx="7350">
                  <c:v>61.662840000000003</c:v>
                </c:pt>
                <c:pt idx="7351">
                  <c:v>61.671170000000011</c:v>
                </c:pt>
                <c:pt idx="7352">
                  <c:v>61.679500000000012</c:v>
                </c:pt>
                <c:pt idx="7353">
                  <c:v>61.687829999999998</c:v>
                </c:pt>
                <c:pt idx="7354">
                  <c:v>61.696170000000173</c:v>
                </c:pt>
                <c:pt idx="7355">
                  <c:v>61.704500000000003</c:v>
                </c:pt>
                <c:pt idx="7356">
                  <c:v>61.71284</c:v>
                </c:pt>
                <c:pt idx="7357">
                  <c:v>61.72117000000015</c:v>
                </c:pt>
                <c:pt idx="7358">
                  <c:v>61.729500000000172</c:v>
                </c:pt>
                <c:pt idx="7359">
                  <c:v>61.737830000000002</c:v>
                </c:pt>
                <c:pt idx="7360">
                  <c:v>61.746170000000063</c:v>
                </c:pt>
                <c:pt idx="7361">
                  <c:v>61.7545</c:v>
                </c:pt>
                <c:pt idx="7362">
                  <c:v>61.762830000000157</c:v>
                </c:pt>
                <c:pt idx="7363">
                  <c:v>61.771170000000012</c:v>
                </c:pt>
                <c:pt idx="7364">
                  <c:v>61.779500000000013</c:v>
                </c:pt>
                <c:pt idx="7365">
                  <c:v>61.787839999999996</c:v>
                </c:pt>
                <c:pt idx="7366">
                  <c:v>61.79617000000021</c:v>
                </c:pt>
                <c:pt idx="7367">
                  <c:v>61.804499999999997</c:v>
                </c:pt>
                <c:pt idx="7368">
                  <c:v>61.812829999999998</c:v>
                </c:pt>
                <c:pt idx="7369">
                  <c:v>61.821170000000002</c:v>
                </c:pt>
                <c:pt idx="7370">
                  <c:v>61.829500000000003</c:v>
                </c:pt>
                <c:pt idx="7371">
                  <c:v>61.837839999999993</c:v>
                </c:pt>
                <c:pt idx="7372">
                  <c:v>61.846170000000001</c:v>
                </c:pt>
                <c:pt idx="7373">
                  <c:v>61.854499999999994</c:v>
                </c:pt>
                <c:pt idx="7374">
                  <c:v>61.862830000000002</c:v>
                </c:pt>
                <c:pt idx="7375">
                  <c:v>61.871169999999999</c:v>
                </c:pt>
                <c:pt idx="7376">
                  <c:v>61.8795</c:v>
                </c:pt>
                <c:pt idx="7377">
                  <c:v>61.887829999999994</c:v>
                </c:pt>
                <c:pt idx="7378">
                  <c:v>61.896170000000012</c:v>
                </c:pt>
                <c:pt idx="7379">
                  <c:v>61.904499999999999</c:v>
                </c:pt>
                <c:pt idx="7380">
                  <c:v>61.912839999999996</c:v>
                </c:pt>
                <c:pt idx="7381">
                  <c:v>61.921170000000011</c:v>
                </c:pt>
                <c:pt idx="7382">
                  <c:v>61.929500000000012</c:v>
                </c:pt>
                <c:pt idx="7383">
                  <c:v>61.937829999999998</c:v>
                </c:pt>
                <c:pt idx="7384">
                  <c:v>61.946170000000002</c:v>
                </c:pt>
                <c:pt idx="7385">
                  <c:v>61.954499999999996</c:v>
                </c:pt>
                <c:pt idx="7386">
                  <c:v>61.96284</c:v>
                </c:pt>
                <c:pt idx="7387">
                  <c:v>61.971170000000001</c:v>
                </c:pt>
                <c:pt idx="7388">
                  <c:v>61.979500000000002</c:v>
                </c:pt>
                <c:pt idx="7389">
                  <c:v>61.987829999999995</c:v>
                </c:pt>
                <c:pt idx="7390">
                  <c:v>61.996170000000063</c:v>
                </c:pt>
                <c:pt idx="7391">
                  <c:v>62.0045</c:v>
                </c:pt>
                <c:pt idx="7392">
                  <c:v>62.012830000000001</c:v>
                </c:pt>
                <c:pt idx="7393">
                  <c:v>62.021170000000012</c:v>
                </c:pt>
                <c:pt idx="7394">
                  <c:v>62.029500000000013</c:v>
                </c:pt>
                <c:pt idx="7395">
                  <c:v>62.037839999999996</c:v>
                </c:pt>
                <c:pt idx="7396">
                  <c:v>62.046170000000011</c:v>
                </c:pt>
                <c:pt idx="7397">
                  <c:v>62.054499999999997</c:v>
                </c:pt>
                <c:pt idx="7398">
                  <c:v>62.062830000000012</c:v>
                </c:pt>
                <c:pt idx="7399">
                  <c:v>62.071170000000002</c:v>
                </c:pt>
                <c:pt idx="7400">
                  <c:v>62.079500000000003</c:v>
                </c:pt>
                <c:pt idx="7401">
                  <c:v>62.087839999999993</c:v>
                </c:pt>
                <c:pt idx="7402">
                  <c:v>62.09617000000015</c:v>
                </c:pt>
                <c:pt idx="7403">
                  <c:v>62.104500000000002</c:v>
                </c:pt>
                <c:pt idx="7404">
                  <c:v>62.112830000000002</c:v>
                </c:pt>
                <c:pt idx="7405">
                  <c:v>62.121170000000063</c:v>
                </c:pt>
                <c:pt idx="7406">
                  <c:v>62.129500000000149</c:v>
                </c:pt>
                <c:pt idx="7407">
                  <c:v>62.137830000000001</c:v>
                </c:pt>
                <c:pt idx="7408">
                  <c:v>62.146170000000012</c:v>
                </c:pt>
                <c:pt idx="7409">
                  <c:v>62.154499999999999</c:v>
                </c:pt>
                <c:pt idx="7410">
                  <c:v>62.162840000000003</c:v>
                </c:pt>
                <c:pt idx="7411">
                  <c:v>62.171170000000011</c:v>
                </c:pt>
                <c:pt idx="7412">
                  <c:v>62.179500000000012</c:v>
                </c:pt>
                <c:pt idx="7413">
                  <c:v>62.187829999999998</c:v>
                </c:pt>
                <c:pt idx="7414">
                  <c:v>62.196170000000173</c:v>
                </c:pt>
                <c:pt idx="7415">
                  <c:v>62.204500000000003</c:v>
                </c:pt>
                <c:pt idx="7416">
                  <c:v>62.21284</c:v>
                </c:pt>
                <c:pt idx="7417">
                  <c:v>62.22117000000015</c:v>
                </c:pt>
                <c:pt idx="7418">
                  <c:v>62.229500000000172</c:v>
                </c:pt>
                <c:pt idx="7419">
                  <c:v>62.237830000000002</c:v>
                </c:pt>
                <c:pt idx="7420">
                  <c:v>62.246170000000063</c:v>
                </c:pt>
                <c:pt idx="7421">
                  <c:v>62.2545</c:v>
                </c:pt>
                <c:pt idx="7422">
                  <c:v>62.262830000000157</c:v>
                </c:pt>
                <c:pt idx="7423">
                  <c:v>62.271170000000012</c:v>
                </c:pt>
                <c:pt idx="7424">
                  <c:v>62.279500000000013</c:v>
                </c:pt>
                <c:pt idx="7425">
                  <c:v>62.287839999999996</c:v>
                </c:pt>
                <c:pt idx="7426">
                  <c:v>62.29617000000021</c:v>
                </c:pt>
                <c:pt idx="7427">
                  <c:v>62.304499999999997</c:v>
                </c:pt>
                <c:pt idx="7428">
                  <c:v>62.312829999999998</c:v>
                </c:pt>
                <c:pt idx="7429">
                  <c:v>62.321170000000002</c:v>
                </c:pt>
                <c:pt idx="7430">
                  <c:v>62.329500000000003</c:v>
                </c:pt>
                <c:pt idx="7431">
                  <c:v>62.337839999999993</c:v>
                </c:pt>
                <c:pt idx="7432">
                  <c:v>62.346170000000001</c:v>
                </c:pt>
                <c:pt idx="7433">
                  <c:v>62.354499999999994</c:v>
                </c:pt>
                <c:pt idx="7434">
                  <c:v>62.362830000000002</c:v>
                </c:pt>
                <c:pt idx="7435">
                  <c:v>62.371169999999999</c:v>
                </c:pt>
                <c:pt idx="7436">
                  <c:v>62.3795</c:v>
                </c:pt>
                <c:pt idx="7437">
                  <c:v>62.387829999999994</c:v>
                </c:pt>
                <c:pt idx="7438">
                  <c:v>62.396170000000012</c:v>
                </c:pt>
                <c:pt idx="7439">
                  <c:v>62.404499999999999</c:v>
                </c:pt>
                <c:pt idx="7440">
                  <c:v>62.412839999999996</c:v>
                </c:pt>
                <c:pt idx="7441">
                  <c:v>62.421170000000011</c:v>
                </c:pt>
                <c:pt idx="7442">
                  <c:v>62.429500000000012</c:v>
                </c:pt>
                <c:pt idx="7443">
                  <c:v>62.437829999999998</c:v>
                </c:pt>
                <c:pt idx="7444">
                  <c:v>62.446170000000002</c:v>
                </c:pt>
                <c:pt idx="7445">
                  <c:v>62.454499999999996</c:v>
                </c:pt>
                <c:pt idx="7446">
                  <c:v>62.46284</c:v>
                </c:pt>
                <c:pt idx="7447">
                  <c:v>62.471170000000001</c:v>
                </c:pt>
                <c:pt idx="7448">
                  <c:v>62.479500000000002</c:v>
                </c:pt>
                <c:pt idx="7449">
                  <c:v>62.487829999999995</c:v>
                </c:pt>
                <c:pt idx="7450">
                  <c:v>62.496170000000063</c:v>
                </c:pt>
                <c:pt idx="7451">
                  <c:v>62.5045</c:v>
                </c:pt>
                <c:pt idx="7452">
                  <c:v>62.512830000000001</c:v>
                </c:pt>
                <c:pt idx="7453">
                  <c:v>62.521170000000012</c:v>
                </c:pt>
                <c:pt idx="7454">
                  <c:v>62.529500000000013</c:v>
                </c:pt>
                <c:pt idx="7455">
                  <c:v>62.537839999999996</c:v>
                </c:pt>
                <c:pt idx="7456">
                  <c:v>62.546170000000011</c:v>
                </c:pt>
                <c:pt idx="7457">
                  <c:v>62.554499999999997</c:v>
                </c:pt>
                <c:pt idx="7458">
                  <c:v>62.562830000000012</c:v>
                </c:pt>
                <c:pt idx="7459">
                  <c:v>62.571170000000002</c:v>
                </c:pt>
                <c:pt idx="7460">
                  <c:v>62.579500000000003</c:v>
                </c:pt>
                <c:pt idx="7461">
                  <c:v>62.587839999999993</c:v>
                </c:pt>
                <c:pt idx="7462">
                  <c:v>62.59617000000015</c:v>
                </c:pt>
                <c:pt idx="7463">
                  <c:v>62.604500000000002</c:v>
                </c:pt>
                <c:pt idx="7464">
                  <c:v>62.612830000000002</c:v>
                </c:pt>
                <c:pt idx="7465">
                  <c:v>62.621170000000063</c:v>
                </c:pt>
                <c:pt idx="7466">
                  <c:v>62.629500000000149</c:v>
                </c:pt>
                <c:pt idx="7467">
                  <c:v>62.637830000000001</c:v>
                </c:pt>
                <c:pt idx="7468">
                  <c:v>62.646170000000012</c:v>
                </c:pt>
                <c:pt idx="7469">
                  <c:v>62.654499999999999</c:v>
                </c:pt>
                <c:pt idx="7470">
                  <c:v>62.662840000000003</c:v>
                </c:pt>
                <c:pt idx="7471">
                  <c:v>62.671170000000011</c:v>
                </c:pt>
                <c:pt idx="7472">
                  <c:v>62.679500000000012</c:v>
                </c:pt>
                <c:pt idx="7473">
                  <c:v>62.687829999999998</c:v>
                </c:pt>
                <c:pt idx="7474">
                  <c:v>62.696170000000173</c:v>
                </c:pt>
                <c:pt idx="7475">
                  <c:v>62.704500000000003</c:v>
                </c:pt>
                <c:pt idx="7476">
                  <c:v>62.71284</c:v>
                </c:pt>
                <c:pt idx="7477">
                  <c:v>62.72117000000015</c:v>
                </c:pt>
                <c:pt idx="7478">
                  <c:v>62.729500000000172</c:v>
                </c:pt>
                <c:pt idx="7479">
                  <c:v>62.737830000000002</c:v>
                </c:pt>
                <c:pt idx="7480">
                  <c:v>62.746170000000063</c:v>
                </c:pt>
                <c:pt idx="7481">
                  <c:v>62.7545</c:v>
                </c:pt>
                <c:pt idx="7482">
                  <c:v>62.762830000000157</c:v>
                </c:pt>
                <c:pt idx="7483">
                  <c:v>62.771170000000012</c:v>
                </c:pt>
                <c:pt idx="7484">
                  <c:v>62.779500000000013</c:v>
                </c:pt>
                <c:pt idx="7485">
                  <c:v>62.787839999999996</c:v>
                </c:pt>
                <c:pt idx="7486">
                  <c:v>62.79617000000021</c:v>
                </c:pt>
                <c:pt idx="7487">
                  <c:v>62.804499999999997</c:v>
                </c:pt>
                <c:pt idx="7488">
                  <c:v>62.812829999999998</c:v>
                </c:pt>
                <c:pt idx="7489">
                  <c:v>62.821170000000002</c:v>
                </c:pt>
                <c:pt idx="7490">
                  <c:v>62.829500000000003</c:v>
                </c:pt>
                <c:pt idx="7491">
                  <c:v>62.837839999999993</c:v>
                </c:pt>
                <c:pt idx="7492">
                  <c:v>62.846170000000001</c:v>
                </c:pt>
                <c:pt idx="7493">
                  <c:v>62.854499999999994</c:v>
                </c:pt>
                <c:pt idx="7494">
                  <c:v>62.862830000000002</c:v>
                </c:pt>
                <c:pt idx="7495">
                  <c:v>62.871169999999999</c:v>
                </c:pt>
                <c:pt idx="7496">
                  <c:v>62.8795</c:v>
                </c:pt>
                <c:pt idx="7497">
                  <c:v>62.887829999999994</c:v>
                </c:pt>
                <c:pt idx="7498">
                  <c:v>62.896170000000012</c:v>
                </c:pt>
                <c:pt idx="7499">
                  <c:v>62.904499999999999</c:v>
                </c:pt>
                <c:pt idx="7500">
                  <c:v>62.912839999999996</c:v>
                </c:pt>
                <c:pt idx="7501">
                  <c:v>62.921170000000011</c:v>
                </c:pt>
                <c:pt idx="7502">
                  <c:v>62.929500000000012</c:v>
                </c:pt>
                <c:pt idx="7503">
                  <c:v>62.937829999999998</c:v>
                </c:pt>
                <c:pt idx="7504">
                  <c:v>62.946170000000002</c:v>
                </c:pt>
                <c:pt idx="7505">
                  <c:v>62.954499999999996</c:v>
                </c:pt>
                <c:pt idx="7506">
                  <c:v>62.96284</c:v>
                </c:pt>
                <c:pt idx="7507">
                  <c:v>62.971170000000001</c:v>
                </c:pt>
                <c:pt idx="7508">
                  <c:v>62.979500000000002</c:v>
                </c:pt>
                <c:pt idx="7509">
                  <c:v>62.987829999999995</c:v>
                </c:pt>
                <c:pt idx="7510">
                  <c:v>62.996170000000063</c:v>
                </c:pt>
                <c:pt idx="7511">
                  <c:v>63.0045</c:v>
                </c:pt>
                <c:pt idx="7512">
                  <c:v>63.012830000000001</c:v>
                </c:pt>
                <c:pt idx="7513">
                  <c:v>63.021170000000012</c:v>
                </c:pt>
                <c:pt idx="7514">
                  <c:v>63.029500000000013</c:v>
                </c:pt>
                <c:pt idx="7515">
                  <c:v>63.037839999999996</c:v>
                </c:pt>
                <c:pt idx="7516">
                  <c:v>63.046170000000011</c:v>
                </c:pt>
                <c:pt idx="7517">
                  <c:v>63.054499999999997</c:v>
                </c:pt>
                <c:pt idx="7518">
                  <c:v>63.062830000000012</c:v>
                </c:pt>
                <c:pt idx="7519">
                  <c:v>63.071170000000002</c:v>
                </c:pt>
                <c:pt idx="7520">
                  <c:v>63.079500000000003</c:v>
                </c:pt>
                <c:pt idx="7521">
                  <c:v>63.087839999999993</c:v>
                </c:pt>
                <c:pt idx="7522">
                  <c:v>63.09617000000015</c:v>
                </c:pt>
                <c:pt idx="7523">
                  <c:v>63.104500000000002</c:v>
                </c:pt>
                <c:pt idx="7524">
                  <c:v>63.112830000000002</c:v>
                </c:pt>
                <c:pt idx="7525">
                  <c:v>63.121170000000063</c:v>
                </c:pt>
                <c:pt idx="7526">
                  <c:v>63.129500000000149</c:v>
                </c:pt>
                <c:pt idx="7527">
                  <c:v>63.137830000000001</c:v>
                </c:pt>
                <c:pt idx="7528">
                  <c:v>63.146170000000012</c:v>
                </c:pt>
                <c:pt idx="7529">
                  <c:v>63.154499999999999</c:v>
                </c:pt>
                <c:pt idx="7530">
                  <c:v>63.162840000000003</c:v>
                </c:pt>
                <c:pt idx="7531">
                  <c:v>63.171170000000011</c:v>
                </c:pt>
                <c:pt idx="7532">
                  <c:v>63.179500000000012</c:v>
                </c:pt>
                <c:pt idx="7533">
                  <c:v>63.187829999999998</c:v>
                </c:pt>
                <c:pt idx="7534">
                  <c:v>63.196170000000173</c:v>
                </c:pt>
                <c:pt idx="7535">
                  <c:v>63.204500000000003</c:v>
                </c:pt>
                <c:pt idx="7536">
                  <c:v>63.21284</c:v>
                </c:pt>
                <c:pt idx="7537">
                  <c:v>63.22117000000015</c:v>
                </c:pt>
                <c:pt idx="7538">
                  <c:v>63.229500000000172</c:v>
                </c:pt>
                <c:pt idx="7539">
                  <c:v>63.237830000000002</c:v>
                </c:pt>
                <c:pt idx="7540">
                  <c:v>63.246170000000063</c:v>
                </c:pt>
                <c:pt idx="7541">
                  <c:v>63.2545</c:v>
                </c:pt>
                <c:pt idx="7542">
                  <c:v>63.262830000000157</c:v>
                </c:pt>
                <c:pt idx="7543">
                  <c:v>63.271170000000012</c:v>
                </c:pt>
                <c:pt idx="7544">
                  <c:v>63.279500000000013</c:v>
                </c:pt>
                <c:pt idx="7545">
                  <c:v>63.287839999999996</c:v>
                </c:pt>
                <c:pt idx="7546">
                  <c:v>63.29617000000021</c:v>
                </c:pt>
                <c:pt idx="7547">
                  <c:v>63.304499999999997</c:v>
                </c:pt>
                <c:pt idx="7548">
                  <c:v>63.312829999999998</c:v>
                </c:pt>
                <c:pt idx="7549">
                  <c:v>63.321170000000002</c:v>
                </c:pt>
                <c:pt idx="7550">
                  <c:v>63.329500000000003</c:v>
                </c:pt>
                <c:pt idx="7551">
                  <c:v>63.337839999999993</c:v>
                </c:pt>
                <c:pt idx="7552">
                  <c:v>63.346170000000001</c:v>
                </c:pt>
                <c:pt idx="7553">
                  <c:v>63.354499999999994</c:v>
                </c:pt>
                <c:pt idx="7554">
                  <c:v>63.362830000000002</c:v>
                </c:pt>
                <c:pt idx="7555">
                  <c:v>63.371169999999999</c:v>
                </c:pt>
                <c:pt idx="7556">
                  <c:v>63.3795</c:v>
                </c:pt>
                <c:pt idx="7557">
                  <c:v>63.387829999999994</c:v>
                </c:pt>
                <c:pt idx="7558">
                  <c:v>63.396170000000012</c:v>
                </c:pt>
                <c:pt idx="7559">
                  <c:v>63.404499999999999</c:v>
                </c:pt>
                <c:pt idx="7560">
                  <c:v>63.412839999999996</c:v>
                </c:pt>
                <c:pt idx="7561">
                  <c:v>63.421170000000011</c:v>
                </c:pt>
                <c:pt idx="7562">
                  <c:v>63.429500000000012</c:v>
                </c:pt>
                <c:pt idx="7563">
                  <c:v>63.437829999999998</c:v>
                </c:pt>
                <c:pt idx="7564">
                  <c:v>63.446170000000002</c:v>
                </c:pt>
                <c:pt idx="7565">
                  <c:v>63.454499999999996</c:v>
                </c:pt>
                <c:pt idx="7566">
                  <c:v>63.46284</c:v>
                </c:pt>
                <c:pt idx="7567">
                  <c:v>63.471170000000001</c:v>
                </c:pt>
                <c:pt idx="7568">
                  <c:v>63.479500000000002</c:v>
                </c:pt>
                <c:pt idx="7569">
                  <c:v>63.487829999999995</c:v>
                </c:pt>
                <c:pt idx="7570">
                  <c:v>63.496170000000063</c:v>
                </c:pt>
                <c:pt idx="7571">
                  <c:v>63.5045</c:v>
                </c:pt>
                <c:pt idx="7572">
                  <c:v>63.512830000000001</c:v>
                </c:pt>
                <c:pt idx="7573">
                  <c:v>63.521170000000012</c:v>
                </c:pt>
                <c:pt idx="7574">
                  <c:v>63.529500000000013</c:v>
                </c:pt>
                <c:pt idx="7575">
                  <c:v>63.537839999999996</c:v>
                </c:pt>
                <c:pt idx="7576">
                  <c:v>63.546170000000011</c:v>
                </c:pt>
                <c:pt idx="7577">
                  <c:v>63.554499999999997</c:v>
                </c:pt>
                <c:pt idx="7578">
                  <c:v>63.562830000000012</c:v>
                </c:pt>
                <c:pt idx="7579">
                  <c:v>63.571170000000002</c:v>
                </c:pt>
                <c:pt idx="7580">
                  <c:v>63.579500000000003</c:v>
                </c:pt>
                <c:pt idx="7581">
                  <c:v>63.587839999999993</c:v>
                </c:pt>
                <c:pt idx="7582">
                  <c:v>63.59617000000015</c:v>
                </c:pt>
                <c:pt idx="7583">
                  <c:v>63.604500000000002</c:v>
                </c:pt>
                <c:pt idx="7584">
                  <c:v>63.612830000000002</c:v>
                </c:pt>
                <c:pt idx="7585">
                  <c:v>63.621170000000063</c:v>
                </c:pt>
                <c:pt idx="7586">
                  <c:v>63.629500000000149</c:v>
                </c:pt>
                <c:pt idx="7587">
                  <c:v>63.637830000000001</c:v>
                </c:pt>
                <c:pt idx="7588">
                  <c:v>63.646170000000012</c:v>
                </c:pt>
                <c:pt idx="7589">
                  <c:v>63.654499999999999</c:v>
                </c:pt>
                <c:pt idx="7590">
                  <c:v>63.662840000000003</c:v>
                </c:pt>
                <c:pt idx="7591">
                  <c:v>63.671170000000011</c:v>
                </c:pt>
                <c:pt idx="7592">
                  <c:v>63.679500000000012</c:v>
                </c:pt>
                <c:pt idx="7593">
                  <c:v>63.687829999999998</c:v>
                </c:pt>
                <c:pt idx="7594">
                  <c:v>63.696170000000173</c:v>
                </c:pt>
                <c:pt idx="7595">
                  <c:v>63.704500000000003</c:v>
                </c:pt>
                <c:pt idx="7596">
                  <c:v>63.71284</c:v>
                </c:pt>
                <c:pt idx="7597">
                  <c:v>63.72117000000015</c:v>
                </c:pt>
                <c:pt idx="7598">
                  <c:v>63.729500000000172</c:v>
                </c:pt>
                <c:pt idx="7599">
                  <c:v>63.737830000000002</c:v>
                </c:pt>
                <c:pt idx="7600">
                  <c:v>63.746170000000063</c:v>
                </c:pt>
                <c:pt idx="7601">
                  <c:v>63.7545</c:v>
                </c:pt>
                <c:pt idx="7602">
                  <c:v>63.762830000000157</c:v>
                </c:pt>
                <c:pt idx="7603">
                  <c:v>63.771170000000012</c:v>
                </c:pt>
                <c:pt idx="7604">
                  <c:v>63.779500000000013</c:v>
                </c:pt>
                <c:pt idx="7605">
                  <c:v>63.787839999999996</c:v>
                </c:pt>
                <c:pt idx="7606">
                  <c:v>63.79617000000021</c:v>
                </c:pt>
                <c:pt idx="7607">
                  <c:v>63.804499999999997</c:v>
                </c:pt>
                <c:pt idx="7608">
                  <c:v>63.812829999999998</c:v>
                </c:pt>
                <c:pt idx="7609">
                  <c:v>63.821170000000002</c:v>
                </c:pt>
                <c:pt idx="7610">
                  <c:v>63.829500000000003</c:v>
                </c:pt>
                <c:pt idx="7611">
                  <c:v>63.837839999999993</c:v>
                </c:pt>
                <c:pt idx="7612">
                  <c:v>63.846170000000001</c:v>
                </c:pt>
                <c:pt idx="7613">
                  <c:v>63.854499999999994</c:v>
                </c:pt>
                <c:pt idx="7614">
                  <c:v>63.862840000000006</c:v>
                </c:pt>
                <c:pt idx="7615">
                  <c:v>63.871169999999999</c:v>
                </c:pt>
                <c:pt idx="7616">
                  <c:v>63.8795</c:v>
                </c:pt>
                <c:pt idx="7617">
                  <c:v>63.887829999999994</c:v>
                </c:pt>
                <c:pt idx="7618">
                  <c:v>63.896170000000012</c:v>
                </c:pt>
                <c:pt idx="7619">
                  <c:v>63.904499999999999</c:v>
                </c:pt>
                <c:pt idx="7620">
                  <c:v>63.91283</c:v>
                </c:pt>
                <c:pt idx="7621">
                  <c:v>63.921170000000011</c:v>
                </c:pt>
                <c:pt idx="7622">
                  <c:v>63.929500000000012</c:v>
                </c:pt>
                <c:pt idx="7623">
                  <c:v>63.937829999999998</c:v>
                </c:pt>
                <c:pt idx="7624">
                  <c:v>63.946160000000006</c:v>
                </c:pt>
                <c:pt idx="7625">
                  <c:v>63.954499999999996</c:v>
                </c:pt>
                <c:pt idx="7626">
                  <c:v>63.96284</c:v>
                </c:pt>
                <c:pt idx="7627">
                  <c:v>63.971170000000001</c:v>
                </c:pt>
                <c:pt idx="7628">
                  <c:v>63.979500000000002</c:v>
                </c:pt>
                <c:pt idx="7629">
                  <c:v>63.987839999999998</c:v>
                </c:pt>
                <c:pt idx="7630">
                  <c:v>63.996170000000063</c:v>
                </c:pt>
                <c:pt idx="7631">
                  <c:v>64.004499999999993</c:v>
                </c:pt>
                <c:pt idx="7632">
                  <c:v>64.012829999999994</c:v>
                </c:pt>
                <c:pt idx="7633">
                  <c:v>64.021180000000001</c:v>
                </c:pt>
                <c:pt idx="7634">
                  <c:v>64.029499999999999</c:v>
                </c:pt>
                <c:pt idx="7635">
                  <c:v>64.037840000000003</c:v>
                </c:pt>
                <c:pt idx="7636">
                  <c:v>64.046180000000007</c:v>
                </c:pt>
                <c:pt idx="7637">
                  <c:v>64.054500000000004</c:v>
                </c:pt>
                <c:pt idx="7638">
                  <c:v>64.06283999999998</c:v>
                </c:pt>
                <c:pt idx="7639">
                  <c:v>64.071169999999995</c:v>
                </c:pt>
                <c:pt idx="7640">
                  <c:v>64.079499999999982</c:v>
                </c:pt>
                <c:pt idx="7641">
                  <c:v>64.08784</c:v>
                </c:pt>
                <c:pt idx="7642">
                  <c:v>64.096170000000001</c:v>
                </c:pt>
                <c:pt idx="7643">
                  <c:v>64.104500000000002</c:v>
                </c:pt>
                <c:pt idx="7644">
                  <c:v>64.112839999999949</c:v>
                </c:pt>
                <c:pt idx="7645">
                  <c:v>64.121169999999992</c:v>
                </c:pt>
                <c:pt idx="7646">
                  <c:v>64.129499999999979</c:v>
                </c:pt>
                <c:pt idx="7647">
                  <c:v>64.137829999999994</c:v>
                </c:pt>
                <c:pt idx="7648">
                  <c:v>64.146180000000001</c:v>
                </c:pt>
                <c:pt idx="7649">
                  <c:v>64.154499999999999</c:v>
                </c:pt>
                <c:pt idx="7650">
                  <c:v>64.162839999999989</c:v>
                </c:pt>
                <c:pt idx="7651">
                  <c:v>64.171179999999978</c:v>
                </c:pt>
                <c:pt idx="7652">
                  <c:v>64.179499999999948</c:v>
                </c:pt>
                <c:pt idx="7653">
                  <c:v>64.18783999999998</c:v>
                </c:pt>
                <c:pt idx="7654">
                  <c:v>64.196169999999995</c:v>
                </c:pt>
                <c:pt idx="7655">
                  <c:v>64.204499999999996</c:v>
                </c:pt>
                <c:pt idx="7656">
                  <c:v>64.21284</c:v>
                </c:pt>
                <c:pt idx="7657">
                  <c:v>64.221170000000001</c:v>
                </c:pt>
                <c:pt idx="7658">
                  <c:v>64.229500000000002</c:v>
                </c:pt>
                <c:pt idx="7659">
                  <c:v>64.237840000000006</c:v>
                </c:pt>
                <c:pt idx="7660">
                  <c:v>64.246170000000006</c:v>
                </c:pt>
                <c:pt idx="7661">
                  <c:v>64.254499999999993</c:v>
                </c:pt>
                <c:pt idx="7662">
                  <c:v>64.262829999999994</c:v>
                </c:pt>
                <c:pt idx="7663">
                  <c:v>64.271180000000001</c:v>
                </c:pt>
                <c:pt idx="7664">
                  <c:v>64.279499999999999</c:v>
                </c:pt>
                <c:pt idx="7665">
                  <c:v>64.287840000000003</c:v>
                </c:pt>
                <c:pt idx="7666">
                  <c:v>64.296180000000007</c:v>
                </c:pt>
                <c:pt idx="7667">
                  <c:v>64.304500000000004</c:v>
                </c:pt>
                <c:pt idx="7668">
                  <c:v>64.31283999999998</c:v>
                </c:pt>
                <c:pt idx="7669">
                  <c:v>64.321169999999995</c:v>
                </c:pt>
                <c:pt idx="7670">
                  <c:v>64.329499999999982</c:v>
                </c:pt>
                <c:pt idx="7671">
                  <c:v>64.33784</c:v>
                </c:pt>
                <c:pt idx="7672">
                  <c:v>64.346170000000001</c:v>
                </c:pt>
                <c:pt idx="7673">
                  <c:v>64.354500000000002</c:v>
                </c:pt>
                <c:pt idx="7674">
                  <c:v>64.362839999999949</c:v>
                </c:pt>
                <c:pt idx="7675">
                  <c:v>64.371169999999992</c:v>
                </c:pt>
                <c:pt idx="7676">
                  <c:v>64.379499999999979</c:v>
                </c:pt>
                <c:pt idx="7677">
                  <c:v>64.387829999999994</c:v>
                </c:pt>
                <c:pt idx="7678">
                  <c:v>64.396180000000001</c:v>
                </c:pt>
                <c:pt idx="7679">
                  <c:v>64.404500000000027</c:v>
                </c:pt>
                <c:pt idx="7680">
                  <c:v>64.412840000000003</c:v>
                </c:pt>
                <c:pt idx="7681">
                  <c:v>64.421180000000007</c:v>
                </c:pt>
                <c:pt idx="7682">
                  <c:v>64.429500000000004</c:v>
                </c:pt>
                <c:pt idx="7683">
                  <c:v>64.437839999999994</c:v>
                </c:pt>
                <c:pt idx="7684">
                  <c:v>64.446170000000023</c:v>
                </c:pt>
                <c:pt idx="7685">
                  <c:v>64.454499999999996</c:v>
                </c:pt>
                <c:pt idx="7686">
                  <c:v>64.46284</c:v>
                </c:pt>
                <c:pt idx="7687">
                  <c:v>64.471170000000001</c:v>
                </c:pt>
                <c:pt idx="7688">
                  <c:v>64.479500000000002</c:v>
                </c:pt>
                <c:pt idx="7689">
                  <c:v>64.487840000000006</c:v>
                </c:pt>
                <c:pt idx="7690">
                  <c:v>64.496170000000006</c:v>
                </c:pt>
                <c:pt idx="7691">
                  <c:v>64.504499999999993</c:v>
                </c:pt>
                <c:pt idx="7692">
                  <c:v>64.512829999999994</c:v>
                </c:pt>
                <c:pt idx="7693">
                  <c:v>64.521180000000001</c:v>
                </c:pt>
                <c:pt idx="7694">
                  <c:v>64.529499999999999</c:v>
                </c:pt>
                <c:pt idx="7695">
                  <c:v>64.537840000000003</c:v>
                </c:pt>
                <c:pt idx="7696">
                  <c:v>64.546180000000007</c:v>
                </c:pt>
                <c:pt idx="7697">
                  <c:v>64.554500000000004</c:v>
                </c:pt>
                <c:pt idx="7698">
                  <c:v>64.56283999999998</c:v>
                </c:pt>
                <c:pt idx="7699">
                  <c:v>64.571169999999995</c:v>
                </c:pt>
                <c:pt idx="7700">
                  <c:v>64.579499999999982</c:v>
                </c:pt>
                <c:pt idx="7701">
                  <c:v>64.58784</c:v>
                </c:pt>
                <c:pt idx="7702">
                  <c:v>64.596170000000001</c:v>
                </c:pt>
                <c:pt idx="7703">
                  <c:v>64.604500000000002</c:v>
                </c:pt>
                <c:pt idx="7704">
                  <c:v>64.612839999999949</c:v>
                </c:pt>
                <c:pt idx="7705">
                  <c:v>64.621169999999992</c:v>
                </c:pt>
                <c:pt idx="7706">
                  <c:v>64.629499999999979</c:v>
                </c:pt>
                <c:pt idx="7707">
                  <c:v>64.637829999999994</c:v>
                </c:pt>
                <c:pt idx="7708">
                  <c:v>64.646180000000001</c:v>
                </c:pt>
                <c:pt idx="7709">
                  <c:v>64.654499999999999</c:v>
                </c:pt>
                <c:pt idx="7710">
                  <c:v>64.662839999999989</c:v>
                </c:pt>
                <c:pt idx="7711">
                  <c:v>64.671179999999978</c:v>
                </c:pt>
                <c:pt idx="7712">
                  <c:v>64.679499999999948</c:v>
                </c:pt>
                <c:pt idx="7713">
                  <c:v>64.68783999999998</c:v>
                </c:pt>
                <c:pt idx="7714">
                  <c:v>64.696169999999995</c:v>
                </c:pt>
                <c:pt idx="7715">
                  <c:v>64.704499999999996</c:v>
                </c:pt>
                <c:pt idx="7716">
                  <c:v>64.71284</c:v>
                </c:pt>
                <c:pt idx="7717">
                  <c:v>64.721170000000001</c:v>
                </c:pt>
                <c:pt idx="7718">
                  <c:v>64.729500000000002</c:v>
                </c:pt>
                <c:pt idx="7719">
                  <c:v>64.737840000000006</c:v>
                </c:pt>
                <c:pt idx="7720">
                  <c:v>64.746170000000006</c:v>
                </c:pt>
                <c:pt idx="7721">
                  <c:v>64.754499999999993</c:v>
                </c:pt>
                <c:pt idx="7722">
                  <c:v>64.762829999999994</c:v>
                </c:pt>
                <c:pt idx="7723">
                  <c:v>64.771180000000001</c:v>
                </c:pt>
                <c:pt idx="7724">
                  <c:v>64.779499999999999</c:v>
                </c:pt>
                <c:pt idx="7725">
                  <c:v>64.787840000000003</c:v>
                </c:pt>
                <c:pt idx="7726">
                  <c:v>64.796180000000007</c:v>
                </c:pt>
                <c:pt idx="7727">
                  <c:v>64.804500000000004</c:v>
                </c:pt>
                <c:pt idx="7728">
                  <c:v>64.81283999999998</c:v>
                </c:pt>
                <c:pt idx="7729">
                  <c:v>64.821169999999995</c:v>
                </c:pt>
                <c:pt idx="7730">
                  <c:v>64.829499999999982</c:v>
                </c:pt>
                <c:pt idx="7731">
                  <c:v>64.83784</c:v>
                </c:pt>
                <c:pt idx="7732">
                  <c:v>64.846170000000001</c:v>
                </c:pt>
                <c:pt idx="7733">
                  <c:v>64.854500000000002</c:v>
                </c:pt>
                <c:pt idx="7734">
                  <c:v>64.862839999999949</c:v>
                </c:pt>
                <c:pt idx="7735">
                  <c:v>64.871169999999992</c:v>
                </c:pt>
                <c:pt idx="7736">
                  <c:v>64.879499999999979</c:v>
                </c:pt>
                <c:pt idx="7737">
                  <c:v>64.887829999999994</c:v>
                </c:pt>
                <c:pt idx="7738">
                  <c:v>64.896180000000001</c:v>
                </c:pt>
                <c:pt idx="7739">
                  <c:v>64.904500000000027</c:v>
                </c:pt>
                <c:pt idx="7740">
                  <c:v>64.912840000000003</c:v>
                </c:pt>
                <c:pt idx="7741">
                  <c:v>64.921180000000007</c:v>
                </c:pt>
                <c:pt idx="7742">
                  <c:v>64.929500000000004</c:v>
                </c:pt>
                <c:pt idx="7743">
                  <c:v>64.937839999999994</c:v>
                </c:pt>
                <c:pt idx="7744">
                  <c:v>64.946170000000023</c:v>
                </c:pt>
                <c:pt idx="7745">
                  <c:v>64.954499999999996</c:v>
                </c:pt>
                <c:pt idx="7746">
                  <c:v>64.96284</c:v>
                </c:pt>
                <c:pt idx="7747">
                  <c:v>64.971170000000001</c:v>
                </c:pt>
                <c:pt idx="7748">
                  <c:v>64.979500000000002</c:v>
                </c:pt>
                <c:pt idx="7749">
                  <c:v>64.987840000000006</c:v>
                </c:pt>
                <c:pt idx="7750">
                  <c:v>64.996170000000006</c:v>
                </c:pt>
                <c:pt idx="7751">
                  <c:v>65.004499999999993</c:v>
                </c:pt>
                <c:pt idx="7752">
                  <c:v>65.012829999999994</c:v>
                </c:pt>
                <c:pt idx="7753">
                  <c:v>65.021180000000001</c:v>
                </c:pt>
                <c:pt idx="7754">
                  <c:v>65.029499999999999</c:v>
                </c:pt>
                <c:pt idx="7755">
                  <c:v>65.037840000000003</c:v>
                </c:pt>
                <c:pt idx="7756">
                  <c:v>65.046180000000007</c:v>
                </c:pt>
                <c:pt idx="7757">
                  <c:v>65.054500000000004</c:v>
                </c:pt>
                <c:pt idx="7758">
                  <c:v>65.06283999999998</c:v>
                </c:pt>
                <c:pt idx="7759">
                  <c:v>65.071169999999995</c:v>
                </c:pt>
                <c:pt idx="7760">
                  <c:v>65.079499999999982</c:v>
                </c:pt>
                <c:pt idx="7761">
                  <c:v>65.08784</c:v>
                </c:pt>
                <c:pt idx="7762">
                  <c:v>65.096170000000001</c:v>
                </c:pt>
                <c:pt idx="7763">
                  <c:v>65.104500000000002</c:v>
                </c:pt>
                <c:pt idx="7764">
                  <c:v>65.112839999999949</c:v>
                </c:pt>
                <c:pt idx="7765">
                  <c:v>65.121169999999992</c:v>
                </c:pt>
                <c:pt idx="7766">
                  <c:v>65.129499999999979</c:v>
                </c:pt>
                <c:pt idx="7767">
                  <c:v>65.137829999999994</c:v>
                </c:pt>
                <c:pt idx="7768">
                  <c:v>65.146180000000001</c:v>
                </c:pt>
                <c:pt idx="7769">
                  <c:v>65.154499999999999</c:v>
                </c:pt>
                <c:pt idx="7770">
                  <c:v>65.162839999999989</c:v>
                </c:pt>
                <c:pt idx="7771">
                  <c:v>65.171179999999978</c:v>
                </c:pt>
                <c:pt idx="7772">
                  <c:v>65.179499999999948</c:v>
                </c:pt>
                <c:pt idx="7773">
                  <c:v>65.18783999999998</c:v>
                </c:pt>
                <c:pt idx="7774">
                  <c:v>65.196169999999995</c:v>
                </c:pt>
                <c:pt idx="7775">
                  <c:v>65.204499999999996</c:v>
                </c:pt>
                <c:pt idx="7776">
                  <c:v>65.21284</c:v>
                </c:pt>
                <c:pt idx="7777">
                  <c:v>65.221170000000001</c:v>
                </c:pt>
                <c:pt idx="7778">
                  <c:v>65.229500000000002</c:v>
                </c:pt>
                <c:pt idx="7779">
                  <c:v>65.237840000000006</c:v>
                </c:pt>
                <c:pt idx="7780">
                  <c:v>65.246170000000006</c:v>
                </c:pt>
                <c:pt idx="7781">
                  <c:v>65.254499999999993</c:v>
                </c:pt>
                <c:pt idx="7782">
                  <c:v>65.262829999999994</c:v>
                </c:pt>
                <c:pt idx="7783">
                  <c:v>65.271180000000001</c:v>
                </c:pt>
                <c:pt idx="7784">
                  <c:v>65.279499999999999</c:v>
                </c:pt>
                <c:pt idx="7785">
                  <c:v>65.287840000000003</c:v>
                </c:pt>
                <c:pt idx="7786">
                  <c:v>65.296180000000007</c:v>
                </c:pt>
                <c:pt idx="7787">
                  <c:v>65.304500000000004</c:v>
                </c:pt>
                <c:pt idx="7788">
                  <c:v>65.31283999999998</c:v>
                </c:pt>
                <c:pt idx="7789">
                  <c:v>65.321169999999995</c:v>
                </c:pt>
                <c:pt idx="7790">
                  <c:v>65.329499999999982</c:v>
                </c:pt>
                <c:pt idx="7791">
                  <c:v>65.33784</c:v>
                </c:pt>
                <c:pt idx="7792">
                  <c:v>65.346170000000001</c:v>
                </c:pt>
                <c:pt idx="7793">
                  <c:v>65.354500000000002</c:v>
                </c:pt>
                <c:pt idx="7794">
                  <c:v>65.362839999999949</c:v>
                </c:pt>
                <c:pt idx="7795">
                  <c:v>65.371169999999992</c:v>
                </c:pt>
                <c:pt idx="7796">
                  <c:v>65.379499999999979</c:v>
                </c:pt>
                <c:pt idx="7797">
                  <c:v>65.387829999999994</c:v>
                </c:pt>
                <c:pt idx="7798">
                  <c:v>65.396180000000001</c:v>
                </c:pt>
                <c:pt idx="7799">
                  <c:v>65.404500000000027</c:v>
                </c:pt>
                <c:pt idx="7800">
                  <c:v>65.412840000000003</c:v>
                </c:pt>
                <c:pt idx="7801">
                  <c:v>65.421180000000007</c:v>
                </c:pt>
                <c:pt idx="7802">
                  <c:v>65.429500000000004</c:v>
                </c:pt>
                <c:pt idx="7803">
                  <c:v>65.437839999999994</c:v>
                </c:pt>
                <c:pt idx="7804">
                  <c:v>65.446170000000023</c:v>
                </c:pt>
                <c:pt idx="7805">
                  <c:v>65.454499999999996</c:v>
                </c:pt>
                <c:pt idx="7806">
                  <c:v>65.46284</c:v>
                </c:pt>
                <c:pt idx="7807">
                  <c:v>65.471170000000001</c:v>
                </c:pt>
                <c:pt idx="7808">
                  <c:v>65.479500000000002</c:v>
                </c:pt>
                <c:pt idx="7809">
                  <c:v>65.487840000000006</c:v>
                </c:pt>
                <c:pt idx="7810">
                  <c:v>65.496170000000006</c:v>
                </c:pt>
                <c:pt idx="7811">
                  <c:v>65.504499999999993</c:v>
                </c:pt>
                <c:pt idx="7812">
                  <c:v>65.512829999999994</c:v>
                </c:pt>
                <c:pt idx="7813">
                  <c:v>65.521180000000001</c:v>
                </c:pt>
                <c:pt idx="7814">
                  <c:v>65.529499999999999</c:v>
                </c:pt>
                <c:pt idx="7815">
                  <c:v>65.537840000000003</c:v>
                </c:pt>
                <c:pt idx="7816">
                  <c:v>65.546180000000007</c:v>
                </c:pt>
                <c:pt idx="7817">
                  <c:v>65.554500000000004</c:v>
                </c:pt>
                <c:pt idx="7818">
                  <c:v>65.56283999999998</c:v>
                </c:pt>
                <c:pt idx="7819">
                  <c:v>65.571160000000006</c:v>
                </c:pt>
                <c:pt idx="7820">
                  <c:v>65.579499999999982</c:v>
                </c:pt>
                <c:pt idx="7821">
                  <c:v>65.58784</c:v>
                </c:pt>
                <c:pt idx="7822">
                  <c:v>65.596160000000026</c:v>
                </c:pt>
                <c:pt idx="7823">
                  <c:v>65.604500000000002</c:v>
                </c:pt>
                <c:pt idx="7824">
                  <c:v>65.612839999999949</c:v>
                </c:pt>
                <c:pt idx="7825">
                  <c:v>65.621160000000003</c:v>
                </c:pt>
                <c:pt idx="7826">
                  <c:v>65.629499999999979</c:v>
                </c:pt>
                <c:pt idx="7827">
                  <c:v>65.637820000000005</c:v>
                </c:pt>
                <c:pt idx="7828">
                  <c:v>65.646180000000001</c:v>
                </c:pt>
                <c:pt idx="7829">
                  <c:v>65.654499999999999</c:v>
                </c:pt>
                <c:pt idx="7830">
                  <c:v>65.662839999999989</c:v>
                </c:pt>
                <c:pt idx="7831">
                  <c:v>65.671179999999978</c:v>
                </c:pt>
                <c:pt idx="7832">
                  <c:v>65.679499999999948</c:v>
                </c:pt>
                <c:pt idx="7833">
                  <c:v>65.68783999999998</c:v>
                </c:pt>
                <c:pt idx="7834">
                  <c:v>65.696160000000006</c:v>
                </c:pt>
                <c:pt idx="7835">
                  <c:v>65.704499999999996</c:v>
                </c:pt>
                <c:pt idx="7836">
                  <c:v>65.71284</c:v>
                </c:pt>
                <c:pt idx="7837">
                  <c:v>65.721160000000026</c:v>
                </c:pt>
                <c:pt idx="7838">
                  <c:v>65.729500000000002</c:v>
                </c:pt>
                <c:pt idx="7839">
                  <c:v>65.737840000000006</c:v>
                </c:pt>
                <c:pt idx="7840">
                  <c:v>65.746160000000344</c:v>
                </c:pt>
                <c:pt idx="7841">
                  <c:v>65.754499999999993</c:v>
                </c:pt>
                <c:pt idx="7842">
                  <c:v>65.762820000000005</c:v>
                </c:pt>
                <c:pt idx="7843">
                  <c:v>65.771180000000001</c:v>
                </c:pt>
                <c:pt idx="7844">
                  <c:v>65.779499999999999</c:v>
                </c:pt>
                <c:pt idx="7845">
                  <c:v>65.787840000000003</c:v>
                </c:pt>
                <c:pt idx="7846">
                  <c:v>65.796180000000007</c:v>
                </c:pt>
                <c:pt idx="7847">
                  <c:v>65.804500000000004</c:v>
                </c:pt>
                <c:pt idx="7848">
                  <c:v>65.81283999999998</c:v>
                </c:pt>
                <c:pt idx="7849">
                  <c:v>65.821160000000006</c:v>
                </c:pt>
                <c:pt idx="7850">
                  <c:v>65.829499999999982</c:v>
                </c:pt>
                <c:pt idx="7851">
                  <c:v>65.83784</c:v>
                </c:pt>
                <c:pt idx="7852">
                  <c:v>65.846160000000026</c:v>
                </c:pt>
                <c:pt idx="7853">
                  <c:v>65.854500000000002</c:v>
                </c:pt>
                <c:pt idx="7854">
                  <c:v>65.862839999999949</c:v>
                </c:pt>
                <c:pt idx="7855">
                  <c:v>65.871160000000003</c:v>
                </c:pt>
                <c:pt idx="7856">
                  <c:v>65.879499999999979</c:v>
                </c:pt>
                <c:pt idx="7857">
                  <c:v>65.887820000000005</c:v>
                </c:pt>
                <c:pt idx="7858">
                  <c:v>65.896180000000001</c:v>
                </c:pt>
                <c:pt idx="7859">
                  <c:v>65.904500000000027</c:v>
                </c:pt>
                <c:pt idx="7860">
                  <c:v>65.912840000000003</c:v>
                </c:pt>
                <c:pt idx="7861">
                  <c:v>65.921180000000007</c:v>
                </c:pt>
                <c:pt idx="7862">
                  <c:v>65.929500000000004</c:v>
                </c:pt>
                <c:pt idx="7863">
                  <c:v>65.937839999999994</c:v>
                </c:pt>
                <c:pt idx="7864">
                  <c:v>65.946160000000376</c:v>
                </c:pt>
                <c:pt idx="7865">
                  <c:v>65.954499999999996</c:v>
                </c:pt>
                <c:pt idx="7866">
                  <c:v>65.96284</c:v>
                </c:pt>
                <c:pt idx="7867">
                  <c:v>65.971160000000026</c:v>
                </c:pt>
                <c:pt idx="7868">
                  <c:v>65.979500000000002</c:v>
                </c:pt>
                <c:pt idx="7869">
                  <c:v>65.987840000000006</c:v>
                </c:pt>
                <c:pt idx="7870">
                  <c:v>65.996160000000344</c:v>
                </c:pt>
                <c:pt idx="7871">
                  <c:v>66.004499999999993</c:v>
                </c:pt>
                <c:pt idx="7872">
                  <c:v>66.012820000000005</c:v>
                </c:pt>
                <c:pt idx="7873">
                  <c:v>66.021180000000001</c:v>
                </c:pt>
                <c:pt idx="7874">
                  <c:v>66.029499999999999</c:v>
                </c:pt>
                <c:pt idx="7875">
                  <c:v>66.037840000000003</c:v>
                </c:pt>
                <c:pt idx="7876">
                  <c:v>66.046180000000007</c:v>
                </c:pt>
                <c:pt idx="7877">
                  <c:v>66.054500000000004</c:v>
                </c:pt>
                <c:pt idx="7878">
                  <c:v>66.06283999999998</c:v>
                </c:pt>
                <c:pt idx="7879">
                  <c:v>66.071160000000006</c:v>
                </c:pt>
                <c:pt idx="7880">
                  <c:v>66.079499999999982</c:v>
                </c:pt>
                <c:pt idx="7881">
                  <c:v>66.08784</c:v>
                </c:pt>
                <c:pt idx="7882">
                  <c:v>66.096160000000026</c:v>
                </c:pt>
                <c:pt idx="7883">
                  <c:v>66.104500000000002</c:v>
                </c:pt>
                <c:pt idx="7884">
                  <c:v>66.112839999999949</c:v>
                </c:pt>
                <c:pt idx="7885">
                  <c:v>66.121160000000003</c:v>
                </c:pt>
                <c:pt idx="7886">
                  <c:v>66.129499999999979</c:v>
                </c:pt>
                <c:pt idx="7887">
                  <c:v>66.137820000000005</c:v>
                </c:pt>
                <c:pt idx="7888">
                  <c:v>66.146180000000001</c:v>
                </c:pt>
                <c:pt idx="7889">
                  <c:v>66.154499999999999</c:v>
                </c:pt>
                <c:pt idx="7890">
                  <c:v>66.162839999999989</c:v>
                </c:pt>
                <c:pt idx="7891">
                  <c:v>66.171179999999978</c:v>
                </c:pt>
                <c:pt idx="7892">
                  <c:v>66.179499999999948</c:v>
                </c:pt>
                <c:pt idx="7893">
                  <c:v>66.18783999999998</c:v>
                </c:pt>
                <c:pt idx="7894">
                  <c:v>66.196160000000006</c:v>
                </c:pt>
                <c:pt idx="7895">
                  <c:v>66.204499999999996</c:v>
                </c:pt>
                <c:pt idx="7896">
                  <c:v>66.21284</c:v>
                </c:pt>
                <c:pt idx="7897">
                  <c:v>66.221160000000026</c:v>
                </c:pt>
                <c:pt idx="7898">
                  <c:v>66.229500000000002</c:v>
                </c:pt>
                <c:pt idx="7899">
                  <c:v>66.237840000000006</c:v>
                </c:pt>
                <c:pt idx="7900">
                  <c:v>66.246160000000344</c:v>
                </c:pt>
                <c:pt idx="7901">
                  <c:v>66.254499999999993</c:v>
                </c:pt>
                <c:pt idx="7902">
                  <c:v>66.262820000000005</c:v>
                </c:pt>
                <c:pt idx="7903">
                  <c:v>66.271180000000001</c:v>
                </c:pt>
                <c:pt idx="7904">
                  <c:v>66.279499999999999</c:v>
                </c:pt>
                <c:pt idx="7905">
                  <c:v>66.287840000000003</c:v>
                </c:pt>
                <c:pt idx="7906">
                  <c:v>66.296180000000007</c:v>
                </c:pt>
                <c:pt idx="7907">
                  <c:v>66.304500000000004</c:v>
                </c:pt>
                <c:pt idx="7908">
                  <c:v>66.31283999999998</c:v>
                </c:pt>
                <c:pt idx="7909">
                  <c:v>66.321160000000006</c:v>
                </c:pt>
                <c:pt idx="7910">
                  <c:v>66.329499999999982</c:v>
                </c:pt>
                <c:pt idx="7911">
                  <c:v>66.33784</c:v>
                </c:pt>
                <c:pt idx="7912">
                  <c:v>66.346160000000026</c:v>
                </c:pt>
                <c:pt idx="7913">
                  <c:v>66.354500000000002</c:v>
                </c:pt>
                <c:pt idx="7914">
                  <c:v>66.362839999999949</c:v>
                </c:pt>
                <c:pt idx="7915">
                  <c:v>66.371160000000003</c:v>
                </c:pt>
                <c:pt idx="7916">
                  <c:v>66.379499999999979</c:v>
                </c:pt>
                <c:pt idx="7917">
                  <c:v>66.387820000000005</c:v>
                </c:pt>
                <c:pt idx="7918">
                  <c:v>66.396180000000001</c:v>
                </c:pt>
                <c:pt idx="7919">
                  <c:v>66.404500000000027</c:v>
                </c:pt>
                <c:pt idx="7920">
                  <c:v>66.412840000000003</c:v>
                </c:pt>
                <c:pt idx="7921">
                  <c:v>66.421180000000007</c:v>
                </c:pt>
                <c:pt idx="7922">
                  <c:v>66.429500000000004</c:v>
                </c:pt>
                <c:pt idx="7923">
                  <c:v>66.437839999999994</c:v>
                </c:pt>
                <c:pt idx="7924">
                  <c:v>66.446160000000376</c:v>
                </c:pt>
                <c:pt idx="7925">
                  <c:v>66.454499999999996</c:v>
                </c:pt>
                <c:pt idx="7926">
                  <c:v>66.46284</c:v>
                </c:pt>
                <c:pt idx="7927">
                  <c:v>66.471160000000026</c:v>
                </c:pt>
                <c:pt idx="7928">
                  <c:v>66.479500000000002</c:v>
                </c:pt>
                <c:pt idx="7929">
                  <c:v>66.487840000000006</c:v>
                </c:pt>
                <c:pt idx="7930">
                  <c:v>66.496160000000344</c:v>
                </c:pt>
                <c:pt idx="7931">
                  <c:v>66.504499999999993</c:v>
                </c:pt>
                <c:pt idx="7932">
                  <c:v>66.512820000000005</c:v>
                </c:pt>
                <c:pt idx="7933">
                  <c:v>66.521180000000001</c:v>
                </c:pt>
                <c:pt idx="7934">
                  <c:v>66.529499999999999</c:v>
                </c:pt>
                <c:pt idx="7935">
                  <c:v>66.537840000000003</c:v>
                </c:pt>
                <c:pt idx="7936">
                  <c:v>66.546180000000007</c:v>
                </c:pt>
                <c:pt idx="7937">
                  <c:v>66.554500000000004</c:v>
                </c:pt>
                <c:pt idx="7938">
                  <c:v>66.56283999999998</c:v>
                </c:pt>
                <c:pt idx="7939">
                  <c:v>66.571160000000006</c:v>
                </c:pt>
                <c:pt idx="7940">
                  <c:v>66.579499999999982</c:v>
                </c:pt>
                <c:pt idx="7941">
                  <c:v>66.58784</c:v>
                </c:pt>
                <c:pt idx="7942">
                  <c:v>66.596160000000026</c:v>
                </c:pt>
                <c:pt idx="7943">
                  <c:v>66.604500000000002</c:v>
                </c:pt>
                <c:pt idx="7944">
                  <c:v>66.612839999999949</c:v>
                </c:pt>
                <c:pt idx="7945">
                  <c:v>66.621160000000003</c:v>
                </c:pt>
                <c:pt idx="7946">
                  <c:v>66.629499999999979</c:v>
                </c:pt>
                <c:pt idx="7947">
                  <c:v>66.637820000000005</c:v>
                </c:pt>
                <c:pt idx="7948">
                  <c:v>66.646180000000001</c:v>
                </c:pt>
                <c:pt idx="7949">
                  <c:v>66.654499999999999</c:v>
                </c:pt>
                <c:pt idx="7950">
                  <c:v>66.662839999999989</c:v>
                </c:pt>
                <c:pt idx="7951">
                  <c:v>66.671179999999978</c:v>
                </c:pt>
                <c:pt idx="7952">
                  <c:v>66.679499999999948</c:v>
                </c:pt>
                <c:pt idx="7953">
                  <c:v>66.68783999999998</c:v>
                </c:pt>
                <c:pt idx="7954">
                  <c:v>66.696160000000006</c:v>
                </c:pt>
                <c:pt idx="7955">
                  <c:v>66.704499999999996</c:v>
                </c:pt>
                <c:pt idx="7956">
                  <c:v>66.71284</c:v>
                </c:pt>
                <c:pt idx="7957">
                  <c:v>66.721160000000026</c:v>
                </c:pt>
                <c:pt idx="7958">
                  <c:v>66.729500000000002</c:v>
                </c:pt>
                <c:pt idx="7959">
                  <c:v>66.737840000000006</c:v>
                </c:pt>
                <c:pt idx="7960">
                  <c:v>66.746160000000344</c:v>
                </c:pt>
                <c:pt idx="7961">
                  <c:v>66.754499999999993</c:v>
                </c:pt>
                <c:pt idx="7962">
                  <c:v>66.762820000000005</c:v>
                </c:pt>
                <c:pt idx="7963">
                  <c:v>66.771180000000001</c:v>
                </c:pt>
                <c:pt idx="7964">
                  <c:v>66.779499999999999</c:v>
                </c:pt>
                <c:pt idx="7965">
                  <c:v>66.787840000000003</c:v>
                </c:pt>
                <c:pt idx="7966">
                  <c:v>66.796180000000007</c:v>
                </c:pt>
                <c:pt idx="7967">
                  <c:v>66.804500000000004</c:v>
                </c:pt>
                <c:pt idx="7968">
                  <c:v>66.81283999999998</c:v>
                </c:pt>
                <c:pt idx="7969">
                  <c:v>66.821160000000006</c:v>
                </c:pt>
                <c:pt idx="7970">
                  <c:v>66.829499999999982</c:v>
                </c:pt>
                <c:pt idx="7971">
                  <c:v>66.83784</c:v>
                </c:pt>
                <c:pt idx="7972">
                  <c:v>66.846160000000026</c:v>
                </c:pt>
                <c:pt idx="7973">
                  <c:v>66.854500000000002</c:v>
                </c:pt>
                <c:pt idx="7974">
                  <c:v>66.862839999999949</c:v>
                </c:pt>
                <c:pt idx="7975">
                  <c:v>66.871160000000003</c:v>
                </c:pt>
                <c:pt idx="7976">
                  <c:v>66.879499999999979</c:v>
                </c:pt>
                <c:pt idx="7977">
                  <c:v>66.887820000000005</c:v>
                </c:pt>
                <c:pt idx="7978">
                  <c:v>66.896180000000001</c:v>
                </c:pt>
                <c:pt idx="7979">
                  <c:v>66.904500000000027</c:v>
                </c:pt>
                <c:pt idx="7980">
                  <c:v>66.912840000000003</c:v>
                </c:pt>
                <c:pt idx="7981">
                  <c:v>66.921180000000007</c:v>
                </c:pt>
                <c:pt idx="7982">
                  <c:v>66.929500000000004</c:v>
                </c:pt>
                <c:pt idx="7983">
                  <c:v>66.937839999999994</c:v>
                </c:pt>
                <c:pt idx="7984">
                  <c:v>66.946160000000376</c:v>
                </c:pt>
                <c:pt idx="7985">
                  <c:v>66.954499999999996</c:v>
                </c:pt>
                <c:pt idx="7986">
                  <c:v>66.96284</c:v>
                </c:pt>
                <c:pt idx="7987">
                  <c:v>66.971160000000026</c:v>
                </c:pt>
                <c:pt idx="7988">
                  <c:v>66.979500000000002</c:v>
                </c:pt>
                <c:pt idx="7989">
                  <c:v>66.987840000000006</c:v>
                </c:pt>
                <c:pt idx="7990">
                  <c:v>66.996160000000344</c:v>
                </c:pt>
                <c:pt idx="7991">
                  <c:v>67.004499999999993</c:v>
                </c:pt>
                <c:pt idx="7992">
                  <c:v>67.012820000000005</c:v>
                </c:pt>
                <c:pt idx="7993">
                  <c:v>67.021180000000001</c:v>
                </c:pt>
                <c:pt idx="7994">
                  <c:v>67.029499999999999</c:v>
                </c:pt>
                <c:pt idx="7995">
                  <c:v>67.037840000000003</c:v>
                </c:pt>
                <c:pt idx="7996">
                  <c:v>67.046180000000007</c:v>
                </c:pt>
                <c:pt idx="7997">
                  <c:v>67.054500000000004</c:v>
                </c:pt>
                <c:pt idx="7998">
                  <c:v>67.06283999999998</c:v>
                </c:pt>
                <c:pt idx="7999">
                  <c:v>67.071160000000006</c:v>
                </c:pt>
                <c:pt idx="8000">
                  <c:v>67.079499999999982</c:v>
                </c:pt>
                <c:pt idx="8001">
                  <c:v>67.08784</c:v>
                </c:pt>
                <c:pt idx="8002">
                  <c:v>67.096160000000026</c:v>
                </c:pt>
                <c:pt idx="8003">
                  <c:v>67.104500000000002</c:v>
                </c:pt>
                <c:pt idx="8004">
                  <c:v>67.112839999999949</c:v>
                </c:pt>
                <c:pt idx="8005">
                  <c:v>67.121160000000003</c:v>
                </c:pt>
                <c:pt idx="8006">
                  <c:v>67.129499999999979</c:v>
                </c:pt>
                <c:pt idx="8007">
                  <c:v>67.137820000000005</c:v>
                </c:pt>
                <c:pt idx="8008">
                  <c:v>67.146180000000001</c:v>
                </c:pt>
                <c:pt idx="8009">
                  <c:v>67.154499999999999</c:v>
                </c:pt>
                <c:pt idx="8010">
                  <c:v>67.162839999999989</c:v>
                </c:pt>
                <c:pt idx="8011">
                  <c:v>67.171179999999978</c:v>
                </c:pt>
                <c:pt idx="8012">
                  <c:v>67.179499999999948</c:v>
                </c:pt>
                <c:pt idx="8013">
                  <c:v>67.18783999999998</c:v>
                </c:pt>
                <c:pt idx="8014">
                  <c:v>67.196160000000006</c:v>
                </c:pt>
                <c:pt idx="8015">
                  <c:v>67.204499999999996</c:v>
                </c:pt>
                <c:pt idx="8016">
                  <c:v>67.21284</c:v>
                </c:pt>
                <c:pt idx="8017">
                  <c:v>67.221160000000026</c:v>
                </c:pt>
                <c:pt idx="8018">
                  <c:v>67.229500000000002</c:v>
                </c:pt>
                <c:pt idx="8019">
                  <c:v>67.237840000000006</c:v>
                </c:pt>
                <c:pt idx="8020">
                  <c:v>67.246160000000344</c:v>
                </c:pt>
                <c:pt idx="8021">
                  <c:v>67.254499999999993</c:v>
                </c:pt>
                <c:pt idx="8022">
                  <c:v>67.262820000000005</c:v>
                </c:pt>
                <c:pt idx="8023">
                  <c:v>67.271180000000001</c:v>
                </c:pt>
                <c:pt idx="8024">
                  <c:v>67.279499999999999</c:v>
                </c:pt>
                <c:pt idx="8025">
                  <c:v>67.287840000000003</c:v>
                </c:pt>
                <c:pt idx="8026">
                  <c:v>67.296180000000007</c:v>
                </c:pt>
                <c:pt idx="8027">
                  <c:v>67.304500000000004</c:v>
                </c:pt>
                <c:pt idx="8028">
                  <c:v>67.31283999999998</c:v>
                </c:pt>
                <c:pt idx="8029">
                  <c:v>67.321160000000006</c:v>
                </c:pt>
                <c:pt idx="8030">
                  <c:v>67.329499999999982</c:v>
                </c:pt>
                <c:pt idx="8031">
                  <c:v>67.33784</c:v>
                </c:pt>
                <c:pt idx="8032">
                  <c:v>67.346160000000026</c:v>
                </c:pt>
                <c:pt idx="8033">
                  <c:v>67.354500000000002</c:v>
                </c:pt>
                <c:pt idx="8034">
                  <c:v>67.362839999999949</c:v>
                </c:pt>
                <c:pt idx="8035">
                  <c:v>67.371160000000003</c:v>
                </c:pt>
                <c:pt idx="8036">
                  <c:v>67.379499999999979</c:v>
                </c:pt>
                <c:pt idx="8037">
                  <c:v>67.387820000000005</c:v>
                </c:pt>
                <c:pt idx="8038">
                  <c:v>67.396180000000001</c:v>
                </c:pt>
                <c:pt idx="8039">
                  <c:v>67.404500000000027</c:v>
                </c:pt>
                <c:pt idx="8040">
                  <c:v>67.412840000000003</c:v>
                </c:pt>
                <c:pt idx="8041">
                  <c:v>67.421180000000007</c:v>
                </c:pt>
                <c:pt idx="8042">
                  <c:v>67.429500000000004</c:v>
                </c:pt>
                <c:pt idx="8043">
                  <c:v>67.437839999999994</c:v>
                </c:pt>
                <c:pt idx="8044">
                  <c:v>67.446160000000376</c:v>
                </c:pt>
                <c:pt idx="8045">
                  <c:v>67.454499999999996</c:v>
                </c:pt>
                <c:pt idx="8046">
                  <c:v>67.46284</c:v>
                </c:pt>
                <c:pt idx="8047">
                  <c:v>67.471160000000026</c:v>
                </c:pt>
                <c:pt idx="8048">
                  <c:v>67.479500000000002</c:v>
                </c:pt>
                <c:pt idx="8049">
                  <c:v>67.487840000000006</c:v>
                </c:pt>
                <c:pt idx="8050">
                  <c:v>67.496160000000344</c:v>
                </c:pt>
                <c:pt idx="8051">
                  <c:v>67.504499999999993</c:v>
                </c:pt>
                <c:pt idx="8052">
                  <c:v>67.512820000000005</c:v>
                </c:pt>
                <c:pt idx="8053">
                  <c:v>67.521180000000001</c:v>
                </c:pt>
                <c:pt idx="8054">
                  <c:v>67.529499999999999</c:v>
                </c:pt>
                <c:pt idx="8055">
                  <c:v>67.537840000000003</c:v>
                </c:pt>
                <c:pt idx="8056">
                  <c:v>67.546180000000007</c:v>
                </c:pt>
                <c:pt idx="8057">
                  <c:v>67.554500000000004</c:v>
                </c:pt>
                <c:pt idx="8058">
                  <c:v>67.56283999999998</c:v>
                </c:pt>
                <c:pt idx="8059">
                  <c:v>67.571160000000006</c:v>
                </c:pt>
                <c:pt idx="8060">
                  <c:v>67.579499999999982</c:v>
                </c:pt>
                <c:pt idx="8061">
                  <c:v>67.58784</c:v>
                </c:pt>
                <c:pt idx="8062">
                  <c:v>67.596160000000026</c:v>
                </c:pt>
                <c:pt idx="8063">
                  <c:v>67.604500000000002</c:v>
                </c:pt>
                <c:pt idx="8064">
                  <c:v>67.612839999999949</c:v>
                </c:pt>
                <c:pt idx="8065">
                  <c:v>67.621160000000003</c:v>
                </c:pt>
                <c:pt idx="8066">
                  <c:v>67.629499999999979</c:v>
                </c:pt>
                <c:pt idx="8067">
                  <c:v>67.637820000000005</c:v>
                </c:pt>
                <c:pt idx="8068">
                  <c:v>67.646180000000001</c:v>
                </c:pt>
                <c:pt idx="8069">
                  <c:v>67.654499999999999</c:v>
                </c:pt>
                <c:pt idx="8070">
                  <c:v>67.662839999999989</c:v>
                </c:pt>
                <c:pt idx="8071">
                  <c:v>67.671179999999978</c:v>
                </c:pt>
                <c:pt idx="8072">
                  <c:v>67.679499999999948</c:v>
                </c:pt>
                <c:pt idx="8073">
                  <c:v>67.68783999999998</c:v>
                </c:pt>
                <c:pt idx="8074">
                  <c:v>67.696160000000006</c:v>
                </c:pt>
                <c:pt idx="8075">
                  <c:v>67.704499999999996</c:v>
                </c:pt>
                <c:pt idx="8076">
                  <c:v>67.71284</c:v>
                </c:pt>
                <c:pt idx="8077">
                  <c:v>67.721160000000026</c:v>
                </c:pt>
                <c:pt idx="8078">
                  <c:v>67.729500000000002</c:v>
                </c:pt>
                <c:pt idx="8079">
                  <c:v>67.737840000000006</c:v>
                </c:pt>
                <c:pt idx="8080">
                  <c:v>67.746160000000344</c:v>
                </c:pt>
                <c:pt idx="8081">
                  <c:v>67.754499999999993</c:v>
                </c:pt>
                <c:pt idx="8082">
                  <c:v>67.762820000000005</c:v>
                </c:pt>
                <c:pt idx="8083">
                  <c:v>67.771180000000001</c:v>
                </c:pt>
                <c:pt idx="8084">
                  <c:v>67.779499999999999</c:v>
                </c:pt>
                <c:pt idx="8085">
                  <c:v>67.787840000000003</c:v>
                </c:pt>
                <c:pt idx="8086">
                  <c:v>67.796180000000007</c:v>
                </c:pt>
                <c:pt idx="8087">
                  <c:v>67.804500000000004</c:v>
                </c:pt>
                <c:pt idx="8088">
                  <c:v>67.81283999999998</c:v>
                </c:pt>
                <c:pt idx="8089">
                  <c:v>67.821160000000006</c:v>
                </c:pt>
                <c:pt idx="8090">
                  <c:v>67.829499999999982</c:v>
                </c:pt>
                <c:pt idx="8091">
                  <c:v>67.83784</c:v>
                </c:pt>
                <c:pt idx="8092">
                  <c:v>67.846160000000026</c:v>
                </c:pt>
                <c:pt idx="8093">
                  <c:v>67.854500000000002</c:v>
                </c:pt>
                <c:pt idx="8094">
                  <c:v>67.862839999999949</c:v>
                </c:pt>
                <c:pt idx="8095">
                  <c:v>67.871160000000003</c:v>
                </c:pt>
                <c:pt idx="8096">
                  <c:v>67.879499999999979</c:v>
                </c:pt>
                <c:pt idx="8097">
                  <c:v>67.887820000000005</c:v>
                </c:pt>
                <c:pt idx="8098">
                  <c:v>67.896180000000001</c:v>
                </c:pt>
                <c:pt idx="8099">
                  <c:v>67.904500000000027</c:v>
                </c:pt>
                <c:pt idx="8100">
                  <c:v>67.912840000000003</c:v>
                </c:pt>
                <c:pt idx="8101">
                  <c:v>67.921180000000007</c:v>
                </c:pt>
                <c:pt idx="8102">
                  <c:v>67.929500000000004</c:v>
                </c:pt>
                <c:pt idx="8103">
                  <c:v>67.937839999999994</c:v>
                </c:pt>
                <c:pt idx="8104">
                  <c:v>67.946160000000376</c:v>
                </c:pt>
                <c:pt idx="8105">
                  <c:v>67.954499999999996</c:v>
                </c:pt>
                <c:pt idx="8106">
                  <c:v>67.96284</c:v>
                </c:pt>
                <c:pt idx="8107">
                  <c:v>67.971160000000026</c:v>
                </c:pt>
                <c:pt idx="8108">
                  <c:v>67.979500000000002</c:v>
                </c:pt>
                <c:pt idx="8109">
                  <c:v>67.987840000000006</c:v>
                </c:pt>
                <c:pt idx="8110">
                  <c:v>67.996160000000344</c:v>
                </c:pt>
                <c:pt idx="8111">
                  <c:v>68.004499999999993</c:v>
                </c:pt>
                <c:pt idx="8112">
                  <c:v>68.012820000000005</c:v>
                </c:pt>
                <c:pt idx="8113">
                  <c:v>68.021180000000001</c:v>
                </c:pt>
                <c:pt idx="8114">
                  <c:v>68.029499999999999</c:v>
                </c:pt>
                <c:pt idx="8115">
                  <c:v>68.037840000000003</c:v>
                </c:pt>
                <c:pt idx="8116">
                  <c:v>68.046180000000007</c:v>
                </c:pt>
                <c:pt idx="8117">
                  <c:v>68.054500000000004</c:v>
                </c:pt>
                <c:pt idx="8118">
                  <c:v>68.06283999999998</c:v>
                </c:pt>
                <c:pt idx="8119">
                  <c:v>68.071160000000006</c:v>
                </c:pt>
                <c:pt idx="8120">
                  <c:v>68.079499999999982</c:v>
                </c:pt>
                <c:pt idx="8121">
                  <c:v>68.08784</c:v>
                </c:pt>
                <c:pt idx="8122">
                  <c:v>68.096160000000026</c:v>
                </c:pt>
                <c:pt idx="8123">
                  <c:v>68.104500000000002</c:v>
                </c:pt>
                <c:pt idx="8124">
                  <c:v>68.112839999999949</c:v>
                </c:pt>
                <c:pt idx="8125">
                  <c:v>68.121160000000003</c:v>
                </c:pt>
                <c:pt idx="8126">
                  <c:v>68.129499999999979</c:v>
                </c:pt>
                <c:pt idx="8127">
                  <c:v>68.137820000000005</c:v>
                </c:pt>
                <c:pt idx="8128">
                  <c:v>68.146180000000001</c:v>
                </c:pt>
                <c:pt idx="8129">
                  <c:v>68.154499999999999</c:v>
                </c:pt>
                <c:pt idx="8130">
                  <c:v>68.162839999999989</c:v>
                </c:pt>
                <c:pt idx="8131">
                  <c:v>68.171179999999978</c:v>
                </c:pt>
                <c:pt idx="8132">
                  <c:v>68.179499999999948</c:v>
                </c:pt>
                <c:pt idx="8133">
                  <c:v>68.18783999999998</c:v>
                </c:pt>
                <c:pt idx="8134">
                  <c:v>68.196160000000006</c:v>
                </c:pt>
                <c:pt idx="8135">
                  <c:v>68.204499999999996</c:v>
                </c:pt>
                <c:pt idx="8136">
                  <c:v>68.21284</c:v>
                </c:pt>
                <c:pt idx="8137">
                  <c:v>68.221160000000026</c:v>
                </c:pt>
                <c:pt idx="8138">
                  <c:v>68.229500000000002</c:v>
                </c:pt>
                <c:pt idx="8139">
                  <c:v>68.237840000000006</c:v>
                </c:pt>
                <c:pt idx="8140">
                  <c:v>68.246160000000344</c:v>
                </c:pt>
                <c:pt idx="8141">
                  <c:v>68.254499999999993</c:v>
                </c:pt>
                <c:pt idx="8142">
                  <c:v>68.262820000000005</c:v>
                </c:pt>
                <c:pt idx="8143">
                  <c:v>68.271180000000001</c:v>
                </c:pt>
                <c:pt idx="8144">
                  <c:v>68.279499999999999</c:v>
                </c:pt>
                <c:pt idx="8145">
                  <c:v>68.287840000000003</c:v>
                </c:pt>
                <c:pt idx="8146">
                  <c:v>68.296180000000007</c:v>
                </c:pt>
                <c:pt idx="8147">
                  <c:v>68.304500000000004</c:v>
                </c:pt>
                <c:pt idx="8148">
                  <c:v>68.31283999999998</c:v>
                </c:pt>
                <c:pt idx="8149">
                  <c:v>68.321160000000006</c:v>
                </c:pt>
                <c:pt idx="8150">
                  <c:v>68.329499999999982</c:v>
                </c:pt>
                <c:pt idx="8151">
                  <c:v>68.33784</c:v>
                </c:pt>
                <c:pt idx="8152">
                  <c:v>68.346160000000026</c:v>
                </c:pt>
                <c:pt idx="8153">
                  <c:v>68.354500000000002</c:v>
                </c:pt>
                <c:pt idx="8154">
                  <c:v>68.362839999999949</c:v>
                </c:pt>
                <c:pt idx="8155">
                  <c:v>68.371160000000003</c:v>
                </c:pt>
                <c:pt idx="8156">
                  <c:v>68.379499999999979</c:v>
                </c:pt>
                <c:pt idx="8157">
                  <c:v>68.387820000000005</c:v>
                </c:pt>
                <c:pt idx="8158">
                  <c:v>68.396180000000001</c:v>
                </c:pt>
                <c:pt idx="8159">
                  <c:v>68.404500000000027</c:v>
                </c:pt>
                <c:pt idx="8160">
                  <c:v>68.412840000000003</c:v>
                </c:pt>
                <c:pt idx="8161">
                  <c:v>68.421180000000007</c:v>
                </c:pt>
                <c:pt idx="8162">
                  <c:v>68.429500000000004</c:v>
                </c:pt>
                <c:pt idx="8163">
                  <c:v>68.437839999999994</c:v>
                </c:pt>
                <c:pt idx="8164">
                  <c:v>68.446160000000376</c:v>
                </c:pt>
                <c:pt idx="8165">
                  <c:v>68.454499999999996</c:v>
                </c:pt>
                <c:pt idx="8166">
                  <c:v>68.46284</c:v>
                </c:pt>
                <c:pt idx="8167">
                  <c:v>68.471160000000026</c:v>
                </c:pt>
                <c:pt idx="8168">
                  <c:v>68.479500000000002</c:v>
                </c:pt>
                <c:pt idx="8169">
                  <c:v>68.487840000000006</c:v>
                </c:pt>
                <c:pt idx="8170">
                  <c:v>68.496160000000344</c:v>
                </c:pt>
                <c:pt idx="8171">
                  <c:v>68.504499999999993</c:v>
                </c:pt>
                <c:pt idx="8172">
                  <c:v>68.512820000000005</c:v>
                </c:pt>
                <c:pt idx="8173">
                  <c:v>68.521180000000001</c:v>
                </c:pt>
                <c:pt idx="8174">
                  <c:v>68.529499999999999</c:v>
                </c:pt>
                <c:pt idx="8175">
                  <c:v>68.537840000000003</c:v>
                </c:pt>
                <c:pt idx="8176">
                  <c:v>68.546180000000007</c:v>
                </c:pt>
                <c:pt idx="8177">
                  <c:v>68.554500000000004</c:v>
                </c:pt>
                <c:pt idx="8178">
                  <c:v>68.56283999999998</c:v>
                </c:pt>
                <c:pt idx="8179">
                  <c:v>68.571160000000006</c:v>
                </c:pt>
                <c:pt idx="8180">
                  <c:v>68.579499999999982</c:v>
                </c:pt>
                <c:pt idx="8181">
                  <c:v>68.58784</c:v>
                </c:pt>
                <c:pt idx="8182">
                  <c:v>68.596160000000026</c:v>
                </c:pt>
                <c:pt idx="8183">
                  <c:v>68.604500000000002</c:v>
                </c:pt>
                <c:pt idx="8184">
                  <c:v>68.612839999999949</c:v>
                </c:pt>
                <c:pt idx="8185">
                  <c:v>68.621160000000003</c:v>
                </c:pt>
                <c:pt idx="8186">
                  <c:v>68.629499999999979</c:v>
                </c:pt>
                <c:pt idx="8187">
                  <c:v>68.637820000000005</c:v>
                </c:pt>
                <c:pt idx="8188">
                  <c:v>68.646180000000001</c:v>
                </c:pt>
                <c:pt idx="8189">
                  <c:v>68.654499999999999</c:v>
                </c:pt>
                <c:pt idx="8190">
                  <c:v>68.662839999999989</c:v>
                </c:pt>
                <c:pt idx="8191">
                  <c:v>68.671179999999978</c:v>
                </c:pt>
                <c:pt idx="8192">
                  <c:v>68.679499999999948</c:v>
                </c:pt>
                <c:pt idx="8193">
                  <c:v>68.68783999999998</c:v>
                </c:pt>
                <c:pt idx="8194">
                  <c:v>68.696160000000006</c:v>
                </c:pt>
                <c:pt idx="8195">
                  <c:v>68.704499999999996</c:v>
                </c:pt>
                <c:pt idx="8196">
                  <c:v>68.71284</c:v>
                </c:pt>
                <c:pt idx="8197">
                  <c:v>68.721160000000026</c:v>
                </c:pt>
                <c:pt idx="8198">
                  <c:v>68.729500000000002</c:v>
                </c:pt>
                <c:pt idx="8199">
                  <c:v>68.737840000000006</c:v>
                </c:pt>
                <c:pt idx="8200">
                  <c:v>68.746160000000344</c:v>
                </c:pt>
                <c:pt idx="8201">
                  <c:v>68.754499999999993</c:v>
                </c:pt>
                <c:pt idx="8202">
                  <c:v>68.762820000000005</c:v>
                </c:pt>
                <c:pt idx="8203">
                  <c:v>68.771180000000001</c:v>
                </c:pt>
                <c:pt idx="8204">
                  <c:v>68.779499999999999</c:v>
                </c:pt>
                <c:pt idx="8205">
                  <c:v>68.787840000000003</c:v>
                </c:pt>
                <c:pt idx="8206">
                  <c:v>68.796180000000007</c:v>
                </c:pt>
                <c:pt idx="8207">
                  <c:v>68.804500000000004</c:v>
                </c:pt>
                <c:pt idx="8208">
                  <c:v>68.81283999999998</c:v>
                </c:pt>
                <c:pt idx="8209">
                  <c:v>68.821160000000006</c:v>
                </c:pt>
                <c:pt idx="8210">
                  <c:v>68.829499999999982</c:v>
                </c:pt>
                <c:pt idx="8211">
                  <c:v>68.83784</c:v>
                </c:pt>
                <c:pt idx="8212">
                  <c:v>68.846160000000026</c:v>
                </c:pt>
                <c:pt idx="8213">
                  <c:v>68.854500000000002</c:v>
                </c:pt>
                <c:pt idx="8214">
                  <c:v>68.862839999999949</c:v>
                </c:pt>
                <c:pt idx="8215">
                  <c:v>68.871160000000003</c:v>
                </c:pt>
                <c:pt idx="8216">
                  <c:v>68.879499999999979</c:v>
                </c:pt>
                <c:pt idx="8217">
                  <c:v>68.887820000000005</c:v>
                </c:pt>
                <c:pt idx="8218">
                  <c:v>68.896180000000001</c:v>
                </c:pt>
                <c:pt idx="8219">
                  <c:v>68.904500000000027</c:v>
                </c:pt>
                <c:pt idx="8220">
                  <c:v>68.912840000000003</c:v>
                </c:pt>
                <c:pt idx="8221">
                  <c:v>68.921180000000007</c:v>
                </c:pt>
                <c:pt idx="8222">
                  <c:v>68.929500000000004</c:v>
                </c:pt>
                <c:pt idx="8223">
                  <c:v>68.937839999999994</c:v>
                </c:pt>
                <c:pt idx="8224">
                  <c:v>68.946160000000376</c:v>
                </c:pt>
                <c:pt idx="8225">
                  <c:v>68.954499999999996</c:v>
                </c:pt>
                <c:pt idx="8226">
                  <c:v>68.96284</c:v>
                </c:pt>
                <c:pt idx="8227">
                  <c:v>68.971160000000026</c:v>
                </c:pt>
                <c:pt idx="8228">
                  <c:v>68.979500000000002</c:v>
                </c:pt>
                <c:pt idx="8229">
                  <c:v>68.987840000000006</c:v>
                </c:pt>
                <c:pt idx="8230">
                  <c:v>68.996160000000344</c:v>
                </c:pt>
                <c:pt idx="8231">
                  <c:v>69.004499999999993</c:v>
                </c:pt>
                <c:pt idx="8232">
                  <c:v>69.012820000000005</c:v>
                </c:pt>
                <c:pt idx="8233">
                  <c:v>69.021180000000001</c:v>
                </c:pt>
                <c:pt idx="8234">
                  <c:v>69.029499999999999</c:v>
                </c:pt>
                <c:pt idx="8235">
                  <c:v>69.037840000000003</c:v>
                </c:pt>
                <c:pt idx="8236">
                  <c:v>69.046180000000007</c:v>
                </c:pt>
                <c:pt idx="8237">
                  <c:v>69.054500000000004</c:v>
                </c:pt>
                <c:pt idx="8238">
                  <c:v>69.06283999999998</c:v>
                </c:pt>
                <c:pt idx="8239">
                  <c:v>69.071160000000006</c:v>
                </c:pt>
                <c:pt idx="8240">
                  <c:v>69.079499999999982</c:v>
                </c:pt>
                <c:pt idx="8241">
                  <c:v>69.08784</c:v>
                </c:pt>
                <c:pt idx="8242">
                  <c:v>69.096160000000026</c:v>
                </c:pt>
                <c:pt idx="8243">
                  <c:v>69.104500000000002</c:v>
                </c:pt>
                <c:pt idx="8244">
                  <c:v>69.112839999999949</c:v>
                </c:pt>
                <c:pt idx="8245">
                  <c:v>69.121160000000003</c:v>
                </c:pt>
                <c:pt idx="8246">
                  <c:v>69.129499999999979</c:v>
                </c:pt>
                <c:pt idx="8247">
                  <c:v>69.137820000000005</c:v>
                </c:pt>
                <c:pt idx="8248">
                  <c:v>69.146180000000001</c:v>
                </c:pt>
                <c:pt idx="8249">
                  <c:v>69.154499999999999</c:v>
                </c:pt>
                <c:pt idx="8250">
                  <c:v>69.162839999999989</c:v>
                </c:pt>
                <c:pt idx="8251">
                  <c:v>69.171179999999978</c:v>
                </c:pt>
                <c:pt idx="8252">
                  <c:v>69.179499999999948</c:v>
                </c:pt>
                <c:pt idx="8253">
                  <c:v>69.18783999999998</c:v>
                </c:pt>
                <c:pt idx="8254">
                  <c:v>69.196160000000006</c:v>
                </c:pt>
                <c:pt idx="8255">
                  <c:v>69.204499999999996</c:v>
                </c:pt>
                <c:pt idx="8256">
                  <c:v>69.21284</c:v>
                </c:pt>
                <c:pt idx="8257">
                  <c:v>69.221160000000026</c:v>
                </c:pt>
                <c:pt idx="8258">
                  <c:v>69.229500000000002</c:v>
                </c:pt>
                <c:pt idx="8259">
                  <c:v>69.237840000000006</c:v>
                </c:pt>
                <c:pt idx="8260">
                  <c:v>69.246160000000344</c:v>
                </c:pt>
                <c:pt idx="8261">
                  <c:v>69.254499999999993</c:v>
                </c:pt>
                <c:pt idx="8262">
                  <c:v>69.262820000000005</c:v>
                </c:pt>
                <c:pt idx="8263">
                  <c:v>69.271180000000001</c:v>
                </c:pt>
                <c:pt idx="8264">
                  <c:v>69.279499999999999</c:v>
                </c:pt>
                <c:pt idx="8265">
                  <c:v>69.287840000000003</c:v>
                </c:pt>
                <c:pt idx="8266">
                  <c:v>69.296180000000007</c:v>
                </c:pt>
                <c:pt idx="8267">
                  <c:v>69.304500000000004</c:v>
                </c:pt>
                <c:pt idx="8268">
                  <c:v>69.31283999999998</c:v>
                </c:pt>
                <c:pt idx="8269">
                  <c:v>69.321160000000006</c:v>
                </c:pt>
                <c:pt idx="8270">
                  <c:v>69.329499999999982</c:v>
                </c:pt>
                <c:pt idx="8271">
                  <c:v>69.33784</c:v>
                </c:pt>
                <c:pt idx="8272">
                  <c:v>69.346160000000026</c:v>
                </c:pt>
                <c:pt idx="8273">
                  <c:v>69.354500000000002</c:v>
                </c:pt>
                <c:pt idx="8274">
                  <c:v>69.362839999999949</c:v>
                </c:pt>
                <c:pt idx="8275">
                  <c:v>69.371160000000003</c:v>
                </c:pt>
                <c:pt idx="8276">
                  <c:v>69.379499999999979</c:v>
                </c:pt>
                <c:pt idx="8277">
                  <c:v>69.387820000000005</c:v>
                </c:pt>
                <c:pt idx="8278">
                  <c:v>69.396180000000001</c:v>
                </c:pt>
                <c:pt idx="8279">
                  <c:v>69.404500000000027</c:v>
                </c:pt>
                <c:pt idx="8280">
                  <c:v>69.412840000000003</c:v>
                </c:pt>
                <c:pt idx="8281">
                  <c:v>69.421180000000007</c:v>
                </c:pt>
                <c:pt idx="8282">
                  <c:v>69.429500000000004</c:v>
                </c:pt>
                <c:pt idx="8283">
                  <c:v>69.437839999999994</c:v>
                </c:pt>
                <c:pt idx="8284">
                  <c:v>69.446160000000376</c:v>
                </c:pt>
                <c:pt idx="8285">
                  <c:v>69.454499999999996</c:v>
                </c:pt>
                <c:pt idx="8286">
                  <c:v>69.46284</c:v>
                </c:pt>
                <c:pt idx="8287">
                  <c:v>69.471160000000026</c:v>
                </c:pt>
                <c:pt idx="8288">
                  <c:v>69.479500000000002</c:v>
                </c:pt>
                <c:pt idx="8289">
                  <c:v>69.487840000000006</c:v>
                </c:pt>
                <c:pt idx="8290">
                  <c:v>69.496160000000344</c:v>
                </c:pt>
                <c:pt idx="8291">
                  <c:v>69.504499999999993</c:v>
                </c:pt>
                <c:pt idx="8292">
                  <c:v>69.512820000000005</c:v>
                </c:pt>
                <c:pt idx="8293">
                  <c:v>69.521180000000001</c:v>
                </c:pt>
                <c:pt idx="8294">
                  <c:v>69.529499999999999</c:v>
                </c:pt>
                <c:pt idx="8295">
                  <c:v>69.537840000000003</c:v>
                </c:pt>
                <c:pt idx="8296">
                  <c:v>69.546180000000007</c:v>
                </c:pt>
                <c:pt idx="8297">
                  <c:v>69.554500000000004</c:v>
                </c:pt>
                <c:pt idx="8298">
                  <c:v>69.56283999999998</c:v>
                </c:pt>
                <c:pt idx="8299">
                  <c:v>69.571160000000006</c:v>
                </c:pt>
                <c:pt idx="8300">
                  <c:v>69.579499999999982</c:v>
                </c:pt>
                <c:pt idx="8301">
                  <c:v>69.58784</c:v>
                </c:pt>
                <c:pt idx="8302">
                  <c:v>69.596160000000026</c:v>
                </c:pt>
                <c:pt idx="8303">
                  <c:v>69.604500000000002</c:v>
                </c:pt>
                <c:pt idx="8304">
                  <c:v>69.612839999999949</c:v>
                </c:pt>
                <c:pt idx="8305">
                  <c:v>69.621160000000003</c:v>
                </c:pt>
                <c:pt idx="8306">
                  <c:v>69.629499999999979</c:v>
                </c:pt>
                <c:pt idx="8307">
                  <c:v>69.637820000000005</c:v>
                </c:pt>
                <c:pt idx="8308">
                  <c:v>69.646180000000001</c:v>
                </c:pt>
                <c:pt idx="8309">
                  <c:v>69.654499999999999</c:v>
                </c:pt>
                <c:pt idx="8310">
                  <c:v>69.662839999999989</c:v>
                </c:pt>
                <c:pt idx="8311">
                  <c:v>69.671179999999978</c:v>
                </c:pt>
                <c:pt idx="8312">
                  <c:v>69.679499999999948</c:v>
                </c:pt>
                <c:pt idx="8313">
                  <c:v>69.68783999999998</c:v>
                </c:pt>
                <c:pt idx="8314">
                  <c:v>69.696160000000006</c:v>
                </c:pt>
                <c:pt idx="8315">
                  <c:v>69.704499999999996</c:v>
                </c:pt>
                <c:pt idx="8316">
                  <c:v>69.71284</c:v>
                </c:pt>
                <c:pt idx="8317">
                  <c:v>69.721160000000026</c:v>
                </c:pt>
                <c:pt idx="8318">
                  <c:v>69.729500000000002</c:v>
                </c:pt>
                <c:pt idx="8319">
                  <c:v>69.737840000000006</c:v>
                </c:pt>
                <c:pt idx="8320">
                  <c:v>69.746160000000344</c:v>
                </c:pt>
                <c:pt idx="8321">
                  <c:v>69.754499999999993</c:v>
                </c:pt>
                <c:pt idx="8322">
                  <c:v>69.762820000000005</c:v>
                </c:pt>
                <c:pt idx="8323">
                  <c:v>69.771180000000001</c:v>
                </c:pt>
                <c:pt idx="8324">
                  <c:v>69.779499999999999</c:v>
                </c:pt>
                <c:pt idx="8325">
                  <c:v>69.787840000000003</c:v>
                </c:pt>
                <c:pt idx="8326">
                  <c:v>69.796180000000007</c:v>
                </c:pt>
                <c:pt idx="8327">
                  <c:v>69.804500000000004</c:v>
                </c:pt>
                <c:pt idx="8328">
                  <c:v>69.81283999999998</c:v>
                </c:pt>
                <c:pt idx="8329">
                  <c:v>69.821160000000006</c:v>
                </c:pt>
                <c:pt idx="8330">
                  <c:v>69.829499999999982</c:v>
                </c:pt>
                <c:pt idx="8331">
                  <c:v>69.83784</c:v>
                </c:pt>
                <c:pt idx="8332">
                  <c:v>69.846160000000026</c:v>
                </c:pt>
                <c:pt idx="8333">
                  <c:v>69.854500000000002</c:v>
                </c:pt>
                <c:pt idx="8334">
                  <c:v>69.862839999999949</c:v>
                </c:pt>
                <c:pt idx="8335">
                  <c:v>69.871160000000003</c:v>
                </c:pt>
                <c:pt idx="8336">
                  <c:v>69.879499999999979</c:v>
                </c:pt>
                <c:pt idx="8337">
                  <c:v>69.887820000000005</c:v>
                </c:pt>
                <c:pt idx="8338">
                  <c:v>69.896180000000001</c:v>
                </c:pt>
                <c:pt idx="8339">
                  <c:v>69.904500000000027</c:v>
                </c:pt>
                <c:pt idx="8340">
                  <c:v>69.912840000000003</c:v>
                </c:pt>
                <c:pt idx="8341">
                  <c:v>69.921180000000007</c:v>
                </c:pt>
                <c:pt idx="8342">
                  <c:v>69.929500000000004</c:v>
                </c:pt>
                <c:pt idx="8343">
                  <c:v>69.937839999999994</c:v>
                </c:pt>
                <c:pt idx="8344">
                  <c:v>69.946160000000376</c:v>
                </c:pt>
                <c:pt idx="8345">
                  <c:v>69.954499999999996</c:v>
                </c:pt>
                <c:pt idx="8346">
                  <c:v>69.96284</c:v>
                </c:pt>
                <c:pt idx="8347">
                  <c:v>69.971160000000026</c:v>
                </c:pt>
                <c:pt idx="8348">
                  <c:v>69.979500000000002</c:v>
                </c:pt>
                <c:pt idx="8349">
                  <c:v>69.987840000000006</c:v>
                </c:pt>
                <c:pt idx="8350">
                  <c:v>69.996160000000344</c:v>
                </c:pt>
                <c:pt idx="8351">
                  <c:v>70.004499999999993</c:v>
                </c:pt>
                <c:pt idx="8352">
                  <c:v>70.012820000000005</c:v>
                </c:pt>
                <c:pt idx="8353">
                  <c:v>70.021180000000001</c:v>
                </c:pt>
                <c:pt idx="8354">
                  <c:v>70.029499999999999</c:v>
                </c:pt>
                <c:pt idx="8355">
                  <c:v>70.037840000000003</c:v>
                </c:pt>
                <c:pt idx="8356">
                  <c:v>70.046180000000007</c:v>
                </c:pt>
                <c:pt idx="8357">
                  <c:v>70.054500000000004</c:v>
                </c:pt>
                <c:pt idx="8358">
                  <c:v>70.06283999999998</c:v>
                </c:pt>
                <c:pt idx="8359">
                  <c:v>70.071160000000006</c:v>
                </c:pt>
                <c:pt idx="8360">
                  <c:v>70.079499999999982</c:v>
                </c:pt>
                <c:pt idx="8361">
                  <c:v>70.08784</c:v>
                </c:pt>
                <c:pt idx="8362">
                  <c:v>70.096160000000026</c:v>
                </c:pt>
                <c:pt idx="8363">
                  <c:v>70.104500000000002</c:v>
                </c:pt>
                <c:pt idx="8364">
                  <c:v>70.112839999999949</c:v>
                </c:pt>
                <c:pt idx="8365">
                  <c:v>70.121160000000003</c:v>
                </c:pt>
                <c:pt idx="8366">
                  <c:v>70.129499999999979</c:v>
                </c:pt>
                <c:pt idx="8367">
                  <c:v>70.137820000000005</c:v>
                </c:pt>
                <c:pt idx="8368">
                  <c:v>70.146180000000001</c:v>
                </c:pt>
                <c:pt idx="8369">
                  <c:v>70.154499999999999</c:v>
                </c:pt>
                <c:pt idx="8370">
                  <c:v>70.162839999999989</c:v>
                </c:pt>
                <c:pt idx="8371">
                  <c:v>70.171179999999978</c:v>
                </c:pt>
                <c:pt idx="8372">
                  <c:v>70.179499999999948</c:v>
                </c:pt>
                <c:pt idx="8373">
                  <c:v>70.18783999999998</c:v>
                </c:pt>
                <c:pt idx="8374">
                  <c:v>70.196160000000006</c:v>
                </c:pt>
                <c:pt idx="8375">
                  <c:v>70.204499999999996</c:v>
                </c:pt>
                <c:pt idx="8376">
                  <c:v>70.21284</c:v>
                </c:pt>
                <c:pt idx="8377">
                  <c:v>70.221160000000026</c:v>
                </c:pt>
                <c:pt idx="8378">
                  <c:v>70.229500000000002</c:v>
                </c:pt>
                <c:pt idx="8379">
                  <c:v>70.237840000000006</c:v>
                </c:pt>
                <c:pt idx="8380">
                  <c:v>70.246160000000344</c:v>
                </c:pt>
                <c:pt idx="8381">
                  <c:v>70.254499999999993</c:v>
                </c:pt>
                <c:pt idx="8382">
                  <c:v>70.262820000000005</c:v>
                </c:pt>
                <c:pt idx="8383">
                  <c:v>70.271180000000001</c:v>
                </c:pt>
                <c:pt idx="8384">
                  <c:v>70.279499999999999</c:v>
                </c:pt>
                <c:pt idx="8385">
                  <c:v>70.287840000000003</c:v>
                </c:pt>
                <c:pt idx="8386">
                  <c:v>70.296180000000007</c:v>
                </c:pt>
                <c:pt idx="8387">
                  <c:v>70.304500000000004</c:v>
                </c:pt>
                <c:pt idx="8388">
                  <c:v>70.31283999999998</c:v>
                </c:pt>
                <c:pt idx="8389">
                  <c:v>70.321160000000006</c:v>
                </c:pt>
                <c:pt idx="8390">
                  <c:v>70.329499999999982</c:v>
                </c:pt>
                <c:pt idx="8391">
                  <c:v>70.33784</c:v>
                </c:pt>
                <c:pt idx="8392">
                  <c:v>70.346160000000026</c:v>
                </c:pt>
                <c:pt idx="8393">
                  <c:v>70.354500000000002</c:v>
                </c:pt>
                <c:pt idx="8394">
                  <c:v>70.362839999999949</c:v>
                </c:pt>
                <c:pt idx="8395">
                  <c:v>70.371160000000003</c:v>
                </c:pt>
                <c:pt idx="8396">
                  <c:v>70.379499999999979</c:v>
                </c:pt>
                <c:pt idx="8397">
                  <c:v>70.387820000000005</c:v>
                </c:pt>
                <c:pt idx="8398">
                  <c:v>70.396180000000001</c:v>
                </c:pt>
                <c:pt idx="8399">
                  <c:v>70.404500000000027</c:v>
                </c:pt>
                <c:pt idx="8400">
                  <c:v>70.412840000000003</c:v>
                </c:pt>
                <c:pt idx="8401">
                  <c:v>70.421180000000007</c:v>
                </c:pt>
                <c:pt idx="8402">
                  <c:v>70.429500000000004</c:v>
                </c:pt>
                <c:pt idx="8403">
                  <c:v>70.437839999999994</c:v>
                </c:pt>
                <c:pt idx="8404">
                  <c:v>70.446160000000376</c:v>
                </c:pt>
                <c:pt idx="8405">
                  <c:v>70.454499999999996</c:v>
                </c:pt>
                <c:pt idx="8406">
                  <c:v>70.46284</c:v>
                </c:pt>
                <c:pt idx="8407">
                  <c:v>70.471160000000026</c:v>
                </c:pt>
                <c:pt idx="8408">
                  <c:v>70.479500000000002</c:v>
                </c:pt>
                <c:pt idx="8409">
                  <c:v>70.487840000000006</c:v>
                </c:pt>
                <c:pt idx="8410">
                  <c:v>70.496160000000344</c:v>
                </c:pt>
                <c:pt idx="8411">
                  <c:v>70.504499999999993</c:v>
                </c:pt>
                <c:pt idx="8412">
                  <c:v>70.512820000000005</c:v>
                </c:pt>
                <c:pt idx="8413">
                  <c:v>70.521180000000001</c:v>
                </c:pt>
                <c:pt idx="8414">
                  <c:v>70.529499999999999</c:v>
                </c:pt>
                <c:pt idx="8415">
                  <c:v>70.537840000000003</c:v>
                </c:pt>
                <c:pt idx="8416">
                  <c:v>70.546180000000007</c:v>
                </c:pt>
                <c:pt idx="8417">
                  <c:v>70.554500000000004</c:v>
                </c:pt>
                <c:pt idx="8418">
                  <c:v>70.56283999999998</c:v>
                </c:pt>
                <c:pt idx="8419">
                  <c:v>70.571160000000006</c:v>
                </c:pt>
                <c:pt idx="8420">
                  <c:v>70.579499999999982</c:v>
                </c:pt>
                <c:pt idx="8421">
                  <c:v>70.58784</c:v>
                </c:pt>
                <c:pt idx="8422">
                  <c:v>70.596160000000026</c:v>
                </c:pt>
                <c:pt idx="8423">
                  <c:v>70.604500000000002</c:v>
                </c:pt>
                <c:pt idx="8424">
                  <c:v>70.612839999999949</c:v>
                </c:pt>
                <c:pt idx="8425">
                  <c:v>70.621160000000003</c:v>
                </c:pt>
                <c:pt idx="8426">
                  <c:v>70.629499999999979</c:v>
                </c:pt>
                <c:pt idx="8427">
                  <c:v>70.637820000000005</c:v>
                </c:pt>
                <c:pt idx="8428">
                  <c:v>70.646180000000001</c:v>
                </c:pt>
                <c:pt idx="8429">
                  <c:v>70.654499999999999</c:v>
                </c:pt>
                <c:pt idx="8430">
                  <c:v>70.662839999999989</c:v>
                </c:pt>
                <c:pt idx="8431">
                  <c:v>70.671179999999978</c:v>
                </c:pt>
                <c:pt idx="8432">
                  <c:v>70.679499999999948</c:v>
                </c:pt>
                <c:pt idx="8433">
                  <c:v>70.68783999999998</c:v>
                </c:pt>
                <c:pt idx="8434">
                  <c:v>70.696160000000006</c:v>
                </c:pt>
                <c:pt idx="8435">
                  <c:v>70.704499999999996</c:v>
                </c:pt>
                <c:pt idx="8436">
                  <c:v>70.71284</c:v>
                </c:pt>
                <c:pt idx="8437">
                  <c:v>70.721160000000026</c:v>
                </c:pt>
                <c:pt idx="8438">
                  <c:v>70.729500000000002</c:v>
                </c:pt>
                <c:pt idx="8439">
                  <c:v>70.737840000000006</c:v>
                </c:pt>
                <c:pt idx="8440">
                  <c:v>70.746160000000344</c:v>
                </c:pt>
                <c:pt idx="8441">
                  <c:v>70.754499999999993</c:v>
                </c:pt>
                <c:pt idx="8442">
                  <c:v>70.762820000000005</c:v>
                </c:pt>
                <c:pt idx="8443">
                  <c:v>70.771180000000001</c:v>
                </c:pt>
                <c:pt idx="8444">
                  <c:v>70.779499999999999</c:v>
                </c:pt>
                <c:pt idx="8445">
                  <c:v>70.787840000000003</c:v>
                </c:pt>
                <c:pt idx="8446">
                  <c:v>70.796180000000007</c:v>
                </c:pt>
                <c:pt idx="8447">
                  <c:v>70.804500000000004</c:v>
                </c:pt>
                <c:pt idx="8448">
                  <c:v>70.81283999999998</c:v>
                </c:pt>
                <c:pt idx="8449">
                  <c:v>70.821160000000006</c:v>
                </c:pt>
                <c:pt idx="8450">
                  <c:v>70.829499999999982</c:v>
                </c:pt>
                <c:pt idx="8451">
                  <c:v>70.83784</c:v>
                </c:pt>
                <c:pt idx="8452">
                  <c:v>70.846160000000026</c:v>
                </c:pt>
                <c:pt idx="8453">
                  <c:v>70.854500000000002</c:v>
                </c:pt>
                <c:pt idx="8454">
                  <c:v>70.862839999999949</c:v>
                </c:pt>
                <c:pt idx="8455">
                  <c:v>70.871160000000003</c:v>
                </c:pt>
                <c:pt idx="8456">
                  <c:v>70.879499999999979</c:v>
                </c:pt>
                <c:pt idx="8457">
                  <c:v>70.887820000000005</c:v>
                </c:pt>
                <c:pt idx="8458">
                  <c:v>70.896180000000001</c:v>
                </c:pt>
                <c:pt idx="8459">
                  <c:v>70.904500000000027</c:v>
                </c:pt>
                <c:pt idx="8460">
                  <c:v>70.912840000000003</c:v>
                </c:pt>
                <c:pt idx="8461">
                  <c:v>70.921180000000007</c:v>
                </c:pt>
                <c:pt idx="8462">
                  <c:v>70.929500000000004</c:v>
                </c:pt>
                <c:pt idx="8463">
                  <c:v>70.937839999999994</c:v>
                </c:pt>
                <c:pt idx="8464">
                  <c:v>70.946160000000376</c:v>
                </c:pt>
                <c:pt idx="8465">
                  <c:v>70.954499999999996</c:v>
                </c:pt>
                <c:pt idx="8466">
                  <c:v>70.96284</c:v>
                </c:pt>
                <c:pt idx="8467">
                  <c:v>70.971160000000026</c:v>
                </c:pt>
                <c:pt idx="8468">
                  <c:v>70.979500000000002</c:v>
                </c:pt>
                <c:pt idx="8469">
                  <c:v>70.987840000000006</c:v>
                </c:pt>
                <c:pt idx="8470">
                  <c:v>70.996160000000344</c:v>
                </c:pt>
                <c:pt idx="8471">
                  <c:v>71.004499999999993</c:v>
                </c:pt>
                <c:pt idx="8472">
                  <c:v>71.012820000000005</c:v>
                </c:pt>
                <c:pt idx="8473">
                  <c:v>71.021180000000001</c:v>
                </c:pt>
                <c:pt idx="8474">
                  <c:v>71.029499999999999</c:v>
                </c:pt>
                <c:pt idx="8475">
                  <c:v>71.037840000000003</c:v>
                </c:pt>
                <c:pt idx="8476">
                  <c:v>71.046180000000007</c:v>
                </c:pt>
                <c:pt idx="8477">
                  <c:v>71.054500000000004</c:v>
                </c:pt>
                <c:pt idx="8478">
                  <c:v>71.06283999999998</c:v>
                </c:pt>
                <c:pt idx="8479">
                  <c:v>71.071160000000006</c:v>
                </c:pt>
                <c:pt idx="8480">
                  <c:v>71.079499999999982</c:v>
                </c:pt>
                <c:pt idx="8481">
                  <c:v>71.08784</c:v>
                </c:pt>
                <c:pt idx="8482">
                  <c:v>71.096160000000026</c:v>
                </c:pt>
                <c:pt idx="8483">
                  <c:v>71.104500000000002</c:v>
                </c:pt>
                <c:pt idx="8484">
                  <c:v>71.112839999999949</c:v>
                </c:pt>
                <c:pt idx="8485">
                  <c:v>71.121160000000003</c:v>
                </c:pt>
                <c:pt idx="8486">
                  <c:v>71.129499999999979</c:v>
                </c:pt>
                <c:pt idx="8487">
                  <c:v>71.137820000000005</c:v>
                </c:pt>
                <c:pt idx="8488">
                  <c:v>71.146180000000001</c:v>
                </c:pt>
                <c:pt idx="8489">
                  <c:v>71.154499999999999</c:v>
                </c:pt>
                <c:pt idx="8490">
                  <c:v>71.162839999999989</c:v>
                </c:pt>
                <c:pt idx="8491">
                  <c:v>71.171179999999978</c:v>
                </c:pt>
                <c:pt idx="8492">
                  <c:v>71.179499999999948</c:v>
                </c:pt>
                <c:pt idx="8493">
                  <c:v>71.18783999999998</c:v>
                </c:pt>
                <c:pt idx="8494">
                  <c:v>71.196160000000006</c:v>
                </c:pt>
                <c:pt idx="8495">
                  <c:v>71.204499999999996</c:v>
                </c:pt>
                <c:pt idx="8496">
                  <c:v>71.21284</c:v>
                </c:pt>
                <c:pt idx="8497">
                  <c:v>71.221160000000026</c:v>
                </c:pt>
                <c:pt idx="8498">
                  <c:v>71.229500000000002</c:v>
                </c:pt>
                <c:pt idx="8499">
                  <c:v>71.237840000000006</c:v>
                </c:pt>
                <c:pt idx="8500">
                  <c:v>71.246160000000344</c:v>
                </c:pt>
                <c:pt idx="8501">
                  <c:v>71.254499999999993</c:v>
                </c:pt>
                <c:pt idx="8502">
                  <c:v>71.262820000000005</c:v>
                </c:pt>
                <c:pt idx="8503">
                  <c:v>71.271180000000001</c:v>
                </c:pt>
                <c:pt idx="8504">
                  <c:v>71.279499999999999</c:v>
                </c:pt>
                <c:pt idx="8505">
                  <c:v>71.287840000000003</c:v>
                </c:pt>
                <c:pt idx="8506">
                  <c:v>71.296180000000007</c:v>
                </c:pt>
                <c:pt idx="8507">
                  <c:v>71.304500000000004</c:v>
                </c:pt>
                <c:pt idx="8508">
                  <c:v>71.31283999999998</c:v>
                </c:pt>
                <c:pt idx="8509">
                  <c:v>71.321160000000006</c:v>
                </c:pt>
                <c:pt idx="8510">
                  <c:v>71.329499999999982</c:v>
                </c:pt>
                <c:pt idx="8511">
                  <c:v>71.33784</c:v>
                </c:pt>
                <c:pt idx="8512">
                  <c:v>71.346160000000026</c:v>
                </c:pt>
                <c:pt idx="8513">
                  <c:v>71.354500000000002</c:v>
                </c:pt>
                <c:pt idx="8514">
                  <c:v>71.362839999999949</c:v>
                </c:pt>
                <c:pt idx="8515">
                  <c:v>71.371160000000003</c:v>
                </c:pt>
                <c:pt idx="8516">
                  <c:v>71.379499999999979</c:v>
                </c:pt>
                <c:pt idx="8517">
                  <c:v>71.387820000000005</c:v>
                </c:pt>
                <c:pt idx="8518">
                  <c:v>71.396180000000001</c:v>
                </c:pt>
                <c:pt idx="8519">
                  <c:v>71.404500000000027</c:v>
                </c:pt>
                <c:pt idx="8520">
                  <c:v>71.412840000000003</c:v>
                </c:pt>
                <c:pt idx="8521">
                  <c:v>71.421180000000007</c:v>
                </c:pt>
                <c:pt idx="8522">
                  <c:v>71.429500000000004</c:v>
                </c:pt>
                <c:pt idx="8523">
                  <c:v>71.437839999999994</c:v>
                </c:pt>
                <c:pt idx="8524">
                  <c:v>71.446160000000376</c:v>
                </c:pt>
                <c:pt idx="8525">
                  <c:v>71.454499999999996</c:v>
                </c:pt>
                <c:pt idx="8526">
                  <c:v>71.46284</c:v>
                </c:pt>
                <c:pt idx="8527">
                  <c:v>71.471160000000026</c:v>
                </c:pt>
                <c:pt idx="8528">
                  <c:v>71.479500000000002</c:v>
                </c:pt>
                <c:pt idx="8529">
                  <c:v>71.487840000000006</c:v>
                </c:pt>
                <c:pt idx="8530">
                  <c:v>71.496160000000344</c:v>
                </c:pt>
                <c:pt idx="8531">
                  <c:v>71.504499999999993</c:v>
                </c:pt>
                <c:pt idx="8532">
                  <c:v>71.512820000000005</c:v>
                </c:pt>
                <c:pt idx="8533">
                  <c:v>71.521180000000001</c:v>
                </c:pt>
                <c:pt idx="8534">
                  <c:v>71.529499999999999</c:v>
                </c:pt>
                <c:pt idx="8535">
                  <c:v>71.537840000000003</c:v>
                </c:pt>
                <c:pt idx="8536">
                  <c:v>71.546180000000007</c:v>
                </c:pt>
                <c:pt idx="8537">
                  <c:v>71.554500000000004</c:v>
                </c:pt>
                <c:pt idx="8538">
                  <c:v>71.56283999999998</c:v>
                </c:pt>
                <c:pt idx="8539">
                  <c:v>71.571160000000006</c:v>
                </c:pt>
                <c:pt idx="8540">
                  <c:v>71.579499999999982</c:v>
                </c:pt>
                <c:pt idx="8541">
                  <c:v>71.58784</c:v>
                </c:pt>
                <c:pt idx="8542">
                  <c:v>71.596160000000026</c:v>
                </c:pt>
                <c:pt idx="8543">
                  <c:v>71.604500000000002</c:v>
                </c:pt>
                <c:pt idx="8544">
                  <c:v>71.612839999999949</c:v>
                </c:pt>
                <c:pt idx="8545">
                  <c:v>71.621160000000003</c:v>
                </c:pt>
                <c:pt idx="8546">
                  <c:v>71.629499999999979</c:v>
                </c:pt>
                <c:pt idx="8547">
                  <c:v>71.637820000000005</c:v>
                </c:pt>
                <c:pt idx="8548">
                  <c:v>71.646180000000001</c:v>
                </c:pt>
                <c:pt idx="8549">
                  <c:v>71.654499999999999</c:v>
                </c:pt>
                <c:pt idx="8550">
                  <c:v>71.662839999999989</c:v>
                </c:pt>
                <c:pt idx="8551">
                  <c:v>71.671179999999978</c:v>
                </c:pt>
                <c:pt idx="8552">
                  <c:v>71.679499999999948</c:v>
                </c:pt>
                <c:pt idx="8553">
                  <c:v>71.68783999999998</c:v>
                </c:pt>
                <c:pt idx="8554">
                  <c:v>71.696160000000006</c:v>
                </c:pt>
                <c:pt idx="8555">
                  <c:v>71.704499999999996</c:v>
                </c:pt>
                <c:pt idx="8556">
                  <c:v>71.71284</c:v>
                </c:pt>
                <c:pt idx="8557">
                  <c:v>71.721160000000026</c:v>
                </c:pt>
                <c:pt idx="8558">
                  <c:v>71.729500000000002</c:v>
                </c:pt>
                <c:pt idx="8559">
                  <c:v>71.737840000000006</c:v>
                </c:pt>
                <c:pt idx="8560">
                  <c:v>71.746160000000344</c:v>
                </c:pt>
                <c:pt idx="8561">
                  <c:v>71.754499999999993</c:v>
                </c:pt>
                <c:pt idx="8562">
                  <c:v>71.762820000000005</c:v>
                </c:pt>
                <c:pt idx="8563">
                  <c:v>71.771180000000001</c:v>
                </c:pt>
                <c:pt idx="8564">
                  <c:v>71.779499999999999</c:v>
                </c:pt>
                <c:pt idx="8565">
                  <c:v>71.787840000000003</c:v>
                </c:pt>
                <c:pt idx="8566">
                  <c:v>71.796180000000007</c:v>
                </c:pt>
                <c:pt idx="8567">
                  <c:v>71.804500000000004</c:v>
                </c:pt>
                <c:pt idx="8568">
                  <c:v>71.81283999999998</c:v>
                </c:pt>
                <c:pt idx="8569">
                  <c:v>71.821160000000006</c:v>
                </c:pt>
                <c:pt idx="8570">
                  <c:v>71.829499999999982</c:v>
                </c:pt>
                <c:pt idx="8571">
                  <c:v>71.83784</c:v>
                </c:pt>
                <c:pt idx="8572">
                  <c:v>71.846160000000026</c:v>
                </c:pt>
                <c:pt idx="8573">
                  <c:v>71.854500000000002</c:v>
                </c:pt>
                <c:pt idx="8574">
                  <c:v>71.862839999999949</c:v>
                </c:pt>
                <c:pt idx="8575">
                  <c:v>71.871160000000003</c:v>
                </c:pt>
                <c:pt idx="8576">
                  <c:v>71.879499999999979</c:v>
                </c:pt>
                <c:pt idx="8577">
                  <c:v>71.887820000000005</c:v>
                </c:pt>
                <c:pt idx="8578">
                  <c:v>71.896180000000001</c:v>
                </c:pt>
                <c:pt idx="8579">
                  <c:v>71.904500000000027</c:v>
                </c:pt>
                <c:pt idx="8580">
                  <c:v>71.912840000000003</c:v>
                </c:pt>
                <c:pt idx="8581">
                  <c:v>71.921180000000007</c:v>
                </c:pt>
                <c:pt idx="8582">
                  <c:v>71.929500000000004</c:v>
                </c:pt>
                <c:pt idx="8583">
                  <c:v>71.937839999999994</c:v>
                </c:pt>
                <c:pt idx="8584">
                  <c:v>71.946160000000376</c:v>
                </c:pt>
                <c:pt idx="8585">
                  <c:v>71.954499999999996</c:v>
                </c:pt>
                <c:pt idx="8586">
                  <c:v>71.96284</c:v>
                </c:pt>
                <c:pt idx="8587">
                  <c:v>71.971160000000026</c:v>
                </c:pt>
                <c:pt idx="8588">
                  <c:v>71.979500000000002</c:v>
                </c:pt>
                <c:pt idx="8589">
                  <c:v>71.987840000000006</c:v>
                </c:pt>
                <c:pt idx="8590">
                  <c:v>71.996160000000344</c:v>
                </c:pt>
                <c:pt idx="8591">
                  <c:v>72.004499999999993</c:v>
                </c:pt>
                <c:pt idx="8592">
                  <c:v>72.012820000000005</c:v>
                </c:pt>
                <c:pt idx="8593">
                  <c:v>72.021180000000001</c:v>
                </c:pt>
                <c:pt idx="8594">
                  <c:v>72.029499999999999</c:v>
                </c:pt>
                <c:pt idx="8595">
                  <c:v>72.037840000000003</c:v>
                </c:pt>
                <c:pt idx="8596">
                  <c:v>72.046180000000007</c:v>
                </c:pt>
                <c:pt idx="8597">
                  <c:v>72.054500000000004</c:v>
                </c:pt>
                <c:pt idx="8598">
                  <c:v>72.06283999999998</c:v>
                </c:pt>
                <c:pt idx="8599">
                  <c:v>72.071160000000006</c:v>
                </c:pt>
                <c:pt idx="8600">
                  <c:v>72.079499999999982</c:v>
                </c:pt>
                <c:pt idx="8601">
                  <c:v>72.08784</c:v>
                </c:pt>
                <c:pt idx="8602">
                  <c:v>72.096160000000026</c:v>
                </c:pt>
                <c:pt idx="8603">
                  <c:v>72.104500000000002</c:v>
                </c:pt>
                <c:pt idx="8604">
                  <c:v>72.112839999999949</c:v>
                </c:pt>
                <c:pt idx="8605">
                  <c:v>72.121160000000003</c:v>
                </c:pt>
                <c:pt idx="8606">
                  <c:v>72.129499999999979</c:v>
                </c:pt>
                <c:pt idx="8607">
                  <c:v>72.137820000000005</c:v>
                </c:pt>
                <c:pt idx="8608">
                  <c:v>72.146180000000001</c:v>
                </c:pt>
                <c:pt idx="8609">
                  <c:v>72.154499999999999</c:v>
                </c:pt>
                <c:pt idx="8610">
                  <c:v>72.162839999999989</c:v>
                </c:pt>
                <c:pt idx="8611">
                  <c:v>72.171179999999978</c:v>
                </c:pt>
                <c:pt idx="8612">
                  <c:v>72.179499999999948</c:v>
                </c:pt>
                <c:pt idx="8613">
                  <c:v>72.18783999999998</c:v>
                </c:pt>
                <c:pt idx="8614">
                  <c:v>72.196160000000006</c:v>
                </c:pt>
                <c:pt idx="8615">
                  <c:v>72.204499999999996</c:v>
                </c:pt>
                <c:pt idx="8616">
                  <c:v>72.21284</c:v>
                </c:pt>
                <c:pt idx="8617">
                  <c:v>72.221160000000026</c:v>
                </c:pt>
                <c:pt idx="8618">
                  <c:v>72.229500000000002</c:v>
                </c:pt>
                <c:pt idx="8619">
                  <c:v>72.237840000000006</c:v>
                </c:pt>
                <c:pt idx="8620">
                  <c:v>72.246160000000344</c:v>
                </c:pt>
                <c:pt idx="8621">
                  <c:v>72.254499999999993</c:v>
                </c:pt>
                <c:pt idx="8622">
                  <c:v>72.262820000000005</c:v>
                </c:pt>
                <c:pt idx="8623">
                  <c:v>72.271180000000001</c:v>
                </c:pt>
                <c:pt idx="8624">
                  <c:v>72.279499999999999</c:v>
                </c:pt>
                <c:pt idx="8625">
                  <c:v>72.287840000000003</c:v>
                </c:pt>
                <c:pt idx="8626">
                  <c:v>72.296180000000007</c:v>
                </c:pt>
                <c:pt idx="8627">
                  <c:v>72.304500000000004</c:v>
                </c:pt>
                <c:pt idx="8628">
                  <c:v>72.31283999999998</c:v>
                </c:pt>
                <c:pt idx="8629">
                  <c:v>72.321160000000006</c:v>
                </c:pt>
                <c:pt idx="8630">
                  <c:v>72.329499999999982</c:v>
                </c:pt>
                <c:pt idx="8631">
                  <c:v>72.33784</c:v>
                </c:pt>
                <c:pt idx="8632">
                  <c:v>72.346160000000026</c:v>
                </c:pt>
                <c:pt idx="8633">
                  <c:v>72.354500000000002</c:v>
                </c:pt>
                <c:pt idx="8634">
                  <c:v>72.362839999999949</c:v>
                </c:pt>
                <c:pt idx="8635">
                  <c:v>72.371160000000003</c:v>
                </c:pt>
                <c:pt idx="8636">
                  <c:v>72.379499999999979</c:v>
                </c:pt>
                <c:pt idx="8637">
                  <c:v>72.387820000000005</c:v>
                </c:pt>
                <c:pt idx="8638">
                  <c:v>72.396180000000001</c:v>
                </c:pt>
                <c:pt idx="8639">
                  <c:v>72.404500000000027</c:v>
                </c:pt>
                <c:pt idx="8640">
                  <c:v>72.412840000000003</c:v>
                </c:pt>
                <c:pt idx="8641">
                  <c:v>72.421180000000007</c:v>
                </c:pt>
                <c:pt idx="8642">
                  <c:v>72.429500000000004</c:v>
                </c:pt>
                <c:pt idx="8643">
                  <c:v>72.437839999999994</c:v>
                </c:pt>
                <c:pt idx="8644">
                  <c:v>72.446160000000376</c:v>
                </c:pt>
                <c:pt idx="8645">
                  <c:v>72.454499999999996</c:v>
                </c:pt>
                <c:pt idx="8646">
                  <c:v>72.46284</c:v>
                </c:pt>
                <c:pt idx="8647">
                  <c:v>72.471160000000026</c:v>
                </c:pt>
                <c:pt idx="8648">
                  <c:v>72.479500000000002</c:v>
                </c:pt>
                <c:pt idx="8649">
                  <c:v>72.487840000000006</c:v>
                </c:pt>
                <c:pt idx="8650">
                  <c:v>72.496160000000344</c:v>
                </c:pt>
                <c:pt idx="8651">
                  <c:v>72.504499999999993</c:v>
                </c:pt>
                <c:pt idx="8652">
                  <c:v>72.512820000000005</c:v>
                </c:pt>
                <c:pt idx="8653">
                  <c:v>72.521180000000001</c:v>
                </c:pt>
                <c:pt idx="8654">
                  <c:v>72.529499999999999</c:v>
                </c:pt>
                <c:pt idx="8655">
                  <c:v>72.537840000000003</c:v>
                </c:pt>
                <c:pt idx="8656">
                  <c:v>72.546180000000007</c:v>
                </c:pt>
                <c:pt idx="8657">
                  <c:v>72.554500000000004</c:v>
                </c:pt>
                <c:pt idx="8658">
                  <c:v>72.56283999999998</c:v>
                </c:pt>
                <c:pt idx="8659">
                  <c:v>72.571160000000006</c:v>
                </c:pt>
                <c:pt idx="8660">
                  <c:v>72.579499999999982</c:v>
                </c:pt>
                <c:pt idx="8661">
                  <c:v>72.58784</c:v>
                </c:pt>
                <c:pt idx="8662">
                  <c:v>72.596160000000026</c:v>
                </c:pt>
                <c:pt idx="8663">
                  <c:v>72.604500000000002</c:v>
                </c:pt>
                <c:pt idx="8664">
                  <c:v>72.612839999999949</c:v>
                </c:pt>
                <c:pt idx="8665">
                  <c:v>72.621160000000003</c:v>
                </c:pt>
                <c:pt idx="8666">
                  <c:v>72.629499999999979</c:v>
                </c:pt>
                <c:pt idx="8667">
                  <c:v>72.637820000000005</c:v>
                </c:pt>
                <c:pt idx="8668">
                  <c:v>72.646180000000001</c:v>
                </c:pt>
                <c:pt idx="8669">
                  <c:v>72.654499999999999</c:v>
                </c:pt>
                <c:pt idx="8670">
                  <c:v>72.662839999999989</c:v>
                </c:pt>
                <c:pt idx="8671">
                  <c:v>72.671179999999978</c:v>
                </c:pt>
                <c:pt idx="8672">
                  <c:v>72.679499999999948</c:v>
                </c:pt>
                <c:pt idx="8673">
                  <c:v>72.68783999999998</c:v>
                </c:pt>
                <c:pt idx="8674">
                  <c:v>72.696160000000006</c:v>
                </c:pt>
                <c:pt idx="8675">
                  <c:v>72.704499999999996</c:v>
                </c:pt>
                <c:pt idx="8676">
                  <c:v>72.71284</c:v>
                </c:pt>
                <c:pt idx="8677">
                  <c:v>72.721160000000026</c:v>
                </c:pt>
                <c:pt idx="8678">
                  <c:v>72.729500000000002</c:v>
                </c:pt>
                <c:pt idx="8679">
                  <c:v>72.737840000000006</c:v>
                </c:pt>
                <c:pt idx="8680">
                  <c:v>72.746160000000344</c:v>
                </c:pt>
                <c:pt idx="8681">
                  <c:v>72.754499999999993</c:v>
                </c:pt>
                <c:pt idx="8682">
                  <c:v>72.762820000000005</c:v>
                </c:pt>
                <c:pt idx="8683">
                  <c:v>72.771180000000001</c:v>
                </c:pt>
                <c:pt idx="8684">
                  <c:v>72.779499999999999</c:v>
                </c:pt>
                <c:pt idx="8685">
                  <c:v>72.787840000000003</c:v>
                </c:pt>
                <c:pt idx="8686">
                  <c:v>72.796180000000007</c:v>
                </c:pt>
                <c:pt idx="8687">
                  <c:v>72.804500000000004</c:v>
                </c:pt>
                <c:pt idx="8688">
                  <c:v>72.81283999999998</c:v>
                </c:pt>
                <c:pt idx="8689">
                  <c:v>72.821160000000006</c:v>
                </c:pt>
                <c:pt idx="8690">
                  <c:v>72.829499999999982</c:v>
                </c:pt>
                <c:pt idx="8691">
                  <c:v>72.83784</c:v>
                </c:pt>
                <c:pt idx="8692">
                  <c:v>72.846160000000026</c:v>
                </c:pt>
                <c:pt idx="8693">
                  <c:v>72.854500000000002</c:v>
                </c:pt>
                <c:pt idx="8694">
                  <c:v>72.862839999999949</c:v>
                </c:pt>
                <c:pt idx="8695">
                  <c:v>72.871160000000003</c:v>
                </c:pt>
                <c:pt idx="8696">
                  <c:v>72.879499999999979</c:v>
                </c:pt>
                <c:pt idx="8697">
                  <c:v>72.887820000000005</c:v>
                </c:pt>
                <c:pt idx="8698">
                  <c:v>72.896180000000001</c:v>
                </c:pt>
                <c:pt idx="8699">
                  <c:v>72.904500000000027</c:v>
                </c:pt>
                <c:pt idx="8700">
                  <c:v>72.912840000000003</c:v>
                </c:pt>
                <c:pt idx="8701">
                  <c:v>72.921180000000007</c:v>
                </c:pt>
                <c:pt idx="8702">
                  <c:v>72.929500000000004</c:v>
                </c:pt>
                <c:pt idx="8703">
                  <c:v>72.937839999999994</c:v>
                </c:pt>
                <c:pt idx="8704">
                  <c:v>72.946160000000376</c:v>
                </c:pt>
                <c:pt idx="8705">
                  <c:v>72.954499999999996</c:v>
                </c:pt>
                <c:pt idx="8706">
                  <c:v>72.96284</c:v>
                </c:pt>
                <c:pt idx="8707">
                  <c:v>72.971160000000026</c:v>
                </c:pt>
                <c:pt idx="8708">
                  <c:v>72.979500000000002</c:v>
                </c:pt>
                <c:pt idx="8709">
                  <c:v>72.987840000000006</c:v>
                </c:pt>
                <c:pt idx="8710">
                  <c:v>72.996160000000344</c:v>
                </c:pt>
                <c:pt idx="8711">
                  <c:v>73.004499999999993</c:v>
                </c:pt>
                <c:pt idx="8712">
                  <c:v>73.012820000000005</c:v>
                </c:pt>
                <c:pt idx="8713">
                  <c:v>73.021180000000001</c:v>
                </c:pt>
                <c:pt idx="8714">
                  <c:v>73.029499999999999</c:v>
                </c:pt>
                <c:pt idx="8715">
                  <c:v>73.037840000000003</c:v>
                </c:pt>
                <c:pt idx="8716">
                  <c:v>73.046180000000007</c:v>
                </c:pt>
                <c:pt idx="8717">
                  <c:v>73.054500000000004</c:v>
                </c:pt>
                <c:pt idx="8718">
                  <c:v>73.06283999999998</c:v>
                </c:pt>
                <c:pt idx="8719">
                  <c:v>73.071160000000006</c:v>
                </c:pt>
                <c:pt idx="8720">
                  <c:v>73.079499999999982</c:v>
                </c:pt>
                <c:pt idx="8721">
                  <c:v>73.08784</c:v>
                </c:pt>
                <c:pt idx="8722">
                  <c:v>73.096160000000026</c:v>
                </c:pt>
                <c:pt idx="8723">
                  <c:v>73.104500000000002</c:v>
                </c:pt>
                <c:pt idx="8724">
                  <c:v>73.112839999999949</c:v>
                </c:pt>
                <c:pt idx="8725">
                  <c:v>73.121160000000003</c:v>
                </c:pt>
                <c:pt idx="8726">
                  <c:v>73.129499999999979</c:v>
                </c:pt>
                <c:pt idx="8727">
                  <c:v>73.137820000000005</c:v>
                </c:pt>
                <c:pt idx="8728">
                  <c:v>73.146180000000001</c:v>
                </c:pt>
                <c:pt idx="8729">
                  <c:v>73.154499999999999</c:v>
                </c:pt>
                <c:pt idx="8730">
                  <c:v>73.162839999999989</c:v>
                </c:pt>
                <c:pt idx="8731">
                  <c:v>73.171179999999978</c:v>
                </c:pt>
                <c:pt idx="8732">
                  <c:v>73.179499999999948</c:v>
                </c:pt>
                <c:pt idx="8733">
                  <c:v>73.18783999999998</c:v>
                </c:pt>
                <c:pt idx="8734">
                  <c:v>73.196160000000006</c:v>
                </c:pt>
                <c:pt idx="8735">
                  <c:v>73.204499999999996</c:v>
                </c:pt>
                <c:pt idx="8736">
                  <c:v>73.21284</c:v>
                </c:pt>
                <c:pt idx="8737">
                  <c:v>73.221160000000026</c:v>
                </c:pt>
                <c:pt idx="8738">
                  <c:v>73.229500000000002</c:v>
                </c:pt>
                <c:pt idx="8739">
                  <c:v>73.237840000000006</c:v>
                </c:pt>
                <c:pt idx="8740">
                  <c:v>73.246160000000344</c:v>
                </c:pt>
                <c:pt idx="8741">
                  <c:v>73.254499999999993</c:v>
                </c:pt>
                <c:pt idx="8742">
                  <c:v>73.262820000000005</c:v>
                </c:pt>
                <c:pt idx="8743">
                  <c:v>73.271180000000001</c:v>
                </c:pt>
                <c:pt idx="8744">
                  <c:v>73.279499999999999</c:v>
                </c:pt>
                <c:pt idx="8745">
                  <c:v>73.287840000000003</c:v>
                </c:pt>
                <c:pt idx="8746">
                  <c:v>73.296180000000007</c:v>
                </c:pt>
                <c:pt idx="8747">
                  <c:v>73.304500000000004</c:v>
                </c:pt>
                <c:pt idx="8748">
                  <c:v>73.31283999999998</c:v>
                </c:pt>
                <c:pt idx="8749">
                  <c:v>73.321160000000006</c:v>
                </c:pt>
                <c:pt idx="8750">
                  <c:v>73.329499999999982</c:v>
                </c:pt>
                <c:pt idx="8751">
                  <c:v>73.33784</c:v>
                </c:pt>
                <c:pt idx="8752">
                  <c:v>73.346160000000026</c:v>
                </c:pt>
                <c:pt idx="8753">
                  <c:v>73.354500000000002</c:v>
                </c:pt>
                <c:pt idx="8754">
                  <c:v>73.362839999999949</c:v>
                </c:pt>
                <c:pt idx="8755">
                  <c:v>73.371160000000003</c:v>
                </c:pt>
                <c:pt idx="8756">
                  <c:v>73.379499999999979</c:v>
                </c:pt>
                <c:pt idx="8757">
                  <c:v>73.387820000000005</c:v>
                </c:pt>
                <c:pt idx="8758">
                  <c:v>73.396180000000001</c:v>
                </c:pt>
                <c:pt idx="8759">
                  <c:v>73.404500000000027</c:v>
                </c:pt>
                <c:pt idx="8760">
                  <c:v>73.412840000000003</c:v>
                </c:pt>
                <c:pt idx="8761">
                  <c:v>73.421180000000007</c:v>
                </c:pt>
                <c:pt idx="8762">
                  <c:v>73.429500000000004</c:v>
                </c:pt>
                <c:pt idx="8763">
                  <c:v>73.437839999999994</c:v>
                </c:pt>
                <c:pt idx="8764">
                  <c:v>73.446160000000376</c:v>
                </c:pt>
                <c:pt idx="8765">
                  <c:v>73.454499999999996</c:v>
                </c:pt>
                <c:pt idx="8766">
                  <c:v>73.46284</c:v>
                </c:pt>
                <c:pt idx="8767">
                  <c:v>73.471160000000026</c:v>
                </c:pt>
                <c:pt idx="8768">
                  <c:v>73.479500000000002</c:v>
                </c:pt>
                <c:pt idx="8769">
                  <c:v>73.487840000000006</c:v>
                </c:pt>
                <c:pt idx="8770">
                  <c:v>73.496160000000344</c:v>
                </c:pt>
                <c:pt idx="8771">
                  <c:v>73.504499999999993</c:v>
                </c:pt>
                <c:pt idx="8772">
                  <c:v>73.512820000000005</c:v>
                </c:pt>
                <c:pt idx="8773">
                  <c:v>73.521180000000001</c:v>
                </c:pt>
                <c:pt idx="8774">
                  <c:v>73.529499999999999</c:v>
                </c:pt>
                <c:pt idx="8775">
                  <c:v>73.537840000000003</c:v>
                </c:pt>
                <c:pt idx="8776">
                  <c:v>73.546180000000007</c:v>
                </c:pt>
                <c:pt idx="8777">
                  <c:v>73.554500000000004</c:v>
                </c:pt>
                <c:pt idx="8778">
                  <c:v>73.56283999999998</c:v>
                </c:pt>
                <c:pt idx="8779">
                  <c:v>73.571160000000006</c:v>
                </c:pt>
                <c:pt idx="8780">
                  <c:v>73.579499999999982</c:v>
                </c:pt>
                <c:pt idx="8781">
                  <c:v>73.58784</c:v>
                </c:pt>
                <c:pt idx="8782">
                  <c:v>73.596160000000026</c:v>
                </c:pt>
                <c:pt idx="8783">
                  <c:v>73.604500000000002</c:v>
                </c:pt>
                <c:pt idx="8784">
                  <c:v>73.612839999999949</c:v>
                </c:pt>
                <c:pt idx="8785">
                  <c:v>73.621160000000003</c:v>
                </c:pt>
                <c:pt idx="8786">
                  <c:v>73.629499999999979</c:v>
                </c:pt>
                <c:pt idx="8787">
                  <c:v>73.637820000000005</c:v>
                </c:pt>
                <c:pt idx="8788">
                  <c:v>73.646180000000001</c:v>
                </c:pt>
                <c:pt idx="8789">
                  <c:v>73.654499999999999</c:v>
                </c:pt>
                <c:pt idx="8790">
                  <c:v>73.662839999999989</c:v>
                </c:pt>
                <c:pt idx="8791">
                  <c:v>73.671179999999978</c:v>
                </c:pt>
                <c:pt idx="8792">
                  <c:v>73.679499999999948</c:v>
                </c:pt>
                <c:pt idx="8793">
                  <c:v>73.68783999999998</c:v>
                </c:pt>
                <c:pt idx="8794">
                  <c:v>73.696160000000006</c:v>
                </c:pt>
                <c:pt idx="8795">
                  <c:v>73.704499999999996</c:v>
                </c:pt>
                <c:pt idx="8796">
                  <c:v>73.71284</c:v>
                </c:pt>
                <c:pt idx="8797">
                  <c:v>73.721160000000026</c:v>
                </c:pt>
                <c:pt idx="8798">
                  <c:v>73.729500000000002</c:v>
                </c:pt>
                <c:pt idx="8799">
                  <c:v>73.737840000000006</c:v>
                </c:pt>
                <c:pt idx="8800">
                  <c:v>73.746160000000344</c:v>
                </c:pt>
                <c:pt idx="8801">
                  <c:v>73.754499999999993</c:v>
                </c:pt>
                <c:pt idx="8802">
                  <c:v>73.762820000000005</c:v>
                </c:pt>
                <c:pt idx="8803">
                  <c:v>73.771180000000001</c:v>
                </c:pt>
                <c:pt idx="8804">
                  <c:v>73.779499999999999</c:v>
                </c:pt>
                <c:pt idx="8805">
                  <c:v>73.787840000000003</c:v>
                </c:pt>
                <c:pt idx="8806">
                  <c:v>73.796180000000007</c:v>
                </c:pt>
                <c:pt idx="8807">
                  <c:v>73.804500000000004</c:v>
                </c:pt>
                <c:pt idx="8808">
                  <c:v>73.81283999999998</c:v>
                </c:pt>
                <c:pt idx="8809">
                  <c:v>73.821160000000006</c:v>
                </c:pt>
                <c:pt idx="8810">
                  <c:v>73.829499999999982</c:v>
                </c:pt>
                <c:pt idx="8811">
                  <c:v>73.83784</c:v>
                </c:pt>
                <c:pt idx="8812">
                  <c:v>73.846160000000026</c:v>
                </c:pt>
                <c:pt idx="8813">
                  <c:v>73.854500000000002</c:v>
                </c:pt>
                <c:pt idx="8814">
                  <c:v>73.862839999999949</c:v>
                </c:pt>
                <c:pt idx="8815">
                  <c:v>73.871160000000003</c:v>
                </c:pt>
                <c:pt idx="8816">
                  <c:v>73.879499999999979</c:v>
                </c:pt>
                <c:pt idx="8817">
                  <c:v>73.887820000000005</c:v>
                </c:pt>
                <c:pt idx="8818">
                  <c:v>73.896180000000001</c:v>
                </c:pt>
                <c:pt idx="8819">
                  <c:v>73.904500000000027</c:v>
                </c:pt>
                <c:pt idx="8820">
                  <c:v>73.912840000000003</c:v>
                </c:pt>
                <c:pt idx="8821">
                  <c:v>73.921180000000007</c:v>
                </c:pt>
                <c:pt idx="8822">
                  <c:v>73.929500000000004</c:v>
                </c:pt>
                <c:pt idx="8823">
                  <c:v>73.937839999999994</c:v>
                </c:pt>
                <c:pt idx="8824">
                  <c:v>73.946160000000376</c:v>
                </c:pt>
                <c:pt idx="8825">
                  <c:v>73.954499999999996</c:v>
                </c:pt>
                <c:pt idx="8826">
                  <c:v>73.96284</c:v>
                </c:pt>
                <c:pt idx="8827">
                  <c:v>73.971160000000026</c:v>
                </c:pt>
                <c:pt idx="8828">
                  <c:v>73.979500000000002</c:v>
                </c:pt>
                <c:pt idx="8829">
                  <c:v>73.987840000000006</c:v>
                </c:pt>
                <c:pt idx="8830">
                  <c:v>73.996160000000344</c:v>
                </c:pt>
                <c:pt idx="8831">
                  <c:v>74.004499999999993</c:v>
                </c:pt>
                <c:pt idx="8832">
                  <c:v>74.012820000000005</c:v>
                </c:pt>
                <c:pt idx="8833">
                  <c:v>74.021180000000001</c:v>
                </c:pt>
                <c:pt idx="8834">
                  <c:v>74.029499999999999</c:v>
                </c:pt>
                <c:pt idx="8835">
                  <c:v>74.037840000000003</c:v>
                </c:pt>
                <c:pt idx="8836">
                  <c:v>74.046180000000007</c:v>
                </c:pt>
                <c:pt idx="8837">
                  <c:v>74.054500000000004</c:v>
                </c:pt>
                <c:pt idx="8838">
                  <c:v>74.06283999999998</c:v>
                </c:pt>
                <c:pt idx="8839">
                  <c:v>74.071160000000006</c:v>
                </c:pt>
                <c:pt idx="8840">
                  <c:v>74.079499999999982</c:v>
                </c:pt>
                <c:pt idx="8841">
                  <c:v>74.08784</c:v>
                </c:pt>
                <c:pt idx="8842">
                  <c:v>74.096160000000026</c:v>
                </c:pt>
                <c:pt idx="8843">
                  <c:v>74.104500000000002</c:v>
                </c:pt>
                <c:pt idx="8844">
                  <c:v>74.112839999999949</c:v>
                </c:pt>
                <c:pt idx="8845">
                  <c:v>74.121160000000003</c:v>
                </c:pt>
                <c:pt idx="8846">
                  <c:v>74.129499999999979</c:v>
                </c:pt>
                <c:pt idx="8847">
                  <c:v>74.137820000000005</c:v>
                </c:pt>
                <c:pt idx="8848">
                  <c:v>74.146180000000001</c:v>
                </c:pt>
                <c:pt idx="8849">
                  <c:v>74.154499999999999</c:v>
                </c:pt>
                <c:pt idx="8850">
                  <c:v>74.162839999999989</c:v>
                </c:pt>
                <c:pt idx="8851">
                  <c:v>74.171179999999978</c:v>
                </c:pt>
                <c:pt idx="8852">
                  <c:v>74.179499999999948</c:v>
                </c:pt>
                <c:pt idx="8853">
                  <c:v>74.18783999999998</c:v>
                </c:pt>
                <c:pt idx="8854">
                  <c:v>74.196160000000006</c:v>
                </c:pt>
                <c:pt idx="8855">
                  <c:v>74.204499999999996</c:v>
                </c:pt>
                <c:pt idx="8856">
                  <c:v>74.21284</c:v>
                </c:pt>
                <c:pt idx="8857">
                  <c:v>74.221160000000026</c:v>
                </c:pt>
                <c:pt idx="8858">
                  <c:v>74.229500000000002</c:v>
                </c:pt>
                <c:pt idx="8859">
                  <c:v>74.237840000000006</c:v>
                </c:pt>
                <c:pt idx="8860">
                  <c:v>74.246160000000344</c:v>
                </c:pt>
                <c:pt idx="8861">
                  <c:v>74.254499999999993</c:v>
                </c:pt>
                <c:pt idx="8862">
                  <c:v>74.262820000000005</c:v>
                </c:pt>
                <c:pt idx="8863">
                  <c:v>74.271180000000001</c:v>
                </c:pt>
                <c:pt idx="8864">
                  <c:v>74.279499999999999</c:v>
                </c:pt>
                <c:pt idx="8865">
                  <c:v>74.287840000000003</c:v>
                </c:pt>
                <c:pt idx="8866">
                  <c:v>74.296180000000007</c:v>
                </c:pt>
                <c:pt idx="8867">
                  <c:v>74.304500000000004</c:v>
                </c:pt>
                <c:pt idx="8868">
                  <c:v>74.31283999999998</c:v>
                </c:pt>
                <c:pt idx="8869">
                  <c:v>74.321160000000006</c:v>
                </c:pt>
                <c:pt idx="8870">
                  <c:v>74.329499999999982</c:v>
                </c:pt>
                <c:pt idx="8871">
                  <c:v>74.33784</c:v>
                </c:pt>
                <c:pt idx="8872">
                  <c:v>74.346160000000026</c:v>
                </c:pt>
                <c:pt idx="8873">
                  <c:v>74.354500000000002</c:v>
                </c:pt>
                <c:pt idx="8874">
                  <c:v>74.362839999999949</c:v>
                </c:pt>
                <c:pt idx="8875">
                  <c:v>74.371160000000003</c:v>
                </c:pt>
                <c:pt idx="8876">
                  <c:v>74.379499999999979</c:v>
                </c:pt>
                <c:pt idx="8877">
                  <c:v>74.387820000000005</c:v>
                </c:pt>
                <c:pt idx="8878">
                  <c:v>74.396180000000001</c:v>
                </c:pt>
                <c:pt idx="8879">
                  <c:v>74.404500000000027</c:v>
                </c:pt>
                <c:pt idx="8880">
                  <c:v>74.412840000000003</c:v>
                </c:pt>
                <c:pt idx="8881">
                  <c:v>74.421180000000007</c:v>
                </c:pt>
                <c:pt idx="8882">
                  <c:v>74.429500000000004</c:v>
                </c:pt>
                <c:pt idx="8883">
                  <c:v>74.437839999999994</c:v>
                </c:pt>
                <c:pt idx="8884">
                  <c:v>74.446160000000376</c:v>
                </c:pt>
                <c:pt idx="8885">
                  <c:v>74.454499999999996</c:v>
                </c:pt>
                <c:pt idx="8886">
                  <c:v>74.46284</c:v>
                </c:pt>
                <c:pt idx="8887">
                  <c:v>74.471160000000026</c:v>
                </c:pt>
                <c:pt idx="8888">
                  <c:v>74.479500000000002</c:v>
                </c:pt>
                <c:pt idx="8889">
                  <c:v>74.487840000000006</c:v>
                </c:pt>
                <c:pt idx="8890">
                  <c:v>74.496160000000344</c:v>
                </c:pt>
                <c:pt idx="8891">
                  <c:v>74.504499999999993</c:v>
                </c:pt>
                <c:pt idx="8892">
                  <c:v>74.512820000000005</c:v>
                </c:pt>
                <c:pt idx="8893">
                  <c:v>74.521180000000001</c:v>
                </c:pt>
                <c:pt idx="8894">
                  <c:v>74.529499999999999</c:v>
                </c:pt>
                <c:pt idx="8895">
                  <c:v>74.537840000000003</c:v>
                </c:pt>
                <c:pt idx="8896">
                  <c:v>74.546180000000007</c:v>
                </c:pt>
                <c:pt idx="8897">
                  <c:v>74.554500000000004</c:v>
                </c:pt>
                <c:pt idx="8898">
                  <c:v>74.56283999999998</c:v>
                </c:pt>
                <c:pt idx="8899">
                  <c:v>74.571160000000006</c:v>
                </c:pt>
                <c:pt idx="8900">
                  <c:v>74.579499999999982</c:v>
                </c:pt>
                <c:pt idx="8901">
                  <c:v>74.58784</c:v>
                </c:pt>
                <c:pt idx="8902">
                  <c:v>74.596160000000026</c:v>
                </c:pt>
                <c:pt idx="8903">
                  <c:v>74.604500000000002</c:v>
                </c:pt>
                <c:pt idx="8904">
                  <c:v>74.612839999999949</c:v>
                </c:pt>
                <c:pt idx="8905">
                  <c:v>74.621160000000003</c:v>
                </c:pt>
                <c:pt idx="8906">
                  <c:v>74.629499999999979</c:v>
                </c:pt>
                <c:pt idx="8907">
                  <c:v>74.637820000000005</c:v>
                </c:pt>
                <c:pt idx="8908">
                  <c:v>74.646180000000001</c:v>
                </c:pt>
                <c:pt idx="8909">
                  <c:v>74.654499999999999</c:v>
                </c:pt>
                <c:pt idx="8910">
                  <c:v>74.662839999999989</c:v>
                </c:pt>
                <c:pt idx="8911">
                  <c:v>74.671179999999978</c:v>
                </c:pt>
                <c:pt idx="8912">
                  <c:v>74.679499999999948</c:v>
                </c:pt>
                <c:pt idx="8913">
                  <c:v>74.68783999999998</c:v>
                </c:pt>
                <c:pt idx="8914">
                  <c:v>74.696160000000006</c:v>
                </c:pt>
                <c:pt idx="8915">
                  <c:v>74.704499999999996</c:v>
                </c:pt>
                <c:pt idx="8916">
                  <c:v>74.71284</c:v>
                </c:pt>
                <c:pt idx="8917">
                  <c:v>74.721160000000026</c:v>
                </c:pt>
                <c:pt idx="8918">
                  <c:v>74.729500000000002</c:v>
                </c:pt>
                <c:pt idx="8919">
                  <c:v>74.737840000000006</c:v>
                </c:pt>
                <c:pt idx="8920">
                  <c:v>74.746160000000344</c:v>
                </c:pt>
                <c:pt idx="8921">
                  <c:v>74.754499999999993</c:v>
                </c:pt>
                <c:pt idx="8922">
                  <c:v>74.762820000000005</c:v>
                </c:pt>
                <c:pt idx="8923">
                  <c:v>74.771180000000001</c:v>
                </c:pt>
                <c:pt idx="8924">
                  <c:v>74.779499999999999</c:v>
                </c:pt>
                <c:pt idx="8925">
                  <c:v>74.787840000000003</c:v>
                </c:pt>
                <c:pt idx="8926">
                  <c:v>74.796180000000007</c:v>
                </c:pt>
                <c:pt idx="8927">
                  <c:v>74.804500000000004</c:v>
                </c:pt>
                <c:pt idx="8928">
                  <c:v>74.81283999999998</c:v>
                </c:pt>
                <c:pt idx="8929">
                  <c:v>74.821160000000006</c:v>
                </c:pt>
                <c:pt idx="8930">
                  <c:v>74.829499999999982</c:v>
                </c:pt>
                <c:pt idx="8931">
                  <c:v>74.83784</c:v>
                </c:pt>
                <c:pt idx="8932">
                  <c:v>74.846160000000026</c:v>
                </c:pt>
                <c:pt idx="8933">
                  <c:v>74.854500000000002</c:v>
                </c:pt>
                <c:pt idx="8934">
                  <c:v>74.862839999999949</c:v>
                </c:pt>
                <c:pt idx="8935">
                  <c:v>74.871160000000003</c:v>
                </c:pt>
                <c:pt idx="8936">
                  <c:v>74.879499999999979</c:v>
                </c:pt>
                <c:pt idx="8937">
                  <c:v>74.887820000000005</c:v>
                </c:pt>
                <c:pt idx="8938">
                  <c:v>74.896180000000001</c:v>
                </c:pt>
                <c:pt idx="8939">
                  <c:v>74.904500000000027</c:v>
                </c:pt>
                <c:pt idx="8940">
                  <c:v>74.912840000000003</c:v>
                </c:pt>
                <c:pt idx="8941">
                  <c:v>74.921180000000007</c:v>
                </c:pt>
                <c:pt idx="8942">
                  <c:v>74.929500000000004</c:v>
                </c:pt>
                <c:pt idx="8943">
                  <c:v>74.937839999999994</c:v>
                </c:pt>
                <c:pt idx="8944">
                  <c:v>74.946160000000376</c:v>
                </c:pt>
                <c:pt idx="8945">
                  <c:v>74.954499999999996</c:v>
                </c:pt>
                <c:pt idx="8946">
                  <c:v>74.96284</c:v>
                </c:pt>
                <c:pt idx="8947">
                  <c:v>74.971160000000026</c:v>
                </c:pt>
                <c:pt idx="8948">
                  <c:v>74.979500000000002</c:v>
                </c:pt>
                <c:pt idx="8949">
                  <c:v>74.987840000000006</c:v>
                </c:pt>
                <c:pt idx="8950">
                  <c:v>74.996160000000344</c:v>
                </c:pt>
                <c:pt idx="8951">
                  <c:v>75.004499999999993</c:v>
                </c:pt>
                <c:pt idx="8952">
                  <c:v>75.012820000000005</c:v>
                </c:pt>
                <c:pt idx="8953">
                  <c:v>75.021180000000001</c:v>
                </c:pt>
                <c:pt idx="8954">
                  <c:v>75.029499999999999</c:v>
                </c:pt>
                <c:pt idx="8955">
                  <c:v>75.037840000000003</c:v>
                </c:pt>
                <c:pt idx="8956">
                  <c:v>75.046180000000007</c:v>
                </c:pt>
                <c:pt idx="8957">
                  <c:v>75.054500000000004</c:v>
                </c:pt>
                <c:pt idx="8958">
                  <c:v>75.06283999999998</c:v>
                </c:pt>
                <c:pt idx="8959">
                  <c:v>75.071160000000006</c:v>
                </c:pt>
                <c:pt idx="8960">
                  <c:v>75.079499999999982</c:v>
                </c:pt>
                <c:pt idx="8961">
                  <c:v>75.08784</c:v>
                </c:pt>
                <c:pt idx="8962">
                  <c:v>75.096160000000026</c:v>
                </c:pt>
                <c:pt idx="8963">
                  <c:v>75.104500000000002</c:v>
                </c:pt>
                <c:pt idx="8964">
                  <c:v>75.112839999999949</c:v>
                </c:pt>
                <c:pt idx="8965">
                  <c:v>75.121160000000003</c:v>
                </c:pt>
                <c:pt idx="8966">
                  <c:v>75.129499999999979</c:v>
                </c:pt>
                <c:pt idx="8967">
                  <c:v>75.137820000000005</c:v>
                </c:pt>
                <c:pt idx="8968">
                  <c:v>75.146180000000001</c:v>
                </c:pt>
                <c:pt idx="8969">
                  <c:v>75.154499999999999</c:v>
                </c:pt>
                <c:pt idx="8970">
                  <c:v>75.162839999999989</c:v>
                </c:pt>
                <c:pt idx="8971">
                  <c:v>75.171179999999978</c:v>
                </c:pt>
                <c:pt idx="8972">
                  <c:v>75.179499999999948</c:v>
                </c:pt>
                <c:pt idx="8973">
                  <c:v>75.18783999999998</c:v>
                </c:pt>
                <c:pt idx="8974">
                  <c:v>75.196160000000006</c:v>
                </c:pt>
                <c:pt idx="8975">
                  <c:v>75.204499999999996</c:v>
                </c:pt>
                <c:pt idx="8976">
                  <c:v>75.21284</c:v>
                </c:pt>
                <c:pt idx="8977">
                  <c:v>75.221160000000026</c:v>
                </c:pt>
                <c:pt idx="8978">
                  <c:v>75.229500000000002</c:v>
                </c:pt>
                <c:pt idx="8979">
                  <c:v>75.237840000000006</c:v>
                </c:pt>
                <c:pt idx="8980">
                  <c:v>75.246160000000344</c:v>
                </c:pt>
                <c:pt idx="8981">
                  <c:v>75.254499999999993</c:v>
                </c:pt>
                <c:pt idx="8982">
                  <c:v>75.262820000000005</c:v>
                </c:pt>
                <c:pt idx="8983">
                  <c:v>75.271180000000001</c:v>
                </c:pt>
                <c:pt idx="8984">
                  <c:v>75.279499999999999</c:v>
                </c:pt>
                <c:pt idx="8985">
                  <c:v>75.287840000000003</c:v>
                </c:pt>
                <c:pt idx="8986">
                  <c:v>75.296180000000007</c:v>
                </c:pt>
                <c:pt idx="8987">
                  <c:v>75.304500000000004</c:v>
                </c:pt>
                <c:pt idx="8988">
                  <c:v>75.31283999999998</c:v>
                </c:pt>
                <c:pt idx="8989">
                  <c:v>75.321160000000006</c:v>
                </c:pt>
                <c:pt idx="8990">
                  <c:v>75.329499999999982</c:v>
                </c:pt>
                <c:pt idx="8991">
                  <c:v>75.33784</c:v>
                </c:pt>
                <c:pt idx="8992">
                  <c:v>75.346160000000026</c:v>
                </c:pt>
                <c:pt idx="8993">
                  <c:v>75.354500000000002</c:v>
                </c:pt>
                <c:pt idx="8994">
                  <c:v>75.362839999999949</c:v>
                </c:pt>
                <c:pt idx="8995">
                  <c:v>75.371160000000003</c:v>
                </c:pt>
                <c:pt idx="8996">
                  <c:v>75.379499999999979</c:v>
                </c:pt>
                <c:pt idx="8997">
                  <c:v>75.387820000000005</c:v>
                </c:pt>
                <c:pt idx="8998">
                  <c:v>75.396180000000001</c:v>
                </c:pt>
                <c:pt idx="8999">
                  <c:v>75.404500000000027</c:v>
                </c:pt>
                <c:pt idx="9000">
                  <c:v>75.412840000000003</c:v>
                </c:pt>
                <c:pt idx="9001">
                  <c:v>75.421180000000007</c:v>
                </c:pt>
                <c:pt idx="9002">
                  <c:v>75.429500000000004</c:v>
                </c:pt>
                <c:pt idx="9003">
                  <c:v>75.437839999999994</c:v>
                </c:pt>
                <c:pt idx="9004">
                  <c:v>75.446160000000376</c:v>
                </c:pt>
                <c:pt idx="9005">
                  <c:v>75.454499999999996</c:v>
                </c:pt>
                <c:pt idx="9006">
                  <c:v>75.46284</c:v>
                </c:pt>
                <c:pt idx="9007">
                  <c:v>75.471160000000026</c:v>
                </c:pt>
                <c:pt idx="9008">
                  <c:v>75.479500000000002</c:v>
                </c:pt>
                <c:pt idx="9009">
                  <c:v>75.487840000000006</c:v>
                </c:pt>
                <c:pt idx="9010">
                  <c:v>75.496160000000344</c:v>
                </c:pt>
                <c:pt idx="9011">
                  <c:v>75.504499999999993</c:v>
                </c:pt>
                <c:pt idx="9012">
                  <c:v>75.512820000000005</c:v>
                </c:pt>
                <c:pt idx="9013">
                  <c:v>75.521180000000001</c:v>
                </c:pt>
                <c:pt idx="9014">
                  <c:v>75.529499999999999</c:v>
                </c:pt>
                <c:pt idx="9015">
                  <c:v>75.537840000000003</c:v>
                </c:pt>
                <c:pt idx="9016">
                  <c:v>75.546180000000007</c:v>
                </c:pt>
                <c:pt idx="9017">
                  <c:v>75.554500000000004</c:v>
                </c:pt>
                <c:pt idx="9018">
                  <c:v>75.56283999999998</c:v>
                </c:pt>
                <c:pt idx="9019">
                  <c:v>75.571160000000006</c:v>
                </c:pt>
                <c:pt idx="9020">
                  <c:v>75.579499999999982</c:v>
                </c:pt>
                <c:pt idx="9021">
                  <c:v>75.58784</c:v>
                </c:pt>
                <c:pt idx="9022">
                  <c:v>75.596160000000026</c:v>
                </c:pt>
                <c:pt idx="9023">
                  <c:v>75.604500000000002</c:v>
                </c:pt>
                <c:pt idx="9024">
                  <c:v>75.612839999999949</c:v>
                </c:pt>
                <c:pt idx="9025">
                  <c:v>75.621160000000003</c:v>
                </c:pt>
                <c:pt idx="9026">
                  <c:v>75.629499999999979</c:v>
                </c:pt>
                <c:pt idx="9027">
                  <c:v>75.637820000000005</c:v>
                </c:pt>
                <c:pt idx="9028">
                  <c:v>75.646180000000001</c:v>
                </c:pt>
                <c:pt idx="9029">
                  <c:v>75.654499999999999</c:v>
                </c:pt>
                <c:pt idx="9030">
                  <c:v>75.662839999999989</c:v>
                </c:pt>
                <c:pt idx="9031">
                  <c:v>75.671179999999978</c:v>
                </c:pt>
                <c:pt idx="9032">
                  <c:v>75.679499999999948</c:v>
                </c:pt>
                <c:pt idx="9033">
                  <c:v>75.68783999999998</c:v>
                </c:pt>
                <c:pt idx="9034">
                  <c:v>75.696160000000006</c:v>
                </c:pt>
                <c:pt idx="9035">
                  <c:v>75.704499999999996</c:v>
                </c:pt>
                <c:pt idx="9036">
                  <c:v>75.71284</c:v>
                </c:pt>
                <c:pt idx="9037">
                  <c:v>75.721160000000026</c:v>
                </c:pt>
                <c:pt idx="9038">
                  <c:v>75.729500000000002</c:v>
                </c:pt>
                <c:pt idx="9039">
                  <c:v>75.737840000000006</c:v>
                </c:pt>
                <c:pt idx="9040">
                  <c:v>75.746160000000344</c:v>
                </c:pt>
                <c:pt idx="9041">
                  <c:v>75.754499999999993</c:v>
                </c:pt>
                <c:pt idx="9042">
                  <c:v>75.762820000000005</c:v>
                </c:pt>
                <c:pt idx="9043">
                  <c:v>75.771180000000001</c:v>
                </c:pt>
                <c:pt idx="9044">
                  <c:v>75.779499999999999</c:v>
                </c:pt>
                <c:pt idx="9045">
                  <c:v>75.787840000000003</c:v>
                </c:pt>
                <c:pt idx="9046">
                  <c:v>75.796180000000007</c:v>
                </c:pt>
                <c:pt idx="9047">
                  <c:v>75.804500000000004</c:v>
                </c:pt>
                <c:pt idx="9048">
                  <c:v>75.81283999999998</c:v>
                </c:pt>
                <c:pt idx="9049">
                  <c:v>75.821160000000006</c:v>
                </c:pt>
                <c:pt idx="9050">
                  <c:v>75.829499999999982</c:v>
                </c:pt>
                <c:pt idx="9051">
                  <c:v>75.83784</c:v>
                </c:pt>
                <c:pt idx="9052">
                  <c:v>75.846160000000026</c:v>
                </c:pt>
                <c:pt idx="9053">
                  <c:v>75.854500000000002</c:v>
                </c:pt>
                <c:pt idx="9054">
                  <c:v>75.862839999999949</c:v>
                </c:pt>
                <c:pt idx="9055">
                  <c:v>75.871160000000003</c:v>
                </c:pt>
                <c:pt idx="9056">
                  <c:v>75.879499999999979</c:v>
                </c:pt>
                <c:pt idx="9057">
                  <c:v>75.887820000000005</c:v>
                </c:pt>
                <c:pt idx="9058">
                  <c:v>75.896180000000001</c:v>
                </c:pt>
                <c:pt idx="9059">
                  <c:v>75.904500000000027</c:v>
                </c:pt>
                <c:pt idx="9060">
                  <c:v>75.912840000000003</c:v>
                </c:pt>
                <c:pt idx="9061">
                  <c:v>75.921180000000007</c:v>
                </c:pt>
                <c:pt idx="9062">
                  <c:v>75.929500000000004</c:v>
                </c:pt>
                <c:pt idx="9063">
                  <c:v>75.937839999999994</c:v>
                </c:pt>
                <c:pt idx="9064">
                  <c:v>75.946160000000376</c:v>
                </c:pt>
                <c:pt idx="9065">
                  <c:v>75.954499999999996</c:v>
                </c:pt>
                <c:pt idx="9066">
                  <c:v>75.96284</c:v>
                </c:pt>
                <c:pt idx="9067">
                  <c:v>75.971160000000026</c:v>
                </c:pt>
                <c:pt idx="9068">
                  <c:v>75.979500000000002</c:v>
                </c:pt>
                <c:pt idx="9069">
                  <c:v>75.987840000000006</c:v>
                </c:pt>
                <c:pt idx="9070">
                  <c:v>75.996160000000344</c:v>
                </c:pt>
                <c:pt idx="9071">
                  <c:v>76.004499999999993</c:v>
                </c:pt>
                <c:pt idx="9072">
                  <c:v>76.012820000000005</c:v>
                </c:pt>
                <c:pt idx="9073">
                  <c:v>76.021180000000001</c:v>
                </c:pt>
                <c:pt idx="9074">
                  <c:v>76.029499999999999</c:v>
                </c:pt>
                <c:pt idx="9075">
                  <c:v>76.037840000000003</c:v>
                </c:pt>
                <c:pt idx="9076">
                  <c:v>76.046180000000007</c:v>
                </c:pt>
                <c:pt idx="9077">
                  <c:v>76.054500000000004</c:v>
                </c:pt>
                <c:pt idx="9078">
                  <c:v>76.06283999999998</c:v>
                </c:pt>
                <c:pt idx="9079">
                  <c:v>76.071160000000006</c:v>
                </c:pt>
                <c:pt idx="9080">
                  <c:v>76.079499999999982</c:v>
                </c:pt>
                <c:pt idx="9081">
                  <c:v>76.08784</c:v>
                </c:pt>
                <c:pt idx="9082">
                  <c:v>76.096160000000026</c:v>
                </c:pt>
                <c:pt idx="9083">
                  <c:v>76.104500000000002</c:v>
                </c:pt>
                <c:pt idx="9084">
                  <c:v>76.112839999999949</c:v>
                </c:pt>
                <c:pt idx="9085">
                  <c:v>76.121160000000003</c:v>
                </c:pt>
                <c:pt idx="9086">
                  <c:v>76.129499999999979</c:v>
                </c:pt>
                <c:pt idx="9087">
                  <c:v>76.137820000000005</c:v>
                </c:pt>
                <c:pt idx="9088">
                  <c:v>76.146180000000001</c:v>
                </c:pt>
                <c:pt idx="9089">
                  <c:v>76.154499999999999</c:v>
                </c:pt>
                <c:pt idx="9090">
                  <c:v>76.162839999999989</c:v>
                </c:pt>
                <c:pt idx="9091">
                  <c:v>76.171179999999978</c:v>
                </c:pt>
                <c:pt idx="9092">
                  <c:v>76.179499999999948</c:v>
                </c:pt>
                <c:pt idx="9093">
                  <c:v>76.18783999999998</c:v>
                </c:pt>
                <c:pt idx="9094">
                  <c:v>76.196160000000006</c:v>
                </c:pt>
                <c:pt idx="9095">
                  <c:v>76.204499999999996</c:v>
                </c:pt>
                <c:pt idx="9096">
                  <c:v>76.21284</c:v>
                </c:pt>
                <c:pt idx="9097">
                  <c:v>76.221160000000026</c:v>
                </c:pt>
                <c:pt idx="9098">
                  <c:v>76.229500000000002</c:v>
                </c:pt>
                <c:pt idx="9099">
                  <c:v>76.237840000000006</c:v>
                </c:pt>
                <c:pt idx="9100">
                  <c:v>76.246160000000344</c:v>
                </c:pt>
                <c:pt idx="9101">
                  <c:v>76.254499999999993</c:v>
                </c:pt>
                <c:pt idx="9102">
                  <c:v>76.262820000000005</c:v>
                </c:pt>
                <c:pt idx="9103">
                  <c:v>76.271180000000001</c:v>
                </c:pt>
                <c:pt idx="9104">
                  <c:v>76.279499999999999</c:v>
                </c:pt>
                <c:pt idx="9105">
                  <c:v>76.287840000000003</c:v>
                </c:pt>
                <c:pt idx="9106">
                  <c:v>76.296180000000007</c:v>
                </c:pt>
                <c:pt idx="9107">
                  <c:v>76.304500000000004</c:v>
                </c:pt>
                <c:pt idx="9108">
                  <c:v>76.31283999999998</c:v>
                </c:pt>
                <c:pt idx="9109">
                  <c:v>76.321160000000006</c:v>
                </c:pt>
                <c:pt idx="9110">
                  <c:v>76.329499999999982</c:v>
                </c:pt>
                <c:pt idx="9111">
                  <c:v>76.33784</c:v>
                </c:pt>
                <c:pt idx="9112">
                  <c:v>76.346160000000026</c:v>
                </c:pt>
                <c:pt idx="9113">
                  <c:v>76.354500000000002</c:v>
                </c:pt>
                <c:pt idx="9114">
                  <c:v>76.362839999999949</c:v>
                </c:pt>
                <c:pt idx="9115">
                  <c:v>76.371160000000003</c:v>
                </c:pt>
                <c:pt idx="9116">
                  <c:v>76.379499999999979</c:v>
                </c:pt>
                <c:pt idx="9117">
                  <c:v>76.387820000000005</c:v>
                </c:pt>
                <c:pt idx="9118">
                  <c:v>76.396180000000001</c:v>
                </c:pt>
                <c:pt idx="9119">
                  <c:v>76.404500000000027</c:v>
                </c:pt>
                <c:pt idx="9120">
                  <c:v>76.412840000000003</c:v>
                </c:pt>
                <c:pt idx="9121">
                  <c:v>76.421180000000007</c:v>
                </c:pt>
                <c:pt idx="9122">
                  <c:v>76.429500000000004</c:v>
                </c:pt>
                <c:pt idx="9123">
                  <c:v>76.437839999999994</c:v>
                </c:pt>
                <c:pt idx="9124">
                  <c:v>76.446160000000376</c:v>
                </c:pt>
                <c:pt idx="9125">
                  <c:v>76.454499999999996</c:v>
                </c:pt>
                <c:pt idx="9126">
                  <c:v>76.46284</c:v>
                </c:pt>
                <c:pt idx="9127">
                  <c:v>76.471160000000026</c:v>
                </c:pt>
                <c:pt idx="9128">
                  <c:v>76.479500000000002</c:v>
                </c:pt>
                <c:pt idx="9129">
                  <c:v>76.487840000000006</c:v>
                </c:pt>
                <c:pt idx="9130">
                  <c:v>76.496160000000344</c:v>
                </c:pt>
                <c:pt idx="9131">
                  <c:v>76.504499999999993</c:v>
                </c:pt>
                <c:pt idx="9132">
                  <c:v>76.512820000000005</c:v>
                </c:pt>
                <c:pt idx="9133">
                  <c:v>76.521180000000001</c:v>
                </c:pt>
                <c:pt idx="9134">
                  <c:v>76.529499999999999</c:v>
                </c:pt>
                <c:pt idx="9135">
                  <c:v>76.537840000000003</c:v>
                </c:pt>
                <c:pt idx="9136">
                  <c:v>76.546180000000007</c:v>
                </c:pt>
                <c:pt idx="9137">
                  <c:v>76.554500000000004</c:v>
                </c:pt>
                <c:pt idx="9138">
                  <c:v>76.56283999999998</c:v>
                </c:pt>
                <c:pt idx="9139">
                  <c:v>76.571160000000006</c:v>
                </c:pt>
                <c:pt idx="9140">
                  <c:v>76.579499999999982</c:v>
                </c:pt>
                <c:pt idx="9141">
                  <c:v>76.58784</c:v>
                </c:pt>
                <c:pt idx="9142">
                  <c:v>76.596160000000026</c:v>
                </c:pt>
                <c:pt idx="9143">
                  <c:v>76.604500000000002</c:v>
                </c:pt>
                <c:pt idx="9144">
                  <c:v>76.612839999999949</c:v>
                </c:pt>
                <c:pt idx="9145">
                  <c:v>76.621160000000003</c:v>
                </c:pt>
                <c:pt idx="9146">
                  <c:v>76.629499999999979</c:v>
                </c:pt>
                <c:pt idx="9147">
                  <c:v>76.637820000000005</c:v>
                </c:pt>
                <c:pt idx="9148">
                  <c:v>76.646180000000001</c:v>
                </c:pt>
                <c:pt idx="9149">
                  <c:v>76.654499999999999</c:v>
                </c:pt>
                <c:pt idx="9150">
                  <c:v>76.662839999999989</c:v>
                </c:pt>
                <c:pt idx="9151">
                  <c:v>76.671179999999978</c:v>
                </c:pt>
                <c:pt idx="9152">
                  <c:v>76.679499999999948</c:v>
                </c:pt>
                <c:pt idx="9153">
                  <c:v>76.68783999999998</c:v>
                </c:pt>
                <c:pt idx="9154">
                  <c:v>76.696160000000006</c:v>
                </c:pt>
                <c:pt idx="9155">
                  <c:v>76.704499999999996</c:v>
                </c:pt>
                <c:pt idx="9156">
                  <c:v>76.71284</c:v>
                </c:pt>
                <c:pt idx="9157">
                  <c:v>76.721160000000026</c:v>
                </c:pt>
                <c:pt idx="9158">
                  <c:v>76.729500000000002</c:v>
                </c:pt>
                <c:pt idx="9159">
                  <c:v>76.737840000000006</c:v>
                </c:pt>
                <c:pt idx="9160">
                  <c:v>76.746160000000344</c:v>
                </c:pt>
                <c:pt idx="9161">
                  <c:v>76.754499999999993</c:v>
                </c:pt>
                <c:pt idx="9162">
                  <c:v>76.762820000000005</c:v>
                </c:pt>
                <c:pt idx="9163">
                  <c:v>76.771180000000001</c:v>
                </c:pt>
                <c:pt idx="9164">
                  <c:v>76.779499999999999</c:v>
                </c:pt>
                <c:pt idx="9165">
                  <c:v>76.787840000000003</c:v>
                </c:pt>
                <c:pt idx="9166">
                  <c:v>76.796180000000007</c:v>
                </c:pt>
                <c:pt idx="9167">
                  <c:v>76.804500000000004</c:v>
                </c:pt>
                <c:pt idx="9168">
                  <c:v>76.81283999999998</c:v>
                </c:pt>
                <c:pt idx="9169">
                  <c:v>76.821160000000006</c:v>
                </c:pt>
                <c:pt idx="9170">
                  <c:v>76.829499999999982</c:v>
                </c:pt>
                <c:pt idx="9171">
                  <c:v>76.83784</c:v>
                </c:pt>
                <c:pt idx="9172">
                  <c:v>76.846160000000026</c:v>
                </c:pt>
                <c:pt idx="9173">
                  <c:v>76.854500000000002</c:v>
                </c:pt>
                <c:pt idx="9174">
                  <c:v>76.862839999999949</c:v>
                </c:pt>
                <c:pt idx="9175">
                  <c:v>76.871160000000003</c:v>
                </c:pt>
                <c:pt idx="9176">
                  <c:v>76.879499999999979</c:v>
                </c:pt>
                <c:pt idx="9177">
                  <c:v>76.887820000000005</c:v>
                </c:pt>
                <c:pt idx="9178">
                  <c:v>76.896180000000001</c:v>
                </c:pt>
                <c:pt idx="9179">
                  <c:v>76.904500000000027</c:v>
                </c:pt>
                <c:pt idx="9180">
                  <c:v>76.912840000000003</c:v>
                </c:pt>
                <c:pt idx="9181">
                  <c:v>76.921180000000007</c:v>
                </c:pt>
                <c:pt idx="9182">
                  <c:v>76.929500000000004</c:v>
                </c:pt>
                <c:pt idx="9183">
                  <c:v>76.937839999999994</c:v>
                </c:pt>
                <c:pt idx="9184">
                  <c:v>76.946160000000376</c:v>
                </c:pt>
                <c:pt idx="9185">
                  <c:v>76.954499999999996</c:v>
                </c:pt>
                <c:pt idx="9186">
                  <c:v>76.96284</c:v>
                </c:pt>
                <c:pt idx="9187">
                  <c:v>76.971160000000026</c:v>
                </c:pt>
                <c:pt idx="9188">
                  <c:v>76.979500000000002</c:v>
                </c:pt>
                <c:pt idx="9189">
                  <c:v>76.987840000000006</c:v>
                </c:pt>
                <c:pt idx="9190">
                  <c:v>76.996160000000344</c:v>
                </c:pt>
                <c:pt idx="9191">
                  <c:v>77.004499999999993</c:v>
                </c:pt>
                <c:pt idx="9192">
                  <c:v>77.012820000000005</c:v>
                </c:pt>
                <c:pt idx="9193">
                  <c:v>77.021180000000001</c:v>
                </c:pt>
                <c:pt idx="9194">
                  <c:v>77.029499999999999</c:v>
                </c:pt>
                <c:pt idx="9195">
                  <c:v>77.037840000000003</c:v>
                </c:pt>
                <c:pt idx="9196">
                  <c:v>77.046180000000007</c:v>
                </c:pt>
                <c:pt idx="9197">
                  <c:v>77.054500000000004</c:v>
                </c:pt>
                <c:pt idx="9198">
                  <c:v>77.06283999999998</c:v>
                </c:pt>
                <c:pt idx="9199">
                  <c:v>77.071160000000006</c:v>
                </c:pt>
                <c:pt idx="9200">
                  <c:v>77.079499999999982</c:v>
                </c:pt>
                <c:pt idx="9201">
                  <c:v>77.08784</c:v>
                </c:pt>
                <c:pt idx="9202">
                  <c:v>77.096160000000026</c:v>
                </c:pt>
                <c:pt idx="9203">
                  <c:v>77.104500000000002</c:v>
                </c:pt>
                <c:pt idx="9204">
                  <c:v>77.112839999999949</c:v>
                </c:pt>
                <c:pt idx="9205">
                  <c:v>77.121160000000003</c:v>
                </c:pt>
                <c:pt idx="9206">
                  <c:v>77.129499999999979</c:v>
                </c:pt>
                <c:pt idx="9207">
                  <c:v>77.137820000000005</c:v>
                </c:pt>
                <c:pt idx="9208">
                  <c:v>77.146180000000001</c:v>
                </c:pt>
                <c:pt idx="9209">
                  <c:v>77.154499999999999</c:v>
                </c:pt>
                <c:pt idx="9210">
                  <c:v>77.162839999999989</c:v>
                </c:pt>
                <c:pt idx="9211">
                  <c:v>77.171179999999978</c:v>
                </c:pt>
                <c:pt idx="9212">
                  <c:v>77.179499999999948</c:v>
                </c:pt>
                <c:pt idx="9213">
                  <c:v>77.18783999999998</c:v>
                </c:pt>
                <c:pt idx="9214">
                  <c:v>77.196160000000006</c:v>
                </c:pt>
                <c:pt idx="9215">
                  <c:v>77.204499999999996</c:v>
                </c:pt>
                <c:pt idx="9216">
                  <c:v>77.21284</c:v>
                </c:pt>
                <c:pt idx="9217">
                  <c:v>77.221160000000026</c:v>
                </c:pt>
                <c:pt idx="9218">
                  <c:v>77.229500000000002</c:v>
                </c:pt>
                <c:pt idx="9219">
                  <c:v>77.237840000000006</c:v>
                </c:pt>
                <c:pt idx="9220">
                  <c:v>77.246160000000344</c:v>
                </c:pt>
                <c:pt idx="9221">
                  <c:v>77.254499999999993</c:v>
                </c:pt>
                <c:pt idx="9222">
                  <c:v>77.262820000000005</c:v>
                </c:pt>
                <c:pt idx="9223">
                  <c:v>77.271180000000001</c:v>
                </c:pt>
                <c:pt idx="9224">
                  <c:v>77.279499999999999</c:v>
                </c:pt>
                <c:pt idx="9225">
                  <c:v>77.287840000000003</c:v>
                </c:pt>
                <c:pt idx="9226">
                  <c:v>77.296180000000007</c:v>
                </c:pt>
                <c:pt idx="9227">
                  <c:v>77.304500000000004</c:v>
                </c:pt>
                <c:pt idx="9228">
                  <c:v>77.31283999999998</c:v>
                </c:pt>
                <c:pt idx="9229">
                  <c:v>77.321160000000006</c:v>
                </c:pt>
                <c:pt idx="9230">
                  <c:v>77.329499999999982</c:v>
                </c:pt>
                <c:pt idx="9231">
                  <c:v>77.33784</c:v>
                </c:pt>
                <c:pt idx="9232">
                  <c:v>77.346160000000026</c:v>
                </c:pt>
                <c:pt idx="9233">
                  <c:v>77.354500000000002</c:v>
                </c:pt>
                <c:pt idx="9234">
                  <c:v>77.362839999999949</c:v>
                </c:pt>
                <c:pt idx="9235">
                  <c:v>77.371160000000003</c:v>
                </c:pt>
                <c:pt idx="9236">
                  <c:v>77.379499999999979</c:v>
                </c:pt>
                <c:pt idx="9237">
                  <c:v>77.387820000000005</c:v>
                </c:pt>
                <c:pt idx="9238">
                  <c:v>77.396180000000001</c:v>
                </c:pt>
                <c:pt idx="9239">
                  <c:v>77.404500000000027</c:v>
                </c:pt>
                <c:pt idx="9240">
                  <c:v>77.412840000000003</c:v>
                </c:pt>
                <c:pt idx="9241">
                  <c:v>77.421180000000007</c:v>
                </c:pt>
                <c:pt idx="9242">
                  <c:v>77.429500000000004</c:v>
                </c:pt>
                <c:pt idx="9243">
                  <c:v>77.437839999999994</c:v>
                </c:pt>
                <c:pt idx="9244">
                  <c:v>77.446160000000376</c:v>
                </c:pt>
                <c:pt idx="9245">
                  <c:v>77.454499999999996</c:v>
                </c:pt>
                <c:pt idx="9246">
                  <c:v>77.46284</c:v>
                </c:pt>
                <c:pt idx="9247">
                  <c:v>77.471160000000026</c:v>
                </c:pt>
                <c:pt idx="9248">
                  <c:v>77.479500000000002</c:v>
                </c:pt>
                <c:pt idx="9249">
                  <c:v>77.487840000000006</c:v>
                </c:pt>
                <c:pt idx="9250">
                  <c:v>77.496160000000344</c:v>
                </c:pt>
                <c:pt idx="9251">
                  <c:v>77.504499999999993</c:v>
                </c:pt>
                <c:pt idx="9252">
                  <c:v>77.512820000000005</c:v>
                </c:pt>
                <c:pt idx="9253">
                  <c:v>77.521180000000001</c:v>
                </c:pt>
                <c:pt idx="9254">
                  <c:v>77.529499999999999</c:v>
                </c:pt>
                <c:pt idx="9255">
                  <c:v>77.537840000000003</c:v>
                </c:pt>
                <c:pt idx="9256">
                  <c:v>77.546180000000007</c:v>
                </c:pt>
                <c:pt idx="9257">
                  <c:v>77.554500000000004</c:v>
                </c:pt>
                <c:pt idx="9258">
                  <c:v>77.56283999999998</c:v>
                </c:pt>
                <c:pt idx="9259">
                  <c:v>77.571160000000006</c:v>
                </c:pt>
                <c:pt idx="9260">
                  <c:v>77.579499999999982</c:v>
                </c:pt>
                <c:pt idx="9261">
                  <c:v>77.58784</c:v>
                </c:pt>
                <c:pt idx="9262">
                  <c:v>77.596160000000026</c:v>
                </c:pt>
                <c:pt idx="9263">
                  <c:v>77.604500000000002</c:v>
                </c:pt>
                <c:pt idx="9264">
                  <c:v>77.612839999999949</c:v>
                </c:pt>
                <c:pt idx="9265">
                  <c:v>77.621160000000003</c:v>
                </c:pt>
                <c:pt idx="9266">
                  <c:v>77.629499999999979</c:v>
                </c:pt>
                <c:pt idx="9267">
                  <c:v>77.637820000000005</c:v>
                </c:pt>
                <c:pt idx="9268">
                  <c:v>77.646180000000001</c:v>
                </c:pt>
                <c:pt idx="9269">
                  <c:v>77.654499999999999</c:v>
                </c:pt>
                <c:pt idx="9270">
                  <c:v>77.662839999999989</c:v>
                </c:pt>
                <c:pt idx="9271">
                  <c:v>77.671179999999978</c:v>
                </c:pt>
                <c:pt idx="9272">
                  <c:v>77.679499999999948</c:v>
                </c:pt>
                <c:pt idx="9273">
                  <c:v>77.68783999999998</c:v>
                </c:pt>
                <c:pt idx="9274">
                  <c:v>77.696160000000006</c:v>
                </c:pt>
                <c:pt idx="9275">
                  <c:v>77.704499999999996</c:v>
                </c:pt>
                <c:pt idx="9276">
                  <c:v>77.71284</c:v>
                </c:pt>
                <c:pt idx="9277">
                  <c:v>77.721160000000026</c:v>
                </c:pt>
                <c:pt idx="9278">
                  <c:v>77.729500000000002</c:v>
                </c:pt>
                <c:pt idx="9279">
                  <c:v>77.737840000000006</c:v>
                </c:pt>
                <c:pt idx="9280">
                  <c:v>77.746160000000344</c:v>
                </c:pt>
                <c:pt idx="9281">
                  <c:v>77.754499999999993</c:v>
                </c:pt>
                <c:pt idx="9282">
                  <c:v>77.762820000000005</c:v>
                </c:pt>
                <c:pt idx="9283">
                  <c:v>77.771180000000001</c:v>
                </c:pt>
                <c:pt idx="9284">
                  <c:v>77.779499999999999</c:v>
                </c:pt>
                <c:pt idx="9285">
                  <c:v>77.787840000000003</c:v>
                </c:pt>
                <c:pt idx="9286">
                  <c:v>77.796180000000007</c:v>
                </c:pt>
                <c:pt idx="9287">
                  <c:v>77.804500000000004</c:v>
                </c:pt>
                <c:pt idx="9288">
                  <c:v>77.81283999999998</c:v>
                </c:pt>
                <c:pt idx="9289">
                  <c:v>77.821160000000006</c:v>
                </c:pt>
                <c:pt idx="9290">
                  <c:v>77.829499999999982</c:v>
                </c:pt>
                <c:pt idx="9291">
                  <c:v>77.83784</c:v>
                </c:pt>
                <c:pt idx="9292">
                  <c:v>77.846160000000026</c:v>
                </c:pt>
                <c:pt idx="9293">
                  <c:v>77.854500000000002</c:v>
                </c:pt>
                <c:pt idx="9294">
                  <c:v>77.862839999999949</c:v>
                </c:pt>
                <c:pt idx="9295">
                  <c:v>77.871160000000003</c:v>
                </c:pt>
                <c:pt idx="9296">
                  <c:v>77.879499999999979</c:v>
                </c:pt>
                <c:pt idx="9297">
                  <c:v>77.887820000000005</c:v>
                </c:pt>
                <c:pt idx="9298">
                  <c:v>77.896180000000001</c:v>
                </c:pt>
                <c:pt idx="9299">
                  <c:v>77.904500000000027</c:v>
                </c:pt>
                <c:pt idx="9300">
                  <c:v>77.912840000000003</c:v>
                </c:pt>
                <c:pt idx="9301">
                  <c:v>77.921180000000007</c:v>
                </c:pt>
                <c:pt idx="9302">
                  <c:v>77.929500000000004</c:v>
                </c:pt>
                <c:pt idx="9303">
                  <c:v>77.937839999999994</c:v>
                </c:pt>
                <c:pt idx="9304">
                  <c:v>77.946160000000376</c:v>
                </c:pt>
                <c:pt idx="9305">
                  <c:v>77.954499999999996</c:v>
                </c:pt>
                <c:pt idx="9306">
                  <c:v>77.96284</c:v>
                </c:pt>
                <c:pt idx="9307">
                  <c:v>77.971160000000026</c:v>
                </c:pt>
                <c:pt idx="9308">
                  <c:v>77.979500000000002</c:v>
                </c:pt>
                <c:pt idx="9309">
                  <c:v>77.987840000000006</c:v>
                </c:pt>
                <c:pt idx="9310">
                  <c:v>77.996160000000344</c:v>
                </c:pt>
                <c:pt idx="9311">
                  <c:v>78.004499999999993</c:v>
                </c:pt>
                <c:pt idx="9312">
                  <c:v>78.012820000000005</c:v>
                </c:pt>
                <c:pt idx="9313">
                  <c:v>78.021180000000001</c:v>
                </c:pt>
                <c:pt idx="9314">
                  <c:v>78.029499999999999</c:v>
                </c:pt>
                <c:pt idx="9315">
                  <c:v>78.037840000000003</c:v>
                </c:pt>
                <c:pt idx="9316">
                  <c:v>78.046180000000007</c:v>
                </c:pt>
                <c:pt idx="9317">
                  <c:v>78.054500000000004</c:v>
                </c:pt>
                <c:pt idx="9318">
                  <c:v>78.06283999999998</c:v>
                </c:pt>
                <c:pt idx="9319">
                  <c:v>78.071160000000006</c:v>
                </c:pt>
                <c:pt idx="9320">
                  <c:v>78.079499999999982</c:v>
                </c:pt>
                <c:pt idx="9321">
                  <c:v>78.08784</c:v>
                </c:pt>
                <c:pt idx="9322">
                  <c:v>78.096160000000026</c:v>
                </c:pt>
                <c:pt idx="9323">
                  <c:v>78.104500000000002</c:v>
                </c:pt>
                <c:pt idx="9324">
                  <c:v>78.112839999999949</c:v>
                </c:pt>
                <c:pt idx="9325">
                  <c:v>78.121160000000003</c:v>
                </c:pt>
                <c:pt idx="9326">
                  <c:v>78.129499999999979</c:v>
                </c:pt>
                <c:pt idx="9327">
                  <c:v>78.137820000000005</c:v>
                </c:pt>
                <c:pt idx="9328">
                  <c:v>78.146180000000001</c:v>
                </c:pt>
                <c:pt idx="9329">
                  <c:v>78.154499999999999</c:v>
                </c:pt>
                <c:pt idx="9330">
                  <c:v>78.162839999999989</c:v>
                </c:pt>
                <c:pt idx="9331">
                  <c:v>78.171179999999978</c:v>
                </c:pt>
                <c:pt idx="9332">
                  <c:v>78.179499999999948</c:v>
                </c:pt>
                <c:pt idx="9333">
                  <c:v>78.18783999999998</c:v>
                </c:pt>
                <c:pt idx="9334">
                  <c:v>78.196160000000006</c:v>
                </c:pt>
                <c:pt idx="9335">
                  <c:v>78.204499999999996</c:v>
                </c:pt>
                <c:pt idx="9336">
                  <c:v>78.21284</c:v>
                </c:pt>
                <c:pt idx="9337">
                  <c:v>78.221160000000026</c:v>
                </c:pt>
                <c:pt idx="9338">
                  <c:v>78.229500000000002</c:v>
                </c:pt>
                <c:pt idx="9339">
                  <c:v>78.237840000000006</c:v>
                </c:pt>
                <c:pt idx="9340">
                  <c:v>78.246160000000344</c:v>
                </c:pt>
                <c:pt idx="9341">
                  <c:v>78.254499999999993</c:v>
                </c:pt>
                <c:pt idx="9342">
                  <c:v>78.262820000000005</c:v>
                </c:pt>
                <c:pt idx="9343">
                  <c:v>78.271180000000001</c:v>
                </c:pt>
                <c:pt idx="9344">
                  <c:v>78.279499999999999</c:v>
                </c:pt>
                <c:pt idx="9345">
                  <c:v>78.287840000000003</c:v>
                </c:pt>
                <c:pt idx="9346">
                  <c:v>78.296180000000007</c:v>
                </c:pt>
                <c:pt idx="9347">
                  <c:v>78.304500000000004</c:v>
                </c:pt>
                <c:pt idx="9348">
                  <c:v>78.31283999999998</c:v>
                </c:pt>
                <c:pt idx="9349">
                  <c:v>78.321160000000006</c:v>
                </c:pt>
                <c:pt idx="9350">
                  <c:v>78.329499999999982</c:v>
                </c:pt>
                <c:pt idx="9351">
                  <c:v>78.33784</c:v>
                </c:pt>
                <c:pt idx="9352">
                  <c:v>78.346160000000026</c:v>
                </c:pt>
                <c:pt idx="9353">
                  <c:v>78.354500000000002</c:v>
                </c:pt>
                <c:pt idx="9354">
                  <c:v>78.362839999999949</c:v>
                </c:pt>
                <c:pt idx="9355">
                  <c:v>78.371160000000003</c:v>
                </c:pt>
                <c:pt idx="9356">
                  <c:v>78.379499999999979</c:v>
                </c:pt>
                <c:pt idx="9357">
                  <c:v>78.387820000000005</c:v>
                </c:pt>
                <c:pt idx="9358">
                  <c:v>78.396180000000001</c:v>
                </c:pt>
                <c:pt idx="9359">
                  <c:v>78.404500000000027</c:v>
                </c:pt>
                <c:pt idx="9360">
                  <c:v>78.412840000000003</c:v>
                </c:pt>
                <c:pt idx="9361">
                  <c:v>78.421180000000007</c:v>
                </c:pt>
                <c:pt idx="9362">
                  <c:v>78.429500000000004</c:v>
                </c:pt>
                <c:pt idx="9363">
                  <c:v>78.437839999999994</c:v>
                </c:pt>
                <c:pt idx="9364">
                  <c:v>78.446160000000376</c:v>
                </c:pt>
                <c:pt idx="9365">
                  <c:v>78.454499999999996</c:v>
                </c:pt>
                <c:pt idx="9366">
                  <c:v>78.46284</c:v>
                </c:pt>
                <c:pt idx="9367">
                  <c:v>78.471160000000026</c:v>
                </c:pt>
                <c:pt idx="9368">
                  <c:v>78.479500000000002</c:v>
                </c:pt>
                <c:pt idx="9369">
                  <c:v>78.487840000000006</c:v>
                </c:pt>
                <c:pt idx="9370">
                  <c:v>78.496160000000344</c:v>
                </c:pt>
                <c:pt idx="9371">
                  <c:v>78.504499999999993</c:v>
                </c:pt>
                <c:pt idx="9372">
                  <c:v>78.512820000000005</c:v>
                </c:pt>
                <c:pt idx="9373">
                  <c:v>78.521180000000001</c:v>
                </c:pt>
                <c:pt idx="9374">
                  <c:v>78.529499999999999</c:v>
                </c:pt>
                <c:pt idx="9375">
                  <c:v>78.537840000000003</c:v>
                </c:pt>
                <c:pt idx="9376">
                  <c:v>78.546180000000007</c:v>
                </c:pt>
                <c:pt idx="9377">
                  <c:v>78.554500000000004</c:v>
                </c:pt>
                <c:pt idx="9378">
                  <c:v>78.56283999999998</c:v>
                </c:pt>
                <c:pt idx="9379">
                  <c:v>78.571160000000006</c:v>
                </c:pt>
                <c:pt idx="9380">
                  <c:v>78.579499999999982</c:v>
                </c:pt>
                <c:pt idx="9381">
                  <c:v>78.58784</c:v>
                </c:pt>
                <c:pt idx="9382">
                  <c:v>78.596160000000026</c:v>
                </c:pt>
                <c:pt idx="9383">
                  <c:v>78.604500000000002</c:v>
                </c:pt>
                <c:pt idx="9384">
                  <c:v>78.612839999999949</c:v>
                </c:pt>
                <c:pt idx="9385">
                  <c:v>78.621160000000003</c:v>
                </c:pt>
                <c:pt idx="9386">
                  <c:v>78.629499999999979</c:v>
                </c:pt>
                <c:pt idx="9387">
                  <c:v>78.637820000000005</c:v>
                </c:pt>
                <c:pt idx="9388">
                  <c:v>78.646180000000001</c:v>
                </c:pt>
                <c:pt idx="9389">
                  <c:v>78.654499999999999</c:v>
                </c:pt>
                <c:pt idx="9390">
                  <c:v>78.662839999999989</c:v>
                </c:pt>
                <c:pt idx="9391">
                  <c:v>78.671179999999978</c:v>
                </c:pt>
                <c:pt idx="9392">
                  <c:v>78.679499999999948</c:v>
                </c:pt>
                <c:pt idx="9393">
                  <c:v>78.68783999999998</c:v>
                </c:pt>
                <c:pt idx="9394">
                  <c:v>78.696160000000006</c:v>
                </c:pt>
                <c:pt idx="9395">
                  <c:v>78.704499999999996</c:v>
                </c:pt>
                <c:pt idx="9396">
                  <c:v>78.71284</c:v>
                </c:pt>
                <c:pt idx="9397">
                  <c:v>78.721160000000026</c:v>
                </c:pt>
                <c:pt idx="9398">
                  <c:v>78.729500000000002</c:v>
                </c:pt>
                <c:pt idx="9399">
                  <c:v>78.737840000000006</c:v>
                </c:pt>
                <c:pt idx="9400">
                  <c:v>78.746160000000344</c:v>
                </c:pt>
                <c:pt idx="9401">
                  <c:v>78.754499999999993</c:v>
                </c:pt>
                <c:pt idx="9402">
                  <c:v>78.762820000000005</c:v>
                </c:pt>
                <c:pt idx="9403">
                  <c:v>78.771180000000001</c:v>
                </c:pt>
                <c:pt idx="9404">
                  <c:v>78.779499999999999</c:v>
                </c:pt>
                <c:pt idx="9405">
                  <c:v>78.787840000000003</c:v>
                </c:pt>
                <c:pt idx="9406">
                  <c:v>78.796180000000007</c:v>
                </c:pt>
                <c:pt idx="9407">
                  <c:v>78.804500000000004</c:v>
                </c:pt>
                <c:pt idx="9408">
                  <c:v>78.81283999999998</c:v>
                </c:pt>
                <c:pt idx="9409">
                  <c:v>78.821160000000006</c:v>
                </c:pt>
                <c:pt idx="9410">
                  <c:v>78.829499999999982</c:v>
                </c:pt>
                <c:pt idx="9411">
                  <c:v>78.83784</c:v>
                </c:pt>
                <c:pt idx="9412">
                  <c:v>78.846160000000026</c:v>
                </c:pt>
                <c:pt idx="9413">
                  <c:v>78.854500000000002</c:v>
                </c:pt>
                <c:pt idx="9414">
                  <c:v>78.862839999999949</c:v>
                </c:pt>
                <c:pt idx="9415">
                  <c:v>78.871160000000003</c:v>
                </c:pt>
                <c:pt idx="9416">
                  <c:v>78.879499999999979</c:v>
                </c:pt>
                <c:pt idx="9417">
                  <c:v>78.887820000000005</c:v>
                </c:pt>
                <c:pt idx="9418">
                  <c:v>78.896180000000001</c:v>
                </c:pt>
                <c:pt idx="9419">
                  <c:v>78.904500000000027</c:v>
                </c:pt>
                <c:pt idx="9420">
                  <c:v>78.912840000000003</c:v>
                </c:pt>
                <c:pt idx="9421">
                  <c:v>78.921180000000007</c:v>
                </c:pt>
                <c:pt idx="9422">
                  <c:v>78.929500000000004</c:v>
                </c:pt>
                <c:pt idx="9423">
                  <c:v>78.937839999999994</c:v>
                </c:pt>
                <c:pt idx="9424">
                  <c:v>78.946160000000376</c:v>
                </c:pt>
                <c:pt idx="9425">
                  <c:v>78.954499999999996</c:v>
                </c:pt>
                <c:pt idx="9426">
                  <c:v>78.96284</c:v>
                </c:pt>
                <c:pt idx="9427">
                  <c:v>78.971160000000026</c:v>
                </c:pt>
                <c:pt idx="9428">
                  <c:v>78.979500000000002</c:v>
                </c:pt>
                <c:pt idx="9429">
                  <c:v>78.987840000000006</c:v>
                </c:pt>
                <c:pt idx="9430">
                  <c:v>78.996160000000344</c:v>
                </c:pt>
                <c:pt idx="9431">
                  <c:v>79.004499999999993</c:v>
                </c:pt>
                <c:pt idx="9432">
                  <c:v>79.012820000000005</c:v>
                </c:pt>
                <c:pt idx="9433">
                  <c:v>79.021180000000001</c:v>
                </c:pt>
                <c:pt idx="9434">
                  <c:v>79.029499999999999</c:v>
                </c:pt>
                <c:pt idx="9435">
                  <c:v>79.037840000000003</c:v>
                </c:pt>
                <c:pt idx="9436">
                  <c:v>79.046180000000007</c:v>
                </c:pt>
                <c:pt idx="9437">
                  <c:v>79.054500000000004</c:v>
                </c:pt>
                <c:pt idx="9438">
                  <c:v>79.06283999999998</c:v>
                </c:pt>
                <c:pt idx="9439">
                  <c:v>79.071160000000006</c:v>
                </c:pt>
                <c:pt idx="9440">
                  <c:v>79.079499999999982</c:v>
                </c:pt>
                <c:pt idx="9441">
                  <c:v>79.08784</c:v>
                </c:pt>
                <c:pt idx="9442">
                  <c:v>79.096160000000026</c:v>
                </c:pt>
                <c:pt idx="9443">
                  <c:v>79.104500000000002</c:v>
                </c:pt>
                <c:pt idx="9444">
                  <c:v>79.112839999999949</c:v>
                </c:pt>
                <c:pt idx="9445">
                  <c:v>79.121160000000003</c:v>
                </c:pt>
                <c:pt idx="9446">
                  <c:v>79.129499999999979</c:v>
                </c:pt>
                <c:pt idx="9447">
                  <c:v>79.137820000000005</c:v>
                </c:pt>
                <c:pt idx="9448">
                  <c:v>79.146180000000001</c:v>
                </c:pt>
                <c:pt idx="9449">
                  <c:v>79.154499999999999</c:v>
                </c:pt>
                <c:pt idx="9450">
                  <c:v>79.162839999999989</c:v>
                </c:pt>
                <c:pt idx="9451">
                  <c:v>79.171179999999978</c:v>
                </c:pt>
                <c:pt idx="9452">
                  <c:v>79.179499999999948</c:v>
                </c:pt>
                <c:pt idx="9453">
                  <c:v>79.18783999999998</c:v>
                </c:pt>
                <c:pt idx="9454">
                  <c:v>79.196160000000006</c:v>
                </c:pt>
                <c:pt idx="9455">
                  <c:v>79.204499999999996</c:v>
                </c:pt>
                <c:pt idx="9456">
                  <c:v>79.21284</c:v>
                </c:pt>
                <c:pt idx="9457">
                  <c:v>79.221160000000026</c:v>
                </c:pt>
                <c:pt idx="9458">
                  <c:v>79.229500000000002</c:v>
                </c:pt>
                <c:pt idx="9459">
                  <c:v>79.237840000000006</c:v>
                </c:pt>
                <c:pt idx="9460">
                  <c:v>79.246160000000344</c:v>
                </c:pt>
                <c:pt idx="9461">
                  <c:v>79.254499999999993</c:v>
                </c:pt>
                <c:pt idx="9462">
                  <c:v>79.262820000000005</c:v>
                </c:pt>
                <c:pt idx="9463">
                  <c:v>79.271180000000001</c:v>
                </c:pt>
                <c:pt idx="9464">
                  <c:v>79.279499999999999</c:v>
                </c:pt>
                <c:pt idx="9465">
                  <c:v>79.287840000000003</c:v>
                </c:pt>
                <c:pt idx="9466">
                  <c:v>79.296180000000007</c:v>
                </c:pt>
                <c:pt idx="9467">
                  <c:v>79.304500000000004</c:v>
                </c:pt>
                <c:pt idx="9468">
                  <c:v>79.31283999999998</c:v>
                </c:pt>
                <c:pt idx="9469">
                  <c:v>79.321160000000006</c:v>
                </c:pt>
                <c:pt idx="9470">
                  <c:v>79.329499999999982</c:v>
                </c:pt>
                <c:pt idx="9471">
                  <c:v>79.33784</c:v>
                </c:pt>
                <c:pt idx="9472">
                  <c:v>79.346160000000026</c:v>
                </c:pt>
                <c:pt idx="9473">
                  <c:v>79.354500000000002</c:v>
                </c:pt>
                <c:pt idx="9474">
                  <c:v>79.362839999999949</c:v>
                </c:pt>
                <c:pt idx="9475">
                  <c:v>79.371160000000003</c:v>
                </c:pt>
                <c:pt idx="9476">
                  <c:v>79.379499999999979</c:v>
                </c:pt>
                <c:pt idx="9477">
                  <c:v>79.387820000000005</c:v>
                </c:pt>
                <c:pt idx="9478">
                  <c:v>79.396180000000001</c:v>
                </c:pt>
                <c:pt idx="9479">
                  <c:v>79.404500000000027</c:v>
                </c:pt>
                <c:pt idx="9480">
                  <c:v>79.412840000000003</c:v>
                </c:pt>
                <c:pt idx="9481">
                  <c:v>79.421180000000007</c:v>
                </c:pt>
                <c:pt idx="9482">
                  <c:v>79.429500000000004</c:v>
                </c:pt>
                <c:pt idx="9483">
                  <c:v>79.437839999999994</c:v>
                </c:pt>
                <c:pt idx="9484">
                  <c:v>79.446160000000376</c:v>
                </c:pt>
                <c:pt idx="9485">
                  <c:v>79.454499999999996</c:v>
                </c:pt>
                <c:pt idx="9486">
                  <c:v>79.46284</c:v>
                </c:pt>
                <c:pt idx="9487">
                  <c:v>79.471160000000026</c:v>
                </c:pt>
                <c:pt idx="9488">
                  <c:v>79.479500000000002</c:v>
                </c:pt>
                <c:pt idx="9489">
                  <c:v>79.487840000000006</c:v>
                </c:pt>
                <c:pt idx="9490">
                  <c:v>79.496160000000344</c:v>
                </c:pt>
                <c:pt idx="9491">
                  <c:v>79.504499999999993</c:v>
                </c:pt>
                <c:pt idx="9492">
                  <c:v>79.512820000000005</c:v>
                </c:pt>
                <c:pt idx="9493">
                  <c:v>79.521180000000001</c:v>
                </c:pt>
                <c:pt idx="9494">
                  <c:v>79.529499999999999</c:v>
                </c:pt>
                <c:pt idx="9495">
                  <c:v>79.537840000000003</c:v>
                </c:pt>
                <c:pt idx="9496">
                  <c:v>79.546180000000007</c:v>
                </c:pt>
                <c:pt idx="9497">
                  <c:v>79.554500000000004</c:v>
                </c:pt>
                <c:pt idx="9498">
                  <c:v>79.56283999999998</c:v>
                </c:pt>
                <c:pt idx="9499">
                  <c:v>79.571160000000006</c:v>
                </c:pt>
                <c:pt idx="9500">
                  <c:v>79.579499999999982</c:v>
                </c:pt>
                <c:pt idx="9501">
                  <c:v>79.58784</c:v>
                </c:pt>
                <c:pt idx="9502">
                  <c:v>79.596160000000026</c:v>
                </c:pt>
                <c:pt idx="9503">
                  <c:v>79.604500000000002</c:v>
                </c:pt>
                <c:pt idx="9504">
                  <c:v>79.612839999999949</c:v>
                </c:pt>
                <c:pt idx="9505">
                  <c:v>79.621160000000003</c:v>
                </c:pt>
                <c:pt idx="9506">
                  <c:v>79.629499999999979</c:v>
                </c:pt>
                <c:pt idx="9507">
                  <c:v>79.637820000000005</c:v>
                </c:pt>
                <c:pt idx="9508">
                  <c:v>79.646180000000001</c:v>
                </c:pt>
                <c:pt idx="9509">
                  <c:v>79.654499999999999</c:v>
                </c:pt>
                <c:pt idx="9510">
                  <c:v>79.662839999999989</c:v>
                </c:pt>
                <c:pt idx="9511">
                  <c:v>79.671179999999978</c:v>
                </c:pt>
                <c:pt idx="9512">
                  <c:v>79.679499999999948</c:v>
                </c:pt>
                <c:pt idx="9513">
                  <c:v>79.68783999999998</c:v>
                </c:pt>
                <c:pt idx="9514">
                  <c:v>79.696160000000006</c:v>
                </c:pt>
                <c:pt idx="9515">
                  <c:v>79.704499999999996</c:v>
                </c:pt>
                <c:pt idx="9516">
                  <c:v>79.71284</c:v>
                </c:pt>
                <c:pt idx="9517">
                  <c:v>79.721160000000026</c:v>
                </c:pt>
                <c:pt idx="9518">
                  <c:v>79.729500000000002</c:v>
                </c:pt>
                <c:pt idx="9519">
                  <c:v>79.737840000000006</c:v>
                </c:pt>
                <c:pt idx="9520">
                  <c:v>79.746160000000344</c:v>
                </c:pt>
                <c:pt idx="9521">
                  <c:v>79.754499999999993</c:v>
                </c:pt>
                <c:pt idx="9522">
                  <c:v>79.762820000000005</c:v>
                </c:pt>
                <c:pt idx="9523">
                  <c:v>79.771180000000001</c:v>
                </c:pt>
                <c:pt idx="9524">
                  <c:v>79.779499999999999</c:v>
                </c:pt>
                <c:pt idx="9525">
                  <c:v>79.787840000000003</c:v>
                </c:pt>
                <c:pt idx="9526">
                  <c:v>79.796180000000007</c:v>
                </c:pt>
                <c:pt idx="9527">
                  <c:v>79.804500000000004</c:v>
                </c:pt>
                <c:pt idx="9528">
                  <c:v>79.81283999999998</c:v>
                </c:pt>
                <c:pt idx="9529">
                  <c:v>79.821160000000006</c:v>
                </c:pt>
                <c:pt idx="9530">
                  <c:v>79.829499999999982</c:v>
                </c:pt>
                <c:pt idx="9531">
                  <c:v>79.83784</c:v>
                </c:pt>
                <c:pt idx="9532">
                  <c:v>79.846160000000026</c:v>
                </c:pt>
                <c:pt idx="9533">
                  <c:v>79.854500000000002</c:v>
                </c:pt>
                <c:pt idx="9534">
                  <c:v>79.862839999999949</c:v>
                </c:pt>
                <c:pt idx="9535">
                  <c:v>79.871160000000003</c:v>
                </c:pt>
                <c:pt idx="9536">
                  <c:v>79.879499999999979</c:v>
                </c:pt>
                <c:pt idx="9537">
                  <c:v>79.887820000000005</c:v>
                </c:pt>
                <c:pt idx="9538">
                  <c:v>79.896180000000001</c:v>
                </c:pt>
                <c:pt idx="9539">
                  <c:v>79.904500000000027</c:v>
                </c:pt>
                <c:pt idx="9540">
                  <c:v>79.912840000000003</c:v>
                </c:pt>
                <c:pt idx="9541">
                  <c:v>79.921180000000007</c:v>
                </c:pt>
                <c:pt idx="9542">
                  <c:v>79.929500000000004</c:v>
                </c:pt>
                <c:pt idx="9543">
                  <c:v>79.937839999999994</c:v>
                </c:pt>
                <c:pt idx="9544">
                  <c:v>79.946160000000376</c:v>
                </c:pt>
                <c:pt idx="9545">
                  <c:v>79.954499999999996</c:v>
                </c:pt>
                <c:pt idx="9546">
                  <c:v>79.96284</c:v>
                </c:pt>
                <c:pt idx="9547">
                  <c:v>79.971160000000026</c:v>
                </c:pt>
                <c:pt idx="9548">
                  <c:v>79.979500000000002</c:v>
                </c:pt>
                <c:pt idx="9549">
                  <c:v>79.987840000000006</c:v>
                </c:pt>
                <c:pt idx="9550">
                  <c:v>79.996160000000344</c:v>
                </c:pt>
                <c:pt idx="9551">
                  <c:v>80.004499999999993</c:v>
                </c:pt>
                <c:pt idx="9552">
                  <c:v>80.012820000000005</c:v>
                </c:pt>
                <c:pt idx="9553">
                  <c:v>80.021180000000001</c:v>
                </c:pt>
                <c:pt idx="9554">
                  <c:v>80.029499999999999</c:v>
                </c:pt>
                <c:pt idx="9555">
                  <c:v>80.037840000000003</c:v>
                </c:pt>
                <c:pt idx="9556">
                  <c:v>80.046180000000007</c:v>
                </c:pt>
                <c:pt idx="9557">
                  <c:v>80.054500000000004</c:v>
                </c:pt>
                <c:pt idx="9558">
                  <c:v>80.06283999999998</c:v>
                </c:pt>
                <c:pt idx="9559">
                  <c:v>80.071160000000006</c:v>
                </c:pt>
                <c:pt idx="9560">
                  <c:v>80.079499999999982</c:v>
                </c:pt>
                <c:pt idx="9561">
                  <c:v>80.08784</c:v>
                </c:pt>
                <c:pt idx="9562">
                  <c:v>80.096160000000026</c:v>
                </c:pt>
                <c:pt idx="9563">
                  <c:v>80.104500000000002</c:v>
                </c:pt>
                <c:pt idx="9564">
                  <c:v>80.112839999999949</c:v>
                </c:pt>
                <c:pt idx="9565">
                  <c:v>80.121160000000003</c:v>
                </c:pt>
                <c:pt idx="9566">
                  <c:v>80.129499999999979</c:v>
                </c:pt>
                <c:pt idx="9567">
                  <c:v>80.137820000000005</c:v>
                </c:pt>
                <c:pt idx="9568">
                  <c:v>80.146180000000001</c:v>
                </c:pt>
                <c:pt idx="9569">
                  <c:v>80.154499999999999</c:v>
                </c:pt>
                <c:pt idx="9570">
                  <c:v>80.162839999999989</c:v>
                </c:pt>
                <c:pt idx="9571">
                  <c:v>80.171179999999978</c:v>
                </c:pt>
                <c:pt idx="9572">
                  <c:v>80.179499999999948</c:v>
                </c:pt>
                <c:pt idx="9573">
                  <c:v>80.18783999999998</c:v>
                </c:pt>
                <c:pt idx="9574">
                  <c:v>80.196160000000006</c:v>
                </c:pt>
                <c:pt idx="9575">
                  <c:v>80.204499999999996</c:v>
                </c:pt>
                <c:pt idx="9576">
                  <c:v>80.21284</c:v>
                </c:pt>
                <c:pt idx="9577">
                  <c:v>80.221160000000026</c:v>
                </c:pt>
                <c:pt idx="9578">
                  <c:v>80.229500000000002</c:v>
                </c:pt>
                <c:pt idx="9579">
                  <c:v>80.237840000000006</c:v>
                </c:pt>
                <c:pt idx="9580">
                  <c:v>80.246160000000344</c:v>
                </c:pt>
                <c:pt idx="9581">
                  <c:v>80.254499999999993</c:v>
                </c:pt>
                <c:pt idx="9582">
                  <c:v>80.262820000000005</c:v>
                </c:pt>
                <c:pt idx="9583">
                  <c:v>80.271180000000001</c:v>
                </c:pt>
                <c:pt idx="9584">
                  <c:v>80.279499999999999</c:v>
                </c:pt>
                <c:pt idx="9585">
                  <c:v>80.287840000000003</c:v>
                </c:pt>
                <c:pt idx="9586">
                  <c:v>80.296180000000007</c:v>
                </c:pt>
                <c:pt idx="9587">
                  <c:v>80.304500000000004</c:v>
                </c:pt>
                <c:pt idx="9588">
                  <c:v>80.31283999999998</c:v>
                </c:pt>
                <c:pt idx="9589">
                  <c:v>80.321160000000006</c:v>
                </c:pt>
                <c:pt idx="9590">
                  <c:v>80.329499999999982</c:v>
                </c:pt>
                <c:pt idx="9591">
                  <c:v>80.33784</c:v>
                </c:pt>
                <c:pt idx="9592">
                  <c:v>80.346160000000026</c:v>
                </c:pt>
                <c:pt idx="9593">
                  <c:v>80.354500000000002</c:v>
                </c:pt>
                <c:pt idx="9594">
                  <c:v>80.362839999999949</c:v>
                </c:pt>
                <c:pt idx="9595">
                  <c:v>80.371160000000003</c:v>
                </c:pt>
                <c:pt idx="9596">
                  <c:v>80.379499999999979</c:v>
                </c:pt>
                <c:pt idx="9597">
                  <c:v>80.387820000000005</c:v>
                </c:pt>
                <c:pt idx="9598">
                  <c:v>80.396180000000001</c:v>
                </c:pt>
                <c:pt idx="9599">
                  <c:v>80.404500000000027</c:v>
                </c:pt>
                <c:pt idx="9600">
                  <c:v>80.412840000000003</c:v>
                </c:pt>
                <c:pt idx="9601">
                  <c:v>80.421180000000007</c:v>
                </c:pt>
                <c:pt idx="9602">
                  <c:v>80.429500000000004</c:v>
                </c:pt>
                <c:pt idx="9603">
                  <c:v>80.437839999999994</c:v>
                </c:pt>
                <c:pt idx="9604">
                  <c:v>80.446160000000376</c:v>
                </c:pt>
                <c:pt idx="9605">
                  <c:v>80.454499999999996</c:v>
                </c:pt>
                <c:pt idx="9606">
                  <c:v>80.46284</c:v>
                </c:pt>
                <c:pt idx="9607">
                  <c:v>80.471160000000026</c:v>
                </c:pt>
                <c:pt idx="9608">
                  <c:v>80.479500000000002</c:v>
                </c:pt>
                <c:pt idx="9609">
                  <c:v>80.487840000000006</c:v>
                </c:pt>
                <c:pt idx="9610">
                  <c:v>80.496160000000344</c:v>
                </c:pt>
                <c:pt idx="9611">
                  <c:v>80.504499999999993</c:v>
                </c:pt>
                <c:pt idx="9612">
                  <c:v>80.512820000000005</c:v>
                </c:pt>
                <c:pt idx="9613">
                  <c:v>80.521180000000001</c:v>
                </c:pt>
                <c:pt idx="9614">
                  <c:v>80.529499999999999</c:v>
                </c:pt>
                <c:pt idx="9615">
                  <c:v>80.537840000000003</c:v>
                </c:pt>
                <c:pt idx="9616">
                  <c:v>80.546180000000007</c:v>
                </c:pt>
                <c:pt idx="9617">
                  <c:v>80.554500000000004</c:v>
                </c:pt>
                <c:pt idx="9618">
                  <c:v>80.56283999999998</c:v>
                </c:pt>
                <c:pt idx="9619">
                  <c:v>80.571160000000006</c:v>
                </c:pt>
                <c:pt idx="9620">
                  <c:v>80.579499999999982</c:v>
                </c:pt>
                <c:pt idx="9621">
                  <c:v>80.58784</c:v>
                </c:pt>
                <c:pt idx="9622">
                  <c:v>80.596160000000026</c:v>
                </c:pt>
                <c:pt idx="9623">
                  <c:v>80.604500000000002</c:v>
                </c:pt>
                <c:pt idx="9624">
                  <c:v>80.612839999999949</c:v>
                </c:pt>
                <c:pt idx="9625">
                  <c:v>80.621160000000003</c:v>
                </c:pt>
                <c:pt idx="9626">
                  <c:v>80.629499999999979</c:v>
                </c:pt>
                <c:pt idx="9627">
                  <c:v>80.637820000000005</c:v>
                </c:pt>
                <c:pt idx="9628">
                  <c:v>80.646180000000001</c:v>
                </c:pt>
                <c:pt idx="9629">
                  <c:v>80.654499999999999</c:v>
                </c:pt>
                <c:pt idx="9630">
                  <c:v>80.662839999999989</c:v>
                </c:pt>
                <c:pt idx="9631">
                  <c:v>80.671179999999978</c:v>
                </c:pt>
                <c:pt idx="9632">
                  <c:v>80.679499999999948</c:v>
                </c:pt>
                <c:pt idx="9633">
                  <c:v>80.68783999999998</c:v>
                </c:pt>
                <c:pt idx="9634">
                  <c:v>80.696160000000006</c:v>
                </c:pt>
                <c:pt idx="9635">
                  <c:v>80.704499999999996</c:v>
                </c:pt>
                <c:pt idx="9636">
                  <c:v>80.71284</c:v>
                </c:pt>
                <c:pt idx="9637">
                  <c:v>80.721160000000026</c:v>
                </c:pt>
                <c:pt idx="9638">
                  <c:v>80.729500000000002</c:v>
                </c:pt>
                <c:pt idx="9639">
                  <c:v>80.737840000000006</c:v>
                </c:pt>
                <c:pt idx="9640">
                  <c:v>80.746160000000344</c:v>
                </c:pt>
                <c:pt idx="9641">
                  <c:v>80.754499999999993</c:v>
                </c:pt>
                <c:pt idx="9642">
                  <c:v>80.762820000000005</c:v>
                </c:pt>
                <c:pt idx="9643">
                  <c:v>80.771180000000001</c:v>
                </c:pt>
                <c:pt idx="9644">
                  <c:v>80.779499999999999</c:v>
                </c:pt>
                <c:pt idx="9645">
                  <c:v>80.787840000000003</c:v>
                </c:pt>
                <c:pt idx="9646">
                  <c:v>80.796180000000007</c:v>
                </c:pt>
                <c:pt idx="9647">
                  <c:v>80.804500000000004</c:v>
                </c:pt>
                <c:pt idx="9648">
                  <c:v>80.81283999999998</c:v>
                </c:pt>
                <c:pt idx="9649">
                  <c:v>80.821160000000006</c:v>
                </c:pt>
                <c:pt idx="9650">
                  <c:v>80.829499999999982</c:v>
                </c:pt>
                <c:pt idx="9651">
                  <c:v>80.83784</c:v>
                </c:pt>
                <c:pt idx="9652">
                  <c:v>80.846160000000026</c:v>
                </c:pt>
                <c:pt idx="9653">
                  <c:v>80.854500000000002</c:v>
                </c:pt>
                <c:pt idx="9654">
                  <c:v>80.862839999999949</c:v>
                </c:pt>
                <c:pt idx="9655">
                  <c:v>80.871160000000003</c:v>
                </c:pt>
                <c:pt idx="9656">
                  <c:v>80.879499999999979</c:v>
                </c:pt>
                <c:pt idx="9657">
                  <c:v>80.887820000000005</c:v>
                </c:pt>
                <c:pt idx="9658">
                  <c:v>80.896180000000001</c:v>
                </c:pt>
                <c:pt idx="9659">
                  <c:v>80.904500000000027</c:v>
                </c:pt>
                <c:pt idx="9660">
                  <c:v>80.912840000000003</c:v>
                </c:pt>
                <c:pt idx="9661">
                  <c:v>80.921180000000007</c:v>
                </c:pt>
                <c:pt idx="9662">
                  <c:v>80.929500000000004</c:v>
                </c:pt>
                <c:pt idx="9663">
                  <c:v>80.937839999999994</c:v>
                </c:pt>
                <c:pt idx="9664">
                  <c:v>80.946160000000376</c:v>
                </c:pt>
                <c:pt idx="9665">
                  <c:v>80.954499999999996</c:v>
                </c:pt>
                <c:pt idx="9666">
                  <c:v>80.96284</c:v>
                </c:pt>
                <c:pt idx="9667">
                  <c:v>80.971160000000026</c:v>
                </c:pt>
                <c:pt idx="9668">
                  <c:v>80.979500000000002</c:v>
                </c:pt>
                <c:pt idx="9669">
                  <c:v>80.987840000000006</c:v>
                </c:pt>
                <c:pt idx="9670">
                  <c:v>80.996160000000344</c:v>
                </c:pt>
                <c:pt idx="9671">
                  <c:v>81.004499999999993</c:v>
                </c:pt>
                <c:pt idx="9672">
                  <c:v>81.012820000000005</c:v>
                </c:pt>
                <c:pt idx="9673">
                  <c:v>81.021180000000001</c:v>
                </c:pt>
                <c:pt idx="9674">
                  <c:v>81.029499999999999</c:v>
                </c:pt>
                <c:pt idx="9675">
                  <c:v>81.037840000000003</c:v>
                </c:pt>
                <c:pt idx="9676">
                  <c:v>81.046180000000007</c:v>
                </c:pt>
                <c:pt idx="9677">
                  <c:v>81.054500000000004</c:v>
                </c:pt>
                <c:pt idx="9678">
                  <c:v>81.06283999999998</c:v>
                </c:pt>
                <c:pt idx="9679">
                  <c:v>81.071160000000006</c:v>
                </c:pt>
                <c:pt idx="9680">
                  <c:v>81.079499999999982</c:v>
                </c:pt>
                <c:pt idx="9681">
                  <c:v>81.08784</c:v>
                </c:pt>
                <c:pt idx="9682">
                  <c:v>81.096160000000026</c:v>
                </c:pt>
                <c:pt idx="9683">
                  <c:v>81.104500000000002</c:v>
                </c:pt>
                <c:pt idx="9684">
                  <c:v>81.112839999999949</c:v>
                </c:pt>
                <c:pt idx="9685">
                  <c:v>81.121160000000003</c:v>
                </c:pt>
                <c:pt idx="9686">
                  <c:v>81.129499999999979</c:v>
                </c:pt>
                <c:pt idx="9687">
                  <c:v>81.137820000000005</c:v>
                </c:pt>
                <c:pt idx="9688">
                  <c:v>81.146180000000001</c:v>
                </c:pt>
                <c:pt idx="9689">
                  <c:v>81.154499999999999</c:v>
                </c:pt>
                <c:pt idx="9690">
                  <c:v>81.162839999999989</c:v>
                </c:pt>
                <c:pt idx="9691">
                  <c:v>81.171179999999978</c:v>
                </c:pt>
                <c:pt idx="9692">
                  <c:v>81.179499999999948</c:v>
                </c:pt>
                <c:pt idx="9693">
                  <c:v>81.18783999999998</c:v>
                </c:pt>
                <c:pt idx="9694">
                  <c:v>81.196160000000006</c:v>
                </c:pt>
                <c:pt idx="9695">
                  <c:v>81.204499999999996</c:v>
                </c:pt>
                <c:pt idx="9696">
                  <c:v>81.21284</c:v>
                </c:pt>
                <c:pt idx="9697">
                  <c:v>81.221160000000026</c:v>
                </c:pt>
                <c:pt idx="9698">
                  <c:v>81.229500000000002</c:v>
                </c:pt>
                <c:pt idx="9699">
                  <c:v>81.237840000000006</c:v>
                </c:pt>
                <c:pt idx="9700">
                  <c:v>81.246160000000344</c:v>
                </c:pt>
                <c:pt idx="9701">
                  <c:v>81.254499999999993</c:v>
                </c:pt>
                <c:pt idx="9702">
                  <c:v>81.262820000000005</c:v>
                </c:pt>
                <c:pt idx="9703">
                  <c:v>81.271180000000001</c:v>
                </c:pt>
                <c:pt idx="9704">
                  <c:v>81.279499999999999</c:v>
                </c:pt>
                <c:pt idx="9705">
                  <c:v>81.287840000000003</c:v>
                </c:pt>
                <c:pt idx="9706">
                  <c:v>81.296180000000007</c:v>
                </c:pt>
                <c:pt idx="9707">
                  <c:v>81.304500000000004</c:v>
                </c:pt>
                <c:pt idx="9708">
                  <c:v>81.31283999999998</c:v>
                </c:pt>
                <c:pt idx="9709">
                  <c:v>81.321160000000006</c:v>
                </c:pt>
                <c:pt idx="9710">
                  <c:v>81.329499999999982</c:v>
                </c:pt>
                <c:pt idx="9711">
                  <c:v>81.33784</c:v>
                </c:pt>
                <c:pt idx="9712">
                  <c:v>81.346160000000026</c:v>
                </c:pt>
                <c:pt idx="9713">
                  <c:v>81.354500000000002</c:v>
                </c:pt>
                <c:pt idx="9714">
                  <c:v>81.362839999999949</c:v>
                </c:pt>
                <c:pt idx="9715">
                  <c:v>81.371160000000003</c:v>
                </c:pt>
                <c:pt idx="9716">
                  <c:v>81.379499999999979</c:v>
                </c:pt>
                <c:pt idx="9717">
                  <c:v>81.387820000000005</c:v>
                </c:pt>
                <c:pt idx="9718">
                  <c:v>81.396180000000001</c:v>
                </c:pt>
                <c:pt idx="9719">
                  <c:v>81.404500000000027</c:v>
                </c:pt>
                <c:pt idx="9720">
                  <c:v>81.412840000000003</c:v>
                </c:pt>
                <c:pt idx="9721">
                  <c:v>81.421180000000007</c:v>
                </c:pt>
                <c:pt idx="9722">
                  <c:v>81.429500000000004</c:v>
                </c:pt>
                <c:pt idx="9723">
                  <c:v>81.437839999999994</c:v>
                </c:pt>
                <c:pt idx="9724">
                  <c:v>81.446160000000376</c:v>
                </c:pt>
                <c:pt idx="9725">
                  <c:v>81.454499999999996</c:v>
                </c:pt>
                <c:pt idx="9726">
                  <c:v>81.46284</c:v>
                </c:pt>
                <c:pt idx="9727">
                  <c:v>81.471160000000026</c:v>
                </c:pt>
                <c:pt idx="9728">
                  <c:v>81.479500000000002</c:v>
                </c:pt>
                <c:pt idx="9729">
                  <c:v>81.487840000000006</c:v>
                </c:pt>
                <c:pt idx="9730">
                  <c:v>81.496160000000344</c:v>
                </c:pt>
                <c:pt idx="9731">
                  <c:v>81.504499999999993</c:v>
                </c:pt>
                <c:pt idx="9732">
                  <c:v>81.512820000000005</c:v>
                </c:pt>
                <c:pt idx="9733">
                  <c:v>81.521180000000001</c:v>
                </c:pt>
                <c:pt idx="9734">
                  <c:v>81.529499999999999</c:v>
                </c:pt>
                <c:pt idx="9735">
                  <c:v>81.537840000000003</c:v>
                </c:pt>
                <c:pt idx="9736">
                  <c:v>81.546180000000007</c:v>
                </c:pt>
                <c:pt idx="9737">
                  <c:v>81.554500000000004</c:v>
                </c:pt>
                <c:pt idx="9738">
                  <c:v>81.56283999999998</c:v>
                </c:pt>
                <c:pt idx="9739">
                  <c:v>81.571160000000006</c:v>
                </c:pt>
                <c:pt idx="9740">
                  <c:v>81.579499999999982</c:v>
                </c:pt>
                <c:pt idx="9741">
                  <c:v>81.58784</c:v>
                </c:pt>
                <c:pt idx="9742">
                  <c:v>81.596160000000026</c:v>
                </c:pt>
                <c:pt idx="9743">
                  <c:v>81.604500000000002</c:v>
                </c:pt>
                <c:pt idx="9744">
                  <c:v>81.612839999999949</c:v>
                </c:pt>
                <c:pt idx="9745">
                  <c:v>81.621160000000003</c:v>
                </c:pt>
                <c:pt idx="9746">
                  <c:v>81.629499999999979</c:v>
                </c:pt>
                <c:pt idx="9747">
                  <c:v>81.637820000000005</c:v>
                </c:pt>
                <c:pt idx="9748">
                  <c:v>81.646180000000001</c:v>
                </c:pt>
                <c:pt idx="9749">
                  <c:v>81.654499999999999</c:v>
                </c:pt>
                <c:pt idx="9750">
                  <c:v>81.662839999999989</c:v>
                </c:pt>
                <c:pt idx="9751">
                  <c:v>81.671179999999978</c:v>
                </c:pt>
                <c:pt idx="9752">
                  <c:v>81.679499999999948</c:v>
                </c:pt>
                <c:pt idx="9753">
                  <c:v>81.68783999999998</c:v>
                </c:pt>
                <c:pt idx="9754">
                  <c:v>81.696160000000006</c:v>
                </c:pt>
                <c:pt idx="9755">
                  <c:v>81.704499999999996</c:v>
                </c:pt>
                <c:pt idx="9756">
                  <c:v>81.71284</c:v>
                </c:pt>
                <c:pt idx="9757">
                  <c:v>81.721160000000026</c:v>
                </c:pt>
                <c:pt idx="9758">
                  <c:v>81.729500000000002</c:v>
                </c:pt>
                <c:pt idx="9759">
                  <c:v>81.737840000000006</c:v>
                </c:pt>
                <c:pt idx="9760">
                  <c:v>81.746160000000344</c:v>
                </c:pt>
                <c:pt idx="9761">
                  <c:v>81.754499999999993</c:v>
                </c:pt>
                <c:pt idx="9762">
                  <c:v>81.762820000000005</c:v>
                </c:pt>
                <c:pt idx="9763">
                  <c:v>81.771180000000001</c:v>
                </c:pt>
                <c:pt idx="9764">
                  <c:v>81.779499999999999</c:v>
                </c:pt>
                <c:pt idx="9765">
                  <c:v>81.787840000000003</c:v>
                </c:pt>
                <c:pt idx="9766">
                  <c:v>81.796180000000007</c:v>
                </c:pt>
                <c:pt idx="9767">
                  <c:v>81.804500000000004</c:v>
                </c:pt>
                <c:pt idx="9768">
                  <c:v>81.81283999999998</c:v>
                </c:pt>
                <c:pt idx="9769">
                  <c:v>81.821160000000006</c:v>
                </c:pt>
                <c:pt idx="9770">
                  <c:v>81.829499999999982</c:v>
                </c:pt>
                <c:pt idx="9771">
                  <c:v>81.83784</c:v>
                </c:pt>
                <c:pt idx="9772">
                  <c:v>81.846160000000026</c:v>
                </c:pt>
                <c:pt idx="9773">
                  <c:v>81.854500000000002</c:v>
                </c:pt>
                <c:pt idx="9774">
                  <c:v>81.862839999999949</c:v>
                </c:pt>
                <c:pt idx="9775">
                  <c:v>81.871160000000003</c:v>
                </c:pt>
                <c:pt idx="9776">
                  <c:v>81.879499999999979</c:v>
                </c:pt>
                <c:pt idx="9777">
                  <c:v>81.887820000000005</c:v>
                </c:pt>
                <c:pt idx="9778">
                  <c:v>81.896180000000001</c:v>
                </c:pt>
                <c:pt idx="9779">
                  <c:v>81.904500000000027</c:v>
                </c:pt>
                <c:pt idx="9780">
                  <c:v>81.912840000000003</c:v>
                </c:pt>
                <c:pt idx="9781">
                  <c:v>81.921180000000007</c:v>
                </c:pt>
                <c:pt idx="9782">
                  <c:v>81.929500000000004</c:v>
                </c:pt>
                <c:pt idx="9783">
                  <c:v>81.937820000000343</c:v>
                </c:pt>
                <c:pt idx="9784">
                  <c:v>81.946180000000027</c:v>
                </c:pt>
                <c:pt idx="9785">
                  <c:v>81.954499999999996</c:v>
                </c:pt>
                <c:pt idx="9786">
                  <c:v>81.962819999999994</c:v>
                </c:pt>
                <c:pt idx="9787">
                  <c:v>81.971180000000004</c:v>
                </c:pt>
                <c:pt idx="9788">
                  <c:v>81.979500000000002</c:v>
                </c:pt>
                <c:pt idx="9789">
                  <c:v>81.987840000000006</c:v>
                </c:pt>
                <c:pt idx="9790">
                  <c:v>81.996179999999995</c:v>
                </c:pt>
                <c:pt idx="9791">
                  <c:v>82.004499999999993</c:v>
                </c:pt>
                <c:pt idx="9792">
                  <c:v>82.012820000000005</c:v>
                </c:pt>
                <c:pt idx="9793">
                  <c:v>82.021180000000001</c:v>
                </c:pt>
                <c:pt idx="9794">
                  <c:v>82.029499999999999</c:v>
                </c:pt>
                <c:pt idx="9795">
                  <c:v>82.037819999999996</c:v>
                </c:pt>
                <c:pt idx="9796">
                  <c:v>82.046180000000007</c:v>
                </c:pt>
                <c:pt idx="9797">
                  <c:v>82.054500000000004</c:v>
                </c:pt>
                <c:pt idx="9798">
                  <c:v>82.062820000000002</c:v>
                </c:pt>
                <c:pt idx="9799">
                  <c:v>82.071179999999998</c:v>
                </c:pt>
                <c:pt idx="9800">
                  <c:v>82.079499999999982</c:v>
                </c:pt>
                <c:pt idx="9801">
                  <c:v>82.087819999999994</c:v>
                </c:pt>
                <c:pt idx="9802">
                  <c:v>82.096180000000004</c:v>
                </c:pt>
                <c:pt idx="9803">
                  <c:v>82.104500000000002</c:v>
                </c:pt>
                <c:pt idx="9804">
                  <c:v>82.112839999999949</c:v>
                </c:pt>
                <c:pt idx="9805">
                  <c:v>82.121179999999981</c:v>
                </c:pt>
                <c:pt idx="9806">
                  <c:v>82.129499999999979</c:v>
                </c:pt>
                <c:pt idx="9807">
                  <c:v>82.137820000000005</c:v>
                </c:pt>
                <c:pt idx="9808">
                  <c:v>82.146180000000001</c:v>
                </c:pt>
                <c:pt idx="9809">
                  <c:v>82.154499999999999</c:v>
                </c:pt>
                <c:pt idx="9810">
                  <c:v>82.162819999999982</c:v>
                </c:pt>
                <c:pt idx="9811">
                  <c:v>82.171179999999978</c:v>
                </c:pt>
                <c:pt idx="9812">
                  <c:v>82.179499999999948</c:v>
                </c:pt>
                <c:pt idx="9813">
                  <c:v>82.187820000000002</c:v>
                </c:pt>
                <c:pt idx="9814">
                  <c:v>82.196179999999998</c:v>
                </c:pt>
                <c:pt idx="9815">
                  <c:v>82.204499999999996</c:v>
                </c:pt>
                <c:pt idx="9816">
                  <c:v>82.212819999999994</c:v>
                </c:pt>
                <c:pt idx="9817">
                  <c:v>82.221180000000004</c:v>
                </c:pt>
                <c:pt idx="9818">
                  <c:v>82.229500000000002</c:v>
                </c:pt>
                <c:pt idx="9819">
                  <c:v>82.237840000000006</c:v>
                </c:pt>
                <c:pt idx="9820">
                  <c:v>82.246179999999995</c:v>
                </c:pt>
                <c:pt idx="9821">
                  <c:v>82.254499999999993</c:v>
                </c:pt>
                <c:pt idx="9822">
                  <c:v>82.262820000000005</c:v>
                </c:pt>
                <c:pt idx="9823">
                  <c:v>82.271180000000001</c:v>
                </c:pt>
                <c:pt idx="9824">
                  <c:v>82.279499999999999</c:v>
                </c:pt>
                <c:pt idx="9825">
                  <c:v>82.287819999999996</c:v>
                </c:pt>
                <c:pt idx="9826">
                  <c:v>82.296180000000007</c:v>
                </c:pt>
                <c:pt idx="9827">
                  <c:v>82.304500000000004</c:v>
                </c:pt>
                <c:pt idx="9828">
                  <c:v>82.312820000000002</c:v>
                </c:pt>
                <c:pt idx="9829">
                  <c:v>82.321179999999998</c:v>
                </c:pt>
                <c:pt idx="9830">
                  <c:v>82.329499999999982</c:v>
                </c:pt>
                <c:pt idx="9831">
                  <c:v>82.337819999999994</c:v>
                </c:pt>
                <c:pt idx="9832">
                  <c:v>82.346180000000004</c:v>
                </c:pt>
                <c:pt idx="9833">
                  <c:v>82.354500000000002</c:v>
                </c:pt>
                <c:pt idx="9834">
                  <c:v>82.362839999999949</c:v>
                </c:pt>
                <c:pt idx="9835">
                  <c:v>82.371179999999981</c:v>
                </c:pt>
                <c:pt idx="9836">
                  <c:v>82.379499999999979</c:v>
                </c:pt>
                <c:pt idx="9837">
                  <c:v>82.387820000000005</c:v>
                </c:pt>
                <c:pt idx="9838">
                  <c:v>82.396180000000001</c:v>
                </c:pt>
                <c:pt idx="9839">
                  <c:v>82.404500000000027</c:v>
                </c:pt>
                <c:pt idx="9840">
                  <c:v>82.412819999999996</c:v>
                </c:pt>
                <c:pt idx="9841">
                  <c:v>82.421180000000007</c:v>
                </c:pt>
                <c:pt idx="9842">
                  <c:v>82.429500000000004</c:v>
                </c:pt>
                <c:pt idx="9843">
                  <c:v>82.437820000000343</c:v>
                </c:pt>
                <c:pt idx="9844">
                  <c:v>82.446180000000027</c:v>
                </c:pt>
                <c:pt idx="9845">
                  <c:v>82.454499999999996</c:v>
                </c:pt>
                <c:pt idx="9846">
                  <c:v>82.462819999999994</c:v>
                </c:pt>
                <c:pt idx="9847">
                  <c:v>82.471180000000004</c:v>
                </c:pt>
                <c:pt idx="9848">
                  <c:v>82.479500000000002</c:v>
                </c:pt>
                <c:pt idx="9849">
                  <c:v>82.487840000000006</c:v>
                </c:pt>
                <c:pt idx="9850">
                  <c:v>82.496179999999995</c:v>
                </c:pt>
                <c:pt idx="9851">
                  <c:v>82.504499999999993</c:v>
                </c:pt>
                <c:pt idx="9852">
                  <c:v>82.512820000000005</c:v>
                </c:pt>
                <c:pt idx="9853">
                  <c:v>82.521180000000001</c:v>
                </c:pt>
                <c:pt idx="9854">
                  <c:v>82.529499999999999</c:v>
                </c:pt>
                <c:pt idx="9855">
                  <c:v>82.537819999999996</c:v>
                </c:pt>
                <c:pt idx="9856">
                  <c:v>82.546180000000007</c:v>
                </c:pt>
                <c:pt idx="9857">
                  <c:v>82.554500000000004</c:v>
                </c:pt>
                <c:pt idx="9858">
                  <c:v>82.562820000000002</c:v>
                </c:pt>
                <c:pt idx="9859">
                  <c:v>82.571179999999998</c:v>
                </c:pt>
                <c:pt idx="9860">
                  <c:v>82.579499999999982</c:v>
                </c:pt>
                <c:pt idx="9861">
                  <c:v>82.587819999999994</c:v>
                </c:pt>
                <c:pt idx="9862">
                  <c:v>82.596180000000004</c:v>
                </c:pt>
                <c:pt idx="9863">
                  <c:v>82.604500000000002</c:v>
                </c:pt>
                <c:pt idx="9864">
                  <c:v>82.612839999999949</c:v>
                </c:pt>
                <c:pt idx="9865">
                  <c:v>82.621179999999981</c:v>
                </c:pt>
                <c:pt idx="9866">
                  <c:v>82.629499999999979</c:v>
                </c:pt>
                <c:pt idx="9867">
                  <c:v>82.637820000000005</c:v>
                </c:pt>
                <c:pt idx="9868">
                  <c:v>82.646180000000001</c:v>
                </c:pt>
                <c:pt idx="9869">
                  <c:v>82.654499999999999</c:v>
                </c:pt>
                <c:pt idx="9870">
                  <c:v>82.662819999999982</c:v>
                </c:pt>
                <c:pt idx="9871">
                  <c:v>82.671179999999978</c:v>
                </c:pt>
                <c:pt idx="9872">
                  <c:v>82.679499999999948</c:v>
                </c:pt>
                <c:pt idx="9873">
                  <c:v>82.687820000000002</c:v>
                </c:pt>
                <c:pt idx="9874">
                  <c:v>82.696179999999998</c:v>
                </c:pt>
                <c:pt idx="9875">
                  <c:v>82.704499999999996</c:v>
                </c:pt>
                <c:pt idx="9876">
                  <c:v>82.712819999999994</c:v>
                </c:pt>
                <c:pt idx="9877">
                  <c:v>82.721180000000004</c:v>
                </c:pt>
                <c:pt idx="9878">
                  <c:v>82.729500000000002</c:v>
                </c:pt>
                <c:pt idx="9879">
                  <c:v>82.737840000000006</c:v>
                </c:pt>
                <c:pt idx="9880">
                  <c:v>82.746179999999995</c:v>
                </c:pt>
                <c:pt idx="9881">
                  <c:v>82.754499999999993</c:v>
                </c:pt>
                <c:pt idx="9882">
                  <c:v>82.762820000000005</c:v>
                </c:pt>
                <c:pt idx="9883">
                  <c:v>82.771180000000001</c:v>
                </c:pt>
                <c:pt idx="9884">
                  <c:v>82.779499999999999</c:v>
                </c:pt>
                <c:pt idx="9885">
                  <c:v>82.787819999999996</c:v>
                </c:pt>
                <c:pt idx="9886">
                  <c:v>82.796180000000007</c:v>
                </c:pt>
                <c:pt idx="9887">
                  <c:v>82.804500000000004</c:v>
                </c:pt>
                <c:pt idx="9888">
                  <c:v>82.812820000000002</c:v>
                </c:pt>
                <c:pt idx="9889">
                  <c:v>82.821179999999998</c:v>
                </c:pt>
                <c:pt idx="9890">
                  <c:v>82.829499999999982</c:v>
                </c:pt>
                <c:pt idx="9891">
                  <c:v>82.837819999999994</c:v>
                </c:pt>
                <c:pt idx="9892">
                  <c:v>82.846180000000004</c:v>
                </c:pt>
                <c:pt idx="9893">
                  <c:v>82.854500000000002</c:v>
                </c:pt>
                <c:pt idx="9894">
                  <c:v>82.862839999999949</c:v>
                </c:pt>
                <c:pt idx="9895">
                  <c:v>82.871179999999981</c:v>
                </c:pt>
                <c:pt idx="9896">
                  <c:v>82.879499999999979</c:v>
                </c:pt>
                <c:pt idx="9897">
                  <c:v>82.887820000000005</c:v>
                </c:pt>
                <c:pt idx="9898">
                  <c:v>82.896180000000001</c:v>
                </c:pt>
                <c:pt idx="9899">
                  <c:v>82.904500000000027</c:v>
                </c:pt>
                <c:pt idx="9900">
                  <c:v>82.912819999999996</c:v>
                </c:pt>
                <c:pt idx="9901">
                  <c:v>82.921180000000007</c:v>
                </c:pt>
                <c:pt idx="9902">
                  <c:v>82.929500000000004</c:v>
                </c:pt>
                <c:pt idx="9903">
                  <c:v>82.937820000000343</c:v>
                </c:pt>
                <c:pt idx="9904">
                  <c:v>82.946180000000027</c:v>
                </c:pt>
                <c:pt idx="9905">
                  <c:v>82.954499999999996</c:v>
                </c:pt>
                <c:pt idx="9906">
                  <c:v>82.962819999999994</c:v>
                </c:pt>
                <c:pt idx="9907">
                  <c:v>82.971180000000004</c:v>
                </c:pt>
                <c:pt idx="9908">
                  <c:v>82.979500000000002</c:v>
                </c:pt>
                <c:pt idx="9909">
                  <c:v>82.987840000000006</c:v>
                </c:pt>
                <c:pt idx="9910">
                  <c:v>82.996179999999995</c:v>
                </c:pt>
                <c:pt idx="9911">
                  <c:v>83.004499999999993</c:v>
                </c:pt>
                <c:pt idx="9912">
                  <c:v>83.012820000000005</c:v>
                </c:pt>
                <c:pt idx="9913">
                  <c:v>83.021180000000001</c:v>
                </c:pt>
                <c:pt idx="9914">
                  <c:v>83.029499999999999</c:v>
                </c:pt>
                <c:pt idx="9915">
                  <c:v>83.037819999999996</c:v>
                </c:pt>
                <c:pt idx="9916">
                  <c:v>83.046180000000007</c:v>
                </c:pt>
                <c:pt idx="9917">
                  <c:v>83.054500000000004</c:v>
                </c:pt>
                <c:pt idx="9918">
                  <c:v>83.062820000000002</c:v>
                </c:pt>
                <c:pt idx="9919">
                  <c:v>83.071179999999998</c:v>
                </c:pt>
                <c:pt idx="9920">
                  <c:v>83.079499999999982</c:v>
                </c:pt>
                <c:pt idx="9921">
                  <c:v>83.087819999999994</c:v>
                </c:pt>
                <c:pt idx="9922">
                  <c:v>83.096180000000004</c:v>
                </c:pt>
                <c:pt idx="9923">
                  <c:v>83.104500000000002</c:v>
                </c:pt>
                <c:pt idx="9924">
                  <c:v>83.112839999999949</c:v>
                </c:pt>
                <c:pt idx="9925">
                  <c:v>83.121179999999981</c:v>
                </c:pt>
                <c:pt idx="9926">
                  <c:v>83.129499999999979</c:v>
                </c:pt>
                <c:pt idx="9927">
                  <c:v>83.137820000000005</c:v>
                </c:pt>
                <c:pt idx="9928">
                  <c:v>83.146180000000001</c:v>
                </c:pt>
                <c:pt idx="9929">
                  <c:v>83.154499999999999</c:v>
                </c:pt>
                <c:pt idx="9930">
                  <c:v>83.162819999999982</c:v>
                </c:pt>
                <c:pt idx="9931">
                  <c:v>83.171179999999978</c:v>
                </c:pt>
                <c:pt idx="9932">
                  <c:v>83.179499999999948</c:v>
                </c:pt>
                <c:pt idx="9933">
                  <c:v>83.187820000000002</c:v>
                </c:pt>
                <c:pt idx="9934">
                  <c:v>83.196179999999998</c:v>
                </c:pt>
                <c:pt idx="9935">
                  <c:v>83.204499999999996</c:v>
                </c:pt>
                <c:pt idx="9936">
                  <c:v>83.212819999999994</c:v>
                </c:pt>
                <c:pt idx="9937">
                  <c:v>83.221180000000004</c:v>
                </c:pt>
                <c:pt idx="9938">
                  <c:v>83.229500000000002</c:v>
                </c:pt>
                <c:pt idx="9939">
                  <c:v>83.237840000000006</c:v>
                </c:pt>
                <c:pt idx="9940">
                  <c:v>83.246179999999995</c:v>
                </c:pt>
                <c:pt idx="9941">
                  <c:v>83.254499999999993</c:v>
                </c:pt>
                <c:pt idx="9942">
                  <c:v>83.262820000000005</c:v>
                </c:pt>
                <c:pt idx="9943">
                  <c:v>83.271180000000001</c:v>
                </c:pt>
                <c:pt idx="9944">
                  <c:v>83.279499999999999</c:v>
                </c:pt>
                <c:pt idx="9945">
                  <c:v>83.287819999999996</c:v>
                </c:pt>
                <c:pt idx="9946">
                  <c:v>83.296180000000007</c:v>
                </c:pt>
                <c:pt idx="9947">
                  <c:v>83.304500000000004</c:v>
                </c:pt>
                <c:pt idx="9948">
                  <c:v>83.312820000000002</c:v>
                </c:pt>
                <c:pt idx="9949">
                  <c:v>83.321179999999998</c:v>
                </c:pt>
                <c:pt idx="9950">
                  <c:v>83.329499999999982</c:v>
                </c:pt>
                <c:pt idx="9951">
                  <c:v>83.337819999999994</c:v>
                </c:pt>
                <c:pt idx="9952">
                  <c:v>83.346180000000004</c:v>
                </c:pt>
                <c:pt idx="9953">
                  <c:v>83.354500000000002</c:v>
                </c:pt>
                <c:pt idx="9954">
                  <c:v>83.362839999999949</c:v>
                </c:pt>
                <c:pt idx="9955">
                  <c:v>83.371179999999981</c:v>
                </c:pt>
                <c:pt idx="9956">
                  <c:v>83.379499999999979</c:v>
                </c:pt>
                <c:pt idx="9957">
                  <c:v>83.387820000000005</c:v>
                </c:pt>
                <c:pt idx="9958">
                  <c:v>83.396180000000001</c:v>
                </c:pt>
                <c:pt idx="9959">
                  <c:v>83.404500000000027</c:v>
                </c:pt>
                <c:pt idx="9960">
                  <c:v>83.412819999999996</c:v>
                </c:pt>
                <c:pt idx="9961">
                  <c:v>83.421180000000007</c:v>
                </c:pt>
                <c:pt idx="9962">
                  <c:v>83.429500000000004</c:v>
                </c:pt>
                <c:pt idx="9963">
                  <c:v>83.437820000000343</c:v>
                </c:pt>
                <c:pt idx="9964">
                  <c:v>83.446180000000027</c:v>
                </c:pt>
                <c:pt idx="9965">
                  <c:v>83.454499999999996</c:v>
                </c:pt>
                <c:pt idx="9966">
                  <c:v>83.462819999999994</c:v>
                </c:pt>
                <c:pt idx="9967">
                  <c:v>83.471180000000004</c:v>
                </c:pt>
                <c:pt idx="9968">
                  <c:v>83.479500000000002</c:v>
                </c:pt>
                <c:pt idx="9969">
                  <c:v>83.487840000000006</c:v>
                </c:pt>
                <c:pt idx="9970">
                  <c:v>83.496179999999995</c:v>
                </c:pt>
                <c:pt idx="9971">
                  <c:v>83.504499999999993</c:v>
                </c:pt>
                <c:pt idx="9972">
                  <c:v>83.512820000000005</c:v>
                </c:pt>
                <c:pt idx="9973">
                  <c:v>83.521180000000001</c:v>
                </c:pt>
                <c:pt idx="9974">
                  <c:v>83.529499999999999</c:v>
                </c:pt>
                <c:pt idx="9975">
                  <c:v>83.537819999999996</c:v>
                </c:pt>
                <c:pt idx="9976">
                  <c:v>83.546180000000007</c:v>
                </c:pt>
                <c:pt idx="9977">
                  <c:v>83.554500000000004</c:v>
                </c:pt>
                <c:pt idx="9978">
                  <c:v>83.562820000000002</c:v>
                </c:pt>
                <c:pt idx="9979">
                  <c:v>83.571179999999998</c:v>
                </c:pt>
                <c:pt idx="9980">
                  <c:v>83.579499999999982</c:v>
                </c:pt>
                <c:pt idx="9981">
                  <c:v>83.587819999999994</c:v>
                </c:pt>
                <c:pt idx="9982">
                  <c:v>83.596180000000004</c:v>
                </c:pt>
                <c:pt idx="9983">
                  <c:v>83.604500000000002</c:v>
                </c:pt>
                <c:pt idx="9984">
                  <c:v>83.612839999999949</c:v>
                </c:pt>
                <c:pt idx="9985">
                  <c:v>83.621179999999981</c:v>
                </c:pt>
                <c:pt idx="9986">
                  <c:v>83.629499999999979</c:v>
                </c:pt>
                <c:pt idx="9987">
                  <c:v>83.637820000000005</c:v>
                </c:pt>
                <c:pt idx="9988">
                  <c:v>83.646180000000001</c:v>
                </c:pt>
                <c:pt idx="9989">
                  <c:v>83.654499999999999</c:v>
                </c:pt>
                <c:pt idx="9990">
                  <c:v>83.662819999999982</c:v>
                </c:pt>
                <c:pt idx="9991">
                  <c:v>83.671179999999978</c:v>
                </c:pt>
                <c:pt idx="9992">
                  <c:v>83.679499999999948</c:v>
                </c:pt>
                <c:pt idx="9993">
                  <c:v>83.687820000000002</c:v>
                </c:pt>
                <c:pt idx="9994">
                  <c:v>83.696179999999998</c:v>
                </c:pt>
                <c:pt idx="9995">
                  <c:v>83.704499999999996</c:v>
                </c:pt>
                <c:pt idx="9996">
                  <c:v>83.712819999999994</c:v>
                </c:pt>
                <c:pt idx="9997">
                  <c:v>83.721180000000004</c:v>
                </c:pt>
                <c:pt idx="9998">
                  <c:v>83.729500000000002</c:v>
                </c:pt>
                <c:pt idx="9999">
                  <c:v>83.737840000000006</c:v>
                </c:pt>
                <c:pt idx="10000">
                  <c:v>83.746179999999995</c:v>
                </c:pt>
                <c:pt idx="10001">
                  <c:v>83.754499999999993</c:v>
                </c:pt>
                <c:pt idx="10002">
                  <c:v>83.762820000000005</c:v>
                </c:pt>
                <c:pt idx="10003">
                  <c:v>83.771180000000001</c:v>
                </c:pt>
                <c:pt idx="10004">
                  <c:v>83.779499999999999</c:v>
                </c:pt>
                <c:pt idx="10005">
                  <c:v>83.787819999999996</c:v>
                </c:pt>
                <c:pt idx="10006">
                  <c:v>83.796180000000007</c:v>
                </c:pt>
                <c:pt idx="10007">
                  <c:v>83.804500000000004</c:v>
                </c:pt>
                <c:pt idx="10008">
                  <c:v>83.812820000000002</c:v>
                </c:pt>
                <c:pt idx="10009">
                  <c:v>83.821179999999998</c:v>
                </c:pt>
                <c:pt idx="10010">
                  <c:v>83.829499999999982</c:v>
                </c:pt>
                <c:pt idx="10011">
                  <c:v>83.837819999999994</c:v>
                </c:pt>
                <c:pt idx="10012">
                  <c:v>83.846180000000004</c:v>
                </c:pt>
                <c:pt idx="10013">
                  <c:v>83.854500000000002</c:v>
                </c:pt>
                <c:pt idx="10014">
                  <c:v>83.862839999999949</c:v>
                </c:pt>
                <c:pt idx="10015">
                  <c:v>83.871179999999981</c:v>
                </c:pt>
                <c:pt idx="10016">
                  <c:v>83.879499999999979</c:v>
                </c:pt>
                <c:pt idx="10017">
                  <c:v>83.887820000000005</c:v>
                </c:pt>
                <c:pt idx="10018">
                  <c:v>83.896180000000001</c:v>
                </c:pt>
                <c:pt idx="10019">
                  <c:v>83.904500000000027</c:v>
                </c:pt>
                <c:pt idx="10020">
                  <c:v>83.912819999999996</c:v>
                </c:pt>
                <c:pt idx="10021">
                  <c:v>83.921180000000007</c:v>
                </c:pt>
                <c:pt idx="10022">
                  <c:v>83.929500000000004</c:v>
                </c:pt>
                <c:pt idx="10023">
                  <c:v>83.937820000000343</c:v>
                </c:pt>
                <c:pt idx="10024">
                  <c:v>83.946180000000027</c:v>
                </c:pt>
                <c:pt idx="10025">
                  <c:v>83.954499999999996</c:v>
                </c:pt>
                <c:pt idx="10026">
                  <c:v>83.962819999999994</c:v>
                </c:pt>
                <c:pt idx="10027">
                  <c:v>83.971180000000004</c:v>
                </c:pt>
                <c:pt idx="10028">
                  <c:v>83.979500000000002</c:v>
                </c:pt>
                <c:pt idx="10029">
                  <c:v>83.987840000000006</c:v>
                </c:pt>
                <c:pt idx="10030">
                  <c:v>83.996179999999995</c:v>
                </c:pt>
                <c:pt idx="10031">
                  <c:v>84.004499999999993</c:v>
                </c:pt>
                <c:pt idx="10032">
                  <c:v>84.012820000000005</c:v>
                </c:pt>
                <c:pt idx="10033">
                  <c:v>84.021180000000001</c:v>
                </c:pt>
                <c:pt idx="10034">
                  <c:v>84.029499999999999</c:v>
                </c:pt>
                <c:pt idx="10035">
                  <c:v>84.037819999999996</c:v>
                </c:pt>
                <c:pt idx="10036">
                  <c:v>84.046180000000007</c:v>
                </c:pt>
                <c:pt idx="10037">
                  <c:v>84.054500000000004</c:v>
                </c:pt>
                <c:pt idx="10038">
                  <c:v>84.062820000000002</c:v>
                </c:pt>
                <c:pt idx="10039">
                  <c:v>84.071179999999998</c:v>
                </c:pt>
                <c:pt idx="10040">
                  <c:v>84.079499999999982</c:v>
                </c:pt>
                <c:pt idx="10041">
                  <c:v>84.087819999999994</c:v>
                </c:pt>
                <c:pt idx="10042">
                  <c:v>84.096180000000004</c:v>
                </c:pt>
                <c:pt idx="10043">
                  <c:v>84.104500000000002</c:v>
                </c:pt>
                <c:pt idx="10044">
                  <c:v>84.112839999999949</c:v>
                </c:pt>
                <c:pt idx="10045">
                  <c:v>84.121179999999981</c:v>
                </c:pt>
                <c:pt idx="10046">
                  <c:v>84.129499999999979</c:v>
                </c:pt>
                <c:pt idx="10047">
                  <c:v>84.137820000000005</c:v>
                </c:pt>
                <c:pt idx="10048">
                  <c:v>84.146180000000001</c:v>
                </c:pt>
                <c:pt idx="10049">
                  <c:v>84.154499999999999</c:v>
                </c:pt>
                <c:pt idx="10050">
                  <c:v>84.162819999999982</c:v>
                </c:pt>
                <c:pt idx="10051">
                  <c:v>84.171179999999978</c:v>
                </c:pt>
                <c:pt idx="10052">
                  <c:v>84.179499999999948</c:v>
                </c:pt>
                <c:pt idx="10053">
                  <c:v>84.187820000000002</c:v>
                </c:pt>
                <c:pt idx="10054">
                  <c:v>84.196179999999998</c:v>
                </c:pt>
                <c:pt idx="10055">
                  <c:v>84.204499999999996</c:v>
                </c:pt>
                <c:pt idx="10056">
                  <c:v>84.212819999999994</c:v>
                </c:pt>
                <c:pt idx="10057">
                  <c:v>84.221180000000004</c:v>
                </c:pt>
                <c:pt idx="10058">
                  <c:v>84.229500000000002</c:v>
                </c:pt>
                <c:pt idx="10059">
                  <c:v>84.237840000000006</c:v>
                </c:pt>
                <c:pt idx="10060">
                  <c:v>84.246179999999995</c:v>
                </c:pt>
                <c:pt idx="10061">
                  <c:v>84.254499999999993</c:v>
                </c:pt>
                <c:pt idx="10062">
                  <c:v>84.262820000000005</c:v>
                </c:pt>
                <c:pt idx="10063">
                  <c:v>84.271180000000001</c:v>
                </c:pt>
                <c:pt idx="10064">
                  <c:v>84.279499999999999</c:v>
                </c:pt>
                <c:pt idx="10065">
                  <c:v>84.287819999999996</c:v>
                </c:pt>
                <c:pt idx="10066">
                  <c:v>84.296180000000007</c:v>
                </c:pt>
                <c:pt idx="10067">
                  <c:v>84.304500000000004</c:v>
                </c:pt>
                <c:pt idx="10068">
                  <c:v>84.312820000000002</c:v>
                </c:pt>
                <c:pt idx="10069">
                  <c:v>84.321179999999998</c:v>
                </c:pt>
                <c:pt idx="10070">
                  <c:v>84.329499999999982</c:v>
                </c:pt>
                <c:pt idx="10071">
                  <c:v>84.337819999999994</c:v>
                </c:pt>
                <c:pt idx="10072">
                  <c:v>84.346180000000004</c:v>
                </c:pt>
                <c:pt idx="10073">
                  <c:v>84.354500000000002</c:v>
                </c:pt>
                <c:pt idx="10074">
                  <c:v>84.362839999999949</c:v>
                </c:pt>
                <c:pt idx="10075">
                  <c:v>84.371179999999981</c:v>
                </c:pt>
                <c:pt idx="10076">
                  <c:v>84.379499999999979</c:v>
                </c:pt>
                <c:pt idx="10077">
                  <c:v>84.387820000000005</c:v>
                </c:pt>
                <c:pt idx="10078">
                  <c:v>84.396180000000001</c:v>
                </c:pt>
                <c:pt idx="10079">
                  <c:v>84.404500000000027</c:v>
                </c:pt>
                <c:pt idx="10080">
                  <c:v>84.412819999999996</c:v>
                </c:pt>
                <c:pt idx="10081">
                  <c:v>84.421180000000007</c:v>
                </c:pt>
                <c:pt idx="10082">
                  <c:v>84.429500000000004</c:v>
                </c:pt>
                <c:pt idx="10083">
                  <c:v>84.437820000000343</c:v>
                </c:pt>
                <c:pt idx="10084">
                  <c:v>84.446180000000027</c:v>
                </c:pt>
                <c:pt idx="10085">
                  <c:v>84.454499999999996</c:v>
                </c:pt>
                <c:pt idx="10086">
                  <c:v>84.462819999999994</c:v>
                </c:pt>
                <c:pt idx="10087">
                  <c:v>84.471180000000004</c:v>
                </c:pt>
                <c:pt idx="10088">
                  <c:v>84.479500000000002</c:v>
                </c:pt>
                <c:pt idx="10089">
                  <c:v>84.487840000000006</c:v>
                </c:pt>
                <c:pt idx="10090">
                  <c:v>84.496179999999995</c:v>
                </c:pt>
                <c:pt idx="10091">
                  <c:v>84.504499999999993</c:v>
                </c:pt>
                <c:pt idx="10092">
                  <c:v>84.512820000000005</c:v>
                </c:pt>
                <c:pt idx="10093">
                  <c:v>84.521180000000001</c:v>
                </c:pt>
                <c:pt idx="10094">
                  <c:v>84.529499999999999</c:v>
                </c:pt>
                <c:pt idx="10095">
                  <c:v>84.537819999999996</c:v>
                </c:pt>
                <c:pt idx="10096">
                  <c:v>84.546180000000007</c:v>
                </c:pt>
                <c:pt idx="10097">
                  <c:v>84.554500000000004</c:v>
                </c:pt>
                <c:pt idx="10098">
                  <c:v>84.562820000000002</c:v>
                </c:pt>
                <c:pt idx="10099">
                  <c:v>84.571179999999998</c:v>
                </c:pt>
                <c:pt idx="10100">
                  <c:v>84.579499999999982</c:v>
                </c:pt>
                <c:pt idx="10101">
                  <c:v>84.587819999999994</c:v>
                </c:pt>
                <c:pt idx="10102">
                  <c:v>84.596180000000004</c:v>
                </c:pt>
                <c:pt idx="10103">
                  <c:v>84.604500000000002</c:v>
                </c:pt>
                <c:pt idx="10104">
                  <c:v>84.612839999999949</c:v>
                </c:pt>
                <c:pt idx="10105">
                  <c:v>84.621179999999981</c:v>
                </c:pt>
                <c:pt idx="10106">
                  <c:v>84.629499999999979</c:v>
                </c:pt>
                <c:pt idx="10107">
                  <c:v>84.637820000000005</c:v>
                </c:pt>
                <c:pt idx="10108">
                  <c:v>84.646180000000001</c:v>
                </c:pt>
                <c:pt idx="10109">
                  <c:v>84.654499999999999</c:v>
                </c:pt>
                <c:pt idx="10110">
                  <c:v>84.662819999999982</c:v>
                </c:pt>
                <c:pt idx="10111">
                  <c:v>84.671179999999978</c:v>
                </c:pt>
                <c:pt idx="10112">
                  <c:v>84.679499999999948</c:v>
                </c:pt>
                <c:pt idx="10113">
                  <c:v>84.687820000000002</c:v>
                </c:pt>
                <c:pt idx="10114">
                  <c:v>84.696179999999998</c:v>
                </c:pt>
                <c:pt idx="10115">
                  <c:v>84.704499999999996</c:v>
                </c:pt>
                <c:pt idx="10116">
                  <c:v>84.712819999999994</c:v>
                </c:pt>
                <c:pt idx="10117">
                  <c:v>84.721180000000004</c:v>
                </c:pt>
                <c:pt idx="10118">
                  <c:v>84.729500000000002</c:v>
                </c:pt>
                <c:pt idx="10119">
                  <c:v>84.737840000000006</c:v>
                </c:pt>
                <c:pt idx="10120">
                  <c:v>84.746179999999995</c:v>
                </c:pt>
                <c:pt idx="10121">
                  <c:v>84.754499999999993</c:v>
                </c:pt>
                <c:pt idx="10122">
                  <c:v>84.762820000000005</c:v>
                </c:pt>
                <c:pt idx="10123">
                  <c:v>84.771180000000001</c:v>
                </c:pt>
                <c:pt idx="10124">
                  <c:v>84.779499999999999</c:v>
                </c:pt>
                <c:pt idx="10125">
                  <c:v>84.787819999999996</c:v>
                </c:pt>
                <c:pt idx="10126">
                  <c:v>84.796180000000007</c:v>
                </c:pt>
                <c:pt idx="10127">
                  <c:v>84.804500000000004</c:v>
                </c:pt>
                <c:pt idx="10128">
                  <c:v>84.812820000000002</c:v>
                </c:pt>
                <c:pt idx="10129">
                  <c:v>84.821179999999998</c:v>
                </c:pt>
                <c:pt idx="10130">
                  <c:v>84.829499999999982</c:v>
                </c:pt>
                <c:pt idx="10131">
                  <c:v>84.837819999999994</c:v>
                </c:pt>
                <c:pt idx="10132">
                  <c:v>84.846180000000004</c:v>
                </c:pt>
                <c:pt idx="10133">
                  <c:v>84.854500000000002</c:v>
                </c:pt>
                <c:pt idx="10134">
                  <c:v>84.862839999999949</c:v>
                </c:pt>
                <c:pt idx="10135">
                  <c:v>84.871179999999981</c:v>
                </c:pt>
                <c:pt idx="10136">
                  <c:v>84.879499999999979</c:v>
                </c:pt>
                <c:pt idx="10137">
                  <c:v>84.887820000000005</c:v>
                </c:pt>
                <c:pt idx="10138">
                  <c:v>84.896180000000001</c:v>
                </c:pt>
                <c:pt idx="10139">
                  <c:v>84.904500000000027</c:v>
                </c:pt>
                <c:pt idx="10140">
                  <c:v>84.912819999999996</c:v>
                </c:pt>
                <c:pt idx="10141">
                  <c:v>84.921180000000007</c:v>
                </c:pt>
                <c:pt idx="10142">
                  <c:v>84.929500000000004</c:v>
                </c:pt>
                <c:pt idx="10143">
                  <c:v>84.937820000000343</c:v>
                </c:pt>
                <c:pt idx="10144">
                  <c:v>84.946180000000027</c:v>
                </c:pt>
                <c:pt idx="10145">
                  <c:v>84.954499999999996</c:v>
                </c:pt>
                <c:pt idx="10146">
                  <c:v>84.962819999999994</c:v>
                </c:pt>
                <c:pt idx="10147">
                  <c:v>84.971180000000004</c:v>
                </c:pt>
                <c:pt idx="10148">
                  <c:v>84.979500000000002</c:v>
                </c:pt>
                <c:pt idx="10149">
                  <c:v>84.987840000000006</c:v>
                </c:pt>
                <c:pt idx="10150">
                  <c:v>84.996179999999995</c:v>
                </c:pt>
                <c:pt idx="10151">
                  <c:v>85.004499999999993</c:v>
                </c:pt>
                <c:pt idx="10152">
                  <c:v>85.012820000000005</c:v>
                </c:pt>
                <c:pt idx="10153">
                  <c:v>85.021180000000001</c:v>
                </c:pt>
                <c:pt idx="10154">
                  <c:v>85.029499999999999</c:v>
                </c:pt>
                <c:pt idx="10155">
                  <c:v>85.037819999999996</c:v>
                </c:pt>
                <c:pt idx="10156">
                  <c:v>85.046180000000007</c:v>
                </c:pt>
                <c:pt idx="10157">
                  <c:v>85.054500000000004</c:v>
                </c:pt>
                <c:pt idx="10158">
                  <c:v>85.062820000000002</c:v>
                </c:pt>
                <c:pt idx="10159">
                  <c:v>85.071179999999998</c:v>
                </c:pt>
                <c:pt idx="10160">
                  <c:v>85.079499999999982</c:v>
                </c:pt>
                <c:pt idx="10161">
                  <c:v>85.087819999999994</c:v>
                </c:pt>
                <c:pt idx="10162">
                  <c:v>85.096180000000004</c:v>
                </c:pt>
                <c:pt idx="10163">
                  <c:v>85.104500000000002</c:v>
                </c:pt>
                <c:pt idx="10164">
                  <c:v>85.112839999999949</c:v>
                </c:pt>
                <c:pt idx="10165">
                  <c:v>85.121179999999981</c:v>
                </c:pt>
                <c:pt idx="10166">
                  <c:v>85.129499999999979</c:v>
                </c:pt>
                <c:pt idx="10167">
                  <c:v>85.137820000000005</c:v>
                </c:pt>
                <c:pt idx="10168">
                  <c:v>85.146180000000001</c:v>
                </c:pt>
                <c:pt idx="10169">
                  <c:v>85.154499999999999</c:v>
                </c:pt>
                <c:pt idx="10170">
                  <c:v>85.162819999999982</c:v>
                </c:pt>
                <c:pt idx="10171">
                  <c:v>85.171179999999978</c:v>
                </c:pt>
                <c:pt idx="10172">
                  <c:v>85.179499999999948</c:v>
                </c:pt>
                <c:pt idx="10173">
                  <c:v>85.187820000000002</c:v>
                </c:pt>
                <c:pt idx="10174">
                  <c:v>85.196179999999998</c:v>
                </c:pt>
                <c:pt idx="10175">
                  <c:v>85.204499999999996</c:v>
                </c:pt>
                <c:pt idx="10176">
                  <c:v>85.212819999999994</c:v>
                </c:pt>
                <c:pt idx="10177">
                  <c:v>85.221180000000004</c:v>
                </c:pt>
                <c:pt idx="10178">
                  <c:v>85.229500000000002</c:v>
                </c:pt>
                <c:pt idx="10179">
                  <c:v>85.237840000000006</c:v>
                </c:pt>
                <c:pt idx="10180">
                  <c:v>85.246179999999995</c:v>
                </c:pt>
                <c:pt idx="10181">
                  <c:v>85.254499999999993</c:v>
                </c:pt>
                <c:pt idx="10182">
                  <c:v>85.262820000000005</c:v>
                </c:pt>
                <c:pt idx="10183">
                  <c:v>85.271180000000001</c:v>
                </c:pt>
                <c:pt idx="10184">
                  <c:v>85.279499999999999</c:v>
                </c:pt>
                <c:pt idx="10185">
                  <c:v>85.287819999999996</c:v>
                </c:pt>
                <c:pt idx="10186">
                  <c:v>85.296180000000007</c:v>
                </c:pt>
                <c:pt idx="10187">
                  <c:v>85.304500000000004</c:v>
                </c:pt>
                <c:pt idx="10188">
                  <c:v>85.312820000000002</c:v>
                </c:pt>
                <c:pt idx="10189">
                  <c:v>85.321179999999998</c:v>
                </c:pt>
                <c:pt idx="10190">
                  <c:v>85.329499999999982</c:v>
                </c:pt>
                <c:pt idx="10191">
                  <c:v>85.337819999999994</c:v>
                </c:pt>
                <c:pt idx="10192">
                  <c:v>85.346180000000004</c:v>
                </c:pt>
                <c:pt idx="10193">
                  <c:v>85.354500000000002</c:v>
                </c:pt>
                <c:pt idx="10194">
                  <c:v>85.362839999999949</c:v>
                </c:pt>
                <c:pt idx="10195">
                  <c:v>85.371179999999981</c:v>
                </c:pt>
                <c:pt idx="10196">
                  <c:v>85.379499999999979</c:v>
                </c:pt>
                <c:pt idx="10197">
                  <c:v>85.387820000000005</c:v>
                </c:pt>
                <c:pt idx="10198">
                  <c:v>85.396180000000001</c:v>
                </c:pt>
                <c:pt idx="10199">
                  <c:v>85.404500000000027</c:v>
                </c:pt>
                <c:pt idx="10200">
                  <c:v>85.412819999999996</c:v>
                </c:pt>
                <c:pt idx="10201">
                  <c:v>85.421180000000007</c:v>
                </c:pt>
                <c:pt idx="10202">
                  <c:v>85.429500000000004</c:v>
                </c:pt>
                <c:pt idx="10203">
                  <c:v>85.437820000000343</c:v>
                </c:pt>
                <c:pt idx="10204">
                  <c:v>85.446180000000027</c:v>
                </c:pt>
                <c:pt idx="10205">
                  <c:v>85.454499999999996</c:v>
                </c:pt>
                <c:pt idx="10206">
                  <c:v>85.462819999999994</c:v>
                </c:pt>
                <c:pt idx="10207">
                  <c:v>85.471180000000004</c:v>
                </c:pt>
                <c:pt idx="10208">
                  <c:v>85.479500000000002</c:v>
                </c:pt>
                <c:pt idx="10209">
                  <c:v>85.487840000000006</c:v>
                </c:pt>
                <c:pt idx="10210">
                  <c:v>85.496179999999995</c:v>
                </c:pt>
                <c:pt idx="10211">
                  <c:v>85.504499999999993</c:v>
                </c:pt>
                <c:pt idx="10212">
                  <c:v>85.512820000000005</c:v>
                </c:pt>
                <c:pt idx="10213">
                  <c:v>85.521180000000001</c:v>
                </c:pt>
                <c:pt idx="10214">
                  <c:v>85.529499999999999</c:v>
                </c:pt>
                <c:pt idx="10215">
                  <c:v>85.537819999999996</c:v>
                </c:pt>
                <c:pt idx="10216">
                  <c:v>85.546180000000007</c:v>
                </c:pt>
                <c:pt idx="10217">
                  <c:v>85.554500000000004</c:v>
                </c:pt>
                <c:pt idx="10218">
                  <c:v>85.562820000000002</c:v>
                </c:pt>
                <c:pt idx="10219">
                  <c:v>85.571179999999998</c:v>
                </c:pt>
                <c:pt idx="10220">
                  <c:v>85.579499999999982</c:v>
                </c:pt>
                <c:pt idx="10221">
                  <c:v>85.587819999999994</c:v>
                </c:pt>
                <c:pt idx="10222">
                  <c:v>85.596180000000004</c:v>
                </c:pt>
                <c:pt idx="10223">
                  <c:v>85.604500000000002</c:v>
                </c:pt>
                <c:pt idx="10224">
                  <c:v>85.612839999999949</c:v>
                </c:pt>
                <c:pt idx="10225">
                  <c:v>85.621179999999981</c:v>
                </c:pt>
                <c:pt idx="10226">
                  <c:v>85.629499999999979</c:v>
                </c:pt>
                <c:pt idx="10227">
                  <c:v>85.637820000000005</c:v>
                </c:pt>
                <c:pt idx="10228">
                  <c:v>85.646180000000001</c:v>
                </c:pt>
                <c:pt idx="10229">
                  <c:v>85.654499999999999</c:v>
                </c:pt>
                <c:pt idx="10230">
                  <c:v>85.662819999999982</c:v>
                </c:pt>
                <c:pt idx="10231">
                  <c:v>85.671179999999978</c:v>
                </c:pt>
                <c:pt idx="10232">
                  <c:v>85.679499999999948</c:v>
                </c:pt>
                <c:pt idx="10233">
                  <c:v>85.687820000000002</c:v>
                </c:pt>
                <c:pt idx="10234">
                  <c:v>85.696179999999998</c:v>
                </c:pt>
                <c:pt idx="10235">
                  <c:v>85.704499999999996</c:v>
                </c:pt>
                <c:pt idx="10236">
                  <c:v>85.712819999999994</c:v>
                </c:pt>
                <c:pt idx="10237">
                  <c:v>85.721180000000004</c:v>
                </c:pt>
                <c:pt idx="10238">
                  <c:v>85.729500000000002</c:v>
                </c:pt>
                <c:pt idx="10239">
                  <c:v>85.737840000000006</c:v>
                </c:pt>
                <c:pt idx="10240">
                  <c:v>85.746179999999995</c:v>
                </c:pt>
                <c:pt idx="10241">
                  <c:v>85.754499999999993</c:v>
                </c:pt>
                <c:pt idx="10242">
                  <c:v>85.762820000000005</c:v>
                </c:pt>
                <c:pt idx="10243">
                  <c:v>85.771180000000001</c:v>
                </c:pt>
                <c:pt idx="10244">
                  <c:v>85.779499999999999</c:v>
                </c:pt>
                <c:pt idx="10245">
                  <c:v>85.787819999999996</c:v>
                </c:pt>
                <c:pt idx="10246">
                  <c:v>85.796180000000007</c:v>
                </c:pt>
                <c:pt idx="10247">
                  <c:v>85.804500000000004</c:v>
                </c:pt>
                <c:pt idx="10248">
                  <c:v>85.812820000000002</c:v>
                </c:pt>
                <c:pt idx="10249">
                  <c:v>85.821179999999998</c:v>
                </c:pt>
                <c:pt idx="10250">
                  <c:v>85.829499999999982</c:v>
                </c:pt>
                <c:pt idx="10251">
                  <c:v>85.837819999999994</c:v>
                </c:pt>
                <c:pt idx="10252">
                  <c:v>85.846180000000004</c:v>
                </c:pt>
                <c:pt idx="10253">
                  <c:v>85.854500000000002</c:v>
                </c:pt>
                <c:pt idx="10254">
                  <c:v>85.862839999999949</c:v>
                </c:pt>
                <c:pt idx="10255">
                  <c:v>85.871179999999981</c:v>
                </c:pt>
                <c:pt idx="10256">
                  <c:v>85.879499999999979</c:v>
                </c:pt>
                <c:pt idx="10257">
                  <c:v>85.887820000000005</c:v>
                </c:pt>
                <c:pt idx="10258">
                  <c:v>85.896180000000001</c:v>
                </c:pt>
                <c:pt idx="10259">
                  <c:v>85.904500000000027</c:v>
                </c:pt>
                <c:pt idx="10260">
                  <c:v>85.912819999999996</c:v>
                </c:pt>
                <c:pt idx="10261">
                  <c:v>85.921180000000007</c:v>
                </c:pt>
                <c:pt idx="10262">
                  <c:v>85.929500000000004</c:v>
                </c:pt>
                <c:pt idx="10263">
                  <c:v>85.937820000000343</c:v>
                </c:pt>
                <c:pt idx="10264">
                  <c:v>85.946180000000027</c:v>
                </c:pt>
                <c:pt idx="10265">
                  <c:v>85.954499999999996</c:v>
                </c:pt>
                <c:pt idx="10266">
                  <c:v>85.962819999999994</c:v>
                </c:pt>
                <c:pt idx="10267">
                  <c:v>85.971180000000004</c:v>
                </c:pt>
                <c:pt idx="10268">
                  <c:v>85.979500000000002</c:v>
                </c:pt>
                <c:pt idx="10269">
                  <c:v>85.987840000000006</c:v>
                </c:pt>
                <c:pt idx="10270">
                  <c:v>85.996179999999995</c:v>
                </c:pt>
                <c:pt idx="10271">
                  <c:v>86.004499999999993</c:v>
                </c:pt>
                <c:pt idx="10272">
                  <c:v>86.012820000000005</c:v>
                </c:pt>
                <c:pt idx="10273">
                  <c:v>86.021180000000001</c:v>
                </c:pt>
                <c:pt idx="10274">
                  <c:v>86.029499999999999</c:v>
                </c:pt>
                <c:pt idx="10275">
                  <c:v>86.037819999999996</c:v>
                </c:pt>
                <c:pt idx="10276">
                  <c:v>86.046180000000007</c:v>
                </c:pt>
                <c:pt idx="10277">
                  <c:v>86.054500000000004</c:v>
                </c:pt>
                <c:pt idx="10278">
                  <c:v>86.062820000000002</c:v>
                </c:pt>
                <c:pt idx="10279">
                  <c:v>86.071179999999998</c:v>
                </c:pt>
                <c:pt idx="10280">
                  <c:v>86.079499999999982</c:v>
                </c:pt>
                <c:pt idx="10281">
                  <c:v>86.087819999999994</c:v>
                </c:pt>
                <c:pt idx="10282">
                  <c:v>86.096180000000004</c:v>
                </c:pt>
                <c:pt idx="10283">
                  <c:v>86.104500000000002</c:v>
                </c:pt>
                <c:pt idx="10284">
                  <c:v>86.112839999999949</c:v>
                </c:pt>
                <c:pt idx="10285">
                  <c:v>86.121179999999981</c:v>
                </c:pt>
                <c:pt idx="10286">
                  <c:v>86.129499999999979</c:v>
                </c:pt>
                <c:pt idx="10287">
                  <c:v>86.137820000000005</c:v>
                </c:pt>
                <c:pt idx="10288">
                  <c:v>86.146180000000001</c:v>
                </c:pt>
                <c:pt idx="10289">
                  <c:v>86.154499999999999</c:v>
                </c:pt>
                <c:pt idx="10290">
                  <c:v>86.162819999999982</c:v>
                </c:pt>
                <c:pt idx="10291">
                  <c:v>86.171179999999978</c:v>
                </c:pt>
                <c:pt idx="10292">
                  <c:v>86.179499999999948</c:v>
                </c:pt>
                <c:pt idx="10293">
                  <c:v>86.187820000000002</c:v>
                </c:pt>
                <c:pt idx="10294">
                  <c:v>86.196179999999998</c:v>
                </c:pt>
                <c:pt idx="10295">
                  <c:v>86.204499999999996</c:v>
                </c:pt>
                <c:pt idx="10296">
                  <c:v>86.212819999999994</c:v>
                </c:pt>
                <c:pt idx="10297">
                  <c:v>86.221180000000004</c:v>
                </c:pt>
                <c:pt idx="10298">
                  <c:v>86.229500000000002</c:v>
                </c:pt>
                <c:pt idx="10299">
                  <c:v>86.237840000000006</c:v>
                </c:pt>
                <c:pt idx="10300">
                  <c:v>86.246179999999995</c:v>
                </c:pt>
                <c:pt idx="10301">
                  <c:v>86.254499999999993</c:v>
                </c:pt>
                <c:pt idx="10302">
                  <c:v>86.262820000000005</c:v>
                </c:pt>
                <c:pt idx="10303">
                  <c:v>86.271180000000001</c:v>
                </c:pt>
                <c:pt idx="10304">
                  <c:v>86.279499999999999</c:v>
                </c:pt>
                <c:pt idx="10305">
                  <c:v>86.287819999999996</c:v>
                </c:pt>
                <c:pt idx="10306">
                  <c:v>86.296180000000007</c:v>
                </c:pt>
                <c:pt idx="10307">
                  <c:v>86.304500000000004</c:v>
                </c:pt>
                <c:pt idx="10308">
                  <c:v>86.312820000000002</c:v>
                </c:pt>
                <c:pt idx="10309">
                  <c:v>86.321179999999998</c:v>
                </c:pt>
                <c:pt idx="10310">
                  <c:v>86.329499999999982</c:v>
                </c:pt>
                <c:pt idx="10311">
                  <c:v>86.337819999999994</c:v>
                </c:pt>
                <c:pt idx="10312">
                  <c:v>86.346180000000004</c:v>
                </c:pt>
                <c:pt idx="10313">
                  <c:v>86.354500000000002</c:v>
                </c:pt>
                <c:pt idx="10314">
                  <c:v>86.362839999999949</c:v>
                </c:pt>
                <c:pt idx="10315">
                  <c:v>86.371179999999981</c:v>
                </c:pt>
                <c:pt idx="10316">
                  <c:v>86.379499999999979</c:v>
                </c:pt>
                <c:pt idx="10317">
                  <c:v>86.387820000000005</c:v>
                </c:pt>
                <c:pt idx="10318">
                  <c:v>86.396180000000001</c:v>
                </c:pt>
                <c:pt idx="10319">
                  <c:v>86.404500000000027</c:v>
                </c:pt>
                <c:pt idx="10320">
                  <c:v>86.412819999999996</c:v>
                </c:pt>
                <c:pt idx="10321">
                  <c:v>86.421180000000007</c:v>
                </c:pt>
                <c:pt idx="10322">
                  <c:v>86.429500000000004</c:v>
                </c:pt>
                <c:pt idx="10323">
                  <c:v>86.437820000000343</c:v>
                </c:pt>
                <c:pt idx="10324">
                  <c:v>86.446180000000027</c:v>
                </c:pt>
                <c:pt idx="10325">
                  <c:v>86.454499999999996</c:v>
                </c:pt>
                <c:pt idx="10326">
                  <c:v>86.462819999999994</c:v>
                </c:pt>
                <c:pt idx="10327">
                  <c:v>86.471180000000004</c:v>
                </c:pt>
                <c:pt idx="10328">
                  <c:v>86.479500000000002</c:v>
                </c:pt>
                <c:pt idx="10329">
                  <c:v>86.487840000000006</c:v>
                </c:pt>
                <c:pt idx="10330">
                  <c:v>86.496179999999995</c:v>
                </c:pt>
                <c:pt idx="10331">
                  <c:v>86.504499999999993</c:v>
                </c:pt>
                <c:pt idx="10332">
                  <c:v>86.512820000000005</c:v>
                </c:pt>
                <c:pt idx="10333">
                  <c:v>86.521180000000001</c:v>
                </c:pt>
                <c:pt idx="10334">
                  <c:v>86.529499999999999</c:v>
                </c:pt>
                <c:pt idx="10335">
                  <c:v>86.537819999999996</c:v>
                </c:pt>
                <c:pt idx="10336">
                  <c:v>86.546180000000007</c:v>
                </c:pt>
                <c:pt idx="10337">
                  <c:v>86.554500000000004</c:v>
                </c:pt>
                <c:pt idx="10338">
                  <c:v>86.562820000000002</c:v>
                </c:pt>
                <c:pt idx="10339">
                  <c:v>86.571179999999998</c:v>
                </c:pt>
                <c:pt idx="10340">
                  <c:v>86.579499999999982</c:v>
                </c:pt>
                <c:pt idx="10341">
                  <c:v>86.587819999999994</c:v>
                </c:pt>
                <c:pt idx="10342">
                  <c:v>86.596180000000004</c:v>
                </c:pt>
                <c:pt idx="10343">
                  <c:v>86.604500000000002</c:v>
                </c:pt>
                <c:pt idx="10344">
                  <c:v>86.612839999999949</c:v>
                </c:pt>
                <c:pt idx="10345">
                  <c:v>86.621179999999981</c:v>
                </c:pt>
                <c:pt idx="10346">
                  <c:v>86.629499999999979</c:v>
                </c:pt>
                <c:pt idx="10347">
                  <c:v>86.637820000000005</c:v>
                </c:pt>
                <c:pt idx="10348">
                  <c:v>86.646180000000001</c:v>
                </c:pt>
                <c:pt idx="10349">
                  <c:v>86.654499999999999</c:v>
                </c:pt>
                <c:pt idx="10350">
                  <c:v>86.662819999999982</c:v>
                </c:pt>
                <c:pt idx="10351">
                  <c:v>86.671179999999978</c:v>
                </c:pt>
                <c:pt idx="10352">
                  <c:v>86.679499999999948</c:v>
                </c:pt>
                <c:pt idx="10353">
                  <c:v>86.687820000000002</c:v>
                </c:pt>
                <c:pt idx="10354">
                  <c:v>86.696179999999998</c:v>
                </c:pt>
                <c:pt idx="10355">
                  <c:v>86.704499999999996</c:v>
                </c:pt>
                <c:pt idx="10356">
                  <c:v>86.712819999999994</c:v>
                </c:pt>
                <c:pt idx="10357">
                  <c:v>86.721180000000004</c:v>
                </c:pt>
                <c:pt idx="10358">
                  <c:v>86.729500000000002</c:v>
                </c:pt>
                <c:pt idx="10359">
                  <c:v>86.737840000000006</c:v>
                </c:pt>
                <c:pt idx="10360">
                  <c:v>86.746179999999995</c:v>
                </c:pt>
                <c:pt idx="10361">
                  <c:v>86.754499999999993</c:v>
                </c:pt>
                <c:pt idx="10362">
                  <c:v>86.762820000000005</c:v>
                </c:pt>
                <c:pt idx="10363">
                  <c:v>86.771180000000001</c:v>
                </c:pt>
                <c:pt idx="10364">
                  <c:v>86.779499999999999</c:v>
                </c:pt>
                <c:pt idx="10365">
                  <c:v>86.787819999999996</c:v>
                </c:pt>
                <c:pt idx="10366">
                  <c:v>86.796180000000007</c:v>
                </c:pt>
                <c:pt idx="10367">
                  <c:v>86.804500000000004</c:v>
                </c:pt>
                <c:pt idx="10368">
                  <c:v>86.812820000000002</c:v>
                </c:pt>
                <c:pt idx="10369">
                  <c:v>86.821179999999998</c:v>
                </c:pt>
                <c:pt idx="10370">
                  <c:v>86.829499999999982</c:v>
                </c:pt>
                <c:pt idx="10371">
                  <c:v>86.837819999999994</c:v>
                </c:pt>
                <c:pt idx="10372">
                  <c:v>86.846180000000004</c:v>
                </c:pt>
                <c:pt idx="10373">
                  <c:v>86.854500000000002</c:v>
                </c:pt>
                <c:pt idx="10374">
                  <c:v>86.862839999999949</c:v>
                </c:pt>
                <c:pt idx="10375">
                  <c:v>86.871179999999981</c:v>
                </c:pt>
                <c:pt idx="10376">
                  <c:v>86.879499999999979</c:v>
                </c:pt>
                <c:pt idx="10377">
                  <c:v>86.887820000000005</c:v>
                </c:pt>
                <c:pt idx="10378">
                  <c:v>86.896180000000001</c:v>
                </c:pt>
                <c:pt idx="10379">
                  <c:v>86.904500000000027</c:v>
                </c:pt>
                <c:pt idx="10380">
                  <c:v>86.912819999999996</c:v>
                </c:pt>
                <c:pt idx="10381">
                  <c:v>86.921180000000007</c:v>
                </c:pt>
                <c:pt idx="10382">
                  <c:v>86.929500000000004</c:v>
                </c:pt>
                <c:pt idx="10383">
                  <c:v>86.937820000000343</c:v>
                </c:pt>
                <c:pt idx="10384">
                  <c:v>86.946180000000027</c:v>
                </c:pt>
                <c:pt idx="10385">
                  <c:v>86.954499999999996</c:v>
                </c:pt>
                <c:pt idx="10386">
                  <c:v>86.962819999999994</c:v>
                </c:pt>
                <c:pt idx="10387">
                  <c:v>86.971180000000004</c:v>
                </c:pt>
                <c:pt idx="10388">
                  <c:v>86.979500000000002</c:v>
                </c:pt>
                <c:pt idx="10389">
                  <c:v>86.987840000000006</c:v>
                </c:pt>
                <c:pt idx="10390">
                  <c:v>86.996179999999995</c:v>
                </c:pt>
                <c:pt idx="10391">
                  <c:v>87.004499999999993</c:v>
                </c:pt>
                <c:pt idx="10392">
                  <c:v>87.012820000000005</c:v>
                </c:pt>
                <c:pt idx="10393">
                  <c:v>87.021180000000001</c:v>
                </c:pt>
                <c:pt idx="10394">
                  <c:v>87.029499999999999</c:v>
                </c:pt>
                <c:pt idx="10395">
                  <c:v>87.037819999999996</c:v>
                </c:pt>
                <c:pt idx="10396">
                  <c:v>87.046180000000007</c:v>
                </c:pt>
                <c:pt idx="10397">
                  <c:v>87.054500000000004</c:v>
                </c:pt>
                <c:pt idx="10398">
                  <c:v>87.062820000000002</c:v>
                </c:pt>
                <c:pt idx="10399">
                  <c:v>87.071179999999998</c:v>
                </c:pt>
                <c:pt idx="10400">
                  <c:v>87.079499999999982</c:v>
                </c:pt>
                <c:pt idx="10401">
                  <c:v>87.087819999999994</c:v>
                </c:pt>
                <c:pt idx="10402">
                  <c:v>87.096180000000004</c:v>
                </c:pt>
                <c:pt idx="10403">
                  <c:v>87.104500000000002</c:v>
                </c:pt>
                <c:pt idx="10404">
                  <c:v>87.112839999999949</c:v>
                </c:pt>
                <c:pt idx="10405">
                  <c:v>87.121179999999981</c:v>
                </c:pt>
                <c:pt idx="10406">
                  <c:v>87.129499999999979</c:v>
                </c:pt>
                <c:pt idx="10407">
                  <c:v>87.137820000000005</c:v>
                </c:pt>
                <c:pt idx="10408">
                  <c:v>87.146180000000001</c:v>
                </c:pt>
                <c:pt idx="10409">
                  <c:v>87.154499999999999</c:v>
                </c:pt>
                <c:pt idx="10410">
                  <c:v>87.162819999999982</c:v>
                </c:pt>
                <c:pt idx="10411">
                  <c:v>87.171179999999978</c:v>
                </c:pt>
                <c:pt idx="10412">
                  <c:v>87.179499999999948</c:v>
                </c:pt>
                <c:pt idx="10413">
                  <c:v>87.187820000000002</c:v>
                </c:pt>
                <c:pt idx="10414">
                  <c:v>87.196179999999998</c:v>
                </c:pt>
                <c:pt idx="10415">
                  <c:v>87.204499999999996</c:v>
                </c:pt>
                <c:pt idx="10416">
                  <c:v>87.212819999999994</c:v>
                </c:pt>
                <c:pt idx="10417">
                  <c:v>87.221180000000004</c:v>
                </c:pt>
                <c:pt idx="10418">
                  <c:v>87.229500000000002</c:v>
                </c:pt>
                <c:pt idx="10419">
                  <c:v>87.237840000000006</c:v>
                </c:pt>
                <c:pt idx="10420">
                  <c:v>87.246179999999995</c:v>
                </c:pt>
                <c:pt idx="10421">
                  <c:v>87.254499999999993</c:v>
                </c:pt>
                <c:pt idx="10422">
                  <c:v>87.262820000000005</c:v>
                </c:pt>
                <c:pt idx="10423">
                  <c:v>87.271180000000001</c:v>
                </c:pt>
                <c:pt idx="10424">
                  <c:v>87.279499999999999</c:v>
                </c:pt>
                <c:pt idx="10425">
                  <c:v>87.287819999999996</c:v>
                </c:pt>
                <c:pt idx="10426">
                  <c:v>87.296180000000007</c:v>
                </c:pt>
                <c:pt idx="10427">
                  <c:v>87.304500000000004</c:v>
                </c:pt>
                <c:pt idx="10428">
                  <c:v>87.312820000000002</c:v>
                </c:pt>
                <c:pt idx="10429">
                  <c:v>87.321179999999998</c:v>
                </c:pt>
                <c:pt idx="10430">
                  <c:v>87.329499999999982</c:v>
                </c:pt>
                <c:pt idx="10431">
                  <c:v>87.337819999999994</c:v>
                </c:pt>
                <c:pt idx="10432">
                  <c:v>87.346180000000004</c:v>
                </c:pt>
                <c:pt idx="10433">
                  <c:v>87.354500000000002</c:v>
                </c:pt>
                <c:pt idx="10434">
                  <c:v>87.362839999999949</c:v>
                </c:pt>
                <c:pt idx="10435">
                  <c:v>87.371179999999981</c:v>
                </c:pt>
                <c:pt idx="10436">
                  <c:v>87.379499999999979</c:v>
                </c:pt>
                <c:pt idx="10437">
                  <c:v>87.387820000000005</c:v>
                </c:pt>
                <c:pt idx="10438">
                  <c:v>87.396180000000001</c:v>
                </c:pt>
                <c:pt idx="10439">
                  <c:v>87.404500000000027</c:v>
                </c:pt>
                <c:pt idx="10440">
                  <c:v>87.412819999999996</c:v>
                </c:pt>
                <c:pt idx="10441">
                  <c:v>87.421180000000007</c:v>
                </c:pt>
                <c:pt idx="10442">
                  <c:v>87.429500000000004</c:v>
                </c:pt>
                <c:pt idx="10443">
                  <c:v>87.437820000000343</c:v>
                </c:pt>
                <c:pt idx="10444">
                  <c:v>87.446180000000027</c:v>
                </c:pt>
                <c:pt idx="10445">
                  <c:v>87.454499999999996</c:v>
                </c:pt>
                <c:pt idx="10446">
                  <c:v>87.462819999999994</c:v>
                </c:pt>
                <c:pt idx="10447">
                  <c:v>87.471180000000004</c:v>
                </c:pt>
                <c:pt idx="10448">
                  <c:v>87.479500000000002</c:v>
                </c:pt>
                <c:pt idx="10449">
                  <c:v>87.487840000000006</c:v>
                </c:pt>
                <c:pt idx="10450">
                  <c:v>87.496179999999995</c:v>
                </c:pt>
                <c:pt idx="10451">
                  <c:v>87.504499999999993</c:v>
                </c:pt>
                <c:pt idx="10452">
                  <c:v>87.512820000000005</c:v>
                </c:pt>
                <c:pt idx="10453">
                  <c:v>87.521180000000001</c:v>
                </c:pt>
                <c:pt idx="10454">
                  <c:v>87.529499999999999</c:v>
                </c:pt>
                <c:pt idx="10455">
                  <c:v>87.537819999999996</c:v>
                </c:pt>
                <c:pt idx="10456">
                  <c:v>87.546180000000007</c:v>
                </c:pt>
                <c:pt idx="10457">
                  <c:v>87.554500000000004</c:v>
                </c:pt>
                <c:pt idx="10458">
                  <c:v>87.562820000000002</c:v>
                </c:pt>
                <c:pt idx="10459">
                  <c:v>87.571179999999998</c:v>
                </c:pt>
                <c:pt idx="10460">
                  <c:v>87.579499999999982</c:v>
                </c:pt>
                <c:pt idx="10461">
                  <c:v>87.587819999999994</c:v>
                </c:pt>
                <c:pt idx="10462">
                  <c:v>87.596180000000004</c:v>
                </c:pt>
                <c:pt idx="10463">
                  <c:v>87.604500000000002</c:v>
                </c:pt>
                <c:pt idx="10464">
                  <c:v>87.612839999999949</c:v>
                </c:pt>
                <c:pt idx="10465">
                  <c:v>87.621179999999981</c:v>
                </c:pt>
                <c:pt idx="10466">
                  <c:v>87.629499999999979</c:v>
                </c:pt>
                <c:pt idx="10467">
                  <c:v>87.637820000000005</c:v>
                </c:pt>
                <c:pt idx="10468">
                  <c:v>87.646180000000001</c:v>
                </c:pt>
                <c:pt idx="10469">
                  <c:v>87.654499999999999</c:v>
                </c:pt>
                <c:pt idx="10470">
                  <c:v>87.662819999999982</c:v>
                </c:pt>
                <c:pt idx="10471">
                  <c:v>87.671179999999978</c:v>
                </c:pt>
                <c:pt idx="10472">
                  <c:v>87.679499999999948</c:v>
                </c:pt>
                <c:pt idx="10473">
                  <c:v>87.687820000000002</c:v>
                </c:pt>
                <c:pt idx="10474">
                  <c:v>87.696179999999998</c:v>
                </c:pt>
                <c:pt idx="10475">
                  <c:v>87.704499999999996</c:v>
                </c:pt>
                <c:pt idx="10476">
                  <c:v>87.712819999999994</c:v>
                </c:pt>
                <c:pt idx="10477">
                  <c:v>87.721180000000004</c:v>
                </c:pt>
                <c:pt idx="10478">
                  <c:v>87.729500000000002</c:v>
                </c:pt>
                <c:pt idx="10479">
                  <c:v>87.737840000000006</c:v>
                </c:pt>
                <c:pt idx="10480">
                  <c:v>87.746179999999995</c:v>
                </c:pt>
                <c:pt idx="10481">
                  <c:v>87.754499999999993</c:v>
                </c:pt>
                <c:pt idx="10482">
                  <c:v>87.762820000000005</c:v>
                </c:pt>
                <c:pt idx="10483">
                  <c:v>87.771180000000001</c:v>
                </c:pt>
                <c:pt idx="10484">
                  <c:v>87.779499999999999</c:v>
                </c:pt>
                <c:pt idx="10485">
                  <c:v>87.787819999999996</c:v>
                </c:pt>
                <c:pt idx="10486">
                  <c:v>87.796180000000007</c:v>
                </c:pt>
                <c:pt idx="10487">
                  <c:v>87.804500000000004</c:v>
                </c:pt>
                <c:pt idx="10488">
                  <c:v>87.812820000000002</c:v>
                </c:pt>
                <c:pt idx="10489">
                  <c:v>87.821179999999998</c:v>
                </c:pt>
                <c:pt idx="10490">
                  <c:v>87.829499999999982</c:v>
                </c:pt>
                <c:pt idx="10491">
                  <c:v>87.837819999999994</c:v>
                </c:pt>
                <c:pt idx="10492">
                  <c:v>87.846180000000004</c:v>
                </c:pt>
                <c:pt idx="10493">
                  <c:v>87.854500000000002</c:v>
                </c:pt>
                <c:pt idx="10494">
                  <c:v>87.862839999999949</c:v>
                </c:pt>
                <c:pt idx="10495">
                  <c:v>87.871179999999981</c:v>
                </c:pt>
                <c:pt idx="10496">
                  <c:v>87.879499999999979</c:v>
                </c:pt>
                <c:pt idx="10497">
                  <c:v>87.887820000000005</c:v>
                </c:pt>
                <c:pt idx="10498">
                  <c:v>87.896180000000001</c:v>
                </c:pt>
                <c:pt idx="10499">
                  <c:v>87.904500000000027</c:v>
                </c:pt>
                <c:pt idx="10500">
                  <c:v>87.912819999999996</c:v>
                </c:pt>
                <c:pt idx="10501">
                  <c:v>87.921180000000007</c:v>
                </c:pt>
                <c:pt idx="10502">
                  <c:v>87.929500000000004</c:v>
                </c:pt>
                <c:pt idx="10503">
                  <c:v>87.937820000000343</c:v>
                </c:pt>
                <c:pt idx="10504">
                  <c:v>87.946180000000027</c:v>
                </c:pt>
                <c:pt idx="10505">
                  <c:v>87.954499999999996</c:v>
                </c:pt>
                <c:pt idx="10506">
                  <c:v>87.962819999999994</c:v>
                </c:pt>
                <c:pt idx="10507">
                  <c:v>87.971180000000004</c:v>
                </c:pt>
                <c:pt idx="10508">
                  <c:v>87.979500000000002</c:v>
                </c:pt>
                <c:pt idx="10509">
                  <c:v>87.987840000000006</c:v>
                </c:pt>
                <c:pt idx="10510">
                  <c:v>87.996179999999995</c:v>
                </c:pt>
                <c:pt idx="10511">
                  <c:v>88.004499999999993</c:v>
                </c:pt>
                <c:pt idx="10512">
                  <c:v>88.012820000000005</c:v>
                </c:pt>
                <c:pt idx="10513">
                  <c:v>88.021180000000001</c:v>
                </c:pt>
                <c:pt idx="10514">
                  <c:v>88.029499999999999</c:v>
                </c:pt>
                <c:pt idx="10515">
                  <c:v>88.037819999999996</c:v>
                </c:pt>
                <c:pt idx="10516">
                  <c:v>88.046180000000007</c:v>
                </c:pt>
                <c:pt idx="10517">
                  <c:v>88.054500000000004</c:v>
                </c:pt>
                <c:pt idx="10518">
                  <c:v>88.062820000000002</c:v>
                </c:pt>
                <c:pt idx="10519">
                  <c:v>88.071179999999998</c:v>
                </c:pt>
                <c:pt idx="10520">
                  <c:v>88.079499999999982</c:v>
                </c:pt>
                <c:pt idx="10521">
                  <c:v>88.087819999999994</c:v>
                </c:pt>
                <c:pt idx="10522">
                  <c:v>88.096180000000004</c:v>
                </c:pt>
                <c:pt idx="10523">
                  <c:v>88.104500000000002</c:v>
                </c:pt>
                <c:pt idx="10524">
                  <c:v>88.112839999999949</c:v>
                </c:pt>
                <c:pt idx="10525">
                  <c:v>88.121179999999981</c:v>
                </c:pt>
                <c:pt idx="10526">
                  <c:v>88.129499999999979</c:v>
                </c:pt>
                <c:pt idx="10527">
                  <c:v>88.137820000000005</c:v>
                </c:pt>
                <c:pt idx="10528">
                  <c:v>88.146180000000001</c:v>
                </c:pt>
                <c:pt idx="10529">
                  <c:v>88.154499999999999</c:v>
                </c:pt>
                <c:pt idx="10530">
                  <c:v>88.162819999999982</c:v>
                </c:pt>
                <c:pt idx="10531">
                  <c:v>88.171179999999978</c:v>
                </c:pt>
                <c:pt idx="10532">
                  <c:v>88.179499999999948</c:v>
                </c:pt>
                <c:pt idx="10533">
                  <c:v>88.187820000000002</c:v>
                </c:pt>
                <c:pt idx="10534">
                  <c:v>88.196179999999998</c:v>
                </c:pt>
                <c:pt idx="10535">
                  <c:v>88.204499999999996</c:v>
                </c:pt>
                <c:pt idx="10536">
                  <c:v>88.212819999999994</c:v>
                </c:pt>
                <c:pt idx="10537">
                  <c:v>88.221180000000004</c:v>
                </c:pt>
                <c:pt idx="10538">
                  <c:v>88.229500000000002</c:v>
                </c:pt>
                <c:pt idx="10539">
                  <c:v>88.237840000000006</c:v>
                </c:pt>
                <c:pt idx="10540">
                  <c:v>88.246179999999995</c:v>
                </c:pt>
                <c:pt idx="10541">
                  <c:v>88.254499999999993</c:v>
                </c:pt>
                <c:pt idx="10542">
                  <c:v>88.262820000000005</c:v>
                </c:pt>
                <c:pt idx="10543">
                  <c:v>88.271180000000001</c:v>
                </c:pt>
                <c:pt idx="10544">
                  <c:v>88.279499999999999</c:v>
                </c:pt>
                <c:pt idx="10545">
                  <c:v>88.287819999999996</c:v>
                </c:pt>
                <c:pt idx="10546">
                  <c:v>88.296180000000007</c:v>
                </c:pt>
                <c:pt idx="10547">
                  <c:v>88.304500000000004</c:v>
                </c:pt>
                <c:pt idx="10548">
                  <c:v>88.312820000000002</c:v>
                </c:pt>
                <c:pt idx="10549">
                  <c:v>88.321179999999998</c:v>
                </c:pt>
                <c:pt idx="10550">
                  <c:v>88.329499999999982</c:v>
                </c:pt>
                <c:pt idx="10551">
                  <c:v>88.337819999999994</c:v>
                </c:pt>
                <c:pt idx="10552">
                  <c:v>88.346180000000004</c:v>
                </c:pt>
                <c:pt idx="10553">
                  <c:v>88.354500000000002</c:v>
                </c:pt>
                <c:pt idx="10554">
                  <c:v>88.362839999999949</c:v>
                </c:pt>
                <c:pt idx="10555">
                  <c:v>88.371179999999981</c:v>
                </c:pt>
                <c:pt idx="10556">
                  <c:v>88.379499999999979</c:v>
                </c:pt>
                <c:pt idx="10557">
                  <c:v>88.387820000000005</c:v>
                </c:pt>
                <c:pt idx="10558">
                  <c:v>88.396180000000001</c:v>
                </c:pt>
                <c:pt idx="10559">
                  <c:v>88.404500000000027</c:v>
                </c:pt>
                <c:pt idx="10560">
                  <c:v>88.412819999999996</c:v>
                </c:pt>
                <c:pt idx="10561">
                  <c:v>88.421180000000007</c:v>
                </c:pt>
                <c:pt idx="10562">
                  <c:v>88.429500000000004</c:v>
                </c:pt>
                <c:pt idx="10563">
                  <c:v>88.437820000000343</c:v>
                </c:pt>
                <c:pt idx="10564">
                  <c:v>88.446180000000027</c:v>
                </c:pt>
                <c:pt idx="10565">
                  <c:v>88.454499999999996</c:v>
                </c:pt>
                <c:pt idx="10566">
                  <c:v>88.462819999999994</c:v>
                </c:pt>
                <c:pt idx="10567">
                  <c:v>88.471180000000004</c:v>
                </c:pt>
                <c:pt idx="10568">
                  <c:v>88.479500000000002</c:v>
                </c:pt>
                <c:pt idx="10569">
                  <c:v>88.487840000000006</c:v>
                </c:pt>
                <c:pt idx="10570">
                  <c:v>88.496179999999995</c:v>
                </c:pt>
                <c:pt idx="10571">
                  <c:v>88.504499999999993</c:v>
                </c:pt>
                <c:pt idx="10572">
                  <c:v>88.512820000000005</c:v>
                </c:pt>
                <c:pt idx="10573">
                  <c:v>88.521180000000001</c:v>
                </c:pt>
                <c:pt idx="10574">
                  <c:v>88.529499999999999</c:v>
                </c:pt>
                <c:pt idx="10575">
                  <c:v>88.537819999999996</c:v>
                </c:pt>
                <c:pt idx="10576">
                  <c:v>88.546180000000007</c:v>
                </c:pt>
                <c:pt idx="10577">
                  <c:v>88.554500000000004</c:v>
                </c:pt>
                <c:pt idx="10578">
                  <c:v>88.562820000000002</c:v>
                </c:pt>
                <c:pt idx="10579">
                  <c:v>88.571179999999998</c:v>
                </c:pt>
                <c:pt idx="10580">
                  <c:v>88.579499999999982</c:v>
                </c:pt>
                <c:pt idx="10581">
                  <c:v>88.587819999999994</c:v>
                </c:pt>
                <c:pt idx="10582">
                  <c:v>88.596180000000004</c:v>
                </c:pt>
                <c:pt idx="10583">
                  <c:v>88.604500000000002</c:v>
                </c:pt>
                <c:pt idx="10584">
                  <c:v>88.612839999999949</c:v>
                </c:pt>
                <c:pt idx="10585">
                  <c:v>88.621179999999981</c:v>
                </c:pt>
                <c:pt idx="10586">
                  <c:v>88.629499999999979</c:v>
                </c:pt>
                <c:pt idx="10587">
                  <c:v>88.637820000000005</c:v>
                </c:pt>
                <c:pt idx="10588">
                  <c:v>88.646180000000001</c:v>
                </c:pt>
                <c:pt idx="10589">
                  <c:v>88.654499999999999</c:v>
                </c:pt>
                <c:pt idx="10590">
                  <c:v>88.662819999999982</c:v>
                </c:pt>
                <c:pt idx="10591">
                  <c:v>88.671179999999978</c:v>
                </c:pt>
                <c:pt idx="10592">
                  <c:v>88.679499999999948</c:v>
                </c:pt>
                <c:pt idx="10593">
                  <c:v>88.687820000000002</c:v>
                </c:pt>
                <c:pt idx="10594">
                  <c:v>88.696179999999998</c:v>
                </c:pt>
                <c:pt idx="10595">
                  <c:v>88.704499999999996</c:v>
                </c:pt>
                <c:pt idx="10596">
                  <c:v>88.712819999999994</c:v>
                </c:pt>
                <c:pt idx="10597">
                  <c:v>88.721180000000004</c:v>
                </c:pt>
                <c:pt idx="10598">
                  <c:v>88.729500000000002</c:v>
                </c:pt>
                <c:pt idx="10599">
                  <c:v>88.737840000000006</c:v>
                </c:pt>
                <c:pt idx="10600">
                  <c:v>88.746179999999995</c:v>
                </c:pt>
                <c:pt idx="10601">
                  <c:v>88.754499999999993</c:v>
                </c:pt>
                <c:pt idx="10602">
                  <c:v>88.762820000000005</c:v>
                </c:pt>
                <c:pt idx="10603">
                  <c:v>88.771180000000001</c:v>
                </c:pt>
                <c:pt idx="10604">
                  <c:v>88.779499999999999</c:v>
                </c:pt>
                <c:pt idx="10605">
                  <c:v>88.787819999999996</c:v>
                </c:pt>
                <c:pt idx="10606">
                  <c:v>88.796180000000007</c:v>
                </c:pt>
                <c:pt idx="10607">
                  <c:v>88.804500000000004</c:v>
                </c:pt>
                <c:pt idx="10608">
                  <c:v>88.812820000000002</c:v>
                </c:pt>
                <c:pt idx="10609">
                  <c:v>88.821179999999998</c:v>
                </c:pt>
                <c:pt idx="10610">
                  <c:v>88.829499999999982</c:v>
                </c:pt>
                <c:pt idx="10611">
                  <c:v>88.837819999999994</c:v>
                </c:pt>
                <c:pt idx="10612">
                  <c:v>88.846180000000004</c:v>
                </c:pt>
                <c:pt idx="10613">
                  <c:v>88.854500000000002</c:v>
                </c:pt>
                <c:pt idx="10614">
                  <c:v>88.862839999999949</c:v>
                </c:pt>
                <c:pt idx="10615">
                  <c:v>88.871179999999981</c:v>
                </c:pt>
                <c:pt idx="10616">
                  <c:v>88.879499999999979</c:v>
                </c:pt>
                <c:pt idx="10617">
                  <c:v>88.887820000000005</c:v>
                </c:pt>
                <c:pt idx="10618">
                  <c:v>88.896180000000001</c:v>
                </c:pt>
                <c:pt idx="10619">
                  <c:v>88.904500000000027</c:v>
                </c:pt>
                <c:pt idx="10620">
                  <c:v>88.912819999999996</c:v>
                </c:pt>
                <c:pt idx="10621">
                  <c:v>88.921180000000007</c:v>
                </c:pt>
                <c:pt idx="10622">
                  <c:v>88.929500000000004</c:v>
                </c:pt>
                <c:pt idx="10623">
                  <c:v>88.937820000000343</c:v>
                </c:pt>
                <c:pt idx="10624">
                  <c:v>88.946180000000027</c:v>
                </c:pt>
                <c:pt idx="10625">
                  <c:v>88.954499999999996</c:v>
                </c:pt>
                <c:pt idx="10626">
                  <c:v>88.962819999999994</c:v>
                </c:pt>
                <c:pt idx="10627">
                  <c:v>88.971180000000004</c:v>
                </c:pt>
                <c:pt idx="10628">
                  <c:v>88.979500000000002</c:v>
                </c:pt>
                <c:pt idx="10629">
                  <c:v>88.987840000000006</c:v>
                </c:pt>
                <c:pt idx="10630">
                  <c:v>88.996179999999995</c:v>
                </c:pt>
                <c:pt idx="10631">
                  <c:v>89.004499999999993</c:v>
                </c:pt>
                <c:pt idx="10632">
                  <c:v>89.012820000000005</c:v>
                </c:pt>
                <c:pt idx="10633">
                  <c:v>89.021180000000001</c:v>
                </c:pt>
                <c:pt idx="10634">
                  <c:v>89.029499999999999</c:v>
                </c:pt>
                <c:pt idx="10635">
                  <c:v>89.037819999999996</c:v>
                </c:pt>
                <c:pt idx="10636">
                  <c:v>89.046180000000007</c:v>
                </c:pt>
                <c:pt idx="10637">
                  <c:v>89.054500000000004</c:v>
                </c:pt>
                <c:pt idx="10638">
                  <c:v>89.062820000000002</c:v>
                </c:pt>
                <c:pt idx="10639">
                  <c:v>89.071179999999998</c:v>
                </c:pt>
                <c:pt idx="10640">
                  <c:v>89.079499999999982</c:v>
                </c:pt>
                <c:pt idx="10641">
                  <c:v>89.087819999999994</c:v>
                </c:pt>
                <c:pt idx="10642">
                  <c:v>89.096180000000004</c:v>
                </c:pt>
                <c:pt idx="10643">
                  <c:v>89.104500000000002</c:v>
                </c:pt>
                <c:pt idx="10644">
                  <c:v>89.112839999999949</c:v>
                </c:pt>
                <c:pt idx="10645">
                  <c:v>89.121179999999981</c:v>
                </c:pt>
                <c:pt idx="10646">
                  <c:v>89.129499999999979</c:v>
                </c:pt>
                <c:pt idx="10647">
                  <c:v>89.137820000000005</c:v>
                </c:pt>
                <c:pt idx="10648">
                  <c:v>89.146180000000001</c:v>
                </c:pt>
                <c:pt idx="10649">
                  <c:v>89.154499999999999</c:v>
                </c:pt>
                <c:pt idx="10650">
                  <c:v>89.162819999999982</c:v>
                </c:pt>
                <c:pt idx="10651">
                  <c:v>89.171179999999978</c:v>
                </c:pt>
                <c:pt idx="10652">
                  <c:v>89.179499999999948</c:v>
                </c:pt>
                <c:pt idx="10653">
                  <c:v>89.187820000000002</c:v>
                </c:pt>
                <c:pt idx="10654">
                  <c:v>89.196179999999998</c:v>
                </c:pt>
                <c:pt idx="10655">
                  <c:v>89.204499999999996</c:v>
                </c:pt>
                <c:pt idx="10656">
                  <c:v>89.212819999999994</c:v>
                </c:pt>
                <c:pt idx="10657">
                  <c:v>89.221180000000004</c:v>
                </c:pt>
                <c:pt idx="10658">
                  <c:v>89.229500000000002</c:v>
                </c:pt>
                <c:pt idx="10659">
                  <c:v>89.237840000000006</c:v>
                </c:pt>
                <c:pt idx="10660">
                  <c:v>89.246179999999995</c:v>
                </c:pt>
                <c:pt idx="10661">
                  <c:v>89.254499999999993</c:v>
                </c:pt>
                <c:pt idx="10662">
                  <c:v>89.262820000000005</c:v>
                </c:pt>
                <c:pt idx="10663">
                  <c:v>89.271180000000001</c:v>
                </c:pt>
                <c:pt idx="10664">
                  <c:v>89.279499999999999</c:v>
                </c:pt>
                <c:pt idx="10665">
                  <c:v>89.287819999999996</c:v>
                </c:pt>
                <c:pt idx="10666">
                  <c:v>89.296180000000007</c:v>
                </c:pt>
                <c:pt idx="10667">
                  <c:v>89.304500000000004</c:v>
                </c:pt>
                <c:pt idx="10668">
                  <c:v>89.312820000000002</c:v>
                </c:pt>
                <c:pt idx="10669">
                  <c:v>89.321179999999998</c:v>
                </c:pt>
                <c:pt idx="10670">
                  <c:v>89.329499999999982</c:v>
                </c:pt>
                <c:pt idx="10671">
                  <c:v>89.337819999999994</c:v>
                </c:pt>
                <c:pt idx="10672">
                  <c:v>89.346180000000004</c:v>
                </c:pt>
                <c:pt idx="10673">
                  <c:v>89.354500000000002</c:v>
                </c:pt>
                <c:pt idx="10674">
                  <c:v>89.362839999999949</c:v>
                </c:pt>
                <c:pt idx="10675">
                  <c:v>89.371179999999981</c:v>
                </c:pt>
                <c:pt idx="10676">
                  <c:v>89.379499999999979</c:v>
                </c:pt>
                <c:pt idx="10677">
                  <c:v>89.387820000000005</c:v>
                </c:pt>
                <c:pt idx="10678">
                  <c:v>89.396180000000001</c:v>
                </c:pt>
                <c:pt idx="10679">
                  <c:v>89.404500000000027</c:v>
                </c:pt>
                <c:pt idx="10680">
                  <c:v>89.412819999999996</c:v>
                </c:pt>
                <c:pt idx="10681">
                  <c:v>89.421180000000007</c:v>
                </c:pt>
                <c:pt idx="10682">
                  <c:v>89.429500000000004</c:v>
                </c:pt>
                <c:pt idx="10683">
                  <c:v>89.437820000000343</c:v>
                </c:pt>
                <c:pt idx="10684">
                  <c:v>89.446180000000027</c:v>
                </c:pt>
                <c:pt idx="10685">
                  <c:v>89.454499999999996</c:v>
                </c:pt>
                <c:pt idx="10686">
                  <c:v>89.462819999999994</c:v>
                </c:pt>
                <c:pt idx="10687">
                  <c:v>89.471180000000004</c:v>
                </c:pt>
                <c:pt idx="10688">
                  <c:v>89.479500000000002</c:v>
                </c:pt>
                <c:pt idx="10689">
                  <c:v>89.487840000000006</c:v>
                </c:pt>
                <c:pt idx="10690">
                  <c:v>89.496179999999995</c:v>
                </c:pt>
                <c:pt idx="10691">
                  <c:v>89.504499999999993</c:v>
                </c:pt>
                <c:pt idx="10692">
                  <c:v>89.512820000000005</c:v>
                </c:pt>
                <c:pt idx="10693">
                  <c:v>89.521180000000001</c:v>
                </c:pt>
                <c:pt idx="10694">
                  <c:v>89.529499999999999</c:v>
                </c:pt>
                <c:pt idx="10695">
                  <c:v>89.537819999999996</c:v>
                </c:pt>
                <c:pt idx="10696">
                  <c:v>89.546180000000007</c:v>
                </c:pt>
                <c:pt idx="10697">
                  <c:v>89.554500000000004</c:v>
                </c:pt>
                <c:pt idx="10698">
                  <c:v>89.562820000000002</c:v>
                </c:pt>
                <c:pt idx="10699">
                  <c:v>89.571179999999998</c:v>
                </c:pt>
                <c:pt idx="10700">
                  <c:v>89.579499999999982</c:v>
                </c:pt>
                <c:pt idx="10701">
                  <c:v>89.587819999999994</c:v>
                </c:pt>
                <c:pt idx="10702">
                  <c:v>89.596180000000004</c:v>
                </c:pt>
                <c:pt idx="10703">
                  <c:v>89.604500000000002</c:v>
                </c:pt>
                <c:pt idx="10704">
                  <c:v>89.612839999999949</c:v>
                </c:pt>
                <c:pt idx="10705">
                  <c:v>89.621179999999981</c:v>
                </c:pt>
                <c:pt idx="10706">
                  <c:v>89.629499999999979</c:v>
                </c:pt>
                <c:pt idx="10707">
                  <c:v>89.637820000000005</c:v>
                </c:pt>
                <c:pt idx="10708">
                  <c:v>89.646180000000001</c:v>
                </c:pt>
                <c:pt idx="10709">
                  <c:v>89.654499999999999</c:v>
                </c:pt>
                <c:pt idx="10710">
                  <c:v>89.662819999999982</c:v>
                </c:pt>
                <c:pt idx="10711">
                  <c:v>89.671179999999978</c:v>
                </c:pt>
                <c:pt idx="10712">
                  <c:v>89.679499999999948</c:v>
                </c:pt>
                <c:pt idx="10713">
                  <c:v>89.687820000000002</c:v>
                </c:pt>
                <c:pt idx="10714">
                  <c:v>89.696179999999998</c:v>
                </c:pt>
                <c:pt idx="10715">
                  <c:v>89.704499999999996</c:v>
                </c:pt>
                <c:pt idx="10716">
                  <c:v>89.712819999999994</c:v>
                </c:pt>
                <c:pt idx="10717">
                  <c:v>89.721180000000004</c:v>
                </c:pt>
                <c:pt idx="10718">
                  <c:v>89.729500000000002</c:v>
                </c:pt>
                <c:pt idx="10719">
                  <c:v>89.737840000000006</c:v>
                </c:pt>
                <c:pt idx="10720">
                  <c:v>89.746179999999995</c:v>
                </c:pt>
                <c:pt idx="10721">
                  <c:v>89.754499999999993</c:v>
                </c:pt>
                <c:pt idx="10722">
                  <c:v>89.762820000000005</c:v>
                </c:pt>
                <c:pt idx="10723">
                  <c:v>89.771180000000001</c:v>
                </c:pt>
                <c:pt idx="10724">
                  <c:v>89.779499999999999</c:v>
                </c:pt>
                <c:pt idx="10725">
                  <c:v>89.787819999999996</c:v>
                </c:pt>
                <c:pt idx="10726">
                  <c:v>89.796180000000007</c:v>
                </c:pt>
                <c:pt idx="10727">
                  <c:v>89.804500000000004</c:v>
                </c:pt>
                <c:pt idx="10728">
                  <c:v>89.812820000000002</c:v>
                </c:pt>
                <c:pt idx="10729">
                  <c:v>89.821179999999998</c:v>
                </c:pt>
                <c:pt idx="10730">
                  <c:v>89.829499999999982</c:v>
                </c:pt>
                <c:pt idx="10731">
                  <c:v>89.837819999999994</c:v>
                </c:pt>
                <c:pt idx="10732">
                  <c:v>89.846180000000004</c:v>
                </c:pt>
                <c:pt idx="10733">
                  <c:v>89.854500000000002</c:v>
                </c:pt>
                <c:pt idx="10734">
                  <c:v>89.862839999999949</c:v>
                </c:pt>
                <c:pt idx="10735">
                  <c:v>89.871179999999981</c:v>
                </c:pt>
                <c:pt idx="10736">
                  <c:v>89.879499999999979</c:v>
                </c:pt>
                <c:pt idx="10737">
                  <c:v>89.887820000000005</c:v>
                </c:pt>
                <c:pt idx="10738">
                  <c:v>89.896180000000001</c:v>
                </c:pt>
                <c:pt idx="10739">
                  <c:v>89.904500000000027</c:v>
                </c:pt>
                <c:pt idx="10740">
                  <c:v>89.912819999999996</c:v>
                </c:pt>
                <c:pt idx="10741">
                  <c:v>89.921180000000007</c:v>
                </c:pt>
                <c:pt idx="10742">
                  <c:v>89.929500000000004</c:v>
                </c:pt>
                <c:pt idx="10743">
                  <c:v>89.937820000000343</c:v>
                </c:pt>
                <c:pt idx="10744">
                  <c:v>89.946180000000027</c:v>
                </c:pt>
                <c:pt idx="10745">
                  <c:v>89.954499999999996</c:v>
                </c:pt>
                <c:pt idx="10746">
                  <c:v>89.962819999999994</c:v>
                </c:pt>
                <c:pt idx="10747">
                  <c:v>89.971180000000004</c:v>
                </c:pt>
                <c:pt idx="10748">
                  <c:v>89.979500000000002</c:v>
                </c:pt>
                <c:pt idx="10749">
                  <c:v>89.987840000000006</c:v>
                </c:pt>
                <c:pt idx="10750">
                  <c:v>89.996179999999995</c:v>
                </c:pt>
                <c:pt idx="10751">
                  <c:v>90.004499999999993</c:v>
                </c:pt>
                <c:pt idx="10752">
                  <c:v>90.012820000000005</c:v>
                </c:pt>
                <c:pt idx="10753">
                  <c:v>90.021180000000001</c:v>
                </c:pt>
                <c:pt idx="10754">
                  <c:v>90.029499999999999</c:v>
                </c:pt>
                <c:pt idx="10755">
                  <c:v>90.037819999999996</c:v>
                </c:pt>
                <c:pt idx="10756">
                  <c:v>90.046180000000007</c:v>
                </c:pt>
                <c:pt idx="10757">
                  <c:v>90.054500000000004</c:v>
                </c:pt>
                <c:pt idx="10758">
                  <c:v>90.062820000000002</c:v>
                </c:pt>
                <c:pt idx="10759">
                  <c:v>90.071179999999998</c:v>
                </c:pt>
                <c:pt idx="10760">
                  <c:v>90.079499999999982</c:v>
                </c:pt>
                <c:pt idx="10761">
                  <c:v>90.087819999999994</c:v>
                </c:pt>
                <c:pt idx="10762">
                  <c:v>90.096180000000004</c:v>
                </c:pt>
                <c:pt idx="10763">
                  <c:v>90.104500000000002</c:v>
                </c:pt>
                <c:pt idx="10764">
                  <c:v>90.112839999999949</c:v>
                </c:pt>
                <c:pt idx="10765">
                  <c:v>90.121179999999981</c:v>
                </c:pt>
                <c:pt idx="10766">
                  <c:v>90.129499999999979</c:v>
                </c:pt>
                <c:pt idx="10767">
                  <c:v>90.137820000000005</c:v>
                </c:pt>
                <c:pt idx="10768">
                  <c:v>90.146180000000001</c:v>
                </c:pt>
                <c:pt idx="10769">
                  <c:v>90.154499999999999</c:v>
                </c:pt>
                <c:pt idx="10770">
                  <c:v>90.162819999999982</c:v>
                </c:pt>
                <c:pt idx="10771">
                  <c:v>90.171179999999978</c:v>
                </c:pt>
                <c:pt idx="10772">
                  <c:v>90.179499999999948</c:v>
                </c:pt>
                <c:pt idx="10773">
                  <c:v>90.187820000000002</c:v>
                </c:pt>
                <c:pt idx="10774">
                  <c:v>90.196179999999998</c:v>
                </c:pt>
                <c:pt idx="10775">
                  <c:v>90.204499999999996</c:v>
                </c:pt>
                <c:pt idx="10776">
                  <c:v>90.212819999999994</c:v>
                </c:pt>
                <c:pt idx="10777">
                  <c:v>90.221180000000004</c:v>
                </c:pt>
                <c:pt idx="10778">
                  <c:v>90.229500000000002</c:v>
                </c:pt>
                <c:pt idx="10779">
                  <c:v>90.237840000000006</c:v>
                </c:pt>
                <c:pt idx="10780">
                  <c:v>90.246179999999995</c:v>
                </c:pt>
                <c:pt idx="10781">
                  <c:v>90.254499999999993</c:v>
                </c:pt>
                <c:pt idx="10782">
                  <c:v>90.262820000000005</c:v>
                </c:pt>
                <c:pt idx="10783">
                  <c:v>90.271180000000001</c:v>
                </c:pt>
                <c:pt idx="10784">
                  <c:v>90.279499999999999</c:v>
                </c:pt>
                <c:pt idx="10785">
                  <c:v>90.287819999999996</c:v>
                </c:pt>
                <c:pt idx="10786">
                  <c:v>90.296180000000007</c:v>
                </c:pt>
                <c:pt idx="10787">
                  <c:v>90.304500000000004</c:v>
                </c:pt>
                <c:pt idx="10788">
                  <c:v>90.312820000000002</c:v>
                </c:pt>
                <c:pt idx="10789">
                  <c:v>90.321179999999998</c:v>
                </c:pt>
                <c:pt idx="10790">
                  <c:v>90.329499999999982</c:v>
                </c:pt>
                <c:pt idx="10791">
                  <c:v>90.337819999999994</c:v>
                </c:pt>
                <c:pt idx="10792">
                  <c:v>90.346180000000004</c:v>
                </c:pt>
                <c:pt idx="10793">
                  <c:v>90.354500000000002</c:v>
                </c:pt>
                <c:pt idx="10794">
                  <c:v>90.362839999999949</c:v>
                </c:pt>
                <c:pt idx="10795">
                  <c:v>90.371179999999981</c:v>
                </c:pt>
                <c:pt idx="10796">
                  <c:v>90.379499999999979</c:v>
                </c:pt>
                <c:pt idx="10797">
                  <c:v>90.387820000000005</c:v>
                </c:pt>
                <c:pt idx="10798">
                  <c:v>90.396180000000001</c:v>
                </c:pt>
                <c:pt idx="10799">
                  <c:v>90.404500000000027</c:v>
                </c:pt>
                <c:pt idx="10800">
                  <c:v>90.412819999999996</c:v>
                </c:pt>
                <c:pt idx="10801">
                  <c:v>90.421180000000007</c:v>
                </c:pt>
                <c:pt idx="10802">
                  <c:v>90.429500000000004</c:v>
                </c:pt>
                <c:pt idx="10803">
                  <c:v>90.437820000000343</c:v>
                </c:pt>
                <c:pt idx="10804">
                  <c:v>90.446180000000027</c:v>
                </c:pt>
                <c:pt idx="10805">
                  <c:v>90.454499999999996</c:v>
                </c:pt>
                <c:pt idx="10806">
                  <c:v>90.462819999999994</c:v>
                </c:pt>
                <c:pt idx="10807">
                  <c:v>90.471180000000004</c:v>
                </c:pt>
                <c:pt idx="10808">
                  <c:v>90.479500000000002</c:v>
                </c:pt>
                <c:pt idx="10809">
                  <c:v>90.487840000000006</c:v>
                </c:pt>
                <c:pt idx="10810">
                  <c:v>90.496179999999995</c:v>
                </c:pt>
                <c:pt idx="10811">
                  <c:v>90.504499999999993</c:v>
                </c:pt>
                <c:pt idx="10812">
                  <c:v>90.512820000000005</c:v>
                </c:pt>
                <c:pt idx="10813">
                  <c:v>90.521180000000001</c:v>
                </c:pt>
                <c:pt idx="10814">
                  <c:v>90.529499999999999</c:v>
                </c:pt>
                <c:pt idx="10815">
                  <c:v>90.537819999999996</c:v>
                </c:pt>
                <c:pt idx="10816">
                  <c:v>90.546180000000007</c:v>
                </c:pt>
                <c:pt idx="10817">
                  <c:v>90.554500000000004</c:v>
                </c:pt>
                <c:pt idx="10818">
                  <c:v>90.562820000000002</c:v>
                </c:pt>
                <c:pt idx="10819">
                  <c:v>90.571179999999998</c:v>
                </c:pt>
                <c:pt idx="10820">
                  <c:v>90.579499999999982</c:v>
                </c:pt>
                <c:pt idx="10821">
                  <c:v>90.587819999999994</c:v>
                </c:pt>
                <c:pt idx="10822">
                  <c:v>90.596180000000004</c:v>
                </c:pt>
                <c:pt idx="10823">
                  <c:v>90.604500000000002</c:v>
                </c:pt>
                <c:pt idx="10824">
                  <c:v>90.612839999999949</c:v>
                </c:pt>
                <c:pt idx="10825">
                  <c:v>90.621179999999981</c:v>
                </c:pt>
                <c:pt idx="10826">
                  <c:v>90.629499999999979</c:v>
                </c:pt>
                <c:pt idx="10827">
                  <c:v>90.637820000000005</c:v>
                </c:pt>
                <c:pt idx="10828">
                  <c:v>90.646180000000001</c:v>
                </c:pt>
                <c:pt idx="10829">
                  <c:v>90.654499999999999</c:v>
                </c:pt>
                <c:pt idx="10830">
                  <c:v>90.662819999999982</c:v>
                </c:pt>
                <c:pt idx="10831">
                  <c:v>90.671179999999978</c:v>
                </c:pt>
                <c:pt idx="10832">
                  <c:v>90.679499999999948</c:v>
                </c:pt>
                <c:pt idx="10833">
                  <c:v>90.687820000000002</c:v>
                </c:pt>
                <c:pt idx="10834">
                  <c:v>90.696179999999998</c:v>
                </c:pt>
                <c:pt idx="10835">
                  <c:v>90.704499999999996</c:v>
                </c:pt>
                <c:pt idx="10836">
                  <c:v>90.712819999999994</c:v>
                </c:pt>
                <c:pt idx="10837">
                  <c:v>90.721180000000004</c:v>
                </c:pt>
                <c:pt idx="10838">
                  <c:v>90.729500000000002</c:v>
                </c:pt>
                <c:pt idx="10839">
                  <c:v>90.737840000000006</c:v>
                </c:pt>
                <c:pt idx="10840">
                  <c:v>90.746179999999995</c:v>
                </c:pt>
                <c:pt idx="10841">
                  <c:v>90.754499999999993</c:v>
                </c:pt>
                <c:pt idx="10842">
                  <c:v>90.762820000000005</c:v>
                </c:pt>
                <c:pt idx="10843">
                  <c:v>90.771180000000001</c:v>
                </c:pt>
                <c:pt idx="10844">
                  <c:v>90.779499999999999</c:v>
                </c:pt>
                <c:pt idx="10845">
                  <c:v>90.787819999999996</c:v>
                </c:pt>
                <c:pt idx="10846">
                  <c:v>90.796180000000007</c:v>
                </c:pt>
                <c:pt idx="10847">
                  <c:v>90.804500000000004</c:v>
                </c:pt>
                <c:pt idx="10848">
                  <c:v>90.812820000000002</c:v>
                </c:pt>
                <c:pt idx="10849">
                  <c:v>90.821179999999998</c:v>
                </c:pt>
                <c:pt idx="10850">
                  <c:v>90.829499999999982</c:v>
                </c:pt>
                <c:pt idx="10851">
                  <c:v>90.837819999999994</c:v>
                </c:pt>
                <c:pt idx="10852">
                  <c:v>90.846180000000004</c:v>
                </c:pt>
                <c:pt idx="10853">
                  <c:v>90.854500000000002</c:v>
                </c:pt>
                <c:pt idx="10854">
                  <c:v>90.862839999999949</c:v>
                </c:pt>
                <c:pt idx="10855">
                  <c:v>90.871179999999981</c:v>
                </c:pt>
                <c:pt idx="10856">
                  <c:v>90.879499999999979</c:v>
                </c:pt>
                <c:pt idx="10857">
                  <c:v>90.887820000000005</c:v>
                </c:pt>
                <c:pt idx="10858">
                  <c:v>90.896180000000001</c:v>
                </c:pt>
                <c:pt idx="10859">
                  <c:v>90.904500000000027</c:v>
                </c:pt>
                <c:pt idx="10860">
                  <c:v>90.912819999999996</c:v>
                </c:pt>
                <c:pt idx="10861">
                  <c:v>90.921180000000007</c:v>
                </c:pt>
                <c:pt idx="10862">
                  <c:v>90.929500000000004</c:v>
                </c:pt>
                <c:pt idx="10863">
                  <c:v>90.937820000000343</c:v>
                </c:pt>
                <c:pt idx="10864">
                  <c:v>90.946180000000027</c:v>
                </c:pt>
                <c:pt idx="10865">
                  <c:v>90.954499999999996</c:v>
                </c:pt>
                <c:pt idx="10866">
                  <c:v>90.962819999999994</c:v>
                </c:pt>
                <c:pt idx="10867">
                  <c:v>90.971180000000004</c:v>
                </c:pt>
                <c:pt idx="10868">
                  <c:v>90.979500000000002</c:v>
                </c:pt>
                <c:pt idx="10869">
                  <c:v>90.987840000000006</c:v>
                </c:pt>
                <c:pt idx="10870">
                  <c:v>90.996179999999995</c:v>
                </c:pt>
                <c:pt idx="10871">
                  <c:v>91.004499999999993</c:v>
                </c:pt>
                <c:pt idx="10872">
                  <c:v>91.012820000000005</c:v>
                </c:pt>
                <c:pt idx="10873">
                  <c:v>91.021180000000001</c:v>
                </c:pt>
                <c:pt idx="10874">
                  <c:v>91.029499999999999</c:v>
                </c:pt>
                <c:pt idx="10875">
                  <c:v>91.037819999999996</c:v>
                </c:pt>
                <c:pt idx="10876">
                  <c:v>91.046180000000007</c:v>
                </c:pt>
                <c:pt idx="10877">
                  <c:v>91.054500000000004</c:v>
                </c:pt>
                <c:pt idx="10878">
                  <c:v>91.062820000000002</c:v>
                </c:pt>
                <c:pt idx="10879">
                  <c:v>91.071179999999998</c:v>
                </c:pt>
                <c:pt idx="10880">
                  <c:v>91.079499999999982</c:v>
                </c:pt>
                <c:pt idx="10881">
                  <c:v>91.087819999999994</c:v>
                </c:pt>
                <c:pt idx="10882">
                  <c:v>91.096180000000004</c:v>
                </c:pt>
                <c:pt idx="10883">
                  <c:v>91.104500000000002</c:v>
                </c:pt>
                <c:pt idx="10884">
                  <c:v>91.112839999999949</c:v>
                </c:pt>
                <c:pt idx="10885">
                  <c:v>91.121179999999981</c:v>
                </c:pt>
                <c:pt idx="10886">
                  <c:v>91.129499999999979</c:v>
                </c:pt>
                <c:pt idx="10887">
                  <c:v>91.137820000000005</c:v>
                </c:pt>
                <c:pt idx="10888">
                  <c:v>91.146180000000001</c:v>
                </c:pt>
                <c:pt idx="10889">
                  <c:v>91.154499999999999</c:v>
                </c:pt>
                <c:pt idx="10890">
                  <c:v>91.162819999999982</c:v>
                </c:pt>
                <c:pt idx="10891">
                  <c:v>91.171179999999978</c:v>
                </c:pt>
                <c:pt idx="10892">
                  <c:v>91.179499999999948</c:v>
                </c:pt>
                <c:pt idx="10893">
                  <c:v>91.187820000000002</c:v>
                </c:pt>
                <c:pt idx="10894">
                  <c:v>91.196179999999998</c:v>
                </c:pt>
                <c:pt idx="10895">
                  <c:v>91.204499999999996</c:v>
                </c:pt>
                <c:pt idx="10896">
                  <c:v>91.212819999999994</c:v>
                </c:pt>
                <c:pt idx="10897">
                  <c:v>91.221180000000004</c:v>
                </c:pt>
                <c:pt idx="10898">
                  <c:v>91.229500000000002</c:v>
                </c:pt>
                <c:pt idx="10899">
                  <c:v>91.237840000000006</c:v>
                </c:pt>
                <c:pt idx="10900">
                  <c:v>91.246179999999995</c:v>
                </c:pt>
                <c:pt idx="10901">
                  <c:v>91.254499999999993</c:v>
                </c:pt>
                <c:pt idx="10902">
                  <c:v>91.262820000000005</c:v>
                </c:pt>
                <c:pt idx="10903">
                  <c:v>91.271180000000001</c:v>
                </c:pt>
                <c:pt idx="10904">
                  <c:v>91.279499999999999</c:v>
                </c:pt>
                <c:pt idx="10905">
                  <c:v>91.287819999999996</c:v>
                </c:pt>
                <c:pt idx="10906">
                  <c:v>91.296180000000007</c:v>
                </c:pt>
                <c:pt idx="10907">
                  <c:v>91.304500000000004</c:v>
                </c:pt>
                <c:pt idx="10908">
                  <c:v>91.312820000000002</c:v>
                </c:pt>
                <c:pt idx="10909">
                  <c:v>91.321179999999998</c:v>
                </c:pt>
                <c:pt idx="10910">
                  <c:v>91.329499999999982</c:v>
                </c:pt>
                <c:pt idx="10911">
                  <c:v>91.337819999999994</c:v>
                </c:pt>
                <c:pt idx="10912">
                  <c:v>91.346180000000004</c:v>
                </c:pt>
                <c:pt idx="10913">
                  <c:v>91.354500000000002</c:v>
                </c:pt>
                <c:pt idx="10914">
                  <c:v>91.362839999999949</c:v>
                </c:pt>
                <c:pt idx="10915">
                  <c:v>91.371179999999981</c:v>
                </c:pt>
                <c:pt idx="10916">
                  <c:v>91.379499999999979</c:v>
                </c:pt>
                <c:pt idx="10917">
                  <c:v>91.387820000000005</c:v>
                </c:pt>
                <c:pt idx="10918">
                  <c:v>91.396180000000001</c:v>
                </c:pt>
                <c:pt idx="10919">
                  <c:v>91.404500000000027</c:v>
                </c:pt>
                <c:pt idx="10920">
                  <c:v>91.412819999999996</c:v>
                </c:pt>
                <c:pt idx="10921">
                  <c:v>91.421180000000007</c:v>
                </c:pt>
                <c:pt idx="10922">
                  <c:v>91.429500000000004</c:v>
                </c:pt>
                <c:pt idx="10923">
                  <c:v>91.437820000000343</c:v>
                </c:pt>
                <c:pt idx="10924">
                  <c:v>91.446180000000027</c:v>
                </c:pt>
                <c:pt idx="10925">
                  <c:v>91.454499999999996</c:v>
                </c:pt>
                <c:pt idx="10926">
                  <c:v>91.462819999999994</c:v>
                </c:pt>
                <c:pt idx="10927">
                  <c:v>91.471180000000004</c:v>
                </c:pt>
                <c:pt idx="10928">
                  <c:v>91.479500000000002</c:v>
                </c:pt>
                <c:pt idx="10929">
                  <c:v>91.487840000000006</c:v>
                </c:pt>
                <c:pt idx="10930">
                  <c:v>91.496179999999995</c:v>
                </c:pt>
                <c:pt idx="10931">
                  <c:v>91.504499999999993</c:v>
                </c:pt>
                <c:pt idx="10932">
                  <c:v>91.512820000000005</c:v>
                </c:pt>
                <c:pt idx="10933">
                  <c:v>91.521180000000001</c:v>
                </c:pt>
                <c:pt idx="10934">
                  <c:v>91.529499999999999</c:v>
                </c:pt>
                <c:pt idx="10935">
                  <c:v>91.537819999999996</c:v>
                </c:pt>
                <c:pt idx="10936">
                  <c:v>91.546180000000007</c:v>
                </c:pt>
                <c:pt idx="10937">
                  <c:v>91.554500000000004</c:v>
                </c:pt>
                <c:pt idx="10938">
                  <c:v>91.562820000000002</c:v>
                </c:pt>
                <c:pt idx="10939">
                  <c:v>91.571179999999998</c:v>
                </c:pt>
                <c:pt idx="10940">
                  <c:v>91.579499999999982</c:v>
                </c:pt>
                <c:pt idx="10941">
                  <c:v>91.587819999999994</c:v>
                </c:pt>
                <c:pt idx="10942">
                  <c:v>91.596180000000004</c:v>
                </c:pt>
                <c:pt idx="10943">
                  <c:v>91.604500000000002</c:v>
                </c:pt>
                <c:pt idx="10944">
                  <c:v>91.612839999999949</c:v>
                </c:pt>
                <c:pt idx="10945">
                  <c:v>91.621179999999981</c:v>
                </c:pt>
                <c:pt idx="10946">
                  <c:v>91.629499999999979</c:v>
                </c:pt>
                <c:pt idx="10947">
                  <c:v>91.637820000000005</c:v>
                </c:pt>
                <c:pt idx="10948">
                  <c:v>91.646180000000001</c:v>
                </c:pt>
                <c:pt idx="10949">
                  <c:v>91.654499999999999</c:v>
                </c:pt>
                <c:pt idx="10950">
                  <c:v>91.662819999999982</c:v>
                </c:pt>
                <c:pt idx="10951">
                  <c:v>91.671179999999978</c:v>
                </c:pt>
                <c:pt idx="10952">
                  <c:v>91.679499999999948</c:v>
                </c:pt>
                <c:pt idx="10953">
                  <c:v>91.687820000000002</c:v>
                </c:pt>
                <c:pt idx="10954">
                  <c:v>91.696179999999998</c:v>
                </c:pt>
                <c:pt idx="10955">
                  <c:v>91.704499999999996</c:v>
                </c:pt>
                <c:pt idx="10956">
                  <c:v>91.712819999999994</c:v>
                </c:pt>
                <c:pt idx="10957">
                  <c:v>91.721180000000004</c:v>
                </c:pt>
                <c:pt idx="10958">
                  <c:v>91.729500000000002</c:v>
                </c:pt>
                <c:pt idx="10959">
                  <c:v>91.737840000000006</c:v>
                </c:pt>
                <c:pt idx="10960">
                  <c:v>91.746179999999995</c:v>
                </c:pt>
                <c:pt idx="10961">
                  <c:v>91.754499999999993</c:v>
                </c:pt>
                <c:pt idx="10962">
                  <c:v>91.762820000000005</c:v>
                </c:pt>
                <c:pt idx="10963">
                  <c:v>91.771180000000001</c:v>
                </c:pt>
                <c:pt idx="10964">
                  <c:v>91.779499999999999</c:v>
                </c:pt>
                <c:pt idx="10965">
                  <c:v>91.787819999999996</c:v>
                </c:pt>
                <c:pt idx="10966">
                  <c:v>91.796180000000007</c:v>
                </c:pt>
                <c:pt idx="10967">
                  <c:v>91.804500000000004</c:v>
                </c:pt>
                <c:pt idx="10968">
                  <c:v>91.812820000000002</c:v>
                </c:pt>
                <c:pt idx="10969">
                  <c:v>91.821179999999998</c:v>
                </c:pt>
                <c:pt idx="10970">
                  <c:v>91.829499999999982</c:v>
                </c:pt>
                <c:pt idx="10971">
                  <c:v>91.837819999999994</c:v>
                </c:pt>
                <c:pt idx="10972">
                  <c:v>91.846180000000004</c:v>
                </c:pt>
                <c:pt idx="10973">
                  <c:v>91.854500000000002</c:v>
                </c:pt>
                <c:pt idx="10974">
                  <c:v>91.862839999999949</c:v>
                </c:pt>
                <c:pt idx="10975">
                  <c:v>91.871179999999981</c:v>
                </c:pt>
                <c:pt idx="10976">
                  <c:v>91.879499999999979</c:v>
                </c:pt>
                <c:pt idx="10977">
                  <c:v>91.887820000000005</c:v>
                </c:pt>
                <c:pt idx="10978">
                  <c:v>91.896180000000001</c:v>
                </c:pt>
                <c:pt idx="10979">
                  <c:v>91.904500000000027</c:v>
                </c:pt>
                <c:pt idx="10980">
                  <c:v>91.912819999999996</c:v>
                </c:pt>
                <c:pt idx="10981">
                  <c:v>91.921180000000007</c:v>
                </c:pt>
                <c:pt idx="10982">
                  <c:v>91.929500000000004</c:v>
                </c:pt>
                <c:pt idx="10983">
                  <c:v>91.937820000000343</c:v>
                </c:pt>
                <c:pt idx="10984">
                  <c:v>91.946180000000027</c:v>
                </c:pt>
                <c:pt idx="10985">
                  <c:v>91.954499999999996</c:v>
                </c:pt>
                <c:pt idx="10986">
                  <c:v>91.962819999999994</c:v>
                </c:pt>
                <c:pt idx="10987">
                  <c:v>91.971180000000004</c:v>
                </c:pt>
                <c:pt idx="10988">
                  <c:v>91.979500000000002</c:v>
                </c:pt>
                <c:pt idx="10989">
                  <c:v>91.987840000000006</c:v>
                </c:pt>
                <c:pt idx="10990">
                  <c:v>91.996179999999995</c:v>
                </c:pt>
                <c:pt idx="10991">
                  <c:v>92.004499999999993</c:v>
                </c:pt>
                <c:pt idx="10992">
                  <c:v>92.012820000000005</c:v>
                </c:pt>
                <c:pt idx="10993">
                  <c:v>92.021180000000001</c:v>
                </c:pt>
                <c:pt idx="10994">
                  <c:v>92.029499999999999</c:v>
                </c:pt>
                <c:pt idx="10995">
                  <c:v>92.037819999999996</c:v>
                </c:pt>
                <c:pt idx="10996">
                  <c:v>92.046180000000007</c:v>
                </c:pt>
                <c:pt idx="10997">
                  <c:v>92.054500000000004</c:v>
                </c:pt>
                <c:pt idx="10998">
                  <c:v>92.062820000000002</c:v>
                </c:pt>
                <c:pt idx="10999">
                  <c:v>92.071179999999998</c:v>
                </c:pt>
                <c:pt idx="11000">
                  <c:v>92.079499999999982</c:v>
                </c:pt>
                <c:pt idx="11001">
                  <c:v>92.087819999999994</c:v>
                </c:pt>
                <c:pt idx="11002">
                  <c:v>92.096180000000004</c:v>
                </c:pt>
                <c:pt idx="11003">
                  <c:v>92.104500000000002</c:v>
                </c:pt>
                <c:pt idx="11004">
                  <c:v>92.112839999999949</c:v>
                </c:pt>
                <c:pt idx="11005">
                  <c:v>92.121179999999981</c:v>
                </c:pt>
                <c:pt idx="11006">
                  <c:v>92.129499999999979</c:v>
                </c:pt>
                <c:pt idx="11007">
                  <c:v>92.137820000000005</c:v>
                </c:pt>
                <c:pt idx="11008">
                  <c:v>92.146180000000001</c:v>
                </c:pt>
                <c:pt idx="11009">
                  <c:v>92.154499999999999</c:v>
                </c:pt>
                <c:pt idx="11010">
                  <c:v>92.162819999999982</c:v>
                </c:pt>
                <c:pt idx="11011">
                  <c:v>92.171179999999978</c:v>
                </c:pt>
                <c:pt idx="11012">
                  <c:v>92.179499999999948</c:v>
                </c:pt>
                <c:pt idx="11013">
                  <c:v>92.187820000000002</c:v>
                </c:pt>
                <c:pt idx="11014">
                  <c:v>92.196179999999998</c:v>
                </c:pt>
                <c:pt idx="11015">
                  <c:v>92.204499999999996</c:v>
                </c:pt>
                <c:pt idx="11016">
                  <c:v>92.212819999999994</c:v>
                </c:pt>
                <c:pt idx="11017">
                  <c:v>92.221180000000004</c:v>
                </c:pt>
                <c:pt idx="11018">
                  <c:v>92.229500000000002</c:v>
                </c:pt>
                <c:pt idx="11019">
                  <c:v>92.237840000000006</c:v>
                </c:pt>
                <c:pt idx="11020">
                  <c:v>92.246179999999995</c:v>
                </c:pt>
                <c:pt idx="11021">
                  <c:v>92.254499999999993</c:v>
                </c:pt>
                <c:pt idx="11022">
                  <c:v>92.262820000000005</c:v>
                </c:pt>
                <c:pt idx="11023">
                  <c:v>92.271180000000001</c:v>
                </c:pt>
                <c:pt idx="11024">
                  <c:v>92.279499999999999</c:v>
                </c:pt>
                <c:pt idx="11025">
                  <c:v>92.287819999999996</c:v>
                </c:pt>
                <c:pt idx="11026">
                  <c:v>92.296180000000007</c:v>
                </c:pt>
                <c:pt idx="11027">
                  <c:v>92.304500000000004</c:v>
                </c:pt>
                <c:pt idx="11028">
                  <c:v>92.312820000000002</c:v>
                </c:pt>
                <c:pt idx="11029">
                  <c:v>92.321179999999998</c:v>
                </c:pt>
                <c:pt idx="11030">
                  <c:v>92.329499999999982</c:v>
                </c:pt>
                <c:pt idx="11031">
                  <c:v>92.337819999999994</c:v>
                </c:pt>
                <c:pt idx="11032">
                  <c:v>92.346180000000004</c:v>
                </c:pt>
                <c:pt idx="11033">
                  <c:v>92.354500000000002</c:v>
                </c:pt>
                <c:pt idx="11034">
                  <c:v>92.362839999999949</c:v>
                </c:pt>
                <c:pt idx="11035">
                  <c:v>92.371179999999981</c:v>
                </c:pt>
                <c:pt idx="11036">
                  <c:v>92.379499999999979</c:v>
                </c:pt>
                <c:pt idx="11037">
                  <c:v>92.387820000000005</c:v>
                </c:pt>
                <c:pt idx="11038">
                  <c:v>92.396180000000001</c:v>
                </c:pt>
                <c:pt idx="11039">
                  <c:v>92.404500000000027</c:v>
                </c:pt>
                <c:pt idx="11040">
                  <c:v>92.412819999999996</c:v>
                </c:pt>
                <c:pt idx="11041">
                  <c:v>92.421180000000007</c:v>
                </c:pt>
                <c:pt idx="11042">
                  <c:v>92.429500000000004</c:v>
                </c:pt>
                <c:pt idx="11043">
                  <c:v>92.437820000000343</c:v>
                </c:pt>
                <c:pt idx="11044">
                  <c:v>92.446180000000027</c:v>
                </c:pt>
                <c:pt idx="11045">
                  <c:v>92.454499999999996</c:v>
                </c:pt>
                <c:pt idx="11046">
                  <c:v>92.462819999999994</c:v>
                </c:pt>
                <c:pt idx="11047">
                  <c:v>92.471180000000004</c:v>
                </c:pt>
                <c:pt idx="11048">
                  <c:v>92.479500000000002</c:v>
                </c:pt>
                <c:pt idx="11049">
                  <c:v>92.487840000000006</c:v>
                </c:pt>
                <c:pt idx="11050">
                  <c:v>92.496179999999995</c:v>
                </c:pt>
                <c:pt idx="11051">
                  <c:v>92.504499999999993</c:v>
                </c:pt>
                <c:pt idx="11052">
                  <c:v>92.512820000000005</c:v>
                </c:pt>
                <c:pt idx="11053">
                  <c:v>92.521180000000001</c:v>
                </c:pt>
                <c:pt idx="11054">
                  <c:v>92.529499999999999</c:v>
                </c:pt>
                <c:pt idx="11055">
                  <c:v>92.537819999999996</c:v>
                </c:pt>
                <c:pt idx="11056">
                  <c:v>92.546180000000007</c:v>
                </c:pt>
                <c:pt idx="11057">
                  <c:v>92.554500000000004</c:v>
                </c:pt>
                <c:pt idx="11058">
                  <c:v>92.562820000000002</c:v>
                </c:pt>
                <c:pt idx="11059">
                  <c:v>92.571179999999998</c:v>
                </c:pt>
                <c:pt idx="11060">
                  <c:v>92.579499999999982</c:v>
                </c:pt>
                <c:pt idx="11061">
                  <c:v>92.587819999999994</c:v>
                </c:pt>
                <c:pt idx="11062">
                  <c:v>92.596180000000004</c:v>
                </c:pt>
                <c:pt idx="11063">
                  <c:v>92.604500000000002</c:v>
                </c:pt>
                <c:pt idx="11064">
                  <c:v>92.612839999999949</c:v>
                </c:pt>
                <c:pt idx="11065">
                  <c:v>92.621179999999981</c:v>
                </c:pt>
                <c:pt idx="11066">
                  <c:v>92.629499999999979</c:v>
                </c:pt>
                <c:pt idx="11067">
                  <c:v>92.637820000000005</c:v>
                </c:pt>
                <c:pt idx="11068">
                  <c:v>92.646180000000001</c:v>
                </c:pt>
                <c:pt idx="11069">
                  <c:v>92.654499999999999</c:v>
                </c:pt>
                <c:pt idx="11070">
                  <c:v>92.662819999999982</c:v>
                </c:pt>
                <c:pt idx="11071">
                  <c:v>92.671179999999978</c:v>
                </c:pt>
                <c:pt idx="11072">
                  <c:v>92.679499999999948</c:v>
                </c:pt>
                <c:pt idx="11073">
                  <c:v>92.687820000000002</c:v>
                </c:pt>
                <c:pt idx="11074">
                  <c:v>92.696179999999998</c:v>
                </c:pt>
                <c:pt idx="11075">
                  <c:v>92.704499999999996</c:v>
                </c:pt>
                <c:pt idx="11076">
                  <c:v>92.712819999999994</c:v>
                </c:pt>
                <c:pt idx="11077">
                  <c:v>92.721180000000004</c:v>
                </c:pt>
                <c:pt idx="11078">
                  <c:v>92.729500000000002</c:v>
                </c:pt>
                <c:pt idx="11079">
                  <c:v>92.737840000000006</c:v>
                </c:pt>
                <c:pt idx="11080">
                  <c:v>92.746179999999995</c:v>
                </c:pt>
                <c:pt idx="11081">
                  <c:v>92.754499999999993</c:v>
                </c:pt>
                <c:pt idx="11082">
                  <c:v>92.762820000000005</c:v>
                </c:pt>
                <c:pt idx="11083">
                  <c:v>92.771180000000001</c:v>
                </c:pt>
                <c:pt idx="11084">
                  <c:v>92.779499999999999</c:v>
                </c:pt>
                <c:pt idx="11085">
                  <c:v>92.787819999999996</c:v>
                </c:pt>
                <c:pt idx="11086">
                  <c:v>92.796180000000007</c:v>
                </c:pt>
                <c:pt idx="11087">
                  <c:v>92.804500000000004</c:v>
                </c:pt>
                <c:pt idx="11088">
                  <c:v>92.812820000000002</c:v>
                </c:pt>
                <c:pt idx="11089">
                  <c:v>92.821179999999998</c:v>
                </c:pt>
                <c:pt idx="11090">
                  <c:v>92.829499999999982</c:v>
                </c:pt>
                <c:pt idx="11091">
                  <c:v>92.837819999999994</c:v>
                </c:pt>
                <c:pt idx="11092">
                  <c:v>92.846180000000004</c:v>
                </c:pt>
                <c:pt idx="11093">
                  <c:v>92.854500000000002</c:v>
                </c:pt>
                <c:pt idx="11094">
                  <c:v>92.862839999999949</c:v>
                </c:pt>
                <c:pt idx="11095">
                  <c:v>92.871179999999981</c:v>
                </c:pt>
                <c:pt idx="11096">
                  <c:v>92.879499999999979</c:v>
                </c:pt>
                <c:pt idx="11097">
                  <c:v>92.887820000000005</c:v>
                </c:pt>
                <c:pt idx="11098">
                  <c:v>92.896180000000001</c:v>
                </c:pt>
                <c:pt idx="11099">
                  <c:v>92.904500000000027</c:v>
                </c:pt>
                <c:pt idx="11100">
                  <c:v>92.912819999999996</c:v>
                </c:pt>
                <c:pt idx="11101">
                  <c:v>92.921180000000007</c:v>
                </c:pt>
                <c:pt idx="11102">
                  <c:v>92.929500000000004</c:v>
                </c:pt>
                <c:pt idx="11103">
                  <c:v>92.937820000000343</c:v>
                </c:pt>
                <c:pt idx="11104">
                  <c:v>92.946180000000027</c:v>
                </c:pt>
                <c:pt idx="11105">
                  <c:v>92.954499999999996</c:v>
                </c:pt>
                <c:pt idx="11106">
                  <c:v>92.962819999999994</c:v>
                </c:pt>
                <c:pt idx="11107">
                  <c:v>92.971180000000004</c:v>
                </c:pt>
                <c:pt idx="11108">
                  <c:v>92.979500000000002</c:v>
                </c:pt>
                <c:pt idx="11109">
                  <c:v>92.987840000000006</c:v>
                </c:pt>
                <c:pt idx="11110">
                  <c:v>92.996179999999995</c:v>
                </c:pt>
                <c:pt idx="11111">
                  <c:v>93.004499999999993</c:v>
                </c:pt>
                <c:pt idx="11112">
                  <c:v>93.012820000000005</c:v>
                </c:pt>
                <c:pt idx="11113">
                  <c:v>93.021180000000001</c:v>
                </c:pt>
                <c:pt idx="11114">
                  <c:v>93.029499999999999</c:v>
                </c:pt>
                <c:pt idx="11115">
                  <c:v>93.037819999999996</c:v>
                </c:pt>
                <c:pt idx="11116">
                  <c:v>93.046180000000007</c:v>
                </c:pt>
                <c:pt idx="11117">
                  <c:v>93.054500000000004</c:v>
                </c:pt>
                <c:pt idx="11118">
                  <c:v>93.062820000000002</c:v>
                </c:pt>
                <c:pt idx="11119">
                  <c:v>93.071179999999998</c:v>
                </c:pt>
                <c:pt idx="11120">
                  <c:v>93.079499999999982</c:v>
                </c:pt>
                <c:pt idx="11121">
                  <c:v>93.087819999999994</c:v>
                </c:pt>
                <c:pt idx="11122">
                  <c:v>93.096180000000004</c:v>
                </c:pt>
                <c:pt idx="11123">
                  <c:v>93.104500000000002</c:v>
                </c:pt>
                <c:pt idx="11124">
                  <c:v>93.112839999999949</c:v>
                </c:pt>
                <c:pt idx="11125">
                  <c:v>93.121179999999981</c:v>
                </c:pt>
                <c:pt idx="11126">
                  <c:v>93.129499999999979</c:v>
                </c:pt>
                <c:pt idx="11127">
                  <c:v>93.137820000000005</c:v>
                </c:pt>
                <c:pt idx="11128">
                  <c:v>93.146180000000001</c:v>
                </c:pt>
                <c:pt idx="11129">
                  <c:v>93.154499999999999</c:v>
                </c:pt>
                <c:pt idx="11130">
                  <c:v>93.162819999999982</c:v>
                </c:pt>
                <c:pt idx="11131">
                  <c:v>93.171179999999978</c:v>
                </c:pt>
                <c:pt idx="11132">
                  <c:v>93.179499999999948</c:v>
                </c:pt>
                <c:pt idx="11133">
                  <c:v>93.187820000000002</c:v>
                </c:pt>
                <c:pt idx="11134">
                  <c:v>93.196179999999998</c:v>
                </c:pt>
                <c:pt idx="11135">
                  <c:v>93.204499999999996</c:v>
                </c:pt>
                <c:pt idx="11136">
                  <c:v>93.212819999999994</c:v>
                </c:pt>
                <c:pt idx="11137">
                  <c:v>93.221180000000004</c:v>
                </c:pt>
                <c:pt idx="11138">
                  <c:v>93.229500000000002</c:v>
                </c:pt>
                <c:pt idx="11139">
                  <c:v>93.237840000000006</c:v>
                </c:pt>
                <c:pt idx="11140">
                  <c:v>93.246179999999995</c:v>
                </c:pt>
                <c:pt idx="11141">
                  <c:v>93.254499999999993</c:v>
                </c:pt>
                <c:pt idx="11142">
                  <c:v>93.262820000000005</c:v>
                </c:pt>
                <c:pt idx="11143">
                  <c:v>93.271180000000001</c:v>
                </c:pt>
                <c:pt idx="11144">
                  <c:v>93.279499999999999</c:v>
                </c:pt>
                <c:pt idx="11145">
                  <c:v>93.287819999999996</c:v>
                </c:pt>
                <c:pt idx="11146">
                  <c:v>93.296180000000007</c:v>
                </c:pt>
                <c:pt idx="11147">
                  <c:v>93.304500000000004</c:v>
                </c:pt>
                <c:pt idx="11148">
                  <c:v>93.312820000000002</c:v>
                </c:pt>
                <c:pt idx="11149">
                  <c:v>93.321179999999998</c:v>
                </c:pt>
                <c:pt idx="11150">
                  <c:v>93.329499999999982</c:v>
                </c:pt>
                <c:pt idx="11151">
                  <c:v>93.337819999999994</c:v>
                </c:pt>
                <c:pt idx="11152">
                  <c:v>93.346180000000004</c:v>
                </c:pt>
                <c:pt idx="11153">
                  <c:v>93.354500000000002</c:v>
                </c:pt>
                <c:pt idx="11154">
                  <c:v>93.362839999999949</c:v>
                </c:pt>
                <c:pt idx="11155">
                  <c:v>93.371179999999981</c:v>
                </c:pt>
                <c:pt idx="11156">
                  <c:v>93.379499999999979</c:v>
                </c:pt>
                <c:pt idx="11157">
                  <c:v>93.387820000000005</c:v>
                </c:pt>
                <c:pt idx="11158">
                  <c:v>93.396180000000001</c:v>
                </c:pt>
                <c:pt idx="11159">
                  <c:v>93.404500000000027</c:v>
                </c:pt>
                <c:pt idx="11160">
                  <c:v>93.412819999999996</c:v>
                </c:pt>
                <c:pt idx="11161">
                  <c:v>93.421180000000007</c:v>
                </c:pt>
                <c:pt idx="11162">
                  <c:v>93.429500000000004</c:v>
                </c:pt>
                <c:pt idx="11163">
                  <c:v>93.437820000000343</c:v>
                </c:pt>
                <c:pt idx="11164">
                  <c:v>93.446180000000027</c:v>
                </c:pt>
                <c:pt idx="11165">
                  <c:v>93.454499999999996</c:v>
                </c:pt>
                <c:pt idx="11166">
                  <c:v>93.462819999999994</c:v>
                </c:pt>
                <c:pt idx="11167">
                  <c:v>93.471180000000004</c:v>
                </c:pt>
                <c:pt idx="11168">
                  <c:v>93.479500000000002</c:v>
                </c:pt>
                <c:pt idx="11169">
                  <c:v>93.487840000000006</c:v>
                </c:pt>
                <c:pt idx="11170">
                  <c:v>93.496179999999995</c:v>
                </c:pt>
                <c:pt idx="11171">
                  <c:v>93.504499999999993</c:v>
                </c:pt>
                <c:pt idx="11172">
                  <c:v>93.512820000000005</c:v>
                </c:pt>
                <c:pt idx="11173">
                  <c:v>93.521180000000001</c:v>
                </c:pt>
                <c:pt idx="11174">
                  <c:v>93.529499999999999</c:v>
                </c:pt>
                <c:pt idx="11175">
                  <c:v>93.537819999999996</c:v>
                </c:pt>
                <c:pt idx="11176">
                  <c:v>93.546180000000007</c:v>
                </c:pt>
                <c:pt idx="11177">
                  <c:v>93.554500000000004</c:v>
                </c:pt>
                <c:pt idx="11178">
                  <c:v>93.562820000000002</c:v>
                </c:pt>
                <c:pt idx="11179">
                  <c:v>93.571179999999998</c:v>
                </c:pt>
                <c:pt idx="11180">
                  <c:v>93.579499999999982</c:v>
                </c:pt>
                <c:pt idx="11181">
                  <c:v>93.587819999999994</c:v>
                </c:pt>
                <c:pt idx="11182">
                  <c:v>93.596180000000004</c:v>
                </c:pt>
                <c:pt idx="11183">
                  <c:v>93.604500000000002</c:v>
                </c:pt>
                <c:pt idx="11184">
                  <c:v>93.612839999999949</c:v>
                </c:pt>
                <c:pt idx="11185">
                  <c:v>93.621179999999981</c:v>
                </c:pt>
                <c:pt idx="11186">
                  <c:v>93.629499999999979</c:v>
                </c:pt>
                <c:pt idx="11187">
                  <c:v>93.637820000000005</c:v>
                </c:pt>
                <c:pt idx="11188">
                  <c:v>93.646180000000001</c:v>
                </c:pt>
                <c:pt idx="11189">
                  <c:v>93.654499999999999</c:v>
                </c:pt>
                <c:pt idx="11190">
                  <c:v>93.662819999999982</c:v>
                </c:pt>
                <c:pt idx="11191">
                  <c:v>93.671179999999978</c:v>
                </c:pt>
                <c:pt idx="11192">
                  <c:v>93.679499999999948</c:v>
                </c:pt>
                <c:pt idx="11193">
                  <c:v>93.687820000000002</c:v>
                </c:pt>
                <c:pt idx="11194">
                  <c:v>93.696179999999998</c:v>
                </c:pt>
                <c:pt idx="11195">
                  <c:v>93.704499999999996</c:v>
                </c:pt>
                <c:pt idx="11196">
                  <c:v>93.712819999999994</c:v>
                </c:pt>
                <c:pt idx="11197">
                  <c:v>93.721180000000004</c:v>
                </c:pt>
                <c:pt idx="11198">
                  <c:v>93.729500000000002</c:v>
                </c:pt>
                <c:pt idx="11199">
                  <c:v>93.737840000000006</c:v>
                </c:pt>
                <c:pt idx="11200">
                  <c:v>93.746179999999995</c:v>
                </c:pt>
                <c:pt idx="11201">
                  <c:v>93.754499999999993</c:v>
                </c:pt>
                <c:pt idx="11202">
                  <c:v>93.762820000000005</c:v>
                </c:pt>
                <c:pt idx="11203">
                  <c:v>93.771180000000001</c:v>
                </c:pt>
                <c:pt idx="11204">
                  <c:v>93.779499999999999</c:v>
                </c:pt>
                <c:pt idx="11205">
                  <c:v>93.787819999999996</c:v>
                </c:pt>
                <c:pt idx="11206">
                  <c:v>93.796180000000007</c:v>
                </c:pt>
                <c:pt idx="11207">
                  <c:v>93.804500000000004</c:v>
                </c:pt>
                <c:pt idx="11208">
                  <c:v>93.812820000000002</c:v>
                </c:pt>
                <c:pt idx="11209">
                  <c:v>93.821179999999998</c:v>
                </c:pt>
                <c:pt idx="11210">
                  <c:v>93.829499999999982</c:v>
                </c:pt>
                <c:pt idx="11211">
                  <c:v>93.837819999999994</c:v>
                </c:pt>
                <c:pt idx="11212">
                  <c:v>93.846180000000004</c:v>
                </c:pt>
                <c:pt idx="11213">
                  <c:v>93.854500000000002</c:v>
                </c:pt>
                <c:pt idx="11214">
                  <c:v>93.862839999999949</c:v>
                </c:pt>
                <c:pt idx="11215">
                  <c:v>93.871179999999981</c:v>
                </c:pt>
                <c:pt idx="11216">
                  <c:v>93.879499999999979</c:v>
                </c:pt>
                <c:pt idx="11217">
                  <c:v>93.887820000000005</c:v>
                </c:pt>
                <c:pt idx="11218">
                  <c:v>93.896180000000001</c:v>
                </c:pt>
                <c:pt idx="11219">
                  <c:v>93.904500000000027</c:v>
                </c:pt>
                <c:pt idx="11220">
                  <c:v>93.912819999999996</c:v>
                </c:pt>
                <c:pt idx="11221">
                  <c:v>93.921180000000007</c:v>
                </c:pt>
                <c:pt idx="11222">
                  <c:v>93.929500000000004</c:v>
                </c:pt>
                <c:pt idx="11223">
                  <c:v>93.937820000000343</c:v>
                </c:pt>
                <c:pt idx="11224">
                  <c:v>93.946180000000027</c:v>
                </c:pt>
                <c:pt idx="11225">
                  <c:v>93.954499999999996</c:v>
                </c:pt>
                <c:pt idx="11226">
                  <c:v>93.962819999999994</c:v>
                </c:pt>
                <c:pt idx="11227">
                  <c:v>93.971180000000004</c:v>
                </c:pt>
                <c:pt idx="11228">
                  <c:v>93.979500000000002</c:v>
                </c:pt>
                <c:pt idx="11229">
                  <c:v>93.987840000000006</c:v>
                </c:pt>
                <c:pt idx="11230">
                  <c:v>93.996179999999995</c:v>
                </c:pt>
                <c:pt idx="11231">
                  <c:v>94.004499999999993</c:v>
                </c:pt>
                <c:pt idx="11232">
                  <c:v>94.012820000000005</c:v>
                </c:pt>
                <c:pt idx="11233">
                  <c:v>94.021180000000001</c:v>
                </c:pt>
                <c:pt idx="11234">
                  <c:v>94.029499999999999</c:v>
                </c:pt>
                <c:pt idx="11235">
                  <c:v>94.037819999999996</c:v>
                </c:pt>
                <c:pt idx="11236">
                  <c:v>94.046180000000007</c:v>
                </c:pt>
                <c:pt idx="11237">
                  <c:v>94.054500000000004</c:v>
                </c:pt>
                <c:pt idx="11238">
                  <c:v>94.062820000000002</c:v>
                </c:pt>
                <c:pt idx="11239">
                  <c:v>94.071179999999998</c:v>
                </c:pt>
                <c:pt idx="11240">
                  <c:v>94.079499999999982</c:v>
                </c:pt>
                <c:pt idx="11241">
                  <c:v>94.087819999999994</c:v>
                </c:pt>
                <c:pt idx="11242">
                  <c:v>94.096180000000004</c:v>
                </c:pt>
                <c:pt idx="11243">
                  <c:v>94.104500000000002</c:v>
                </c:pt>
                <c:pt idx="11244">
                  <c:v>94.112839999999949</c:v>
                </c:pt>
                <c:pt idx="11245">
                  <c:v>94.121179999999981</c:v>
                </c:pt>
                <c:pt idx="11246">
                  <c:v>94.129499999999979</c:v>
                </c:pt>
                <c:pt idx="11247">
                  <c:v>94.137820000000005</c:v>
                </c:pt>
                <c:pt idx="11248">
                  <c:v>94.146180000000001</c:v>
                </c:pt>
                <c:pt idx="11249">
                  <c:v>94.154499999999999</c:v>
                </c:pt>
                <c:pt idx="11250">
                  <c:v>94.162819999999982</c:v>
                </c:pt>
                <c:pt idx="11251">
                  <c:v>94.171179999999978</c:v>
                </c:pt>
                <c:pt idx="11252">
                  <c:v>94.179499999999948</c:v>
                </c:pt>
                <c:pt idx="11253">
                  <c:v>94.187820000000002</c:v>
                </c:pt>
                <c:pt idx="11254">
                  <c:v>94.196179999999998</c:v>
                </c:pt>
                <c:pt idx="11255">
                  <c:v>94.204499999999996</c:v>
                </c:pt>
                <c:pt idx="11256">
                  <c:v>94.212819999999994</c:v>
                </c:pt>
                <c:pt idx="11257">
                  <c:v>94.221180000000004</c:v>
                </c:pt>
                <c:pt idx="11258">
                  <c:v>94.229500000000002</c:v>
                </c:pt>
                <c:pt idx="11259">
                  <c:v>94.237840000000006</c:v>
                </c:pt>
                <c:pt idx="11260">
                  <c:v>94.246179999999995</c:v>
                </c:pt>
                <c:pt idx="11261">
                  <c:v>94.254499999999993</c:v>
                </c:pt>
                <c:pt idx="11262">
                  <c:v>94.262820000000005</c:v>
                </c:pt>
                <c:pt idx="11263">
                  <c:v>94.271180000000001</c:v>
                </c:pt>
                <c:pt idx="11264">
                  <c:v>94.279499999999999</c:v>
                </c:pt>
                <c:pt idx="11265">
                  <c:v>94.287819999999996</c:v>
                </c:pt>
                <c:pt idx="11266">
                  <c:v>94.296180000000007</c:v>
                </c:pt>
                <c:pt idx="11267">
                  <c:v>94.304500000000004</c:v>
                </c:pt>
                <c:pt idx="11268">
                  <c:v>94.312820000000002</c:v>
                </c:pt>
                <c:pt idx="11269">
                  <c:v>94.321179999999998</c:v>
                </c:pt>
                <c:pt idx="11270">
                  <c:v>94.329499999999982</c:v>
                </c:pt>
                <c:pt idx="11271">
                  <c:v>94.337819999999994</c:v>
                </c:pt>
                <c:pt idx="11272">
                  <c:v>94.346180000000004</c:v>
                </c:pt>
                <c:pt idx="11273">
                  <c:v>94.354500000000002</c:v>
                </c:pt>
                <c:pt idx="11274">
                  <c:v>94.362839999999949</c:v>
                </c:pt>
                <c:pt idx="11275">
                  <c:v>94.371179999999981</c:v>
                </c:pt>
                <c:pt idx="11276">
                  <c:v>94.379499999999979</c:v>
                </c:pt>
                <c:pt idx="11277">
                  <c:v>94.387820000000005</c:v>
                </c:pt>
                <c:pt idx="11278">
                  <c:v>94.396180000000001</c:v>
                </c:pt>
                <c:pt idx="11279">
                  <c:v>94.404500000000027</c:v>
                </c:pt>
                <c:pt idx="11280">
                  <c:v>94.412819999999996</c:v>
                </c:pt>
                <c:pt idx="11281">
                  <c:v>94.421180000000007</c:v>
                </c:pt>
                <c:pt idx="11282">
                  <c:v>94.429500000000004</c:v>
                </c:pt>
                <c:pt idx="11283">
                  <c:v>94.437820000000343</c:v>
                </c:pt>
                <c:pt idx="11284">
                  <c:v>94.446180000000027</c:v>
                </c:pt>
                <c:pt idx="11285">
                  <c:v>94.454499999999996</c:v>
                </c:pt>
                <c:pt idx="11286">
                  <c:v>94.462819999999994</c:v>
                </c:pt>
                <c:pt idx="11287">
                  <c:v>94.471180000000004</c:v>
                </c:pt>
                <c:pt idx="11288">
                  <c:v>94.479500000000002</c:v>
                </c:pt>
                <c:pt idx="11289">
                  <c:v>94.487840000000006</c:v>
                </c:pt>
                <c:pt idx="11290">
                  <c:v>94.496179999999995</c:v>
                </c:pt>
                <c:pt idx="11291">
                  <c:v>94.504499999999993</c:v>
                </c:pt>
                <c:pt idx="11292">
                  <c:v>94.512820000000005</c:v>
                </c:pt>
                <c:pt idx="11293">
                  <c:v>94.521180000000001</c:v>
                </c:pt>
                <c:pt idx="11294">
                  <c:v>94.529499999999999</c:v>
                </c:pt>
                <c:pt idx="11295">
                  <c:v>94.537819999999996</c:v>
                </c:pt>
                <c:pt idx="11296">
                  <c:v>94.546180000000007</c:v>
                </c:pt>
                <c:pt idx="11297">
                  <c:v>94.554500000000004</c:v>
                </c:pt>
                <c:pt idx="11298">
                  <c:v>94.562820000000002</c:v>
                </c:pt>
                <c:pt idx="11299">
                  <c:v>94.571179999999998</c:v>
                </c:pt>
                <c:pt idx="11300">
                  <c:v>94.579499999999982</c:v>
                </c:pt>
                <c:pt idx="11301">
                  <c:v>94.587819999999994</c:v>
                </c:pt>
                <c:pt idx="11302">
                  <c:v>94.596180000000004</c:v>
                </c:pt>
                <c:pt idx="11303">
                  <c:v>94.604500000000002</c:v>
                </c:pt>
                <c:pt idx="11304">
                  <c:v>94.612839999999949</c:v>
                </c:pt>
                <c:pt idx="11305">
                  <c:v>94.621179999999981</c:v>
                </c:pt>
                <c:pt idx="11306">
                  <c:v>94.629499999999979</c:v>
                </c:pt>
                <c:pt idx="11307">
                  <c:v>94.637820000000005</c:v>
                </c:pt>
                <c:pt idx="11308">
                  <c:v>94.646180000000001</c:v>
                </c:pt>
                <c:pt idx="11309">
                  <c:v>94.654499999999999</c:v>
                </c:pt>
                <c:pt idx="11310">
                  <c:v>94.662819999999982</c:v>
                </c:pt>
                <c:pt idx="11311">
                  <c:v>94.671179999999978</c:v>
                </c:pt>
                <c:pt idx="11312">
                  <c:v>94.679499999999948</c:v>
                </c:pt>
                <c:pt idx="11313">
                  <c:v>94.687820000000002</c:v>
                </c:pt>
                <c:pt idx="11314">
                  <c:v>94.696179999999998</c:v>
                </c:pt>
                <c:pt idx="11315">
                  <c:v>94.704499999999996</c:v>
                </c:pt>
                <c:pt idx="11316">
                  <c:v>94.712819999999994</c:v>
                </c:pt>
                <c:pt idx="11317">
                  <c:v>94.721180000000004</c:v>
                </c:pt>
                <c:pt idx="11318">
                  <c:v>94.729500000000002</c:v>
                </c:pt>
                <c:pt idx="11319">
                  <c:v>94.737840000000006</c:v>
                </c:pt>
                <c:pt idx="11320">
                  <c:v>94.746179999999995</c:v>
                </c:pt>
                <c:pt idx="11321">
                  <c:v>94.754499999999993</c:v>
                </c:pt>
                <c:pt idx="11322">
                  <c:v>94.762820000000005</c:v>
                </c:pt>
                <c:pt idx="11323">
                  <c:v>94.771180000000001</c:v>
                </c:pt>
                <c:pt idx="11324">
                  <c:v>94.779499999999999</c:v>
                </c:pt>
                <c:pt idx="11325">
                  <c:v>94.787819999999996</c:v>
                </c:pt>
                <c:pt idx="11326">
                  <c:v>94.796180000000007</c:v>
                </c:pt>
                <c:pt idx="11327">
                  <c:v>94.804500000000004</c:v>
                </c:pt>
                <c:pt idx="11328">
                  <c:v>94.812820000000002</c:v>
                </c:pt>
                <c:pt idx="11329">
                  <c:v>94.821179999999998</c:v>
                </c:pt>
                <c:pt idx="11330">
                  <c:v>94.829499999999982</c:v>
                </c:pt>
                <c:pt idx="11331">
                  <c:v>94.837819999999994</c:v>
                </c:pt>
                <c:pt idx="11332">
                  <c:v>94.846180000000004</c:v>
                </c:pt>
                <c:pt idx="11333">
                  <c:v>94.854500000000002</c:v>
                </c:pt>
                <c:pt idx="11334">
                  <c:v>94.862839999999949</c:v>
                </c:pt>
                <c:pt idx="11335">
                  <c:v>94.871179999999981</c:v>
                </c:pt>
                <c:pt idx="11336">
                  <c:v>94.879499999999979</c:v>
                </c:pt>
                <c:pt idx="11337">
                  <c:v>94.887820000000005</c:v>
                </c:pt>
                <c:pt idx="11338">
                  <c:v>94.896180000000001</c:v>
                </c:pt>
                <c:pt idx="11339">
                  <c:v>94.904500000000027</c:v>
                </c:pt>
                <c:pt idx="11340">
                  <c:v>94.912819999999996</c:v>
                </c:pt>
                <c:pt idx="11341">
                  <c:v>94.921180000000007</c:v>
                </c:pt>
                <c:pt idx="11342">
                  <c:v>94.929500000000004</c:v>
                </c:pt>
                <c:pt idx="11343">
                  <c:v>94.937820000000343</c:v>
                </c:pt>
                <c:pt idx="11344">
                  <c:v>94.946180000000027</c:v>
                </c:pt>
                <c:pt idx="11345">
                  <c:v>94.954499999999996</c:v>
                </c:pt>
                <c:pt idx="11346">
                  <c:v>94.962819999999994</c:v>
                </c:pt>
                <c:pt idx="11347">
                  <c:v>94.971180000000004</c:v>
                </c:pt>
                <c:pt idx="11348">
                  <c:v>94.979500000000002</c:v>
                </c:pt>
                <c:pt idx="11349">
                  <c:v>94.987840000000006</c:v>
                </c:pt>
                <c:pt idx="11350">
                  <c:v>94.996179999999995</c:v>
                </c:pt>
                <c:pt idx="11351">
                  <c:v>95.004499999999993</c:v>
                </c:pt>
                <c:pt idx="11352">
                  <c:v>95.012820000000005</c:v>
                </c:pt>
                <c:pt idx="11353">
                  <c:v>95.021180000000001</c:v>
                </c:pt>
                <c:pt idx="11354">
                  <c:v>95.029499999999999</c:v>
                </c:pt>
                <c:pt idx="11355">
                  <c:v>95.037819999999996</c:v>
                </c:pt>
                <c:pt idx="11356">
                  <c:v>95.046180000000007</c:v>
                </c:pt>
                <c:pt idx="11357">
                  <c:v>95.054500000000004</c:v>
                </c:pt>
                <c:pt idx="11358">
                  <c:v>95.062820000000002</c:v>
                </c:pt>
                <c:pt idx="11359">
                  <c:v>95.071179999999998</c:v>
                </c:pt>
                <c:pt idx="11360">
                  <c:v>95.079499999999982</c:v>
                </c:pt>
                <c:pt idx="11361">
                  <c:v>95.087819999999994</c:v>
                </c:pt>
                <c:pt idx="11362">
                  <c:v>95.096180000000004</c:v>
                </c:pt>
                <c:pt idx="11363">
                  <c:v>95.104500000000002</c:v>
                </c:pt>
                <c:pt idx="11364">
                  <c:v>95.112839999999949</c:v>
                </c:pt>
                <c:pt idx="11365">
                  <c:v>95.121179999999981</c:v>
                </c:pt>
                <c:pt idx="11366">
                  <c:v>95.129499999999979</c:v>
                </c:pt>
                <c:pt idx="11367">
                  <c:v>95.137820000000005</c:v>
                </c:pt>
                <c:pt idx="11368">
                  <c:v>95.146180000000001</c:v>
                </c:pt>
                <c:pt idx="11369">
                  <c:v>95.154499999999999</c:v>
                </c:pt>
                <c:pt idx="11370">
                  <c:v>95.162819999999982</c:v>
                </c:pt>
                <c:pt idx="11371">
                  <c:v>95.171179999999978</c:v>
                </c:pt>
                <c:pt idx="11372">
                  <c:v>95.179499999999948</c:v>
                </c:pt>
                <c:pt idx="11373">
                  <c:v>95.187820000000002</c:v>
                </c:pt>
                <c:pt idx="11374">
                  <c:v>95.196179999999998</c:v>
                </c:pt>
                <c:pt idx="11375">
                  <c:v>95.204499999999996</c:v>
                </c:pt>
                <c:pt idx="11376">
                  <c:v>95.212819999999994</c:v>
                </c:pt>
                <c:pt idx="11377">
                  <c:v>95.221180000000004</c:v>
                </c:pt>
                <c:pt idx="11378">
                  <c:v>95.229500000000002</c:v>
                </c:pt>
                <c:pt idx="11379">
                  <c:v>95.237840000000006</c:v>
                </c:pt>
                <c:pt idx="11380">
                  <c:v>95.246179999999995</c:v>
                </c:pt>
                <c:pt idx="11381">
                  <c:v>95.254499999999993</c:v>
                </c:pt>
                <c:pt idx="11382">
                  <c:v>95.262820000000005</c:v>
                </c:pt>
                <c:pt idx="11383">
                  <c:v>95.271180000000001</c:v>
                </c:pt>
                <c:pt idx="11384">
                  <c:v>95.279499999999999</c:v>
                </c:pt>
                <c:pt idx="11385">
                  <c:v>95.287819999999996</c:v>
                </c:pt>
                <c:pt idx="11386">
                  <c:v>95.296180000000007</c:v>
                </c:pt>
                <c:pt idx="11387">
                  <c:v>95.304500000000004</c:v>
                </c:pt>
                <c:pt idx="11388">
                  <c:v>95.312820000000002</c:v>
                </c:pt>
                <c:pt idx="11389">
                  <c:v>95.321179999999998</c:v>
                </c:pt>
                <c:pt idx="11390">
                  <c:v>95.329499999999982</c:v>
                </c:pt>
                <c:pt idx="11391">
                  <c:v>95.337819999999994</c:v>
                </c:pt>
                <c:pt idx="11392">
                  <c:v>95.346180000000004</c:v>
                </c:pt>
                <c:pt idx="11393">
                  <c:v>95.354500000000002</c:v>
                </c:pt>
                <c:pt idx="11394">
                  <c:v>95.362839999999949</c:v>
                </c:pt>
                <c:pt idx="11395">
                  <c:v>95.371179999999981</c:v>
                </c:pt>
                <c:pt idx="11396">
                  <c:v>95.379499999999979</c:v>
                </c:pt>
                <c:pt idx="11397">
                  <c:v>95.387820000000005</c:v>
                </c:pt>
                <c:pt idx="11398">
                  <c:v>95.396180000000001</c:v>
                </c:pt>
                <c:pt idx="11399">
                  <c:v>95.404500000000027</c:v>
                </c:pt>
                <c:pt idx="11400">
                  <c:v>95.412819999999996</c:v>
                </c:pt>
                <c:pt idx="11401">
                  <c:v>95.421180000000007</c:v>
                </c:pt>
                <c:pt idx="11402">
                  <c:v>95.429500000000004</c:v>
                </c:pt>
                <c:pt idx="11403">
                  <c:v>95.437820000000343</c:v>
                </c:pt>
                <c:pt idx="11404">
                  <c:v>95.446180000000027</c:v>
                </c:pt>
                <c:pt idx="11405">
                  <c:v>95.454499999999996</c:v>
                </c:pt>
                <c:pt idx="11406">
                  <c:v>95.462819999999994</c:v>
                </c:pt>
                <c:pt idx="11407">
                  <c:v>95.471180000000004</c:v>
                </c:pt>
                <c:pt idx="11408">
                  <c:v>95.479500000000002</c:v>
                </c:pt>
                <c:pt idx="11409">
                  <c:v>95.487840000000006</c:v>
                </c:pt>
                <c:pt idx="11410">
                  <c:v>95.496179999999995</c:v>
                </c:pt>
                <c:pt idx="11411">
                  <c:v>95.504499999999993</c:v>
                </c:pt>
                <c:pt idx="11412">
                  <c:v>95.512820000000005</c:v>
                </c:pt>
                <c:pt idx="11413">
                  <c:v>95.521180000000001</c:v>
                </c:pt>
                <c:pt idx="11414">
                  <c:v>95.529499999999999</c:v>
                </c:pt>
                <c:pt idx="11415">
                  <c:v>95.537819999999996</c:v>
                </c:pt>
                <c:pt idx="11416">
                  <c:v>95.546180000000007</c:v>
                </c:pt>
                <c:pt idx="11417">
                  <c:v>95.554500000000004</c:v>
                </c:pt>
                <c:pt idx="11418">
                  <c:v>95.562820000000002</c:v>
                </c:pt>
                <c:pt idx="11419">
                  <c:v>95.571179999999998</c:v>
                </c:pt>
                <c:pt idx="11420">
                  <c:v>95.579499999999982</c:v>
                </c:pt>
                <c:pt idx="11421">
                  <c:v>95.587819999999994</c:v>
                </c:pt>
                <c:pt idx="11422">
                  <c:v>95.596180000000004</c:v>
                </c:pt>
                <c:pt idx="11423">
                  <c:v>95.604500000000002</c:v>
                </c:pt>
                <c:pt idx="11424">
                  <c:v>95.612839999999949</c:v>
                </c:pt>
                <c:pt idx="11425">
                  <c:v>95.621179999999981</c:v>
                </c:pt>
                <c:pt idx="11426">
                  <c:v>95.629499999999979</c:v>
                </c:pt>
                <c:pt idx="11427">
                  <c:v>95.637820000000005</c:v>
                </c:pt>
                <c:pt idx="11428">
                  <c:v>95.646180000000001</c:v>
                </c:pt>
                <c:pt idx="11429">
                  <c:v>95.654499999999999</c:v>
                </c:pt>
                <c:pt idx="11430">
                  <c:v>95.662819999999982</c:v>
                </c:pt>
                <c:pt idx="11431">
                  <c:v>95.671179999999978</c:v>
                </c:pt>
                <c:pt idx="11432">
                  <c:v>95.679499999999948</c:v>
                </c:pt>
                <c:pt idx="11433">
                  <c:v>95.687820000000002</c:v>
                </c:pt>
                <c:pt idx="11434">
                  <c:v>95.696179999999998</c:v>
                </c:pt>
                <c:pt idx="11435">
                  <c:v>95.704499999999996</c:v>
                </c:pt>
                <c:pt idx="11436">
                  <c:v>95.712819999999994</c:v>
                </c:pt>
                <c:pt idx="11437">
                  <c:v>95.721180000000004</c:v>
                </c:pt>
                <c:pt idx="11438">
                  <c:v>95.729500000000002</c:v>
                </c:pt>
                <c:pt idx="11439">
                  <c:v>95.737840000000006</c:v>
                </c:pt>
                <c:pt idx="11440">
                  <c:v>95.746179999999995</c:v>
                </c:pt>
                <c:pt idx="11441">
                  <c:v>95.754499999999993</c:v>
                </c:pt>
                <c:pt idx="11442">
                  <c:v>95.762820000000005</c:v>
                </c:pt>
                <c:pt idx="11443">
                  <c:v>95.771180000000001</c:v>
                </c:pt>
                <c:pt idx="11444">
                  <c:v>95.779499999999999</c:v>
                </c:pt>
                <c:pt idx="11445">
                  <c:v>95.787819999999996</c:v>
                </c:pt>
                <c:pt idx="11446">
                  <c:v>95.796180000000007</c:v>
                </c:pt>
                <c:pt idx="11447">
                  <c:v>95.804500000000004</c:v>
                </c:pt>
                <c:pt idx="11448">
                  <c:v>95.812820000000002</c:v>
                </c:pt>
                <c:pt idx="11449">
                  <c:v>95.821179999999998</c:v>
                </c:pt>
                <c:pt idx="11450">
                  <c:v>95.829499999999982</c:v>
                </c:pt>
                <c:pt idx="11451">
                  <c:v>95.837819999999994</c:v>
                </c:pt>
                <c:pt idx="11452">
                  <c:v>95.846180000000004</c:v>
                </c:pt>
                <c:pt idx="11453">
                  <c:v>95.854500000000002</c:v>
                </c:pt>
                <c:pt idx="11454">
                  <c:v>95.862839999999949</c:v>
                </c:pt>
                <c:pt idx="11455">
                  <c:v>95.871179999999981</c:v>
                </c:pt>
                <c:pt idx="11456">
                  <c:v>95.879499999999979</c:v>
                </c:pt>
                <c:pt idx="11457">
                  <c:v>95.887820000000005</c:v>
                </c:pt>
                <c:pt idx="11458">
                  <c:v>95.896180000000001</c:v>
                </c:pt>
                <c:pt idx="11459">
                  <c:v>95.904500000000027</c:v>
                </c:pt>
                <c:pt idx="11460">
                  <c:v>95.912819999999996</c:v>
                </c:pt>
                <c:pt idx="11461">
                  <c:v>95.921180000000007</c:v>
                </c:pt>
                <c:pt idx="11462">
                  <c:v>95.929500000000004</c:v>
                </c:pt>
                <c:pt idx="11463">
                  <c:v>95.937820000000343</c:v>
                </c:pt>
                <c:pt idx="11464">
                  <c:v>95.946180000000027</c:v>
                </c:pt>
                <c:pt idx="11465">
                  <c:v>95.954499999999996</c:v>
                </c:pt>
                <c:pt idx="11466">
                  <c:v>95.962819999999994</c:v>
                </c:pt>
                <c:pt idx="11467">
                  <c:v>95.971180000000004</c:v>
                </c:pt>
                <c:pt idx="11468">
                  <c:v>95.979500000000002</c:v>
                </c:pt>
                <c:pt idx="11469">
                  <c:v>95.987840000000006</c:v>
                </c:pt>
                <c:pt idx="11470">
                  <c:v>95.996179999999995</c:v>
                </c:pt>
                <c:pt idx="11471">
                  <c:v>96.004499999999993</c:v>
                </c:pt>
                <c:pt idx="11472">
                  <c:v>96.012820000000005</c:v>
                </c:pt>
                <c:pt idx="11473">
                  <c:v>96.021180000000001</c:v>
                </c:pt>
                <c:pt idx="11474">
                  <c:v>96.029499999999999</c:v>
                </c:pt>
                <c:pt idx="11475">
                  <c:v>96.037819999999996</c:v>
                </c:pt>
                <c:pt idx="11476">
                  <c:v>96.046180000000007</c:v>
                </c:pt>
                <c:pt idx="11477">
                  <c:v>96.054500000000004</c:v>
                </c:pt>
                <c:pt idx="11478">
                  <c:v>96.062820000000002</c:v>
                </c:pt>
                <c:pt idx="11479">
                  <c:v>96.071179999999998</c:v>
                </c:pt>
                <c:pt idx="11480">
                  <c:v>96.079499999999982</c:v>
                </c:pt>
                <c:pt idx="11481">
                  <c:v>96.087819999999994</c:v>
                </c:pt>
                <c:pt idx="11482">
                  <c:v>96.096180000000004</c:v>
                </c:pt>
                <c:pt idx="11483">
                  <c:v>96.104500000000002</c:v>
                </c:pt>
                <c:pt idx="11484">
                  <c:v>96.112839999999949</c:v>
                </c:pt>
                <c:pt idx="11485">
                  <c:v>96.121179999999981</c:v>
                </c:pt>
                <c:pt idx="11486">
                  <c:v>96.129499999999979</c:v>
                </c:pt>
                <c:pt idx="11487">
                  <c:v>96.137820000000005</c:v>
                </c:pt>
                <c:pt idx="11488">
                  <c:v>96.146180000000001</c:v>
                </c:pt>
                <c:pt idx="11489">
                  <c:v>96.154499999999999</c:v>
                </c:pt>
                <c:pt idx="11490">
                  <c:v>96.162819999999982</c:v>
                </c:pt>
                <c:pt idx="11491">
                  <c:v>96.171179999999978</c:v>
                </c:pt>
                <c:pt idx="11492">
                  <c:v>96.179499999999948</c:v>
                </c:pt>
                <c:pt idx="11493">
                  <c:v>96.187820000000002</c:v>
                </c:pt>
                <c:pt idx="11494">
                  <c:v>96.196179999999998</c:v>
                </c:pt>
                <c:pt idx="11495">
                  <c:v>96.204499999999996</c:v>
                </c:pt>
                <c:pt idx="11496">
                  <c:v>96.212819999999994</c:v>
                </c:pt>
                <c:pt idx="11497">
                  <c:v>96.221180000000004</c:v>
                </c:pt>
                <c:pt idx="11498">
                  <c:v>96.229500000000002</c:v>
                </c:pt>
                <c:pt idx="11499">
                  <c:v>96.237840000000006</c:v>
                </c:pt>
                <c:pt idx="11500">
                  <c:v>96.246179999999995</c:v>
                </c:pt>
                <c:pt idx="11501">
                  <c:v>96.254499999999993</c:v>
                </c:pt>
                <c:pt idx="11502">
                  <c:v>96.262820000000005</c:v>
                </c:pt>
                <c:pt idx="11503">
                  <c:v>96.271180000000001</c:v>
                </c:pt>
                <c:pt idx="11504">
                  <c:v>96.279499999999999</c:v>
                </c:pt>
                <c:pt idx="11505">
                  <c:v>96.287819999999996</c:v>
                </c:pt>
                <c:pt idx="11506">
                  <c:v>96.296180000000007</c:v>
                </c:pt>
                <c:pt idx="11507">
                  <c:v>96.304500000000004</c:v>
                </c:pt>
                <c:pt idx="11508">
                  <c:v>96.312820000000002</c:v>
                </c:pt>
                <c:pt idx="11509">
                  <c:v>96.321179999999998</c:v>
                </c:pt>
                <c:pt idx="11510">
                  <c:v>96.329499999999982</c:v>
                </c:pt>
                <c:pt idx="11511">
                  <c:v>96.337819999999994</c:v>
                </c:pt>
                <c:pt idx="11512">
                  <c:v>96.346180000000004</c:v>
                </c:pt>
                <c:pt idx="11513">
                  <c:v>96.354500000000002</c:v>
                </c:pt>
                <c:pt idx="11514">
                  <c:v>96.362839999999949</c:v>
                </c:pt>
                <c:pt idx="11515">
                  <c:v>96.371179999999981</c:v>
                </c:pt>
                <c:pt idx="11516">
                  <c:v>96.379499999999979</c:v>
                </c:pt>
                <c:pt idx="11517">
                  <c:v>96.387820000000005</c:v>
                </c:pt>
                <c:pt idx="11518">
                  <c:v>96.396180000000001</c:v>
                </c:pt>
                <c:pt idx="11519">
                  <c:v>96.404500000000027</c:v>
                </c:pt>
                <c:pt idx="11520">
                  <c:v>96.412819999999996</c:v>
                </c:pt>
                <c:pt idx="11521">
                  <c:v>96.421180000000007</c:v>
                </c:pt>
                <c:pt idx="11522">
                  <c:v>96.429500000000004</c:v>
                </c:pt>
                <c:pt idx="11523">
                  <c:v>96.437820000000343</c:v>
                </c:pt>
                <c:pt idx="11524">
                  <c:v>96.446180000000027</c:v>
                </c:pt>
                <c:pt idx="11525">
                  <c:v>96.454499999999996</c:v>
                </c:pt>
                <c:pt idx="11526">
                  <c:v>96.462819999999994</c:v>
                </c:pt>
                <c:pt idx="11527">
                  <c:v>96.471180000000004</c:v>
                </c:pt>
                <c:pt idx="11528">
                  <c:v>96.479500000000002</c:v>
                </c:pt>
                <c:pt idx="11529">
                  <c:v>96.487840000000006</c:v>
                </c:pt>
                <c:pt idx="11530">
                  <c:v>96.496179999999995</c:v>
                </c:pt>
                <c:pt idx="11531">
                  <c:v>96.504499999999993</c:v>
                </c:pt>
                <c:pt idx="11532">
                  <c:v>96.512820000000005</c:v>
                </c:pt>
                <c:pt idx="11533">
                  <c:v>96.521180000000001</c:v>
                </c:pt>
                <c:pt idx="11534">
                  <c:v>96.529499999999999</c:v>
                </c:pt>
                <c:pt idx="11535">
                  <c:v>96.537819999999996</c:v>
                </c:pt>
                <c:pt idx="11536">
                  <c:v>96.546180000000007</c:v>
                </c:pt>
                <c:pt idx="11537">
                  <c:v>96.554500000000004</c:v>
                </c:pt>
                <c:pt idx="11538">
                  <c:v>96.562820000000002</c:v>
                </c:pt>
                <c:pt idx="11539">
                  <c:v>96.571179999999998</c:v>
                </c:pt>
                <c:pt idx="11540">
                  <c:v>96.579499999999982</c:v>
                </c:pt>
                <c:pt idx="11541">
                  <c:v>96.587819999999994</c:v>
                </c:pt>
                <c:pt idx="11542">
                  <c:v>96.596180000000004</c:v>
                </c:pt>
                <c:pt idx="11543">
                  <c:v>96.604500000000002</c:v>
                </c:pt>
                <c:pt idx="11544">
                  <c:v>96.612839999999949</c:v>
                </c:pt>
                <c:pt idx="11545">
                  <c:v>96.621179999999981</c:v>
                </c:pt>
                <c:pt idx="11546">
                  <c:v>96.629499999999979</c:v>
                </c:pt>
                <c:pt idx="11547">
                  <c:v>96.637820000000005</c:v>
                </c:pt>
                <c:pt idx="11548">
                  <c:v>96.646180000000001</c:v>
                </c:pt>
                <c:pt idx="11549">
                  <c:v>96.654499999999999</c:v>
                </c:pt>
                <c:pt idx="11550">
                  <c:v>96.662819999999982</c:v>
                </c:pt>
                <c:pt idx="11551">
                  <c:v>96.671179999999978</c:v>
                </c:pt>
                <c:pt idx="11552">
                  <c:v>96.679499999999948</c:v>
                </c:pt>
                <c:pt idx="11553">
                  <c:v>96.687820000000002</c:v>
                </c:pt>
                <c:pt idx="11554">
                  <c:v>96.696179999999998</c:v>
                </c:pt>
                <c:pt idx="11555">
                  <c:v>96.704499999999996</c:v>
                </c:pt>
                <c:pt idx="11556">
                  <c:v>96.712819999999994</c:v>
                </c:pt>
                <c:pt idx="11557">
                  <c:v>96.721180000000004</c:v>
                </c:pt>
                <c:pt idx="11558">
                  <c:v>96.729500000000002</c:v>
                </c:pt>
                <c:pt idx="11559">
                  <c:v>96.737840000000006</c:v>
                </c:pt>
                <c:pt idx="11560">
                  <c:v>96.746179999999995</c:v>
                </c:pt>
                <c:pt idx="11561">
                  <c:v>96.754499999999993</c:v>
                </c:pt>
                <c:pt idx="11562">
                  <c:v>96.762820000000005</c:v>
                </c:pt>
                <c:pt idx="11563">
                  <c:v>96.771180000000001</c:v>
                </c:pt>
                <c:pt idx="11564">
                  <c:v>96.779499999999999</c:v>
                </c:pt>
                <c:pt idx="11565">
                  <c:v>96.787819999999996</c:v>
                </c:pt>
                <c:pt idx="11566">
                  <c:v>96.796180000000007</c:v>
                </c:pt>
                <c:pt idx="11567">
                  <c:v>96.804500000000004</c:v>
                </c:pt>
                <c:pt idx="11568">
                  <c:v>96.812820000000002</c:v>
                </c:pt>
                <c:pt idx="11569">
                  <c:v>96.821179999999998</c:v>
                </c:pt>
                <c:pt idx="11570">
                  <c:v>96.829499999999982</c:v>
                </c:pt>
                <c:pt idx="11571">
                  <c:v>96.837819999999994</c:v>
                </c:pt>
                <c:pt idx="11572">
                  <c:v>96.846180000000004</c:v>
                </c:pt>
                <c:pt idx="11573">
                  <c:v>96.854500000000002</c:v>
                </c:pt>
                <c:pt idx="11574">
                  <c:v>96.862839999999949</c:v>
                </c:pt>
                <c:pt idx="11575">
                  <c:v>96.871179999999981</c:v>
                </c:pt>
                <c:pt idx="11576">
                  <c:v>96.879499999999979</c:v>
                </c:pt>
                <c:pt idx="11577">
                  <c:v>96.887820000000005</c:v>
                </c:pt>
                <c:pt idx="11578">
                  <c:v>96.896180000000001</c:v>
                </c:pt>
                <c:pt idx="11579">
                  <c:v>96.904500000000027</c:v>
                </c:pt>
                <c:pt idx="11580">
                  <c:v>96.912819999999996</c:v>
                </c:pt>
                <c:pt idx="11581">
                  <c:v>96.921180000000007</c:v>
                </c:pt>
                <c:pt idx="11582">
                  <c:v>96.929500000000004</c:v>
                </c:pt>
                <c:pt idx="11583">
                  <c:v>96.937820000000343</c:v>
                </c:pt>
                <c:pt idx="11584">
                  <c:v>96.946180000000027</c:v>
                </c:pt>
                <c:pt idx="11585">
                  <c:v>96.954499999999996</c:v>
                </c:pt>
                <c:pt idx="11586">
                  <c:v>96.962819999999994</c:v>
                </c:pt>
                <c:pt idx="11587">
                  <c:v>96.971180000000004</c:v>
                </c:pt>
                <c:pt idx="11588">
                  <c:v>96.979500000000002</c:v>
                </c:pt>
                <c:pt idx="11589">
                  <c:v>96.987840000000006</c:v>
                </c:pt>
                <c:pt idx="11590">
                  <c:v>96.996179999999995</c:v>
                </c:pt>
                <c:pt idx="11591">
                  <c:v>97.004499999999993</c:v>
                </c:pt>
                <c:pt idx="11592">
                  <c:v>97.012820000000005</c:v>
                </c:pt>
                <c:pt idx="11593">
                  <c:v>97.021180000000001</c:v>
                </c:pt>
                <c:pt idx="11594">
                  <c:v>97.029499999999999</c:v>
                </c:pt>
                <c:pt idx="11595">
                  <c:v>97.037819999999996</c:v>
                </c:pt>
                <c:pt idx="11596">
                  <c:v>97.046180000000007</c:v>
                </c:pt>
                <c:pt idx="11597">
                  <c:v>97.054500000000004</c:v>
                </c:pt>
                <c:pt idx="11598">
                  <c:v>97.062820000000002</c:v>
                </c:pt>
                <c:pt idx="11599">
                  <c:v>97.071179999999998</c:v>
                </c:pt>
                <c:pt idx="11600">
                  <c:v>97.079499999999982</c:v>
                </c:pt>
                <c:pt idx="11601">
                  <c:v>97.087819999999994</c:v>
                </c:pt>
                <c:pt idx="11602">
                  <c:v>97.096180000000004</c:v>
                </c:pt>
                <c:pt idx="11603">
                  <c:v>97.104500000000002</c:v>
                </c:pt>
                <c:pt idx="11604">
                  <c:v>97.112839999999949</c:v>
                </c:pt>
                <c:pt idx="11605">
                  <c:v>97.121179999999981</c:v>
                </c:pt>
                <c:pt idx="11606">
                  <c:v>97.129499999999979</c:v>
                </c:pt>
                <c:pt idx="11607">
                  <c:v>97.137820000000005</c:v>
                </c:pt>
                <c:pt idx="11608">
                  <c:v>97.146180000000001</c:v>
                </c:pt>
                <c:pt idx="11609">
                  <c:v>97.154499999999999</c:v>
                </c:pt>
                <c:pt idx="11610">
                  <c:v>97.162819999999982</c:v>
                </c:pt>
                <c:pt idx="11611">
                  <c:v>97.171179999999978</c:v>
                </c:pt>
                <c:pt idx="11612">
                  <c:v>97.179499999999948</c:v>
                </c:pt>
                <c:pt idx="11613">
                  <c:v>97.187820000000002</c:v>
                </c:pt>
                <c:pt idx="11614">
                  <c:v>97.196179999999998</c:v>
                </c:pt>
                <c:pt idx="11615">
                  <c:v>97.204499999999996</c:v>
                </c:pt>
                <c:pt idx="11616">
                  <c:v>97.212819999999994</c:v>
                </c:pt>
                <c:pt idx="11617">
                  <c:v>97.221180000000004</c:v>
                </c:pt>
                <c:pt idx="11618">
                  <c:v>97.229500000000002</c:v>
                </c:pt>
                <c:pt idx="11619">
                  <c:v>97.237840000000006</c:v>
                </c:pt>
                <c:pt idx="11620">
                  <c:v>97.246179999999995</c:v>
                </c:pt>
                <c:pt idx="11621">
                  <c:v>97.254499999999993</c:v>
                </c:pt>
                <c:pt idx="11622">
                  <c:v>97.262820000000005</c:v>
                </c:pt>
                <c:pt idx="11623">
                  <c:v>97.271180000000001</c:v>
                </c:pt>
                <c:pt idx="11624">
                  <c:v>97.279499999999999</c:v>
                </c:pt>
                <c:pt idx="11625">
                  <c:v>97.287819999999996</c:v>
                </c:pt>
                <c:pt idx="11626">
                  <c:v>97.296180000000007</c:v>
                </c:pt>
                <c:pt idx="11627">
                  <c:v>97.304500000000004</c:v>
                </c:pt>
                <c:pt idx="11628">
                  <c:v>97.312820000000002</c:v>
                </c:pt>
                <c:pt idx="11629">
                  <c:v>97.321179999999998</c:v>
                </c:pt>
                <c:pt idx="11630">
                  <c:v>97.329499999999982</c:v>
                </c:pt>
                <c:pt idx="11631">
                  <c:v>97.337819999999994</c:v>
                </c:pt>
                <c:pt idx="11632">
                  <c:v>97.346180000000004</c:v>
                </c:pt>
                <c:pt idx="11633">
                  <c:v>97.354500000000002</c:v>
                </c:pt>
                <c:pt idx="11634">
                  <c:v>97.362839999999949</c:v>
                </c:pt>
                <c:pt idx="11635">
                  <c:v>97.371179999999981</c:v>
                </c:pt>
                <c:pt idx="11636">
                  <c:v>97.379499999999979</c:v>
                </c:pt>
                <c:pt idx="11637">
                  <c:v>97.387820000000005</c:v>
                </c:pt>
                <c:pt idx="11638">
                  <c:v>97.396180000000001</c:v>
                </c:pt>
                <c:pt idx="11639">
                  <c:v>97.404500000000027</c:v>
                </c:pt>
                <c:pt idx="11640">
                  <c:v>97.412819999999996</c:v>
                </c:pt>
                <c:pt idx="11641">
                  <c:v>97.421180000000007</c:v>
                </c:pt>
                <c:pt idx="11642">
                  <c:v>97.429500000000004</c:v>
                </c:pt>
                <c:pt idx="11643">
                  <c:v>97.437820000000343</c:v>
                </c:pt>
                <c:pt idx="11644">
                  <c:v>97.446180000000027</c:v>
                </c:pt>
                <c:pt idx="11645">
                  <c:v>97.454499999999996</c:v>
                </c:pt>
                <c:pt idx="11646">
                  <c:v>97.462819999999994</c:v>
                </c:pt>
                <c:pt idx="11647">
                  <c:v>97.471180000000004</c:v>
                </c:pt>
                <c:pt idx="11648">
                  <c:v>97.479500000000002</c:v>
                </c:pt>
                <c:pt idx="11649">
                  <c:v>97.487840000000006</c:v>
                </c:pt>
                <c:pt idx="11650">
                  <c:v>97.496179999999995</c:v>
                </c:pt>
                <c:pt idx="11651">
                  <c:v>97.504499999999993</c:v>
                </c:pt>
                <c:pt idx="11652">
                  <c:v>97.512820000000005</c:v>
                </c:pt>
                <c:pt idx="11653">
                  <c:v>97.521180000000001</c:v>
                </c:pt>
                <c:pt idx="11654">
                  <c:v>97.529499999999999</c:v>
                </c:pt>
                <c:pt idx="11655">
                  <c:v>97.537819999999996</c:v>
                </c:pt>
                <c:pt idx="11656">
                  <c:v>97.546180000000007</c:v>
                </c:pt>
                <c:pt idx="11657">
                  <c:v>97.554500000000004</c:v>
                </c:pt>
                <c:pt idx="11658">
                  <c:v>97.562820000000002</c:v>
                </c:pt>
                <c:pt idx="11659">
                  <c:v>97.571179999999998</c:v>
                </c:pt>
                <c:pt idx="11660">
                  <c:v>97.579499999999982</c:v>
                </c:pt>
                <c:pt idx="11661">
                  <c:v>97.587819999999994</c:v>
                </c:pt>
                <c:pt idx="11662">
                  <c:v>97.596180000000004</c:v>
                </c:pt>
                <c:pt idx="11663">
                  <c:v>97.604500000000002</c:v>
                </c:pt>
                <c:pt idx="11664">
                  <c:v>97.612839999999949</c:v>
                </c:pt>
                <c:pt idx="11665">
                  <c:v>97.621179999999981</c:v>
                </c:pt>
                <c:pt idx="11666">
                  <c:v>97.629499999999979</c:v>
                </c:pt>
                <c:pt idx="11667">
                  <c:v>97.637820000000005</c:v>
                </c:pt>
                <c:pt idx="11668">
                  <c:v>97.646180000000001</c:v>
                </c:pt>
                <c:pt idx="11669">
                  <c:v>97.654499999999999</c:v>
                </c:pt>
                <c:pt idx="11670">
                  <c:v>97.662819999999982</c:v>
                </c:pt>
                <c:pt idx="11671">
                  <c:v>97.671179999999978</c:v>
                </c:pt>
                <c:pt idx="11672">
                  <c:v>97.679499999999948</c:v>
                </c:pt>
                <c:pt idx="11673">
                  <c:v>97.687820000000002</c:v>
                </c:pt>
                <c:pt idx="11674">
                  <c:v>97.696179999999998</c:v>
                </c:pt>
                <c:pt idx="11675">
                  <c:v>97.704499999999996</c:v>
                </c:pt>
                <c:pt idx="11676">
                  <c:v>97.712819999999994</c:v>
                </c:pt>
                <c:pt idx="11677">
                  <c:v>97.721180000000004</c:v>
                </c:pt>
                <c:pt idx="11678">
                  <c:v>97.729500000000002</c:v>
                </c:pt>
                <c:pt idx="11679">
                  <c:v>97.737840000000006</c:v>
                </c:pt>
                <c:pt idx="11680">
                  <c:v>97.746179999999995</c:v>
                </c:pt>
                <c:pt idx="11681">
                  <c:v>97.754499999999993</c:v>
                </c:pt>
                <c:pt idx="11682">
                  <c:v>97.762820000000005</c:v>
                </c:pt>
                <c:pt idx="11683">
                  <c:v>97.771180000000001</c:v>
                </c:pt>
                <c:pt idx="11684">
                  <c:v>97.779499999999999</c:v>
                </c:pt>
                <c:pt idx="11685">
                  <c:v>97.787819999999996</c:v>
                </c:pt>
                <c:pt idx="11686">
                  <c:v>97.796180000000007</c:v>
                </c:pt>
                <c:pt idx="11687">
                  <c:v>97.804500000000004</c:v>
                </c:pt>
                <c:pt idx="11688">
                  <c:v>97.812820000000002</c:v>
                </c:pt>
                <c:pt idx="11689">
                  <c:v>97.821179999999998</c:v>
                </c:pt>
                <c:pt idx="11690">
                  <c:v>97.829499999999982</c:v>
                </c:pt>
                <c:pt idx="11691">
                  <c:v>97.837819999999994</c:v>
                </c:pt>
                <c:pt idx="11692">
                  <c:v>97.846180000000004</c:v>
                </c:pt>
                <c:pt idx="11693">
                  <c:v>97.854500000000002</c:v>
                </c:pt>
                <c:pt idx="11694">
                  <c:v>97.862839999999949</c:v>
                </c:pt>
                <c:pt idx="11695">
                  <c:v>97.871179999999981</c:v>
                </c:pt>
                <c:pt idx="11696">
                  <c:v>97.879499999999979</c:v>
                </c:pt>
                <c:pt idx="11697">
                  <c:v>97.887820000000005</c:v>
                </c:pt>
                <c:pt idx="11698">
                  <c:v>97.896180000000001</c:v>
                </c:pt>
                <c:pt idx="11699">
                  <c:v>97.904500000000027</c:v>
                </c:pt>
                <c:pt idx="11700">
                  <c:v>97.912819999999996</c:v>
                </c:pt>
                <c:pt idx="11701">
                  <c:v>97.921180000000007</c:v>
                </c:pt>
                <c:pt idx="11702">
                  <c:v>97.929500000000004</c:v>
                </c:pt>
                <c:pt idx="11703">
                  <c:v>97.937820000000343</c:v>
                </c:pt>
                <c:pt idx="11704">
                  <c:v>97.946180000000027</c:v>
                </c:pt>
                <c:pt idx="11705">
                  <c:v>97.954499999999996</c:v>
                </c:pt>
                <c:pt idx="11706">
                  <c:v>97.962819999999994</c:v>
                </c:pt>
                <c:pt idx="11707">
                  <c:v>97.971180000000004</c:v>
                </c:pt>
                <c:pt idx="11708">
                  <c:v>97.979500000000002</c:v>
                </c:pt>
                <c:pt idx="11709">
                  <c:v>97.987840000000006</c:v>
                </c:pt>
                <c:pt idx="11710">
                  <c:v>97.996179999999995</c:v>
                </c:pt>
                <c:pt idx="11711">
                  <c:v>98.004499999999993</c:v>
                </c:pt>
                <c:pt idx="11712">
                  <c:v>98.012820000000005</c:v>
                </c:pt>
                <c:pt idx="11713">
                  <c:v>98.021180000000001</c:v>
                </c:pt>
                <c:pt idx="11714">
                  <c:v>98.029499999999999</c:v>
                </c:pt>
                <c:pt idx="11715">
                  <c:v>98.037819999999996</c:v>
                </c:pt>
                <c:pt idx="11716">
                  <c:v>98.046180000000007</c:v>
                </c:pt>
                <c:pt idx="11717">
                  <c:v>98.054500000000004</c:v>
                </c:pt>
                <c:pt idx="11718">
                  <c:v>98.062820000000002</c:v>
                </c:pt>
                <c:pt idx="11719">
                  <c:v>98.071179999999998</c:v>
                </c:pt>
                <c:pt idx="11720">
                  <c:v>98.079499999999982</c:v>
                </c:pt>
                <c:pt idx="11721">
                  <c:v>98.087819999999994</c:v>
                </c:pt>
                <c:pt idx="11722">
                  <c:v>98.096180000000004</c:v>
                </c:pt>
                <c:pt idx="11723">
                  <c:v>98.104500000000002</c:v>
                </c:pt>
                <c:pt idx="11724">
                  <c:v>98.112839999999949</c:v>
                </c:pt>
                <c:pt idx="11725">
                  <c:v>98.121179999999981</c:v>
                </c:pt>
                <c:pt idx="11726">
                  <c:v>98.129499999999979</c:v>
                </c:pt>
                <c:pt idx="11727">
                  <c:v>98.137820000000005</c:v>
                </c:pt>
                <c:pt idx="11728">
                  <c:v>98.146180000000001</c:v>
                </c:pt>
                <c:pt idx="11729">
                  <c:v>98.154499999999999</c:v>
                </c:pt>
                <c:pt idx="11730">
                  <c:v>98.162819999999982</c:v>
                </c:pt>
                <c:pt idx="11731">
                  <c:v>98.171179999999978</c:v>
                </c:pt>
                <c:pt idx="11732">
                  <c:v>98.179499999999948</c:v>
                </c:pt>
                <c:pt idx="11733">
                  <c:v>98.187820000000002</c:v>
                </c:pt>
                <c:pt idx="11734">
                  <c:v>98.196179999999998</c:v>
                </c:pt>
                <c:pt idx="11735">
                  <c:v>98.204499999999996</c:v>
                </c:pt>
                <c:pt idx="11736">
                  <c:v>98.212819999999994</c:v>
                </c:pt>
                <c:pt idx="11737">
                  <c:v>98.221180000000004</c:v>
                </c:pt>
                <c:pt idx="11738">
                  <c:v>98.229500000000002</c:v>
                </c:pt>
                <c:pt idx="11739">
                  <c:v>98.237840000000006</c:v>
                </c:pt>
                <c:pt idx="11740">
                  <c:v>98.246179999999995</c:v>
                </c:pt>
                <c:pt idx="11741">
                  <c:v>98.254499999999993</c:v>
                </c:pt>
                <c:pt idx="11742">
                  <c:v>98.262820000000005</c:v>
                </c:pt>
                <c:pt idx="11743">
                  <c:v>98.271180000000001</c:v>
                </c:pt>
                <c:pt idx="11744">
                  <c:v>98.279499999999999</c:v>
                </c:pt>
                <c:pt idx="11745">
                  <c:v>98.287819999999996</c:v>
                </c:pt>
                <c:pt idx="11746">
                  <c:v>98.296180000000007</c:v>
                </c:pt>
                <c:pt idx="11747">
                  <c:v>98.304500000000004</c:v>
                </c:pt>
                <c:pt idx="11748">
                  <c:v>98.312820000000002</c:v>
                </c:pt>
                <c:pt idx="11749">
                  <c:v>98.321179999999998</c:v>
                </c:pt>
                <c:pt idx="11750">
                  <c:v>98.329499999999982</c:v>
                </c:pt>
                <c:pt idx="11751">
                  <c:v>98.337819999999994</c:v>
                </c:pt>
                <c:pt idx="11752">
                  <c:v>98.346180000000004</c:v>
                </c:pt>
                <c:pt idx="11753">
                  <c:v>98.354500000000002</c:v>
                </c:pt>
                <c:pt idx="11754">
                  <c:v>98.362839999999949</c:v>
                </c:pt>
                <c:pt idx="11755">
                  <c:v>98.371179999999981</c:v>
                </c:pt>
                <c:pt idx="11756">
                  <c:v>98.379499999999979</c:v>
                </c:pt>
                <c:pt idx="11757">
                  <c:v>98.387820000000005</c:v>
                </c:pt>
                <c:pt idx="11758">
                  <c:v>98.396180000000001</c:v>
                </c:pt>
                <c:pt idx="11759">
                  <c:v>98.404500000000027</c:v>
                </c:pt>
                <c:pt idx="11760">
                  <c:v>98.412819999999996</c:v>
                </c:pt>
                <c:pt idx="11761">
                  <c:v>98.421180000000007</c:v>
                </c:pt>
                <c:pt idx="11762">
                  <c:v>98.429500000000004</c:v>
                </c:pt>
                <c:pt idx="11763">
                  <c:v>98.437820000000343</c:v>
                </c:pt>
                <c:pt idx="11764">
                  <c:v>98.446180000000027</c:v>
                </c:pt>
                <c:pt idx="11765">
                  <c:v>98.454499999999996</c:v>
                </c:pt>
                <c:pt idx="11766">
                  <c:v>98.462819999999994</c:v>
                </c:pt>
                <c:pt idx="11767">
                  <c:v>98.471180000000004</c:v>
                </c:pt>
                <c:pt idx="11768">
                  <c:v>98.479500000000002</c:v>
                </c:pt>
                <c:pt idx="11769">
                  <c:v>98.487840000000006</c:v>
                </c:pt>
                <c:pt idx="11770">
                  <c:v>98.496179999999995</c:v>
                </c:pt>
                <c:pt idx="11771">
                  <c:v>98.504499999999993</c:v>
                </c:pt>
                <c:pt idx="11772">
                  <c:v>98.512820000000005</c:v>
                </c:pt>
                <c:pt idx="11773">
                  <c:v>98.521180000000001</c:v>
                </c:pt>
                <c:pt idx="11774">
                  <c:v>98.529499999999999</c:v>
                </c:pt>
                <c:pt idx="11775">
                  <c:v>98.537819999999996</c:v>
                </c:pt>
                <c:pt idx="11776">
                  <c:v>98.546180000000007</c:v>
                </c:pt>
                <c:pt idx="11777">
                  <c:v>98.554500000000004</c:v>
                </c:pt>
                <c:pt idx="11778">
                  <c:v>98.562820000000002</c:v>
                </c:pt>
                <c:pt idx="11779">
                  <c:v>98.571179999999998</c:v>
                </c:pt>
                <c:pt idx="11780">
                  <c:v>98.579499999999982</c:v>
                </c:pt>
                <c:pt idx="11781">
                  <c:v>98.587819999999994</c:v>
                </c:pt>
                <c:pt idx="11782">
                  <c:v>98.596180000000004</c:v>
                </c:pt>
                <c:pt idx="11783">
                  <c:v>98.604500000000002</c:v>
                </c:pt>
                <c:pt idx="11784">
                  <c:v>98.612839999999949</c:v>
                </c:pt>
                <c:pt idx="11785">
                  <c:v>98.621179999999981</c:v>
                </c:pt>
                <c:pt idx="11786">
                  <c:v>98.629499999999979</c:v>
                </c:pt>
                <c:pt idx="11787">
                  <c:v>98.637820000000005</c:v>
                </c:pt>
                <c:pt idx="11788">
                  <c:v>98.646180000000001</c:v>
                </c:pt>
                <c:pt idx="11789">
                  <c:v>98.654499999999999</c:v>
                </c:pt>
                <c:pt idx="11790">
                  <c:v>98.662819999999982</c:v>
                </c:pt>
                <c:pt idx="11791">
                  <c:v>98.671179999999978</c:v>
                </c:pt>
                <c:pt idx="11792">
                  <c:v>98.679499999999948</c:v>
                </c:pt>
                <c:pt idx="11793">
                  <c:v>98.687820000000002</c:v>
                </c:pt>
                <c:pt idx="11794">
                  <c:v>98.696179999999998</c:v>
                </c:pt>
                <c:pt idx="11795">
                  <c:v>98.704499999999996</c:v>
                </c:pt>
                <c:pt idx="11796">
                  <c:v>98.712819999999994</c:v>
                </c:pt>
                <c:pt idx="11797">
                  <c:v>98.721180000000004</c:v>
                </c:pt>
                <c:pt idx="11798">
                  <c:v>98.729500000000002</c:v>
                </c:pt>
                <c:pt idx="11799">
                  <c:v>98.737840000000006</c:v>
                </c:pt>
                <c:pt idx="11800">
                  <c:v>98.746179999999995</c:v>
                </c:pt>
                <c:pt idx="11801">
                  <c:v>98.754499999999993</c:v>
                </c:pt>
                <c:pt idx="11802">
                  <c:v>98.762820000000005</c:v>
                </c:pt>
                <c:pt idx="11803">
                  <c:v>98.771180000000001</c:v>
                </c:pt>
                <c:pt idx="11804">
                  <c:v>98.779499999999999</c:v>
                </c:pt>
                <c:pt idx="11805">
                  <c:v>98.787819999999996</c:v>
                </c:pt>
                <c:pt idx="11806">
                  <c:v>98.796180000000007</c:v>
                </c:pt>
                <c:pt idx="11807">
                  <c:v>98.804500000000004</c:v>
                </c:pt>
                <c:pt idx="11808">
                  <c:v>98.812820000000002</c:v>
                </c:pt>
                <c:pt idx="11809">
                  <c:v>98.821179999999998</c:v>
                </c:pt>
                <c:pt idx="11810">
                  <c:v>98.829499999999982</c:v>
                </c:pt>
                <c:pt idx="11811">
                  <c:v>98.837819999999994</c:v>
                </c:pt>
                <c:pt idx="11812">
                  <c:v>98.846180000000004</c:v>
                </c:pt>
                <c:pt idx="11813">
                  <c:v>98.854500000000002</c:v>
                </c:pt>
                <c:pt idx="11814">
                  <c:v>98.862839999999949</c:v>
                </c:pt>
                <c:pt idx="11815">
                  <c:v>98.871179999999981</c:v>
                </c:pt>
                <c:pt idx="11816">
                  <c:v>98.879499999999979</c:v>
                </c:pt>
                <c:pt idx="11817">
                  <c:v>98.887820000000005</c:v>
                </c:pt>
                <c:pt idx="11818">
                  <c:v>98.896180000000001</c:v>
                </c:pt>
                <c:pt idx="11819">
                  <c:v>98.904500000000027</c:v>
                </c:pt>
                <c:pt idx="11820">
                  <c:v>98.912819999999996</c:v>
                </c:pt>
                <c:pt idx="11821">
                  <c:v>98.921180000000007</c:v>
                </c:pt>
                <c:pt idx="11822">
                  <c:v>98.929500000000004</c:v>
                </c:pt>
                <c:pt idx="11823">
                  <c:v>98.937820000000343</c:v>
                </c:pt>
                <c:pt idx="11824">
                  <c:v>98.946180000000027</c:v>
                </c:pt>
                <c:pt idx="11825">
                  <c:v>98.954499999999996</c:v>
                </c:pt>
                <c:pt idx="11826">
                  <c:v>98.962819999999994</c:v>
                </c:pt>
                <c:pt idx="11827">
                  <c:v>98.971180000000004</c:v>
                </c:pt>
                <c:pt idx="11828">
                  <c:v>98.979500000000002</c:v>
                </c:pt>
                <c:pt idx="11829">
                  <c:v>98.987840000000006</c:v>
                </c:pt>
                <c:pt idx="11830">
                  <c:v>98.996179999999995</c:v>
                </c:pt>
                <c:pt idx="11831">
                  <c:v>99.004499999999993</c:v>
                </c:pt>
                <c:pt idx="11832">
                  <c:v>99.012820000000005</c:v>
                </c:pt>
                <c:pt idx="11833">
                  <c:v>99.021180000000001</c:v>
                </c:pt>
                <c:pt idx="11834">
                  <c:v>99.029499999999999</c:v>
                </c:pt>
                <c:pt idx="11835">
                  <c:v>99.037819999999996</c:v>
                </c:pt>
                <c:pt idx="11836">
                  <c:v>99.046180000000007</c:v>
                </c:pt>
                <c:pt idx="11837">
                  <c:v>99.054500000000004</c:v>
                </c:pt>
                <c:pt idx="11838">
                  <c:v>99.062820000000002</c:v>
                </c:pt>
                <c:pt idx="11839">
                  <c:v>99.071179999999998</c:v>
                </c:pt>
                <c:pt idx="11840">
                  <c:v>99.079499999999982</c:v>
                </c:pt>
                <c:pt idx="11841">
                  <c:v>99.087819999999994</c:v>
                </c:pt>
                <c:pt idx="11842">
                  <c:v>99.096180000000004</c:v>
                </c:pt>
                <c:pt idx="11843">
                  <c:v>99.104500000000002</c:v>
                </c:pt>
                <c:pt idx="11844">
                  <c:v>99.112839999999949</c:v>
                </c:pt>
                <c:pt idx="11845">
                  <c:v>99.121179999999981</c:v>
                </c:pt>
                <c:pt idx="11846">
                  <c:v>99.129499999999979</c:v>
                </c:pt>
                <c:pt idx="11847">
                  <c:v>99.137820000000005</c:v>
                </c:pt>
                <c:pt idx="11848">
                  <c:v>99.146180000000001</c:v>
                </c:pt>
                <c:pt idx="11849">
                  <c:v>99.154499999999999</c:v>
                </c:pt>
                <c:pt idx="11850">
                  <c:v>99.162819999999982</c:v>
                </c:pt>
                <c:pt idx="11851">
                  <c:v>99.171179999999978</c:v>
                </c:pt>
                <c:pt idx="11852">
                  <c:v>99.179499999999948</c:v>
                </c:pt>
                <c:pt idx="11853">
                  <c:v>99.187820000000002</c:v>
                </c:pt>
                <c:pt idx="11854">
                  <c:v>99.196179999999998</c:v>
                </c:pt>
                <c:pt idx="11855">
                  <c:v>99.204499999999996</c:v>
                </c:pt>
                <c:pt idx="11856">
                  <c:v>99.212819999999994</c:v>
                </c:pt>
                <c:pt idx="11857">
                  <c:v>99.221180000000004</c:v>
                </c:pt>
                <c:pt idx="11858">
                  <c:v>99.229500000000002</c:v>
                </c:pt>
                <c:pt idx="11859">
                  <c:v>99.237840000000006</c:v>
                </c:pt>
                <c:pt idx="11860">
                  <c:v>99.246179999999995</c:v>
                </c:pt>
                <c:pt idx="11861">
                  <c:v>99.254499999999993</c:v>
                </c:pt>
                <c:pt idx="11862">
                  <c:v>99.262820000000005</c:v>
                </c:pt>
                <c:pt idx="11863">
                  <c:v>99.271180000000001</c:v>
                </c:pt>
                <c:pt idx="11864">
                  <c:v>99.279499999999999</c:v>
                </c:pt>
                <c:pt idx="11865">
                  <c:v>99.287819999999996</c:v>
                </c:pt>
                <c:pt idx="11866">
                  <c:v>99.296180000000007</c:v>
                </c:pt>
                <c:pt idx="11867">
                  <c:v>99.304500000000004</c:v>
                </c:pt>
                <c:pt idx="11868">
                  <c:v>99.312820000000002</c:v>
                </c:pt>
                <c:pt idx="11869">
                  <c:v>99.321179999999998</c:v>
                </c:pt>
                <c:pt idx="11870">
                  <c:v>99.329499999999982</c:v>
                </c:pt>
                <c:pt idx="11871">
                  <c:v>99.337819999999994</c:v>
                </c:pt>
                <c:pt idx="11872">
                  <c:v>99.346180000000004</c:v>
                </c:pt>
                <c:pt idx="11873">
                  <c:v>99.354500000000002</c:v>
                </c:pt>
                <c:pt idx="11874">
                  <c:v>99.362839999999949</c:v>
                </c:pt>
                <c:pt idx="11875">
                  <c:v>99.371179999999981</c:v>
                </c:pt>
                <c:pt idx="11876">
                  <c:v>99.379499999999979</c:v>
                </c:pt>
                <c:pt idx="11877">
                  <c:v>99.387820000000005</c:v>
                </c:pt>
                <c:pt idx="11878">
                  <c:v>99.396180000000001</c:v>
                </c:pt>
                <c:pt idx="11879">
                  <c:v>99.404500000000027</c:v>
                </c:pt>
                <c:pt idx="11880">
                  <c:v>99.412819999999996</c:v>
                </c:pt>
                <c:pt idx="11881">
                  <c:v>99.421180000000007</c:v>
                </c:pt>
                <c:pt idx="11882">
                  <c:v>99.429500000000004</c:v>
                </c:pt>
                <c:pt idx="11883">
                  <c:v>99.437820000000343</c:v>
                </c:pt>
                <c:pt idx="11884">
                  <c:v>99.446180000000027</c:v>
                </c:pt>
                <c:pt idx="11885">
                  <c:v>99.454499999999996</c:v>
                </c:pt>
                <c:pt idx="11886">
                  <c:v>99.462819999999994</c:v>
                </c:pt>
                <c:pt idx="11887">
                  <c:v>99.471180000000004</c:v>
                </c:pt>
                <c:pt idx="11888">
                  <c:v>99.479500000000002</c:v>
                </c:pt>
                <c:pt idx="11889">
                  <c:v>99.487840000000006</c:v>
                </c:pt>
                <c:pt idx="11890">
                  <c:v>99.496179999999995</c:v>
                </c:pt>
                <c:pt idx="11891">
                  <c:v>99.504499999999993</c:v>
                </c:pt>
                <c:pt idx="11892">
                  <c:v>99.512820000000005</c:v>
                </c:pt>
                <c:pt idx="11893">
                  <c:v>99.521180000000001</c:v>
                </c:pt>
                <c:pt idx="11894">
                  <c:v>99.529499999999999</c:v>
                </c:pt>
                <c:pt idx="11895">
                  <c:v>99.537819999999996</c:v>
                </c:pt>
                <c:pt idx="11896">
                  <c:v>99.546180000000007</c:v>
                </c:pt>
                <c:pt idx="11897">
                  <c:v>99.554500000000004</c:v>
                </c:pt>
                <c:pt idx="11898">
                  <c:v>99.562820000000002</c:v>
                </c:pt>
                <c:pt idx="11899">
                  <c:v>99.571179999999998</c:v>
                </c:pt>
                <c:pt idx="11900">
                  <c:v>99.579499999999982</c:v>
                </c:pt>
                <c:pt idx="11901">
                  <c:v>99.587819999999994</c:v>
                </c:pt>
                <c:pt idx="11902">
                  <c:v>99.596180000000004</c:v>
                </c:pt>
                <c:pt idx="11903">
                  <c:v>99.604500000000002</c:v>
                </c:pt>
                <c:pt idx="11904">
                  <c:v>99.612839999999949</c:v>
                </c:pt>
                <c:pt idx="11905">
                  <c:v>99.621179999999981</c:v>
                </c:pt>
                <c:pt idx="11906">
                  <c:v>99.629499999999979</c:v>
                </c:pt>
                <c:pt idx="11907">
                  <c:v>99.637820000000005</c:v>
                </c:pt>
                <c:pt idx="11908">
                  <c:v>99.646180000000001</c:v>
                </c:pt>
                <c:pt idx="11909">
                  <c:v>99.654499999999999</c:v>
                </c:pt>
                <c:pt idx="11910">
                  <c:v>99.662819999999982</c:v>
                </c:pt>
                <c:pt idx="11911">
                  <c:v>99.671179999999978</c:v>
                </c:pt>
                <c:pt idx="11912">
                  <c:v>99.679499999999948</c:v>
                </c:pt>
                <c:pt idx="11913">
                  <c:v>99.687820000000002</c:v>
                </c:pt>
                <c:pt idx="11914">
                  <c:v>99.696179999999998</c:v>
                </c:pt>
                <c:pt idx="11915">
                  <c:v>99.704499999999996</c:v>
                </c:pt>
                <c:pt idx="11916">
                  <c:v>99.712819999999994</c:v>
                </c:pt>
                <c:pt idx="11917">
                  <c:v>99.721180000000004</c:v>
                </c:pt>
                <c:pt idx="11918">
                  <c:v>99.729500000000002</c:v>
                </c:pt>
                <c:pt idx="11919">
                  <c:v>99.737840000000006</c:v>
                </c:pt>
                <c:pt idx="11920">
                  <c:v>99.746179999999995</c:v>
                </c:pt>
                <c:pt idx="11921">
                  <c:v>99.754499999999993</c:v>
                </c:pt>
                <c:pt idx="11922">
                  <c:v>99.762820000000005</c:v>
                </c:pt>
                <c:pt idx="11923">
                  <c:v>99.771180000000001</c:v>
                </c:pt>
                <c:pt idx="11924">
                  <c:v>99.779499999999999</c:v>
                </c:pt>
                <c:pt idx="11925">
                  <c:v>99.787819999999996</c:v>
                </c:pt>
                <c:pt idx="11926">
                  <c:v>99.796180000000007</c:v>
                </c:pt>
                <c:pt idx="11927">
                  <c:v>99.804500000000004</c:v>
                </c:pt>
                <c:pt idx="11928">
                  <c:v>99.812820000000002</c:v>
                </c:pt>
                <c:pt idx="11929">
                  <c:v>99.821179999999998</c:v>
                </c:pt>
                <c:pt idx="11930">
                  <c:v>99.829499999999982</c:v>
                </c:pt>
                <c:pt idx="11931">
                  <c:v>99.837819999999994</c:v>
                </c:pt>
                <c:pt idx="11932">
                  <c:v>99.846180000000004</c:v>
                </c:pt>
                <c:pt idx="11933">
                  <c:v>99.854500000000002</c:v>
                </c:pt>
                <c:pt idx="11934">
                  <c:v>99.862839999999949</c:v>
                </c:pt>
                <c:pt idx="11935">
                  <c:v>99.871179999999981</c:v>
                </c:pt>
                <c:pt idx="11936">
                  <c:v>99.879499999999979</c:v>
                </c:pt>
                <c:pt idx="11937">
                  <c:v>99.887820000000005</c:v>
                </c:pt>
                <c:pt idx="11938">
                  <c:v>99.896180000000001</c:v>
                </c:pt>
                <c:pt idx="11939">
                  <c:v>99.904500000000027</c:v>
                </c:pt>
                <c:pt idx="11940">
                  <c:v>99.912819999999996</c:v>
                </c:pt>
                <c:pt idx="11941">
                  <c:v>99.921180000000007</c:v>
                </c:pt>
                <c:pt idx="11942">
                  <c:v>99.929500000000004</c:v>
                </c:pt>
                <c:pt idx="11943">
                  <c:v>99.937820000000343</c:v>
                </c:pt>
                <c:pt idx="11944">
                  <c:v>99.946180000000027</c:v>
                </c:pt>
                <c:pt idx="11945">
                  <c:v>99.954499999999996</c:v>
                </c:pt>
                <c:pt idx="11946">
                  <c:v>99.962819999999994</c:v>
                </c:pt>
                <c:pt idx="11947">
                  <c:v>99.971180000000004</c:v>
                </c:pt>
                <c:pt idx="11948">
                  <c:v>99.979500000000002</c:v>
                </c:pt>
                <c:pt idx="11949">
                  <c:v>99.987840000000006</c:v>
                </c:pt>
                <c:pt idx="11950">
                  <c:v>99.996179999999995</c:v>
                </c:pt>
                <c:pt idx="11951">
                  <c:v>100.00449999999999</c:v>
                </c:pt>
                <c:pt idx="11952">
                  <c:v>100.0128</c:v>
                </c:pt>
                <c:pt idx="11953">
                  <c:v>100.02119999999999</c:v>
                </c:pt>
                <c:pt idx="11954">
                  <c:v>100.0295</c:v>
                </c:pt>
                <c:pt idx="11955">
                  <c:v>100.0378</c:v>
                </c:pt>
                <c:pt idx="11956">
                  <c:v>100.0462000000003</c:v>
                </c:pt>
                <c:pt idx="11957">
                  <c:v>100.0545</c:v>
                </c:pt>
                <c:pt idx="11958">
                  <c:v>100.0628</c:v>
                </c:pt>
                <c:pt idx="11959">
                  <c:v>100.0712</c:v>
                </c:pt>
                <c:pt idx="11960">
                  <c:v>100.0795</c:v>
                </c:pt>
                <c:pt idx="11961">
                  <c:v>100.0878</c:v>
                </c:pt>
                <c:pt idx="11962">
                  <c:v>100.09620000000002</c:v>
                </c:pt>
                <c:pt idx="11963">
                  <c:v>100.1045</c:v>
                </c:pt>
                <c:pt idx="11964">
                  <c:v>100.11279999999998</c:v>
                </c:pt>
                <c:pt idx="11965">
                  <c:v>100.1212</c:v>
                </c:pt>
                <c:pt idx="11966">
                  <c:v>100.12949999999998</c:v>
                </c:pt>
                <c:pt idx="11967">
                  <c:v>100.1378</c:v>
                </c:pt>
                <c:pt idx="11968">
                  <c:v>100.14619999999999</c:v>
                </c:pt>
                <c:pt idx="11969">
                  <c:v>100.1545</c:v>
                </c:pt>
                <c:pt idx="11970">
                  <c:v>100.16279999999998</c:v>
                </c:pt>
                <c:pt idx="11971">
                  <c:v>100.1712</c:v>
                </c:pt>
                <c:pt idx="11972">
                  <c:v>100.17949999999998</c:v>
                </c:pt>
                <c:pt idx="11973">
                  <c:v>100.1878</c:v>
                </c:pt>
                <c:pt idx="11974">
                  <c:v>100.1962</c:v>
                </c:pt>
                <c:pt idx="11975">
                  <c:v>100.20450000000002</c:v>
                </c:pt>
                <c:pt idx="11976">
                  <c:v>100.2128</c:v>
                </c:pt>
                <c:pt idx="11977">
                  <c:v>100.22120000000002</c:v>
                </c:pt>
                <c:pt idx="11978">
                  <c:v>100.2295</c:v>
                </c:pt>
                <c:pt idx="11979">
                  <c:v>100.23779999999999</c:v>
                </c:pt>
                <c:pt idx="11980">
                  <c:v>100.2462000000003</c:v>
                </c:pt>
                <c:pt idx="11981">
                  <c:v>100.25449999999999</c:v>
                </c:pt>
                <c:pt idx="11982">
                  <c:v>100.2628</c:v>
                </c:pt>
                <c:pt idx="11983">
                  <c:v>100.27119999999999</c:v>
                </c:pt>
                <c:pt idx="11984">
                  <c:v>100.2795</c:v>
                </c:pt>
                <c:pt idx="11985">
                  <c:v>100.2878</c:v>
                </c:pt>
                <c:pt idx="11986">
                  <c:v>100.2962000000003</c:v>
                </c:pt>
                <c:pt idx="11987">
                  <c:v>100.3045</c:v>
                </c:pt>
                <c:pt idx="11988">
                  <c:v>100.3128</c:v>
                </c:pt>
                <c:pt idx="11989">
                  <c:v>100.3212</c:v>
                </c:pt>
                <c:pt idx="11990">
                  <c:v>100.3295</c:v>
                </c:pt>
                <c:pt idx="11991">
                  <c:v>100.3378</c:v>
                </c:pt>
                <c:pt idx="11992">
                  <c:v>100.34620000000002</c:v>
                </c:pt>
                <c:pt idx="11993">
                  <c:v>100.3545</c:v>
                </c:pt>
                <c:pt idx="11994">
                  <c:v>100.36279999999998</c:v>
                </c:pt>
                <c:pt idx="11995">
                  <c:v>100.3712</c:v>
                </c:pt>
                <c:pt idx="11996">
                  <c:v>100.37949999999998</c:v>
                </c:pt>
                <c:pt idx="11997">
                  <c:v>100.3878</c:v>
                </c:pt>
                <c:pt idx="11998">
                  <c:v>100.39619999999999</c:v>
                </c:pt>
                <c:pt idx="11999">
                  <c:v>100.4045000000003</c:v>
                </c:pt>
                <c:pt idx="12000">
                  <c:v>100.4128</c:v>
                </c:pt>
                <c:pt idx="12001">
                  <c:v>100.4212000000003</c:v>
                </c:pt>
                <c:pt idx="12002">
                  <c:v>100.4295</c:v>
                </c:pt>
                <c:pt idx="12003">
                  <c:v>100.43780000000002</c:v>
                </c:pt>
                <c:pt idx="12004">
                  <c:v>100.44620000000039</c:v>
                </c:pt>
                <c:pt idx="12005">
                  <c:v>100.45450000000002</c:v>
                </c:pt>
                <c:pt idx="12006">
                  <c:v>100.4628</c:v>
                </c:pt>
                <c:pt idx="12007">
                  <c:v>100.47120000000002</c:v>
                </c:pt>
                <c:pt idx="12008">
                  <c:v>100.4795</c:v>
                </c:pt>
                <c:pt idx="12009">
                  <c:v>100.48779999999999</c:v>
                </c:pt>
                <c:pt idx="12010">
                  <c:v>100.4962000000003</c:v>
                </c:pt>
                <c:pt idx="12011">
                  <c:v>100.50449999999999</c:v>
                </c:pt>
                <c:pt idx="12012">
                  <c:v>100.5128</c:v>
                </c:pt>
                <c:pt idx="12013">
                  <c:v>100.52119999999999</c:v>
                </c:pt>
                <c:pt idx="12014">
                  <c:v>100.5295</c:v>
                </c:pt>
                <c:pt idx="12015">
                  <c:v>100.5378</c:v>
                </c:pt>
                <c:pt idx="12016">
                  <c:v>100.5462000000003</c:v>
                </c:pt>
                <c:pt idx="12017">
                  <c:v>100.5545</c:v>
                </c:pt>
                <c:pt idx="12018">
                  <c:v>100.5628</c:v>
                </c:pt>
                <c:pt idx="12019">
                  <c:v>100.5712</c:v>
                </c:pt>
                <c:pt idx="12020">
                  <c:v>100.5795</c:v>
                </c:pt>
                <c:pt idx="12021">
                  <c:v>100.5878</c:v>
                </c:pt>
                <c:pt idx="12022">
                  <c:v>100.59620000000002</c:v>
                </c:pt>
                <c:pt idx="12023">
                  <c:v>100.6045</c:v>
                </c:pt>
                <c:pt idx="12024">
                  <c:v>100.61279999999998</c:v>
                </c:pt>
                <c:pt idx="12025">
                  <c:v>100.6212</c:v>
                </c:pt>
                <c:pt idx="12026">
                  <c:v>100.62949999999998</c:v>
                </c:pt>
                <c:pt idx="12027">
                  <c:v>100.6378</c:v>
                </c:pt>
                <c:pt idx="12028">
                  <c:v>100.64619999999999</c:v>
                </c:pt>
                <c:pt idx="12029">
                  <c:v>100.6545</c:v>
                </c:pt>
                <c:pt idx="12030">
                  <c:v>100.66279999999998</c:v>
                </c:pt>
                <c:pt idx="12031">
                  <c:v>100.6712</c:v>
                </c:pt>
                <c:pt idx="12032">
                  <c:v>100.67949999999998</c:v>
                </c:pt>
                <c:pt idx="12033">
                  <c:v>100.6878</c:v>
                </c:pt>
                <c:pt idx="12034">
                  <c:v>100.6962</c:v>
                </c:pt>
                <c:pt idx="12035">
                  <c:v>100.70450000000002</c:v>
                </c:pt>
                <c:pt idx="12036">
                  <c:v>100.7128</c:v>
                </c:pt>
                <c:pt idx="12037">
                  <c:v>100.72120000000002</c:v>
                </c:pt>
                <c:pt idx="12038">
                  <c:v>100.7295</c:v>
                </c:pt>
                <c:pt idx="12039">
                  <c:v>100.73779999999999</c:v>
                </c:pt>
                <c:pt idx="12040">
                  <c:v>100.7462000000003</c:v>
                </c:pt>
                <c:pt idx="12041">
                  <c:v>100.75449999999999</c:v>
                </c:pt>
                <c:pt idx="12042">
                  <c:v>100.7628</c:v>
                </c:pt>
                <c:pt idx="12043">
                  <c:v>100.77119999999999</c:v>
                </c:pt>
                <c:pt idx="12044">
                  <c:v>100.7795</c:v>
                </c:pt>
                <c:pt idx="12045">
                  <c:v>100.7878</c:v>
                </c:pt>
                <c:pt idx="12046">
                  <c:v>100.7962000000003</c:v>
                </c:pt>
                <c:pt idx="12047">
                  <c:v>100.8045</c:v>
                </c:pt>
                <c:pt idx="12048">
                  <c:v>100.8128</c:v>
                </c:pt>
                <c:pt idx="12049">
                  <c:v>100.8212</c:v>
                </c:pt>
                <c:pt idx="12050">
                  <c:v>100.8295</c:v>
                </c:pt>
                <c:pt idx="12051">
                  <c:v>100.8378</c:v>
                </c:pt>
                <c:pt idx="12052">
                  <c:v>100.84620000000002</c:v>
                </c:pt>
                <c:pt idx="12053">
                  <c:v>100.8545</c:v>
                </c:pt>
                <c:pt idx="12054">
                  <c:v>100.86279999999998</c:v>
                </c:pt>
                <c:pt idx="12055">
                  <c:v>100.8712</c:v>
                </c:pt>
                <c:pt idx="12056">
                  <c:v>100.87949999999998</c:v>
                </c:pt>
                <c:pt idx="12057">
                  <c:v>100.8878</c:v>
                </c:pt>
                <c:pt idx="12058">
                  <c:v>100.89619999999999</c:v>
                </c:pt>
                <c:pt idx="12059">
                  <c:v>100.9045000000003</c:v>
                </c:pt>
                <c:pt idx="12060">
                  <c:v>100.9128</c:v>
                </c:pt>
                <c:pt idx="12061">
                  <c:v>100.9212000000003</c:v>
                </c:pt>
                <c:pt idx="12062">
                  <c:v>100.9295</c:v>
                </c:pt>
                <c:pt idx="12063">
                  <c:v>100.93780000000002</c:v>
                </c:pt>
                <c:pt idx="12064">
                  <c:v>100.94620000000039</c:v>
                </c:pt>
                <c:pt idx="12065">
                  <c:v>100.95450000000002</c:v>
                </c:pt>
                <c:pt idx="12066">
                  <c:v>100.9628</c:v>
                </c:pt>
                <c:pt idx="12067">
                  <c:v>100.97120000000002</c:v>
                </c:pt>
                <c:pt idx="12068">
                  <c:v>100.9795</c:v>
                </c:pt>
                <c:pt idx="12069">
                  <c:v>100.98779999999999</c:v>
                </c:pt>
                <c:pt idx="12070">
                  <c:v>100.9962000000003</c:v>
                </c:pt>
                <c:pt idx="12071">
                  <c:v>101.00449999999999</c:v>
                </c:pt>
                <c:pt idx="12072">
                  <c:v>101.0128</c:v>
                </c:pt>
                <c:pt idx="12073">
                  <c:v>101.02119999999999</c:v>
                </c:pt>
                <c:pt idx="12074">
                  <c:v>101.0295</c:v>
                </c:pt>
                <c:pt idx="12075">
                  <c:v>101.0378</c:v>
                </c:pt>
                <c:pt idx="12076">
                  <c:v>101.0462000000003</c:v>
                </c:pt>
                <c:pt idx="12077">
                  <c:v>101.0545</c:v>
                </c:pt>
                <c:pt idx="12078">
                  <c:v>101.0628</c:v>
                </c:pt>
                <c:pt idx="12079">
                  <c:v>101.0712</c:v>
                </c:pt>
                <c:pt idx="12080">
                  <c:v>101.0795</c:v>
                </c:pt>
                <c:pt idx="12081">
                  <c:v>101.0878</c:v>
                </c:pt>
                <c:pt idx="12082">
                  <c:v>101.09620000000002</c:v>
                </c:pt>
                <c:pt idx="12083">
                  <c:v>101.1045</c:v>
                </c:pt>
                <c:pt idx="12084">
                  <c:v>101.11279999999998</c:v>
                </c:pt>
                <c:pt idx="12085">
                  <c:v>101.1212</c:v>
                </c:pt>
                <c:pt idx="12086">
                  <c:v>101.12949999999998</c:v>
                </c:pt>
                <c:pt idx="12087">
                  <c:v>101.1378</c:v>
                </c:pt>
                <c:pt idx="12088">
                  <c:v>101.14619999999999</c:v>
                </c:pt>
                <c:pt idx="12089">
                  <c:v>101.1545</c:v>
                </c:pt>
                <c:pt idx="12090">
                  <c:v>101.16279999999998</c:v>
                </c:pt>
                <c:pt idx="12091">
                  <c:v>101.1712</c:v>
                </c:pt>
                <c:pt idx="12092">
                  <c:v>101.17949999999998</c:v>
                </c:pt>
                <c:pt idx="12093">
                  <c:v>101.1878</c:v>
                </c:pt>
                <c:pt idx="12094">
                  <c:v>101.1962</c:v>
                </c:pt>
                <c:pt idx="12095">
                  <c:v>101.20450000000002</c:v>
                </c:pt>
                <c:pt idx="12096">
                  <c:v>101.2128</c:v>
                </c:pt>
                <c:pt idx="12097">
                  <c:v>101.22120000000002</c:v>
                </c:pt>
                <c:pt idx="12098">
                  <c:v>101.2295</c:v>
                </c:pt>
                <c:pt idx="12099">
                  <c:v>101.23779999999999</c:v>
                </c:pt>
                <c:pt idx="12100">
                  <c:v>101.2462000000003</c:v>
                </c:pt>
                <c:pt idx="12101">
                  <c:v>101.25449999999999</c:v>
                </c:pt>
                <c:pt idx="12102">
                  <c:v>101.2628</c:v>
                </c:pt>
                <c:pt idx="12103">
                  <c:v>101.27119999999999</c:v>
                </c:pt>
                <c:pt idx="12104">
                  <c:v>101.2795</c:v>
                </c:pt>
                <c:pt idx="12105">
                  <c:v>101.2878</c:v>
                </c:pt>
                <c:pt idx="12106">
                  <c:v>101.2962000000003</c:v>
                </c:pt>
                <c:pt idx="12107">
                  <c:v>101.3045</c:v>
                </c:pt>
                <c:pt idx="12108">
                  <c:v>101.3128</c:v>
                </c:pt>
                <c:pt idx="12109">
                  <c:v>101.3212</c:v>
                </c:pt>
                <c:pt idx="12110">
                  <c:v>101.3295</c:v>
                </c:pt>
                <c:pt idx="12111">
                  <c:v>101.3378</c:v>
                </c:pt>
                <c:pt idx="12112">
                  <c:v>101.34620000000002</c:v>
                </c:pt>
                <c:pt idx="12113">
                  <c:v>101.3545</c:v>
                </c:pt>
                <c:pt idx="12114">
                  <c:v>101.36279999999998</c:v>
                </c:pt>
                <c:pt idx="12115">
                  <c:v>101.3712</c:v>
                </c:pt>
                <c:pt idx="12116">
                  <c:v>101.37949999999998</c:v>
                </c:pt>
                <c:pt idx="12117">
                  <c:v>101.3878</c:v>
                </c:pt>
                <c:pt idx="12118">
                  <c:v>101.39619999999999</c:v>
                </c:pt>
                <c:pt idx="12119">
                  <c:v>101.4045000000003</c:v>
                </c:pt>
                <c:pt idx="12120">
                  <c:v>101.4128</c:v>
                </c:pt>
                <c:pt idx="12121">
                  <c:v>101.4212000000003</c:v>
                </c:pt>
                <c:pt idx="12122">
                  <c:v>101.4295</c:v>
                </c:pt>
                <c:pt idx="12123">
                  <c:v>101.43780000000002</c:v>
                </c:pt>
                <c:pt idx="12124">
                  <c:v>101.44620000000039</c:v>
                </c:pt>
                <c:pt idx="12125">
                  <c:v>101.45450000000002</c:v>
                </c:pt>
                <c:pt idx="12126">
                  <c:v>101.4628</c:v>
                </c:pt>
                <c:pt idx="12127">
                  <c:v>101.47120000000002</c:v>
                </c:pt>
                <c:pt idx="12128">
                  <c:v>101.4795</c:v>
                </c:pt>
                <c:pt idx="12129">
                  <c:v>101.48779999999999</c:v>
                </c:pt>
                <c:pt idx="12130">
                  <c:v>101.4962000000003</c:v>
                </c:pt>
                <c:pt idx="12131">
                  <c:v>101.50449999999999</c:v>
                </c:pt>
                <c:pt idx="12132">
                  <c:v>101.5128</c:v>
                </c:pt>
                <c:pt idx="12133">
                  <c:v>101.52119999999999</c:v>
                </c:pt>
                <c:pt idx="12134">
                  <c:v>101.5295</c:v>
                </c:pt>
                <c:pt idx="12135">
                  <c:v>101.5378</c:v>
                </c:pt>
                <c:pt idx="12136">
                  <c:v>101.5462000000003</c:v>
                </c:pt>
                <c:pt idx="12137">
                  <c:v>101.5545</c:v>
                </c:pt>
                <c:pt idx="12138">
                  <c:v>101.5628</c:v>
                </c:pt>
                <c:pt idx="12139">
                  <c:v>101.5712</c:v>
                </c:pt>
                <c:pt idx="12140">
                  <c:v>101.5795</c:v>
                </c:pt>
                <c:pt idx="12141">
                  <c:v>101.5878</c:v>
                </c:pt>
                <c:pt idx="12142">
                  <c:v>101.59620000000002</c:v>
                </c:pt>
                <c:pt idx="12143">
                  <c:v>101.6045</c:v>
                </c:pt>
                <c:pt idx="12144">
                  <c:v>101.61279999999998</c:v>
                </c:pt>
                <c:pt idx="12145">
                  <c:v>101.6212</c:v>
                </c:pt>
                <c:pt idx="12146">
                  <c:v>101.62949999999998</c:v>
                </c:pt>
                <c:pt idx="12147">
                  <c:v>101.6378</c:v>
                </c:pt>
                <c:pt idx="12148">
                  <c:v>101.64619999999999</c:v>
                </c:pt>
                <c:pt idx="12149">
                  <c:v>101.6545</c:v>
                </c:pt>
                <c:pt idx="12150">
                  <c:v>101.66279999999998</c:v>
                </c:pt>
                <c:pt idx="12151">
                  <c:v>101.6712</c:v>
                </c:pt>
                <c:pt idx="12152">
                  <c:v>101.67949999999998</c:v>
                </c:pt>
                <c:pt idx="12153">
                  <c:v>101.6878</c:v>
                </c:pt>
                <c:pt idx="12154">
                  <c:v>101.6962</c:v>
                </c:pt>
                <c:pt idx="12155">
                  <c:v>101.70450000000002</c:v>
                </c:pt>
                <c:pt idx="12156">
                  <c:v>101.7128</c:v>
                </c:pt>
                <c:pt idx="12157">
                  <c:v>101.72120000000002</c:v>
                </c:pt>
                <c:pt idx="12158">
                  <c:v>101.7295</c:v>
                </c:pt>
                <c:pt idx="12159">
                  <c:v>101.73779999999999</c:v>
                </c:pt>
                <c:pt idx="12160">
                  <c:v>101.7462000000003</c:v>
                </c:pt>
                <c:pt idx="12161">
                  <c:v>101.75449999999999</c:v>
                </c:pt>
                <c:pt idx="12162">
                  <c:v>101.7628</c:v>
                </c:pt>
                <c:pt idx="12163">
                  <c:v>101.77119999999999</c:v>
                </c:pt>
                <c:pt idx="12164">
                  <c:v>101.7795</c:v>
                </c:pt>
                <c:pt idx="12165">
                  <c:v>101.7878</c:v>
                </c:pt>
                <c:pt idx="12166">
                  <c:v>101.7962000000003</c:v>
                </c:pt>
                <c:pt idx="12167">
                  <c:v>101.8045</c:v>
                </c:pt>
                <c:pt idx="12168">
                  <c:v>101.8128</c:v>
                </c:pt>
                <c:pt idx="12169">
                  <c:v>101.8212</c:v>
                </c:pt>
                <c:pt idx="12170">
                  <c:v>101.8295</c:v>
                </c:pt>
                <c:pt idx="12171">
                  <c:v>101.8378</c:v>
                </c:pt>
                <c:pt idx="12172">
                  <c:v>101.84620000000002</c:v>
                </c:pt>
                <c:pt idx="12173">
                  <c:v>101.8545</c:v>
                </c:pt>
                <c:pt idx="12174">
                  <c:v>101.86279999999998</c:v>
                </c:pt>
                <c:pt idx="12175">
                  <c:v>101.8712</c:v>
                </c:pt>
                <c:pt idx="12176">
                  <c:v>101.87949999999998</c:v>
                </c:pt>
                <c:pt idx="12177">
                  <c:v>101.8878</c:v>
                </c:pt>
                <c:pt idx="12178">
                  <c:v>101.89619999999999</c:v>
                </c:pt>
                <c:pt idx="12179">
                  <c:v>101.9045000000003</c:v>
                </c:pt>
                <c:pt idx="12180">
                  <c:v>101.9128</c:v>
                </c:pt>
                <c:pt idx="12181">
                  <c:v>101.9212000000003</c:v>
                </c:pt>
                <c:pt idx="12182">
                  <c:v>101.9295</c:v>
                </c:pt>
                <c:pt idx="12183">
                  <c:v>101.93780000000002</c:v>
                </c:pt>
                <c:pt idx="12184">
                  <c:v>101.94620000000039</c:v>
                </c:pt>
                <c:pt idx="12185">
                  <c:v>101.95450000000002</c:v>
                </c:pt>
                <c:pt idx="12186">
                  <c:v>101.9628</c:v>
                </c:pt>
                <c:pt idx="12187">
                  <c:v>101.97120000000002</c:v>
                </c:pt>
                <c:pt idx="12188">
                  <c:v>101.9795</c:v>
                </c:pt>
                <c:pt idx="12189">
                  <c:v>101.98779999999999</c:v>
                </c:pt>
                <c:pt idx="12190">
                  <c:v>101.9962000000003</c:v>
                </c:pt>
                <c:pt idx="12191">
                  <c:v>102.00449999999999</c:v>
                </c:pt>
                <c:pt idx="12192">
                  <c:v>102.0128</c:v>
                </c:pt>
                <c:pt idx="12193">
                  <c:v>102.02119999999999</c:v>
                </c:pt>
                <c:pt idx="12194">
                  <c:v>102.0295</c:v>
                </c:pt>
                <c:pt idx="12195">
                  <c:v>102.0378</c:v>
                </c:pt>
                <c:pt idx="12196">
                  <c:v>102.0462000000003</c:v>
                </c:pt>
                <c:pt idx="12197">
                  <c:v>102.0545</c:v>
                </c:pt>
                <c:pt idx="12198">
                  <c:v>102.0628</c:v>
                </c:pt>
                <c:pt idx="12199">
                  <c:v>102.0712</c:v>
                </c:pt>
                <c:pt idx="12200">
                  <c:v>102.0795</c:v>
                </c:pt>
                <c:pt idx="12201">
                  <c:v>102.0878</c:v>
                </c:pt>
                <c:pt idx="12202">
                  <c:v>102.09620000000002</c:v>
                </c:pt>
                <c:pt idx="12203">
                  <c:v>102.1045</c:v>
                </c:pt>
                <c:pt idx="12204">
                  <c:v>102.11279999999998</c:v>
                </c:pt>
                <c:pt idx="12205">
                  <c:v>102.1212</c:v>
                </c:pt>
                <c:pt idx="12206">
                  <c:v>102.12949999999998</c:v>
                </c:pt>
                <c:pt idx="12207">
                  <c:v>102.1378</c:v>
                </c:pt>
                <c:pt idx="12208">
                  <c:v>102.14619999999999</c:v>
                </c:pt>
                <c:pt idx="12209">
                  <c:v>102.1545</c:v>
                </c:pt>
                <c:pt idx="12210">
                  <c:v>102.16279999999998</c:v>
                </c:pt>
                <c:pt idx="12211">
                  <c:v>102.1712</c:v>
                </c:pt>
                <c:pt idx="12212">
                  <c:v>102.17949999999998</c:v>
                </c:pt>
                <c:pt idx="12213">
                  <c:v>102.1878</c:v>
                </c:pt>
                <c:pt idx="12214">
                  <c:v>102.1962</c:v>
                </c:pt>
                <c:pt idx="12215">
                  <c:v>102.20450000000002</c:v>
                </c:pt>
                <c:pt idx="12216">
                  <c:v>102.2128</c:v>
                </c:pt>
                <c:pt idx="12217">
                  <c:v>102.22120000000002</c:v>
                </c:pt>
                <c:pt idx="12218">
                  <c:v>102.2295</c:v>
                </c:pt>
                <c:pt idx="12219">
                  <c:v>102.23779999999999</c:v>
                </c:pt>
                <c:pt idx="12220">
                  <c:v>102.2462000000003</c:v>
                </c:pt>
                <c:pt idx="12221">
                  <c:v>102.25449999999999</c:v>
                </c:pt>
                <c:pt idx="12222">
                  <c:v>102.2628</c:v>
                </c:pt>
                <c:pt idx="12223">
                  <c:v>102.27119999999999</c:v>
                </c:pt>
                <c:pt idx="12224">
                  <c:v>102.2795</c:v>
                </c:pt>
                <c:pt idx="12225">
                  <c:v>102.2878</c:v>
                </c:pt>
                <c:pt idx="12226">
                  <c:v>102.2962000000003</c:v>
                </c:pt>
                <c:pt idx="12227">
                  <c:v>102.3045</c:v>
                </c:pt>
                <c:pt idx="12228">
                  <c:v>102.3128</c:v>
                </c:pt>
                <c:pt idx="12229">
                  <c:v>102.3212</c:v>
                </c:pt>
                <c:pt idx="12230">
                  <c:v>102.3295</c:v>
                </c:pt>
                <c:pt idx="12231">
                  <c:v>102.3378</c:v>
                </c:pt>
                <c:pt idx="12232">
                  <c:v>102.34620000000002</c:v>
                </c:pt>
                <c:pt idx="12233">
                  <c:v>102.3545</c:v>
                </c:pt>
                <c:pt idx="12234">
                  <c:v>102.36279999999998</c:v>
                </c:pt>
                <c:pt idx="12235">
                  <c:v>102.3712</c:v>
                </c:pt>
                <c:pt idx="12236">
                  <c:v>102.37949999999998</c:v>
                </c:pt>
                <c:pt idx="12237">
                  <c:v>102.3878</c:v>
                </c:pt>
                <c:pt idx="12238">
                  <c:v>102.39619999999999</c:v>
                </c:pt>
                <c:pt idx="12239">
                  <c:v>102.4045000000003</c:v>
                </c:pt>
                <c:pt idx="12240">
                  <c:v>102.4128</c:v>
                </c:pt>
                <c:pt idx="12241">
                  <c:v>102.4212000000003</c:v>
                </c:pt>
                <c:pt idx="12242">
                  <c:v>102.4295</c:v>
                </c:pt>
                <c:pt idx="12243">
                  <c:v>102.43780000000002</c:v>
                </c:pt>
                <c:pt idx="12244">
                  <c:v>102.44620000000039</c:v>
                </c:pt>
                <c:pt idx="12245">
                  <c:v>102.45450000000002</c:v>
                </c:pt>
                <c:pt idx="12246">
                  <c:v>102.4628</c:v>
                </c:pt>
                <c:pt idx="12247">
                  <c:v>102.47120000000002</c:v>
                </c:pt>
                <c:pt idx="12248">
                  <c:v>102.4795</c:v>
                </c:pt>
                <c:pt idx="12249">
                  <c:v>102.48779999999999</c:v>
                </c:pt>
                <c:pt idx="12250">
                  <c:v>102.4962000000003</c:v>
                </c:pt>
                <c:pt idx="12251">
                  <c:v>102.50449999999999</c:v>
                </c:pt>
                <c:pt idx="12252">
                  <c:v>102.5128</c:v>
                </c:pt>
                <c:pt idx="12253">
                  <c:v>102.52119999999999</c:v>
                </c:pt>
                <c:pt idx="12254">
                  <c:v>102.5295</c:v>
                </c:pt>
                <c:pt idx="12255">
                  <c:v>102.5378</c:v>
                </c:pt>
                <c:pt idx="12256">
                  <c:v>102.5462000000003</c:v>
                </c:pt>
                <c:pt idx="12257">
                  <c:v>102.5545</c:v>
                </c:pt>
                <c:pt idx="12258">
                  <c:v>102.5628</c:v>
                </c:pt>
                <c:pt idx="12259">
                  <c:v>102.5712</c:v>
                </c:pt>
                <c:pt idx="12260">
                  <c:v>102.5795</c:v>
                </c:pt>
                <c:pt idx="12261">
                  <c:v>102.5878</c:v>
                </c:pt>
                <c:pt idx="12262">
                  <c:v>102.59620000000002</c:v>
                </c:pt>
                <c:pt idx="12263">
                  <c:v>102.6045</c:v>
                </c:pt>
                <c:pt idx="12264">
                  <c:v>102.61279999999998</c:v>
                </c:pt>
                <c:pt idx="12265">
                  <c:v>102.6212</c:v>
                </c:pt>
                <c:pt idx="12266">
                  <c:v>102.62949999999998</c:v>
                </c:pt>
                <c:pt idx="12267">
                  <c:v>102.6378</c:v>
                </c:pt>
                <c:pt idx="12268">
                  <c:v>102.64619999999999</c:v>
                </c:pt>
                <c:pt idx="12269">
                  <c:v>102.6545</c:v>
                </c:pt>
                <c:pt idx="12270">
                  <c:v>102.66279999999998</c:v>
                </c:pt>
                <c:pt idx="12271">
                  <c:v>102.6712</c:v>
                </c:pt>
                <c:pt idx="12272">
                  <c:v>102.67949999999998</c:v>
                </c:pt>
                <c:pt idx="12273">
                  <c:v>102.6878</c:v>
                </c:pt>
                <c:pt idx="12274">
                  <c:v>102.6962</c:v>
                </c:pt>
                <c:pt idx="12275">
                  <c:v>102.70450000000002</c:v>
                </c:pt>
                <c:pt idx="12276">
                  <c:v>102.7128</c:v>
                </c:pt>
                <c:pt idx="12277">
                  <c:v>102.72120000000002</c:v>
                </c:pt>
                <c:pt idx="12278">
                  <c:v>102.7295</c:v>
                </c:pt>
                <c:pt idx="12279">
                  <c:v>102.73779999999999</c:v>
                </c:pt>
                <c:pt idx="12280">
                  <c:v>102.7462000000003</c:v>
                </c:pt>
                <c:pt idx="12281">
                  <c:v>102.75449999999999</c:v>
                </c:pt>
                <c:pt idx="12282">
                  <c:v>102.7628</c:v>
                </c:pt>
                <c:pt idx="12283">
                  <c:v>102.77119999999999</c:v>
                </c:pt>
                <c:pt idx="12284">
                  <c:v>102.7795</c:v>
                </c:pt>
                <c:pt idx="12285">
                  <c:v>102.7878</c:v>
                </c:pt>
                <c:pt idx="12286">
                  <c:v>102.7962000000003</c:v>
                </c:pt>
                <c:pt idx="12287">
                  <c:v>102.8045</c:v>
                </c:pt>
                <c:pt idx="12288">
                  <c:v>102.8128</c:v>
                </c:pt>
                <c:pt idx="12289">
                  <c:v>102.8212</c:v>
                </c:pt>
                <c:pt idx="12290">
                  <c:v>102.8295</c:v>
                </c:pt>
                <c:pt idx="12291">
                  <c:v>102.8378</c:v>
                </c:pt>
                <c:pt idx="12292">
                  <c:v>102.84620000000002</c:v>
                </c:pt>
                <c:pt idx="12293">
                  <c:v>102.8545</c:v>
                </c:pt>
                <c:pt idx="12294">
                  <c:v>102.86279999999998</c:v>
                </c:pt>
                <c:pt idx="12295">
                  <c:v>102.8712</c:v>
                </c:pt>
                <c:pt idx="12296">
                  <c:v>102.87949999999998</c:v>
                </c:pt>
                <c:pt idx="12297">
                  <c:v>102.8878</c:v>
                </c:pt>
                <c:pt idx="12298">
                  <c:v>102.89619999999999</c:v>
                </c:pt>
                <c:pt idx="12299">
                  <c:v>102.9045000000003</c:v>
                </c:pt>
                <c:pt idx="12300">
                  <c:v>102.9128</c:v>
                </c:pt>
                <c:pt idx="12301">
                  <c:v>102.9212000000003</c:v>
                </c:pt>
                <c:pt idx="12302">
                  <c:v>102.9295</c:v>
                </c:pt>
                <c:pt idx="12303">
                  <c:v>102.93780000000002</c:v>
                </c:pt>
                <c:pt idx="12304">
                  <c:v>102.94620000000039</c:v>
                </c:pt>
                <c:pt idx="12305">
                  <c:v>102.95450000000002</c:v>
                </c:pt>
                <c:pt idx="12306">
                  <c:v>102.9628</c:v>
                </c:pt>
                <c:pt idx="12307">
                  <c:v>102.97120000000002</c:v>
                </c:pt>
                <c:pt idx="12308">
                  <c:v>102.9795</c:v>
                </c:pt>
                <c:pt idx="12309">
                  <c:v>102.98779999999999</c:v>
                </c:pt>
                <c:pt idx="12310">
                  <c:v>102.9962000000003</c:v>
                </c:pt>
                <c:pt idx="12311">
                  <c:v>103.00449999999999</c:v>
                </c:pt>
                <c:pt idx="12312">
                  <c:v>103.0128</c:v>
                </c:pt>
                <c:pt idx="12313">
                  <c:v>103.02119999999999</c:v>
                </c:pt>
                <c:pt idx="12314">
                  <c:v>103.0295</c:v>
                </c:pt>
                <c:pt idx="12315">
                  <c:v>103.0378</c:v>
                </c:pt>
                <c:pt idx="12316">
                  <c:v>103.0462000000003</c:v>
                </c:pt>
                <c:pt idx="12317">
                  <c:v>103.0545</c:v>
                </c:pt>
                <c:pt idx="12318">
                  <c:v>103.0628</c:v>
                </c:pt>
                <c:pt idx="12319">
                  <c:v>103.0712</c:v>
                </c:pt>
                <c:pt idx="12320">
                  <c:v>103.0795</c:v>
                </c:pt>
                <c:pt idx="12321">
                  <c:v>103.0878</c:v>
                </c:pt>
                <c:pt idx="12322">
                  <c:v>103.09620000000002</c:v>
                </c:pt>
                <c:pt idx="12323">
                  <c:v>103.1045</c:v>
                </c:pt>
                <c:pt idx="12324">
                  <c:v>103.11279999999998</c:v>
                </c:pt>
                <c:pt idx="12325">
                  <c:v>103.1212</c:v>
                </c:pt>
                <c:pt idx="12326">
                  <c:v>103.12949999999998</c:v>
                </c:pt>
                <c:pt idx="12327">
                  <c:v>103.1378</c:v>
                </c:pt>
                <c:pt idx="12328">
                  <c:v>103.14619999999999</c:v>
                </c:pt>
                <c:pt idx="12329">
                  <c:v>103.1545</c:v>
                </c:pt>
                <c:pt idx="12330">
                  <c:v>103.16279999999998</c:v>
                </c:pt>
                <c:pt idx="12331">
                  <c:v>103.1712</c:v>
                </c:pt>
                <c:pt idx="12332">
                  <c:v>103.17949999999998</c:v>
                </c:pt>
                <c:pt idx="12333">
                  <c:v>103.1878</c:v>
                </c:pt>
                <c:pt idx="12334">
                  <c:v>103.1962</c:v>
                </c:pt>
                <c:pt idx="12335">
                  <c:v>103.20450000000002</c:v>
                </c:pt>
                <c:pt idx="12336">
                  <c:v>103.2128</c:v>
                </c:pt>
                <c:pt idx="12337">
                  <c:v>103.22120000000002</c:v>
                </c:pt>
                <c:pt idx="12338">
                  <c:v>103.2295</c:v>
                </c:pt>
                <c:pt idx="12339">
                  <c:v>103.23779999999999</c:v>
                </c:pt>
                <c:pt idx="12340">
                  <c:v>103.2462000000003</c:v>
                </c:pt>
                <c:pt idx="12341">
                  <c:v>103.25449999999999</c:v>
                </c:pt>
                <c:pt idx="12342">
                  <c:v>103.2628</c:v>
                </c:pt>
                <c:pt idx="12343">
                  <c:v>103.27119999999999</c:v>
                </c:pt>
                <c:pt idx="12344">
                  <c:v>103.2795</c:v>
                </c:pt>
                <c:pt idx="12345">
                  <c:v>103.2878</c:v>
                </c:pt>
                <c:pt idx="12346">
                  <c:v>103.2962000000003</c:v>
                </c:pt>
                <c:pt idx="12347">
                  <c:v>103.3045</c:v>
                </c:pt>
                <c:pt idx="12348">
                  <c:v>103.3128</c:v>
                </c:pt>
                <c:pt idx="12349">
                  <c:v>103.3212</c:v>
                </c:pt>
                <c:pt idx="12350">
                  <c:v>103.3295</c:v>
                </c:pt>
                <c:pt idx="12351">
                  <c:v>103.3378</c:v>
                </c:pt>
                <c:pt idx="12352">
                  <c:v>103.34620000000002</c:v>
                </c:pt>
                <c:pt idx="12353">
                  <c:v>103.3545</c:v>
                </c:pt>
                <c:pt idx="12354">
                  <c:v>103.36279999999998</c:v>
                </c:pt>
                <c:pt idx="12355">
                  <c:v>103.3712</c:v>
                </c:pt>
                <c:pt idx="12356">
                  <c:v>103.37949999999998</c:v>
                </c:pt>
                <c:pt idx="12357">
                  <c:v>103.3878</c:v>
                </c:pt>
                <c:pt idx="12358">
                  <c:v>103.39619999999999</c:v>
                </c:pt>
                <c:pt idx="12359">
                  <c:v>103.4045000000003</c:v>
                </c:pt>
                <c:pt idx="12360">
                  <c:v>103.4128</c:v>
                </c:pt>
                <c:pt idx="12361">
                  <c:v>103.4212000000003</c:v>
                </c:pt>
                <c:pt idx="12362">
                  <c:v>103.4295</c:v>
                </c:pt>
                <c:pt idx="12363">
                  <c:v>103.43780000000002</c:v>
                </c:pt>
                <c:pt idx="12364">
                  <c:v>103.44620000000039</c:v>
                </c:pt>
                <c:pt idx="12365">
                  <c:v>103.45450000000002</c:v>
                </c:pt>
                <c:pt idx="12366">
                  <c:v>103.4628</c:v>
                </c:pt>
                <c:pt idx="12367">
                  <c:v>103.47120000000002</c:v>
                </c:pt>
                <c:pt idx="12368">
                  <c:v>103.4795</c:v>
                </c:pt>
                <c:pt idx="12369">
                  <c:v>103.48779999999999</c:v>
                </c:pt>
                <c:pt idx="12370">
                  <c:v>103.4962000000003</c:v>
                </c:pt>
                <c:pt idx="12371">
                  <c:v>103.50449999999999</c:v>
                </c:pt>
                <c:pt idx="12372">
                  <c:v>103.5128</c:v>
                </c:pt>
                <c:pt idx="12373">
                  <c:v>103.52119999999999</c:v>
                </c:pt>
                <c:pt idx="12374">
                  <c:v>103.5295</c:v>
                </c:pt>
                <c:pt idx="12375">
                  <c:v>103.5378</c:v>
                </c:pt>
                <c:pt idx="12376">
                  <c:v>103.5462000000003</c:v>
                </c:pt>
                <c:pt idx="12377">
                  <c:v>103.5545</c:v>
                </c:pt>
                <c:pt idx="12378">
                  <c:v>103.5628</c:v>
                </c:pt>
                <c:pt idx="12379">
                  <c:v>103.5712</c:v>
                </c:pt>
                <c:pt idx="12380">
                  <c:v>103.5795</c:v>
                </c:pt>
                <c:pt idx="12381">
                  <c:v>103.5878</c:v>
                </c:pt>
                <c:pt idx="12382">
                  <c:v>103.59620000000002</c:v>
                </c:pt>
                <c:pt idx="12383">
                  <c:v>103.6045</c:v>
                </c:pt>
                <c:pt idx="12384">
                  <c:v>103.61279999999998</c:v>
                </c:pt>
                <c:pt idx="12385">
                  <c:v>103.6212</c:v>
                </c:pt>
                <c:pt idx="12386">
                  <c:v>103.62949999999998</c:v>
                </c:pt>
                <c:pt idx="12387">
                  <c:v>103.6378</c:v>
                </c:pt>
                <c:pt idx="12388">
                  <c:v>103.64619999999999</c:v>
                </c:pt>
                <c:pt idx="12389">
                  <c:v>103.6545</c:v>
                </c:pt>
                <c:pt idx="12390">
                  <c:v>103.66279999999998</c:v>
                </c:pt>
                <c:pt idx="12391">
                  <c:v>103.6712</c:v>
                </c:pt>
                <c:pt idx="12392">
                  <c:v>103.67949999999998</c:v>
                </c:pt>
                <c:pt idx="12393">
                  <c:v>103.6878</c:v>
                </c:pt>
                <c:pt idx="12394">
                  <c:v>103.6962</c:v>
                </c:pt>
                <c:pt idx="12395">
                  <c:v>103.70450000000002</c:v>
                </c:pt>
                <c:pt idx="12396">
                  <c:v>103.7128</c:v>
                </c:pt>
                <c:pt idx="12397">
                  <c:v>103.72120000000002</c:v>
                </c:pt>
                <c:pt idx="12398">
                  <c:v>103.7295</c:v>
                </c:pt>
                <c:pt idx="12399">
                  <c:v>103.73779999999999</c:v>
                </c:pt>
                <c:pt idx="12400">
                  <c:v>103.7462000000003</c:v>
                </c:pt>
                <c:pt idx="12401">
                  <c:v>103.75449999999999</c:v>
                </c:pt>
                <c:pt idx="12402">
                  <c:v>103.7628</c:v>
                </c:pt>
                <c:pt idx="12403">
                  <c:v>103.77119999999999</c:v>
                </c:pt>
                <c:pt idx="12404">
                  <c:v>103.7795</c:v>
                </c:pt>
                <c:pt idx="12405">
                  <c:v>103.7878</c:v>
                </c:pt>
                <c:pt idx="12406">
                  <c:v>103.7962000000003</c:v>
                </c:pt>
                <c:pt idx="12407">
                  <c:v>103.8045</c:v>
                </c:pt>
                <c:pt idx="12408">
                  <c:v>103.8128</c:v>
                </c:pt>
                <c:pt idx="12409">
                  <c:v>103.8212</c:v>
                </c:pt>
                <c:pt idx="12410">
                  <c:v>103.8295</c:v>
                </c:pt>
                <c:pt idx="12411">
                  <c:v>103.8378</c:v>
                </c:pt>
                <c:pt idx="12412">
                  <c:v>103.84620000000002</c:v>
                </c:pt>
                <c:pt idx="12413">
                  <c:v>103.8545</c:v>
                </c:pt>
                <c:pt idx="12414">
                  <c:v>103.86279999999998</c:v>
                </c:pt>
                <c:pt idx="12415">
                  <c:v>103.8712</c:v>
                </c:pt>
                <c:pt idx="12416">
                  <c:v>103.87949999999998</c:v>
                </c:pt>
                <c:pt idx="12417">
                  <c:v>103.8878</c:v>
                </c:pt>
                <c:pt idx="12418">
                  <c:v>103.89619999999999</c:v>
                </c:pt>
                <c:pt idx="12419">
                  <c:v>103.9045000000003</c:v>
                </c:pt>
                <c:pt idx="12420">
                  <c:v>103.9128</c:v>
                </c:pt>
                <c:pt idx="12421">
                  <c:v>103.9212000000003</c:v>
                </c:pt>
                <c:pt idx="12422">
                  <c:v>103.9295</c:v>
                </c:pt>
                <c:pt idx="12423">
                  <c:v>103.93780000000002</c:v>
                </c:pt>
                <c:pt idx="12424">
                  <c:v>103.94620000000039</c:v>
                </c:pt>
                <c:pt idx="12425">
                  <c:v>103.95450000000002</c:v>
                </c:pt>
                <c:pt idx="12426">
                  <c:v>103.9628</c:v>
                </c:pt>
                <c:pt idx="12427">
                  <c:v>103.97120000000002</c:v>
                </c:pt>
                <c:pt idx="12428">
                  <c:v>103.9795</c:v>
                </c:pt>
                <c:pt idx="12429">
                  <c:v>103.98779999999999</c:v>
                </c:pt>
                <c:pt idx="12430">
                  <c:v>103.9962000000003</c:v>
                </c:pt>
                <c:pt idx="12431">
                  <c:v>104.00449999999999</c:v>
                </c:pt>
                <c:pt idx="12432">
                  <c:v>104.0128</c:v>
                </c:pt>
                <c:pt idx="12433">
                  <c:v>104.02119999999999</c:v>
                </c:pt>
                <c:pt idx="12434">
                  <c:v>104.0295</c:v>
                </c:pt>
                <c:pt idx="12435">
                  <c:v>104.0378</c:v>
                </c:pt>
                <c:pt idx="12436">
                  <c:v>104.0462000000003</c:v>
                </c:pt>
                <c:pt idx="12437">
                  <c:v>104.0545</c:v>
                </c:pt>
                <c:pt idx="12438">
                  <c:v>104.0628</c:v>
                </c:pt>
                <c:pt idx="12439">
                  <c:v>104.0712</c:v>
                </c:pt>
                <c:pt idx="12440">
                  <c:v>104.0795</c:v>
                </c:pt>
                <c:pt idx="12441">
                  <c:v>104.0878</c:v>
                </c:pt>
                <c:pt idx="12442">
                  <c:v>104.09620000000002</c:v>
                </c:pt>
                <c:pt idx="12443">
                  <c:v>104.1045</c:v>
                </c:pt>
                <c:pt idx="12444">
                  <c:v>104.11279999999998</c:v>
                </c:pt>
                <c:pt idx="12445">
                  <c:v>104.1212</c:v>
                </c:pt>
                <c:pt idx="12446">
                  <c:v>104.12949999999998</c:v>
                </c:pt>
                <c:pt idx="12447">
                  <c:v>104.1378</c:v>
                </c:pt>
                <c:pt idx="12448">
                  <c:v>104.14619999999999</c:v>
                </c:pt>
                <c:pt idx="12449">
                  <c:v>104.1545</c:v>
                </c:pt>
                <c:pt idx="12450">
                  <c:v>104.16279999999998</c:v>
                </c:pt>
                <c:pt idx="12451">
                  <c:v>104.1712</c:v>
                </c:pt>
                <c:pt idx="12452">
                  <c:v>104.17949999999998</c:v>
                </c:pt>
                <c:pt idx="12453">
                  <c:v>104.1878</c:v>
                </c:pt>
                <c:pt idx="12454">
                  <c:v>104.1962</c:v>
                </c:pt>
                <c:pt idx="12455">
                  <c:v>104.20450000000002</c:v>
                </c:pt>
                <c:pt idx="12456">
                  <c:v>104.2128</c:v>
                </c:pt>
                <c:pt idx="12457">
                  <c:v>104.22120000000002</c:v>
                </c:pt>
                <c:pt idx="12458">
                  <c:v>104.2295</c:v>
                </c:pt>
                <c:pt idx="12459">
                  <c:v>104.23779999999999</c:v>
                </c:pt>
                <c:pt idx="12460">
                  <c:v>104.2462000000003</c:v>
                </c:pt>
                <c:pt idx="12461">
                  <c:v>104.25449999999999</c:v>
                </c:pt>
                <c:pt idx="12462">
                  <c:v>104.2628</c:v>
                </c:pt>
                <c:pt idx="12463">
                  <c:v>104.27119999999999</c:v>
                </c:pt>
                <c:pt idx="12464">
                  <c:v>104.2795</c:v>
                </c:pt>
                <c:pt idx="12465">
                  <c:v>104.2878</c:v>
                </c:pt>
                <c:pt idx="12466">
                  <c:v>104.2962000000003</c:v>
                </c:pt>
                <c:pt idx="12467">
                  <c:v>104.3045</c:v>
                </c:pt>
                <c:pt idx="12468">
                  <c:v>104.3128</c:v>
                </c:pt>
                <c:pt idx="12469">
                  <c:v>104.3212</c:v>
                </c:pt>
                <c:pt idx="12470">
                  <c:v>104.3295</c:v>
                </c:pt>
                <c:pt idx="12471">
                  <c:v>104.3378</c:v>
                </c:pt>
                <c:pt idx="12472">
                  <c:v>104.34620000000002</c:v>
                </c:pt>
                <c:pt idx="12473">
                  <c:v>104.3545</c:v>
                </c:pt>
                <c:pt idx="12474">
                  <c:v>104.36279999999998</c:v>
                </c:pt>
                <c:pt idx="12475">
                  <c:v>104.3712</c:v>
                </c:pt>
                <c:pt idx="12476">
                  <c:v>104.37949999999998</c:v>
                </c:pt>
                <c:pt idx="12477">
                  <c:v>104.3878</c:v>
                </c:pt>
                <c:pt idx="12478">
                  <c:v>104.39619999999999</c:v>
                </c:pt>
                <c:pt idx="12479">
                  <c:v>104.4045000000003</c:v>
                </c:pt>
                <c:pt idx="12480">
                  <c:v>104.4128</c:v>
                </c:pt>
                <c:pt idx="12481">
                  <c:v>104.4212000000003</c:v>
                </c:pt>
                <c:pt idx="12482">
                  <c:v>104.4295</c:v>
                </c:pt>
                <c:pt idx="12483">
                  <c:v>104.43780000000002</c:v>
                </c:pt>
                <c:pt idx="12484">
                  <c:v>104.44620000000039</c:v>
                </c:pt>
                <c:pt idx="12485">
                  <c:v>104.45450000000002</c:v>
                </c:pt>
                <c:pt idx="12486">
                  <c:v>104.4628</c:v>
                </c:pt>
                <c:pt idx="12487">
                  <c:v>104.47120000000002</c:v>
                </c:pt>
                <c:pt idx="12488">
                  <c:v>104.4795</c:v>
                </c:pt>
                <c:pt idx="12489">
                  <c:v>104.48779999999999</c:v>
                </c:pt>
                <c:pt idx="12490">
                  <c:v>104.4962000000003</c:v>
                </c:pt>
                <c:pt idx="12491">
                  <c:v>104.50449999999999</c:v>
                </c:pt>
                <c:pt idx="12492">
                  <c:v>104.5128</c:v>
                </c:pt>
                <c:pt idx="12493">
                  <c:v>104.52119999999999</c:v>
                </c:pt>
                <c:pt idx="12494">
                  <c:v>104.5295</c:v>
                </c:pt>
                <c:pt idx="12495">
                  <c:v>104.5378</c:v>
                </c:pt>
                <c:pt idx="12496">
                  <c:v>104.5462000000003</c:v>
                </c:pt>
                <c:pt idx="12497">
                  <c:v>104.5545</c:v>
                </c:pt>
                <c:pt idx="12498">
                  <c:v>104.5628</c:v>
                </c:pt>
                <c:pt idx="12499">
                  <c:v>104.5712</c:v>
                </c:pt>
                <c:pt idx="12500">
                  <c:v>104.5795</c:v>
                </c:pt>
                <c:pt idx="12501">
                  <c:v>104.5878</c:v>
                </c:pt>
                <c:pt idx="12502">
                  <c:v>104.59620000000002</c:v>
                </c:pt>
                <c:pt idx="12503">
                  <c:v>104.6045</c:v>
                </c:pt>
                <c:pt idx="12504">
                  <c:v>104.61279999999998</c:v>
                </c:pt>
                <c:pt idx="12505">
                  <c:v>104.6212</c:v>
                </c:pt>
                <c:pt idx="12506">
                  <c:v>104.62949999999998</c:v>
                </c:pt>
                <c:pt idx="12507">
                  <c:v>104.6378</c:v>
                </c:pt>
                <c:pt idx="12508">
                  <c:v>104.64619999999999</c:v>
                </c:pt>
                <c:pt idx="12509">
                  <c:v>104.6545</c:v>
                </c:pt>
                <c:pt idx="12510">
                  <c:v>104.66279999999998</c:v>
                </c:pt>
                <c:pt idx="12511">
                  <c:v>104.6712</c:v>
                </c:pt>
                <c:pt idx="12512">
                  <c:v>104.67949999999998</c:v>
                </c:pt>
                <c:pt idx="12513">
                  <c:v>104.6878</c:v>
                </c:pt>
                <c:pt idx="12514">
                  <c:v>104.6962</c:v>
                </c:pt>
                <c:pt idx="12515">
                  <c:v>104.70450000000002</c:v>
                </c:pt>
                <c:pt idx="12516">
                  <c:v>104.7128</c:v>
                </c:pt>
                <c:pt idx="12517">
                  <c:v>104.72120000000002</c:v>
                </c:pt>
                <c:pt idx="12518">
                  <c:v>104.7295</c:v>
                </c:pt>
                <c:pt idx="12519">
                  <c:v>104.73779999999999</c:v>
                </c:pt>
                <c:pt idx="12520">
                  <c:v>104.7462000000003</c:v>
                </c:pt>
                <c:pt idx="12521">
                  <c:v>104.75449999999999</c:v>
                </c:pt>
                <c:pt idx="12522">
                  <c:v>104.7628</c:v>
                </c:pt>
                <c:pt idx="12523">
                  <c:v>104.77119999999999</c:v>
                </c:pt>
                <c:pt idx="12524">
                  <c:v>104.7795</c:v>
                </c:pt>
                <c:pt idx="12525">
                  <c:v>104.7878</c:v>
                </c:pt>
                <c:pt idx="12526">
                  <c:v>104.7962000000003</c:v>
                </c:pt>
                <c:pt idx="12527">
                  <c:v>104.8045</c:v>
                </c:pt>
                <c:pt idx="12528">
                  <c:v>104.8128</c:v>
                </c:pt>
                <c:pt idx="12529">
                  <c:v>104.8212</c:v>
                </c:pt>
                <c:pt idx="12530">
                  <c:v>104.8295</c:v>
                </c:pt>
                <c:pt idx="12531">
                  <c:v>104.8378</c:v>
                </c:pt>
                <c:pt idx="12532">
                  <c:v>104.84620000000002</c:v>
                </c:pt>
                <c:pt idx="12533">
                  <c:v>104.8545</c:v>
                </c:pt>
                <c:pt idx="12534">
                  <c:v>104.86279999999998</c:v>
                </c:pt>
                <c:pt idx="12535">
                  <c:v>104.8712</c:v>
                </c:pt>
                <c:pt idx="12536">
                  <c:v>104.87949999999998</c:v>
                </c:pt>
                <c:pt idx="12537">
                  <c:v>104.8878</c:v>
                </c:pt>
                <c:pt idx="12538">
                  <c:v>104.89619999999999</c:v>
                </c:pt>
                <c:pt idx="12539">
                  <c:v>104.9045000000003</c:v>
                </c:pt>
                <c:pt idx="12540">
                  <c:v>104.9128</c:v>
                </c:pt>
                <c:pt idx="12541">
                  <c:v>104.9212000000003</c:v>
                </c:pt>
                <c:pt idx="12542">
                  <c:v>104.9295</c:v>
                </c:pt>
                <c:pt idx="12543">
                  <c:v>104.93780000000002</c:v>
                </c:pt>
                <c:pt idx="12544">
                  <c:v>104.94620000000039</c:v>
                </c:pt>
                <c:pt idx="12545">
                  <c:v>104.95450000000002</c:v>
                </c:pt>
                <c:pt idx="12546">
                  <c:v>104.9628</c:v>
                </c:pt>
                <c:pt idx="12547">
                  <c:v>104.97120000000002</c:v>
                </c:pt>
                <c:pt idx="12548">
                  <c:v>104.9795</c:v>
                </c:pt>
                <c:pt idx="12549">
                  <c:v>104.98779999999999</c:v>
                </c:pt>
                <c:pt idx="12550">
                  <c:v>104.9962000000003</c:v>
                </c:pt>
                <c:pt idx="12551">
                  <c:v>105.00449999999999</c:v>
                </c:pt>
                <c:pt idx="12552">
                  <c:v>105.0128</c:v>
                </c:pt>
                <c:pt idx="12553">
                  <c:v>105.02119999999999</c:v>
                </c:pt>
                <c:pt idx="12554">
                  <c:v>105.0295</c:v>
                </c:pt>
                <c:pt idx="12555">
                  <c:v>105.0378</c:v>
                </c:pt>
                <c:pt idx="12556">
                  <c:v>105.0462000000003</c:v>
                </c:pt>
                <c:pt idx="12557">
                  <c:v>105.0545</c:v>
                </c:pt>
                <c:pt idx="12558">
                  <c:v>105.0628</c:v>
                </c:pt>
                <c:pt idx="12559">
                  <c:v>105.0712</c:v>
                </c:pt>
                <c:pt idx="12560">
                  <c:v>105.0795</c:v>
                </c:pt>
                <c:pt idx="12561">
                  <c:v>105.0878</c:v>
                </c:pt>
                <c:pt idx="12562">
                  <c:v>105.09620000000002</c:v>
                </c:pt>
                <c:pt idx="12563">
                  <c:v>105.1045</c:v>
                </c:pt>
                <c:pt idx="12564">
                  <c:v>105.11279999999998</c:v>
                </c:pt>
                <c:pt idx="12565">
                  <c:v>105.1212</c:v>
                </c:pt>
                <c:pt idx="12566">
                  <c:v>105.12949999999998</c:v>
                </c:pt>
                <c:pt idx="12567">
                  <c:v>105.1378</c:v>
                </c:pt>
                <c:pt idx="12568">
                  <c:v>105.14619999999999</c:v>
                </c:pt>
                <c:pt idx="12569">
                  <c:v>105.1545</c:v>
                </c:pt>
                <c:pt idx="12570">
                  <c:v>105.16279999999998</c:v>
                </c:pt>
                <c:pt idx="12571">
                  <c:v>105.1712</c:v>
                </c:pt>
                <c:pt idx="12572">
                  <c:v>105.17949999999998</c:v>
                </c:pt>
                <c:pt idx="12573">
                  <c:v>105.1878</c:v>
                </c:pt>
                <c:pt idx="12574">
                  <c:v>105.1962</c:v>
                </c:pt>
                <c:pt idx="12575">
                  <c:v>105.20450000000002</c:v>
                </c:pt>
                <c:pt idx="12576">
                  <c:v>105.2128</c:v>
                </c:pt>
                <c:pt idx="12577">
                  <c:v>105.22120000000002</c:v>
                </c:pt>
                <c:pt idx="12578">
                  <c:v>105.2295</c:v>
                </c:pt>
                <c:pt idx="12579">
                  <c:v>105.23779999999999</c:v>
                </c:pt>
                <c:pt idx="12580">
                  <c:v>105.2462000000003</c:v>
                </c:pt>
                <c:pt idx="12581">
                  <c:v>105.25449999999999</c:v>
                </c:pt>
                <c:pt idx="12582">
                  <c:v>105.2628</c:v>
                </c:pt>
                <c:pt idx="12583">
                  <c:v>105.27119999999999</c:v>
                </c:pt>
                <c:pt idx="12584">
                  <c:v>105.2795</c:v>
                </c:pt>
                <c:pt idx="12585">
                  <c:v>105.2878</c:v>
                </c:pt>
                <c:pt idx="12586">
                  <c:v>105.2962000000003</c:v>
                </c:pt>
                <c:pt idx="12587">
                  <c:v>105.3045</c:v>
                </c:pt>
                <c:pt idx="12588">
                  <c:v>105.3128</c:v>
                </c:pt>
                <c:pt idx="12589">
                  <c:v>105.3212</c:v>
                </c:pt>
                <c:pt idx="12590">
                  <c:v>105.3295</c:v>
                </c:pt>
                <c:pt idx="12591">
                  <c:v>105.3378</c:v>
                </c:pt>
                <c:pt idx="12592">
                  <c:v>105.34620000000002</c:v>
                </c:pt>
                <c:pt idx="12593">
                  <c:v>105.3545</c:v>
                </c:pt>
                <c:pt idx="12594">
                  <c:v>105.36279999999998</c:v>
                </c:pt>
                <c:pt idx="12595">
                  <c:v>105.3712</c:v>
                </c:pt>
                <c:pt idx="12596">
                  <c:v>105.37949999999998</c:v>
                </c:pt>
                <c:pt idx="12597">
                  <c:v>105.3878</c:v>
                </c:pt>
                <c:pt idx="12598">
                  <c:v>105.39619999999999</c:v>
                </c:pt>
                <c:pt idx="12599">
                  <c:v>105.4045000000003</c:v>
                </c:pt>
                <c:pt idx="12600">
                  <c:v>105.4128</c:v>
                </c:pt>
                <c:pt idx="12601">
                  <c:v>105.4212000000003</c:v>
                </c:pt>
                <c:pt idx="12602">
                  <c:v>105.4295</c:v>
                </c:pt>
                <c:pt idx="12603">
                  <c:v>105.43780000000002</c:v>
                </c:pt>
                <c:pt idx="12604">
                  <c:v>105.44620000000039</c:v>
                </c:pt>
                <c:pt idx="12605">
                  <c:v>105.45450000000002</c:v>
                </c:pt>
                <c:pt idx="12606">
                  <c:v>105.4628</c:v>
                </c:pt>
                <c:pt idx="12607">
                  <c:v>105.47120000000002</c:v>
                </c:pt>
                <c:pt idx="12608">
                  <c:v>105.4795</c:v>
                </c:pt>
                <c:pt idx="12609">
                  <c:v>105.48779999999999</c:v>
                </c:pt>
                <c:pt idx="12610">
                  <c:v>105.4962000000003</c:v>
                </c:pt>
                <c:pt idx="12611">
                  <c:v>105.50449999999999</c:v>
                </c:pt>
                <c:pt idx="12612">
                  <c:v>105.5128</c:v>
                </c:pt>
                <c:pt idx="12613">
                  <c:v>105.52119999999999</c:v>
                </c:pt>
                <c:pt idx="12614">
                  <c:v>105.5295</c:v>
                </c:pt>
                <c:pt idx="12615">
                  <c:v>105.5378</c:v>
                </c:pt>
                <c:pt idx="12616">
                  <c:v>105.5462000000003</c:v>
                </c:pt>
                <c:pt idx="12617">
                  <c:v>105.5545</c:v>
                </c:pt>
                <c:pt idx="12618">
                  <c:v>105.5628</c:v>
                </c:pt>
                <c:pt idx="12619">
                  <c:v>105.5712</c:v>
                </c:pt>
                <c:pt idx="12620">
                  <c:v>105.5795</c:v>
                </c:pt>
                <c:pt idx="12621">
                  <c:v>105.5878</c:v>
                </c:pt>
                <c:pt idx="12622">
                  <c:v>105.59620000000002</c:v>
                </c:pt>
                <c:pt idx="12623">
                  <c:v>105.6045</c:v>
                </c:pt>
                <c:pt idx="12624">
                  <c:v>105.61279999999998</c:v>
                </c:pt>
                <c:pt idx="12625">
                  <c:v>105.6212</c:v>
                </c:pt>
                <c:pt idx="12626">
                  <c:v>105.62949999999998</c:v>
                </c:pt>
                <c:pt idx="12627">
                  <c:v>105.6378</c:v>
                </c:pt>
                <c:pt idx="12628">
                  <c:v>105.64619999999999</c:v>
                </c:pt>
                <c:pt idx="12629">
                  <c:v>105.6545</c:v>
                </c:pt>
                <c:pt idx="12630">
                  <c:v>105.66279999999998</c:v>
                </c:pt>
                <c:pt idx="12631">
                  <c:v>105.6712</c:v>
                </c:pt>
                <c:pt idx="12632">
                  <c:v>105.67949999999998</c:v>
                </c:pt>
                <c:pt idx="12633">
                  <c:v>105.6878</c:v>
                </c:pt>
                <c:pt idx="12634">
                  <c:v>105.6962</c:v>
                </c:pt>
                <c:pt idx="12635">
                  <c:v>105.70450000000002</c:v>
                </c:pt>
                <c:pt idx="12636">
                  <c:v>105.7128</c:v>
                </c:pt>
                <c:pt idx="12637">
                  <c:v>105.72120000000002</c:v>
                </c:pt>
                <c:pt idx="12638">
                  <c:v>105.7295</c:v>
                </c:pt>
                <c:pt idx="12639">
                  <c:v>105.73779999999999</c:v>
                </c:pt>
                <c:pt idx="12640">
                  <c:v>105.7462000000003</c:v>
                </c:pt>
                <c:pt idx="12641">
                  <c:v>105.75449999999999</c:v>
                </c:pt>
                <c:pt idx="12642">
                  <c:v>105.7628</c:v>
                </c:pt>
                <c:pt idx="12643">
                  <c:v>105.77119999999999</c:v>
                </c:pt>
                <c:pt idx="12644">
                  <c:v>105.7795</c:v>
                </c:pt>
                <c:pt idx="12645">
                  <c:v>105.7878</c:v>
                </c:pt>
                <c:pt idx="12646">
                  <c:v>105.7962000000003</c:v>
                </c:pt>
                <c:pt idx="12647">
                  <c:v>105.8045</c:v>
                </c:pt>
                <c:pt idx="12648">
                  <c:v>105.8128</c:v>
                </c:pt>
                <c:pt idx="12649">
                  <c:v>105.8212</c:v>
                </c:pt>
                <c:pt idx="12650">
                  <c:v>105.8295</c:v>
                </c:pt>
                <c:pt idx="12651">
                  <c:v>105.8378</c:v>
                </c:pt>
                <c:pt idx="12652">
                  <c:v>105.84620000000002</c:v>
                </c:pt>
                <c:pt idx="12653">
                  <c:v>105.8545</c:v>
                </c:pt>
                <c:pt idx="12654">
                  <c:v>105.86279999999998</c:v>
                </c:pt>
                <c:pt idx="12655">
                  <c:v>105.8712</c:v>
                </c:pt>
                <c:pt idx="12656">
                  <c:v>105.87949999999998</c:v>
                </c:pt>
                <c:pt idx="12657">
                  <c:v>105.8878</c:v>
                </c:pt>
                <c:pt idx="12658">
                  <c:v>105.89619999999999</c:v>
                </c:pt>
                <c:pt idx="12659">
                  <c:v>105.9045000000003</c:v>
                </c:pt>
                <c:pt idx="12660">
                  <c:v>105.9128</c:v>
                </c:pt>
                <c:pt idx="12661">
                  <c:v>105.9212000000003</c:v>
                </c:pt>
                <c:pt idx="12662">
                  <c:v>105.9295</c:v>
                </c:pt>
                <c:pt idx="12663">
                  <c:v>105.93780000000002</c:v>
                </c:pt>
                <c:pt idx="12664">
                  <c:v>105.94620000000039</c:v>
                </c:pt>
                <c:pt idx="12665">
                  <c:v>105.95450000000002</c:v>
                </c:pt>
                <c:pt idx="12666">
                  <c:v>105.9628</c:v>
                </c:pt>
                <c:pt idx="12667">
                  <c:v>105.97120000000002</c:v>
                </c:pt>
                <c:pt idx="12668">
                  <c:v>105.9795</c:v>
                </c:pt>
                <c:pt idx="12669">
                  <c:v>105.98779999999999</c:v>
                </c:pt>
                <c:pt idx="12670">
                  <c:v>105.9962000000003</c:v>
                </c:pt>
                <c:pt idx="12671">
                  <c:v>106.00449999999999</c:v>
                </c:pt>
                <c:pt idx="12672">
                  <c:v>106.0128</c:v>
                </c:pt>
                <c:pt idx="12673">
                  <c:v>106.02119999999999</c:v>
                </c:pt>
                <c:pt idx="12674">
                  <c:v>106.0295</c:v>
                </c:pt>
                <c:pt idx="12675">
                  <c:v>106.0378</c:v>
                </c:pt>
                <c:pt idx="12676">
                  <c:v>106.0462000000003</c:v>
                </c:pt>
                <c:pt idx="12677">
                  <c:v>106.0545</c:v>
                </c:pt>
                <c:pt idx="12678">
                  <c:v>106.0628</c:v>
                </c:pt>
                <c:pt idx="12679">
                  <c:v>106.0712</c:v>
                </c:pt>
                <c:pt idx="12680">
                  <c:v>106.0795</c:v>
                </c:pt>
                <c:pt idx="12681">
                  <c:v>106.0878</c:v>
                </c:pt>
                <c:pt idx="12682">
                  <c:v>106.09620000000002</c:v>
                </c:pt>
                <c:pt idx="12683">
                  <c:v>106.1045</c:v>
                </c:pt>
                <c:pt idx="12684">
                  <c:v>106.11279999999998</c:v>
                </c:pt>
                <c:pt idx="12685">
                  <c:v>106.1212</c:v>
                </c:pt>
                <c:pt idx="12686">
                  <c:v>106.12949999999998</c:v>
                </c:pt>
                <c:pt idx="12687">
                  <c:v>106.1378</c:v>
                </c:pt>
                <c:pt idx="12688">
                  <c:v>106.14619999999999</c:v>
                </c:pt>
                <c:pt idx="12689">
                  <c:v>106.1545</c:v>
                </c:pt>
                <c:pt idx="12690">
                  <c:v>106.16279999999998</c:v>
                </c:pt>
                <c:pt idx="12691">
                  <c:v>106.1712</c:v>
                </c:pt>
                <c:pt idx="12692">
                  <c:v>106.17949999999998</c:v>
                </c:pt>
                <c:pt idx="12693">
                  <c:v>106.1878</c:v>
                </c:pt>
                <c:pt idx="12694">
                  <c:v>106.1962</c:v>
                </c:pt>
                <c:pt idx="12695">
                  <c:v>106.20450000000002</c:v>
                </c:pt>
                <c:pt idx="12696">
                  <c:v>106.2128</c:v>
                </c:pt>
                <c:pt idx="12697">
                  <c:v>106.22120000000002</c:v>
                </c:pt>
                <c:pt idx="12698">
                  <c:v>106.2295</c:v>
                </c:pt>
                <c:pt idx="12699">
                  <c:v>106.23779999999999</c:v>
                </c:pt>
                <c:pt idx="12700">
                  <c:v>106.2462000000003</c:v>
                </c:pt>
                <c:pt idx="12701">
                  <c:v>106.25449999999999</c:v>
                </c:pt>
                <c:pt idx="12702">
                  <c:v>106.2628</c:v>
                </c:pt>
                <c:pt idx="12703">
                  <c:v>106.27119999999999</c:v>
                </c:pt>
                <c:pt idx="12704">
                  <c:v>106.2795</c:v>
                </c:pt>
                <c:pt idx="12705">
                  <c:v>106.2878</c:v>
                </c:pt>
                <c:pt idx="12706">
                  <c:v>106.2962000000003</c:v>
                </c:pt>
                <c:pt idx="12707">
                  <c:v>106.3045</c:v>
                </c:pt>
                <c:pt idx="12708">
                  <c:v>106.3128</c:v>
                </c:pt>
                <c:pt idx="12709">
                  <c:v>106.3212</c:v>
                </c:pt>
                <c:pt idx="12710">
                  <c:v>106.3295</c:v>
                </c:pt>
                <c:pt idx="12711">
                  <c:v>106.3378</c:v>
                </c:pt>
                <c:pt idx="12712">
                  <c:v>106.34620000000002</c:v>
                </c:pt>
                <c:pt idx="12713">
                  <c:v>106.3545</c:v>
                </c:pt>
                <c:pt idx="12714">
                  <c:v>106.36279999999998</c:v>
                </c:pt>
                <c:pt idx="12715">
                  <c:v>106.3712</c:v>
                </c:pt>
                <c:pt idx="12716">
                  <c:v>106.37949999999998</c:v>
                </c:pt>
                <c:pt idx="12717">
                  <c:v>106.3878</c:v>
                </c:pt>
                <c:pt idx="12718">
                  <c:v>106.39619999999999</c:v>
                </c:pt>
                <c:pt idx="12719">
                  <c:v>106.4045000000003</c:v>
                </c:pt>
                <c:pt idx="12720">
                  <c:v>106.4128</c:v>
                </c:pt>
                <c:pt idx="12721">
                  <c:v>106.4212000000003</c:v>
                </c:pt>
                <c:pt idx="12722">
                  <c:v>106.4295</c:v>
                </c:pt>
                <c:pt idx="12723">
                  <c:v>106.43780000000002</c:v>
                </c:pt>
                <c:pt idx="12724">
                  <c:v>106.44620000000039</c:v>
                </c:pt>
                <c:pt idx="12725">
                  <c:v>106.45450000000002</c:v>
                </c:pt>
                <c:pt idx="12726">
                  <c:v>106.4628</c:v>
                </c:pt>
                <c:pt idx="12727">
                  <c:v>106.47120000000002</c:v>
                </c:pt>
                <c:pt idx="12728">
                  <c:v>106.4795</c:v>
                </c:pt>
                <c:pt idx="12729">
                  <c:v>106.48779999999999</c:v>
                </c:pt>
                <c:pt idx="12730">
                  <c:v>106.4962000000003</c:v>
                </c:pt>
                <c:pt idx="12731">
                  <c:v>106.50449999999999</c:v>
                </c:pt>
                <c:pt idx="12732">
                  <c:v>106.5128</c:v>
                </c:pt>
                <c:pt idx="12733">
                  <c:v>106.52119999999999</c:v>
                </c:pt>
                <c:pt idx="12734">
                  <c:v>106.5295</c:v>
                </c:pt>
                <c:pt idx="12735">
                  <c:v>106.5378</c:v>
                </c:pt>
                <c:pt idx="12736">
                  <c:v>106.5462000000003</c:v>
                </c:pt>
                <c:pt idx="12737">
                  <c:v>106.5545</c:v>
                </c:pt>
                <c:pt idx="12738">
                  <c:v>106.5628</c:v>
                </c:pt>
                <c:pt idx="12739">
                  <c:v>106.5712</c:v>
                </c:pt>
                <c:pt idx="12740">
                  <c:v>106.5795</c:v>
                </c:pt>
                <c:pt idx="12741">
                  <c:v>106.5878</c:v>
                </c:pt>
                <c:pt idx="12742">
                  <c:v>106.59620000000002</c:v>
                </c:pt>
                <c:pt idx="12743">
                  <c:v>106.6045</c:v>
                </c:pt>
                <c:pt idx="12744">
                  <c:v>106.61279999999998</c:v>
                </c:pt>
                <c:pt idx="12745">
                  <c:v>106.6212</c:v>
                </c:pt>
                <c:pt idx="12746">
                  <c:v>106.62949999999998</c:v>
                </c:pt>
                <c:pt idx="12747">
                  <c:v>106.6378</c:v>
                </c:pt>
                <c:pt idx="12748">
                  <c:v>106.64619999999999</c:v>
                </c:pt>
                <c:pt idx="12749">
                  <c:v>106.6545</c:v>
                </c:pt>
                <c:pt idx="12750">
                  <c:v>106.66279999999998</c:v>
                </c:pt>
                <c:pt idx="12751">
                  <c:v>106.6712</c:v>
                </c:pt>
                <c:pt idx="12752">
                  <c:v>106.67949999999998</c:v>
                </c:pt>
                <c:pt idx="12753">
                  <c:v>106.6878</c:v>
                </c:pt>
                <c:pt idx="12754">
                  <c:v>106.6962</c:v>
                </c:pt>
                <c:pt idx="12755">
                  <c:v>106.70450000000002</c:v>
                </c:pt>
                <c:pt idx="12756">
                  <c:v>106.7128</c:v>
                </c:pt>
                <c:pt idx="12757">
                  <c:v>106.72120000000002</c:v>
                </c:pt>
                <c:pt idx="12758">
                  <c:v>106.7295</c:v>
                </c:pt>
                <c:pt idx="12759">
                  <c:v>106.73779999999999</c:v>
                </c:pt>
                <c:pt idx="12760">
                  <c:v>106.7462000000003</c:v>
                </c:pt>
                <c:pt idx="12761">
                  <c:v>106.75449999999999</c:v>
                </c:pt>
                <c:pt idx="12762">
                  <c:v>106.7628</c:v>
                </c:pt>
                <c:pt idx="12763">
                  <c:v>106.77119999999999</c:v>
                </c:pt>
                <c:pt idx="12764">
                  <c:v>106.7795</c:v>
                </c:pt>
                <c:pt idx="12765">
                  <c:v>106.7878</c:v>
                </c:pt>
                <c:pt idx="12766">
                  <c:v>106.7962000000003</c:v>
                </c:pt>
                <c:pt idx="12767">
                  <c:v>106.8045</c:v>
                </c:pt>
                <c:pt idx="12768">
                  <c:v>106.8128</c:v>
                </c:pt>
                <c:pt idx="12769">
                  <c:v>106.8212</c:v>
                </c:pt>
                <c:pt idx="12770">
                  <c:v>106.8295</c:v>
                </c:pt>
                <c:pt idx="12771">
                  <c:v>106.8378</c:v>
                </c:pt>
                <c:pt idx="12772">
                  <c:v>106.84620000000002</c:v>
                </c:pt>
                <c:pt idx="12773">
                  <c:v>106.8545</c:v>
                </c:pt>
                <c:pt idx="12774">
                  <c:v>106.86279999999998</c:v>
                </c:pt>
                <c:pt idx="12775">
                  <c:v>106.8712</c:v>
                </c:pt>
                <c:pt idx="12776">
                  <c:v>106.87949999999998</c:v>
                </c:pt>
                <c:pt idx="12777">
                  <c:v>106.8878</c:v>
                </c:pt>
                <c:pt idx="12778">
                  <c:v>106.89619999999999</c:v>
                </c:pt>
                <c:pt idx="12779">
                  <c:v>106.9045000000003</c:v>
                </c:pt>
                <c:pt idx="12780">
                  <c:v>106.9128</c:v>
                </c:pt>
                <c:pt idx="12781">
                  <c:v>106.9212000000003</c:v>
                </c:pt>
                <c:pt idx="12782">
                  <c:v>106.9295</c:v>
                </c:pt>
                <c:pt idx="12783">
                  <c:v>106.93780000000002</c:v>
                </c:pt>
                <c:pt idx="12784">
                  <c:v>106.94620000000039</c:v>
                </c:pt>
                <c:pt idx="12785">
                  <c:v>106.95450000000002</c:v>
                </c:pt>
                <c:pt idx="12786">
                  <c:v>106.9628</c:v>
                </c:pt>
                <c:pt idx="12787">
                  <c:v>106.97120000000002</c:v>
                </c:pt>
                <c:pt idx="12788">
                  <c:v>106.9795</c:v>
                </c:pt>
                <c:pt idx="12789">
                  <c:v>106.98779999999999</c:v>
                </c:pt>
                <c:pt idx="12790">
                  <c:v>106.9962000000003</c:v>
                </c:pt>
                <c:pt idx="12791">
                  <c:v>107.00449999999999</c:v>
                </c:pt>
                <c:pt idx="12792">
                  <c:v>107.0128</c:v>
                </c:pt>
                <c:pt idx="12793">
                  <c:v>107.02119999999999</c:v>
                </c:pt>
                <c:pt idx="12794">
                  <c:v>107.0295</c:v>
                </c:pt>
                <c:pt idx="12795">
                  <c:v>107.0378</c:v>
                </c:pt>
                <c:pt idx="12796">
                  <c:v>107.0462000000003</c:v>
                </c:pt>
                <c:pt idx="12797">
                  <c:v>107.0545</c:v>
                </c:pt>
                <c:pt idx="12798">
                  <c:v>107.0628</c:v>
                </c:pt>
                <c:pt idx="12799">
                  <c:v>107.0712</c:v>
                </c:pt>
                <c:pt idx="12800">
                  <c:v>107.0795</c:v>
                </c:pt>
                <c:pt idx="12801">
                  <c:v>107.0878</c:v>
                </c:pt>
                <c:pt idx="12802">
                  <c:v>107.09620000000002</c:v>
                </c:pt>
                <c:pt idx="12803">
                  <c:v>107.1045</c:v>
                </c:pt>
                <c:pt idx="12804">
                  <c:v>107.11279999999998</c:v>
                </c:pt>
                <c:pt idx="12805">
                  <c:v>107.1212</c:v>
                </c:pt>
                <c:pt idx="12806">
                  <c:v>107.12949999999998</c:v>
                </c:pt>
                <c:pt idx="12807">
                  <c:v>107.1378</c:v>
                </c:pt>
                <c:pt idx="12808">
                  <c:v>107.14619999999999</c:v>
                </c:pt>
                <c:pt idx="12809">
                  <c:v>107.1545</c:v>
                </c:pt>
                <c:pt idx="12810">
                  <c:v>107.16279999999998</c:v>
                </c:pt>
                <c:pt idx="12811">
                  <c:v>107.1712</c:v>
                </c:pt>
                <c:pt idx="12812">
                  <c:v>107.17949999999998</c:v>
                </c:pt>
                <c:pt idx="12813">
                  <c:v>107.1878</c:v>
                </c:pt>
                <c:pt idx="12814">
                  <c:v>107.1962</c:v>
                </c:pt>
                <c:pt idx="12815">
                  <c:v>107.20450000000002</c:v>
                </c:pt>
                <c:pt idx="12816">
                  <c:v>107.2128</c:v>
                </c:pt>
                <c:pt idx="12817">
                  <c:v>107.22120000000002</c:v>
                </c:pt>
                <c:pt idx="12818">
                  <c:v>107.2295</c:v>
                </c:pt>
                <c:pt idx="12819">
                  <c:v>107.23779999999999</c:v>
                </c:pt>
                <c:pt idx="12820">
                  <c:v>107.2462000000003</c:v>
                </c:pt>
                <c:pt idx="12821">
                  <c:v>107.25449999999999</c:v>
                </c:pt>
                <c:pt idx="12822">
                  <c:v>107.2628</c:v>
                </c:pt>
                <c:pt idx="12823">
                  <c:v>107.27119999999999</c:v>
                </c:pt>
                <c:pt idx="12824">
                  <c:v>107.2795</c:v>
                </c:pt>
                <c:pt idx="12825">
                  <c:v>107.2878</c:v>
                </c:pt>
                <c:pt idx="12826">
                  <c:v>107.2962000000003</c:v>
                </c:pt>
                <c:pt idx="12827">
                  <c:v>107.3045</c:v>
                </c:pt>
                <c:pt idx="12828">
                  <c:v>107.3128</c:v>
                </c:pt>
                <c:pt idx="12829">
                  <c:v>107.3212</c:v>
                </c:pt>
                <c:pt idx="12830">
                  <c:v>107.3295</c:v>
                </c:pt>
                <c:pt idx="12831">
                  <c:v>107.3378</c:v>
                </c:pt>
                <c:pt idx="12832">
                  <c:v>107.34620000000002</c:v>
                </c:pt>
                <c:pt idx="12833">
                  <c:v>107.3545</c:v>
                </c:pt>
                <c:pt idx="12834">
                  <c:v>107.36279999999998</c:v>
                </c:pt>
                <c:pt idx="12835">
                  <c:v>107.3712</c:v>
                </c:pt>
                <c:pt idx="12836">
                  <c:v>107.37949999999998</c:v>
                </c:pt>
                <c:pt idx="12837">
                  <c:v>107.3878</c:v>
                </c:pt>
                <c:pt idx="12838">
                  <c:v>107.39619999999999</c:v>
                </c:pt>
                <c:pt idx="12839">
                  <c:v>107.4045000000003</c:v>
                </c:pt>
                <c:pt idx="12840">
                  <c:v>107.4128</c:v>
                </c:pt>
                <c:pt idx="12841">
                  <c:v>107.4212000000003</c:v>
                </c:pt>
                <c:pt idx="12842">
                  <c:v>107.4295</c:v>
                </c:pt>
                <c:pt idx="12843">
                  <c:v>107.43780000000002</c:v>
                </c:pt>
                <c:pt idx="12844">
                  <c:v>107.44620000000039</c:v>
                </c:pt>
                <c:pt idx="12845">
                  <c:v>107.45450000000002</c:v>
                </c:pt>
                <c:pt idx="12846">
                  <c:v>107.4628</c:v>
                </c:pt>
                <c:pt idx="12847">
                  <c:v>107.47120000000002</c:v>
                </c:pt>
                <c:pt idx="12848">
                  <c:v>107.4795</c:v>
                </c:pt>
                <c:pt idx="12849">
                  <c:v>107.48779999999999</c:v>
                </c:pt>
                <c:pt idx="12850">
                  <c:v>107.4962000000003</c:v>
                </c:pt>
                <c:pt idx="12851">
                  <c:v>107.50449999999999</c:v>
                </c:pt>
                <c:pt idx="12852">
                  <c:v>107.5128</c:v>
                </c:pt>
                <c:pt idx="12853">
                  <c:v>107.52119999999999</c:v>
                </c:pt>
                <c:pt idx="12854">
                  <c:v>107.5295</c:v>
                </c:pt>
                <c:pt idx="12855">
                  <c:v>107.5378</c:v>
                </c:pt>
                <c:pt idx="12856">
                  <c:v>107.5462000000003</c:v>
                </c:pt>
                <c:pt idx="12857">
                  <c:v>107.5545</c:v>
                </c:pt>
                <c:pt idx="12858">
                  <c:v>107.5628</c:v>
                </c:pt>
                <c:pt idx="12859">
                  <c:v>107.5712</c:v>
                </c:pt>
                <c:pt idx="12860">
                  <c:v>107.5795</c:v>
                </c:pt>
                <c:pt idx="12861">
                  <c:v>107.5878</c:v>
                </c:pt>
                <c:pt idx="12862">
                  <c:v>107.59620000000002</c:v>
                </c:pt>
                <c:pt idx="12863">
                  <c:v>107.6045</c:v>
                </c:pt>
                <c:pt idx="12864">
                  <c:v>107.61279999999998</c:v>
                </c:pt>
                <c:pt idx="12865">
                  <c:v>107.6212</c:v>
                </c:pt>
                <c:pt idx="12866">
                  <c:v>107.62949999999998</c:v>
                </c:pt>
                <c:pt idx="12867">
                  <c:v>107.6378</c:v>
                </c:pt>
                <c:pt idx="12868">
                  <c:v>107.64619999999999</c:v>
                </c:pt>
                <c:pt idx="12869">
                  <c:v>107.6545</c:v>
                </c:pt>
                <c:pt idx="12870">
                  <c:v>107.66279999999998</c:v>
                </c:pt>
                <c:pt idx="12871">
                  <c:v>107.6712</c:v>
                </c:pt>
                <c:pt idx="12872">
                  <c:v>107.67949999999998</c:v>
                </c:pt>
                <c:pt idx="12873">
                  <c:v>107.6878</c:v>
                </c:pt>
                <c:pt idx="12874">
                  <c:v>107.6962</c:v>
                </c:pt>
                <c:pt idx="12875">
                  <c:v>107.70450000000002</c:v>
                </c:pt>
                <c:pt idx="12876">
                  <c:v>107.7128</c:v>
                </c:pt>
                <c:pt idx="12877">
                  <c:v>107.72120000000002</c:v>
                </c:pt>
                <c:pt idx="12878">
                  <c:v>107.7295</c:v>
                </c:pt>
                <c:pt idx="12879">
                  <c:v>107.73779999999999</c:v>
                </c:pt>
                <c:pt idx="12880">
                  <c:v>107.7462000000003</c:v>
                </c:pt>
                <c:pt idx="12881">
                  <c:v>107.75449999999999</c:v>
                </c:pt>
                <c:pt idx="12882">
                  <c:v>107.7628</c:v>
                </c:pt>
                <c:pt idx="12883">
                  <c:v>107.77119999999999</c:v>
                </c:pt>
                <c:pt idx="12884">
                  <c:v>107.7795</c:v>
                </c:pt>
                <c:pt idx="12885">
                  <c:v>107.7878</c:v>
                </c:pt>
                <c:pt idx="12886">
                  <c:v>107.7962000000003</c:v>
                </c:pt>
                <c:pt idx="12887">
                  <c:v>107.8045</c:v>
                </c:pt>
                <c:pt idx="12888">
                  <c:v>107.8128</c:v>
                </c:pt>
                <c:pt idx="12889">
                  <c:v>107.8212</c:v>
                </c:pt>
                <c:pt idx="12890">
                  <c:v>107.8295</c:v>
                </c:pt>
                <c:pt idx="12891">
                  <c:v>107.8378</c:v>
                </c:pt>
                <c:pt idx="12892">
                  <c:v>107.84620000000002</c:v>
                </c:pt>
                <c:pt idx="12893">
                  <c:v>107.8545</c:v>
                </c:pt>
                <c:pt idx="12894">
                  <c:v>107.86279999999998</c:v>
                </c:pt>
                <c:pt idx="12895">
                  <c:v>107.8712</c:v>
                </c:pt>
                <c:pt idx="12896">
                  <c:v>107.87949999999998</c:v>
                </c:pt>
                <c:pt idx="12897">
                  <c:v>107.8878</c:v>
                </c:pt>
                <c:pt idx="12898">
                  <c:v>107.89619999999999</c:v>
                </c:pt>
                <c:pt idx="12899">
                  <c:v>107.9045000000003</c:v>
                </c:pt>
                <c:pt idx="12900">
                  <c:v>107.9128</c:v>
                </c:pt>
                <c:pt idx="12901">
                  <c:v>107.9212000000003</c:v>
                </c:pt>
                <c:pt idx="12902">
                  <c:v>107.9295</c:v>
                </c:pt>
                <c:pt idx="12903">
                  <c:v>107.93780000000002</c:v>
                </c:pt>
                <c:pt idx="12904">
                  <c:v>107.94620000000039</c:v>
                </c:pt>
                <c:pt idx="12905">
                  <c:v>107.95450000000002</c:v>
                </c:pt>
                <c:pt idx="12906">
                  <c:v>107.9628</c:v>
                </c:pt>
                <c:pt idx="12907">
                  <c:v>107.97120000000002</c:v>
                </c:pt>
                <c:pt idx="12908">
                  <c:v>107.9795</c:v>
                </c:pt>
                <c:pt idx="12909">
                  <c:v>107.98779999999999</c:v>
                </c:pt>
                <c:pt idx="12910">
                  <c:v>107.9962000000003</c:v>
                </c:pt>
                <c:pt idx="12911">
                  <c:v>108.00449999999999</c:v>
                </c:pt>
                <c:pt idx="12912">
                  <c:v>108.0128</c:v>
                </c:pt>
                <c:pt idx="12913">
                  <c:v>108.02119999999999</c:v>
                </c:pt>
                <c:pt idx="12914">
                  <c:v>108.0295</c:v>
                </c:pt>
                <c:pt idx="12915">
                  <c:v>108.0378</c:v>
                </c:pt>
                <c:pt idx="12916">
                  <c:v>108.0462000000003</c:v>
                </c:pt>
                <c:pt idx="12917">
                  <c:v>108.0545</c:v>
                </c:pt>
                <c:pt idx="12918">
                  <c:v>108.0628</c:v>
                </c:pt>
                <c:pt idx="12919">
                  <c:v>108.0712</c:v>
                </c:pt>
                <c:pt idx="12920">
                  <c:v>108.0795</c:v>
                </c:pt>
                <c:pt idx="12921">
                  <c:v>108.0878</c:v>
                </c:pt>
                <c:pt idx="12922">
                  <c:v>108.09620000000002</c:v>
                </c:pt>
                <c:pt idx="12923">
                  <c:v>108.1045</c:v>
                </c:pt>
                <c:pt idx="12924">
                  <c:v>108.11279999999998</c:v>
                </c:pt>
                <c:pt idx="12925">
                  <c:v>108.1212</c:v>
                </c:pt>
                <c:pt idx="12926">
                  <c:v>108.12949999999998</c:v>
                </c:pt>
                <c:pt idx="12927">
                  <c:v>108.1378</c:v>
                </c:pt>
                <c:pt idx="12928">
                  <c:v>108.14619999999999</c:v>
                </c:pt>
                <c:pt idx="12929">
                  <c:v>108.1545</c:v>
                </c:pt>
                <c:pt idx="12930">
                  <c:v>108.16279999999998</c:v>
                </c:pt>
                <c:pt idx="12931">
                  <c:v>108.1712</c:v>
                </c:pt>
                <c:pt idx="12932">
                  <c:v>108.17949999999998</c:v>
                </c:pt>
                <c:pt idx="12933">
                  <c:v>108.1878</c:v>
                </c:pt>
                <c:pt idx="12934">
                  <c:v>108.1962</c:v>
                </c:pt>
                <c:pt idx="12935">
                  <c:v>108.20450000000002</c:v>
                </c:pt>
                <c:pt idx="12936">
                  <c:v>108.2128</c:v>
                </c:pt>
                <c:pt idx="12937">
                  <c:v>108.22120000000002</c:v>
                </c:pt>
                <c:pt idx="12938">
                  <c:v>108.2295</c:v>
                </c:pt>
                <c:pt idx="12939">
                  <c:v>108.23779999999999</c:v>
                </c:pt>
                <c:pt idx="12940">
                  <c:v>108.2462000000003</c:v>
                </c:pt>
                <c:pt idx="12941">
                  <c:v>108.25449999999999</c:v>
                </c:pt>
                <c:pt idx="12942">
                  <c:v>108.2628</c:v>
                </c:pt>
                <c:pt idx="12943">
                  <c:v>108.27119999999999</c:v>
                </c:pt>
                <c:pt idx="12944">
                  <c:v>108.2795</c:v>
                </c:pt>
                <c:pt idx="12945">
                  <c:v>108.2878</c:v>
                </c:pt>
                <c:pt idx="12946">
                  <c:v>108.2962000000003</c:v>
                </c:pt>
                <c:pt idx="12947">
                  <c:v>108.3045</c:v>
                </c:pt>
                <c:pt idx="12948">
                  <c:v>108.3128</c:v>
                </c:pt>
                <c:pt idx="12949">
                  <c:v>108.3212</c:v>
                </c:pt>
                <c:pt idx="12950">
                  <c:v>108.3295</c:v>
                </c:pt>
                <c:pt idx="12951">
                  <c:v>108.3378</c:v>
                </c:pt>
                <c:pt idx="12952">
                  <c:v>108.34620000000002</c:v>
                </c:pt>
                <c:pt idx="12953">
                  <c:v>108.3545</c:v>
                </c:pt>
                <c:pt idx="12954">
                  <c:v>108.36279999999998</c:v>
                </c:pt>
                <c:pt idx="12955">
                  <c:v>108.3712</c:v>
                </c:pt>
                <c:pt idx="12956">
                  <c:v>108.37949999999998</c:v>
                </c:pt>
                <c:pt idx="12957">
                  <c:v>108.3878</c:v>
                </c:pt>
                <c:pt idx="12958">
                  <c:v>108.39619999999999</c:v>
                </c:pt>
                <c:pt idx="12959">
                  <c:v>108.4045000000003</c:v>
                </c:pt>
                <c:pt idx="12960">
                  <c:v>108.4128</c:v>
                </c:pt>
                <c:pt idx="12961">
                  <c:v>108.4212000000003</c:v>
                </c:pt>
                <c:pt idx="12962">
                  <c:v>108.4295</c:v>
                </c:pt>
                <c:pt idx="12963">
                  <c:v>108.43780000000002</c:v>
                </c:pt>
                <c:pt idx="12964">
                  <c:v>108.44620000000039</c:v>
                </c:pt>
                <c:pt idx="12965">
                  <c:v>108.45450000000002</c:v>
                </c:pt>
                <c:pt idx="12966">
                  <c:v>108.4628</c:v>
                </c:pt>
                <c:pt idx="12967">
                  <c:v>108.47120000000002</c:v>
                </c:pt>
                <c:pt idx="12968">
                  <c:v>108.4795</c:v>
                </c:pt>
                <c:pt idx="12969">
                  <c:v>108.48779999999999</c:v>
                </c:pt>
                <c:pt idx="12970">
                  <c:v>108.4962000000003</c:v>
                </c:pt>
                <c:pt idx="12971">
                  <c:v>108.50449999999999</c:v>
                </c:pt>
                <c:pt idx="12972">
                  <c:v>108.5128</c:v>
                </c:pt>
                <c:pt idx="12973">
                  <c:v>108.52119999999999</c:v>
                </c:pt>
                <c:pt idx="12974">
                  <c:v>108.5295</c:v>
                </c:pt>
                <c:pt idx="12975">
                  <c:v>108.5378</c:v>
                </c:pt>
                <c:pt idx="12976">
                  <c:v>108.5462000000003</c:v>
                </c:pt>
                <c:pt idx="12977">
                  <c:v>108.5545</c:v>
                </c:pt>
                <c:pt idx="12978">
                  <c:v>108.5628</c:v>
                </c:pt>
                <c:pt idx="12979">
                  <c:v>108.5712</c:v>
                </c:pt>
                <c:pt idx="12980">
                  <c:v>108.5795</c:v>
                </c:pt>
                <c:pt idx="12981">
                  <c:v>108.5878</c:v>
                </c:pt>
                <c:pt idx="12982">
                  <c:v>108.59620000000002</c:v>
                </c:pt>
                <c:pt idx="12983">
                  <c:v>108.6045</c:v>
                </c:pt>
                <c:pt idx="12984">
                  <c:v>108.61279999999998</c:v>
                </c:pt>
                <c:pt idx="12985">
                  <c:v>108.6212</c:v>
                </c:pt>
                <c:pt idx="12986">
                  <c:v>108.62949999999998</c:v>
                </c:pt>
                <c:pt idx="12987">
                  <c:v>108.6378</c:v>
                </c:pt>
                <c:pt idx="12988">
                  <c:v>108.64619999999999</c:v>
                </c:pt>
                <c:pt idx="12989">
                  <c:v>108.6545</c:v>
                </c:pt>
                <c:pt idx="12990">
                  <c:v>108.66279999999998</c:v>
                </c:pt>
                <c:pt idx="12991">
                  <c:v>108.6712</c:v>
                </c:pt>
                <c:pt idx="12992">
                  <c:v>108.67949999999998</c:v>
                </c:pt>
                <c:pt idx="12993">
                  <c:v>108.6878</c:v>
                </c:pt>
                <c:pt idx="12994">
                  <c:v>108.6962</c:v>
                </c:pt>
                <c:pt idx="12995">
                  <c:v>108.70450000000002</c:v>
                </c:pt>
                <c:pt idx="12996">
                  <c:v>108.7128</c:v>
                </c:pt>
                <c:pt idx="12997">
                  <c:v>108.72120000000002</c:v>
                </c:pt>
                <c:pt idx="12998">
                  <c:v>108.7295</c:v>
                </c:pt>
                <c:pt idx="12999">
                  <c:v>108.73779999999999</c:v>
                </c:pt>
                <c:pt idx="13000">
                  <c:v>108.7462000000003</c:v>
                </c:pt>
                <c:pt idx="13001">
                  <c:v>108.75449999999999</c:v>
                </c:pt>
                <c:pt idx="13002">
                  <c:v>108.7628</c:v>
                </c:pt>
                <c:pt idx="13003">
                  <c:v>108.77119999999999</c:v>
                </c:pt>
                <c:pt idx="13004">
                  <c:v>108.7795</c:v>
                </c:pt>
                <c:pt idx="13005">
                  <c:v>108.7878</c:v>
                </c:pt>
                <c:pt idx="13006">
                  <c:v>108.7962000000003</c:v>
                </c:pt>
                <c:pt idx="13007">
                  <c:v>108.8045</c:v>
                </c:pt>
                <c:pt idx="13008">
                  <c:v>108.8128</c:v>
                </c:pt>
                <c:pt idx="13009">
                  <c:v>108.8212</c:v>
                </c:pt>
                <c:pt idx="13010">
                  <c:v>108.8295</c:v>
                </c:pt>
                <c:pt idx="13011">
                  <c:v>108.8378</c:v>
                </c:pt>
                <c:pt idx="13012">
                  <c:v>108.84620000000002</c:v>
                </c:pt>
                <c:pt idx="13013">
                  <c:v>108.8545</c:v>
                </c:pt>
                <c:pt idx="13014">
                  <c:v>108.86279999999998</c:v>
                </c:pt>
                <c:pt idx="13015">
                  <c:v>108.8712</c:v>
                </c:pt>
                <c:pt idx="13016">
                  <c:v>108.87949999999998</c:v>
                </c:pt>
                <c:pt idx="13017">
                  <c:v>108.8878</c:v>
                </c:pt>
                <c:pt idx="13018">
                  <c:v>108.89619999999999</c:v>
                </c:pt>
                <c:pt idx="13019">
                  <c:v>108.9045000000003</c:v>
                </c:pt>
                <c:pt idx="13020">
                  <c:v>108.9128</c:v>
                </c:pt>
                <c:pt idx="13021">
                  <c:v>108.9212000000003</c:v>
                </c:pt>
                <c:pt idx="13022">
                  <c:v>108.9295</c:v>
                </c:pt>
                <c:pt idx="13023">
                  <c:v>108.93780000000002</c:v>
                </c:pt>
                <c:pt idx="13024">
                  <c:v>108.94620000000039</c:v>
                </c:pt>
                <c:pt idx="13025">
                  <c:v>108.95450000000002</c:v>
                </c:pt>
                <c:pt idx="13026">
                  <c:v>108.9628</c:v>
                </c:pt>
                <c:pt idx="13027">
                  <c:v>108.97120000000002</c:v>
                </c:pt>
                <c:pt idx="13028">
                  <c:v>108.9795</c:v>
                </c:pt>
                <c:pt idx="13029">
                  <c:v>108.98779999999999</c:v>
                </c:pt>
                <c:pt idx="13030">
                  <c:v>108.9962000000003</c:v>
                </c:pt>
                <c:pt idx="13031">
                  <c:v>109.00449999999999</c:v>
                </c:pt>
                <c:pt idx="13032">
                  <c:v>109.0128</c:v>
                </c:pt>
                <c:pt idx="13033">
                  <c:v>109.02119999999999</c:v>
                </c:pt>
                <c:pt idx="13034">
                  <c:v>109.0295</c:v>
                </c:pt>
                <c:pt idx="13035">
                  <c:v>109.0378</c:v>
                </c:pt>
                <c:pt idx="13036">
                  <c:v>109.0462000000003</c:v>
                </c:pt>
                <c:pt idx="13037">
                  <c:v>109.0545</c:v>
                </c:pt>
                <c:pt idx="13038">
                  <c:v>109.0628</c:v>
                </c:pt>
                <c:pt idx="13039">
                  <c:v>109.0712</c:v>
                </c:pt>
                <c:pt idx="13040">
                  <c:v>109.0795</c:v>
                </c:pt>
                <c:pt idx="13041">
                  <c:v>109.0878</c:v>
                </c:pt>
                <c:pt idx="13042">
                  <c:v>109.09620000000002</c:v>
                </c:pt>
                <c:pt idx="13043">
                  <c:v>109.1045</c:v>
                </c:pt>
                <c:pt idx="13044">
                  <c:v>109.11279999999998</c:v>
                </c:pt>
                <c:pt idx="13045">
                  <c:v>109.1212</c:v>
                </c:pt>
                <c:pt idx="13046">
                  <c:v>109.12949999999998</c:v>
                </c:pt>
                <c:pt idx="13047">
                  <c:v>109.1378</c:v>
                </c:pt>
                <c:pt idx="13048">
                  <c:v>109.14619999999999</c:v>
                </c:pt>
                <c:pt idx="13049">
                  <c:v>109.1545</c:v>
                </c:pt>
                <c:pt idx="13050">
                  <c:v>109.16279999999998</c:v>
                </c:pt>
                <c:pt idx="13051">
                  <c:v>109.1712</c:v>
                </c:pt>
                <c:pt idx="13052">
                  <c:v>109.17949999999998</c:v>
                </c:pt>
                <c:pt idx="13053">
                  <c:v>109.1878</c:v>
                </c:pt>
                <c:pt idx="13054">
                  <c:v>109.1962</c:v>
                </c:pt>
                <c:pt idx="13055">
                  <c:v>109.20450000000002</c:v>
                </c:pt>
                <c:pt idx="13056">
                  <c:v>109.2128</c:v>
                </c:pt>
                <c:pt idx="13057">
                  <c:v>109.22120000000002</c:v>
                </c:pt>
                <c:pt idx="13058">
                  <c:v>109.2295</c:v>
                </c:pt>
                <c:pt idx="13059">
                  <c:v>109.23779999999999</c:v>
                </c:pt>
                <c:pt idx="13060">
                  <c:v>109.2462000000003</c:v>
                </c:pt>
                <c:pt idx="13061">
                  <c:v>109.25449999999999</c:v>
                </c:pt>
                <c:pt idx="13062">
                  <c:v>109.2628</c:v>
                </c:pt>
                <c:pt idx="13063">
                  <c:v>109.27119999999999</c:v>
                </c:pt>
                <c:pt idx="13064">
                  <c:v>109.2795</c:v>
                </c:pt>
                <c:pt idx="13065">
                  <c:v>109.2878</c:v>
                </c:pt>
                <c:pt idx="13066">
                  <c:v>109.2962000000003</c:v>
                </c:pt>
                <c:pt idx="13067">
                  <c:v>109.3045</c:v>
                </c:pt>
                <c:pt idx="13068">
                  <c:v>109.3128</c:v>
                </c:pt>
                <c:pt idx="13069">
                  <c:v>109.3212</c:v>
                </c:pt>
                <c:pt idx="13070">
                  <c:v>109.3295</c:v>
                </c:pt>
                <c:pt idx="13071">
                  <c:v>109.3378</c:v>
                </c:pt>
                <c:pt idx="13072">
                  <c:v>109.34620000000002</c:v>
                </c:pt>
                <c:pt idx="13073">
                  <c:v>109.3545</c:v>
                </c:pt>
                <c:pt idx="13074">
                  <c:v>109.36279999999998</c:v>
                </c:pt>
                <c:pt idx="13075">
                  <c:v>109.3712</c:v>
                </c:pt>
                <c:pt idx="13076">
                  <c:v>109.37949999999998</c:v>
                </c:pt>
                <c:pt idx="13077">
                  <c:v>109.3878</c:v>
                </c:pt>
                <c:pt idx="13078">
                  <c:v>109.39619999999999</c:v>
                </c:pt>
                <c:pt idx="13079">
                  <c:v>109.4045000000003</c:v>
                </c:pt>
                <c:pt idx="13080">
                  <c:v>109.4128</c:v>
                </c:pt>
                <c:pt idx="13081">
                  <c:v>109.4212000000003</c:v>
                </c:pt>
                <c:pt idx="13082">
                  <c:v>109.4295</c:v>
                </c:pt>
                <c:pt idx="13083">
                  <c:v>109.43780000000002</c:v>
                </c:pt>
                <c:pt idx="13084">
                  <c:v>109.44620000000039</c:v>
                </c:pt>
                <c:pt idx="13085">
                  <c:v>109.45450000000002</c:v>
                </c:pt>
                <c:pt idx="13086">
                  <c:v>109.4628</c:v>
                </c:pt>
                <c:pt idx="13087">
                  <c:v>109.47120000000002</c:v>
                </c:pt>
                <c:pt idx="13088">
                  <c:v>109.4795</c:v>
                </c:pt>
                <c:pt idx="13089">
                  <c:v>109.48779999999999</c:v>
                </c:pt>
                <c:pt idx="13090">
                  <c:v>109.4962000000003</c:v>
                </c:pt>
                <c:pt idx="13091">
                  <c:v>109.50449999999999</c:v>
                </c:pt>
                <c:pt idx="13092">
                  <c:v>109.5128</c:v>
                </c:pt>
                <c:pt idx="13093">
                  <c:v>109.52119999999999</c:v>
                </c:pt>
                <c:pt idx="13094">
                  <c:v>109.5295</c:v>
                </c:pt>
                <c:pt idx="13095">
                  <c:v>109.5378</c:v>
                </c:pt>
                <c:pt idx="13096">
                  <c:v>109.5462000000003</c:v>
                </c:pt>
                <c:pt idx="13097">
                  <c:v>109.5545</c:v>
                </c:pt>
                <c:pt idx="13098">
                  <c:v>109.5628</c:v>
                </c:pt>
                <c:pt idx="13099">
                  <c:v>109.5712</c:v>
                </c:pt>
                <c:pt idx="13100">
                  <c:v>109.5795</c:v>
                </c:pt>
                <c:pt idx="13101">
                  <c:v>109.5878</c:v>
                </c:pt>
                <c:pt idx="13102">
                  <c:v>109.59620000000002</c:v>
                </c:pt>
                <c:pt idx="13103">
                  <c:v>109.6045</c:v>
                </c:pt>
                <c:pt idx="13104">
                  <c:v>109.61279999999998</c:v>
                </c:pt>
                <c:pt idx="13105">
                  <c:v>109.6212</c:v>
                </c:pt>
                <c:pt idx="13106">
                  <c:v>109.62949999999998</c:v>
                </c:pt>
                <c:pt idx="13107">
                  <c:v>109.6378</c:v>
                </c:pt>
                <c:pt idx="13108">
                  <c:v>109.64619999999999</c:v>
                </c:pt>
                <c:pt idx="13109">
                  <c:v>109.6545</c:v>
                </c:pt>
                <c:pt idx="13110">
                  <c:v>109.66279999999998</c:v>
                </c:pt>
                <c:pt idx="13111">
                  <c:v>109.6712</c:v>
                </c:pt>
                <c:pt idx="13112">
                  <c:v>109.67949999999998</c:v>
                </c:pt>
                <c:pt idx="13113">
                  <c:v>109.6878</c:v>
                </c:pt>
                <c:pt idx="13114">
                  <c:v>109.6962</c:v>
                </c:pt>
                <c:pt idx="13115">
                  <c:v>109.70450000000002</c:v>
                </c:pt>
                <c:pt idx="13116">
                  <c:v>109.7128</c:v>
                </c:pt>
                <c:pt idx="13117">
                  <c:v>109.72120000000002</c:v>
                </c:pt>
                <c:pt idx="13118">
                  <c:v>109.7295</c:v>
                </c:pt>
                <c:pt idx="13119">
                  <c:v>109.73779999999999</c:v>
                </c:pt>
                <c:pt idx="13120">
                  <c:v>109.7462000000003</c:v>
                </c:pt>
                <c:pt idx="13121">
                  <c:v>109.75449999999999</c:v>
                </c:pt>
                <c:pt idx="13122">
                  <c:v>109.7628</c:v>
                </c:pt>
                <c:pt idx="13123">
                  <c:v>109.77119999999999</c:v>
                </c:pt>
                <c:pt idx="13124">
                  <c:v>109.7795</c:v>
                </c:pt>
                <c:pt idx="13125">
                  <c:v>109.7878</c:v>
                </c:pt>
                <c:pt idx="13126">
                  <c:v>109.7962000000003</c:v>
                </c:pt>
                <c:pt idx="13127">
                  <c:v>109.8045</c:v>
                </c:pt>
                <c:pt idx="13128">
                  <c:v>109.8128</c:v>
                </c:pt>
                <c:pt idx="13129">
                  <c:v>109.8212</c:v>
                </c:pt>
                <c:pt idx="13130">
                  <c:v>109.8295</c:v>
                </c:pt>
                <c:pt idx="13131">
                  <c:v>109.8378</c:v>
                </c:pt>
                <c:pt idx="13132">
                  <c:v>109.84620000000002</c:v>
                </c:pt>
                <c:pt idx="13133">
                  <c:v>109.8545</c:v>
                </c:pt>
                <c:pt idx="13134">
                  <c:v>109.86279999999998</c:v>
                </c:pt>
                <c:pt idx="13135">
                  <c:v>109.8712</c:v>
                </c:pt>
                <c:pt idx="13136">
                  <c:v>109.87949999999998</c:v>
                </c:pt>
                <c:pt idx="13137">
                  <c:v>109.8878</c:v>
                </c:pt>
                <c:pt idx="13138">
                  <c:v>109.89619999999999</c:v>
                </c:pt>
                <c:pt idx="13139">
                  <c:v>109.9045000000003</c:v>
                </c:pt>
                <c:pt idx="13140">
                  <c:v>109.9128</c:v>
                </c:pt>
                <c:pt idx="13141">
                  <c:v>109.9212000000003</c:v>
                </c:pt>
                <c:pt idx="13142">
                  <c:v>109.9295</c:v>
                </c:pt>
                <c:pt idx="13143">
                  <c:v>109.93780000000002</c:v>
                </c:pt>
                <c:pt idx="13144">
                  <c:v>109.94620000000039</c:v>
                </c:pt>
                <c:pt idx="13145">
                  <c:v>109.95450000000002</c:v>
                </c:pt>
                <c:pt idx="13146">
                  <c:v>109.9628</c:v>
                </c:pt>
                <c:pt idx="13147">
                  <c:v>109.97120000000002</c:v>
                </c:pt>
                <c:pt idx="13148">
                  <c:v>109.9795</c:v>
                </c:pt>
                <c:pt idx="13149">
                  <c:v>109.98779999999999</c:v>
                </c:pt>
                <c:pt idx="13150">
                  <c:v>109.9962000000003</c:v>
                </c:pt>
                <c:pt idx="13151">
                  <c:v>110.00449999999999</c:v>
                </c:pt>
                <c:pt idx="13152">
                  <c:v>110.0128</c:v>
                </c:pt>
                <c:pt idx="13153">
                  <c:v>110.02119999999999</c:v>
                </c:pt>
                <c:pt idx="13154">
                  <c:v>110.0295</c:v>
                </c:pt>
                <c:pt idx="13155">
                  <c:v>110.0378</c:v>
                </c:pt>
                <c:pt idx="13156">
                  <c:v>110.0462000000003</c:v>
                </c:pt>
                <c:pt idx="13157">
                  <c:v>110.0545</c:v>
                </c:pt>
                <c:pt idx="13158">
                  <c:v>110.0628</c:v>
                </c:pt>
                <c:pt idx="13159">
                  <c:v>110.0712</c:v>
                </c:pt>
                <c:pt idx="13160">
                  <c:v>110.0795</c:v>
                </c:pt>
                <c:pt idx="13161">
                  <c:v>110.0878</c:v>
                </c:pt>
                <c:pt idx="13162">
                  <c:v>110.09620000000002</c:v>
                </c:pt>
                <c:pt idx="13163">
                  <c:v>110.1045</c:v>
                </c:pt>
                <c:pt idx="13164">
                  <c:v>110.11279999999998</c:v>
                </c:pt>
                <c:pt idx="13165">
                  <c:v>110.1212</c:v>
                </c:pt>
                <c:pt idx="13166">
                  <c:v>110.12949999999998</c:v>
                </c:pt>
                <c:pt idx="13167">
                  <c:v>110.1378</c:v>
                </c:pt>
                <c:pt idx="13168">
                  <c:v>110.14619999999999</c:v>
                </c:pt>
                <c:pt idx="13169">
                  <c:v>110.1545</c:v>
                </c:pt>
                <c:pt idx="13170">
                  <c:v>110.16279999999998</c:v>
                </c:pt>
                <c:pt idx="13171">
                  <c:v>110.1712</c:v>
                </c:pt>
                <c:pt idx="13172">
                  <c:v>110.17949999999998</c:v>
                </c:pt>
                <c:pt idx="13173">
                  <c:v>110.1878</c:v>
                </c:pt>
                <c:pt idx="13174">
                  <c:v>110.1962</c:v>
                </c:pt>
                <c:pt idx="13175">
                  <c:v>110.20450000000002</c:v>
                </c:pt>
                <c:pt idx="13176">
                  <c:v>110.2128</c:v>
                </c:pt>
                <c:pt idx="13177">
                  <c:v>110.22120000000002</c:v>
                </c:pt>
                <c:pt idx="13178">
                  <c:v>110.2295</c:v>
                </c:pt>
                <c:pt idx="13179">
                  <c:v>110.23779999999999</c:v>
                </c:pt>
                <c:pt idx="13180">
                  <c:v>110.2462000000003</c:v>
                </c:pt>
                <c:pt idx="13181">
                  <c:v>110.25449999999999</c:v>
                </c:pt>
                <c:pt idx="13182">
                  <c:v>110.2628</c:v>
                </c:pt>
                <c:pt idx="13183">
                  <c:v>110.27119999999999</c:v>
                </c:pt>
                <c:pt idx="13184">
                  <c:v>110.2795</c:v>
                </c:pt>
                <c:pt idx="13185">
                  <c:v>110.2878</c:v>
                </c:pt>
                <c:pt idx="13186">
                  <c:v>110.2962000000003</c:v>
                </c:pt>
                <c:pt idx="13187">
                  <c:v>110.3045</c:v>
                </c:pt>
                <c:pt idx="13188">
                  <c:v>110.3128</c:v>
                </c:pt>
                <c:pt idx="13189">
                  <c:v>110.3212</c:v>
                </c:pt>
                <c:pt idx="13190">
                  <c:v>110.3295</c:v>
                </c:pt>
                <c:pt idx="13191">
                  <c:v>110.3378</c:v>
                </c:pt>
                <c:pt idx="13192">
                  <c:v>110.34620000000002</c:v>
                </c:pt>
                <c:pt idx="13193">
                  <c:v>110.3545</c:v>
                </c:pt>
                <c:pt idx="13194">
                  <c:v>110.36279999999998</c:v>
                </c:pt>
                <c:pt idx="13195">
                  <c:v>110.3712</c:v>
                </c:pt>
                <c:pt idx="13196">
                  <c:v>110.37949999999998</c:v>
                </c:pt>
                <c:pt idx="13197">
                  <c:v>110.3878</c:v>
                </c:pt>
                <c:pt idx="13198">
                  <c:v>110.39619999999999</c:v>
                </c:pt>
                <c:pt idx="13199">
                  <c:v>110.4045000000003</c:v>
                </c:pt>
                <c:pt idx="13200">
                  <c:v>110.4128</c:v>
                </c:pt>
                <c:pt idx="13201">
                  <c:v>110.4212000000003</c:v>
                </c:pt>
                <c:pt idx="13202">
                  <c:v>110.4295</c:v>
                </c:pt>
                <c:pt idx="13203">
                  <c:v>110.43780000000002</c:v>
                </c:pt>
                <c:pt idx="13204">
                  <c:v>110.44620000000039</c:v>
                </c:pt>
                <c:pt idx="13205">
                  <c:v>110.45450000000002</c:v>
                </c:pt>
                <c:pt idx="13206">
                  <c:v>110.4628</c:v>
                </c:pt>
                <c:pt idx="13207">
                  <c:v>110.47120000000002</c:v>
                </c:pt>
                <c:pt idx="13208">
                  <c:v>110.4795</c:v>
                </c:pt>
                <c:pt idx="13209">
                  <c:v>110.48779999999999</c:v>
                </c:pt>
                <c:pt idx="13210">
                  <c:v>110.4962000000003</c:v>
                </c:pt>
                <c:pt idx="13211">
                  <c:v>110.50449999999999</c:v>
                </c:pt>
                <c:pt idx="13212">
                  <c:v>110.5128</c:v>
                </c:pt>
                <c:pt idx="13213">
                  <c:v>110.52119999999999</c:v>
                </c:pt>
                <c:pt idx="13214">
                  <c:v>110.5295</c:v>
                </c:pt>
                <c:pt idx="13215">
                  <c:v>110.5378</c:v>
                </c:pt>
                <c:pt idx="13216">
                  <c:v>110.5462000000003</c:v>
                </c:pt>
                <c:pt idx="13217">
                  <c:v>110.5545</c:v>
                </c:pt>
                <c:pt idx="13218">
                  <c:v>110.5628</c:v>
                </c:pt>
                <c:pt idx="13219">
                  <c:v>110.5712</c:v>
                </c:pt>
                <c:pt idx="13220">
                  <c:v>110.5795</c:v>
                </c:pt>
                <c:pt idx="13221">
                  <c:v>110.5878</c:v>
                </c:pt>
                <c:pt idx="13222">
                  <c:v>110.59620000000002</c:v>
                </c:pt>
                <c:pt idx="13223">
                  <c:v>110.6045</c:v>
                </c:pt>
                <c:pt idx="13224">
                  <c:v>110.61279999999998</c:v>
                </c:pt>
                <c:pt idx="13225">
                  <c:v>110.6212</c:v>
                </c:pt>
                <c:pt idx="13226">
                  <c:v>110.62949999999998</c:v>
                </c:pt>
                <c:pt idx="13227">
                  <c:v>110.6378</c:v>
                </c:pt>
                <c:pt idx="13228">
                  <c:v>110.64619999999999</c:v>
                </c:pt>
                <c:pt idx="13229">
                  <c:v>110.6545</c:v>
                </c:pt>
                <c:pt idx="13230">
                  <c:v>110.66279999999998</c:v>
                </c:pt>
                <c:pt idx="13231">
                  <c:v>110.6712</c:v>
                </c:pt>
                <c:pt idx="13232">
                  <c:v>110.67949999999998</c:v>
                </c:pt>
                <c:pt idx="13233">
                  <c:v>110.6878</c:v>
                </c:pt>
                <c:pt idx="13234">
                  <c:v>110.6962</c:v>
                </c:pt>
                <c:pt idx="13235">
                  <c:v>110.70450000000002</c:v>
                </c:pt>
                <c:pt idx="13236">
                  <c:v>110.7128</c:v>
                </c:pt>
                <c:pt idx="13237">
                  <c:v>110.72120000000002</c:v>
                </c:pt>
                <c:pt idx="13238">
                  <c:v>110.7295</c:v>
                </c:pt>
                <c:pt idx="13239">
                  <c:v>110.73779999999999</c:v>
                </c:pt>
                <c:pt idx="13240">
                  <c:v>110.7462000000003</c:v>
                </c:pt>
                <c:pt idx="13241">
                  <c:v>110.75449999999999</c:v>
                </c:pt>
                <c:pt idx="13242">
                  <c:v>110.7628</c:v>
                </c:pt>
                <c:pt idx="13243">
                  <c:v>110.77119999999999</c:v>
                </c:pt>
                <c:pt idx="13244">
                  <c:v>110.7795</c:v>
                </c:pt>
                <c:pt idx="13245">
                  <c:v>110.7878</c:v>
                </c:pt>
                <c:pt idx="13246">
                  <c:v>110.7962000000003</c:v>
                </c:pt>
                <c:pt idx="13247">
                  <c:v>110.8045</c:v>
                </c:pt>
                <c:pt idx="13248">
                  <c:v>110.8128</c:v>
                </c:pt>
                <c:pt idx="13249">
                  <c:v>110.8212</c:v>
                </c:pt>
                <c:pt idx="13250">
                  <c:v>110.8295</c:v>
                </c:pt>
                <c:pt idx="13251">
                  <c:v>110.8378</c:v>
                </c:pt>
                <c:pt idx="13252">
                  <c:v>110.84620000000002</c:v>
                </c:pt>
                <c:pt idx="13253">
                  <c:v>110.8545</c:v>
                </c:pt>
                <c:pt idx="13254">
                  <c:v>110.86279999999998</c:v>
                </c:pt>
                <c:pt idx="13255">
                  <c:v>110.8712</c:v>
                </c:pt>
                <c:pt idx="13256">
                  <c:v>110.87949999999998</c:v>
                </c:pt>
                <c:pt idx="13257">
                  <c:v>110.8878</c:v>
                </c:pt>
                <c:pt idx="13258">
                  <c:v>110.89619999999999</c:v>
                </c:pt>
                <c:pt idx="13259">
                  <c:v>110.9045000000003</c:v>
                </c:pt>
                <c:pt idx="13260">
                  <c:v>110.9128</c:v>
                </c:pt>
                <c:pt idx="13261">
                  <c:v>110.9212000000003</c:v>
                </c:pt>
                <c:pt idx="13262">
                  <c:v>110.9295</c:v>
                </c:pt>
                <c:pt idx="13263">
                  <c:v>110.93780000000002</c:v>
                </c:pt>
                <c:pt idx="13264">
                  <c:v>110.94620000000039</c:v>
                </c:pt>
                <c:pt idx="13265">
                  <c:v>110.95450000000002</c:v>
                </c:pt>
                <c:pt idx="13266">
                  <c:v>110.9628</c:v>
                </c:pt>
                <c:pt idx="13267">
                  <c:v>110.97120000000002</c:v>
                </c:pt>
                <c:pt idx="13268">
                  <c:v>110.9795</c:v>
                </c:pt>
                <c:pt idx="13269">
                  <c:v>110.98779999999999</c:v>
                </c:pt>
                <c:pt idx="13270">
                  <c:v>110.9962000000003</c:v>
                </c:pt>
                <c:pt idx="13271">
                  <c:v>111.00449999999999</c:v>
                </c:pt>
                <c:pt idx="13272">
                  <c:v>111.0128</c:v>
                </c:pt>
                <c:pt idx="13273">
                  <c:v>111.02119999999999</c:v>
                </c:pt>
                <c:pt idx="13274">
                  <c:v>111.0295</c:v>
                </c:pt>
                <c:pt idx="13275">
                  <c:v>111.0378</c:v>
                </c:pt>
                <c:pt idx="13276">
                  <c:v>111.0462000000003</c:v>
                </c:pt>
                <c:pt idx="13277">
                  <c:v>111.0545</c:v>
                </c:pt>
                <c:pt idx="13278">
                  <c:v>111.0628</c:v>
                </c:pt>
                <c:pt idx="13279">
                  <c:v>111.0712</c:v>
                </c:pt>
                <c:pt idx="13280">
                  <c:v>111.0795</c:v>
                </c:pt>
                <c:pt idx="13281">
                  <c:v>111.0878</c:v>
                </c:pt>
                <c:pt idx="13282">
                  <c:v>111.09620000000002</c:v>
                </c:pt>
                <c:pt idx="13283">
                  <c:v>111.1045</c:v>
                </c:pt>
                <c:pt idx="13284">
                  <c:v>111.11279999999998</c:v>
                </c:pt>
                <c:pt idx="13285">
                  <c:v>111.1212</c:v>
                </c:pt>
                <c:pt idx="13286">
                  <c:v>111.12949999999998</c:v>
                </c:pt>
                <c:pt idx="13287">
                  <c:v>111.1378</c:v>
                </c:pt>
                <c:pt idx="13288">
                  <c:v>111.14619999999999</c:v>
                </c:pt>
                <c:pt idx="13289">
                  <c:v>111.1545</c:v>
                </c:pt>
                <c:pt idx="13290">
                  <c:v>111.16279999999998</c:v>
                </c:pt>
                <c:pt idx="13291">
                  <c:v>111.1712</c:v>
                </c:pt>
                <c:pt idx="13292">
                  <c:v>111.17949999999998</c:v>
                </c:pt>
                <c:pt idx="13293">
                  <c:v>111.1878</c:v>
                </c:pt>
                <c:pt idx="13294">
                  <c:v>111.1962</c:v>
                </c:pt>
                <c:pt idx="13295">
                  <c:v>111.20450000000002</c:v>
                </c:pt>
                <c:pt idx="13296">
                  <c:v>111.2128</c:v>
                </c:pt>
                <c:pt idx="13297">
                  <c:v>111.22120000000002</c:v>
                </c:pt>
                <c:pt idx="13298">
                  <c:v>111.2295</c:v>
                </c:pt>
                <c:pt idx="13299">
                  <c:v>111.23779999999999</c:v>
                </c:pt>
                <c:pt idx="13300">
                  <c:v>111.2462000000003</c:v>
                </c:pt>
                <c:pt idx="13301">
                  <c:v>111.25449999999999</c:v>
                </c:pt>
                <c:pt idx="13302">
                  <c:v>111.2628</c:v>
                </c:pt>
                <c:pt idx="13303">
                  <c:v>111.27119999999999</c:v>
                </c:pt>
                <c:pt idx="13304">
                  <c:v>111.2795</c:v>
                </c:pt>
                <c:pt idx="13305">
                  <c:v>111.2878</c:v>
                </c:pt>
                <c:pt idx="13306">
                  <c:v>111.2962000000003</c:v>
                </c:pt>
                <c:pt idx="13307">
                  <c:v>111.3045</c:v>
                </c:pt>
                <c:pt idx="13308">
                  <c:v>111.3128</c:v>
                </c:pt>
                <c:pt idx="13309">
                  <c:v>111.3212</c:v>
                </c:pt>
                <c:pt idx="13310">
                  <c:v>111.3295</c:v>
                </c:pt>
                <c:pt idx="13311">
                  <c:v>111.3378</c:v>
                </c:pt>
                <c:pt idx="13312">
                  <c:v>111.34620000000002</c:v>
                </c:pt>
                <c:pt idx="13313">
                  <c:v>111.3545</c:v>
                </c:pt>
                <c:pt idx="13314">
                  <c:v>111.36279999999998</c:v>
                </c:pt>
                <c:pt idx="13315">
                  <c:v>111.3712</c:v>
                </c:pt>
                <c:pt idx="13316">
                  <c:v>111.37949999999998</c:v>
                </c:pt>
                <c:pt idx="13317">
                  <c:v>111.3878</c:v>
                </c:pt>
                <c:pt idx="13318">
                  <c:v>111.39619999999999</c:v>
                </c:pt>
                <c:pt idx="13319">
                  <c:v>111.4045000000003</c:v>
                </c:pt>
                <c:pt idx="13320">
                  <c:v>111.4128</c:v>
                </c:pt>
                <c:pt idx="13321">
                  <c:v>111.4212000000003</c:v>
                </c:pt>
                <c:pt idx="13322">
                  <c:v>111.4295</c:v>
                </c:pt>
                <c:pt idx="13323">
                  <c:v>111.43780000000002</c:v>
                </c:pt>
                <c:pt idx="13324">
                  <c:v>111.44620000000039</c:v>
                </c:pt>
                <c:pt idx="13325">
                  <c:v>111.45450000000002</c:v>
                </c:pt>
                <c:pt idx="13326">
                  <c:v>111.4628</c:v>
                </c:pt>
                <c:pt idx="13327">
                  <c:v>111.47120000000002</c:v>
                </c:pt>
                <c:pt idx="13328">
                  <c:v>111.4795</c:v>
                </c:pt>
                <c:pt idx="13329">
                  <c:v>111.48779999999999</c:v>
                </c:pt>
                <c:pt idx="13330">
                  <c:v>111.4962000000003</c:v>
                </c:pt>
                <c:pt idx="13331">
                  <c:v>111.50449999999999</c:v>
                </c:pt>
                <c:pt idx="13332">
                  <c:v>111.5128</c:v>
                </c:pt>
                <c:pt idx="13333">
                  <c:v>111.52119999999999</c:v>
                </c:pt>
                <c:pt idx="13334">
                  <c:v>111.5295</c:v>
                </c:pt>
                <c:pt idx="13335">
                  <c:v>111.5378</c:v>
                </c:pt>
                <c:pt idx="13336">
                  <c:v>111.5462000000003</c:v>
                </c:pt>
                <c:pt idx="13337">
                  <c:v>111.5545</c:v>
                </c:pt>
                <c:pt idx="13338">
                  <c:v>111.5628</c:v>
                </c:pt>
                <c:pt idx="13339">
                  <c:v>111.5712</c:v>
                </c:pt>
                <c:pt idx="13340">
                  <c:v>111.5795</c:v>
                </c:pt>
                <c:pt idx="13341">
                  <c:v>111.5878</c:v>
                </c:pt>
                <c:pt idx="13342">
                  <c:v>111.59620000000002</c:v>
                </c:pt>
                <c:pt idx="13343">
                  <c:v>111.6045</c:v>
                </c:pt>
                <c:pt idx="13344">
                  <c:v>111.61279999999998</c:v>
                </c:pt>
                <c:pt idx="13345">
                  <c:v>111.6212</c:v>
                </c:pt>
                <c:pt idx="13346">
                  <c:v>111.62949999999998</c:v>
                </c:pt>
                <c:pt idx="13347">
                  <c:v>111.6378</c:v>
                </c:pt>
                <c:pt idx="13348">
                  <c:v>111.64619999999999</c:v>
                </c:pt>
                <c:pt idx="13349">
                  <c:v>111.6545</c:v>
                </c:pt>
                <c:pt idx="13350">
                  <c:v>111.66279999999998</c:v>
                </c:pt>
                <c:pt idx="13351">
                  <c:v>111.6712</c:v>
                </c:pt>
                <c:pt idx="13352">
                  <c:v>111.67949999999998</c:v>
                </c:pt>
                <c:pt idx="13353">
                  <c:v>111.6878</c:v>
                </c:pt>
                <c:pt idx="13354">
                  <c:v>111.6962</c:v>
                </c:pt>
                <c:pt idx="13355">
                  <c:v>111.70450000000002</c:v>
                </c:pt>
                <c:pt idx="13356">
                  <c:v>111.7128</c:v>
                </c:pt>
                <c:pt idx="13357">
                  <c:v>111.72120000000002</c:v>
                </c:pt>
                <c:pt idx="13358">
                  <c:v>111.7295</c:v>
                </c:pt>
                <c:pt idx="13359">
                  <c:v>111.73779999999999</c:v>
                </c:pt>
                <c:pt idx="13360">
                  <c:v>111.7462000000003</c:v>
                </c:pt>
                <c:pt idx="13361">
                  <c:v>111.75449999999999</c:v>
                </c:pt>
                <c:pt idx="13362">
                  <c:v>111.7628</c:v>
                </c:pt>
                <c:pt idx="13363">
                  <c:v>111.77119999999999</c:v>
                </c:pt>
                <c:pt idx="13364">
                  <c:v>111.7795</c:v>
                </c:pt>
                <c:pt idx="13365">
                  <c:v>111.7878</c:v>
                </c:pt>
                <c:pt idx="13366">
                  <c:v>111.7962000000003</c:v>
                </c:pt>
                <c:pt idx="13367">
                  <c:v>111.8045</c:v>
                </c:pt>
                <c:pt idx="13368">
                  <c:v>111.8128</c:v>
                </c:pt>
                <c:pt idx="13369">
                  <c:v>111.8212</c:v>
                </c:pt>
                <c:pt idx="13370">
                  <c:v>111.8295</c:v>
                </c:pt>
                <c:pt idx="13371">
                  <c:v>111.8378</c:v>
                </c:pt>
                <c:pt idx="13372">
                  <c:v>111.84620000000002</c:v>
                </c:pt>
                <c:pt idx="13373">
                  <c:v>111.8545</c:v>
                </c:pt>
                <c:pt idx="13374">
                  <c:v>111.86279999999998</c:v>
                </c:pt>
                <c:pt idx="13375">
                  <c:v>111.8712</c:v>
                </c:pt>
                <c:pt idx="13376">
                  <c:v>111.87949999999998</c:v>
                </c:pt>
                <c:pt idx="13377">
                  <c:v>111.8878</c:v>
                </c:pt>
                <c:pt idx="13378">
                  <c:v>111.89619999999999</c:v>
                </c:pt>
                <c:pt idx="13379">
                  <c:v>111.9045000000003</c:v>
                </c:pt>
                <c:pt idx="13380">
                  <c:v>111.9128</c:v>
                </c:pt>
                <c:pt idx="13381">
                  <c:v>111.9212000000003</c:v>
                </c:pt>
                <c:pt idx="13382">
                  <c:v>111.9295</c:v>
                </c:pt>
                <c:pt idx="13383">
                  <c:v>111.93780000000002</c:v>
                </c:pt>
                <c:pt idx="13384">
                  <c:v>111.94620000000039</c:v>
                </c:pt>
                <c:pt idx="13385">
                  <c:v>111.95450000000002</c:v>
                </c:pt>
                <c:pt idx="13386">
                  <c:v>111.9628</c:v>
                </c:pt>
                <c:pt idx="13387">
                  <c:v>111.97120000000002</c:v>
                </c:pt>
                <c:pt idx="13388">
                  <c:v>111.9795</c:v>
                </c:pt>
                <c:pt idx="13389">
                  <c:v>111.98779999999999</c:v>
                </c:pt>
                <c:pt idx="13390">
                  <c:v>111.9962000000003</c:v>
                </c:pt>
                <c:pt idx="13391">
                  <c:v>112.00449999999999</c:v>
                </c:pt>
                <c:pt idx="13392">
                  <c:v>112.0128</c:v>
                </c:pt>
                <c:pt idx="13393">
                  <c:v>112.02119999999999</c:v>
                </c:pt>
                <c:pt idx="13394">
                  <c:v>112.0295</c:v>
                </c:pt>
                <c:pt idx="13395">
                  <c:v>112.0378</c:v>
                </c:pt>
                <c:pt idx="13396">
                  <c:v>112.0462000000003</c:v>
                </c:pt>
                <c:pt idx="13397">
                  <c:v>112.0545</c:v>
                </c:pt>
                <c:pt idx="13398">
                  <c:v>112.0628</c:v>
                </c:pt>
                <c:pt idx="13399">
                  <c:v>112.0712</c:v>
                </c:pt>
                <c:pt idx="13400">
                  <c:v>112.0795</c:v>
                </c:pt>
                <c:pt idx="13401">
                  <c:v>112.0878</c:v>
                </c:pt>
                <c:pt idx="13402">
                  <c:v>112.09620000000002</c:v>
                </c:pt>
                <c:pt idx="13403">
                  <c:v>112.1045</c:v>
                </c:pt>
                <c:pt idx="13404">
                  <c:v>112.11279999999998</c:v>
                </c:pt>
                <c:pt idx="13405">
                  <c:v>112.1212</c:v>
                </c:pt>
                <c:pt idx="13406">
                  <c:v>112.12949999999998</c:v>
                </c:pt>
                <c:pt idx="13407">
                  <c:v>112.1378</c:v>
                </c:pt>
                <c:pt idx="13408">
                  <c:v>112.14619999999999</c:v>
                </c:pt>
                <c:pt idx="13409">
                  <c:v>112.1545</c:v>
                </c:pt>
                <c:pt idx="13410">
                  <c:v>112.16279999999998</c:v>
                </c:pt>
                <c:pt idx="13411">
                  <c:v>112.1712</c:v>
                </c:pt>
                <c:pt idx="13412">
                  <c:v>112.17949999999998</c:v>
                </c:pt>
                <c:pt idx="13413">
                  <c:v>112.1878</c:v>
                </c:pt>
                <c:pt idx="13414">
                  <c:v>112.1962</c:v>
                </c:pt>
                <c:pt idx="13415">
                  <c:v>112.20450000000002</c:v>
                </c:pt>
                <c:pt idx="13416">
                  <c:v>112.2128</c:v>
                </c:pt>
                <c:pt idx="13417">
                  <c:v>112.22120000000002</c:v>
                </c:pt>
                <c:pt idx="13418">
                  <c:v>112.2295</c:v>
                </c:pt>
                <c:pt idx="13419">
                  <c:v>112.23779999999999</c:v>
                </c:pt>
                <c:pt idx="13420">
                  <c:v>112.2462000000003</c:v>
                </c:pt>
                <c:pt idx="13421">
                  <c:v>112.25449999999999</c:v>
                </c:pt>
                <c:pt idx="13422">
                  <c:v>112.2628</c:v>
                </c:pt>
                <c:pt idx="13423">
                  <c:v>112.27119999999999</c:v>
                </c:pt>
                <c:pt idx="13424">
                  <c:v>112.2795</c:v>
                </c:pt>
                <c:pt idx="13425">
                  <c:v>112.2878</c:v>
                </c:pt>
                <c:pt idx="13426">
                  <c:v>112.2962000000003</c:v>
                </c:pt>
                <c:pt idx="13427">
                  <c:v>112.3045</c:v>
                </c:pt>
                <c:pt idx="13428">
                  <c:v>112.3128</c:v>
                </c:pt>
                <c:pt idx="13429">
                  <c:v>112.3212</c:v>
                </c:pt>
                <c:pt idx="13430">
                  <c:v>112.3295</c:v>
                </c:pt>
                <c:pt idx="13431">
                  <c:v>112.3378</c:v>
                </c:pt>
                <c:pt idx="13432">
                  <c:v>112.34620000000002</c:v>
                </c:pt>
                <c:pt idx="13433">
                  <c:v>112.3545</c:v>
                </c:pt>
                <c:pt idx="13434">
                  <c:v>112.36279999999998</c:v>
                </c:pt>
                <c:pt idx="13435">
                  <c:v>112.3712</c:v>
                </c:pt>
                <c:pt idx="13436">
                  <c:v>112.37949999999998</c:v>
                </c:pt>
                <c:pt idx="13437">
                  <c:v>112.3878</c:v>
                </c:pt>
                <c:pt idx="13438">
                  <c:v>112.39619999999999</c:v>
                </c:pt>
                <c:pt idx="13439">
                  <c:v>112.4045000000003</c:v>
                </c:pt>
                <c:pt idx="13440">
                  <c:v>112.4128</c:v>
                </c:pt>
                <c:pt idx="13441">
                  <c:v>112.4212000000003</c:v>
                </c:pt>
                <c:pt idx="13442">
                  <c:v>112.4295</c:v>
                </c:pt>
                <c:pt idx="13443">
                  <c:v>112.43780000000002</c:v>
                </c:pt>
                <c:pt idx="13444">
                  <c:v>112.44620000000039</c:v>
                </c:pt>
                <c:pt idx="13445">
                  <c:v>112.45450000000002</c:v>
                </c:pt>
                <c:pt idx="13446">
                  <c:v>112.4628</c:v>
                </c:pt>
                <c:pt idx="13447">
                  <c:v>112.47120000000002</c:v>
                </c:pt>
                <c:pt idx="13448">
                  <c:v>112.4795</c:v>
                </c:pt>
                <c:pt idx="13449">
                  <c:v>112.48779999999999</c:v>
                </c:pt>
                <c:pt idx="13450">
                  <c:v>112.4962000000003</c:v>
                </c:pt>
                <c:pt idx="13451">
                  <c:v>112.50449999999999</c:v>
                </c:pt>
                <c:pt idx="13452">
                  <c:v>112.5128</c:v>
                </c:pt>
                <c:pt idx="13453">
                  <c:v>112.52119999999999</c:v>
                </c:pt>
                <c:pt idx="13454">
                  <c:v>112.5295</c:v>
                </c:pt>
                <c:pt idx="13455">
                  <c:v>112.5378</c:v>
                </c:pt>
                <c:pt idx="13456">
                  <c:v>112.5462000000003</c:v>
                </c:pt>
                <c:pt idx="13457">
                  <c:v>112.5545</c:v>
                </c:pt>
                <c:pt idx="13458">
                  <c:v>112.5628</c:v>
                </c:pt>
                <c:pt idx="13459">
                  <c:v>112.5712</c:v>
                </c:pt>
                <c:pt idx="13460">
                  <c:v>112.5795</c:v>
                </c:pt>
                <c:pt idx="13461">
                  <c:v>112.5878</c:v>
                </c:pt>
                <c:pt idx="13462">
                  <c:v>112.59620000000002</c:v>
                </c:pt>
                <c:pt idx="13463">
                  <c:v>112.6045</c:v>
                </c:pt>
                <c:pt idx="13464">
                  <c:v>112.61279999999998</c:v>
                </c:pt>
                <c:pt idx="13465">
                  <c:v>112.6212</c:v>
                </c:pt>
                <c:pt idx="13466">
                  <c:v>112.62949999999998</c:v>
                </c:pt>
                <c:pt idx="13467">
                  <c:v>112.6378</c:v>
                </c:pt>
                <c:pt idx="13468">
                  <c:v>112.64619999999999</c:v>
                </c:pt>
                <c:pt idx="13469">
                  <c:v>112.6545</c:v>
                </c:pt>
                <c:pt idx="13470">
                  <c:v>112.66279999999998</c:v>
                </c:pt>
                <c:pt idx="13471">
                  <c:v>112.6712</c:v>
                </c:pt>
                <c:pt idx="13472">
                  <c:v>112.67949999999998</c:v>
                </c:pt>
                <c:pt idx="13473">
                  <c:v>112.6878</c:v>
                </c:pt>
                <c:pt idx="13474">
                  <c:v>112.6962</c:v>
                </c:pt>
                <c:pt idx="13475">
                  <c:v>112.70450000000002</c:v>
                </c:pt>
                <c:pt idx="13476">
                  <c:v>112.7128</c:v>
                </c:pt>
                <c:pt idx="13477">
                  <c:v>112.72120000000002</c:v>
                </c:pt>
                <c:pt idx="13478">
                  <c:v>112.7295</c:v>
                </c:pt>
                <c:pt idx="13479">
                  <c:v>112.73779999999999</c:v>
                </c:pt>
                <c:pt idx="13480">
                  <c:v>112.7462000000003</c:v>
                </c:pt>
                <c:pt idx="13481">
                  <c:v>112.75449999999999</c:v>
                </c:pt>
                <c:pt idx="13482">
                  <c:v>112.7628</c:v>
                </c:pt>
                <c:pt idx="13483">
                  <c:v>112.77119999999999</c:v>
                </c:pt>
                <c:pt idx="13484">
                  <c:v>112.7795</c:v>
                </c:pt>
                <c:pt idx="13485">
                  <c:v>112.7878</c:v>
                </c:pt>
                <c:pt idx="13486">
                  <c:v>112.7962000000003</c:v>
                </c:pt>
                <c:pt idx="13487">
                  <c:v>112.8045</c:v>
                </c:pt>
                <c:pt idx="13488">
                  <c:v>112.8128</c:v>
                </c:pt>
                <c:pt idx="13489">
                  <c:v>112.8212</c:v>
                </c:pt>
                <c:pt idx="13490">
                  <c:v>112.8295</c:v>
                </c:pt>
                <c:pt idx="13491">
                  <c:v>112.8378</c:v>
                </c:pt>
                <c:pt idx="13492">
                  <c:v>112.84620000000002</c:v>
                </c:pt>
                <c:pt idx="13493">
                  <c:v>112.8545</c:v>
                </c:pt>
                <c:pt idx="13494">
                  <c:v>112.86279999999998</c:v>
                </c:pt>
                <c:pt idx="13495">
                  <c:v>112.8712</c:v>
                </c:pt>
                <c:pt idx="13496">
                  <c:v>112.87949999999998</c:v>
                </c:pt>
                <c:pt idx="13497">
                  <c:v>112.8878</c:v>
                </c:pt>
                <c:pt idx="13498">
                  <c:v>112.89619999999999</c:v>
                </c:pt>
                <c:pt idx="13499">
                  <c:v>112.9045000000003</c:v>
                </c:pt>
                <c:pt idx="13500">
                  <c:v>112.9128</c:v>
                </c:pt>
                <c:pt idx="13501">
                  <c:v>112.9212000000003</c:v>
                </c:pt>
                <c:pt idx="13502">
                  <c:v>112.9295</c:v>
                </c:pt>
                <c:pt idx="13503">
                  <c:v>112.93780000000002</c:v>
                </c:pt>
                <c:pt idx="13504">
                  <c:v>112.94620000000039</c:v>
                </c:pt>
                <c:pt idx="13505">
                  <c:v>112.95450000000002</c:v>
                </c:pt>
                <c:pt idx="13506">
                  <c:v>112.9628</c:v>
                </c:pt>
                <c:pt idx="13507">
                  <c:v>112.97120000000002</c:v>
                </c:pt>
                <c:pt idx="13508">
                  <c:v>112.9795</c:v>
                </c:pt>
                <c:pt idx="13509">
                  <c:v>112.98779999999999</c:v>
                </c:pt>
                <c:pt idx="13510">
                  <c:v>112.9962000000003</c:v>
                </c:pt>
                <c:pt idx="13511">
                  <c:v>113.00449999999999</c:v>
                </c:pt>
                <c:pt idx="13512">
                  <c:v>113.0128</c:v>
                </c:pt>
                <c:pt idx="13513">
                  <c:v>113.02119999999999</c:v>
                </c:pt>
                <c:pt idx="13514">
                  <c:v>113.0295</c:v>
                </c:pt>
                <c:pt idx="13515">
                  <c:v>113.0378</c:v>
                </c:pt>
                <c:pt idx="13516">
                  <c:v>113.0462000000003</c:v>
                </c:pt>
                <c:pt idx="13517">
                  <c:v>113.0545</c:v>
                </c:pt>
                <c:pt idx="13518">
                  <c:v>113.0628</c:v>
                </c:pt>
                <c:pt idx="13519">
                  <c:v>113.0712</c:v>
                </c:pt>
                <c:pt idx="13520">
                  <c:v>113.0795</c:v>
                </c:pt>
                <c:pt idx="13521">
                  <c:v>113.0878</c:v>
                </c:pt>
                <c:pt idx="13522">
                  <c:v>113.09620000000002</c:v>
                </c:pt>
                <c:pt idx="13523">
                  <c:v>113.1045</c:v>
                </c:pt>
                <c:pt idx="13524">
                  <c:v>113.11279999999998</c:v>
                </c:pt>
                <c:pt idx="13525">
                  <c:v>113.1212</c:v>
                </c:pt>
                <c:pt idx="13526">
                  <c:v>113.12949999999998</c:v>
                </c:pt>
                <c:pt idx="13527">
                  <c:v>113.1378</c:v>
                </c:pt>
                <c:pt idx="13528">
                  <c:v>113.14619999999999</c:v>
                </c:pt>
                <c:pt idx="13529">
                  <c:v>113.1545</c:v>
                </c:pt>
                <c:pt idx="13530">
                  <c:v>113.16279999999998</c:v>
                </c:pt>
                <c:pt idx="13531">
                  <c:v>113.1712</c:v>
                </c:pt>
                <c:pt idx="13532">
                  <c:v>113.17949999999998</c:v>
                </c:pt>
                <c:pt idx="13533">
                  <c:v>113.1878</c:v>
                </c:pt>
                <c:pt idx="13534">
                  <c:v>113.1962</c:v>
                </c:pt>
                <c:pt idx="13535">
                  <c:v>113.20450000000002</c:v>
                </c:pt>
                <c:pt idx="13536">
                  <c:v>113.2128</c:v>
                </c:pt>
                <c:pt idx="13537">
                  <c:v>113.22120000000002</c:v>
                </c:pt>
                <c:pt idx="13538">
                  <c:v>113.2295</c:v>
                </c:pt>
                <c:pt idx="13539">
                  <c:v>113.23779999999999</c:v>
                </c:pt>
                <c:pt idx="13540">
                  <c:v>113.2462000000003</c:v>
                </c:pt>
                <c:pt idx="13541">
                  <c:v>113.25449999999999</c:v>
                </c:pt>
                <c:pt idx="13542">
                  <c:v>113.2628</c:v>
                </c:pt>
                <c:pt idx="13543">
                  <c:v>113.27119999999999</c:v>
                </c:pt>
                <c:pt idx="13544">
                  <c:v>113.2795</c:v>
                </c:pt>
                <c:pt idx="13545">
                  <c:v>113.2878</c:v>
                </c:pt>
                <c:pt idx="13546">
                  <c:v>113.2962000000003</c:v>
                </c:pt>
                <c:pt idx="13547">
                  <c:v>113.3045</c:v>
                </c:pt>
                <c:pt idx="13548">
                  <c:v>113.3128</c:v>
                </c:pt>
                <c:pt idx="13549">
                  <c:v>113.3212</c:v>
                </c:pt>
                <c:pt idx="13550">
                  <c:v>113.3295</c:v>
                </c:pt>
                <c:pt idx="13551">
                  <c:v>113.3378</c:v>
                </c:pt>
                <c:pt idx="13552">
                  <c:v>113.34620000000002</c:v>
                </c:pt>
                <c:pt idx="13553">
                  <c:v>113.3545</c:v>
                </c:pt>
                <c:pt idx="13554">
                  <c:v>113.36279999999998</c:v>
                </c:pt>
                <c:pt idx="13555">
                  <c:v>113.3712</c:v>
                </c:pt>
                <c:pt idx="13556">
                  <c:v>113.37949999999998</c:v>
                </c:pt>
                <c:pt idx="13557">
                  <c:v>113.3878</c:v>
                </c:pt>
                <c:pt idx="13558">
                  <c:v>113.39619999999999</c:v>
                </c:pt>
                <c:pt idx="13559">
                  <c:v>113.4045000000003</c:v>
                </c:pt>
                <c:pt idx="13560">
                  <c:v>113.4128</c:v>
                </c:pt>
                <c:pt idx="13561">
                  <c:v>113.4212000000003</c:v>
                </c:pt>
                <c:pt idx="13562">
                  <c:v>113.4295</c:v>
                </c:pt>
                <c:pt idx="13563">
                  <c:v>113.43780000000002</c:v>
                </c:pt>
                <c:pt idx="13564">
                  <c:v>113.44620000000039</c:v>
                </c:pt>
                <c:pt idx="13565">
                  <c:v>113.45450000000002</c:v>
                </c:pt>
                <c:pt idx="13566">
                  <c:v>113.4628</c:v>
                </c:pt>
                <c:pt idx="13567">
                  <c:v>113.47120000000002</c:v>
                </c:pt>
                <c:pt idx="13568">
                  <c:v>113.4795</c:v>
                </c:pt>
                <c:pt idx="13569">
                  <c:v>113.48779999999999</c:v>
                </c:pt>
                <c:pt idx="13570">
                  <c:v>113.4962000000003</c:v>
                </c:pt>
                <c:pt idx="13571">
                  <c:v>113.50449999999999</c:v>
                </c:pt>
                <c:pt idx="13572">
                  <c:v>113.5128</c:v>
                </c:pt>
                <c:pt idx="13573">
                  <c:v>113.52119999999999</c:v>
                </c:pt>
                <c:pt idx="13574">
                  <c:v>113.5295</c:v>
                </c:pt>
                <c:pt idx="13575">
                  <c:v>113.5378</c:v>
                </c:pt>
                <c:pt idx="13576">
                  <c:v>113.5462000000003</c:v>
                </c:pt>
                <c:pt idx="13577">
                  <c:v>113.5545</c:v>
                </c:pt>
                <c:pt idx="13578">
                  <c:v>113.5628</c:v>
                </c:pt>
                <c:pt idx="13579">
                  <c:v>113.5712</c:v>
                </c:pt>
                <c:pt idx="13580">
                  <c:v>113.5795</c:v>
                </c:pt>
                <c:pt idx="13581">
                  <c:v>113.5878</c:v>
                </c:pt>
                <c:pt idx="13582">
                  <c:v>113.59620000000002</c:v>
                </c:pt>
                <c:pt idx="13583">
                  <c:v>113.6045</c:v>
                </c:pt>
                <c:pt idx="13584">
                  <c:v>113.61279999999998</c:v>
                </c:pt>
                <c:pt idx="13585">
                  <c:v>113.6212</c:v>
                </c:pt>
                <c:pt idx="13586">
                  <c:v>113.62949999999998</c:v>
                </c:pt>
                <c:pt idx="13587">
                  <c:v>113.6378</c:v>
                </c:pt>
                <c:pt idx="13588">
                  <c:v>113.64619999999999</c:v>
                </c:pt>
                <c:pt idx="13589">
                  <c:v>113.6545</c:v>
                </c:pt>
                <c:pt idx="13590">
                  <c:v>113.66279999999998</c:v>
                </c:pt>
                <c:pt idx="13591">
                  <c:v>113.6712</c:v>
                </c:pt>
                <c:pt idx="13592">
                  <c:v>113.67949999999998</c:v>
                </c:pt>
                <c:pt idx="13593">
                  <c:v>113.6878</c:v>
                </c:pt>
                <c:pt idx="13594">
                  <c:v>113.6962</c:v>
                </c:pt>
                <c:pt idx="13595">
                  <c:v>113.70450000000002</c:v>
                </c:pt>
                <c:pt idx="13596">
                  <c:v>113.7128</c:v>
                </c:pt>
                <c:pt idx="13597">
                  <c:v>113.72120000000002</c:v>
                </c:pt>
                <c:pt idx="13598">
                  <c:v>113.7295</c:v>
                </c:pt>
                <c:pt idx="13599">
                  <c:v>113.73779999999999</c:v>
                </c:pt>
                <c:pt idx="13600">
                  <c:v>113.7462000000003</c:v>
                </c:pt>
                <c:pt idx="13601">
                  <c:v>113.75449999999999</c:v>
                </c:pt>
                <c:pt idx="13602">
                  <c:v>113.7628</c:v>
                </c:pt>
                <c:pt idx="13603">
                  <c:v>113.77119999999999</c:v>
                </c:pt>
                <c:pt idx="13604">
                  <c:v>113.7795</c:v>
                </c:pt>
                <c:pt idx="13605">
                  <c:v>113.7878</c:v>
                </c:pt>
                <c:pt idx="13606">
                  <c:v>113.7962000000003</c:v>
                </c:pt>
                <c:pt idx="13607">
                  <c:v>113.8045</c:v>
                </c:pt>
                <c:pt idx="13608">
                  <c:v>113.8128</c:v>
                </c:pt>
                <c:pt idx="13609">
                  <c:v>113.8212</c:v>
                </c:pt>
                <c:pt idx="13610">
                  <c:v>113.8295</c:v>
                </c:pt>
                <c:pt idx="13611">
                  <c:v>113.8378</c:v>
                </c:pt>
                <c:pt idx="13612">
                  <c:v>113.84620000000002</c:v>
                </c:pt>
                <c:pt idx="13613">
                  <c:v>113.8545</c:v>
                </c:pt>
                <c:pt idx="13614">
                  <c:v>113.86279999999998</c:v>
                </c:pt>
                <c:pt idx="13615">
                  <c:v>113.8712</c:v>
                </c:pt>
                <c:pt idx="13616">
                  <c:v>113.87949999999998</c:v>
                </c:pt>
                <c:pt idx="13617">
                  <c:v>113.8878</c:v>
                </c:pt>
                <c:pt idx="13618">
                  <c:v>113.89619999999999</c:v>
                </c:pt>
                <c:pt idx="13619">
                  <c:v>113.9045000000003</c:v>
                </c:pt>
                <c:pt idx="13620">
                  <c:v>113.9128</c:v>
                </c:pt>
                <c:pt idx="13621">
                  <c:v>113.9212000000003</c:v>
                </c:pt>
                <c:pt idx="13622">
                  <c:v>113.9295</c:v>
                </c:pt>
                <c:pt idx="13623">
                  <c:v>113.93780000000002</c:v>
                </c:pt>
                <c:pt idx="13624">
                  <c:v>113.94620000000039</c:v>
                </c:pt>
                <c:pt idx="13625">
                  <c:v>113.95450000000002</c:v>
                </c:pt>
                <c:pt idx="13626">
                  <c:v>113.9628</c:v>
                </c:pt>
                <c:pt idx="13627">
                  <c:v>113.97120000000002</c:v>
                </c:pt>
                <c:pt idx="13628">
                  <c:v>113.9795</c:v>
                </c:pt>
                <c:pt idx="13629">
                  <c:v>113.98779999999999</c:v>
                </c:pt>
                <c:pt idx="13630">
                  <c:v>113.9962000000003</c:v>
                </c:pt>
                <c:pt idx="13631">
                  <c:v>114.00449999999999</c:v>
                </c:pt>
                <c:pt idx="13632">
                  <c:v>114.0128</c:v>
                </c:pt>
                <c:pt idx="13633">
                  <c:v>114.02119999999999</c:v>
                </c:pt>
                <c:pt idx="13634">
                  <c:v>114.0295</c:v>
                </c:pt>
                <c:pt idx="13635">
                  <c:v>114.0378</c:v>
                </c:pt>
                <c:pt idx="13636">
                  <c:v>114.0462000000003</c:v>
                </c:pt>
                <c:pt idx="13637">
                  <c:v>114.0545</c:v>
                </c:pt>
                <c:pt idx="13638">
                  <c:v>114.0628</c:v>
                </c:pt>
                <c:pt idx="13639">
                  <c:v>114.0712</c:v>
                </c:pt>
                <c:pt idx="13640">
                  <c:v>114.0795</c:v>
                </c:pt>
                <c:pt idx="13641">
                  <c:v>114.0878</c:v>
                </c:pt>
                <c:pt idx="13642">
                  <c:v>114.09620000000002</c:v>
                </c:pt>
                <c:pt idx="13643">
                  <c:v>114.1045</c:v>
                </c:pt>
                <c:pt idx="13644">
                  <c:v>114.11279999999998</c:v>
                </c:pt>
                <c:pt idx="13645">
                  <c:v>114.1212</c:v>
                </c:pt>
                <c:pt idx="13646">
                  <c:v>114.12949999999998</c:v>
                </c:pt>
                <c:pt idx="13647">
                  <c:v>114.1378</c:v>
                </c:pt>
                <c:pt idx="13648">
                  <c:v>114.14619999999999</c:v>
                </c:pt>
                <c:pt idx="13649">
                  <c:v>114.1545</c:v>
                </c:pt>
                <c:pt idx="13650">
                  <c:v>114.16279999999998</c:v>
                </c:pt>
                <c:pt idx="13651">
                  <c:v>114.1712</c:v>
                </c:pt>
                <c:pt idx="13652">
                  <c:v>114.17949999999998</c:v>
                </c:pt>
                <c:pt idx="13653">
                  <c:v>114.1878</c:v>
                </c:pt>
                <c:pt idx="13654">
                  <c:v>114.1962</c:v>
                </c:pt>
                <c:pt idx="13655">
                  <c:v>114.20450000000002</c:v>
                </c:pt>
                <c:pt idx="13656">
                  <c:v>114.2128</c:v>
                </c:pt>
                <c:pt idx="13657">
                  <c:v>114.22120000000002</c:v>
                </c:pt>
                <c:pt idx="13658">
                  <c:v>114.2295</c:v>
                </c:pt>
                <c:pt idx="13659">
                  <c:v>114.23779999999999</c:v>
                </c:pt>
                <c:pt idx="13660">
                  <c:v>114.2462000000003</c:v>
                </c:pt>
                <c:pt idx="13661">
                  <c:v>114.25449999999999</c:v>
                </c:pt>
                <c:pt idx="13662">
                  <c:v>114.2628</c:v>
                </c:pt>
                <c:pt idx="13663">
                  <c:v>114.27119999999999</c:v>
                </c:pt>
                <c:pt idx="13664">
                  <c:v>114.2795</c:v>
                </c:pt>
                <c:pt idx="13665">
                  <c:v>114.2878</c:v>
                </c:pt>
                <c:pt idx="13666">
                  <c:v>114.2962000000003</c:v>
                </c:pt>
                <c:pt idx="13667">
                  <c:v>114.3045</c:v>
                </c:pt>
                <c:pt idx="13668">
                  <c:v>114.3128</c:v>
                </c:pt>
                <c:pt idx="13669">
                  <c:v>114.3212</c:v>
                </c:pt>
                <c:pt idx="13670">
                  <c:v>114.3295</c:v>
                </c:pt>
                <c:pt idx="13671">
                  <c:v>114.3378</c:v>
                </c:pt>
                <c:pt idx="13672">
                  <c:v>114.34620000000002</c:v>
                </c:pt>
                <c:pt idx="13673">
                  <c:v>114.3545</c:v>
                </c:pt>
                <c:pt idx="13674">
                  <c:v>114.36279999999998</c:v>
                </c:pt>
                <c:pt idx="13675">
                  <c:v>114.3712</c:v>
                </c:pt>
                <c:pt idx="13676">
                  <c:v>114.37949999999998</c:v>
                </c:pt>
                <c:pt idx="13677">
                  <c:v>114.3878</c:v>
                </c:pt>
                <c:pt idx="13678">
                  <c:v>114.39619999999999</c:v>
                </c:pt>
                <c:pt idx="13679">
                  <c:v>114.4045000000003</c:v>
                </c:pt>
                <c:pt idx="13680">
                  <c:v>114.4128</c:v>
                </c:pt>
                <c:pt idx="13681">
                  <c:v>114.4212000000003</c:v>
                </c:pt>
                <c:pt idx="13682">
                  <c:v>114.4295</c:v>
                </c:pt>
                <c:pt idx="13683">
                  <c:v>114.43780000000002</c:v>
                </c:pt>
                <c:pt idx="13684">
                  <c:v>114.44620000000039</c:v>
                </c:pt>
                <c:pt idx="13685">
                  <c:v>114.45450000000002</c:v>
                </c:pt>
                <c:pt idx="13686">
                  <c:v>114.4628</c:v>
                </c:pt>
                <c:pt idx="13687">
                  <c:v>114.47120000000002</c:v>
                </c:pt>
                <c:pt idx="13688">
                  <c:v>114.4795</c:v>
                </c:pt>
                <c:pt idx="13689">
                  <c:v>114.48779999999999</c:v>
                </c:pt>
                <c:pt idx="13690">
                  <c:v>114.4962000000003</c:v>
                </c:pt>
                <c:pt idx="13691">
                  <c:v>114.50449999999999</c:v>
                </c:pt>
                <c:pt idx="13692">
                  <c:v>114.5128</c:v>
                </c:pt>
                <c:pt idx="13693">
                  <c:v>114.52119999999999</c:v>
                </c:pt>
                <c:pt idx="13694">
                  <c:v>114.5295</c:v>
                </c:pt>
                <c:pt idx="13695">
                  <c:v>114.5378</c:v>
                </c:pt>
                <c:pt idx="13696">
                  <c:v>114.5462000000003</c:v>
                </c:pt>
                <c:pt idx="13697">
                  <c:v>114.5545</c:v>
                </c:pt>
                <c:pt idx="13698">
                  <c:v>114.5628</c:v>
                </c:pt>
                <c:pt idx="13699">
                  <c:v>114.5712</c:v>
                </c:pt>
                <c:pt idx="13700">
                  <c:v>114.5795</c:v>
                </c:pt>
                <c:pt idx="13701">
                  <c:v>114.5878</c:v>
                </c:pt>
                <c:pt idx="13702">
                  <c:v>114.59620000000002</c:v>
                </c:pt>
                <c:pt idx="13703">
                  <c:v>114.6045</c:v>
                </c:pt>
                <c:pt idx="13704">
                  <c:v>114.61279999999998</c:v>
                </c:pt>
                <c:pt idx="13705">
                  <c:v>114.6212</c:v>
                </c:pt>
                <c:pt idx="13706">
                  <c:v>114.62949999999998</c:v>
                </c:pt>
                <c:pt idx="13707">
                  <c:v>114.6378</c:v>
                </c:pt>
                <c:pt idx="13708">
                  <c:v>114.64619999999999</c:v>
                </c:pt>
                <c:pt idx="13709">
                  <c:v>114.6545</c:v>
                </c:pt>
                <c:pt idx="13710">
                  <c:v>114.66279999999998</c:v>
                </c:pt>
                <c:pt idx="13711">
                  <c:v>114.6712</c:v>
                </c:pt>
                <c:pt idx="13712">
                  <c:v>114.67949999999998</c:v>
                </c:pt>
                <c:pt idx="13713">
                  <c:v>114.6878</c:v>
                </c:pt>
                <c:pt idx="13714">
                  <c:v>114.6962</c:v>
                </c:pt>
                <c:pt idx="13715">
                  <c:v>114.70450000000002</c:v>
                </c:pt>
                <c:pt idx="13716">
                  <c:v>114.7128</c:v>
                </c:pt>
                <c:pt idx="13717">
                  <c:v>114.72120000000002</c:v>
                </c:pt>
                <c:pt idx="13718">
                  <c:v>114.7295</c:v>
                </c:pt>
                <c:pt idx="13719">
                  <c:v>114.73779999999999</c:v>
                </c:pt>
                <c:pt idx="13720">
                  <c:v>114.7462000000003</c:v>
                </c:pt>
                <c:pt idx="13721">
                  <c:v>114.75449999999999</c:v>
                </c:pt>
                <c:pt idx="13722">
                  <c:v>114.7628</c:v>
                </c:pt>
                <c:pt idx="13723">
                  <c:v>114.77119999999999</c:v>
                </c:pt>
                <c:pt idx="13724">
                  <c:v>114.7795</c:v>
                </c:pt>
                <c:pt idx="13725">
                  <c:v>114.7878</c:v>
                </c:pt>
                <c:pt idx="13726">
                  <c:v>114.7962000000003</c:v>
                </c:pt>
                <c:pt idx="13727">
                  <c:v>114.8045</c:v>
                </c:pt>
                <c:pt idx="13728">
                  <c:v>114.8128</c:v>
                </c:pt>
                <c:pt idx="13729">
                  <c:v>114.8212</c:v>
                </c:pt>
                <c:pt idx="13730">
                  <c:v>114.8295</c:v>
                </c:pt>
                <c:pt idx="13731">
                  <c:v>114.8378</c:v>
                </c:pt>
                <c:pt idx="13732">
                  <c:v>114.84620000000002</c:v>
                </c:pt>
                <c:pt idx="13733">
                  <c:v>114.8545</c:v>
                </c:pt>
                <c:pt idx="13734">
                  <c:v>114.86279999999998</c:v>
                </c:pt>
                <c:pt idx="13735">
                  <c:v>114.8712</c:v>
                </c:pt>
                <c:pt idx="13736">
                  <c:v>114.87949999999998</c:v>
                </c:pt>
                <c:pt idx="13737">
                  <c:v>114.8878</c:v>
                </c:pt>
                <c:pt idx="13738">
                  <c:v>114.89619999999999</c:v>
                </c:pt>
                <c:pt idx="13739">
                  <c:v>114.9045000000003</c:v>
                </c:pt>
                <c:pt idx="13740">
                  <c:v>114.9128</c:v>
                </c:pt>
                <c:pt idx="13741">
                  <c:v>114.9212000000003</c:v>
                </c:pt>
                <c:pt idx="13742">
                  <c:v>114.9295</c:v>
                </c:pt>
                <c:pt idx="13743">
                  <c:v>114.93780000000002</c:v>
                </c:pt>
                <c:pt idx="13744">
                  <c:v>114.94620000000039</c:v>
                </c:pt>
                <c:pt idx="13745">
                  <c:v>114.95450000000002</c:v>
                </c:pt>
                <c:pt idx="13746">
                  <c:v>114.9628</c:v>
                </c:pt>
                <c:pt idx="13747">
                  <c:v>114.97120000000002</c:v>
                </c:pt>
                <c:pt idx="13748">
                  <c:v>114.9795</c:v>
                </c:pt>
                <c:pt idx="13749">
                  <c:v>114.98779999999999</c:v>
                </c:pt>
                <c:pt idx="13750">
                  <c:v>114.9962000000003</c:v>
                </c:pt>
                <c:pt idx="13751">
                  <c:v>115.00449999999999</c:v>
                </c:pt>
                <c:pt idx="13752">
                  <c:v>115.0128</c:v>
                </c:pt>
                <c:pt idx="13753">
                  <c:v>115.02119999999999</c:v>
                </c:pt>
                <c:pt idx="13754">
                  <c:v>115.0295</c:v>
                </c:pt>
                <c:pt idx="13755">
                  <c:v>115.0378</c:v>
                </c:pt>
                <c:pt idx="13756">
                  <c:v>115.0462000000003</c:v>
                </c:pt>
                <c:pt idx="13757">
                  <c:v>115.0545</c:v>
                </c:pt>
                <c:pt idx="13758">
                  <c:v>115.0628</c:v>
                </c:pt>
                <c:pt idx="13759">
                  <c:v>115.0712</c:v>
                </c:pt>
                <c:pt idx="13760">
                  <c:v>115.0795</c:v>
                </c:pt>
                <c:pt idx="13761">
                  <c:v>115.0878</c:v>
                </c:pt>
                <c:pt idx="13762">
                  <c:v>115.09620000000002</c:v>
                </c:pt>
                <c:pt idx="13763">
                  <c:v>115.1045</c:v>
                </c:pt>
                <c:pt idx="13764">
                  <c:v>115.11279999999998</c:v>
                </c:pt>
                <c:pt idx="13765">
                  <c:v>115.1212</c:v>
                </c:pt>
                <c:pt idx="13766">
                  <c:v>115.12949999999998</c:v>
                </c:pt>
                <c:pt idx="13767">
                  <c:v>115.1378</c:v>
                </c:pt>
                <c:pt idx="13768">
                  <c:v>115.14619999999999</c:v>
                </c:pt>
                <c:pt idx="13769">
                  <c:v>115.1545</c:v>
                </c:pt>
                <c:pt idx="13770">
                  <c:v>115.16279999999998</c:v>
                </c:pt>
                <c:pt idx="13771">
                  <c:v>115.1712</c:v>
                </c:pt>
                <c:pt idx="13772">
                  <c:v>115.17949999999998</c:v>
                </c:pt>
                <c:pt idx="13773">
                  <c:v>115.1878</c:v>
                </c:pt>
                <c:pt idx="13774">
                  <c:v>115.1962</c:v>
                </c:pt>
                <c:pt idx="13775">
                  <c:v>115.20450000000002</c:v>
                </c:pt>
                <c:pt idx="13776">
                  <c:v>115.2128</c:v>
                </c:pt>
                <c:pt idx="13777">
                  <c:v>115.22120000000002</c:v>
                </c:pt>
                <c:pt idx="13778">
                  <c:v>115.2295</c:v>
                </c:pt>
                <c:pt idx="13779">
                  <c:v>115.23779999999999</c:v>
                </c:pt>
                <c:pt idx="13780">
                  <c:v>115.2462000000003</c:v>
                </c:pt>
                <c:pt idx="13781">
                  <c:v>115.25449999999999</c:v>
                </c:pt>
                <c:pt idx="13782">
                  <c:v>115.2628</c:v>
                </c:pt>
                <c:pt idx="13783">
                  <c:v>115.27119999999999</c:v>
                </c:pt>
                <c:pt idx="13784">
                  <c:v>115.2795</c:v>
                </c:pt>
                <c:pt idx="13785">
                  <c:v>115.2878</c:v>
                </c:pt>
                <c:pt idx="13786">
                  <c:v>115.2962000000003</c:v>
                </c:pt>
                <c:pt idx="13787">
                  <c:v>115.3045</c:v>
                </c:pt>
                <c:pt idx="13788">
                  <c:v>115.3128</c:v>
                </c:pt>
                <c:pt idx="13789">
                  <c:v>115.3212</c:v>
                </c:pt>
                <c:pt idx="13790">
                  <c:v>115.3295</c:v>
                </c:pt>
                <c:pt idx="13791">
                  <c:v>115.3378</c:v>
                </c:pt>
                <c:pt idx="13792">
                  <c:v>115.34620000000002</c:v>
                </c:pt>
                <c:pt idx="13793">
                  <c:v>115.3545</c:v>
                </c:pt>
                <c:pt idx="13794">
                  <c:v>115.36279999999998</c:v>
                </c:pt>
                <c:pt idx="13795">
                  <c:v>115.3712</c:v>
                </c:pt>
                <c:pt idx="13796">
                  <c:v>115.37949999999998</c:v>
                </c:pt>
                <c:pt idx="13797">
                  <c:v>115.3878</c:v>
                </c:pt>
                <c:pt idx="13798">
                  <c:v>115.39619999999999</c:v>
                </c:pt>
                <c:pt idx="13799">
                  <c:v>115.4045000000003</c:v>
                </c:pt>
                <c:pt idx="13800">
                  <c:v>115.4128</c:v>
                </c:pt>
                <c:pt idx="13801">
                  <c:v>115.4212000000003</c:v>
                </c:pt>
                <c:pt idx="13802">
                  <c:v>115.4295</c:v>
                </c:pt>
                <c:pt idx="13803">
                  <c:v>115.43780000000002</c:v>
                </c:pt>
                <c:pt idx="13804">
                  <c:v>115.44620000000039</c:v>
                </c:pt>
                <c:pt idx="13805">
                  <c:v>115.45450000000002</c:v>
                </c:pt>
                <c:pt idx="13806">
                  <c:v>115.4628</c:v>
                </c:pt>
                <c:pt idx="13807">
                  <c:v>115.47120000000002</c:v>
                </c:pt>
                <c:pt idx="13808">
                  <c:v>115.4795</c:v>
                </c:pt>
                <c:pt idx="13809">
                  <c:v>115.48779999999999</c:v>
                </c:pt>
                <c:pt idx="13810">
                  <c:v>115.4962000000003</c:v>
                </c:pt>
                <c:pt idx="13811">
                  <c:v>115.50449999999999</c:v>
                </c:pt>
                <c:pt idx="13812">
                  <c:v>115.5128</c:v>
                </c:pt>
                <c:pt idx="13813">
                  <c:v>115.52119999999999</c:v>
                </c:pt>
                <c:pt idx="13814">
                  <c:v>115.5295</c:v>
                </c:pt>
                <c:pt idx="13815">
                  <c:v>115.5378</c:v>
                </c:pt>
                <c:pt idx="13816">
                  <c:v>115.5462000000003</c:v>
                </c:pt>
                <c:pt idx="13817">
                  <c:v>115.5545</c:v>
                </c:pt>
                <c:pt idx="13818">
                  <c:v>115.5628</c:v>
                </c:pt>
                <c:pt idx="13819">
                  <c:v>115.5712</c:v>
                </c:pt>
                <c:pt idx="13820">
                  <c:v>115.5795</c:v>
                </c:pt>
                <c:pt idx="13821">
                  <c:v>115.5878</c:v>
                </c:pt>
                <c:pt idx="13822">
                  <c:v>115.59620000000002</c:v>
                </c:pt>
                <c:pt idx="13823">
                  <c:v>115.6045</c:v>
                </c:pt>
                <c:pt idx="13824">
                  <c:v>115.61279999999998</c:v>
                </c:pt>
                <c:pt idx="13825">
                  <c:v>115.6212</c:v>
                </c:pt>
                <c:pt idx="13826">
                  <c:v>115.62949999999998</c:v>
                </c:pt>
                <c:pt idx="13827">
                  <c:v>115.6378</c:v>
                </c:pt>
                <c:pt idx="13828">
                  <c:v>115.64619999999999</c:v>
                </c:pt>
                <c:pt idx="13829">
                  <c:v>115.6545</c:v>
                </c:pt>
                <c:pt idx="13830">
                  <c:v>115.66279999999998</c:v>
                </c:pt>
                <c:pt idx="13831">
                  <c:v>115.6712</c:v>
                </c:pt>
                <c:pt idx="13832">
                  <c:v>115.67949999999998</c:v>
                </c:pt>
                <c:pt idx="13833">
                  <c:v>115.6878</c:v>
                </c:pt>
                <c:pt idx="13834">
                  <c:v>115.6962</c:v>
                </c:pt>
                <c:pt idx="13835">
                  <c:v>115.70450000000002</c:v>
                </c:pt>
                <c:pt idx="13836">
                  <c:v>115.7128</c:v>
                </c:pt>
                <c:pt idx="13837">
                  <c:v>115.72120000000002</c:v>
                </c:pt>
                <c:pt idx="13838">
                  <c:v>115.7295</c:v>
                </c:pt>
                <c:pt idx="13839">
                  <c:v>115.73779999999999</c:v>
                </c:pt>
                <c:pt idx="13840">
                  <c:v>115.7462000000003</c:v>
                </c:pt>
                <c:pt idx="13841">
                  <c:v>115.75449999999999</c:v>
                </c:pt>
                <c:pt idx="13842">
                  <c:v>115.7628</c:v>
                </c:pt>
                <c:pt idx="13843">
                  <c:v>115.77119999999999</c:v>
                </c:pt>
                <c:pt idx="13844">
                  <c:v>115.7795</c:v>
                </c:pt>
                <c:pt idx="13845">
                  <c:v>115.7878</c:v>
                </c:pt>
                <c:pt idx="13846">
                  <c:v>115.7962000000003</c:v>
                </c:pt>
                <c:pt idx="13847">
                  <c:v>115.8045</c:v>
                </c:pt>
                <c:pt idx="13848">
                  <c:v>115.8128</c:v>
                </c:pt>
                <c:pt idx="13849">
                  <c:v>115.8212</c:v>
                </c:pt>
                <c:pt idx="13850">
                  <c:v>115.8295</c:v>
                </c:pt>
                <c:pt idx="13851">
                  <c:v>115.8378</c:v>
                </c:pt>
                <c:pt idx="13852">
                  <c:v>115.84620000000002</c:v>
                </c:pt>
                <c:pt idx="13853">
                  <c:v>115.8545</c:v>
                </c:pt>
                <c:pt idx="13854">
                  <c:v>115.86279999999998</c:v>
                </c:pt>
                <c:pt idx="13855">
                  <c:v>115.8712</c:v>
                </c:pt>
                <c:pt idx="13856">
                  <c:v>115.87949999999998</c:v>
                </c:pt>
                <c:pt idx="13857">
                  <c:v>115.8878</c:v>
                </c:pt>
                <c:pt idx="13858">
                  <c:v>115.89619999999999</c:v>
                </c:pt>
                <c:pt idx="13859">
                  <c:v>115.9045000000003</c:v>
                </c:pt>
                <c:pt idx="13860">
                  <c:v>115.9128</c:v>
                </c:pt>
                <c:pt idx="13861">
                  <c:v>115.9212000000003</c:v>
                </c:pt>
                <c:pt idx="13862">
                  <c:v>115.9295</c:v>
                </c:pt>
                <c:pt idx="13863">
                  <c:v>115.93780000000002</c:v>
                </c:pt>
                <c:pt idx="13864">
                  <c:v>115.94620000000039</c:v>
                </c:pt>
                <c:pt idx="13865">
                  <c:v>115.95450000000002</c:v>
                </c:pt>
                <c:pt idx="13866">
                  <c:v>115.9628</c:v>
                </c:pt>
                <c:pt idx="13867">
                  <c:v>115.97120000000002</c:v>
                </c:pt>
                <c:pt idx="13868">
                  <c:v>115.9795</c:v>
                </c:pt>
                <c:pt idx="13869">
                  <c:v>115.98779999999999</c:v>
                </c:pt>
                <c:pt idx="13870">
                  <c:v>115.9962000000003</c:v>
                </c:pt>
                <c:pt idx="13871">
                  <c:v>116.00449999999999</c:v>
                </c:pt>
                <c:pt idx="13872">
                  <c:v>116.0128</c:v>
                </c:pt>
                <c:pt idx="13873">
                  <c:v>116.02119999999999</c:v>
                </c:pt>
                <c:pt idx="13874">
                  <c:v>116.0295</c:v>
                </c:pt>
                <c:pt idx="13875">
                  <c:v>116.0378</c:v>
                </c:pt>
                <c:pt idx="13876">
                  <c:v>116.0462000000003</c:v>
                </c:pt>
                <c:pt idx="13877">
                  <c:v>116.0545</c:v>
                </c:pt>
                <c:pt idx="13878">
                  <c:v>116.0628</c:v>
                </c:pt>
                <c:pt idx="13879">
                  <c:v>116.0712</c:v>
                </c:pt>
                <c:pt idx="13880">
                  <c:v>116.0795</c:v>
                </c:pt>
                <c:pt idx="13881">
                  <c:v>116.0878</c:v>
                </c:pt>
                <c:pt idx="13882">
                  <c:v>116.09620000000002</c:v>
                </c:pt>
                <c:pt idx="13883">
                  <c:v>116.1045</c:v>
                </c:pt>
                <c:pt idx="13884">
                  <c:v>116.11279999999998</c:v>
                </c:pt>
                <c:pt idx="13885">
                  <c:v>116.1212</c:v>
                </c:pt>
                <c:pt idx="13886">
                  <c:v>116.12949999999998</c:v>
                </c:pt>
                <c:pt idx="13887">
                  <c:v>116.1378</c:v>
                </c:pt>
                <c:pt idx="13888">
                  <c:v>116.14619999999999</c:v>
                </c:pt>
                <c:pt idx="13889">
                  <c:v>116.1545</c:v>
                </c:pt>
                <c:pt idx="13890">
                  <c:v>116.16279999999998</c:v>
                </c:pt>
                <c:pt idx="13891">
                  <c:v>116.1712</c:v>
                </c:pt>
                <c:pt idx="13892">
                  <c:v>116.17949999999998</c:v>
                </c:pt>
                <c:pt idx="13893">
                  <c:v>116.1878</c:v>
                </c:pt>
                <c:pt idx="13894">
                  <c:v>116.1962</c:v>
                </c:pt>
                <c:pt idx="13895">
                  <c:v>116.20450000000002</c:v>
                </c:pt>
                <c:pt idx="13896">
                  <c:v>116.2128</c:v>
                </c:pt>
                <c:pt idx="13897">
                  <c:v>116.22120000000002</c:v>
                </c:pt>
                <c:pt idx="13898">
                  <c:v>116.2295</c:v>
                </c:pt>
                <c:pt idx="13899">
                  <c:v>116.23779999999999</c:v>
                </c:pt>
                <c:pt idx="13900">
                  <c:v>116.2462000000003</c:v>
                </c:pt>
                <c:pt idx="13901">
                  <c:v>116.25449999999999</c:v>
                </c:pt>
                <c:pt idx="13902">
                  <c:v>116.2628</c:v>
                </c:pt>
                <c:pt idx="13903">
                  <c:v>116.27119999999999</c:v>
                </c:pt>
                <c:pt idx="13904">
                  <c:v>116.2795</c:v>
                </c:pt>
                <c:pt idx="13905">
                  <c:v>116.2878</c:v>
                </c:pt>
                <c:pt idx="13906">
                  <c:v>116.2962000000003</c:v>
                </c:pt>
                <c:pt idx="13907">
                  <c:v>116.3045</c:v>
                </c:pt>
                <c:pt idx="13908">
                  <c:v>116.3128</c:v>
                </c:pt>
                <c:pt idx="13909">
                  <c:v>116.3212</c:v>
                </c:pt>
                <c:pt idx="13910">
                  <c:v>116.3295</c:v>
                </c:pt>
                <c:pt idx="13911">
                  <c:v>116.3378</c:v>
                </c:pt>
                <c:pt idx="13912">
                  <c:v>116.34620000000002</c:v>
                </c:pt>
                <c:pt idx="13913">
                  <c:v>116.3545</c:v>
                </c:pt>
                <c:pt idx="13914">
                  <c:v>116.36279999999998</c:v>
                </c:pt>
                <c:pt idx="13915">
                  <c:v>116.3712</c:v>
                </c:pt>
                <c:pt idx="13916">
                  <c:v>116.37949999999998</c:v>
                </c:pt>
                <c:pt idx="13917">
                  <c:v>116.3878</c:v>
                </c:pt>
                <c:pt idx="13918">
                  <c:v>116.39619999999999</c:v>
                </c:pt>
                <c:pt idx="13919">
                  <c:v>116.4045000000003</c:v>
                </c:pt>
                <c:pt idx="13920">
                  <c:v>116.4128</c:v>
                </c:pt>
                <c:pt idx="13921">
                  <c:v>116.4212000000003</c:v>
                </c:pt>
                <c:pt idx="13922">
                  <c:v>116.4295</c:v>
                </c:pt>
                <c:pt idx="13923">
                  <c:v>116.43780000000002</c:v>
                </c:pt>
                <c:pt idx="13924">
                  <c:v>116.44620000000039</c:v>
                </c:pt>
                <c:pt idx="13925">
                  <c:v>116.45450000000002</c:v>
                </c:pt>
                <c:pt idx="13926">
                  <c:v>116.4628</c:v>
                </c:pt>
                <c:pt idx="13927">
                  <c:v>116.47120000000002</c:v>
                </c:pt>
                <c:pt idx="13928">
                  <c:v>116.4795</c:v>
                </c:pt>
                <c:pt idx="13929">
                  <c:v>116.48779999999999</c:v>
                </c:pt>
                <c:pt idx="13930">
                  <c:v>116.4962000000003</c:v>
                </c:pt>
                <c:pt idx="13931">
                  <c:v>116.50449999999999</c:v>
                </c:pt>
                <c:pt idx="13932">
                  <c:v>116.5128</c:v>
                </c:pt>
                <c:pt idx="13933">
                  <c:v>116.52119999999999</c:v>
                </c:pt>
                <c:pt idx="13934">
                  <c:v>116.5295</c:v>
                </c:pt>
                <c:pt idx="13935">
                  <c:v>116.5378</c:v>
                </c:pt>
                <c:pt idx="13936">
                  <c:v>116.5462000000003</c:v>
                </c:pt>
                <c:pt idx="13937">
                  <c:v>116.5545</c:v>
                </c:pt>
                <c:pt idx="13938">
                  <c:v>116.5628</c:v>
                </c:pt>
                <c:pt idx="13939">
                  <c:v>116.5712</c:v>
                </c:pt>
                <c:pt idx="13940">
                  <c:v>116.5795</c:v>
                </c:pt>
                <c:pt idx="13941">
                  <c:v>116.5878</c:v>
                </c:pt>
                <c:pt idx="13942">
                  <c:v>116.59620000000002</c:v>
                </c:pt>
                <c:pt idx="13943">
                  <c:v>116.6045</c:v>
                </c:pt>
                <c:pt idx="13944">
                  <c:v>116.61279999999998</c:v>
                </c:pt>
                <c:pt idx="13945">
                  <c:v>116.6212</c:v>
                </c:pt>
                <c:pt idx="13946">
                  <c:v>116.62949999999998</c:v>
                </c:pt>
                <c:pt idx="13947">
                  <c:v>116.6378</c:v>
                </c:pt>
                <c:pt idx="13948">
                  <c:v>116.64619999999999</c:v>
                </c:pt>
                <c:pt idx="13949">
                  <c:v>116.6545</c:v>
                </c:pt>
                <c:pt idx="13950">
                  <c:v>116.66279999999998</c:v>
                </c:pt>
                <c:pt idx="13951">
                  <c:v>116.6712</c:v>
                </c:pt>
                <c:pt idx="13952">
                  <c:v>116.67949999999998</c:v>
                </c:pt>
                <c:pt idx="13953">
                  <c:v>116.6878</c:v>
                </c:pt>
                <c:pt idx="13954">
                  <c:v>116.6962</c:v>
                </c:pt>
                <c:pt idx="13955">
                  <c:v>116.70450000000002</c:v>
                </c:pt>
                <c:pt idx="13956">
                  <c:v>116.7128</c:v>
                </c:pt>
                <c:pt idx="13957">
                  <c:v>116.72120000000002</c:v>
                </c:pt>
                <c:pt idx="13958">
                  <c:v>116.7295</c:v>
                </c:pt>
                <c:pt idx="13959">
                  <c:v>116.73779999999999</c:v>
                </c:pt>
                <c:pt idx="13960">
                  <c:v>116.7462000000003</c:v>
                </c:pt>
                <c:pt idx="13961">
                  <c:v>116.75449999999999</c:v>
                </c:pt>
                <c:pt idx="13962">
                  <c:v>116.7628</c:v>
                </c:pt>
                <c:pt idx="13963">
                  <c:v>116.77119999999999</c:v>
                </c:pt>
                <c:pt idx="13964">
                  <c:v>116.7795</c:v>
                </c:pt>
                <c:pt idx="13965">
                  <c:v>116.7878</c:v>
                </c:pt>
                <c:pt idx="13966">
                  <c:v>116.7962000000003</c:v>
                </c:pt>
                <c:pt idx="13967">
                  <c:v>116.8045</c:v>
                </c:pt>
                <c:pt idx="13968">
                  <c:v>116.8128</c:v>
                </c:pt>
                <c:pt idx="13969">
                  <c:v>116.8212</c:v>
                </c:pt>
                <c:pt idx="13970">
                  <c:v>116.8295</c:v>
                </c:pt>
                <c:pt idx="13971">
                  <c:v>116.8378</c:v>
                </c:pt>
                <c:pt idx="13972">
                  <c:v>116.84620000000002</c:v>
                </c:pt>
                <c:pt idx="13973">
                  <c:v>116.8545</c:v>
                </c:pt>
                <c:pt idx="13974">
                  <c:v>116.86279999999998</c:v>
                </c:pt>
                <c:pt idx="13975">
                  <c:v>116.8712</c:v>
                </c:pt>
                <c:pt idx="13976">
                  <c:v>116.87949999999998</c:v>
                </c:pt>
                <c:pt idx="13977">
                  <c:v>116.8878</c:v>
                </c:pt>
                <c:pt idx="13978">
                  <c:v>116.89619999999999</c:v>
                </c:pt>
                <c:pt idx="13979">
                  <c:v>116.9045000000003</c:v>
                </c:pt>
                <c:pt idx="13980">
                  <c:v>116.9128</c:v>
                </c:pt>
                <c:pt idx="13981">
                  <c:v>116.9212000000003</c:v>
                </c:pt>
                <c:pt idx="13982">
                  <c:v>116.9295</c:v>
                </c:pt>
                <c:pt idx="13983">
                  <c:v>116.93780000000002</c:v>
                </c:pt>
                <c:pt idx="13984">
                  <c:v>116.94620000000039</c:v>
                </c:pt>
                <c:pt idx="13985">
                  <c:v>116.95450000000002</c:v>
                </c:pt>
                <c:pt idx="13986">
                  <c:v>116.9628</c:v>
                </c:pt>
                <c:pt idx="13987">
                  <c:v>116.97120000000002</c:v>
                </c:pt>
                <c:pt idx="13988">
                  <c:v>116.9795</c:v>
                </c:pt>
                <c:pt idx="13989">
                  <c:v>116.98779999999999</c:v>
                </c:pt>
                <c:pt idx="13990">
                  <c:v>116.9962000000003</c:v>
                </c:pt>
                <c:pt idx="13991">
                  <c:v>117.00449999999999</c:v>
                </c:pt>
                <c:pt idx="13992">
                  <c:v>117.0128</c:v>
                </c:pt>
                <c:pt idx="13993">
                  <c:v>117.02119999999999</c:v>
                </c:pt>
                <c:pt idx="13994">
                  <c:v>117.0295</c:v>
                </c:pt>
                <c:pt idx="13995">
                  <c:v>117.0378</c:v>
                </c:pt>
                <c:pt idx="13996">
                  <c:v>117.0462000000003</c:v>
                </c:pt>
                <c:pt idx="13997">
                  <c:v>117.0545</c:v>
                </c:pt>
                <c:pt idx="13998">
                  <c:v>117.0628</c:v>
                </c:pt>
                <c:pt idx="13999">
                  <c:v>117.0712</c:v>
                </c:pt>
                <c:pt idx="14000">
                  <c:v>117.0795</c:v>
                </c:pt>
                <c:pt idx="14001">
                  <c:v>117.0878</c:v>
                </c:pt>
                <c:pt idx="14002">
                  <c:v>117.09620000000002</c:v>
                </c:pt>
                <c:pt idx="14003">
                  <c:v>117.1045</c:v>
                </c:pt>
                <c:pt idx="14004">
                  <c:v>117.11279999999998</c:v>
                </c:pt>
                <c:pt idx="14005">
                  <c:v>117.1212</c:v>
                </c:pt>
                <c:pt idx="14006">
                  <c:v>117.12949999999998</c:v>
                </c:pt>
                <c:pt idx="14007">
                  <c:v>117.1378</c:v>
                </c:pt>
                <c:pt idx="14008">
                  <c:v>117.14619999999999</c:v>
                </c:pt>
                <c:pt idx="14009">
                  <c:v>117.1545</c:v>
                </c:pt>
                <c:pt idx="14010">
                  <c:v>117.16279999999998</c:v>
                </c:pt>
                <c:pt idx="14011">
                  <c:v>117.1712</c:v>
                </c:pt>
                <c:pt idx="14012">
                  <c:v>117.17949999999998</c:v>
                </c:pt>
                <c:pt idx="14013">
                  <c:v>117.1878</c:v>
                </c:pt>
                <c:pt idx="14014">
                  <c:v>117.1962</c:v>
                </c:pt>
                <c:pt idx="14015">
                  <c:v>117.20450000000002</c:v>
                </c:pt>
                <c:pt idx="14016">
                  <c:v>117.2128</c:v>
                </c:pt>
                <c:pt idx="14017">
                  <c:v>117.22120000000002</c:v>
                </c:pt>
                <c:pt idx="14018">
                  <c:v>117.2295</c:v>
                </c:pt>
                <c:pt idx="14019">
                  <c:v>117.23779999999999</c:v>
                </c:pt>
                <c:pt idx="14020">
                  <c:v>117.2462000000003</c:v>
                </c:pt>
                <c:pt idx="14021">
                  <c:v>117.25449999999999</c:v>
                </c:pt>
                <c:pt idx="14022">
                  <c:v>117.2628</c:v>
                </c:pt>
                <c:pt idx="14023">
                  <c:v>117.27119999999999</c:v>
                </c:pt>
                <c:pt idx="14024">
                  <c:v>117.2795</c:v>
                </c:pt>
                <c:pt idx="14025">
                  <c:v>117.2878</c:v>
                </c:pt>
                <c:pt idx="14026">
                  <c:v>117.2962000000003</c:v>
                </c:pt>
                <c:pt idx="14027">
                  <c:v>117.3045</c:v>
                </c:pt>
                <c:pt idx="14028">
                  <c:v>117.3128</c:v>
                </c:pt>
                <c:pt idx="14029">
                  <c:v>117.3212</c:v>
                </c:pt>
                <c:pt idx="14030">
                  <c:v>117.3295</c:v>
                </c:pt>
                <c:pt idx="14031">
                  <c:v>117.3378</c:v>
                </c:pt>
                <c:pt idx="14032">
                  <c:v>117.34620000000002</c:v>
                </c:pt>
                <c:pt idx="14033">
                  <c:v>117.3545</c:v>
                </c:pt>
                <c:pt idx="14034">
                  <c:v>117.36279999999998</c:v>
                </c:pt>
                <c:pt idx="14035">
                  <c:v>117.3712</c:v>
                </c:pt>
                <c:pt idx="14036">
                  <c:v>117.37949999999998</c:v>
                </c:pt>
                <c:pt idx="14037">
                  <c:v>117.3878</c:v>
                </c:pt>
                <c:pt idx="14038">
                  <c:v>117.39619999999999</c:v>
                </c:pt>
                <c:pt idx="14039">
                  <c:v>117.4045000000003</c:v>
                </c:pt>
                <c:pt idx="14040">
                  <c:v>117.4128</c:v>
                </c:pt>
                <c:pt idx="14041">
                  <c:v>117.4212000000003</c:v>
                </c:pt>
                <c:pt idx="14042">
                  <c:v>117.4295</c:v>
                </c:pt>
                <c:pt idx="14043">
                  <c:v>117.43780000000002</c:v>
                </c:pt>
                <c:pt idx="14044">
                  <c:v>117.44620000000039</c:v>
                </c:pt>
                <c:pt idx="14045">
                  <c:v>117.45450000000002</c:v>
                </c:pt>
                <c:pt idx="14046">
                  <c:v>117.4628</c:v>
                </c:pt>
                <c:pt idx="14047">
                  <c:v>117.47120000000002</c:v>
                </c:pt>
                <c:pt idx="14048">
                  <c:v>117.4795</c:v>
                </c:pt>
                <c:pt idx="14049">
                  <c:v>117.48779999999999</c:v>
                </c:pt>
                <c:pt idx="14050">
                  <c:v>117.4962000000003</c:v>
                </c:pt>
                <c:pt idx="14051">
                  <c:v>117.50449999999999</c:v>
                </c:pt>
                <c:pt idx="14052">
                  <c:v>117.5128</c:v>
                </c:pt>
                <c:pt idx="14053">
                  <c:v>117.52119999999999</c:v>
                </c:pt>
                <c:pt idx="14054">
                  <c:v>117.5295</c:v>
                </c:pt>
                <c:pt idx="14055">
                  <c:v>117.5378</c:v>
                </c:pt>
                <c:pt idx="14056">
                  <c:v>117.5462000000003</c:v>
                </c:pt>
                <c:pt idx="14057">
                  <c:v>117.5545</c:v>
                </c:pt>
                <c:pt idx="14058">
                  <c:v>117.5628</c:v>
                </c:pt>
                <c:pt idx="14059">
                  <c:v>117.5712</c:v>
                </c:pt>
                <c:pt idx="14060">
                  <c:v>117.5795</c:v>
                </c:pt>
                <c:pt idx="14061">
                  <c:v>117.5878</c:v>
                </c:pt>
                <c:pt idx="14062">
                  <c:v>117.59620000000002</c:v>
                </c:pt>
                <c:pt idx="14063">
                  <c:v>117.6045</c:v>
                </c:pt>
                <c:pt idx="14064">
                  <c:v>117.61279999999998</c:v>
                </c:pt>
                <c:pt idx="14065">
                  <c:v>117.6212</c:v>
                </c:pt>
                <c:pt idx="14066">
                  <c:v>117.62949999999998</c:v>
                </c:pt>
                <c:pt idx="14067">
                  <c:v>117.6378</c:v>
                </c:pt>
                <c:pt idx="14068">
                  <c:v>117.64619999999999</c:v>
                </c:pt>
                <c:pt idx="14069">
                  <c:v>117.6545</c:v>
                </c:pt>
                <c:pt idx="14070">
                  <c:v>117.66279999999998</c:v>
                </c:pt>
                <c:pt idx="14071">
                  <c:v>117.6712</c:v>
                </c:pt>
                <c:pt idx="14072">
                  <c:v>117.67949999999998</c:v>
                </c:pt>
                <c:pt idx="14073">
                  <c:v>117.6878</c:v>
                </c:pt>
                <c:pt idx="14074">
                  <c:v>117.6962</c:v>
                </c:pt>
                <c:pt idx="14075">
                  <c:v>117.70450000000002</c:v>
                </c:pt>
                <c:pt idx="14076">
                  <c:v>117.7128</c:v>
                </c:pt>
                <c:pt idx="14077">
                  <c:v>117.72120000000002</c:v>
                </c:pt>
                <c:pt idx="14078">
                  <c:v>117.7295</c:v>
                </c:pt>
                <c:pt idx="14079">
                  <c:v>117.73779999999999</c:v>
                </c:pt>
                <c:pt idx="14080">
                  <c:v>117.7462000000003</c:v>
                </c:pt>
                <c:pt idx="14081">
                  <c:v>117.75449999999999</c:v>
                </c:pt>
                <c:pt idx="14082">
                  <c:v>117.7628</c:v>
                </c:pt>
                <c:pt idx="14083">
                  <c:v>117.77119999999999</c:v>
                </c:pt>
                <c:pt idx="14084">
                  <c:v>117.7795</c:v>
                </c:pt>
                <c:pt idx="14085">
                  <c:v>117.7878</c:v>
                </c:pt>
                <c:pt idx="14086">
                  <c:v>117.7962000000003</c:v>
                </c:pt>
                <c:pt idx="14087">
                  <c:v>117.8045</c:v>
                </c:pt>
                <c:pt idx="14088">
                  <c:v>117.8128</c:v>
                </c:pt>
                <c:pt idx="14089">
                  <c:v>117.8212</c:v>
                </c:pt>
                <c:pt idx="14090">
                  <c:v>117.8295</c:v>
                </c:pt>
                <c:pt idx="14091">
                  <c:v>117.8378</c:v>
                </c:pt>
                <c:pt idx="14092">
                  <c:v>117.84620000000002</c:v>
                </c:pt>
                <c:pt idx="14093">
                  <c:v>117.8545</c:v>
                </c:pt>
                <c:pt idx="14094">
                  <c:v>117.86279999999998</c:v>
                </c:pt>
                <c:pt idx="14095">
                  <c:v>117.8712</c:v>
                </c:pt>
                <c:pt idx="14096">
                  <c:v>117.87949999999998</c:v>
                </c:pt>
                <c:pt idx="14097">
                  <c:v>117.8878</c:v>
                </c:pt>
                <c:pt idx="14098">
                  <c:v>117.89619999999999</c:v>
                </c:pt>
                <c:pt idx="14099">
                  <c:v>117.9045000000003</c:v>
                </c:pt>
                <c:pt idx="14100">
                  <c:v>117.9128</c:v>
                </c:pt>
                <c:pt idx="14101">
                  <c:v>117.9212000000003</c:v>
                </c:pt>
                <c:pt idx="14102">
                  <c:v>117.9295</c:v>
                </c:pt>
                <c:pt idx="14103">
                  <c:v>117.93780000000002</c:v>
                </c:pt>
                <c:pt idx="14104">
                  <c:v>117.94620000000039</c:v>
                </c:pt>
                <c:pt idx="14105">
                  <c:v>117.95450000000002</c:v>
                </c:pt>
                <c:pt idx="14106">
                  <c:v>117.9628</c:v>
                </c:pt>
                <c:pt idx="14107">
                  <c:v>117.97120000000002</c:v>
                </c:pt>
                <c:pt idx="14108">
                  <c:v>117.9795</c:v>
                </c:pt>
                <c:pt idx="14109">
                  <c:v>117.98779999999999</c:v>
                </c:pt>
                <c:pt idx="14110">
                  <c:v>117.9962000000003</c:v>
                </c:pt>
                <c:pt idx="14111">
                  <c:v>118.00449999999999</c:v>
                </c:pt>
                <c:pt idx="14112">
                  <c:v>118.0128</c:v>
                </c:pt>
                <c:pt idx="14113">
                  <c:v>118.02119999999999</c:v>
                </c:pt>
                <c:pt idx="14114">
                  <c:v>118.0295</c:v>
                </c:pt>
                <c:pt idx="14115">
                  <c:v>118.0378</c:v>
                </c:pt>
                <c:pt idx="14116">
                  <c:v>118.0462000000003</c:v>
                </c:pt>
                <c:pt idx="14117">
                  <c:v>118.0545</c:v>
                </c:pt>
                <c:pt idx="14118">
                  <c:v>118.0628</c:v>
                </c:pt>
                <c:pt idx="14119">
                  <c:v>118.0712</c:v>
                </c:pt>
                <c:pt idx="14120">
                  <c:v>118.0795</c:v>
                </c:pt>
                <c:pt idx="14121">
                  <c:v>118.0878</c:v>
                </c:pt>
                <c:pt idx="14122">
                  <c:v>118.09620000000002</c:v>
                </c:pt>
                <c:pt idx="14123">
                  <c:v>118.1045</c:v>
                </c:pt>
                <c:pt idx="14124">
                  <c:v>118.11279999999998</c:v>
                </c:pt>
                <c:pt idx="14125">
                  <c:v>118.1212</c:v>
                </c:pt>
                <c:pt idx="14126">
                  <c:v>118.12949999999998</c:v>
                </c:pt>
                <c:pt idx="14127">
                  <c:v>118.1378</c:v>
                </c:pt>
                <c:pt idx="14128">
                  <c:v>118.14619999999999</c:v>
                </c:pt>
                <c:pt idx="14129">
                  <c:v>118.1545</c:v>
                </c:pt>
                <c:pt idx="14130">
                  <c:v>118.16279999999998</c:v>
                </c:pt>
                <c:pt idx="14131">
                  <c:v>118.1712</c:v>
                </c:pt>
                <c:pt idx="14132">
                  <c:v>118.17949999999998</c:v>
                </c:pt>
                <c:pt idx="14133">
                  <c:v>118.1878</c:v>
                </c:pt>
                <c:pt idx="14134">
                  <c:v>118.1962</c:v>
                </c:pt>
                <c:pt idx="14135">
                  <c:v>118.20450000000002</c:v>
                </c:pt>
                <c:pt idx="14136">
                  <c:v>118.2128</c:v>
                </c:pt>
                <c:pt idx="14137">
                  <c:v>118.22120000000002</c:v>
                </c:pt>
                <c:pt idx="14138">
                  <c:v>118.2295</c:v>
                </c:pt>
                <c:pt idx="14139">
                  <c:v>118.23779999999999</c:v>
                </c:pt>
                <c:pt idx="14140">
                  <c:v>118.2462000000003</c:v>
                </c:pt>
                <c:pt idx="14141">
                  <c:v>118.25449999999999</c:v>
                </c:pt>
                <c:pt idx="14142">
                  <c:v>118.2628</c:v>
                </c:pt>
                <c:pt idx="14143">
                  <c:v>118.27119999999999</c:v>
                </c:pt>
                <c:pt idx="14144">
                  <c:v>118.2795</c:v>
                </c:pt>
                <c:pt idx="14145">
                  <c:v>118.2878</c:v>
                </c:pt>
                <c:pt idx="14146">
                  <c:v>118.2962000000003</c:v>
                </c:pt>
                <c:pt idx="14147">
                  <c:v>118.3045</c:v>
                </c:pt>
                <c:pt idx="14148">
                  <c:v>118.3128</c:v>
                </c:pt>
                <c:pt idx="14149">
                  <c:v>118.3212</c:v>
                </c:pt>
                <c:pt idx="14150">
                  <c:v>118.3295</c:v>
                </c:pt>
                <c:pt idx="14151">
                  <c:v>118.3378</c:v>
                </c:pt>
                <c:pt idx="14152">
                  <c:v>118.34620000000002</c:v>
                </c:pt>
                <c:pt idx="14153">
                  <c:v>118.3545</c:v>
                </c:pt>
                <c:pt idx="14154">
                  <c:v>118.36279999999998</c:v>
                </c:pt>
                <c:pt idx="14155">
                  <c:v>118.3712</c:v>
                </c:pt>
                <c:pt idx="14156">
                  <c:v>118.37949999999998</c:v>
                </c:pt>
                <c:pt idx="14157">
                  <c:v>118.3878</c:v>
                </c:pt>
                <c:pt idx="14158">
                  <c:v>118.39619999999999</c:v>
                </c:pt>
                <c:pt idx="14159">
                  <c:v>118.4045000000003</c:v>
                </c:pt>
                <c:pt idx="14160">
                  <c:v>118.4128</c:v>
                </c:pt>
                <c:pt idx="14161">
                  <c:v>118.4212000000003</c:v>
                </c:pt>
                <c:pt idx="14162">
                  <c:v>118.4295</c:v>
                </c:pt>
                <c:pt idx="14163">
                  <c:v>118.43780000000002</c:v>
                </c:pt>
                <c:pt idx="14164">
                  <c:v>118.44620000000039</c:v>
                </c:pt>
                <c:pt idx="14165">
                  <c:v>118.45450000000002</c:v>
                </c:pt>
                <c:pt idx="14166">
                  <c:v>118.4628</c:v>
                </c:pt>
                <c:pt idx="14167">
                  <c:v>118.47120000000002</c:v>
                </c:pt>
                <c:pt idx="14168">
                  <c:v>118.4795</c:v>
                </c:pt>
                <c:pt idx="14169">
                  <c:v>118.48779999999999</c:v>
                </c:pt>
                <c:pt idx="14170">
                  <c:v>118.4962000000003</c:v>
                </c:pt>
                <c:pt idx="14171">
                  <c:v>118.50449999999999</c:v>
                </c:pt>
                <c:pt idx="14172">
                  <c:v>118.5128</c:v>
                </c:pt>
                <c:pt idx="14173">
                  <c:v>118.52119999999999</c:v>
                </c:pt>
                <c:pt idx="14174">
                  <c:v>118.5295</c:v>
                </c:pt>
                <c:pt idx="14175">
                  <c:v>118.5378</c:v>
                </c:pt>
                <c:pt idx="14176">
                  <c:v>118.5462000000003</c:v>
                </c:pt>
                <c:pt idx="14177">
                  <c:v>118.5545</c:v>
                </c:pt>
                <c:pt idx="14178">
                  <c:v>118.5628</c:v>
                </c:pt>
                <c:pt idx="14179">
                  <c:v>118.5712</c:v>
                </c:pt>
                <c:pt idx="14180">
                  <c:v>118.5795</c:v>
                </c:pt>
                <c:pt idx="14181">
                  <c:v>118.5878</c:v>
                </c:pt>
                <c:pt idx="14182">
                  <c:v>118.59620000000002</c:v>
                </c:pt>
                <c:pt idx="14183">
                  <c:v>118.6045</c:v>
                </c:pt>
                <c:pt idx="14184">
                  <c:v>118.61279999999998</c:v>
                </c:pt>
                <c:pt idx="14185">
                  <c:v>118.6212</c:v>
                </c:pt>
                <c:pt idx="14186">
                  <c:v>118.62949999999998</c:v>
                </c:pt>
                <c:pt idx="14187">
                  <c:v>118.6378</c:v>
                </c:pt>
                <c:pt idx="14188">
                  <c:v>118.64619999999999</c:v>
                </c:pt>
                <c:pt idx="14189">
                  <c:v>118.6545</c:v>
                </c:pt>
                <c:pt idx="14190">
                  <c:v>118.66279999999998</c:v>
                </c:pt>
                <c:pt idx="14191">
                  <c:v>118.6712</c:v>
                </c:pt>
                <c:pt idx="14192">
                  <c:v>118.67949999999998</c:v>
                </c:pt>
                <c:pt idx="14193">
                  <c:v>118.6878</c:v>
                </c:pt>
                <c:pt idx="14194">
                  <c:v>118.6962</c:v>
                </c:pt>
                <c:pt idx="14195">
                  <c:v>118.70450000000002</c:v>
                </c:pt>
                <c:pt idx="14196">
                  <c:v>118.7128</c:v>
                </c:pt>
                <c:pt idx="14197">
                  <c:v>118.72120000000002</c:v>
                </c:pt>
                <c:pt idx="14198">
                  <c:v>118.7295</c:v>
                </c:pt>
                <c:pt idx="14199">
                  <c:v>118.73779999999999</c:v>
                </c:pt>
                <c:pt idx="14200">
                  <c:v>118.7462000000003</c:v>
                </c:pt>
                <c:pt idx="14201">
                  <c:v>118.75449999999999</c:v>
                </c:pt>
                <c:pt idx="14202">
                  <c:v>118.7628</c:v>
                </c:pt>
                <c:pt idx="14203">
                  <c:v>118.77119999999999</c:v>
                </c:pt>
                <c:pt idx="14204">
                  <c:v>118.7795</c:v>
                </c:pt>
                <c:pt idx="14205">
                  <c:v>118.7878</c:v>
                </c:pt>
                <c:pt idx="14206">
                  <c:v>118.7962000000003</c:v>
                </c:pt>
                <c:pt idx="14207">
                  <c:v>118.8045</c:v>
                </c:pt>
                <c:pt idx="14208">
                  <c:v>118.8128</c:v>
                </c:pt>
                <c:pt idx="14209">
                  <c:v>118.8212</c:v>
                </c:pt>
                <c:pt idx="14210">
                  <c:v>118.8295</c:v>
                </c:pt>
                <c:pt idx="14211">
                  <c:v>118.8378</c:v>
                </c:pt>
                <c:pt idx="14212">
                  <c:v>118.84620000000002</c:v>
                </c:pt>
                <c:pt idx="14213">
                  <c:v>118.8545</c:v>
                </c:pt>
                <c:pt idx="14214">
                  <c:v>118.86279999999998</c:v>
                </c:pt>
                <c:pt idx="14215">
                  <c:v>118.8712</c:v>
                </c:pt>
                <c:pt idx="14216">
                  <c:v>118.87949999999998</c:v>
                </c:pt>
                <c:pt idx="14217">
                  <c:v>118.8878</c:v>
                </c:pt>
                <c:pt idx="14218">
                  <c:v>118.89619999999999</c:v>
                </c:pt>
                <c:pt idx="14219">
                  <c:v>118.9045000000003</c:v>
                </c:pt>
                <c:pt idx="14220">
                  <c:v>118.9128</c:v>
                </c:pt>
                <c:pt idx="14221">
                  <c:v>118.9212000000003</c:v>
                </c:pt>
                <c:pt idx="14222">
                  <c:v>118.9295</c:v>
                </c:pt>
                <c:pt idx="14223">
                  <c:v>118.93780000000002</c:v>
                </c:pt>
                <c:pt idx="14224">
                  <c:v>118.94620000000039</c:v>
                </c:pt>
                <c:pt idx="14225">
                  <c:v>118.95450000000002</c:v>
                </c:pt>
                <c:pt idx="14226">
                  <c:v>118.9628</c:v>
                </c:pt>
                <c:pt idx="14227">
                  <c:v>118.97120000000002</c:v>
                </c:pt>
                <c:pt idx="14228">
                  <c:v>118.9795</c:v>
                </c:pt>
                <c:pt idx="14229">
                  <c:v>118.98779999999999</c:v>
                </c:pt>
                <c:pt idx="14230">
                  <c:v>118.9962000000003</c:v>
                </c:pt>
                <c:pt idx="14231">
                  <c:v>119.00449999999999</c:v>
                </c:pt>
                <c:pt idx="14232">
                  <c:v>119.0128</c:v>
                </c:pt>
                <c:pt idx="14233">
                  <c:v>119.02119999999999</c:v>
                </c:pt>
                <c:pt idx="14234">
                  <c:v>119.0295</c:v>
                </c:pt>
                <c:pt idx="14235">
                  <c:v>119.0378</c:v>
                </c:pt>
                <c:pt idx="14236">
                  <c:v>119.0462000000003</c:v>
                </c:pt>
                <c:pt idx="14237">
                  <c:v>119.0545</c:v>
                </c:pt>
                <c:pt idx="14238">
                  <c:v>119.0628</c:v>
                </c:pt>
                <c:pt idx="14239">
                  <c:v>119.0712</c:v>
                </c:pt>
                <c:pt idx="14240">
                  <c:v>119.0795</c:v>
                </c:pt>
                <c:pt idx="14241">
                  <c:v>119.0878</c:v>
                </c:pt>
                <c:pt idx="14242">
                  <c:v>119.09620000000002</c:v>
                </c:pt>
                <c:pt idx="14243">
                  <c:v>119.1045</c:v>
                </c:pt>
                <c:pt idx="14244">
                  <c:v>119.11279999999998</c:v>
                </c:pt>
                <c:pt idx="14245">
                  <c:v>119.1212</c:v>
                </c:pt>
                <c:pt idx="14246">
                  <c:v>119.12949999999998</c:v>
                </c:pt>
                <c:pt idx="14247">
                  <c:v>119.1378</c:v>
                </c:pt>
                <c:pt idx="14248">
                  <c:v>119.14619999999999</c:v>
                </c:pt>
                <c:pt idx="14249">
                  <c:v>119.1545</c:v>
                </c:pt>
                <c:pt idx="14250">
                  <c:v>119.16279999999998</c:v>
                </c:pt>
                <c:pt idx="14251">
                  <c:v>119.1712</c:v>
                </c:pt>
                <c:pt idx="14252">
                  <c:v>119.17949999999998</c:v>
                </c:pt>
                <c:pt idx="14253">
                  <c:v>119.1878</c:v>
                </c:pt>
                <c:pt idx="14254">
                  <c:v>119.1962</c:v>
                </c:pt>
                <c:pt idx="14255">
                  <c:v>119.20450000000002</c:v>
                </c:pt>
                <c:pt idx="14256">
                  <c:v>119.2128</c:v>
                </c:pt>
                <c:pt idx="14257">
                  <c:v>119.22120000000002</c:v>
                </c:pt>
                <c:pt idx="14258">
                  <c:v>119.2295</c:v>
                </c:pt>
                <c:pt idx="14259">
                  <c:v>119.23779999999999</c:v>
                </c:pt>
                <c:pt idx="14260">
                  <c:v>119.2462000000003</c:v>
                </c:pt>
                <c:pt idx="14261">
                  <c:v>119.25449999999999</c:v>
                </c:pt>
                <c:pt idx="14262">
                  <c:v>119.2628</c:v>
                </c:pt>
                <c:pt idx="14263">
                  <c:v>119.27119999999999</c:v>
                </c:pt>
                <c:pt idx="14264">
                  <c:v>119.2795</c:v>
                </c:pt>
                <c:pt idx="14265">
                  <c:v>119.2878</c:v>
                </c:pt>
                <c:pt idx="14266">
                  <c:v>119.2962000000003</c:v>
                </c:pt>
                <c:pt idx="14267">
                  <c:v>119.3045</c:v>
                </c:pt>
                <c:pt idx="14268">
                  <c:v>119.3128</c:v>
                </c:pt>
                <c:pt idx="14269">
                  <c:v>119.3212</c:v>
                </c:pt>
                <c:pt idx="14270">
                  <c:v>119.3295</c:v>
                </c:pt>
                <c:pt idx="14271">
                  <c:v>119.3378</c:v>
                </c:pt>
                <c:pt idx="14272">
                  <c:v>119.34620000000002</c:v>
                </c:pt>
                <c:pt idx="14273">
                  <c:v>119.3545</c:v>
                </c:pt>
                <c:pt idx="14274">
                  <c:v>119.36279999999998</c:v>
                </c:pt>
                <c:pt idx="14275">
                  <c:v>119.3712</c:v>
                </c:pt>
                <c:pt idx="14276">
                  <c:v>119.37949999999998</c:v>
                </c:pt>
                <c:pt idx="14277">
                  <c:v>119.3878</c:v>
                </c:pt>
                <c:pt idx="14278">
                  <c:v>119.39619999999999</c:v>
                </c:pt>
                <c:pt idx="14279">
                  <c:v>119.4045000000003</c:v>
                </c:pt>
                <c:pt idx="14280">
                  <c:v>119.4128</c:v>
                </c:pt>
                <c:pt idx="14281">
                  <c:v>119.4212000000003</c:v>
                </c:pt>
                <c:pt idx="14282">
                  <c:v>119.4295</c:v>
                </c:pt>
                <c:pt idx="14283">
                  <c:v>119.43780000000002</c:v>
                </c:pt>
                <c:pt idx="14284">
                  <c:v>119.44620000000039</c:v>
                </c:pt>
                <c:pt idx="14285">
                  <c:v>119.45450000000002</c:v>
                </c:pt>
                <c:pt idx="14286">
                  <c:v>119.4628</c:v>
                </c:pt>
                <c:pt idx="14287">
                  <c:v>119.47120000000002</c:v>
                </c:pt>
                <c:pt idx="14288">
                  <c:v>119.4795</c:v>
                </c:pt>
                <c:pt idx="14289">
                  <c:v>119.48779999999999</c:v>
                </c:pt>
                <c:pt idx="14290">
                  <c:v>119.4962000000003</c:v>
                </c:pt>
                <c:pt idx="14291">
                  <c:v>119.50449999999999</c:v>
                </c:pt>
                <c:pt idx="14292">
                  <c:v>119.5128</c:v>
                </c:pt>
                <c:pt idx="14293">
                  <c:v>119.52119999999999</c:v>
                </c:pt>
                <c:pt idx="14294">
                  <c:v>119.5295</c:v>
                </c:pt>
                <c:pt idx="14295">
                  <c:v>119.5378</c:v>
                </c:pt>
                <c:pt idx="14296">
                  <c:v>119.5462000000003</c:v>
                </c:pt>
                <c:pt idx="14297">
                  <c:v>119.5545</c:v>
                </c:pt>
                <c:pt idx="14298">
                  <c:v>119.5628</c:v>
                </c:pt>
                <c:pt idx="14299">
                  <c:v>119.5712</c:v>
                </c:pt>
                <c:pt idx="14300">
                  <c:v>119.5795</c:v>
                </c:pt>
                <c:pt idx="14301">
                  <c:v>119.5878</c:v>
                </c:pt>
                <c:pt idx="14302">
                  <c:v>119.59620000000002</c:v>
                </c:pt>
                <c:pt idx="14303">
                  <c:v>119.6045</c:v>
                </c:pt>
                <c:pt idx="14304">
                  <c:v>119.61279999999998</c:v>
                </c:pt>
                <c:pt idx="14305">
                  <c:v>119.6212</c:v>
                </c:pt>
                <c:pt idx="14306">
                  <c:v>119.62949999999998</c:v>
                </c:pt>
                <c:pt idx="14307">
                  <c:v>119.6378</c:v>
                </c:pt>
                <c:pt idx="14308">
                  <c:v>119.64619999999999</c:v>
                </c:pt>
                <c:pt idx="14309">
                  <c:v>119.6545</c:v>
                </c:pt>
                <c:pt idx="14310">
                  <c:v>119.66279999999998</c:v>
                </c:pt>
                <c:pt idx="14311">
                  <c:v>119.6712</c:v>
                </c:pt>
                <c:pt idx="14312">
                  <c:v>119.67949999999998</c:v>
                </c:pt>
                <c:pt idx="14313">
                  <c:v>119.6878</c:v>
                </c:pt>
                <c:pt idx="14314">
                  <c:v>119.6962</c:v>
                </c:pt>
                <c:pt idx="14315">
                  <c:v>119.70450000000002</c:v>
                </c:pt>
                <c:pt idx="14316">
                  <c:v>119.7128</c:v>
                </c:pt>
                <c:pt idx="14317">
                  <c:v>119.72120000000002</c:v>
                </c:pt>
                <c:pt idx="14318">
                  <c:v>119.7295</c:v>
                </c:pt>
                <c:pt idx="14319">
                  <c:v>119.73779999999999</c:v>
                </c:pt>
                <c:pt idx="14320">
                  <c:v>119.7462000000003</c:v>
                </c:pt>
                <c:pt idx="14321">
                  <c:v>119.75449999999999</c:v>
                </c:pt>
                <c:pt idx="14322">
                  <c:v>119.7628</c:v>
                </c:pt>
                <c:pt idx="14323">
                  <c:v>119.77119999999999</c:v>
                </c:pt>
                <c:pt idx="14324">
                  <c:v>119.7795</c:v>
                </c:pt>
                <c:pt idx="14325">
                  <c:v>119.7878</c:v>
                </c:pt>
                <c:pt idx="14326">
                  <c:v>119.7962000000003</c:v>
                </c:pt>
                <c:pt idx="14327">
                  <c:v>119.8045</c:v>
                </c:pt>
                <c:pt idx="14328">
                  <c:v>119.8128</c:v>
                </c:pt>
                <c:pt idx="14329">
                  <c:v>119.8212</c:v>
                </c:pt>
                <c:pt idx="14330">
                  <c:v>119.8295</c:v>
                </c:pt>
              </c:numCache>
            </c:numRef>
          </c:xVal>
          <c:yVal>
            <c:numRef>
              <c:f>DATA!$D$50:$D$14380</c:f>
              <c:numCache>
                <c:formatCode>General</c:formatCode>
                <c:ptCount val="14331"/>
                <c:pt idx="0">
                  <c:v>2.6991068965517358E-3</c:v>
                </c:pt>
                <c:pt idx="1">
                  <c:v>8.7775241379310365E-2</c:v>
                </c:pt>
                <c:pt idx="2">
                  <c:v>0.16730981034482781</c:v>
                </c:pt>
                <c:pt idx="3">
                  <c:v>0.24131431034482825</c:v>
                </c:pt>
                <c:pt idx="4">
                  <c:v>0.31055775862068968</c:v>
                </c:pt>
                <c:pt idx="5">
                  <c:v>0.37540413793103566</c:v>
                </c:pt>
                <c:pt idx="6">
                  <c:v>0.43595137931034716</c:v>
                </c:pt>
                <c:pt idx="7">
                  <c:v>0.49272396551724401</c:v>
                </c:pt>
                <c:pt idx="8">
                  <c:v>0.54579551724138353</c:v>
                </c:pt>
                <c:pt idx="9">
                  <c:v>0.59567293103448382</c:v>
                </c:pt>
                <c:pt idx="10">
                  <c:v>0.64261517241379906</c:v>
                </c:pt>
                <c:pt idx="11">
                  <c:v>0.68658844827586252</c:v>
                </c:pt>
                <c:pt idx="12">
                  <c:v>0.72796844827586205</c:v>
                </c:pt>
                <c:pt idx="13">
                  <c:v>0.767078275862069</c:v>
                </c:pt>
                <c:pt idx="14">
                  <c:v>0.80399034482758625</c:v>
                </c:pt>
                <c:pt idx="15">
                  <c:v>0.8386672413793107</c:v>
                </c:pt>
                <c:pt idx="16">
                  <c:v>0.87145586206896564</c:v>
                </c:pt>
                <c:pt idx="17">
                  <c:v>0.90233724137931037</c:v>
                </c:pt>
                <c:pt idx="18">
                  <c:v>0.93167775862069224</c:v>
                </c:pt>
                <c:pt idx="19">
                  <c:v>0.95956482758620698</c:v>
                </c:pt>
                <c:pt idx="20">
                  <c:v>0.98588172413792807</c:v>
                </c:pt>
                <c:pt idx="21">
                  <c:v>1.0110486206896552</c:v>
                </c:pt>
                <c:pt idx="22">
                  <c:v>1.0350403448275862</c:v>
                </c:pt>
                <c:pt idx="23">
                  <c:v>1.0578882758620678</c:v>
                </c:pt>
                <c:pt idx="24">
                  <c:v>1.0794805172413793</c:v>
                </c:pt>
                <c:pt idx="25">
                  <c:v>1.1002496551724086</c:v>
                </c:pt>
                <c:pt idx="26">
                  <c:v>1.12014275862069</c:v>
                </c:pt>
                <c:pt idx="27">
                  <c:v>1.1393172413793105</c:v>
                </c:pt>
                <c:pt idx="28">
                  <c:v>1.1576186206896553</c:v>
                </c:pt>
                <c:pt idx="29">
                  <c:v>1.1752655172413793</c:v>
                </c:pt>
                <c:pt idx="30">
                  <c:v>1.192182068965528</c:v>
                </c:pt>
                <c:pt idx="31">
                  <c:v>1.2084993103448209</c:v>
                </c:pt>
                <c:pt idx="32">
                  <c:v>1.2243068965517241</c:v>
                </c:pt>
                <c:pt idx="33">
                  <c:v>1.2394051724137931</c:v>
                </c:pt>
                <c:pt idx="34">
                  <c:v>1.2542091379310345</c:v>
                </c:pt>
                <c:pt idx="35">
                  <c:v>1.2683748275862081</c:v>
                </c:pt>
                <c:pt idx="36">
                  <c:v>1.2822441379310345</c:v>
                </c:pt>
                <c:pt idx="37">
                  <c:v>1.2956475862068981</c:v>
                </c:pt>
                <c:pt idx="38">
                  <c:v>1.3085968965517243</c:v>
                </c:pt>
                <c:pt idx="39">
                  <c:v>1.3213827586206897</c:v>
                </c:pt>
                <c:pt idx="40">
                  <c:v>1.3339060344827587</c:v>
                </c:pt>
                <c:pt idx="41">
                  <c:v>1.3458672413793098</c:v>
                </c:pt>
                <c:pt idx="42">
                  <c:v>1.357855862068966</c:v>
                </c:pt>
                <c:pt idx="43">
                  <c:v>1.369360172413794</c:v>
                </c:pt>
                <c:pt idx="44">
                  <c:v>1.3805875862069052</c:v>
                </c:pt>
                <c:pt idx="45">
                  <c:v>1.3917079310344829</c:v>
                </c:pt>
                <c:pt idx="46">
                  <c:v>1.4024624137931037</c:v>
                </c:pt>
                <c:pt idx="47">
                  <c:v>1.4132468965517242</c:v>
                </c:pt>
                <c:pt idx="48">
                  <c:v>1.4237224137930988</c:v>
                </c:pt>
                <c:pt idx="49">
                  <c:v>1.4339803448275859</c:v>
                </c:pt>
                <c:pt idx="50">
                  <c:v>1.4441420689655224</c:v>
                </c:pt>
                <c:pt idx="51">
                  <c:v>1.4541084482758619</c:v>
                </c:pt>
                <c:pt idx="52">
                  <c:v>1.4638403448275858</c:v>
                </c:pt>
                <c:pt idx="53">
                  <c:v>1.473513103448276</c:v>
                </c:pt>
                <c:pt idx="54">
                  <c:v>1.4831363793103438</c:v>
                </c:pt>
                <c:pt idx="55">
                  <c:v>1.4923548275862117</c:v>
                </c:pt>
                <c:pt idx="56">
                  <c:v>1.501643965517242</c:v>
                </c:pt>
                <c:pt idx="57">
                  <c:v>1.510846206896552</c:v>
                </c:pt>
                <c:pt idx="58">
                  <c:v>1.5198425862068967</c:v>
                </c:pt>
                <c:pt idx="59">
                  <c:v>1.5287462068965521</c:v>
                </c:pt>
                <c:pt idx="60">
                  <c:v>1.5375403448275862</c:v>
                </c:pt>
                <c:pt idx="61">
                  <c:v>1.5463698275862081</c:v>
                </c:pt>
                <c:pt idx="62">
                  <c:v>1.5550681034482761</c:v>
                </c:pt>
                <c:pt idx="63">
                  <c:v>1.5636312068965517</c:v>
                </c:pt>
                <c:pt idx="64">
                  <c:v>1.5721003448275861</c:v>
                </c:pt>
                <c:pt idx="65">
                  <c:v>1.5805360344827601</c:v>
                </c:pt>
                <c:pt idx="66">
                  <c:v>1.5888913793103439</c:v>
                </c:pt>
                <c:pt idx="67">
                  <c:v>1.5971796551724056</c:v>
                </c:pt>
                <c:pt idx="68">
                  <c:v>1.6054277586206898</c:v>
                </c:pt>
                <c:pt idx="69">
                  <c:v>1.6136215517241328</c:v>
                </c:pt>
                <c:pt idx="70">
                  <c:v>1.6213968965517243</c:v>
                </c:pt>
                <c:pt idx="71">
                  <c:v>1.6295110344827601</c:v>
                </c:pt>
                <c:pt idx="72">
                  <c:v>1.6373089655172421</c:v>
                </c:pt>
                <c:pt idx="73">
                  <c:v>1.6451084482758622</c:v>
                </c:pt>
                <c:pt idx="74">
                  <c:v>1.6528293103448231</c:v>
                </c:pt>
                <c:pt idx="75">
                  <c:v>1.6605694827586208</c:v>
                </c:pt>
                <c:pt idx="76">
                  <c:v>1.6679865517241379</c:v>
                </c:pt>
                <c:pt idx="77">
                  <c:v>1.6755587931034486</c:v>
                </c:pt>
                <c:pt idx="78">
                  <c:v>1.6832241379310346</c:v>
                </c:pt>
                <c:pt idx="79">
                  <c:v>1.6906105172413801</c:v>
                </c:pt>
                <c:pt idx="80">
                  <c:v>1.6981050000000053</c:v>
                </c:pt>
                <c:pt idx="81">
                  <c:v>1.7055451724137953</c:v>
                </c:pt>
                <c:pt idx="82">
                  <c:v>1.7128727586206898</c:v>
                </c:pt>
                <c:pt idx="83">
                  <c:v>1.7200331034482785</c:v>
                </c:pt>
                <c:pt idx="84">
                  <c:v>1.7273672413793073</c:v>
                </c:pt>
                <c:pt idx="85">
                  <c:v>1.7344862068965545</c:v>
                </c:pt>
                <c:pt idx="86">
                  <c:v>1.7415068965517257</c:v>
                </c:pt>
                <c:pt idx="87">
                  <c:v>1.7484810344827648</c:v>
                </c:pt>
                <c:pt idx="88">
                  <c:v>1.7555931034482759</c:v>
                </c:pt>
                <c:pt idx="89">
                  <c:v>1.762315517241382</c:v>
                </c:pt>
                <c:pt idx="90">
                  <c:v>1.7691844827586198</c:v>
                </c:pt>
                <c:pt idx="91">
                  <c:v>1.7759293103448199</c:v>
                </c:pt>
                <c:pt idx="92">
                  <c:v>1.7826172413793122</c:v>
                </c:pt>
                <c:pt idx="93">
                  <c:v>1.7892586206896559</c:v>
                </c:pt>
                <c:pt idx="94">
                  <c:v>1.7958344827586168</c:v>
                </c:pt>
                <c:pt idx="95">
                  <c:v>1.8026189655172467</c:v>
                </c:pt>
                <c:pt idx="96">
                  <c:v>1.8091706896551718</c:v>
                </c:pt>
                <c:pt idx="97">
                  <c:v>1.8156706896551718</c:v>
                </c:pt>
                <c:pt idx="98">
                  <c:v>1.8221672413793102</c:v>
                </c:pt>
                <c:pt idx="99">
                  <c:v>1.8284741379310345</c:v>
                </c:pt>
                <c:pt idx="100">
                  <c:v>1.8348344827586198</c:v>
                </c:pt>
                <c:pt idx="101">
                  <c:v>1.8409689655172421</c:v>
                </c:pt>
                <c:pt idx="102">
                  <c:v>1.8472655172413794</c:v>
                </c:pt>
                <c:pt idx="103">
                  <c:v>1.8535517241379311</c:v>
                </c:pt>
                <c:pt idx="104">
                  <c:v>1.8594879310344841</c:v>
                </c:pt>
                <c:pt idx="105">
                  <c:v>1.865668965517242</c:v>
                </c:pt>
                <c:pt idx="106">
                  <c:v>1.8715793103448228</c:v>
                </c:pt>
                <c:pt idx="107">
                  <c:v>1.8773551724137985</c:v>
                </c:pt>
                <c:pt idx="108">
                  <c:v>1.883262068965522</c:v>
                </c:pt>
                <c:pt idx="109">
                  <c:v>1.8891379310344829</c:v>
                </c:pt>
                <c:pt idx="110">
                  <c:v>1.8951603448275862</c:v>
                </c:pt>
                <c:pt idx="111">
                  <c:v>1.9008206896551694</c:v>
                </c:pt>
                <c:pt idx="112">
                  <c:v>1.90638448275862</c:v>
                </c:pt>
                <c:pt idx="113">
                  <c:v>1.9120155172413824</c:v>
                </c:pt>
                <c:pt idx="114">
                  <c:v>1.9175620689655204</c:v>
                </c:pt>
                <c:pt idx="115">
                  <c:v>1.9229396551724056</c:v>
                </c:pt>
                <c:pt idx="116">
                  <c:v>1.928391379310344</c:v>
                </c:pt>
                <c:pt idx="117">
                  <c:v>1.9336827586206882</c:v>
                </c:pt>
                <c:pt idx="118">
                  <c:v>1.9391051724137967</c:v>
                </c:pt>
                <c:pt idx="119">
                  <c:v>1.9444741379310377</c:v>
                </c:pt>
                <c:pt idx="120">
                  <c:v>1.9496827586206884</c:v>
                </c:pt>
                <c:pt idx="121">
                  <c:v>1.9548948275862081</c:v>
                </c:pt>
                <c:pt idx="122">
                  <c:v>1.959948275862067</c:v>
                </c:pt>
                <c:pt idx="123">
                  <c:v>1.965024137931034</c:v>
                </c:pt>
                <c:pt idx="124">
                  <c:v>1.9698775862069002</c:v>
                </c:pt>
                <c:pt idx="125">
                  <c:v>1.9746965517241364</c:v>
                </c:pt>
                <c:pt idx="126">
                  <c:v>1.9794586206896561</c:v>
                </c:pt>
                <c:pt idx="127">
                  <c:v>1.9842362068965556</c:v>
                </c:pt>
                <c:pt idx="128">
                  <c:v>1.9888637931034456</c:v>
                </c:pt>
                <c:pt idx="129">
                  <c:v>1.993703448275862</c:v>
                </c:pt>
                <c:pt idx="130">
                  <c:v>1.9983241379310361</c:v>
                </c:pt>
                <c:pt idx="131">
                  <c:v>2.0030137931034484</c:v>
                </c:pt>
                <c:pt idx="132">
                  <c:v>2.0074551724137928</c:v>
                </c:pt>
                <c:pt idx="133">
                  <c:v>2.0119155172413792</c:v>
                </c:pt>
                <c:pt idx="134">
                  <c:v>2.0162620689655171</c:v>
                </c:pt>
                <c:pt idx="135">
                  <c:v>2.0207655172413812</c:v>
                </c:pt>
                <c:pt idx="136">
                  <c:v>2.0250051724137927</c:v>
                </c:pt>
                <c:pt idx="137">
                  <c:v>2.0290724137930902</c:v>
                </c:pt>
                <c:pt idx="138">
                  <c:v>2.0333034482758632</c:v>
                </c:pt>
                <c:pt idx="139">
                  <c:v>2.0373724137930935</c:v>
                </c:pt>
                <c:pt idx="140">
                  <c:v>2.0412413793103448</c:v>
                </c:pt>
                <c:pt idx="141">
                  <c:v>2.0451396551724277</c:v>
                </c:pt>
                <c:pt idx="142">
                  <c:v>2.0490172413793259</c:v>
                </c:pt>
                <c:pt idx="143">
                  <c:v>2.0528120689655172</c:v>
                </c:pt>
                <c:pt idx="144">
                  <c:v>2.0565224137930889</c:v>
                </c:pt>
                <c:pt idx="145">
                  <c:v>2.0601206896551751</c:v>
                </c:pt>
                <c:pt idx="146">
                  <c:v>2.0636758620689655</c:v>
                </c:pt>
                <c:pt idx="147">
                  <c:v>2.0671362068965724</c:v>
                </c:pt>
                <c:pt idx="148">
                  <c:v>2.0705568965517243</c:v>
                </c:pt>
                <c:pt idx="149">
                  <c:v>2.0741034482758622</c:v>
                </c:pt>
                <c:pt idx="150">
                  <c:v>2.0772034482758621</c:v>
                </c:pt>
                <c:pt idx="151">
                  <c:v>2.0803637931034484</c:v>
                </c:pt>
                <c:pt idx="152">
                  <c:v>2.0835448275862092</c:v>
                </c:pt>
                <c:pt idx="153">
                  <c:v>2.0865724137930912</c:v>
                </c:pt>
                <c:pt idx="154">
                  <c:v>2.089706896551724</c:v>
                </c:pt>
                <c:pt idx="155">
                  <c:v>2.0926068965517177</c:v>
                </c:pt>
                <c:pt idx="156">
                  <c:v>2.0954913793103449</c:v>
                </c:pt>
                <c:pt idx="157">
                  <c:v>2.098258620689641</c:v>
                </c:pt>
                <c:pt idx="158">
                  <c:v>2.1010241379310401</c:v>
                </c:pt>
                <c:pt idx="159">
                  <c:v>2.1036482758620689</c:v>
                </c:pt>
                <c:pt idx="160">
                  <c:v>2.1061655172413802</c:v>
                </c:pt>
                <c:pt idx="161">
                  <c:v>2.1087344827586212</c:v>
                </c:pt>
                <c:pt idx="162">
                  <c:v>2.1112482758620668</c:v>
                </c:pt>
                <c:pt idx="163">
                  <c:v>2.1136206896551726</c:v>
                </c:pt>
                <c:pt idx="164">
                  <c:v>2.1160413793103428</c:v>
                </c:pt>
                <c:pt idx="165">
                  <c:v>2.1182327586207008</c:v>
                </c:pt>
                <c:pt idx="166">
                  <c:v>2.1203568965517241</c:v>
                </c:pt>
                <c:pt idx="167">
                  <c:v>2.1225931034482737</c:v>
                </c:pt>
                <c:pt idx="168">
                  <c:v>2.1247224137931027</c:v>
                </c:pt>
                <c:pt idx="169">
                  <c:v>2.1267293103448277</c:v>
                </c:pt>
                <c:pt idx="170">
                  <c:v>2.1285310344827679</c:v>
                </c:pt>
                <c:pt idx="171">
                  <c:v>2.1302620689655192</c:v>
                </c:pt>
                <c:pt idx="172">
                  <c:v>2.132137931034483</c:v>
                </c:pt>
                <c:pt idx="173">
                  <c:v>2.1338724137930902</c:v>
                </c:pt>
                <c:pt idx="174">
                  <c:v>2.1356137931034467</c:v>
                </c:pt>
                <c:pt idx="175">
                  <c:v>2.1371086206896548</c:v>
                </c:pt>
                <c:pt idx="176">
                  <c:v>2.1385775862068992</c:v>
                </c:pt>
                <c:pt idx="177">
                  <c:v>2.1399810344827586</c:v>
                </c:pt>
                <c:pt idx="178">
                  <c:v>2.1413120689655285</c:v>
                </c:pt>
                <c:pt idx="179">
                  <c:v>2.1425534482758621</c:v>
                </c:pt>
                <c:pt idx="180">
                  <c:v>2.1437810344827612</c:v>
                </c:pt>
                <c:pt idx="181">
                  <c:v>2.1448465517241382</c:v>
                </c:pt>
                <c:pt idx="182">
                  <c:v>2.1457965517241475</c:v>
                </c:pt>
                <c:pt idx="183">
                  <c:v>2.1467879310344831</c:v>
                </c:pt>
                <c:pt idx="184">
                  <c:v>2.147648275862069</c:v>
                </c:pt>
                <c:pt idx="185">
                  <c:v>2.1485586206896548</c:v>
                </c:pt>
                <c:pt idx="186">
                  <c:v>2.14933620689657</c:v>
                </c:pt>
                <c:pt idx="187">
                  <c:v>2.1499862068965649</c:v>
                </c:pt>
                <c:pt idx="188">
                  <c:v>2.1505862068965649</c:v>
                </c:pt>
                <c:pt idx="189">
                  <c:v>2.1511655172413802</c:v>
                </c:pt>
                <c:pt idx="190">
                  <c:v>2.1516965517241382</c:v>
                </c:pt>
                <c:pt idx="191">
                  <c:v>2.152144827586207</c:v>
                </c:pt>
                <c:pt idx="192">
                  <c:v>2.1525482758620678</c:v>
                </c:pt>
                <c:pt idx="193">
                  <c:v>2.1528913793103448</c:v>
                </c:pt>
                <c:pt idx="194">
                  <c:v>2.1531586206896547</c:v>
                </c:pt>
                <c:pt idx="195">
                  <c:v>2.1533724137930967</c:v>
                </c:pt>
                <c:pt idx="196">
                  <c:v>2.1535172413793324</c:v>
                </c:pt>
                <c:pt idx="197">
                  <c:v>2.1536258620689654</c:v>
                </c:pt>
                <c:pt idx="198">
                  <c:v>2.1537275862069101</c:v>
                </c:pt>
                <c:pt idx="199">
                  <c:v>2.1538293103448267</c:v>
                </c:pt>
                <c:pt idx="200">
                  <c:v>2.1539258620689656</c:v>
                </c:pt>
                <c:pt idx="201">
                  <c:v>2.1540206896551726</c:v>
                </c:pt>
                <c:pt idx="202">
                  <c:v>2.154112068965528</c:v>
                </c:pt>
                <c:pt idx="203">
                  <c:v>2.1541982758620692</c:v>
                </c:pt>
                <c:pt idx="204">
                  <c:v>2.1542724137930889</c:v>
                </c:pt>
                <c:pt idx="205">
                  <c:v>2.1543379310344832</c:v>
                </c:pt>
                <c:pt idx="206">
                  <c:v>2.1543879310344831</c:v>
                </c:pt>
                <c:pt idx="207">
                  <c:v>2.1544258620689658</c:v>
                </c:pt>
                <c:pt idx="208">
                  <c:v>2.1544413793103447</c:v>
                </c:pt>
                <c:pt idx="209">
                  <c:v>2.1544310344827586</c:v>
                </c:pt>
                <c:pt idx="210">
                  <c:v>2.1543603448275892</c:v>
                </c:pt>
                <c:pt idx="211">
                  <c:v>2.1541534482758622</c:v>
                </c:pt>
                <c:pt idx="212">
                  <c:v>2.1538396551724244</c:v>
                </c:pt>
                <c:pt idx="213">
                  <c:v>2.1533844827586206</c:v>
                </c:pt>
                <c:pt idx="214">
                  <c:v>2.1526241379310345</c:v>
                </c:pt>
                <c:pt idx="215">
                  <c:v>2.1516758620689647</c:v>
                </c:pt>
                <c:pt idx="216">
                  <c:v>2.1506172413793241</c:v>
                </c:pt>
                <c:pt idx="217">
                  <c:v>2.1494310344827592</c:v>
                </c:pt>
                <c:pt idx="218">
                  <c:v>2.1480775862069073</c:v>
                </c:pt>
                <c:pt idx="219">
                  <c:v>2.1466827586207002</c:v>
                </c:pt>
                <c:pt idx="220">
                  <c:v>2.1451724137930968</c:v>
                </c:pt>
                <c:pt idx="221">
                  <c:v>2.1435982758620851</c:v>
                </c:pt>
                <c:pt idx="222">
                  <c:v>2.1419896551724262</c:v>
                </c:pt>
                <c:pt idx="223">
                  <c:v>2.1404275862069109</c:v>
                </c:pt>
                <c:pt idx="224">
                  <c:v>2.1386637931034467</c:v>
                </c:pt>
                <c:pt idx="225">
                  <c:v>2.1368275862068966</c:v>
                </c:pt>
                <c:pt idx="226">
                  <c:v>2.1350103448275872</c:v>
                </c:pt>
                <c:pt idx="227">
                  <c:v>2.1331258620689759</c:v>
                </c:pt>
                <c:pt idx="228">
                  <c:v>2.1311793103448267</c:v>
                </c:pt>
                <c:pt idx="229">
                  <c:v>2.1291896551724263</c:v>
                </c:pt>
                <c:pt idx="230">
                  <c:v>2.1270965517241489</c:v>
                </c:pt>
                <c:pt idx="231">
                  <c:v>2.1252275862068992</c:v>
                </c:pt>
                <c:pt idx="232">
                  <c:v>2.1230241379310448</c:v>
                </c:pt>
                <c:pt idx="233">
                  <c:v>2.1207206896551742</c:v>
                </c:pt>
                <c:pt idx="234">
                  <c:v>2.1185586206896527</c:v>
                </c:pt>
                <c:pt idx="235">
                  <c:v>2.1162896551724142</c:v>
                </c:pt>
                <c:pt idx="236">
                  <c:v>2.1139775862068992</c:v>
                </c:pt>
                <c:pt idx="237">
                  <c:v>2.111553448275862</c:v>
                </c:pt>
                <c:pt idx="238">
                  <c:v>2.1093086206896547</c:v>
                </c:pt>
                <c:pt idx="239">
                  <c:v>2.1069155172413812</c:v>
                </c:pt>
                <c:pt idx="240">
                  <c:v>2.1043293103448275</c:v>
                </c:pt>
                <c:pt idx="241">
                  <c:v>2.1016724137930902</c:v>
                </c:pt>
                <c:pt idx="242">
                  <c:v>2.0991379310344831</c:v>
                </c:pt>
                <c:pt idx="243">
                  <c:v>2.0964758620689627</c:v>
                </c:pt>
                <c:pt idx="244">
                  <c:v>2.0938775862068972</c:v>
                </c:pt>
                <c:pt idx="245">
                  <c:v>2.0910879310344828</c:v>
                </c:pt>
                <c:pt idx="246">
                  <c:v>2.0883034482758642</c:v>
                </c:pt>
                <c:pt idx="247">
                  <c:v>2.0855672413793287</c:v>
                </c:pt>
                <c:pt idx="248">
                  <c:v>2.0827172413793287</c:v>
                </c:pt>
                <c:pt idx="249">
                  <c:v>2.0799379310344825</c:v>
                </c:pt>
                <c:pt idx="250">
                  <c:v>2.0767620689655182</c:v>
                </c:pt>
                <c:pt idx="251">
                  <c:v>2.0736551724137802</c:v>
                </c:pt>
                <c:pt idx="252">
                  <c:v>2.0706103448275872</c:v>
                </c:pt>
                <c:pt idx="253">
                  <c:v>2.0676827586207032</c:v>
                </c:pt>
                <c:pt idx="254">
                  <c:v>2.0646534482758621</c:v>
                </c:pt>
                <c:pt idx="255">
                  <c:v>2.061267241379324</c:v>
                </c:pt>
                <c:pt idx="256">
                  <c:v>2.0580396551724212</c:v>
                </c:pt>
                <c:pt idx="257">
                  <c:v>2.0547396551724249</c:v>
                </c:pt>
                <c:pt idx="258">
                  <c:v>2.0516448275862067</c:v>
                </c:pt>
                <c:pt idx="259">
                  <c:v>2.048148275862069</c:v>
                </c:pt>
                <c:pt idx="260">
                  <c:v>2.0448034482758621</c:v>
                </c:pt>
                <c:pt idx="261">
                  <c:v>2.041237931034483</c:v>
                </c:pt>
                <c:pt idx="262">
                  <c:v>2.0380310344827586</c:v>
                </c:pt>
                <c:pt idx="263">
                  <c:v>2.0344982758620693</c:v>
                </c:pt>
                <c:pt idx="264">
                  <c:v>2.0309500000000003</c:v>
                </c:pt>
                <c:pt idx="265">
                  <c:v>2.0273775862069114</c:v>
                </c:pt>
                <c:pt idx="266">
                  <c:v>2.0236603448275892</c:v>
                </c:pt>
                <c:pt idx="267">
                  <c:v>2.0198586206896363</c:v>
                </c:pt>
                <c:pt idx="268">
                  <c:v>2.0161931034482623</c:v>
                </c:pt>
                <c:pt idx="269">
                  <c:v>2.0125999999999977</c:v>
                </c:pt>
                <c:pt idx="270">
                  <c:v>2.0088224137930917</c:v>
                </c:pt>
                <c:pt idx="271">
                  <c:v>2.0050844827586207</c:v>
                </c:pt>
                <c:pt idx="272">
                  <c:v>2.0011689655172407</c:v>
                </c:pt>
                <c:pt idx="273">
                  <c:v>1.9972999999999976</c:v>
                </c:pt>
                <c:pt idx="274">
                  <c:v>1.99338275862069</c:v>
                </c:pt>
                <c:pt idx="275">
                  <c:v>1.9895482758620673</c:v>
                </c:pt>
                <c:pt idx="276">
                  <c:v>1.9855137931034466</c:v>
                </c:pt>
                <c:pt idx="277">
                  <c:v>1.9815568965517287</c:v>
                </c:pt>
                <c:pt idx="278">
                  <c:v>1.9774793103448252</c:v>
                </c:pt>
                <c:pt idx="279">
                  <c:v>1.9735344827586188</c:v>
                </c:pt>
                <c:pt idx="280">
                  <c:v>1.9694482758620675</c:v>
                </c:pt>
                <c:pt idx="281">
                  <c:v>1.9653793103448254</c:v>
                </c:pt>
                <c:pt idx="282">
                  <c:v>1.9611068965517275</c:v>
                </c:pt>
                <c:pt idx="283">
                  <c:v>1.9568810344827634</c:v>
                </c:pt>
                <c:pt idx="284">
                  <c:v>1.95266724137931</c:v>
                </c:pt>
                <c:pt idx="285">
                  <c:v>1.9483362068965548</c:v>
                </c:pt>
                <c:pt idx="286">
                  <c:v>1.9442120689655258</c:v>
                </c:pt>
                <c:pt idx="287">
                  <c:v>1.9398051724137941</c:v>
                </c:pt>
                <c:pt idx="288">
                  <c:v>1.9354293103448208</c:v>
                </c:pt>
                <c:pt idx="289">
                  <c:v>1.931022413793104</c:v>
                </c:pt>
                <c:pt idx="290">
                  <c:v>1.926748275862068</c:v>
                </c:pt>
                <c:pt idx="291">
                  <c:v>1.9223137931034466</c:v>
                </c:pt>
                <c:pt idx="292">
                  <c:v>1.9179620689655181</c:v>
                </c:pt>
                <c:pt idx="293">
                  <c:v>1.9136051724137941</c:v>
                </c:pt>
                <c:pt idx="294">
                  <c:v>1.90920172413793</c:v>
                </c:pt>
                <c:pt idx="295">
                  <c:v>1.90470172413793</c:v>
                </c:pt>
                <c:pt idx="296">
                  <c:v>1.9000793103448259</c:v>
                </c:pt>
                <c:pt idx="297">
                  <c:v>1.8955258620689655</c:v>
                </c:pt>
                <c:pt idx="298">
                  <c:v>1.8910086206896553</c:v>
                </c:pt>
                <c:pt idx="299">
                  <c:v>1.8863500000000046</c:v>
                </c:pt>
                <c:pt idx="300">
                  <c:v>1.8816482758620692</c:v>
                </c:pt>
                <c:pt idx="301">
                  <c:v>1.8772086206896552</c:v>
                </c:pt>
                <c:pt idx="302">
                  <c:v>1.8725172413793103</c:v>
                </c:pt>
                <c:pt idx="303">
                  <c:v>1.867801724137931</c:v>
                </c:pt>
                <c:pt idx="304">
                  <c:v>1.8631327586206896</c:v>
                </c:pt>
                <c:pt idx="305">
                  <c:v>1.8586103448275861</c:v>
                </c:pt>
                <c:pt idx="306">
                  <c:v>1.8539568965517241</c:v>
                </c:pt>
                <c:pt idx="307">
                  <c:v>1.8489448275862101</c:v>
                </c:pt>
                <c:pt idx="308">
                  <c:v>1.8442862068965569</c:v>
                </c:pt>
                <c:pt idx="309">
                  <c:v>1.8394793103448224</c:v>
                </c:pt>
                <c:pt idx="310">
                  <c:v>1.8347206896551718</c:v>
                </c:pt>
                <c:pt idx="311">
                  <c:v>1.8300327586206899</c:v>
                </c:pt>
                <c:pt idx="312">
                  <c:v>1.8252448275862081</c:v>
                </c:pt>
                <c:pt idx="313">
                  <c:v>1.8202948275862081</c:v>
                </c:pt>
                <c:pt idx="314">
                  <c:v>1.8154793103448226</c:v>
                </c:pt>
                <c:pt idx="315">
                  <c:v>1.810548275862069</c:v>
                </c:pt>
                <c:pt idx="316">
                  <c:v>1.8057741379310346</c:v>
                </c:pt>
                <c:pt idx="317">
                  <c:v>1.8007051724137941</c:v>
                </c:pt>
                <c:pt idx="318">
                  <c:v>1.7959206896551672</c:v>
                </c:pt>
                <c:pt idx="319">
                  <c:v>1.7908741379310364</c:v>
                </c:pt>
                <c:pt idx="320">
                  <c:v>1.7859362068965519</c:v>
                </c:pt>
                <c:pt idx="321">
                  <c:v>1.7810965517241351</c:v>
                </c:pt>
                <c:pt idx="322">
                  <c:v>1.7760931034482785</c:v>
                </c:pt>
                <c:pt idx="323">
                  <c:v>1.7711965517241346</c:v>
                </c:pt>
                <c:pt idx="324">
                  <c:v>1.7662724137931065</c:v>
                </c:pt>
                <c:pt idx="325">
                  <c:v>1.7612068965517262</c:v>
                </c:pt>
                <c:pt idx="326">
                  <c:v>1.7561551724138011</c:v>
                </c:pt>
                <c:pt idx="327">
                  <c:v>1.7511965517241346</c:v>
                </c:pt>
                <c:pt idx="328">
                  <c:v>1.7462620689655235</c:v>
                </c:pt>
                <c:pt idx="329">
                  <c:v>1.7412913793103417</c:v>
                </c:pt>
                <c:pt idx="330">
                  <c:v>1.7362379310344846</c:v>
                </c:pt>
                <c:pt idx="331">
                  <c:v>1.7310844827586198</c:v>
                </c:pt>
                <c:pt idx="332">
                  <c:v>1.7261793103448244</c:v>
                </c:pt>
                <c:pt idx="333">
                  <c:v>1.721072413793105</c:v>
                </c:pt>
                <c:pt idx="334">
                  <c:v>1.7159429310344818</c:v>
                </c:pt>
                <c:pt idx="335">
                  <c:v>1.7109655172413798</c:v>
                </c:pt>
                <c:pt idx="336">
                  <c:v>1.7057818965517257</c:v>
                </c:pt>
                <c:pt idx="337">
                  <c:v>1.7006672413793098</c:v>
                </c:pt>
                <c:pt idx="338">
                  <c:v>1.6956974137931033</c:v>
                </c:pt>
                <c:pt idx="339">
                  <c:v>1.6906348275862122</c:v>
                </c:pt>
                <c:pt idx="340">
                  <c:v>1.6854903448275862</c:v>
                </c:pt>
                <c:pt idx="341">
                  <c:v>1.6803741379310391</c:v>
                </c:pt>
                <c:pt idx="342">
                  <c:v>1.6751537931034484</c:v>
                </c:pt>
                <c:pt idx="343">
                  <c:v>1.6700472413793148</c:v>
                </c:pt>
                <c:pt idx="344">
                  <c:v>1.6649244827586198</c:v>
                </c:pt>
                <c:pt idx="345">
                  <c:v>1.6598087931034478</c:v>
                </c:pt>
                <c:pt idx="346">
                  <c:v>1.6547210344827585</c:v>
                </c:pt>
                <c:pt idx="347">
                  <c:v>1.6495365517241378</c:v>
                </c:pt>
                <c:pt idx="348">
                  <c:v>1.6443641379310345</c:v>
                </c:pt>
                <c:pt idx="349">
                  <c:v>1.6392220689655181</c:v>
                </c:pt>
                <c:pt idx="350">
                  <c:v>1.6342755172413801</c:v>
                </c:pt>
                <c:pt idx="351">
                  <c:v>1.6291106896551726</c:v>
                </c:pt>
                <c:pt idx="352">
                  <c:v>1.6238194827586208</c:v>
                </c:pt>
                <c:pt idx="353">
                  <c:v>1.618908275862069</c:v>
                </c:pt>
                <c:pt idx="354">
                  <c:v>1.6134758620689655</c:v>
                </c:pt>
                <c:pt idx="355">
                  <c:v>1.6085593103448277</c:v>
                </c:pt>
                <c:pt idx="356">
                  <c:v>1.6033327586206896</c:v>
                </c:pt>
                <c:pt idx="357">
                  <c:v>1.5981158620689702</c:v>
                </c:pt>
                <c:pt idx="358">
                  <c:v>1.5930794827586199</c:v>
                </c:pt>
                <c:pt idx="359">
                  <c:v>1.5878084482758619</c:v>
                </c:pt>
                <c:pt idx="360">
                  <c:v>1.582775862068966</c:v>
                </c:pt>
                <c:pt idx="361">
                  <c:v>1.577583620689655</c:v>
                </c:pt>
                <c:pt idx="362">
                  <c:v>1.572486551724138</c:v>
                </c:pt>
                <c:pt idx="363">
                  <c:v>1.567403103448276</c:v>
                </c:pt>
                <c:pt idx="364">
                  <c:v>1.5622398275862115</c:v>
                </c:pt>
                <c:pt idx="365">
                  <c:v>1.5571420689655224</c:v>
                </c:pt>
                <c:pt idx="366">
                  <c:v>1.5518963793103402</c:v>
                </c:pt>
                <c:pt idx="367">
                  <c:v>1.5470606896551677</c:v>
                </c:pt>
                <c:pt idx="368">
                  <c:v>1.5419632758620616</c:v>
                </c:pt>
                <c:pt idx="369">
                  <c:v>1.536743620689655</c:v>
                </c:pt>
                <c:pt idx="370">
                  <c:v>1.5316327586206853</c:v>
                </c:pt>
                <c:pt idx="371">
                  <c:v>1.5265387931034478</c:v>
                </c:pt>
                <c:pt idx="372">
                  <c:v>1.5214417241379312</c:v>
                </c:pt>
                <c:pt idx="373">
                  <c:v>1.5164450000000003</c:v>
                </c:pt>
                <c:pt idx="374">
                  <c:v>1.5112513793103448</c:v>
                </c:pt>
                <c:pt idx="375">
                  <c:v>1.5060706896551719</c:v>
                </c:pt>
                <c:pt idx="376">
                  <c:v>1.5011175862069011</c:v>
                </c:pt>
                <c:pt idx="377">
                  <c:v>1.495940689655167</c:v>
                </c:pt>
                <c:pt idx="378">
                  <c:v>1.4910332758620637</c:v>
                </c:pt>
                <c:pt idx="379">
                  <c:v>1.4859653448275858</c:v>
                </c:pt>
                <c:pt idx="380">
                  <c:v>1.4809210344827588</c:v>
                </c:pt>
                <c:pt idx="381">
                  <c:v>1.4759355172413746</c:v>
                </c:pt>
                <c:pt idx="382">
                  <c:v>1.4708134482758619</c:v>
                </c:pt>
                <c:pt idx="383">
                  <c:v>1.4656777586206851</c:v>
                </c:pt>
                <c:pt idx="384">
                  <c:v>1.4606227586206846</c:v>
                </c:pt>
                <c:pt idx="385">
                  <c:v>1.4557501724137931</c:v>
                </c:pt>
                <c:pt idx="386">
                  <c:v>1.4504886206896552</c:v>
                </c:pt>
                <c:pt idx="387">
                  <c:v>1.4456441379310339</c:v>
                </c:pt>
                <c:pt idx="388">
                  <c:v>1.4407027586206878</c:v>
                </c:pt>
                <c:pt idx="389">
                  <c:v>1.4357389655172417</c:v>
                </c:pt>
                <c:pt idx="390">
                  <c:v>1.4306782758620658</c:v>
                </c:pt>
                <c:pt idx="391">
                  <c:v>1.4258258620689606</c:v>
                </c:pt>
                <c:pt idx="392">
                  <c:v>1.4208037931034423</c:v>
                </c:pt>
                <c:pt idx="393">
                  <c:v>1.415769310344817</c:v>
                </c:pt>
                <c:pt idx="394">
                  <c:v>1.4108129310344828</c:v>
                </c:pt>
                <c:pt idx="395">
                  <c:v>1.4059827586206846</c:v>
                </c:pt>
                <c:pt idx="396">
                  <c:v>1.4009451724137931</c:v>
                </c:pt>
                <c:pt idx="397">
                  <c:v>1.3959962068965519</c:v>
                </c:pt>
                <c:pt idx="398">
                  <c:v>1.391054137931039</c:v>
                </c:pt>
                <c:pt idx="399">
                  <c:v>1.3861734482758621</c:v>
                </c:pt>
                <c:pt idx="400">
                  <c:v>1.3812610344827587</c:v>
                </c:pt>
                <c:pt idx="401">
                  <c:v>1.3763837931034484</c:v>
                </c:pt>
                <c:pt idx="402">
                  <c:v>1.3714115517241379</c:v>
                </c:pt>
                <c:pt idx="403">
                  <c:v>1.366603275862069</c:v>
                </c:pt>
                <c:pt idx="404">
                  <c:v>1.3616437931034437</c:v>
                </c:pt>
                <c:pt idx="405">
                  <c:v>1.3568337931034478</c:v>
                </c:pt>
                <c:pt idx="406">
                  <c:v>1.3520320689655243</c:v>
                </c:pt>
                <c:pt idx="407">
                  <c:v>1.347315862068966</c:v>
                </c:pt>
                <c:pt idx="408">
                  <c:v>1.3425834482758621</c:v>
                </c:pt>
                <c:pt idx="409">
                  <c:v>1.3377858620689655</c:v>
                </c:pt>
                <c:pt idx="410">
                  <c:v>1.3329958620689655</c:v>
                </c:pt>
                <c:pt idx="411">
                  <c:v>1.3281593103448277</c:v>
                </c:pt>
                <c:pt idx="412">
                  <c:v>1.3233737931034437</c:v>
                </c:pt>
                <c:pt idx="413">
                  <c:v>1.3186355172413793</c:v>
                </c:pt>
                <c:pt idx="414">
                  <c:v>1.3137537931034478</c:v>
                </c:pt>
                <c:pt idx="415">
                  <c:v>1.3091587931034478</c:v>
                </c:pt>
                <c:pt idx="416">
                  <c:v>1.3043734482758622</c:v>
                </c:pt>
                <c:pt idx="417">
                  <c:v>1.299551206896552</c:v>
                </c:pt>
                <c:pt idx="418">
                  <c:v>1.294975</c:v>
                </c:pt>
                <c:pt idx="419">
                  <c:v>1.2902379310344829</c:v>
                </c:pt>
                <c:pt idx="420">
                  <c:v>1.285573103448276</c:v>
                </c:pt>
                <c:pt idx="421">
                  <c:v>1.2809324137931035</c:v>
                </c:pt>
                <c:pt idx="422">
                  <c:v>1.2762963793103448</c:v>
                </c:pt>
                <c:pt idx="423">
                  <c:v>1.271611724137931</c:v>
                </c:pt>
                <c:pt idx="424">
                  <c:v>1.2670165517241379</c:v>
                </c:pt>
                <c:pt idx="425">
                  <c:v>1.2623448275862081</c:v>
                </c:pt>
                <c:pt idx="426">
                  <c:v>1.2576239655172414</c:v>
                </c:pt>
                <c:pt idx="427">
                  <c:v>1.2530196551724055</c:v>
                </c:pt>
                <c:pt idx="428">
                  <c:v>1.2484325862068981</c:v>
                </c:pt>
                <c:pt idx="429">
                  <c:v>1.2436675862068967</c:v>
                </c:pt>
                <c:pt idx="430">
                  <c:v>1.2391358620689656</c:v>
                </c:pt>
                <c:pt idx="431">
                  <c:v>1.2347481034482761</c:v>
                </c:pt>
                <c:pt idx="432">
                  <c:v>1.2302984482758619</c:v>
                </c:pt>
                <c:pt idx="433">
                  <c:v>1.2256448275862069</c:v>
                </c:pt>
                <c:pt idx="434">
                  <c:v>1.2211756896551718</c:v>
                </c:pt>
                <c:pt idx="435">
                  <c:v>1.2165544827586208</c:v>
                </c:pt>
                <c:pt idx="436">
                  <c:v>1.212124482758616</c:v>
                </c:pt>
                <c:pt idx="437">
                  <c:v>1.207708275862063</c:v>
                </c:pt>
                <c:pt idx="438">
                  <c:v>1.2033594827586198</c:v>
                </c:pt>
                <c:pt idx="439">
                  <c:v>1.1989056896551724</c:v>
                </c:pt>
                <c:pt idx="440">
                  <c:v>1.1944472413793121</c:v>
                </c:pt>
                <c:pt idx="441">
                  <c:v>1.1899665517241378</c:v>
                </c:pt>
                <c:pt idx="442">
                  <c:v>1.1856424137931041</c:v>
                </c:pt>
                <c:pt idx="443">
                  <c:v>1.1812174137931082</c:v>
                </c:pt>
                <c:pt idx="444">
                  <c:v>1.1767520689655278</c:v>
                </c:pt>
                <c:pt idx="445">
                  <c:v>1.1722500000000051</c:v>
                </c:pt>
                <c:pt idx="446">
                  <c:v>1.1679731034482761</c:v>
                </c:pt>
                <c:pt idx="447">
                  <c:v>1.163647586206902</c:v>
                </c:pt>
                <c:pt idx="448">
                  <c:v>1.1594593103448276</c:v>
                </c:pt>
                <c:pt idx="449">
                  <c:v>1.1550893103448276</c:v>
                </c:pt>
                <c:pt idx="450">
                  <c:v>1.1507303448275861</c:v>
                </c:pt>
                <c:pt idx="451">
                  <c:v>1.1465703448275881</c:v>
                </c:pt>
                <c:pt idx="452">
                  <c:v>1.1422479310344875</c:v>
                </c:pt>
                <c:pt idx="453">
                  <c:v>1.1380962068965521</c:v>
                </c:pt>
                <c:pt idx="454">
                  <c:v>1.1336334482758619</c:v>
                </c:pt>
                <c:pt idx="455">
                  <c:v>1.1294237931034425</c:v>
                </c:pt>
                <c:pt idx="456">
                  <c:v>1.1252708620689655</c:v>
                </c:pt>
                <c:pt idx="457">
                  <c:v>1.1211232758620644</c:v>
                </c:pt>
                <c:pt idx="458">
                  <c:v>1.1169437931034478</c:v>
                </c:pt>
                <c:pt idx="459">
                  <c:v>1.1127424137931041</c:v>
                </c:pt>
                <c:pt idx="460">
                  <c:v>1.1085915517241378</c:v>
                </c:pt>
                <c:pt idx="461">
                  <c:v>1.1042348275862117</c:v>
                </c:pt>
                <c:pt idx="462">
                  <c:v>1.1002341379310345</c:v>
                </c:pt>
                <c:pt idx="463">
                  <c:v>1.096057241379315</c:v>
                </c:pt>
                <c:pt idx="464">
                  <c:v>1.0919760344827587</c:v>
                </c:pt>
                <c:pt idx="465">
                  <c:v>1.0879215517241319</c:v>
                </c:pt>
                <c:pt idx="466">
                  <c:v>1.0837267241379298</c:v>
                </c:pt>
                <c:pt idx="467">
                  <c:v>1.0796610344827586</c:v>
                </c:pt>
                <c:pt idx="468">
                  <c:v>1.0756793103448226</c:v>
                </c:pt>
                <c:pt idx="469">
                  <c:v>1.0716529310344829</c:v>
                </c:pt>
                <c:pt idx="470">
                  <c:v>1.0675834482758622</c:v>
                </c:pt>
                <c:pt idx="471">
                  <c:v>1.0635215517241321</c:v>
                </c:pt>
                <c:pt idx="472">
                  <c:v>1.0596389655172413</c:v>
                </c:pt>
                <c:pt idx="473">
                  <c:v>1.0556425862068965</c:v>
                </c:pt>
                <c:pt idx="474">
                  <c:v>1.0516450000000002</c:v>
                </c:pt>
                <c:pt idx="475">
                  <c:v>1.047720172413793</c:v>
                </c:pt>
                <c:pt idx="476">
                  <c:v>1.0437420689655181</c:v>
                </c:pt>
                <c:pt idx="477">
                  <c:v>1.0399406896551677</c:v>
                </c:pt>
                <c:pt idx="478">
                  <c:v>1.0359003448275859</c:v>
                </c:pt>
                <c:pt idx="479">
                  <c:v>1.0319679310344818</c:v>
                </c:pt>
                <c:pt idx="480">
                  <c:v>1.0282113793103449</c:v>
                </c:pt>
                <c:pt idx="481">
                  <c:v>1.0242536206896553</c:v>
                </c:pt>
                <c:pt idx="482">
                  <c:v>1.020424482758616</c:v>
                </c:pt>
                <c:pt idx="483">
                  <c:v>1.0165544827586208</c:v>
                </c:pt>
                <c:pt idx="484">
                  <c:v>1.0127922413793098</c:v>
                </c:pt>
                <c:pt idx="485">
                  <c:v>1.0088941379310346</c:v>
                </c:pt>
                <c:pt idx="486">
                  <c:v>1.0051444827586198</c:v>
                </c:pt>
                <c:pt idx="487">
                  <c:v>1.0013801724137941</c:v>
                </c:pt>
                <c:pt idx="488">
                  <c:v>0.99748724137930811</c:v>
                </c:pt>
                <c:pt idx="489">
                  <c:v>0.99375120689655172</c:v>
                </c:pt>
                <c:pt idx="490">
                  <c:v>0.9900451724137973</c:v>
                </c:pt>
                <c:pt idx="491">
                  <c:v>0.98640413793103188</c:v>
                </c:pt>
                <c:pt idx="492">
                  <c:v>0.98276448275862049</c:v>
                </c:pt>
                <c:pt idx="493">
                  <c:v>0.97893655172413707</c:v>
                </c:pt>
                <c:pt idx="494">
                  <c:v>0.97525672413792719</c:v>
                </c:pt>
                <c:pt idx="495">
                  <c:v>0.97164965517241708</c:v>
                </c:pt>
                <c:pt idx="496">
                  <c:v>0.96792862068965779</c:v>
                </c:pt>
                <c:pt idx="497">
                  <c:v>0.96424379310344865</c:v>
                </c:pt>
                <c:pt idx="498">
                  <c:v>0.96058189655172643</c:v>
                </c:pt>
                <c:pt idx="499">
                  <c:v>0.95709396551724146</c:v>
                </c:pt>
                <c:pt idx="500">
                  <c:v>0.95337293103448273</c:v>
                </c:pt>
                <c:pt idx="501">
                  <c:v>0.94981224137931042</c:v>
                </c:pt>
                <c:pt idx="502">
                  <c:v>0.9461934482758626</c:v>
                </c:pt>
                <c:pt idx="503">
                  <c:v>0.94256310344827576</c:v>
                </c:pt>
                <c:pt idx="504">
                  <c:v>0.9391508620689657</c:v>
                </c:pt>
                <c:pt idx="505">
                  <c:v>0.93550655172413566</c:v>
                </c:pt>
                <c:pt idx="506">
                  <c:v>0.93199482758620922</c:v>
                </c:pt>
                <c:pt idx="507">
                  <c:v>0.9284246551724139</c:v>
                </c:pt>
                <c:pt idx="508">
                  <c:v>0.9249189655172384</c:v>
                </c:pt>
                <c:pt idx="509">
                  <c:v>0.92154672413792738</c:v>
                </c:pt>
                <c:pt idx="510">
                  <c:v>0.9179556896551756</c:v>
                </c:pt>
                <c:pt idx="511">
                  <c:v>0.91447568965517512</c:v>
                </c:pt>
                <c:pt idx="512">
                  <c:v>0.91103413793103449</c:v>
                </c:pt>
                <c:pt idx="513">
                  <c:v>0.90767431034483048</c:v>
                </c:pt>
                <c:pt idx="514">
                  <c:v>0.90423465517241386</c:v>
                </c:pt>
                <c:pt idx="515">
                  <c:v>0.9008841379310345</c:v>
                </c:pt>
                <c:pt idx="516">
                  <c:v>0.8974837931034485</c:v>
                </c:pt>
                <c:pt idx="517">
                  <c:v>0.89402137931034453</c:v>
                </c:pt>
                <c:pt idx="518">
                  <c:v>0.890623103448279</c:v>
                </c:pt>
                <c:pt idx="519">
                  <c:v>0.88728517241379634</c:v>
                </c:pt>
                <c:pt idx="520">
                  <c:v>0.88397379310344981</c:v>
                </c:pt>
                <c:pt idx="521">
                  <c:v>0.88076586206896645</c:v>
                </c:pt>
                <c:pt idx="522">
                  <c:v>0.87719775862069271</c:v>
                </c:pt>
                <c:pt idx="523">
                  <c:v>0.87397482758621003</c:v>
                </c:pt>
                <c:pt idx="524">
                  <c:v>0.87051068965517264</c:v>
                </c:pt>
                <c:pt idx="525">
                  <c:v>0.86738482758620694</c:v>
                </c:pt>
                <c:pt idx="526">
                  <c:v>0.86419172413793099</c:v>
                </c:pt>
                <c:pt idx="527">
                  <c:v>0.8609220689655176</c:v>
                </c:pt>
                <c:pt idx="528">
                  <c:v>0.85754172413793051</c:v>
                </c:pt>
                <c:pt idx="529">
                  <c:v>0.85425758620689662</c:v>
                </c:pt>
                <c:pt idx="530">
                  <c:v>0.85117086206896564</c:v>
                </c:pt>
                <c:pt idx="531">
                  <c:v>0.84790000000000065</c:v>
                </c:pt>
                <c:pt idx="532">
                  <c:v>0.84462482758620994</c:v>
                </c:pt>
                <c:pt idx="533">
                  <c:v>0.84165706896551762</c:v>
                </c:pt>
                <c:pt idx="534">
                  <c:v>0.83834103448275865</c:v>
                </c:pt>
                <c:pt idx="535">
                  <c:v>0.83532982758620922</c:v>
                </c:pt>
                <c:pt idx="536">
                  <c:v>0.8321810344827586</c:v>
                </c:pt>
                <c:pt idx="537">
                  <c:v>0.82923206896551727</c:v>
                </c:pt>
                <c:pt idx="538">
                  <c:v>0.82587344827586262</c:v>
                </c:pt>
                <c:pt idx="539">
                  <c:v>0.82274724137931265</c:v>
                </c:pt>
                <c:pt idx="540">
                  <c:v>0.81956172413792738</c:v>
                </c:pt>
                <c:pt idx="541">
                  <c:v>0.81666689655172464</c:v>
                </c:pt>
                <c:pt idx="542">
                  <c:v>0.81363758620689663</c:v>
                </c:pt>
                <c:pt idx="543">
                  <c:v>0.81073103448275863</c:v>
                </c:pt>
                <c:pt idx="544">
                  <c:v>0.80769362068965778</c:v>
                </c:pt>
                <c:pt idx="545">
                  <c:v>0.80469258620689665</c:v>
                </c:pt>
                <c:pt idx="546">
                  <c:v>0.80150586206896568</c:v>
                </c:pt>
                <c:pt idx="547">
                  <c:v>0.79842206896551726</c:v>
                </c:pt>
                <c:pt idx="548">
                  <c:v>0.79549827586206856</c:v>
                </c:pt>
                <c:pt idx="549">
                  <c:v>0.79244534482758622</c:v>
                </c:pt>
                <c:pt idx="550">
                  <c:v>0.78961706896551731</c:v>
                </c:pt>
                <c:pt idx="551">
                  <c:v>0.7865936206896551</c:v>
                </c:pt>
                <c:pt idx="552">
                  <c:v>0.78381465517241378</c:v>
                </c:pt>
                <c:pt idx="553">
                  <c:v>0.78098931034482999</c:v>
                </c:pt>
                <c:pt idx="554">
                  <c:v>0.77799310344827977</c:v>
                </c:pt>
                <c:pt idx="555">
                  <c:v>0.7750168965517259</c:v>
                </c:pt>
                <c:pt idx="556">
                  <c:v>0.77227862068965725</c:v>
                </c:pt>
                <c:pt idx="557">
                  <c:v>0.76938293103448274</c:v>
                </c:pt>
                <c:pt idx="558">
                  <c:v>0.76649448275862075</c:v>
                </c:pt>
                <c:pt idx="559">
                  <c:v>0.76364689655172946</c:v>
                </c:pt>
                <c:pt idx="560">
                  <c:v>0.76065793103448698</c:v>
                </c:pt>
                <c:pt idx="561">
                  <c:v>0.75779241379310891</c:v>
                </c:pt>
                <c:pt idx="562">
                  <c:v>0.75508068965517561</c:v>
                </c:pt>
                <c:pt idx="563">
                  <c:v>0.75222586206896835</c:v>
                </c:pt>
                <c:pt idx="564">
                  <c:v>0.7493889655172391</c:v>
                </c:pt>
                <c:pt idx="565">
                  <c:v>0.74668034482758661</c:v>
                </c:pt>
                <c:pt idx="566">
                  <c:v>0.74382137931034564</c:v>
                </c:pt>
                <c:pt idx="567">
                  <c:v>0.74104534482758855</c:v>
                </c:pt>
                <c:pt idx="568">
                  <c:v>0.73840517241379777</c:v>
                </c:pt>
                <c:pt idx="569">
                  <c:v>0.73556137931034449</c:v>
                </c:pt>
                <c:pt idx="570">
                  <c:v>0.73299844827586502</c:v>
                </c:pt>
                <c:pt idx="571">
                  <c:v>0.73025827586206848</c:v>
                </c:pt>
                <c:pt idx="572">
                  <c:v>0.72751896551723816</c:v>
                </c:pt>
                <c:pt idx="573">
                  <c:v>0.72475827586206909</c:v>
                </c:pt>
                <c:pt idx="574">
                  <c:v>0.72211965517241383</c:v>
                </c:pt>
                <c:pt idx="575">
                  <c:v>0.71958586206896569</c:v>
                </c:pt>
                <c:pt idx="576">
                  <c:v>0.71690465517241375</c:v>
                </c:pt>
                <c:pt idx="577">
                  <c:v>0.71418724137931044</c:v>
                </c:pt>
                <c:pt idx="578">
                  <c:v>0.71163689655172691</c:v>
                </c:pt>
                <c:pt idx="579">
                  <c:v>0.70907224137931024</c:v>
                </c:pt>
                <c:pt idx="580">
                  <c:v>0.70624034482758613</c:v>
                </c:pt>
                <c:pt idx="581">
                  <c:v>0.70358827586206596</c:v>
                </c:pt>
                <c:pt idx="582">
                  <c:v>0.70092241379310638</c:v>
                </c:pt>
                <c:pt idx="583">
                  <c:v>0.69841327586206636</c:v>
                </c:pt>
                <c:pt idx="584">
                  <c:v>0.695938103448279</c:v>
                </c:pt>
                <c:pt idx="585">
                  <c:v>0.69326879310344969</c:v>
                </c:pt>
                <c:pt idx="586">
                  <c:v>0.69062448275862309</c:v>
                </c:pt>
                <c:pt idx="587">
                  <c:v>0.68822362068965659</c:v>
                </c:pt>
                <c:pt idx="588">
                  <c:v>0.68560120689655524</c:v>
                </c:pt>
                <c:pt idx="589">
                  <c:v>0.68307206896551753</c:v>
                </c:pt>
                <c:pt idx="590">
                  <c:v>0.68061965517241563</c:v>
                </c:pt>
                <c:pt idx="591">
                  <c:v>0.67816327586206859</c:v>
                </c:pt>
                <c:pt idx="592">
                  <c:v>0.67573137931034721</c:v>
                </c:pt>
                <c:pt idx="593">
                  <c:v>0.67322103448276172</c:v>
                </c:pt>
                <c:pt idx="594">
                  <c:v>0.67080293103448618</c:v>
                </c:pt>
                <c:pt idx="595">
                  <c:v>0.66838689655172689</c:v>
                </c:pt>
                <c:pt idx="596">
                  <c:v>0.66597379310345184</c:v>
                </c:pt>
                <c:pt idx="597">
                  <c:v>0.66338896551724147</c:v>
                </c:pt>
                <c:pt idx="598">
                  <c:v>0.66114224137931266</c:v>
                </c:pt>
                <c:pt idx="599">
                  <c:v>0.65859517241379917</c:v>
                </c:pt>
                <c:pt idx="600">
                  <c:v>0.65618775862069223</c:v>
                </c:pt>
                <c:pt idx="601">
                  <c:v>0.65394086206896895</c:v>
                </c:pt>
                <c:pt idx="602">
                  <c:v>0.65160517241380012</c:v>
                </c:pt>
                <c:pt idx="603">
                  <c:v>0.64905241379310719</c:v>
                </c:pt>
                <c:pt idx="604">
                  <c:v>0.64666965517241681</c:v>
                </c:pt>
                <c:pt idx="605">
                  <c:v>0.64439310344827894</c:v>
                </c:pt>
                <c:pt idx="606">
                  <c:v>0.64190293103448581</c:v>
                </c:pt>
                <c:pt idx="607">
                  <c:v>0.63962586206896999</c:v>
                </c:pt>
                <c:pt idx="608">
                  <c:v>0.63725862068965755</c:v>
                </c:pt>
                <c:pt idx="609">
                  <c:v>0.63496051724138225</c:v>
                </c:pt>
                <c:pt idx="610">
                  <c:v>0.63273724137931064</c:v>
                </c:pt>
                <c:pt idx="611">
                  <c:v>0.63039586206896858</c:v>
                </c:pt>
                <c:pt idx="612">
                  <c:v>0.62807275862069223</c:v>
                </c:pt>
                <c:pt idx="613">
                  <c:v>0.62583586206896824</c:v>
                </c:pt>
                <c:pt idx="614">
                  <c:v>0.62349551724138352</c:v>
                </c:pt>
                <c:pt idx="615">
                  <c:v>0.62122999999999995</c:v>
                </c:pt>
                <c:pt idx="616">
                  <c:v>0.6189251724137993</c:v>
                </c:pt>
                <c:pt idx="617">
                  <c:v>0.61672155172414056</c:v>
                </c:pt>
                <c:pt idx="618">
                  <c:v>0.61455206896551728</c:v>
                </c:pt>
                <c:pt idx="619">
                  <c:v>0.61232051724138248</c:v>
                </c:pt>
                <c:pt idx="620">
                  <c:v>0.6103263793103445</c:v>
                </c:pt>
                <c:pt idx="621">
                  <c:v>0.60819344827586264</c:v>
                </c:pt>
                <c:pt idx="622">
                  <c:v>0.60578482758620922</c:v>
                </c:pt>
                <c:pt idx="623">
                  <c:v>0.60361103448276099</c:v>
                </c:pt>
                <c:pt idx="624">
                  <c:v>0.6014101724137958</c:v>
                </c:pt>
                <c:pt idx="625">
                  <c:v>0.59939155172413749</c:v>
                </c:pt>
                <c:pt idx="626">
                  <c:v>0.59713931034482881</c:v>
                </c:pt>
                <c:pt idx="627">
                  <c:v>0.59486896551723767</c:v>
                </c:pt>
                <c:pt idx="628">
                  <c:v>0.59274379310344971</c:v>
                </c:pt>
                <c:pt idx="629">
                  <c:v>0.59058827586206464</c:v>
                </c:pt>
                <c:pt idx="630">
                  <c:v>0.58849379310344851</c:v>
                </c:pt>
                <c:pt idx="631">
                  <c:v>0.58639137931034457</c:v>
                </c:pt>
                <c:pt idx="632">
                  <c:v>0.58433120689655149</c:v>
                </c:pt>
                <c:pt idx="633">
                  <c:v>0.58234965517241455</c:v>
                </c:pt>
                <c:pt idx="634">
                  <c:v>0.58020396551723685</c:v>
                </c:pt>
                <c:pt idx="635">
                  <c:v>0.57811362068965522</c:v>
                </c:pt>
                <c:pt idx="636">
                  <c:v>0.57594000000000256</c:v>
                </c:pt>
                <c:pt idx="637">
                  <c:v>0.5739729310344851</c:v>
                </c:pt>
                <c:pt idx="638">
                  <c:v>0.57204965517241635</c:v>
                </c:pt>
                <c:pt idx="639">
                  <c:v>0.57003810344827821</c:v>
                </c:pt>
                <c:pt idx="640">
                  <c:v>0.56801724137931042</c:v>
                </c:pt>
                <c:pt idx="641">
                  <c:v>0.56594275862069165</c:v>
                </c:pt>
                <c:pt idx="642">
                  <c:v>0.56391534482758621</c:v>
                </c:pt>
                <c:pt idx="643">
                  <c:v>0.56194103448276123</c:v>
                </c:pt>
                <c:pt idx="644">
                  <c:v>0.55987379310344865</c:v>
                </c:pt>
                <c:pt idx="645">
                  <c:v>0.55787931034483096</c:v>
                </c:pt>
                <c:pt idx="646">
                  <c:v>0.55589448275862063</c:v>
                </c:pt>
                <c:pt idx="647">
                  <c:v>0.55395586206896563</c:v>
                </c:pt>
                <c:pt idx="648">
                  <c:v>0.55199034482758624</c:v>
                </c:pt>
                <c:pt idx="649">
                  <c:v>0.54994000000000065</c:v>
                </c:pt>
                <c:pt idx="650">
                  <c:v>0.54806706896551727</c:v>
                </c:pt>
                <c:pt idx="651">
                  <c:v>0.54603982758620695</c:v>
                </c:pt>
                <c:pt idx="652">
                  <c:v>0.54414258620689671</c:v>
                </c:pt>
                <c:pt idx="653">
                  <c:v>0.54223103448275867</c:v>
                </c:pt>
                <c:pt idx="654">
                  <c:v>0.54040517241379615</c:v>
                </c:pt>
                <c:pt idx="655">
                  <c:v>0.53853620689655157</c:v>
                </c:pt>
                <c:pt idx="656">
                  <c:v>0.53659379310344835</c:v>
                </c:pt>
                <c:pt idx="657">
                  <c:v>0.53466448275862066</c:v>
                </c:pt>
                <c:pt idx="658">
                  <c:v>0.53278017241379616</c:v>
                </c:pt>
                <c:pt idx="659">
                  <c:v>0.53095310344827584</c:v>
                </c:pt>
                <c:pt idx="660">
                  <c:v>0.5289679310344827</c:v>
                </c:pt>
                <c:pt idx="661">
                  <c:v>0.52710344827586209</c:v>
                </c:pt>
                <c:pt idx="662">
                  <c:v>0.52523103448275854</c:v>
                </c:pt>
                <c:pt idx="663">
                  <c:v>0.52346620689654944</c:v>
                </c:pt>
                <c:pt idx="664">
                  <c:v>0.52173793103448274</c:v>
                </c:pt>
                <c:pt idx="665">
                  <c:v>0.51987344827586213</c:v>
                </c:pt>
                <c:pt idx="666">
                  <c:v>0.51806810344827592</c:v>
                </c:pt>
                <c:pt idx="667">
                  <c:v>0.51633982758620689</c:v>
                </c:pt>
                <c:pt idx="668">
                  <c:v>0.51455655172413495</c:v>
                </c:pt>
                <c:pt idx="669">
                  <c:v>0.5127148275862069</c:v>
                </c:pt>
                <c:pt idx="670">
                  <c:v>0.51093689655172414</c:v>
                </c:pt>
                <c:pt idx="671">
                  <c:v>0.50913741379310362</c:v>
                </c:pt>
                <c:pt idx="672">
                  <c:v>0.50726068965517235</c:v>
                </c:pt>
                <c:pt idx="673">
                  <c:v>0.5054165517241338</c:v>
                </c:pt>
                <c:pt idx="674">
                  <c:v>0.50360137931034488</c:v>
                </c:pt>
                <c:pt idx="675">
                  <c:v>0.5018770689655172</c:v>
                </c:pt>
                <c:pt idx="676">
                  <c:v>0.500118965517237</c:v>
                </c:pt>
                <c:pt idx="677">
                  <c:v>0.49849155172413795</c:v>
                </c:pt>
                <c:pt idx="678">
                  <c:v>0.49685551724137988</c:v>
                </c:pt>
                <c:pt idx="679">
                  <c:v>0.49510241379310382</c:v>
                </c:pt>
                <c:pt idx="680">
                  <c:v>0.493396206896553</c:v>
                </c:pt>
                <c:pt idx="681">
                  <c:v>0.49163982758620689</c:v>
                </c:pt>
                <c:pt idx="682">
                  <c:v>0.49006810344827711</c:v>
                </c:pt>
                <c:pt idx="683">
                  <c:v>0.4883282758620725</c:v>
                </c:pt>
                <c:pt idx="684">
                  <c:v>0.48663034482758621</c:v>
                </c:pt>
                <c:pt idx="685">
                  <c:v>0.48494258620689784</c:v>
                </c:pt>
                <c:pt idx="686">
                  <c:v>0.48326293103448448</c:v>
                </c:pt>
                <c:pt idx="687">
                  <c:v>0.48160000000000008</c:v>
                </c:pt>
                <c:pt idx="688">
                  <c:v>0.47987000000000152</c:v>
                </c:pt>
                <c:pt idx="689">
                  <c:v>0.4782310344827575</c:v>
                </c:pt>
                <c:pt idx="690">
                  <c:v>0.47651827586207168</c:v>
                </c:pt>
                <c:pt idx="691">
                  <c:v>0.47486568965517367</c:v>
                </c:pt>
                <c:pt idx="692">
                  <c:v>0.47320689655172415</c:v>
                </c:pt>
                <c:pt idx="693">
                  <c:v>0.4715125862068979</c:v>
                </c:pt>
                <c:pt idx="694">
                  <c:v>0.47000655172413797</c:v>
                </c:pt>
                <c:pt idx="695">
                  <c:v>0.46842965517241547</c:v>
                </c:pt>
                <c:pt idx="696">
                  <c:v>0.46686827586207158</c:v>
                </c:pt>
                <c:pt idx="697">
                  <c:v>0.46532620689655313</c:v>
                </c:pt>
                <c:pt idx="698">
                  <c:v>0.463651379310346</c:v>
                </c:pt>
                <c:pt idx="699">
                  <c:v>0.46203862068965651</c:v>
                </c:pt>
                <c:pt idx="700">
                  <c:v>0.46051689655172418</c:v>
                </c:pt>
                <c:pt idx="701">
                  <c:v>0.45909793103448282</c:v>
                </c:pt>
                <c:pt idx="702">
                  <c:v>0.45757034482758618</c:v>
                </c:pt>
                <c:pt idx="703">
                  <c:v>0.45602413793103452</c:v>
                </c:pt>
                <c:pt idx="704">
                  <c:v>0.45449724137931036</c:v>
                </c:pt>
                <c:pt idx="705">
                  <c:v>0.45293051724137928</c:v>
                </c:pt>
                <c:pt idx="706">
                  <c:v>0.45137396551724407</c:v>
                </c:pt>
                <c:pt idx="707">
                  <c:v>0.44975258620689706</c:v>
                </c:pt>
                <c:pt idx="708">
                  <c:v>0.44832000000000138</c:v>
                </c:pt>
                <c:pt idx="709">
                  <c:v>0.44683103448275863</c:v>
                </c:pt>
                <c:pt idx="710">
                  <c:v>0.44522758620689712</c:v>
                </c:pt>
                <c:pt idx="711">
                  <c:v>0.44369534482758527</c:v>
                </c:pt>
                <c:pt idx="712">
                  <c:v>0.44219689655172373</c:v>
                </c:pt>
                <c:pt idx="713">
                  <c:v>0.44069448275862111</c:v>
                </c:pt>
                <c:pt idx="714">
                  <c:v>0.43919758620689658</c:v>
                </c:pt>
                <c:pt idx="715">
                  <c:v>0.43781793103448541</c:v>
                </c:pt>
                <c:pt idx="716">
                  <c:v>0.43633448275862224</c:v>
                </c:pt>
                <c:pt idx="717">
                  <c:v>0.43471431034482977</c:v>
                </c:pt>
                <c:pt idx="718">
                  <c:v>0.43318034482758638</c:v>
                </c:pt>
                <c:pt idx="719">
                  <c:v>0.43164327586207052</c:v>
                </c:pt>
                <c:pt idx="720">
                  <c:v>0.43018448275862242</c:v>
                </c:pt>
                <c:pt idx="721">
                  <c:v>0.42884000000000116</c:v>
                </c:pt>
                <c:pt idx="722">
                  <c:v>0.42747310344827638</c:v>
                </c:pt>
                <c:pt idx="723">
                  <c:v>0.4260572413793115</c:v>
                </c:pt>
                <c:pt idx="724">
                  <c:v>0.42455637931034745</c:v>
                </c:pt>
                <c:pt idx="725">
                  <c:v>0.42312948275862189</c:v>
                </c:pt>
                <c:pt idx="726">
                  <c:v>0.42181500000000038</c:v>
                </c:pt>
                <c:pt idx="727">
                  <c:v>0.42046586206896708</c:v>
                </c:pt>
                <c:pt idx="728">
                  <c:v>0.41905431034482976</c:v>
                </c:pt>
                <c:pt idx="729">
                  <c:v>0.41766086206896702</c:v>
                </c:pt>
                <c:pt idx="730">
                  <c:v>0.41622879310345096</c:v>
                </c:pt>
                <c:pt idx="731">
                  <c:v>0.41481689655172432</c:v>
                </c:pt>
                <c:pt idx="732">
                  <c:v>0.41337724137931198</c:v>
                </c:pt>
                <c:pt idx="733">
                  <c:v>0.4119427586206898</c:v>
                </c:pt>
                <c:pt idx="734">
                  <c:v>0.41063293103448406</c:v>
                </c:pt>
                <c:pt idx="735">
                  <c:v>0.40926482758620691</c:v>
                </c:pt>
                <c:pt idx="736">
                  <c:v>0.40781655172413911</c:v>
                </c:pt>
                <c:pt idx="737">
                  <c:v>0.40648568965517368</c:v>
                </c:pt>
                <c:pt idx="738">
                  <c:v>0.40508258620689808</c:v>
                </c:pt>
                <c:pt idx="739">
                  <c:v>0.40378844827586358</c:v>
                </c:pt>
                <c:pt idx="740">
                  <c:v>0.40253344827586207</c:v>
                </c:pt>
                <c:pt idx="741">
                  <c:v>0.40121551724137927</c:v>
                </c:pt>
                <c:pt idx="742">
                  <c:v>0.39983689655172533</c:v>
                </c:pt>
                <c:pt idx="743">
                  <c:v>0.39847896551724588</c:v>
                </c:pt>
                <c:pt idx="744">
                  <c:v>0.39719603448275881</c:v>
                </c:pt>
                <c:pt idx="745">
                  <c:v>0.3959101724137945</c:v>
                </c:pt>
                <c:pt idx="746">
                  <c:v>0.39461827586207243</c:v>
                </c:pt>
                <c:pt idx="747">
                  <c:v>0.39335603448276013</c:v>
                </c:pt>
                <c:pt idx="748">
                  <c:v>0.39198724137931296</c:v>
                </c:pt>
                <c:pt idx="749">
                  <c:v>0.39066344827586358</c:v>
                </c:pt>
                <c:pt idx="750">
                  <c:v>0.38939862068965786</c:v>
                </c:pt>
                <c:pt idx="751">
                  <c:v>0.38822241379310496</c:v>
                </c:pt>
                <c:pt idx="752">
                  <c:v>0.38695379310345096</c:v>
                </c:pt>
                <c:pt idx="753">
                  <c:v>0.38570482758620805</c:v>
                </c:pt>
                <c:pt idx="754">
                  <c:v>0.38444051724138062</c:v>
                </c:pt>
                <c:pt idx="755">
                  <c:v>0.38312241379310491</c:v>
                </c:pt>
                <c:pt idx="756">
                  <c:v>0.38182137931034826</c:v>
                </c:pt>
                <c:pt idx="757">
                  <c:v>0.38063224137931162</c:v>
                </c:pt>
                <c:pt idx="758">
                  <c:v>0.37945482758620841</c:v>
                </c:pt>
                <c:pt idx="759">
                  <c:v>0.37823068965517248</c:v>
                </c:pt>
                <c:pt idx="760">
                  <c:v>0.37702241379310514</c:v>
                </c:pt>
                <c:pt idx="761">
                  <c:v>0.37579896551724401</c:v>
                </c:pt>
                <c:pt idx="762">
                  <c:v>0.37448379310345142</c:v>
                </c:pt>
                <c:pt idx="763">
                  <c:v>0.37323034482758621</c:v>
                </c:pt>
                <c:pt idx="764">
                  <c:v>0.37201672413793258</c:v>
                </c:pt>
                <c:pt idx="765">
                  <c:v>0.37083017241379312</c:v>
                </c:pt>
                <c:pt idx="766">
                  <c:v>0.36965293103448488</c:v>
                </c:pt>
                <c:pt idx="767">
                  <c:v>0.36845689655172431</c:v>
                </c:pt>
                <c:pt idx="768">
                  <c:v>0.36725568965517241</c:v>
                </c:pt>
                <c:pt idx="769">
                  <c:v>0.36605965517241512</c:v>
                </c:pt>
                <c:pt idx="770">
                  <c:v>0.36491275862069095</c:v>
                </c:pt>
                <c:pt idx="771">
                  <c:v>0.3637212068965518</c:v>
                </c:pt>
                <c:pt idx="772">
                  <c:v>0.36245982758620687</c:v>
                </c:pt>
                <c:pt idx="773">
                  <c:v>0.36131034482758756</c:v>
                </c:pt>
                <c:pt idx="774">
                  <c:v>0.36016534482758622</c:v>
                </c:pt>
                <c:pt idx="775">
                  <c:v>0.35902189655172412</c:v>
                </c:pt>
                <c:pt idx="776">
                  <c:v>0.35785931034482965</c:v>
                </c:pt>
                <c:pt idx="777">
                  <c:v>0.35663258620689658</c:v>
                </c:pt>
                <c:pt idx="778">
                  <c:v>0.35543275862068968</c:v>
                </c:pt>
                <c:pt idx="779">
                  <c:v>0.35427827586207128</c:v>
                </c:pt>
                <c:pt idx="780">
                  <c:v>0.35315517241379274</c:v>
                </c:pt>
                <c:pt idx="781">
                  <c:v>0.35202982758620732</c:v>
                </c:pt>
                <c:pt idx="782">
                  <c:v>0.35090620689655289</c:v>
                </c:pt>
                <c:pt idx="783">
                  <c:v>0.34987482758620891</c:v>
                </c:pt>
                <c:pt idx="784">
                  <c:v>0.34867724137931189</c:v>
                </c:pt>
                <c:pt idx="785">
                  <c:v>0.34770275862069006</c:v>
                </c:pt>
                <c:pt idx="786">
                  <c:v>0.34660775862068977</c:v>
                </c:pt>
                <c:pt idx="787">
                  <c:v>0.3455462068965523</c:v>
                </c:pt>
                <c:pt idx="788">
                  <c:v>0.34438172413793261</c:v>
                </c:pt>
                <c:pt idx="789">
                  <c:v>0.34325603448275877</c:v>
                </c:pt>
                <c:pt idx="790">
                  <c:v>0.34214068965517297</c:v>
                </c:pt>
                <c:pt idx="791">
                  <c:v>0.3409874137931046</c:v>
                </c:pt>
                <c:pt idx="792">
                  <c:v>0.33989896551724536</c:v>
                </c:pt>
                <c:pt idx="793">
                  <c:v>0.33880965517241646</c:v>
                </c:pt>
                <c:pt idx="794">
                  <c:v>0.33779396551724372</c:v>
                </c:pt>
                <c:pt idx="795">
                  <c:v>0.33673758620689681</c:v>
                </c:pt>
                <c:pt idx="796">
                  <c:v>0.33562344827586416</c:v>
                </c:pt>
                <c:pt idx="797">
                  <c:v>0.33454275862068988</c:v>
                </c:pt>
                <c:pt idx="798">
                  <c:v>0.3334932758620715</c:v>
                </c:pt>
                <c:pt idx="799">
                  <c:v>0.33244120689655182</c:v>
                </c:pt>
                <c:pt idx="800">
                  <c:v>0.33135931034483018</c:v>
                </c:pt>
                <c:pt idx="801">
                  <c:v>0.33032862068965868</c:v>
                </c:pt>
                <c:pt idx="802">
                  <c:v>0.32926500000000031</c:v>
                </c:pt>
                <c:pt idx="803">
                  <c:v>0.32818344827586415</c:v>
                </c:pt>
                <c:pt idx="804">
                  <c:v>0.32712948275862241</c:v>
                </c:pt>
                <c:pt idx="805">
                  <c:v>0.32617344827586386</c:v>
                </c:pt>
                <c:pt idx="806">
                  <c:v>0.32532637931034886</c:v>
                </c:pt>
                <c:pt idx="807">
                  <c:v>0.3243517241379324</c:v>
                </c:pt>
                <c:pt idx="808">
                  <c:v>0.32320896551724476</c:v>
                </c:pt>
                <c:pt idx="809">
                  <c:v>0.32212931034482994</c:v>
                </c:pt>
                <c:pt idx="810">
                  <c:v>0.32110793103448487</c:v>
                </c:pt>
                <c:pt idx="811">
                  <c:v>0.32013413793103451</c:v>
                </c:pt>
                <c:pt idx="812">
                  <c:v>0.31922568965517373</c:v>
                </c:pt>
                <c:pt idx="813">
                  <c:v>0.31827258620689808</c:v>
                </c:pt>
                <c:pt idx="814">
                  <c:v>0.31722051724138062</c:v>
                </c:pt>
                <c:pt idx="815">
                  <c:v>0.31627913793103452</c:v>
                </c:pt>
                <c:pt idx="816">
                  <c:v>0.31533568965517361</c:v>
                </c:pt>
                <c:pt idx="817">
                  <c:v>0.31437206896551978</c:v>
                </c:pt>
                <c:pt idx="818">
                  <c:v>0.31329586206896581</c:v>
                </c:pt>
                <c:pt idx="819">
                  <c:v>0.31222482758620818</c:v>
                </c:pt>
                <c:pt idx="820">
                  <c:v>0.31121620689655188</c:v>
                </c:pt>
                <c:pt idx="821">
                  <c:v>0.31017000000000117</c:v>
                </c:pt>
                <c:pt idx="822">
                  <c:v>0.30924241379310347</c:v>
                </c:pt>
                <c:pt idx="823">
                  <c:v>0.30832724137931267</c:v>
                </c:pt>
                <c:pt idx="824">
                  <c:v>0.30736603448275995</c:v>
                </c:pt>
                <c:pt idx="825">
                  <c:v>0.30639068965517391</c:v>
                </c:pt>
                <c:pt idx="826">
                  <c:v>0.30541724137931203</c:v>
                </c:pt>
                <c:pt idx="827">
                  <c:v>0.30447068965517454</c:v>
                </c:pt>
                <c:pt idx="828">
                  <c:v>0.303595</c:v>
                </c:pt>
                <c:pt idx="829">
                  <c:v>0.30268275862068988</c:v>
                </c:pt>
                <c:pt idx="830">
                  <c:v>0.30182327586207158</c:v>
                </c:pt>
                <c:pt idx="831">
                  <c:v>0.30093224137931185</c:v>
                </c:pt>
                <c:pt idx="832">
                  <c:v>0.29998103448275881</c:v>
                </c:pt>
                <c:pt idx="833">
                  <c:v>0.29907931034482965</c:v>
                </c:pt>
                <c:pt idx="834">
                  <c:v>0.29816275862068981</c:v>
                </c:pt>
                <c:pt idx="835">
                  <c:v>0.29725172413793105</c:v>
                </c:pt>
                <c:pt idx="836">
                  <c:v>0.29636189655172412</c:v>
                </c:pt>
                <c:pt idx="837">
                  <c:v>0.29544051724137932</c:v>
                </c:pt>
                <c:pt idx="838">
                  <c:v>0.29453120689655171</c:v>
                </c:pt>
                <c:pt idx="839">
                  <c:v>0.29367103448275861</c:v>
                </c:pt>
                <c:pt idx="840">
                  <c:v>0.29277327586207075</c:v>
                </c:pt>
                <c:pt idx="841">
                  <c:v>0.29188810344827792</c:v>
                </c:pt>
                <c:pt idx="842">
                  <c:v>0.29097965517241547</c:v>
                </c:pt>
                <c:pt idx="843">
                  <c:v>0.29011637931034739</c:v>
                </c:pt>
                <c:pt idx="844">
                  <c:v>0.28917775862068967</c:v>
                </c:pt>
                <c:pt idx="845">
                  <c:v>0.28821931034482895</c:v>
                </c:pt>
                <c:pt idx="846">
                  <c:v>0.28745500000000002</c:v>
                </c:pt>
                <c:pt idx="847">
                  <c:v>0.28650896551724436</c:v>
                </c:pt>
                <c:pt idx="848">
                  <c:v>0.28564827586207076</c:v>
                </c:pt>
                <c:pt idx="849">
                  <c:v>0.28479051724137933</c:v>
                </c:pt>
                <c:pt idx="850">
                  <c:v>0.28391741379310348</c:v>
                </c:pt>
                <c:pt idx="851">
                  <c:v>0.28300034482758635</c:v>
                </c:pt>
                <c:pt idx="852">
                  <c:v>0.28212724137931156</c:v>
                </c:pt>
                <c:pt idx="853">
                  <c:v>0.28128637931034717</c:v>
                </c:pt>
                <c:pt idx="854">
                  <c:v>0.28043758620689657</c:v>
                </c:pt>
                <c:pt idx="855">
                  <c:v>0.27957103448275866</c:v>
                </c:pt>
                <c:pt idx="856">
                  <c:v>0.27872689655172417</c:v>
                </c:pt>
                <c:pt idx="857">
                  <c:v>0.27793758620689657</c:v>
                </c:pt>
                <c:pt idx="858">
                  <c:v>0.27719379310344838</c:v>
                </c:pt>
                <c:pt idx="859">
                  <c:v>0.27646206896551856</c:v>
                </c:pt>
                <c:pt idx="860">
                  <c:v>0.27567862068965726</c:v>
                </c:pt>
                <c:pt idx="861">
                  <c:v>0.27482862068965785</c:v>
                </c:pt>
                <c:pt idx="862">
                  <c:v>0.27402500000000002</c:v>
                </c:pt>
                <c:pt idx="863">
                  <c:v>0.27311672413793131</c:v>
                </c:pt>
                <c:pt idx="864">
                  <c:v>0.27220982758620677</c:v>
                </c:pt>
                <c:pt idx="865">
                  <c:v>0.27132362068965726</c:v>
                </c:pt>
                <c:pt idx="866">
                  <c:v>0.27042620689655289</c:v>
                </c:pt>
                <c:pt idx="867">
                  <c:v>0.26960827586207076</c:v>
                </c:pt>
                <c:pt idx="868">
                  <c:v>0.26877448275862081</c:v>
                </c:pt>
                <c:pt idx="869">
                  <c:v>0.2679501724137931</c:v>
                </c:pt>
                <c:pt idx="870">
                  <c:v>0.26710862068965663</c:v>
                </c:pt>
                <c:pt idx="871">
                  <c:v>0.26632793103448488</c:v>
                </c:pt>
                <c:pt idx="872">
                  <c:v>0.26554431034482895</c:v>
                </c:pt>
                <c:pt idx="873">
                  <c:v>0.26476413793103443</c:v>
                </c:pt>
                <c:pt idx="874">
                  <c:v>0.26400034482758622</c:v>
                </c:pt>
                <c:pt idx="875">
                  <c:v>0.26328465517241506</c:v>
                </c:pt>
                <c:pt idx="876">
                  <c:v>0.26255655172413794</c:v>
                </c:pt>
                <c:pt idx="877">
                  <c:v>0.26168551724137934</c:v>
                </c:pt>
                <c:pt idx="878">
                  <c:v>0.26094862068965663</c:v>
                </c:pt>
                <c:pt idx="879">
                  <c:v>0.26027448275862081</c:v>
                </c:pt>
                <c:pt idx="880">
                  <c:v>0.25952672413793132</c:v>
                </c:pt>
                <c:pt idx="881">
                  <c:v>0.25870913793103423</c:v>
                </c:pt>
                <c:pt idx="882">
                  <c:v>0.25787741379310347</c:v>
                </c:pt>
                <c:pt idx="883">
                  <c:v>0.25714482758620694</c:v>
                </c:pt>
                <c:pt idx="884">
                  <c:v>0.2564448275862069</c:v>
                </c:pt>
                <c:pt idx="885">
                  <c:v>0.25573672413793103</c:v>
                </c:pt>
                <c:pt idx="886">
                  <c:v>0.25504827586207046</c:v>
                </c:pt>
                <c:pt idx="887">
                  <c:v>0.25431327586207075</c:v>
                </c:pt>
                <c:pt idx="888">
                  <c:v>0.25353896551724303</c:v>
                </c:pt>
                <c:pt idx="889">
                  <c:v>0.25274586206896554</c:v>
                </c:pt>
                <c:pt idx="890">
                  <c:v>0.25193758620689655</c:v>
                </c:pt>
                <c:pt idx="891">
                  <c:v>0.25116068965517241</c:v>
                </c:pt>
                <c:pt idx="892">
                  <c:v>0.25039637931034653</c:v>
                </c:pt>
                <c:pt idx="893">
                  <c:v>0.24959413793103549</c:v>
                </c:pt>
                <c:pt idx="894">
                  <c:v>0.24882137931034481</c:v>
                </c:pt>
                <c:pt idx="895">
                  <c:v>0.24806500000000073</c:v>
                </c:pt>
                <c:pt idx="896">
                  <c:v>0.24734000000000067</c:v>
                </c:pt>
                <c:pt idx="897">
                  <c:v>0.24671534482758742</c:v>
                </c:pt>
                <c:pt idx="898">
                  <c:v>0.24609517241379344</c:v>
                </c:pt>
                <c:pt idx="899">
                  <c:v>0.24540120689655251</c:v>
                </c:pt>
                <c:pt idx="900">
                  <c:v>0.24472275862068965</c:v>
                </c:pt>
                <c:pt idx="901">
                  <c:v>0.2440206896551724</c:v>
                </c:pt>
                <c:pt idx="902">
                  <c:v>0.24323448275862186</c:v>
                </c:pt>
                <c:pt idx="903">
                  <c:v>0.2424544827586218</c:v>
                </c:pt>
                <c:pt idx="904">
                  <c:v>0.24173724137931132</c:v>
                </c:pt>
                <c:pt idx="905">
                  <c:v>0.24106568965517244</c:v>
                </c:pt>
                <c:pt idx="906">
                  <c:v>0.24038896551724209</c:v>
                </c:pt>
                <c:pt idx="907">
                  <c:v>0.23967948275862094</c:v>
                </c:pt>
                <c:pt idx="908">
                  <c:v>0.23899344827586314</c:v>
                </c:pt>
                <c:pt idx="909">
                  <c:v>0.23826706896551728</c:v>
                </c:pt>
                <c:pt idx="910">
                  <c:v>0.23755551724137933</c:v>
                </c:pt>
                <c:pt idx="911">
                  <c:v>0.23689551724137931</c:v>
                </c:pt>
                <c:pt idx="912">
                  <c:v>0.23620465517241462</c:v>
                </c:pt>
                <c:pt idx="913">
                  <c:v>0.23547965517241456</c:v>
                </c:pt>
                <c:pt idx="914">
                  <c:v>0.23483275862068967</c:v>
                </c:pt>
                <c:pt idx="915">
                  <c:v>0.2341548275862069</c:v>
                </c:pt>
                <c:pt idx="916">
                  <c:v>0.23343258620689691</c:v>
                </c:pt>
                <c:pt idx="917">
                  <c:v>0.23275172413793124</c:v>
                </c:pt>
                <c:pt idx="918">
                  <c:v>0.23208413793103491</c:v>
                </c:pt>
                <c:pt idx="919">
                  <c:v>0.23142241379310344</c:v>
                </c:pt>
                <c:pt idx="920">
                  <c:v>0.23075655172413792</c:v>
                </c:pt>
                <c:pt idx="921">
                  <c:v>0.23013586206896555</c:v>
                </c:pt>
                <c:pt idx="922">
                  <c:v>0.22954000000000049</c:v>
                </c:pt>
                <c:pt idx="923">
                  <c:v>0.22895189655172524</c:v>
                </c:pt>
                <c:pt idx="924">
                  <c:v>0.22837741379310364</c:v>
                </c:pt>
                <c:pt idx="925">
                  <c:v>0.22772862068965469</c:v>
                </c:pt>
                <c:pt idx="926">
                  <c:v>0.22709413793103528</c:v>
                </c:pt>
                <c:pt idx="927">
                  <c:v>0.22637344827586234</c:v>
                </c:pt>
                <c:pt idx="928">
                  <c:v>0.2257300000000004</c:v>
                </c:pt>
                <c:pt idx="929">
                  <c:v>0.22513017241379318</c:v>
                </c:pt>
                <c:pt idx="930">
                  <c:v>0.22454517241379346</c:v>
                </c:pt>
                <c:pt idx="931">
                  <c:v>0.22393758620689719</c:v>
                </c:pt>
                <c:pt idx="932">
                  <c:v>0.22325862068965466</c:v>
                </c:pt>
                <c:pt idx="933">
                  <c:v>0.22255931034482795</c:v>
                </c:pt>
                <c:pt idx="934">
                  <c:v>0.22188706896551674</c:v>
                </c:pt>
                <c:pt idx="935">
                  <c:v>0.22118879310344838</c:v>
                </c:pt>
                <c:pt idx="936">
                  <c:v>0.22051034482758688</c:v>
                </c:pt>
                <c:pt idx="937">
                  <c:v>0.21982017241379309</c:v>
                </c:pt>
                <c:pt idx="938">
                  <c:v>0.21920241379310426</c:v>
                </c:pt>
                <c:pt idx="939">
                  <c:v>0.21859379310344898</c:v>
                </c:pt>
                <c:pt idx="940">
                  <c:v>0.21799965517241518</c:v>
                </c:pt>
                <c:pt idx="941">
                  <c:v>0.21742120689655242</c:v>
                </c:pt>
                <c:pt idx="942">
                  <c:v>0.21683637931034491</c:v>
                </c:pt>
                <c:pt idx="943">
                  <c:v>0.21624379310344924</c:v>
                </c:pt>
                <c:pt idx="944">
                  <c:v>0.2156613793103449</c:v>
                </c:pt>
                <c:pt idx="945">
                  <c:v>0.21505827586206996</c:v>
                </c:pt>
                <c:pt idx="946">
                  <c:v>0.21441896551724293</c:v>
                </c:pt>
                <c:pt idx="947">
                  <c:v>0.21383465517241457</c:v>
                </c:pt>
                <c:pt idx="948">
                  <c:v>0.21327137931034484</c:v>
                </c:pt>
                <c:pt idx="949">
                  <c:v>0.21260551724137933</c:v>
                </c:pt>
                <c:pt idx="950">
                  <c:v>0.21189896551724244</c:v>
                </c:pt>
                <c:pt idx="951">
                  <c:v>0.21127534482758684</c:v>
                </c:pt>
                <c:pt idx="952">
                  <c:v>0.21072344827586281</c:v>
                </c:pt>
                <c:pt idx="953">
                  <c:v>0.21013534482758683</c:v>
                </c:pt>
                <c:pt idx="954">
                  <c:v>0.20956965517241483</c:v>
                </c:pt>
                <c:pt idx="955">
                  <c:v>0.20904189655172542</c:v>
                </c:pt>
                <c:pt idx="956">
                  <c:v>0.20851137931034491</c:v>
                </c:pt>
                <c:pt idx="957">
                  <c:v>0.20796741379310438</c:v>
                </c:pt>
                <c:pt idx="958">
                  <c:v>0.20738775862068967</c:v>
                </c:pt>
                <c:pt idx="959">
                  <c:v>0.20679206896551727</c:v>
                </c:pt>
                <c:pt idx="960">
                  <c:v>0.20618879310344826</c:v>
                </c:pt>
                <c:pt idx="961">
                  <c:v>0.20554103448275945</c:v>
                </c:pt>
                <c:pt idx="962">
                  <c:v>0.20495275862068965</c:v>
                </c:pt>
                <c:pt idx="963">
                  <c:v>0.20441948275862207</c:v>
                </c:pt>
                <c:pt idx="964">
                  <c:v>0.20385258620689656</c:v>
                </c:pt>
                <c:pt idx="965">
                  <c:v>0.20331241379310344</c:v>
                </c:pt>
                <c:pt idx="966">
                  <c:v>0.20278724137931106</c:v>
                </c:pt>
                <c:pt idx="967">
                  <c:v>0.20222862068965455</c:v>
                </c:pt>
                <c:pt idx="968">
                  <c:v>0.20165172413793106</c:v>
                </c:pt>
                <c:pt idx="969">
                  <c:v>0.20106241379310344</c:v>
                </c:pt>
                <c:pt idx="970">
                  <c:v>0.20046379310344889</c:v>
                </c:pt>
                <c:pt idx="971">
                  <c:v>0.1998606896551727</c:v>
                </c:pt>
                <c:pt idx="972">
                  <c:v>0.19924551724137959</c:v>
                </c:pt>
                <c:pt idx="973">
                  <c:v>0.19866982758620735</c:v>
                </c:pt>
                <c:pt idx="974">
                  <c:v>0.19814224137931091</c:v>
                </c:pt>
                <c:pt idx="975">
                  <c:v>0.19764086206896575</c:v>
                </c:pt>
                <c:pt idx="976">
                  <c:v>0.19716482758620721</c:v>
                </c:pt>
                <c:pt idx="977">
                  <c:v>0.19669862068965469</c:v>
                </c:pt>
                <c:pt idx="978">
                  <c:v>0.19615913793103476</c:v>
                </c:pt>
                <c:pt idx="979">
                  <c:v>0.19557931034482784</c:v>
                </c:pt>
                <c:pt idx="980">
                  <c:v>0.1950143103448283</c:v>
                </c:pt>
                <c:pt idx="981">
                  <c:v>0.19451706896551718</c:v>
                </c:pt>
                <c:pt idx="982">
                  <c:v>0.19396086206896579</c:v>
                </c:pt>
                <c:pt idx="983">
                  <c:v>0.19343224137931125</c:v>
                </c:pt>
                <c:pt idx="984">
                  <c:v>0.19291948275862209</c:v>
                </c:pt>
                <c:pt idx="985">
                  <c:v>0.19243189655172527</c:v>
                </c:pt>
                <c:pt idx="986">
                  <c:v>0.19194603448275957</c:v>
                </c:pt>
                <c:pt idx="987">
                  <c:v>0.19140500000000049</c:v>
                </c:pt>
                <c:pt idx="988">
                  <c:v>0.19081482758620724</c:v>
                </c:pt>
                <c:pt idx="989">
                  <c:v>0.19027103448275889</c:v>
                </c:pt>
                <c:pt idx="990">
                  <c:v>0.18977534482758698</c:v>
                </c:pt>
                <c:pt idx="991">
                  <c:v>0.18928931034482852</c:v>
                </c:pt>
                <c:pt idx="992">
                  <c:v>0.18877672413793176</c:v>
                </c:pt>
                <c:pt idx="993">
                  <c:v>0.18825827586207014</c:v>
                </c:pt>
                <c:pt idx="994">
                  <c:v>0.18774931034482875</c:v>
                </c:pt>
                <c:pt idx="995">
                  <c:v>0.18722862068965518</c:v>
                </c:pt>
                <c:pt idx="996">
                  <c:v>0.18668655172413792</c:v>
                </c:pt>
                <c:pt idx="997">
                  <c:v>0.18616344827586279</c:v>
                </c:pt>
                <c:pt idx="998">
                  <c:v>0.18566241379310391</c:v>
                </c:pt>
                <c:pt idx="999">
                  <c:v>0.18515327586206967</c:v>
                </c:pt>
                <c:pt idx="1000">
                  <c:v>0.18468189655172496</c:v>
                </c:pt>
                <c:pt idx="1001">
                  <c:v>0.18420844827586313</c:v>
                </c:pt>
                <c:pt idx="1002">
                  <c:v>0.18364310344827647</c:v>
                </c:pt>
                <c:pt idx="1003">
                  <c:v>0.18313827586206996</c:v>
                </c:pt>
                <c:pt idx="1004">
                  <c:v>0.18270310344827653</c:v>
                </c:pt>
                <c:pt idx="1005">
                  <c:v>0.18225500000000044</c:v>
                </c:pt>
                <c:pt idx="1006">
                  <c:v>0.18177931034482794</c:v>
                </c:pt>
                <c:pt idx="1007">
                  <c:v>0.1812168965517256</c:v>
                </c:pt>
                <c:pt idx="1008">
                  <c:v>0.18067258620689655</c:v>
                </c:pt>
                <c:pt idx="1009">
                  <c:v>0.18017603448275871</c:v>
                </c:pt>
                <c:pt idx="1010">
                  <c:v>0.1796722413793104</c:v>
                </c:pt>
                <c:pt idx="1011">
                  <c:v>0.17916465517241451</c:v>
                </c:pt>
                <c:pt idx="1012">
                  <c:v>0.17871224137931138</c:v>
                </c:pt>
                <c:pt idx="1013">
                  <c:v>0.17827517241379309</c:v>
                </c:pt>
                <c:pt idx="1014">
                  <c:v>0.17781413793103532</c:v>
                </c:pt>
                <c:pt idx="1015">
                  <c:v>0.17729258620689717</c:v>
                </c:pt>
                <c:pt idx="1016">
                  <c:v>0.17680258620689659</c:v>
                </c:pt>
                <c:pt idx="1017">
                  <c:v>0.17633689655172508</c:v>
                </c:pt>
                <c:pt idx="1018">
                  <c:v>0.17585741379310346</c:v>
                </c:pt>
                <c:pt idx="1019">
                  <c:v>0.17542775862068968</c:v>
                </c:pt>
                <c:pt idx="1020">
                  <c:v>0.17500448275862163</c:v>
                </c:pt>
                <c:pt idx="1021">
                  <c:v>0.17454706896551725</c:v>
                </c:pt>
                <c:pt idx="1022">
                  <c:v>0.17411517241379321</c:v>
                </c:pt>
                <c:pt idx="1023">
                  <c:v>0.17364982758620756</c:v>
                </c:pt>
                <c:pt idx="1024">
                  <c:v>0.17318500000000001</c:v>
                </c:pt>
                <c:pt idx="1025">
                  <c:v>0.17273517241379321</c:v>
                </c:pt>
                <c:pt idx="1026">
                  <c:v>0.17230472413793121</c:v>
                </c:pt>
                <c:pt idx="1027">
                  <c:v>0.1718776379310345</c:v>
                </c:pt>
                <c:pt idx="1028">
                  <c:v>0.17146427586207008</c:v>
                </c:pt>
                <c:pt idx="1029">
                  <c:v>0.17106122413793187</c:v>
                </c:pt>
                <c:pt idx="1030">
                  <c:v>0.17067049999999998</c:v>
                </c:pt>
                <c:pt idx="1031">
                  <c:v>0.17028717241379321</c:v>
                </c:pt>
                <c:pt idx="1032">
                  <c:v>0.16983513793103522</c:v>
                </c:pt>
                <c:pt idx="1033">
                  <c:v>0.16930637931034506</c:v>
                </c:pt>
                <c:pt idx="1034">
                  <c:v>0.16881748275862182</c:v>
                </c:pt>
                <c:pt idx="1035">
                  <c:v>0.16835827586206978</c:v>
                </c:pt>
                <c:pt idx="1036">
                  <c:v>0.16787163793103438</c:v>
                </c:pt>
                <c:pt idx="1037">
                  <c:v>0.16742510344827624</c:v>
                </c:pt>
                <c:pt idx="1038">
                  <c:v>0.16698601724137971</c:v>
                </c:pt>
                <c:pt idx="1039">
                  <c:v>0.1665143103448283</c:v>
                </c:pt>
                <c:pt idx="1040">
                  <c:v>0.16605377586206929</c:v>
                </c:pt>
                <c:pt idx="1041">
                  <c:v>0.16557706896551674</c:v>
                </c:pt>
                <c:pt idx="1042">
                  <c:v>0.1651360689655168</c:v>
                </c:pt>
                <c:pt idx="1043">
                  <c:v>0.16471231034482842</c:v>
                </c:pt>
                <c:pt idx="1044">
                  <c:v>0.16427810344827609</c:v>
                </c:pt>
                <c:pt idx="1045">
                  <c:v>0.16385927586206964</c:v>
                </c:pt>
                <c:pt idx="1046">
                  <c:v>0.16347856896551674</c:v>
                </c:pt>
                <c:pt idx="1047">
                  <c:v>0.16307581034482768</c:v>
                </c:pt>
                <c:pt idx="1048">
                  <c:v>0.1626644137931037</c:v>
                </c:pt>
                <c:pt idx="1049">
                  <c:v>0.16224589655172547</c:v>
                </c:pt>
                <c:pt idx="1050">
                  <c:v>0.16181979310344874</c:v>
                </c:pt>
                <c:pt idx="1051">
                  <c:v>0.16140689655172538</c:v>
                </c:pt>
                <c:pt idx="1052">
                  <c:v>0.16102193103448298</c:v>
                </c:pt>
                <c:pt idx="1053">
                  <c:v>0.16063072413793125</c:v>
                </c:pt>
                <c:pt idx="1054">
                  <c:v>0.16022275862068916</c:v>
                </c:pt>
                <c:pt idx="1055">
                  <c:v>0.15978024137931127</c:v>
                </c:pt>
                <c:pt idx="1056">
                  <c:v>0.15932953448275874</c:v>
                </c:pt>
                <c:pt idx="1057">
                  <c:v>0.15891291379310443</c:v>
                </c:pt>
                <c:pt idx="1058">
                  <c:v>0.15849118965517359</c:v>
                </c:pt>
                <c:pt idx="1059">
                  <c:v>0.15807055172413795</c:v>
                </c:pt>
                <c:pt idx="1060">
                  <c:v>0.15764687931034491</c:v>
                </c:pt>
                <c:pt idx="1061">
                  <c:v>0.15725082758620756</c:v>
                </c:pt>
                <c:pt idx="1062">
                  <c:v>0.15688058620689671</c:v>
                </c:pt>
                <c:pt idx="1063">
                  <c:v>0.15651239655172589</c:v>
                </c:pt>
                <c:pt idx="1064">
                  <c:v>0.15614832758620809</c:v>
                </c:pt>
                <c:pt idx="1065">
                  <c:v>0.15581001724137941</c:v>
                </c:pt>
                <c:pt idx="1066">
                  <c:v>0.15549200000000099</c:v>
                </c:pt>
                <c:pt idx="1067">
                  <c:v>0.15513894827586241</c:v>
                </c:pt>
                <c:pt idx="1068">
                  <c:v>0.15476358620689729</c:v>
                </c:pt>
                <c:pt idx="1069">
                  <c:v>0.15434308620689749</c:v>
                </c:pt>
                <c:pt idx="1070">
                  <c:v>0.15391805172413908</c:v>
                </c:pt>
                <c:pt idx="1071">
                  <c:v>0.15348200000000073</c:v>
                </c:pt>
                <c:pt idx="1072">
                  <c:v>0.15298767241379321</c:v>
                </c:pt>
                <c:pt idx="1073">
                  <c:v>0.15254487931034491</c:v>
                </c:pt>
                <c:pt idx="1074">
                  <c:v>0.15213189655172507</c:v>
                </c:pt>
                <c:pt idx="1075">
                  <c:v>0.1517161206896552</c:v>
                </c:pt>
                <c:pt idx="1076">
                  <c:v>0.1513276551724145</c:v>
                </c:pt>
                <c:pt idx="1077">
                  <c:v>0.15100296551724232</c:v>
                </c:pt>
                <c:pt idx="1078">
                  <c:v>0.15070303448275946</c:v>
                </c:pt>
                <c:pt idx="1079">
                  <c:v>0.15037110344827589</c:v>
                </c:pt>
                <c:pt idx="1080">
                  <c:v>0.14996958620689751</c:v>
                </c:pt>
                <c:pt idx="1081">
                  <c:v>0.14954518965517344</c:v>
                </c:pt>
                <c:pt idx="1082">
                  <c:v>0.14910679310344829</c:v>
                </c:pt>
                <c:pt idx="1083">
                  <c:v>0.14861929310344907</c:v>
                </c:pt>
                <c:pt idx="1084">
                  <c:v>0.14816515517241474</c:v>
                </c:pt>
                <c:pt idx="1085">
                  <c:v>0.14776568965517309</c:v>
                </c:pt>
                <c:pt idx="1086">
                  <c:v>0.14739822413793213</c:v>
                </c:pt>
                <c:pt idx="1087">
                  <c:v>0.14706527586207002</c:v>
                </c:pt>
                <c:pt idx="1088">
                  <c:v>0.14671660344827644</c:v>
                </c:pt>
                <c:pt idx="1089">
                  <c:v>0.14633765517241457</c:v>
                </c:pt>
                <c:pt idx="1090">
                  <c:v>0.14595174137931041</c:v>
                </c:pt>
                <c:pt idx="1091">
                  <c:v>0.14558343103448354</c:v>
                </c:pt>
                <c:pt idx="1092">
                  <c:v>0.14521705172413873</c:v>
                </c:pt>
                <c:pt idx="1093">
                  <c:v>0.14487596551724141</c:v>
                </c:pt>
                <c:pt idx="1094">
                  <c:v>0.14452887931034483</c:v>
                </c:pt>
                <c:pt idx="1095">
                  <c:v>0.14415379310344828</c:v>
                </c:pt>
                <c:pt idx="1096">
                  <c:v>0.14378687931034484</c:v>
                </c:pt>
                <c:pt idx="1097">
                  <c:v>0.14343472413793187</c:v>
                </c:pt>
                <c:pt idx="1098">
                  <c:v>0.14309506896551719</c:v>
                </c:pt>
                <c:pt idx="1099">
                  <c:v>0.14274424137931138</c:v>
                </c:pt>
                <c:pt idx="1100">
                  <c:v>0.1423739827586207</c:v>
                </c:pt>
                <c:pt idx="1101">
                  <c:v>0.14201844827586302</c:v>
                </c:pt>
                <c:pt idx="1102">
                  <c:v>0.1416838448275862</c:v>
                </c:pt>
                <c:pt idx="1103">
                  <c:v>0.14133720689655174</c:v>
                </c:pt>
                <c:pt idx="1104">
                  <c:v>0.14099482758620782</c:v>
                </c:pt>
                <c:pt idx="1105">
                  <c:v>0.14065715517241451</c:v>
                </c:pt>
                <c:pt idx="1106">
                  <c:v>0.14033434482758644</c:v>
                </c:pt>
                <c:pt idx="1107">
                  <c:v>0.14000187931034483</c:v>
                </c:pt>
                <c:pt idx="1108">
                  <c:v>0.13966963793103448</c:v>
                </c:pt>
                <c:pt idx="1109">
                  <c:v>0.13930415517241457</c:v>
                </c:pt>
                <c:pt idx="1110">
                  <c:v>0.13890465517241474</c:v>
                </c:pt>
                <c:pt idx="1111">
                  <c:v>0.13851703448275945</c:v>
                </c:pt>
                <c:pt idx="1112">
                  <c:v>0.13813432758620744</c:v>
                </c:pt>
                <c:pt idx="1113">
                  <c:v>0.13779858620689694</c:v>
                </c:pt>
                <c:pt idx="1114">
                  <c:v>0.13746486206896574</c:v>
                </c:pt>
                <c:pt idx="1115">
                  <c:v>0.1371426724137931</c:v>
                </c:pt>
                <c:pt idx="1116">
                  <c:v>0.13682193103448276</c:v>
                </c:pt>
                <c:pt idx="1117">
                  <c:v>0.13650222413793178</c:v>
                </c:pt>
                <c:pt idx="1118">
                  <c:v>0.13618120689655172</c:v>
                </c:pt>
                <c:pt idx="1119">
                  <c:v>0.13585837931034483</c:v>
                </c:pt>
                <c:pt idx="1120">
                  <c:v>0.13552531034482759</c:v>
                </c:pt>
                <c:pt idx="1121">
                  <c:v>0.13519600000000001</c:v>
                </c:pt>
                <c:pt idx="1122">
                  <c:v>0.13486905172413793</c:v>
                </c:pt>
                <c:pt idx="1123">
                  <c:v>0.13454120689655191</c:v>
                </c:pt>
                <c:pt idx="1124">
                  <c:v>0.13421362068965517</c:v>
                </c:pt>
                <c:pt idx="1125">
                  <c:v>0.13387441379310347</c:v>
                </c:pt>
                <c:pt idx="1126">
                  <c:v>0.13352472413793104</c:v>
                </c:pt>
                <c:pt idx="1127">
                  <c:v>0.13318329310344829</c:v>
                </c:pt>
                <c:pt idx="1128">
                  <c:v>0.13284903448275934</c:v>
                </c:pt>
                <c:pt idx="1129">
                  <c:v>0.13251213793103508</c:v>
                </c:pt>
                <c:pt idx="1130">
                  <c:v>0.13216158620689655</c:v>
                </c:pt>
                <c:pt idx="1131">
                  <c:v>0.1318261724137931</c:v>
                </c:pt>
                <c:pt idx="1132">
                  <c:v>0.13148744827586278</c:v>
                </c:pt>
                <c:pt idx="1133">
                  <c:v>0.13114805172413793</c:v>
                </c:pt>
                <c:pt idx="1134">
                  <c:v>0.13081024137931041</c:v>
                </c:pt>
                <c:pt idx="1135">
                  <c:v>0.13047693103448274</c:v>
                </c:pt>
                <c:pt idx="1136">
                  <c:v>0.1301431034482759</c:v>
                </c:pt>
                <c:pt idx="1137">
                  <c:v>0.12981018965517244</c:v>
                </c:pt>
                <c:pt idx="1138">
                  <c:v>0.12947720689655173</c:v>
                </c:pt>
                <c:pt idx="1139">
                  <c:v>0.12914358620689656</c:v>
                </c:pt>
                <c:pt idx="1140">
                  <c:v>0.12880944827586224</c:v>
                </c:pt>
                <c:pt idx="1141">
                  <c:v>0.12847648275862131</c:v>
                </c:pt>
                <c:pt idx="1142">
                  <c:v>0.12814320689655173</c:v>
                </c:pt>
                <c:pt idx="1143">
                  <c:v>0.12780855172413788</c:v>
                </c:pt>
                <c:pt idx="1144">
                  <c:v>0.12746303448275925</c:v>
                </c:pt>
                <c:pt idx="1145">
                  <c:v>0.1271146724137931</c:v>
                </c:pt>
                <c:pt idx="1146">
                  <c:v>0.12677634482758621</c:v>
                </c:pt>
                <c:pt idx="1147">
                  <c:v>0.12644155172413793</c:v>
                </c:pt>
                <c:pt idx="1148">
                  <c:v>0.12610974137931036</c:v>
                </c:pt>
                <c:pt idx="1149">
                  <c:v>0.12577774137931033</c:v>
                </c:pt>
                <c:pt idx="1150">
                  <c:v>0.12544474137931041</c:v>
                </c:pt>
                <c:pt idx="1151">
                  <c:v>0.12511055172413788</c:v>
                </c:pt>
                <c:pt idx="1152">
                  <c:v>0.12477563793103519</c:v>
                </c:pt>
                <c:pt idx="1153">
                  <c:v>0.12444336206896553</c:v>
                </c:pt>
                <c:pt idx="1154">
                  <c:v>0.12411251724137971</c:v>
                </c:pt>
                <c:pt idx="1155">
                  <c:v>0.12378208620689662</c:v>
                </c:pt>
                <c:pt idx="1156">
                  <c:v>0.12344910344827623</c:v>
                </c:pt>
                <c:pt idx="1157">
                  <c:v>0.12311293103448276</c:v>
                </c:pt>
                <c:pt idx="1158">
                  <c:v>0.12277774137931083</c:v>
                </c:pt>
                <c:pt idx="1159">
                  <c:v>0.12244586206896552</c:v>
                </c:pt>
                <c:pt idx="1160">
                  <c:v>0.12211551724137974</c:v>
                </c:pt>
                <c:pt idx="1161">
                  <c:v>0.12178641379310352</c:v>
                </c:pt>
                <c:pt idx="1162">
                  <c:v>0.12146055172413812</c:v>
                </c:pt>
                <c:pt idx="1163">
                  <c:v>0.12113600000000041</c:v>
                </c:pt>
                <c:pt idx="1164">
                  <c:v>0.12081286206896551</c:v>
                </c:pt>
                <c:pt idx="1165">
                  <c:v>0.12048856896551724</c:v>
                </c:pt>
                <c:pt idx="1166">
                  <c:v>0.12016231034482758</c:v>
                </c:pt>
                <c:pt idx="1167">
                  <c:v>0.11983722413793116</c:v>
                </c:pt>
                <c:pt idx="1168">
                  <c:v>0.11951268965517257</c:v>
                </c:pt>
                <c:pt idx="1169">
                  <c:v>0.11918748275862089</c:v>
                </c:pt>
                <c:pt idx="1170">
                  <c:v>0.1188657586206902</c:v>
                </c:pt>
                <c:pt idx="1171">
                  <c:v>0.11854481034482739</c:v>
                </c:pt>
                <c:pt idx="1172">
                  <c:v>0.11822427586206966</c:v>
                </c:pt>
                <c:pt idx="1173">
                  <c:v>0.1179026724137934</c:v>
                </c:pt>
                <c:pt idx="1174">
                  <c:v>0.11758144827586217</c:v>
                </c:pt>
                <c:pt idx="1175">
                  <c:v>0.11726168965517279</c:v>
                </c:pt>
                <c:pt idx="1176">
                  <c:v>0.11694391379310351</c:v>
                </c:pt>
                <c:pt idx="1177">
                  <c:v>0.1166252586206903</c:v>
                </c:pt>
                <c:pt idx="1178">
                  <c:v>0.11630784482758615</c:v>
                </c:pt>
                <c:pt idx="1179">
                  <c:v>0.11599037931034488</c:v>
                </c:pt>
                <c:pt idx="1180">
                  <c:v>0.11567063793103498</c:v>
                </c:pt>
                <c:pt idx="1181">
                  <c:v>0.11534834482758605</c:v>
                </c:pt>
                <c:pt idx="1182">
                  <c:v>0.11502627586206957</c:v>
                </c:pt>
                <c:pt idx="1183">
                  <c:v>0.11470672413793163</c:v>
                </c:pt>
                <c:pt idx="1184">
                  <c:v>0.1143896551724139</c:v>
                </c:pt>
                <c:pt idx="1185">
                  <c:v>0.11407477586206922</c:v>
                </c:pt>
                <c:pt idx="1186">
                  <c:v>0.11376272413793163</c:v>
                </c:pt>
                <c:pt idx="1187">
                  <c:v>0.11345265517241378</c:v>
                </c:pt>
                <c:pt idx="1188">
                  <c:v>0.11314143103448275</c:v>
                </c:pt>
                <c:pt idx="1189">
                  <c:v>0.11283162068965527</c:v>
                </c:pt>
                <c:pt idx="1190">
                  <c:v>0.11252322413793153</c:v>
                </c:pt>
                <c:pt idx="1191">
                  <c:v>0.11221460344827645</c:v>
                </c:pt>
                <c:pt idx="1192">
                  <c:v>0.11190468965517254</c:v>
                </c:pt>
                <c:pt idx="1193">
                  <c:v>0.11159758620689661</c:v>
                </c:pt>
                <c:pt idx="1194">
                  <c:v>0.11129150000000038</c:v>
                </c:pt>
                <c:pt idx="1195">
                  <c:v>0.11098487931034447</c:v>
                </c:pt>
                <c:pt idx="1196">
                  <c:v>0.1106745517241382</c:v>
                </c:pt>
                <c:pt idx="1197">
                  <c:v>0.11036570689655192</c:v>
                </c:pt>
                <c:pt idx="1198">
                  <c:v>0.1100598620689653</c:v>
                </c:pt>
                <c:pt idx="1199">
                  <c:v>0.10975543103448276</c:v>
                </c:pt>
                <c:pt idx="1200">
                  <c:v>0.10945189655172408</c:v>
                </c:pt>
                <c:pt idx="1201">
                  <c:v>0.10914805172413802</c:v>
                </c:pt>
                <c:pt idx="1202">
                  <c:v>0.10884434482758622</c:v>
                </c:pt>
                <c:pt idx="1203">
                  <c:v>0.10854051724137967</c:v>
                </c:pt>
                <c:pt idx="1204">
                  <c:v>0.10823518965517288</c:v>
                </c:pt>
                <c:pt idx="1205">
                  <c:v>0.10793155172413819</c:v>
                </c:pt>
                <c:pt idx="1206">
                  <c:v>0.10763129310344828</c:v>
                </c:pt>
                <c:pt idx="1207">
                  <c:v>0.10733331034482745</c:v>
                </c:pt>
                <c:pt idx="1208">
                  <c:v>0.10703775862069002</c:v>
                </c:pt>
                <c:pt idx="1209">
                  <c:v>0.10674058620689662</c:v>
                </c:pt>
                <c:pt idx="1210">
                  <c:v>0.10644255172413802</c:v>
                </c:pt>
                <c:pt idx="1211">
                  <c:v>0.10614548275862123</c:v>
                </c:pt>
                <c:pt idx="1212">
                  <c:v>0.10584865517241378</c:v>
                </c:pt>
                <c:pt idx="1213">
                  <c:v>0.10555465517241402</c:v>
                </c:pt>
                <c:pt idx="1214">
                  <c:v>0.10526055172413833</c:v>
                </c:pt>
                <c:pt idx="1215">
                  <c:v>0.10496401724137976</c:v>
                </c:pt>
                <c:pt idx="1216">
                  <c:v>0.10466724137931076</c:v>
                </c:pt>
                <c:pt idx="1217">
                  <c:v>0.10437134482758621</c:v>
                </c:pt>
                <c:pt idx="1218">
                  <c:v>0.10407637931034484</c:v>
                </c:pt>
                <c:pt idx="1219">
                  <c:v>0.10378375862069014</c:v>
                </c:pt>
                <c:pt idx="1220">
                  <c:v>0.1034946551724142</c:v>
                </c:pt>
                <c:pt idx="1221">
                  <c:v>0.1032067068965522</c:v>
                </c:pt>
                <c:pt idx="1222">
                  <c:v>0.10292058620689656</c:v>
                </c:pt>
                <c:pt idx="1223">
                  <c:v>0.10263486206896552</c:v>
                </c:pt>
                <c:pt idx="1224">
                  <c:v>0.10235082758620692</c:v>
                </c:pt>
                <c:pt idx="1225">
                  <c:v>0.10206824137931071</c:v>
                </c:pt>
                <c:pt idx="1226">
                  <c:v>0.10178517241379353</c:v>
                </c:pt>
                <c:pt idx="1227">
                  <c:v>0.10150124137931073</c:v>
                </c:pt>
                <c:pt idx="1228">
                  <c:v>0.101219</c:v>
                </c:pt>
                <c:pt idx="1229">
                  <c:v>0.10093724137931052</c:v>
                </c:pt>
                <c:pt idx="1230">
                  <c:v>0.10065429310344808</c:v>
                </c:pt>
                <c:pt idx="1231">
                  <c:v>0.10037086206896551</c:v>
                </c:pt>
                <c:pt idx="1232">
                  <c:v>0.10008894827586207</c:v>
                </c:pt>
                <c:pt idx="1233">
                  <c:v>9.9808172413793583E-2</c:v>
                </c:pt>
                <c:pt idx="1234">
                  <c:v>9.9530172413793722E-2</c:v>
                </c:pt>
                <c:pt idx="1235">
                  <c:v>9.925279310344863E-2</c:v>
                </c:pt>
                <c:pt idx="1236">
                  <c:v>9.8974844827586769E-2</c:v>
                </c:pt>
                <c:pt idx="1237">
                  <c:v>9.869691379310408E-2</c:v>
                </c:pt>
                <c:pt idx="1238">
                  <c:v>9.8420758620690066E-2</c:v>
                </c:pt>
                <c:pt idx="1239">
                  <c:v>9.8145810344828222E-2</c:v>
                </c:pt>
                <c:pt idx="1240">
                  <c:v>9.7872500000000001E-2</c:v>
                </c:pt>
                <c:pt idx="1241">
                  <c:v>9.7600344827586491E-2</c:v>
                </c:pt>
                <c:pt idx="1242">
                  <c:v>9.7327793103448398E-2</c:v>
                </c:pt>
                <c:pt idx="1243">
                  <c:v>9.7055051724138044E-2</c:v>
                </c:pt>
                <c:pt idx="1244">
                  <c:v>9.6782517241379179E-2</c:v>
                </c:pt>
                <c:pt idx="1245">
                  <c:v>9.6511000000000027E-2</c:v>
                </c:pt>
                <c:pt idx="1246">
                  <c:v>9.6237775862069247E-2</c:v>
                </c:pt>
                <c:pt idx="1247">
                  <c:v>9.5965862068966234E-2</c:v>
                </c:pt>
                <c:pt idx="1248">
                  <c:v>9.5696396551724835E-2</c:v>
                </c:pt>
                <c:pt idx="1249">
                  <c:v>9.5429155172414265E-2</c:v>
                </c:pt>
                <c:pt idx="1250">
                  <c:v>9.5163396551724247E-2</c:v>
                </c:pt>
                <c:pt idx="1251">
                  <c:v>9.4900362068966237E-2</c:v>
                </c:pt>
                <c:pt idx="1252">
                  <c:v>9.4639517241379367E-2</c:v>
                </c:pt>
                <c:pt idx="1253">
                  <c:v>9.4377241379310348E-2</c:v>
                </c:pt>
                <c:pt idx="1254">
                  <c:v>9.4114189655172528E-2</c:v>
                </c:pt>
                <c:pt idx="1255">
                  <c:v>9.385136206896641E-2</c:v>
                </c:pt>
                <c:pt idx="1256">
                  <c:v>9.3588620689655247E-2</c:v>
                </c:pt>
                <c:pt idx="1257">
                  <c:v>9.3326310344828245E-2</c:v>
                </c:pt>
                <c:pt idx="1258">
                  <c:v>9.3063258620690065E-2</c:v>
                </c:pt>
                <c:pt idx="1259">
                  <c:v>9.2801310344827706E-2</c:v>
                </c:pt>
                <c:pt idx="1260">
                  <c:v>9.254251724137931E-2</c:v>
                </c:pt>
                <c:pt idx="1261">
                  <c:v>9.2285758620689662E-2</c:v>
                </c:pt>
                <c:pt idx="1262">
                  <c:v>9.20295689655177E-2</c:v>
                </c:pt>
                <c:pt idx="1263">
                  <c:v>9.1768879310345067E-2</c:v>
                </c:pt>
                <c:pt idx="1264">
                  <c:v>9.1506758620690146E-2</c:v>
                </c:pt>
                <c:pt idx="1265">
                  <c:v>9.1247965517241861E-2</c:v>
                </c:pt>
                <c:pt idx="1266">
                  <c:v>9.099077586206937E-2</c:v>
                </c:pt>
                <c:pt idx="1267">
                  <c:v>9.0735862068966236E-2</c:v>
                </c:pt>
                <c:pt idx="1268">
                  <c:v>9.0483724137930613E-2</c:v>
                </c:pt>
                <c:pt idx="1269">
                  <c:v>9.0233793103448284E-2</c:v>
                </c:pt>
                <c:pt idx="1270">
                  <c:v>8.9984706896551719E-2</c:v>
                </c:pt>
                <c:pt idx="1271">
                  <c:v>8.9734724137931265E-2</c:v>
                </c:pt>
                <c:pt idx="1272">
                  <c:v>8.9484810344827748E-2</c:v>
                </c:pt>
                <c:pt idx="1273">
                  <c:v>8.9234448275863187E-2</c:v>
                </c:pt>
                <c:pt idx="1274">
                  <c:v>8.8984362068966302E-2</c:v>
                </c:pt>
                <c:pt idx="1275">
                  <c:v>8.8734827586207821E-2</c:v>
                </c:pt>
                <c:pt idx="1276">
                  <c:v>8.8487068965517265E-2</c:v>
                </c:pt>
                <c:pt idx="1277">
                  <c:v>8.8240362068966086E-2</c:v>
                </c:pt>
                <c:pt idx="1278">
                  <c:v>8.7993741379310333E-2</c:v>
                </c:pt>
                <c:pt idx="1279">
                  <c:v>8.7748379310344835E-2</c:v>
                </c:pt>
                <c:pt idx="1280">
                  <c:v>8.7504172413793629E-2</c:v>
                </c:pt>
                <c:pt idx="1281">
                  <c:v>8.7261586206896558E-2</c:v>
                </c:pt>
                <c:pt idx="1282">
                  <c:v>8.7020965517242074E-2</c:v>
                </c:pt>
                <c:pt idx="1283">
                  <c:v>8.6782068965517253E-2</c:v>
                </c:pt>
                <c:pt idx="1284">
                  <c:v>8.6543448275862772E-2</c:v>
                </c:pt>
                <c:pt idx="1285">
                  <c:v>8.6304137931034516E-2</c:v>
                </c:pt>
                <c:pt idx="1286">
                  <c:v>8.6065310344828186E-2</c:v>
                </c:pt>
                <c:pt idx="1287">
                  <c:v>8.5826724137931062E-2</c:v>
                </c:pt>
                <c:pt idx="1288">
                  <c:v>8.5587551724137942E-2</c:v>
                </c:pt>
                <c:pt idx="1289">
                  <c:v>8.5347655172414078E-2</c:v>
                </c:pt>
                <c:pt idx="1290">
                  <c:v>8.5108258620689728E-2</c:v>
                </c:pt>
                <c:pt idx="1291">
                  <c:v>8.4869758620689767E-2</c:v>
                </c:pt>
                <c:pt idx="1292">
                  <c:v>8.4632068965517879E-2</c:v>
                </c:pt>
                <c:pt idx="1293">
                  <c:v>8.4394534482758646E-2</c:v>
                </c:pt>
                <c:pt idx="1294">
                  <c:v>8.415848275862127E-2</c:v>
                </c:pt>
                <c:pt idx="1295">
                  <c:v>8.3922551724138025E-2</c:v>
                </c:pt>
                <c:pt idx="1296">
                  <c:v>8.3685620689655266E-2</c:v>
                </c:pt>
                <c:pt idx="1297">
                  <c:v>8.3447586206896546E-2</c:v>
                </c:pt>
                <c:pt idx="1298">
                  <c:v>8.3210241379310365E-2</c:v>
                </c:pt>
                <c:pt idx="1299">
                  <c:v>8.2974913793103525E-2</c:v>
                </c:pt>
                <c:pt idx="1300">
                  <c:v>8.2740413793103498E-2</c:v>
                </c:pt>
                <c:pt idx="1301">
                  <c:v>8.2506362068966124E-2</c:v>
                </c:pt>
                <c:pt idx="1302">
                  <c:v>8.2272758620689654E-2</c:v>
                </c:pt>
                <c:pt idx="1303">
                  <c:v>8.2039000000000001E-2</c:v>
                </c:pt>
                <c:pt idx="1304">
                  <c:v>8.1806793103448544E-2</c:v>
                </c:pt>
                <c:pt idx="1305">
                  <c:v>8.1578000000000067E-2</c:v>
                </c:pt>
                <c:pt idx="1306">
                  <c:v>8.1351327586207334E-2</c:v>
                </c:pt>
                <c:pt idx="1307">
                  <c:v>8.1125206896551713E-2</c:v>
                </c:pt>
                <c:pt idx="1308">
                  <c:v>8.0898965517242225E-2</c:v>
                </c:pt>
                <c:pt idx="1309">
                  <c:v>8.0670655172414327E-2</c:v>
                </c:pt>
                <c:pt idx="1310">
                  <c:v>8.0439620689655197E-2</c:v>
                </c:pt>
                <c:pt idx="1311">
                  <c:v>8.0210137931034486E-2</c:v>
                </c:pt>
                <c:pt idx="1312">
                  <c:v>7.9980206896552011E-2</c:v>
                </c:pt>
                <c:pt idx="1313">
                  <c:v>7.9752293103448973E-2</c:v>
                </c:pt>
                <c:pt idx="1314">
                  <c:v>7.9526931034483259E-2</c:v>
                </c:pt>
                <c:pt idx="1315">
                  <c:v>7.930098275862113E-2</c:v>
                </c:pt>
                <c:pt idx="1316">
                  <c:v>7.9071689655172583E-2</c:v>
                </c:pt>
                <c:pt idx="1317">
                  <c:v>7.8842241379310424E-2</c:v>
                </c:pt>
                <c:pt idx="1318">
                  <c:v>7.8614655172413839E-2</c:v>
                </c:pt>
                <c:pt idx="1319">
                  <c:v>7.8389534482758774E-2</c:v>
                </c:pt>
                <c:pt idx="1320">
                  <c:v>7.8166603448276209E-2</c:v>
                </c:pt>
                <c:pt idx="1321">
                  <c:v>7.7944844827586485E-2</c:v>
                </c:pt>
                <c:pt idx="1322">
                  <c:v>7.7724172413793133E-2</c:v>
                </c:pt>
                <c:pt idx="1323">
                  <c:v>7.7502586206896928E-2</c:v>
                </c:pt>
                <c:pt idx="1324">
                  <c:v>7.7281706896551824E-2</c:v>
                </c:pt>
                <c:pt idx="1325">
                  <c:v>7.7063517241379637E-2</c:v>
                </c:pt>
                <c:pt idx="1326">
                  <c:v>7.6847344827586414E-2</c:v>
                </c:pt>
                <c:pt idx="1327">
                  <c:v>7.6631241379310364E-2</c:v>
                </c:pt>
                <c:pt idx="1328">
                  <c:v>7.6414068965517334E-2</c:v>
                </c:pt>
                <c:pt idx="1329">
                  <c:v>7.6196706896551974E-2</c:v>
                </c:pt>
                <c:pt idx="1330">
                  <c:v>7.5978172413793107E-2</c:v>
                </c:pt>
                <c:pt idx="1331">
                  <c:v>7.5759000000000132E-2</c:v>
                </c:pt>
                <c:pt idx="1332">
                  <c:v>7.5537517241379512E-2</c:v>
                </c:pt>
                <c:pt idx="1333">
                  <c:v>7.5315586206896892E-2</c:v>
                </c:pt>
                <c:pt idx="1334">
                  <c:v>7.5095603448276135E-2</c:v>
                </c:pt>
                <c:pt idx="1335">
                  <c:v>7.4878620689655367E-2</c:v>
                </c:pt>
                <c:pt idx="1336">
                  <c:v>7.466248275862114E-2</c:v>
                </c:pt>
                <c:pt idx="1337">
                  <c:v>7.4447051724138152E-2</c:v>
                </c:pt>
                <c:pt idx="1338">
                  <c:v>7.4232224137931707E-2</c:v>
                </c:pt>
                <c:pt idx="1339">
                  <c:v>7.4019965517241701E-2</c:v>
                </c:pt>
                <c:pt idx="1340">
                  <c:v>7.3810862068965519E-2</c:v>
                </c:pt>
                <c:pt idx="1341">
                  <c:v>7.3603758620689658E-2</c:v>
                </c:pt>
                <c:pt idx="1342">
                  <c:v>7.3398344827586615E-2</c:v>
                </c:pt>
                <c:pt idx="1343">
                  <c:v>7.319393103448317E-2</c:v>
                </c:pt>
                <c:pt idx="1344">
                  <c:v>7.2990206896552043E-2</c:v>
                </c:pt>
                <c:pt idx="1345">
                  <c:v>7.2786086206897041E-2</c:v>
                </c:pt>
                <c:pt idx="1346">
                  <c:v>7.2581034482758724E-2</c:v>
                </c:pt>
                <c:pt idx="1347">
                  <c:v>7.2375379310344837E-2</c:v>
                </c:pt>
                <c:pt idx="1348">
                  <c:v>7.2169689655172523E-2</c:v>
                </c:pt>
                <c:pt idx="1349">
                  <c:v>7.1965293103448597E-2</c:v>
                </c:pt>
                <c:pt idx="1350">
                  <c:v>7.1762275862069125E-2</c:v>
                </c:pt>
                <c:pt idx="1351">
                  <c:v>7.1561258620689669E-2</c:v>
                </c:pt>
                <c:pt idx="1352">
                  <c:v>7.1361293103448672E-2</c:v>
                </c:pt>
                <c:pt idx="1353">
                  <c:v>7.1161534482758623E-2</c:v>
                </c:pt>
                <c:pt idx="1354">
                  <c:v>7.0962862068965529E-2</c:v>
                </c:pt>
                <c:pt idx="1355">
                  <c:v>7.0765758620689664E-2</c:v>
                </c:pt>
                <c:pt idx="1356">
                  <c:v>7.0568206896551924E-2</c:v>
                </c:pt>
                <c:pt idx="1357">
                  <c:v>7.0370517241379424E-2</c:v>
                </c:pt>
                <c:pt idx="1358">
                  <c:v>7.0174293103448596E-2</c:v>
                </c:pt>
                <c:pt idx="1359">
                  <c:v>6.9979655172413793E-2</c:v>
                </c:pt>
                <c:pt idx="1360">
                  <c:v>6.9784137931035023E-2</c:v>
                </c:pt>
                <c:pt idx="1361">
                  <c:v>6.9587017241379528E-2</c:v>
                </c:pt>
                <c:pt idx="1362">
                  <c:v>6.9388965517241746E-2</c:v>
                </c:pt>
                <c:pt idx="1363">
                  <c:v>6.9190775862069023E-2</c:v>
                </c:pt>
                <c:pt idx="1364">
                  <c:v>6.8993103448275903E-2</c:v>
                </c:pt>
                <c:pt idx="1365">
                  <c:v>6.8797672413793448E-2</c:v>
                </c:pt>
                <c:pt idx="1366">
                  <c:v>6.8604051724137943E-2</c:v>
                </c:pt>
                <c:pt idx="1367">
                  <c:v>6.8411517241379463E-2</c:v>
                </c:pt>
                <c:pt idx="1368">
                  <c:v>6.8219310344827588E-2</c:v>
                </c:pt>
                <c:pt idx="1369">
                  <c:v>6.8027155172413797E-2</c:v>
                </c:pt>
                <c:pt idx="1370">
                  <c:v>6.7834258620689702E-2</c:v>
                </c:pt>
                <c:pt idx="1371">
                  <c:v>6.7642793103448617E-2</c:v>
                </c:pt>
                <c:pt idx="1372">
                  <c:v>6.7452586206896939E-2</c:v>
                </c:pt>
                <c:pt idx="1373">
                  <c:v>6.7262517241379563E-2</c:v>
                </c:pt>
                <c:pt idx="1374">
                  <c:v>6.7072896551724409E-2</c:v>
                </c:pt>
                <c:pt idx="1375">
                  <c:v>6.6882534482758813E-2</c:v>
                </c:pt>
                <c:pt idx="1376">
                  <c:v>6.6692155172413808E-2</c:v>
                </c:pt>
                <c:pt idx="1377">
                  <c:v>6.650127586206897E-2</c:v>
                </c:pt>
                <c:pt idx="1378">
                  <c:v>6.6308448275862075E-2</c:v>
                </c:pt>
                <c:pt idx="1379">
                  <c:v>6.611522413793143E-2</c:v>
                </c:pt>
                <c:pt idx="1380">
                  <c:v>6.5922465517241638E-2</c:v>
                </c:pt>
                <c:pt idx="1381">
                  <c:v>6.5732068965517504E-2</c:v>
                </c:pt>
                <c:pt idx="1382">
                  <c:v>6.5544293103448531E-2</c:v>
                </c:pt>
                <c:pt idx="1383">
                  <c:v>6.5357224137931588E-2</c:v>
                </c:pt>
                <c:pt idx="1384">
                  <c:v>6.5171896551724159E-2</c:v>
                </c:pt>
                <c:pt idx="1385">
                  <c:v>6.498970689655191E-2</c:v>
                </c:pt>
                <c:pt idx="1386">
                  <c:v>6.4809741379310434E-2</c:v>
                </c:pt>
                <c:pt idx="1387">
                  <c:v>6.4631034482758823E-2</c:v>
                </c:pt>
                <c:pt idx="1388">
                  <c:v>6.4451775862069002E-2</c:v>
                </c:pt>
                <c:pt idx="1389">
                  <c:v>6.4270689655172422E-2</c:v>
                </c:pt>
                <c:pt idx="1390">
                  <c:v>6.4086448275862073E-2</c:v>
                </c:pt>
                <c:pt idx="1391">
                  <c:v>6.3902810344827837E-2</c:v>
                </c:pt>
                <c:pt idx="1392">
                  <c:v>6.3719724137931574E-2</c:v>
                </c:pt>
                <c:pt idx="1393">
                  <c:v>6.3536172413793099E-2</c:v>
                </c:pt>
                <c:pt idx="1394">
                  <c:v>6.3353258620689662E-2</c:v>
                </c:pt>
                <c:pt idx="1395">
                  <c:v>6.3170103448275866E-2</c:v>
                </c:pt>
                <c:pt idx="1396">
                  <c:v>6.2987637931035081E-2</c:v>
                </c:pt>
                <c:pt idx="1397">
                  <c:v>6.2806224137931688E-2</c:v>
                </c:pt>
                <c:pt idx="1398">
                  <c:v>6.2626586206896734E-2</c:v>
                </c:pt>
                <c:pt idx="1399">
                  <c:v>6.2447896551724315E-2</c:v>
                </c:pt>
                <c:pt idx="1400">
                  <c:v>6.2267896551724378E-2</c:v>
                </c:pt>
                <c:pt idx="1401">
                  <c:v>6.2087862068965487E-2</c:v>
                </c:pt>
                <c:pt idx="1402">
                  <c:v>6.1909293103448504E-2</c:v>
                </c:pt>
                <c:pt idx="1403">
                  <c:v>6.1731275862068974E-2</c:v>
                </c:pt>
                <c:pt idx="1404">
                  <c:v>6.1553155172413776E-2</c:v>
                </c:pt>
                <c:pt idx="1405">
                  <c:v>6.1376068965517332E-2</c:v>
                </c:pt>
                <c:pt idx="1406">
                  <c:v>6.1199258620689645E-2</c:v>
                </c:pt>
                <c:pt idx="1407">
                  <c:v>6.1022189655172407E-2</c:v>
                </c:pt>
                <c:pt idx="1408">
                  <c:v>6.0844931034482991E-2</c:v>
                </c:pt>
                <c:pt idx="1409">
                  <c:v>6.0666379310344923E-2</c:v>
                </c:pt>
                <c:pt idx="1410">
                  <c:v>6.048784482758654E-2</c:v>
                </c:pt>
                <c:pt idx="1411">
                  <c:v>6.03096034482761E-2</c:v>
                </c:pt>
                <c:pt idx="1412">
                  <c:v>6.0131672413793122E-2</c:v>
                </c:pt>
                <c:pt idx="1413">
                  <c:v>5.9956017241379604E-2</c:v>
                </c:pt>
                <c:pt idx="1414">
                  <c:v>5.9782931034483421E-2</c:v>
                </c:pt>
                <c:pt idx="1415">
                  <c:v>5.96099655172415E-2</c:v>
                </c:pt>
                <c:pt idx="1416">
                  <c:v>5.943441379310372E-2</c:v>
                </c:pt>
                <c:pt idx="1417">
                  <c:v>5.9256465517241702E-2</c:v>
                </c:pt>
                <c:pt idx="1418">
                  <c:v>5.907993103448303E-2</c:v>
                </c:pt>
                <c:pt idx="1419">
                  <c:v>5.8904982758620834E-2</c:v>
                </c:pt>
                <c:pt idx="1420">
                  <c:v>5.8730517241379523E-2</c:v>
                </c:pt>
                <c:pt idx="1421">
                  <c:v>5.8557551724137916E-2</c:v>
                </c:pt>
                <c:pt idx="1422">
                  <c:v>5.8385862068965455E-2</c:v>
                </c:pt>
                <c:pt idx="1423">
                  <c:v>5.8214465517241534E-2</c:v>
                </c:pt>
                <c:pt idx="1424">
                  <c:v>5.8043275862068956E-2</c:v>
                </c:pt>
                <c:pt idx="1425">
                  <c:v>5.7874224137931536E-2</c:v>
                </c:pt>
                <c:pt idx="1426">
                  <c:v>5.7706931034483301E-2</c:v>
                </c:pt>
                <c:pt idx="1427">
                  <c:v>5.7540810344827692E-2</c:v>
                </c:pt>
                <c:pt idx="1428">
                  <c:v>5.7376793103448759E-2</c:v>
                </c:pt>
                <c:pt idx="1429">
                  <c:v>5.7214586206896824E-2</c:v>
                </c:pt>
                <c:pt idx="1430">
                  <c:v>5.7051551724137929E-2</c:v>
                </c:pt>
                <c:pt idx="1431">
                  <c:v>5.6888155172413767E-2</c:v>
                </c:pt>
                <c:pt idx="1432">
                  <c:v>5.6726931034483119E-2</c:v>
                </c:pt>
                <c:pt idx="1433">
                  <c:v>5.6567293103448636E-2</c:v>
                </c:pt>
                <c:pt idx="1434">
                  <c:v>5.6405413793103473E-2</c:v>
                </c:pt>
                <c:pt idx="1435">
                  <c:v>5.6241655172413765E-2</c:v>
                </c:pt>
                <c:pt idx="1436">
                  <c:v>5.6077931034482921E-2</c:v>
                </c:pt>
                <c:pt idx="1437">
                  <c:v>5.5914931034483119E-2</c:v>
                </c:pt>
                <c:pt idx="1438">
                  <c:v>5.5752655172413977E-2</c:v>
                </c:pt>
                <c:pt idx="1439">
                  <c:v>5.5590379310344912E-2</c:v>
                </c:pt>
                <c:pt idx="1440">
                  <c:v>5.5428413793103502E-2</c:v>
                </c:pt>
                <c:pt idx="1441">
                  <c:v>5.5266103448275893E-2</c:v>
                </c:pt>
                <c:pt idx="1442">
                  <c:v>5.5103517241379428E-2</c:v>
                </c:pt>
                <c:pt idx="1443">
                  <c:v>5.4940172413793106E-2</c:v>
                </c:pt>
                <c:pt idx="1444">
                  <c:v>5.4776741379310566E-2</c:v>
                </c:pt>
                <c:pt idx="1445">
                  <c:v>5.4614137931034881E-2</c:v>
                </c:pt>
                <c:pt idx="1446">
                  <c:v>5.4452344827586659E-2</c:v>
                </c:pt>
                <c:pt idx="1447">
                  <c:v>5.4291137931034822E-2</c:v>
                </c:pt>
                <c:pt idx="1448">
                  <c:v>5.4130517241379524E-2</c:v>
                </c:pt>
                <c:pt idx="1449">
                  <c:v>5.3968327586206913E-2</c:v>
                </c:pt>
                <c:pt idx="1450">
                  <c:v>5.3806206896551995E-2</c:v>
                </c:pt>
                <c:pt idx="1451">
                  <c:v>5.3642999999999996E-2</c:v>
                </c:pt>
                <c:pt idx="1452">
                  <c:v>5.3477465517241501E-2</c:v>
                </c:pt>
                <c:pt idx="1453">
                  <c:v>5.3312206896552077E-2</c:v>
                </c:pt>
                <c:pt idx="1454">
                  <c:v>5.3149137931034492E-2</c:v>
                </c:pt>
                <c:pt idx="1455">
                  <c:v>5.2987137931034822E-2</c:v>
                </c:pt>
                <c:pt idx="1456">
                  <c:v>5.2825706896551833E-2</c:v>
                </c:pt>
                <c:pt idx="1457">
                  <c:v>5.2665413793103494E-2</c:v>
                </c:pt>
                <c:pt idx="1458">
                  <c:v>5.2505224137931468E-2</c:v>
                </c:pt>
                <c:pt idx="1459">
                  <c:v>5.2346844827586531E-2</c:v>
                </c:pt>
                <c:pt idx="1460">
                  <c:v>5.2190275862068994E-2</c:v>
                </c:pt>
                <c:pt idx="1461">
                  <c:v>5.203400000000017E-2</c:v>
                </c:pt>
                <c:pt idx="1462">
                  <c:v>5.1878103448275856E-2</c:v>
                </c:pt>
                <c:pt idx="1463">
                  <c:v>5.1723758620689647E-2</c:v>
                </c:pt>
                <c:pt idx="1464">
                  <c:v>5.1571793103448414E-2</c:v>
                </c:pt>
                <c:pt idx="1465">
                  <c:v>5.1421706896551726E-2</c:v>
                </c:pt>
                <c:pt idx="1466">
                  <c:v>5.1272482758620799E-2</c:v>
                </c:pt>
                <c:pt idx="1467">
                  <c:v>5.1123568965517244E-2</c:v>
                </c:pt>
                <c:pt idx="1468">
                  <c:v>5.0975206896551717E-2</c:v>
                </c:pt>
                <c:pt idx="1469">
                  <c:v>5.0827448275862046E-2</c:v>
                </c:pt>
                <c:pt idx="1470">
                  <c:v>5.0679051724137877E-2</c:v>
                </c:pt>
                <c:pt idx="1471">
                  <c:v>5.0531413793103497E-2</c:v>
                </c:pt>
                <c:pt idx="1472">
                  <c:v>5.0385206896551904E-2</c:v>
                </c:pt>
                <c:pt idx="1473">
                  <c:v>5.0239534482758627E-2</c:v>
                </c:pt>
                <c:pt idx="1474">
                  <c:v>5.0093241379310531E-2</c:v>
                </c:pt>
                <c:pt idx="1475">
                  <c:v>4.9945741379310363E-2</c:v>
                </c:pt>
                <c:pt idx="1476">
                  <c:v>4.9798172413793133E-2</c:v>
                </c:pt>
                <c:pt idx="1477">
                  <c:v>4.9650155172413786E-2</c:v>
                </c:pt>
                <c:pt idx="1478">
                  <c:v>4.9503258620689702E-2</c:v>
                </c:pt>
                <c:pt idx="1479">
                  <c:v>4.9358396551724394E-2</c:v>
                </c:pt>
                <c:pt idx="1480">
                  <c:v>4.9214879310344892E-2</c:v>
                </c:pt>
                <c:pt idx="1481">
                  <c:v>4.9072689655172703E-2</c:v>
                </c:pt>
                <c:pt idx="1482">
                  <c:v>4.893163793103486E-2</c:v>
                </c:pt>
                <c:pt idx="1483">
                  <c:v>4.8790517241379533E-2</c:v>
                </c:pt>
                <c:pt idx="1484">
                  <c:v>4.8647672413793086E-2</c:v>
                </c:pt>
                <c:pt idx="1485">
                  <c:v>4.8503741379310392E-2</c:v>
                </c:pt>
                <c:pt idx="1486">
                  <c:v>4.8358862068965357E-2</c:v>
                </c:pt>
                <c:pt idx="1487">
                  <c:v>4.8212810344827765E-2</c:v>
                </c:pt>
                <c:pt idx="1488">
                  <c:v>4.8064344827586515E-2</c:v>
                </c:pt>
                <c:pt idx="1489">
                  <c:v>4.791613793103492E-2</c:v>
                </c:pt>
                <c:pt idx="1490">
                  <c:v>4.7768758620689702E-2</c:v>
                </c:pt>
                <c:pt idx="1491">
                  <c:v>4.7623413793103503E-2</c:v>
                </c:pt>
                <c:pt idx="1492">
                  <c:v>4.7478879310344828E-2</c:v>
                </c:pt>
                <c:pt idx="1493">
                  <c:v>4.7334913793103651E-2</c:v>
                </c:pt>
                <c:pt idx="1494">
                  <c:v>4.7191034482758833E-2</c:v>
                </c:pt>
                <c:pt idx="1495">
                  <c:v>4.7045413793103473E-2</c:v>
                </c:pt>
                <c:pt idx="1496">
                  <c:v>4.6901413793103454E-2</c:v>
                </c:pt>
                <c:pt idx="1497">
                  <c:v>4.6757448275862055E-2</c:v>
                </c:pt>
                <c:pt idx="1498">
                  <c:v>4.6612655172413822E-2</c:v>
                </c:pt>
                <c:pt idx="1499">
                  <c:v>4.6466965517241617E-2</c:v>
                </c:pt>
                <c:pt idx="1500">
                  <c:v>4.6320965517241491E-2</c:v>
                </c:pt>
                <c:pt idx="1501">
                  <c:v>4.6174931034482822E-2</c:v>
                </c:pt>
                <c:pt idx="1502">
                  <c:v>4.6030413793103492E-2</c:v>
                </c:pt>
                <c:pt idx="1503">
                  <c:v>4.5886568965517391E-2</c:v>
                </c:pt>
                <c:pt idx="1504">
                  <c:v>4.5744741379310373E-2</c:v>
                </c:pt>
                <c:pt idx="1505">
                  <c:v>4.5604879310344806E-2</c:v>
                </c:pt>
                <c:pt idx="1506">
                  <c:v>4.5465293103448635E-2</c:v>
                </c:pt>
                <c:pt idx="1507">
                  <c:v>4.5324172413793107E-2</c:v>
                </c:pt>
                <c:pt idx="1508">
                  <c:v>4.5183379310344829E-2</c:v>
                </c:pt>
                <c:pt idx="1509">
                  <c:v>4.5043568965517283E-2</c:v>
                </c:pt>
                <c:pt idx="1510">
                  <c:v>4.4905396551724139E-2</c:v>
                </c:pt>
                <c:pt idx="1511">
                  <c:v>4.4767862068965519E-2</c:v>
                </c:pt>
                <c:pt idx="1512">
                  <c:v>4.4629189655172395E-2</c:v>
                </c:pt>
                <c:pt idx="1513">
                  <c:v>4.4490931034483219E-2</c:v>
                </c:pt>
                <c:pt idx="1514">
                  <c:v>4.4352931034483241E-2</c:v>
                </c:pt>
                <c:pt idx="1515">
                  <c:v>4.421529310344862E-2</c:v>
                </c:pt>
                <c:pt idx="1516">
                  <c:v>4.4078655172413793E-2</c:v>
                </c:pt>
                <c:pt idx="1517">
                  <c:v>4.3942948275861871E-2</c:v>
                </c:pt>
                <c:pt idx="1518">
                  <c:v>4.3808655172413793E-2</c:v>
                </c:pt>
                <c:pt idx="1519">
                  <c:v>4.3673086206896562E-2</c:v>
                </c:pt>
                <c:pt idx="1520">
                  <c:v>4.3535189655172377E-2</c:v>
                </c:pt>
                <c:pt idx="1521">
                  <c:v>4.3395551724137983E-2</c:v>
                </c:pt>
                <c:pt idx="1522">
                  <c:v>4.3255982758620692E-2</c:v>
                </c:pt>
                <c:pt idx="1523">
                  <c:v>4.3117551724137927E-2</c:v>
                </c:pt>
                <c:pt idx="1524">
                  <c:v>4.2980189655172418E-2</c:v>
                </c:pt>
                <c:pt idx="1525">
                  <c:v>4.2844431034482995E-2</c:v>
                </c:pt>
                <c:pt idx="1526">
                  <c:v>4.2708620689655342E-2</c:v>
                </c:pt>
                <c:pt idx="1527">
                  <c:v>4.2573172413793096E-2</c:v>
                </c:pt>
                <c:pt idx="1528">
                  <c:v>4.2439137931034793E-2</c:v>
                </c:pt>
                <c:pt idx="1529">
                  <c:v>4.2305810344827742E-2</c:v>
                </c:pt>
                <c:pt idx="1530">
                  <c:v>4.2172793103448604E-2</c:v>
                </c:pt>
                <c:pt idx="1531">
                  <c:v>4.2041155172413747E-2</c:v>
                </c:pt>
                <c:pt idx="1532">
                  <c:v>4.1910948275861955E-2</c:v>
                </c:pt>
                <c:pt idx="1533">
                  <c:v>4.1782034482758877E-2</c:v>
                </c:pt>
                <c:pt idx="1534">
                  <c:v>4.1654155172413596E-2</c:v>
                </c:pt>
                <c:pt idx="1535">
                  <c:v>4.1524534482758627E-2</c:v>
                </c:pt>
                <c:pt idx="1536">
                  <c:v>4.1393068965517324E-2</c:v>
                </c:pt>
                <c:pt idx="1537">
                  <c:v>4.1262724137931452E-2</c:v>
                </c:pt>
                <c:pt idx="1538">
                  <c:v>4.1133672413793107E-2</c:v>
                </c:pt>
                <c:pt idx="1539">
                  <c:v>4.1005120689654874E-2</c:v>
                </c:pt>
                <c:pt idx="1540">
                  <c:v>4.0878241379310364E-2</c:v>
                </c:pt>
                <c:pt idx="1541">
                  <c:v>4.0752448275862066E-2</c:v>
                </c:pt>
                <c:pt idx="1542">
                  <c:v>4.0627068965517273E-2</c:v>
                </c:pt>
                <c:pt idx="1543">
                  <c:v>4.0502655172413804E-2</c:v>
                </c:pt>
                <c:pt idx="1544">
                  <c:v>4.0377827586206894E-2</c:v>
                </c:pt>
                <c:pt idx="1545">
                  <c:v>4.0253241379310363E-2</c:v>
                </c:pt>
                <c:pt idx="1546">
                  <c:v>4.0129775862068867E-2</c:v>
                </c:pt>
                <c:pt idx="1547">
                  <c:v>4.0006948275862056E-2</c:v>
                </c:pt>
                <c:pt idx="1548">
                  <c:v>3.9884034482758762E-2</c:v>
                </c:pt>
                <c:pt idx="1549">
                  <c:v>3.9759068965517251E-2</c:v>
                </c:pt>
                <c:pt idx="1550">
                  <c:v>3.9633396551724445E-2</c:v>
                </c:pt>
                <c:pt idx="1551">
                  <c:v>3.9508172413793313E-2</c:v>
                </c:pt>
                <c:pt idx="1552">
                  <c:v>3.9382103448276001E-2</c:v>
                </c:pt>
                <c:pt idx="1553">
                  <c:v>3.9256724137931027E-2</c:v>
                </c:pt>
                <c:pt idx="1554">
                  <c:v>3.9132189655172414E-2</c:v>
                </c:pt>
                <c:pt idx="1555">
                  <c:v>3.9007741379310491E-2</c:v>
                </c:pt>
                <c:pt idx="1556">
                  <c:v>3.8883362068965789E-2</c:v>
                </c:pt>
                <c:pt idx="1557">
                  <c:v>3.8759655172413802E-2</c:v>
                </c:pt>
                <c:pt idx="1558">
                  <c:v>3.8634931034482782E-2</c:v>
                </c:pt>
                <c:pt idx="1559">
                  <c:v>3.8508379310344835E-2</c:v>
                </c:pt>
                <c:pt idx="1560">
                  <c:v>3.8382396551724283E-2</c:v>
                </c:pt>
                <c:pt idx="1561">
                  <c:v>3.8255965517241523E-2</c:v>
                </c:pt>
                <c:pt idx="1562">
                  <c:v>3.8130275862069109E-2</c:v>
                </c:pt>
                <c:pt idx="1563">
                  <c:v>3.8004310344827652E-2</c:v>
                </c:pt>
                <c:pt idx="1564">
                  <c:v>3.7878103448276128E-2</c:v>
                </c:pt>
                <c:pt idx="1565">
                  <c:v>3.7752982758620802E-2</c:v>
                </c:pt>
                <c:pt idx="1566">
                  <c:v>3.7629086206896582E-2</c:v>
                </c:pt>
                <c:pt idx="1567">
                  <c:v>3.7505689655172501E-2</c:v>
                </c:pt>
                <c:pt idx="1568">
                  <c:v>3.7381689655172412E-2</c:v>
                </c:pt>
                <c:pt idx="1569">
                  <c:v>3.7257724137931034E-2</c:v>
                </c:pt>
                <c:pt idx="1570">
                  <c:v>3.7134051724137952E-2</c:v>
                </c:pt>
                <c:pt idx="1571">
                  <c:v>3.7009500000000146E-2</c:v>
                </c:pt>
                <c:pt idx="1572">
                  <c:v>3.6883913793103733E-2</c:v>
                </c:pt>
                <c:pt idx="1573">
                  <c:v>3.6759551724137932E-2</c:v>
                </c:pt>
                <c:pt idx="1574">
                  <c:v>3.6637068965517432E-2</c:v>
                </c:pt>
                <c:pt idx="1575">
                  <c:v>3.6515689655172441E-2</c:v>
                </c:pt>
                <c:pt idx="1576">
                  <c:v>3.6394534482758631E-2</c:v>
                </c:pt>
                <c:pt idx="1577">
                  <c:v>3.6273120689655457E-2</c:v>
                </c:pt>
                <c:pt idx="1578">
                  <c:v>3.6152827586207054E-2</c:v>
                </c:pt>
                <c:pt idx="1579">
                  <c:v>3.6033689655172563E-2</c:v>
                </c:pt>
                <c:pt idx="1580">
                  <c:v>3.5913862068965699E-2</c:v>
                </c:pt>
                <c:pt idx="1581">
                  <c:v>3.5795224137931028E-2</c:v>
                </c:pt>
                <c:pt idx="1582">
                  <c:v>3.5677275862069285E-2</c:v>
                </c:pt>
                <c:pt idx="1583">
                  <c:v>3.5559413793103456E-2</c:v>
                </c:pt>
                <c:pt idx="1584">
                  <c:v>3.5441775862069216E-2</c:v>
                </c:pt>
                <c:pt idx="1585">
                  <c:v>3.5324241379310402E-2</c:v>
                </c:pt>
                <c:pt idx="1586">
                  <c:v>3.5207620689655342E-2</c:v>
                </c:pt>
                <c:pt idx="1587">
                  <c:v>3.5092258620689792E-2</c:v>
                </c:pt>
                <c:pt idx="1588">
                  <c:v>3.4976965517241491E-2</c:v>
                </c:pt>
                <c:pt idx="1589">
                  <c:v>3.4861206896551811E-2</c:v>
                </c:pt>
                <c:pt idx="1590">
                  <c:v>3.4745706896551751E-2</c:v>
                </c:pt>
                <c:pt idx="1591">
                  <c:v>3.4631068965517403E-2</c:v>
                </c:pt>
                <c:pt idx="1592">
                  <c:v>3.4516431034482611E-2</c:v>
                </c:pt>
                <c:pt idx="1593">
                  <c:v>3.4402517241379479E-2</c:v>
                </c:pt>
                <c:pt idx="1594">
                  <c:v>3.4289137931034594E-2</c:v>
                </c:pt>
                <c:pt idx="1595">
                  <c:v>3.4175724137931025E-2</c:v>
                </c:pt>
                <c:pt idx="1596">
                  <c:v>3.4061379310344891E-2</c:v>
                </c:pt>
                <c:pt idx="1597">
                  <c:v>3.39479137931036E-2</c:v>
                </c:pt>
                <c:pt idx="1598">
                  <c:v>3.3834396551724356E-2</c:v>
                </c:pt>
                <c:pt idx="1599">
                  <c:v>3.3721206896551732E-2</c:v>
                </c:pt>
                <c:pt idx="1600">
                  <c:v>3.3608689655172413E-2</c:v>
                </c:pt>
                <c:pt idx="1601">
                  <c:v>3.3496603448275895E-2</c:v>
                </c:pt>
                <c:pt idx="1602">
                  <c:v>3.338520689655175E-2</c:v>
                </c:pt>
                <c:pt idx="1603">
                  <c:v>3.3273534482758736E-2</c:v>
                </c:pt>
                <c:pt idx="1604">
                  <c:v>3.316134482758621E-2</c:v>
                </c:pt>
                <c:pt idx="1605">
                  <c:v>3.3047793103448284E-2</c:v>
                </c:pt>
                <c:pt idx="1606">
                  <c:v>3.293455172413795E-2</c:v>
                </c:pt>
                <c:pt idx="1607">
                  <c:v>3.2821189655172563E-2</c:v>
                </c:pt>
                <c:pt idx="1608">
                  <c:v>3.2707810344827719E-2</c:v>
                </c:pt>
                <c:pt idx="1609">
                  <c:v>3.2595068965517338E-2</c:v>
                </c:pt>
                <c:pt idx="1610">
                  <c:v>3.2483206896551882E-2</c:v>
                </c:pt>
                <c:pt idx="1611">
                  <c:v>3.23727586206898E-2</c:v>
                </c:pt>
                <c:pt idx="1612">
                  <c:v>3.2262500000000006E-2</c:v>
                </c:pt>
                <c:pt idx="1613">
                  <c:v>3.2152379310344842E-2</c:v>
                </c:pt>
                <c:pt idx="1614">
                  <c:v>3.2042482758620802E-2</c:v>
                </c:pt>
                <c:pt idx="1615">
                  <c:v>3.193186206896579E-2</c:v>
                </c:pt>
                <c:pt idx="1616">
                  <c:v>3.1820448275862091E-2</c:v>
                </c:pt>
                <c:pt idx="1617">
                  <c:v>3.1708982758620802E-2</c:v>
                </c:pt>
                <c:pt idx="1618">
                  <c:v>3.1598206896551732E-2</c:v>
                </c:pt>
                <c:pt idx="1619">
                  <c:v>3.1488310344827707E-2</c:v>
                </c:pt>
                <c:pt idx="1620">
                  <c:v>3.1377344827586341E-2</c:v>
                </c:pt>
                <c:pt idx="1621">
                  <c:v>3.1265500000000016E-2</c:v>
                </c:pt>
                <c:pt idx="1622">
                  <c:v>3.1152568965517245E-2</c:v>
                </c:pt>
                <c:pt idx="1623">
                  <c:v>3.1039103448276109E-2</c:v>
                </c:pt>
                <c:pt idx="1624">
                  <c:v>3.0926327586207034E-2</c:v>
                </c:pt>
                <c:pt idx="1625">
                  <c:v>3.0814327586207103E-2</c:v>
                </c:pt>
                <c:pt idx="1626">
                  <c:v>3.0702827586207061E-2</c:v>
                </c:pt>
                <c:pt idx="1627">
                  <c:v>3.0591913793103609E-2</c:v>
                </c:pt>
                <c:pt idx="1628">
                  <c:v>3.0481724137931033E-2</c:v>
                </c:pt>
                <c:pt idx="1629">
                  <c:v>3.0371327586207149E-2</c:v>
                </c:pt>
                <c:pt idx="1630">
                  <c:v>3.0261913793103626E-2</c:v>
                </c:pt>
                <c:pt idx="1631">
                  <c:v>3.0153586206896548E-2</c:v>
                </c:pt>
                <c:pt idx="1632">
                  <c:v>3.004603448275869E-2</c:v>
                </c:pt>
                <c:pt idx="1633">
                  <c:v>2.9939034482758704E-2</c:v>
                </c:pt>
                <c:pt idx="1634">
                  <c:v>2.9832672413793344E-2</c:v>
                </c:pt>
                <c:pt idx="1635">
                  <c:v>2.9726913793103452E-2</c:v>
                </c:pt>
                <c:pt idx="1636">
                  <c:v>2.9620448275862091E-2</c:v>
                </c:pt>
                <c:pt idx="1637">
                  <c:v>2.9514155172413816E-2</c:v>
                </c:pt>
                <c:pt idx="1638">
                  <c:v>2.9407327586207122E-2</c:v>
                </c:pt>
                <c:pt idx="1639">
                  <c:v>2.9300103448276001E-2</c:v>
                </c:pt>
                <c:pt idx="1640">
                  <c:v>2.9193241379310429E-2</c:v>
                </c:pt>
                <c:pt idx="1641">
                  <c:v>2.9086620689655278E-2</c:v>
                </c:pt>
                <c:pt idx="1642">
                  <c:v>2.8980586206896537E-2</c:v>
                </c:pt>
                <c:pt idx="1643">
                  <c:v>2.8874379310344919E-2</c:v>
                </c:pt>
                <c:pt idx="1644">
                  <c:v>2.8767534482758598E-2</c:v>
                </c:pt>
                <c:pt idx="1645">
                  <c:v>2.8659620689655285E-2</c:v>
                </c:pt>
                <c:pt idx="1646">
                  <c:v>2.8551258620689718E-2</c:v>
                </c:pt>
                <c:pt idx="1647">
                  <c:v>2.8443086206896548E-2</c:v>
                </c:pt>
                <c:pt idx="1648">
                  <c:v>2.8335672413793322E-2</c:v>
                </c:pt>
                <c:pt idx="1649">
                  <c:v>2.8229120689655291E-2</c:v>
                </c:pt>
                <c:pt idx="1650">
                  <c:v>2.8122431034482552E-2</c:v>
                </c:pt>
                <c:pt idx="1651">
                  <c:v>2.801489655172424E-2</c:v>
                </c:pt>
                <c:pt idx="1652">
                  <c:v>2.7906793103448277E-2</c:v>
                </c:pt>
                <c:pt idx="1653">
                  <c:v>2.7798965517241491E-2</c:v>
                </c:pt>
                <c:pt idx="1654">
                  <c:v>2.7692189655172474E-2</c:v>
                </c:pt>
                <c:pt idx="1655">
                  <c:v>2.758624137931048E-2</c:v>
                </c:pt>
                <c:pt idx="1656">
                  <c:v>2.7480931034482792E-2</c:v>
                </c:pt>
                <c:pt idx="1657">
                  <c:v>2.7376155172413947E-2</c:v>
                </c:pt>
                <c:pt idx="1658">
                  <c:v>2.7271448275862278E-2</c:v>
                </c:pt>
                <c:pt idx="1659">
                  <c:v>2.7167568965517239E-2</c:v>
                </c:pt>
                <c:pt idx="1660">
                  <c:v>2.7064672413793296E-2</c:v>
                </c:pt>
                <c:pt idx="1661">
                  <c:v>2.6962724137930924E-2</c:v>
                </c:pt>
                <c:pt idx="1662">
                  <c:v>2.6860931034482758E-2</c:v>
                </c:pt>
                <c:pt idx="1663">
                  <c:v>2.6759500000000002E-2</c:v>
                </c:pt>
                <c:pt idx="1664">
                  <c:v>2.6659086206896589E-2</c:v>
                </c:pt>
                <c:pt idx="1665">
                  <c:v>2.6559224137931027E-2</c:v>
                </c:pt>
                <c:pt idx="1666">
                  <c:v>2.6459586206896549E-2</c:v>
                </c:pt>
                <c:pt idx="1667">
                  <c:v>2.6360189655172398E-2</c:v>
                </c:pt>
                <c:pt idx="1668">
                  <c:v>2.6261603448276025E-2</c:v>
                </c:pt>
                <c:pt idx="1669">
                  <c:v>2.6163396551724293E-2</c:v>
                </c:pt>
                <c:pt idx="1670">
                  <c:v>2.6065620689655313E-2</c:v>
                </c:pt>
                <c:pt idx="1671">
                  <c:v>2.5968603448275882E-2</c:v>
                </c:pt>
                <c:pt idx="1672">
                  <c:v>2.5872137931034492E-2</c:v>
                </c:pt>
                <c:pt idx="1673">
                  <c:v>2.5775120689655359E-2</c:v>
                </c:pt>
                <c:pt idx="1674">
                  <c:v>2.5677413793103607E-2</c:v>
                </c:pt>
                <c:pt idx="1675">
                  <c:v>2.558006896551725E-2</c:v>
                </c:pt>
                <c:pt idx="1676">
                  <c:v>2.548339655172438E-2</c:v>
                </c:pt>
                <c:pt idx="1677">
                  <c:v>2.5387206896551752E-2</c:v>
                </c:pt>
                <c:pt idx="1678">
                  <c:v>2.5291000000000091E-2</c:v>
                </c:pt>
                <c:pt idx="1679">
                  <c:v>2.5194224137930921E-2</c:v>
                </c:pt>
                <c:pt idx="1680">
                  <c:v>2.5097396551724337E-2</c:v>
                </c:pt>
                <c:pt idx="1681">
                  <c:v>2.5001310344827735E-2</c:v>
                </c:pt>
                <c:pt idx="1682">
                  <c:v>2.4905896551724302E-2</c:v>
                </c:pt>
                <c:pt idx="1683">
                  <c:v>2.4810758620689682E-2</c:v>
                </c:pt>
                <c:pt idx="1684">
                  <c:v>2.4715896551724275E-2</c:v>
                </c:pt>
                <c:pt idx="1685">
                  <c:v>2.46208103448276E-2</c:v>
                </c:pt>
                <c:pt idx="1686">
                  <c:v>2.4525758620689654E-2</c:v>
                </c:pt>
                <c:pt idx="1687">
                  <c:v>2.4431120689655389E-2</c:v>
                </c:pt>
                <c:pt idx="1688">
                  <c:v>2.4336948275862188E-2</c:v>
                </c:pt>
                <c:pt idx="1689">
                  <c:v>2.4242931034482766E-2</c:v>
                </c:pt>
                <c:pt idx="1690">
                  <c:v>2.4148568965517238E-2</c:v>
                </c:pt>
                <c:pt idx="1691">
                  <c:v>2.4052706896551729E-2</c:v>
                </c:pt>
                <c:pt idx="1692">
                  <c:v>2.3955999999999998E-2</c:v>
                </c:pt>
                <c:pt idx="1693">
                  <c:v>2.385906896551725E-2</c:v>
                </c:pt>
                <c:pt idx="1694">
                  <c:v>2.3762379310344823E-2</c:v>
                </c:pt>
                <c:pt idx="1695">
                  <c:v>2.3665724137930968E-2</c:v>
                </c:pt>
                <c:pt idx="1696">
                  <c:v>2.356903448275862E-2</c:v>
                </c:pt>
                <c:pt idx="1697">
                  <c:v>2.3473034482758722E-2</c:v>
                </c:pt>
                <c:pt idx="1698">
                  <c:v>2.3377534482758641E-2</c:v>
                </c:pt>
                <c:pt idx="1699">
                  <c:v>2.3282517241379416E-2</c:v>
                </c:pt>
                <c:pt idx="1700">
                  <c:v>2.3188137931034473E-2</c:v>
                </c:pt>
                <c:pt idx="1701">
                  <c:v>2.3094517241379401E-2</c:v>
                </c:pt>
                <c:pt idx="1702">
                  <c:v>2.3000931034482738E-2</c:v>
                </c:pt>
                <c:pt idx="1703">
                  <c:v>2.2907379310344977E-2</c:v>
                </c:pt>
                <c:pt idx="1704">
                  <c:v>2.2813500000000101E-2</c:v>
                </c:pt>
                <c:pt idx="1705">
                  <c:v>2.2719879310344852E-2</c:v>
                </c:pt>
                <c:pt idx="1706">
                  <c:v>2.2626982758620812E-2</c:v>
                </c:pt>
                <c:pt idx="1707">
                  <c:v>2.2533189655172491E-2</c:v>
                </c:pt>
                <c:pt idx="1708">
                  <c:v>2.2438586206896548E-2</c:v>
                </c:pt>
                <c:pt idx="1709">
                  <c:v>2.2343758620689786E-2</c:v>
                </c:pt>
                <c:pt idx="1710">
                  <c:v>2.2247844827586342E-2</c:v>
                </c:pt>
                <c:pt idx="1711">
                  <c:v>2.2152327586207065E-2</c:v>
                </c:pt>
                <c:pt idx="1712">
                  <c:v>2.2057189655172452E-2</c:v>
                </c:pt>
                <c:pt idx="1713">
                  <c:v>2.1962465517241382E-2</c:v>
                </c:pt>
                <c:pt idx="1714">
                  <c:v>2.1868499999999978E-2</c:v>
                </c:pt>
                <c:pt idx="1715">
                  <c:v>2.1775379310344966E-2</c:v>
                </c:pt>
                <c:pt idx="1716">
                  <c:v>2.1682586206896549E-2</c:v>
                </c:pt>
                <c:pt idx="1717">
                  <c:v>2.1590293103448274E-2</c:v>
                </c:pt>
                <c:pt idx="1718">
                  <c:v>2.1497120689655355E-2</c:v>
                </c:pt>
                <c:pt idx="1719">
                  <c:v>2.1402224137931029E-2</c:v>
                </c:pt>
                <c:pt idx="1720">
                  <c:v>2.130724137931047E-2</c:v>
                </c:pt>
                <c:pt idx="1721">
                  <c:v>2.1212637931034478E-2</c:v>
                </c:pt>
                <c:pt idx="1722">
                  <c:v>2.1118568965517243E-2</c:v>
                </c:pt>
                <c:pt idx="1723">
                  <c:v>2.102515517241392E-2</c:v>
                </c:pt>
                <c:pt idx="1724">
                  <c:v>2.0932413793103451E-2</c:v>
                </c:pt>
                <c:pt idx="1725">
                  <c:v>2.0839982758620885E-2</c:v>
                </c:pt>
                <c:pt idx="1726">
                  <c:v>2.0748000000000006E-2</c:v>
                </c:pt>
                <c:pt idx="1727">
                  <c:v>2.0656275862069126E-2</c:v>
                </c:pt>
                <c:pt idx="1728">
                  <c:v>2.0564224137930912E-2</c:v>
                </c:pt>
                <c:pt idx="1729">
                  <c:v>2.0471310344827756E-2</c:v>
                </c:pt>
                <c:pt idx="1730">
                  <c:v>2.0377534482758652E-2</c:v>
                </c:pt>
                <c:pt idx="1731">
                  <c:v>2.0284206896551752E-2</c:v>
                </c:pt>
                <c:pt idx="1732">
                  <c:v>2.0191465517241401E-2</c:v>
                </c:pt>
                <c:pt idx="1733">
                  <c:v>2.0099293103448275E-2</c:v>
                </c:pt>
                <c:pt idx="1734">
                  <c:v>2.0007051724137942E-2</c:v>
                </c:pt>
                <c:pt idx="1735">
                  <c:v>1.9914224137931081E-2</c:v>
                </c:pt>
                <c:pt idx="1736">
                  <c:v>1.9821482758620765E-2</c:v>
                </c:pt>
                <c:pt idx="1737">
                  <c:v>1.9729155172413877E-2</c:v>
                </c:pt>
                <c:pt idx="1738">
                  <c:v>1.9637206896551726E-2</c:v>
                </c:pt>
                <c:pt idx="1739">
                  <c:v>1.9545396551724138E-2</c:v>
                </c:pt>
                <c:pt idx="1740">
                  <c:v>1.945418965517251E-2</c:v>
                </c:pt>
                <c:pt idx="1741">
                  <c:v>1.9363689655172524E-2</c:v>
                </c:pt>
                <c:pt idx="1742">
                  <c:v>1.9273741379310361E-2</c:v>
                </c:pt>
                <c:pt idx="1743">
                  <c:v>1.9184051724138042E-2</c:v>
                </c:pt>
                <c:pt idx="1744">
                  <c:v>1.9094293103448276E-2</c:v>
                </c:pt>
                <c:pt idx="1745">
                  <c:v>1.9005068965517329E-2</c:v>
                </c:pt>
                <c:pt idx="1746">
                  <c:v>1.8916068965517327E-2</c:v>
                </c:pt>
                <c:pt idx="1747">
                  <c:v>1.8827603448275925E-2</c:v>
                </c:pt>
                <c:pt idx="1748">
                  <c:v>1.8739689655172479E-2</c:v>
                </c:pt>
                <c:pt idx="1749">
                  <c:v>1.8652362068965575E-2</c:v>
                </c:pt>
                <c:pt idx="1750">
                  <c:v>1.8565137931034505E-2</c:v>
                </c:pt>
                <c:pt idx="1751">
                  <c:v>1.8477758620689701E-2</c:v>
                </c:pt>
                <c:pt idx="1752">
                  <c:v>1.839063793103448E-2</c:v>
                </c:pt>
                <c:pt idx="1753">
                  <c:v>1.8303913793103487E-2</c:v>
                </c:pt>
                <c:pt idx="1754">
                  <c:v>1.8217758620689663E-2</c:v>
                </c:pt>
                <c:pt idx="1755">
                  <c:v>1.8132120689655286E-2</c:v>
                </c:pt>
                <c:pt idx="1756">
                  <c:v>1.8046844827586221E-2</c:v>
                </c:pt>
                <c:pt idx="1757">
                  <c:v>1.7961741379310423E-2</c:v>
                </c:pt>
                <c:pt idx="1758">
                  <c:v>1.7876465517241404E-2</c:v>
                </c:pt>
                <c:pt idx="1759">
                  <c:v>1.7791275862069043E-2</c:v>
                </c:pt>
                <c:pt idx="1760">
                  <c:v>1.7706379310344883E-2</c:v>
                </c:pt>
                <c:pt idx="1761">
                  <c:v>1.762186206896562E-2</c:v>
                </c:pt>
                <c:pt idx="1762">
                  <c:v>1.7537724137931077E-2</c:v>
                </c:pt>
                <c:pt idx="1763">
                  <c:v>1.7453741379310383E-2</c:v>
                </c:pt>
                <c:pt idx="1764">
                  <c:v>1.7369189655172514E-2</c:v>
                </c:pt>
                <c:pt idx="1765">
                  <c:v>1.7284982758620716E-2</c:v>
                </c:pt>
                <c:pt idx="1766">
                  <c:v>1.7201282758620713E-2</c:v>
                </c:pt>
                <c:pt idx="1767">
                  <c:v>1.711806551724138E-2</c:v>
                </c:pt>
                <c:pt idx="1768">
                  <c:v>1.7035313793103458E-2</c:v>
                </c:pt>
                <c:pt idx="1769">
                  <c:v>1.6952713793103515E-2</c:v>
                </c:pt>
                <c:pt idx="1770">
                  <c:v>1.6870274137931102E-2</c:v>
                </c:pt>
                <c:pt idx="1771">
                  <c:v>1.6788410344827687E-2</c:v>
                </c:pt>
                <c:pt idx="1772">
                  <c:v>1.6707124137931132E-2</c:v>
                </c:pt>
                <c:pt idx="1773">
                  <c:v>1.6626036206896583E-2</c:v>
                </c:pt>
                <c:pt idx="1774">
                  <c:v>1.6544848275862195E-2</c:v>
                </c:pt>
                <c:pt idx="1775">
                  <c:v>1.6463722413793163E-2</c:v>
                </c:pt>
                <c:pt idx="1776">
                  <c:v>1.6382510344827711E-2</c:v>
                </c:pt>
                <c:pt idx="1777">
                  <c:v>1.6301675862069088E-2</c:v>
                </c:pt>
                <c:pt idx="1778">
                  <c:v>1.6220939655172496E-2</c:v>
                </c:pt>
                <c:pt idx="1779">
                  <c:v>1.6139870689655281E-2</c:v>
                </c:pt>
                <c:pt idx="1780">
                  <c:v>1.6058482758620689E-2</c:v>
                </c:pt>
                <c:pt idx="1781">
                  <c:v>1.5977451724138014E-2</c:v>
                </c:pt>
                <c:pt idx="1782">
                  <c:v>1.589673448275862E-2</c:v>
                </c:pt>
                <c:pt idx="1783">
                  <c:v>1.5815851724138016E-2</c:v>
                </c:pt>
                <c:pt idx="1784">
                  <c:v>1.573443103448284E-2</c:v>
                </c:pt>
                <c:pt idx="1785">
                  <c:v>1.5652808620689705E-2</c:v>
                </c:pt>
                <c:pt idx="1786">
                  <c:v>1.5571234482758619E-2</c:v>
                </c:pt>
                <c:pt idx="1787">
                  <c:v>1.5489613793103461E-2</c:v>
                </c:pt>
                <c:pt idx="1788">
                  <c:v>1.5407610344827639E-2</c:v>
                </c:pt>
                <c:pt idx="1789">
                  <c:v>1.532537931034488E-2</c:v>
                </c:pt>
                <c:pt idx="1790">
                  <c:v>1.5243351724138009E-2</c:v>
                </c:pt>
                <c:pt idx="1791">
                  <c:v>1.516168620689656E-2</c:v>
                </c:pt>
                <c:pt idx="1792">
                  <c:v>1.5080234482758643E-2</c:v>
                </c:pt>
                <c:pt idx="1793">
                  <c:v>1.4999053448275882E-2</c:v>
                </c:pt>
                <c:pt idx="1794">
                  <c:v>1.4918241379310348E-2</c:v>
                </c:pt>
                <c:pt idx="1795">
                  <c:v>1.4837094827586198E-2</c:v>
                </c:pt>
                <c:pt idx="1796">
                  <c:v>1.47550482758621E-2</c:v>
                </c:pt>
                <c:pt idx="1797">
                  <c:v>1.4672801724137997E-2</c:v>
                </c:pt>
                <c:pt idx="1798">
                  <c:v>1.4590193103448276E-2</c:v>
                </c:pt>
                <c:pt idx="1799">
                  <c:v>1.4507055172413802E-2</c:v>
                </c:pt>
                <c:pt idx="1800">
                  <c:v>1.4424037931034478E-2</c:v>
                </c:pt>
                <c:pt idx="1801">
                  <c:v>1.4340968965517283E-2</c:v>
                </c:pt>
                <c:pt idx="1802">
                  <c:v>1.4258203448275858E-2</c:v>
                </c:pt>
                <c:pt idx="1803">
                  <c:v>1.4176056896551718E-2</c:v>
                </c:pt>
                <c:pt idx="1804">
                  <c:v>1.4094432758620688E-2</c:v>
                </c:pt>
                <c:pt idx="1805">
                  <c:v>1.4013167241379319E-2</c:v>
                </c:pt>
                <c:pt idx="1806">
                  <c:v>1.3932141379310425E-2</c:v>
                </c:pt>
                <c:pt idx="1807">
                  <c:v>1.3851260344827648E-2</c:v>
                </c:pt>
                <c:pt idx="1808">
                  <c:v>1.3770748275862147E-2</c:v>
                </c:pt>
                <c:pt idx="1809">
                  <c:v>1.3690810344827668E-2</c:v>
                </c:pt>
                <c:pt idx="1810">
                  <c:v>1.3611546551724136E-2</c:v>
                </c:pt>
                <c:pt idx="1811">
                  <c:v>1.3532751724138006E-2</c:v>
                </c:pt>
                <c:pt idx="1812">
                  <c:v>1.3453886206896581E-2</c:v>
                </c:pt>
                <c:pt idx="1813">
                  <c:v>1.3374768965517307E-2</c:v>
                </c:pt>
                <c:pt idx="1814">
                  <c:v>1.3295775862069046E-2</c:v>
                </c:pt>
                <c:pt idx="1815">
                  <c:v>1.321681551724138E-2</c:v>
                </c:pt>
                <c:pt idx="1816">
                  <c:v>1.3138293103448228E-2</c:v>
                </c:pt>
                <c:pt idx="1817">
                  <c:v>1.3060386206896583E-2</c:v>
                </c:pt>
                <c:pt idx="1818">
                  <c:v>1.2983037931034482E-2</c:v>
                </c:pt>
                <c:pt idx="1819">
                  <c:v>1.2906162068965591E-2</c:v>
                </c:pt>
                <c:pt idx="1820">
                  <c:v>1.2829527586206901E-2</c:v>
                </c:pt>
                <c:pt idx="1821">
                  <c:v>1.2752906896551718E-2</c:v>
                </c:pt>
                <c:pt idx="1822">
                  <c:v>1.267620172413794E-2</c:v>
                </c:pt>
                <c:pt idx="1823">
                  <c:v>1.2599805172413795E-2</c:v>
                </c:pt>
                <c:pt idx="1824">
                  <c:v>1.2523498275862147E-2</c:v>
                </c:pt>
                <c:pt idx="1825">
                  <c:v>1.2447586206896583E-2</c:v>
                </c:pt>
                <c:pt idx="1826">
                  <c:v>1.2372043103448258E-2</c:v>
                </c:pt>
                <c:pt idx="1827">
                  <c:v>1.229678275862069E-2</c:v>
                </c:pt>
                <c:pt idx="1828">
                  <c:v>1.2221693103448276E-2</c:v>
                </c:pt>
                <c:pt idx="1829">
                  <c:v>1.2146829310344841E-2</c:v>
                </c:pt>
                <c:pt idx="1830">
                  <c:v>1.2071324137931039E-2</c:v>
                </c:pt>
                <c:pt idx="1831">
                  <c:v>1.1994844827586231E-2</c:v>
                </c:pt>
                <c:pt idx="1832">
                  <c:v>1.1918389655172491E-2</c:v>
                </c:pt>
                <c:pt idx="1833">
                  <c:v>1.1842324137931114E-2</c:v>
                </c:pt>
                <c:pt idx="1834">
                  <c:v>1.1766513793103527E-2</c:v>
                </c:pt>
                <c:pt idx="1835">
                  <c:v>1.1690479310344901E-2</c:v>
                </c:pt>
                <c:pt idx="1836">
                  <c:v>1.1614670689655259E-2</c:v>
                </c:pt>
                <c:pt idx="1837">
                  <c:v>1.1539324137931043E-2</c:v>
                </c:pt>
                <c:pt idx="1838">
                  <c:v>1.1464068965517323E-2</c:v>
                </c:pt>
                <c:pt idx="1839">
                  <c:v>1.1388741379310405E-2</c:v>
                </c:pt>
                <c:pt idx="1840">
                  <c:v>1.1313486206896563E-2</c:v>
                </c:pt>
                <c:pt idx="1841">
                  <c:v>1.1238044827586204E-2</c:v>
                </c:pt>
                <c:pt idx="1842">
                  <c:v>1.1162337931034482E-2</c:v>
                </c:pt>
                <c:pt idx="1843">
                  <c:v>1.1086548275862165E-2</c:v>
                </c:pt>
                <c:pt idx="1844">
                  <c:v>1.101115172413801E-2</c:v>
                </c:pt>
                <c:pt idx="1845">
                  <c:v>1.0936189655172486E-2</c:v>
                </c:pt>
                <c:pt idx="1846">
                  <c:v>1.0861444827586221E-2</c:v>
                </c:pt>
                <c:pt idx="1847">
                  <c:v>1.0787049999999999E-2</c:v>
                </c:pt>
                <c:pt idx="1848">
                  <c:v>1.0712877586206903E-2</c:v>
                </c:pt>
                <c:pt idx="1849">
                  <c:v>1.0638937931034433E-2</c:v>
                </c:pt>
                <c:pt idx="1850">
                  <c:v>1.0565243103448254E-2</c:v>
                </c:pt>
                <c:pt idx="1851">
                  <c:v>1.0491800000000032E-2</c:v>
                </c:pt>
                <c:pt idx="1852">
                  <c:v>1.0418560344827646E-2</c:v>
                </c:pt>
                <c:pt idx="1853">
                  <c:v>1.0345655172413801E-2</c:v>
                </c:pt>
                <c:pt idx="1854">
                  <c:v>1.0272853448275908E-2</c:v>
                </c:pt>
                <c:pt idx="1855">
                  <c:v>1.0200179310344903E-2</c:v>
                </c:pt>
                <c:pt idx="1856">
                  <c:v>1.012784482758622E-2</c:v>
                </c:pt>
                <c:pt idx="1857">
                  <c:v>1.0055874137931072E-2</c:v>
                </c:pt>
                <c:pt idx="1858">
                  <c:v>9.9835637931034726E-3</c:v>
                </c:pt>
                <c:pt idx="1859">
                  <c:v>9.9103448275862961E-3</c:v>
                </c:pt>
                <c:pt idx="1860">
                  <c:v>9.8372448275862983E-3</c:v>
                </c:pt>
                <c:pt idx="1861">
                  <c:v>9.7644620689655449E-3</c:v>
                </c:pt>
                <c:pt idx="1862">
                  <c:v>9.6920000000000374E-3</c:v>
                </c:pt>
                <c:pt idx="1863">
                  <c:v>9.6195172413793568E-3</c:v>
                </c:pt>
                <c:pt idx="1864">
                  <c:v>9.547225862068973E-3</c:v>
                </c:pt>
                <c:pt idx="1865">
                  <c:v>9.4753120689655638E-3</c:v>
                </c:pt>
                <c:pt idx="1866">
                  <c:v>9.4036189655172728E-3</c:v>
                </c:pt>
                <c:pt idx="1867">
                  <c:v>9.3314827586207655E-3</c:v>
                </c:pt>
                <c:pt idx="1868">
                  <c:v>9.2594551724138208E-3</c:v>
                </c:pt>
                <c:pt idx="1869">
                  <c:v>9.187774137931053E-3</c:v>
                </c:pt>
                <c:pt idx="1870">
                  <c:v>9.1163551724137929E-3</c:v>
                </c:pt>
                <c:pt idx="1871">
                  <c:v>9.0453448275862932E-3</c:v>
                </c:pt>
                <c:pt idx="1872">
                  <c:v>8.9746689655172528E-3</c:v>
                </c:pt>
                <c:pt idx="1873">
                  <c:v>8.9043068965517641E-3</c:v>
                </c:pt>
                <c:pt idx="1874">
                  <c:v>8.8342637931034494E-3</c:v>
                </c:pt>
                <c:pt idx="1875">
                  <c:v>8.7641793103448475E-3</c:v>
                </c:pt>
                <c:pt idx="1876">
                  <c:v>8.6942689655172423E-3</c:v>
                </c:pt>
                <c:pt idx="1877">
                  <c:v>8.6247051724137949E-3</c:v>
                </c:pt>
                <c:pt idx="1878">
                  <c:v>8.5547758620690157E-3</c:v>
                </c:pt>
                <c:pt idx="1879">
                  <c:v>8.4847517241379324E-3</c:v>
                </c:pt>
                <c:pt idx="1880">
                  <c:v>8.4150000000000544E-3</c:v>
                </c:pt>
                <c:pt idx="1881">
                  <c:v>8.345593103448342E-3</c:v>
                </c:pt>
                <c:pt idx="1882">
                  <c:v>8.2765568965517851E-3</c:v>
                </c:pt>
                <c:pt idx="1883">
                  <c:v>8.2078931034482751E-3</c:v>
                </c:pt>
                <c:pt idx="1884">
                  <c:v>8.1394206896551729E-3</c:v>
                </c:pt>
                <c:pt idx="1885">
                  <c:v>8.0709586206896746E-3</c:v>
                </c:pt>
                <c:pt idx="1886">
                  <c:v>8.002631034482826E-3</c:v>
                </c:pt>
                <c:pt idx="1887">
                  <c:v>7.9345206896552032E-3</c:v>
                </c:pt>
                <c:pt idx="1888">
                  <c:v>7.866637931034497E-3</c:v>
                </c:pt>
                <c:pt idx="1889">
                  <c:v>7.7989327586207094E-3</c:v>
                </c:pt>
                <c:pt idx="1890">
                  <c:v>7.7312741379310856E-3</c:v>
                </c:pt>
                <c:pt idx="1891">
                  <c:v>7.6638206896551906E-3</c:v>
                </c:pt>
                <c:pt idx="1892">
                  <c:v>7.5965793103448748E-3</c:v>
                </c:pt>
                <c:pt idx="1893">
                  <c:v>7.529498275862103E-3</c:v>
                </c:pt>
                <c:pt idx="1894">
                  <c:v>7.4626551724138275E-3</c:v>
                </c:pt>
                <c:pt idx="1895">
                  <c:v>7.3960793103448746E-3</c:v>
                </c:pt>
                <c:pt idx="1896">
                  <c:v>7.3293310344827913E-3</c:v>
                </c:pt>
                <c:pt idx="1897">
                  <c:v>7.2624000000000135E-3</c:v>
                </c:pt>
                <c:pt idx="1898">
                  <c:v>7.1955448275861965E-3</c:v>
                </c:pt>
                <c:pt idx="1899">
                  <c:v>7.1286982758620946E-3</c:v>
                </c:pt>
                <c:pt idx="1900">
                  <c:v>7.0621224137931453E-3</c:v>
                </c:pt>
                <c:pt idx="1901">
                  <c:v>6.9955172413793103E-3</c:v>
                </c:pt>
                <c:pt idx="1902">
                  <c:v>6.9287862068965495E-3</c:v>
                </c:pt>
                <c:pt idx="1903">
                  <c:v>6.8623844827586473E-3</c:v>
                </c:pt>
                <c:pt idx="1904">
                  <c:v>6.7962275862069191E-3</c:v>
                </c:pt>
                <c:pt idx="1905">
                  <c:v>6.7302413793103926E-3</c:v>
                </c:pt>
                <c:pt idx="1906">
                  <c:v>6.6643706896551734E-3</c:v>
                </c:pt>
                <c:pt idx="1907">
                  <c:v>6.5987827586207063E-3</c:v>
                </c:pt>
                <c:pt idx="1908">
                  <c:v>6.5333362068965579E-3</c:v>
                </c:pt>
                <c:pt idx="1909">
                  <c:v>6.4676655172413939E-3</c:v>
                </c:pt>
                <c:pt idx="1910">
                  <c:v>6.4017275862069218E-3</c:v>
                </c:pt>
                <c:pt idx="1911">
                  <c:v>6.3359275862069015E-3</c:v>
                </c:pt>
                <c:pt idx="1912">
                  <c:v>6.270281034482802E-3</c:v>
                </c:pt>
                <c:pt idx="1913">
                  <c:v>6.2043620689655413E-3</c:v>
                </c:pt>
                <c:pt idx="1914">
                  <c:v>6.1385258620689663E-3</c:v>
                </c:pt>
                <c:pt idx="1915">
                  <c:v>6.0730000000000306E-3</c:v>
                </c:pt>
                <c:pt idx="1916">
                  <c:v>6.0076741379310504E-3</c:v>
                </c:pt>
                <c:pt idx="1917">
                  <c:v>5.9424137931034914E-3</c:v>
                </c:pt>
                <c:pt idx="1918">
                  <c:v>5.8772603448276201E-3</c:v>
                </c:pt>
                <c:pt idx="1919">
                  <c:v>5.8122672413793344E-3</c:v>
                </c:pt>
                <c:pt idx="1920">
                  <c:v>5.7473827586207024E-3</c:v>
                </c:pt>
                <c:pt idx="1921">
                  <c:v>5.6825344827586407E-3</c:v>
                </c:pt>
                <c:pt idx="1922">
                  <c:v>5.6178793103448506E-3</c:v>
                </c:pt>
                <c:pt idx="1923">
                  <c:v>5.5534637931035037E-3</c:v>
                </c:pt>
                <c:pt idx="1924">
                  <c:v>5.4892344827586811E-3</c:v>
                </c:pt>
                <c:pt idx="1925">
                  <c:v>5.425137931034483E-3</c:v>
                </c:pt>
                <c:pt idx="1926">
                  <c:v>5.3612931034483181E-3</c:v>
                </c:pt>
                <c:pt idx="1927">
                  <c:v>5.2975896551724138E-3</c:v>
                </c:pt>
                <c:pt idx="1928">
                  <c:v>5.2339810344827885E-3</c:v>
                </c:pt>
                <c:pt idx="1929">
                  <c:v>5.1703982758620932E-3</c:v>
                </c:pt>
                <c:pt idx="1930">
                  <c:v>5.106656896551741E-3</c:v>
                </c:pt>
                <c:pt idx="1931">
                  <c:v>5.0429500000000061E-3</c:v>
                </c:pt>
                <c:pt idx="1932">
                  <c:v>4.9793051724138461E-3</c:v>
                </c:pt>
                <c:pt idx="1933">
                  <c:v>4.9156103448275978E-3</c:v>
                </c:pt>
                <c:pt idx="1934">
                  <c:v>4.8515068965517324E-3</c:v>
                </c:pt>
                <c:pt idx="1935">
                  <c:v>4.7871655172413794E-3</c:v>
                </c:pt>
                <c:pt idx="1936">
                  <c:v>4.7221275862068968E-3</c:v>
                </c:pt>
                <c:pt idx="1937">
                  <c:v>4.6568879310344815E-3</c:v>
                </c:pt>
                <c:pt idx="1938">
                  <c:v>4.5917931034483179E-3</c:v>
                </c:pt>
                <c:pt idx="1939">
                  <c:v>4.526922413793143E-3</c:v>
                </c:pt>
                <c:pt idx="1940">
                  <c:v>4.4621603448275924E-3</c:v>
                </c:pt>
                <c:pt idx="1941">
                  <c:v>4.39733275862069E-3</c:v>
                </c:pt>
                <c:pt idx="1942">
                  <c:v>4.3327241379310403E-3</c:v>
                </c:pt>
                <c:pt idx="1943">
                  <c:v>4.2683448275862065E-3</c:v>
                </c:pt>
                <c:pt idx="1944">
                  <c:v>4.2040948275862055E-3</c:v>
                </c:pt>
                <c:pt idx="1945">
                  <c:v>4.1400482758620896E-3</c:v>
                </c:pt>
                <c:pt idx="1946">
                  <c:v>4.0763017241379597E-3</c:v>
                </c:pt>
                <c:pt idx="1947">
                  <c:v>4.0127241379310404E-3</c:v>
                </c:pt>
                <c:pt idx="1948">
                  <c:v>3.9492586206896557E-3</c:v>
                </c:pt>
                <c:pt idx="1949">
                  <c:v>3.8859655172413976E-3</c:v>
                </c:pt>
                <c:pt idx="1950">
                  <c:v>3.8227982758620859E-3</c:v>
                </c:pt>
                <c:pt idx="1951">
                  <c:v>3.7597275862069255E-3</c:v>
                </c:pt>
                <c:pt idx="1952">
                  <c:v>3.6967931034482798E-3</c:v>
                </c:pt>
                <c:pt idx="1953">
                  <c:v>3.6340017241379544E-3</c:v>
                </c:pt>
                <c:pt idx="1954">
                  <c:v>3.5714275862069175E-3</c:v>
                </c:pt>
                <c:pt idx="1955">
                  <c:v>3.509100000000018E-3</c:v>
                </c:pt>
                <c:pt idx="1956">
                  <c:v>3.4469051724137952E-3</c:v>
                </c:pt>
                <c:pt idx="1957">
                  <c:v>3.384965517241397E-3</c:v>
                </c:pt>
                <c:pt idx="1958">
                  <c:v>3.3231448275862249E-3</c:v>
                </c:pt>
                <c:pt idx="1959">
                  <c:v>3.2613775862069265E-3</c:v>
                </c:pt>
                <c:pt idx="1960">
                  <c:v>3.1993620689655367E-3</c:v>
                </c:pt>
                <c:pt idx="1961">
                  <c:v>3.1372862068965745E-3</c:v>
                </c:pt>
                <c:pt idx="1962">
                  <c:v>3.0753413793103567E-3</c:v>
                </c:pt>
                <c:pt idx="1963">
                  <c:v>3.013639655172433E-3</c:v>
                </c:pt>
                <c:pt idx="1964">
                  <c:v>2.952174137931043E-3</c:v>
                </c:pt>
                <c:pt idx="1965">
                  <c:v>2.8907413793103492E-3</c:v>
                </c:pt>
                <c:pt idx="1966">
                  <c:v>2.8289448275862186E-3</c:v>
                </c:pt>
                <c:pt idx="1967">
                  <c:v>2.7673586206896656E-3</c:v>
                </c:pt>
                <c:pt idx="1968">
                  <c:v>2.7057551724137992E-3</c:v>
                </c:pt>
                <c:pt idx="1969">
                  <c:v>2.644306896551742E-3</c:v>
                </c:pt>
                <c:pt idx="1970">
                  <c:v>2.5830844827586358E-3</c:v>
                </c:pt>
                <c:pt idx="1971">
                  <c:v>2.5221775862069164E-3</c:v>
                </c:pt>
                <c:pt idx="1972">
                  <c:v>2.4614896551724292E-3</c:v>
                </c:pt>
                <c:pt idx="1973">
                  <c:v>2.4008137931034491E-3</c:v>
                </c:pt>
                <c:pt idx="1974">
                  <c:v>2.3401931034482759E-3</c:v>
                </c:pt>
                <c:pt idx="1975">
                  <c:v>2.2799482758620792E-3</c:v>
                </c:pt>
                <c:pt idx="1976">
                  <c:v>2.2199327586207109E-3</c:v>
                </c:pt>
                <c:pt idx="1977">
                  <c:v>2.1600655172413961E-3</c:v>
                </c:pt>
                <c:pt idx="1978">
                  <c:v>2.100384482758635E-3</c:v>
                </c:pt>
                <c:pt idx="1979">
                  <c:v>2.0409310344827736E-3</c:v>
                </c:pt>
                <c:pt idx="1980">
                  <c:v>1.9818000000000001E-3</c:v>
                </c:pt>
                <c:pt idx="1981">
                  <c:v>1.9229827586206964E-3</c:v>
                </c:pt>
                <c:pt idx="1982">
                  <c:v>1.8642827586206989E-3</c:v>
                </c:pt>
                <c:pt idx="1983">
                  <c:v>1.8053965517241381E-3</c:v>
                </c:pt>
                <c:pt idx="1984">
                  <c:v>1.746656896551737E-3</c:v>
                </c:pt>
                <c:pt idx="1985">
                  <c:v>1.6881475862069127E-3</c:v>
                </c:pt>
                <c:pt idx="1986">
                  <c:v>1.6298596551724139E-3</c:v>
                </c:pt>
                <c:pt idx="1987">
                  <c:v>1.5718708620689682E-3</c:v>
                </c:pt>
                <c:pt idx="1988">
                  <c:v>1.5140784482758688E-3</c:v>
                </c:pt>
                <c:pt idx="1989">
                  <c:v>1.4563586206896605E-3</c:v>
                </c:pt>
                <c:pt idx="1990">
                  <c:v>1.3987917241379368E-3</c:v>
                </c:pt>
                <c:pt idx="1991">
                  <c:v>1.3413791379310409E-3</c:v>
                </c:pt>
                <c:pt idx="1992">
                  <c:v>1.2840894827586267E-3</c:v>
                </c:pt>
                <c:pt idx="1993">
                  <c:v>1.2268706896551725E-3</c:v>
                </c:pt>
                <c:pt idx="1994">
                  <c:v>1.1698017241379341E-3</c:v>
                </c:pt>
                <c:pt idx="1995">
                  <c:v>1.1129179310344905E-3</c:v>
                </c:pt>
                <c:pt idx="1996">
                  <c:v>1.0561022413793143E-3</c:v>
                </c:pt>
                <c:pt idx="1997">
                  <c:v>9.9905896551724985E-4</c:v>
                </c:pt>
                <c:pt idx="1998">
                  <c:v>9.4203482758621246E-4</c:v>
                </c:pt>
                <c:pt idx="1999">
                  <c:v>8.8518655172414645E-4</c:v>
                </c:pt>
                <c:pt idx="2000">
                  <c:v>8.2838965517242154E-4</c:v>
                </c:pt>
                <c:pt idx="2001">
                  <c:v>7.7163344827586844E-4</c:v>
                </c:pt>
                <c:pt idx="2002">
                  <c:v>7.1491224137931731E-4</c:v>
                </c:pt>
                <c:pt idx="2003">
                  <c:v>6.5820310344827924E-4</c:v>
                </c:pt>
                <c:pt idx="2004">
                  <c:v>6.0160465517241821E-4</c:v>
                </c:pt>
                <c:pt idx="2005">
                  <c:v>5.4511206896552095E-4</c:v>
                </c:pt>
                <c:pt idx="2006">
                  <c:v>4.8869500000000123E-4</c:v>
                </c:pt>
                <c:pt idx="2007">
                  <c:v>4.3243741379310382E-4</c:v>
                </c:pt>
                <c:pt idx="2008">
                  <c:v>3.7629000000000243E-4</c:v>
                </c:pt>
                <c:pt idx="2009">
                  <c:v>3.2026120689655416E-4</c:v>
                </c:pt>
                <c:pt idx="2010">
                  <c:v>2.6437362068965862E-4</c:v>
                </c:pt>
                <c:pt idx="2011">
                  <c:v>2.0862706896551756E-4</c:v>
                </c:pt>
                <c:pt idx="2012">
                  <c:v>1.5283948275862167E-4</c:v>
                </c:pt>
                <c:pt idx="2013">
                  <c:v>9.662000000000082E-5</c:v>
                </c:pt>
                <c:pt idx="2014">
                  <c:v>4.0467413793103844E-5</c:v>
                </c:pt>
                <c:pt idx="2015">
                  <c:v>-1.5551034482758714E-5</c:v>
                </c:pt>
                <c:pt idx="2016">
                  <c:v>-7.1401724137931736E-5</c:v>
                </c:pt>
                <c:pt idx="2017">
                  <c:v>-1.2694310344827658E-4</c:v>
                </c:pt>
                <c:pt idx="2018">
                  <c:v>-1.8236206896551753E-4</c:v>
                </c:pt>
                <c:pt idx="2019">
                  <c:v>-2.3765517241379461E-4</c:v>
                </c:pt>
                <c:pt idx="2020">
                  <c:v>-2.9281034482758821E-4</c:v>
                </c:pt>
                <c:pt idx="2021">
                  <c:v>-3.4787931034482806E-4</c:v>
                </c:pt>
                <c:pt idx="2022">
                  <c:v>-4.0284482758620916E-4</c:v>
                </c:pt>
                <c:pt idx="2023">
                  <c:v>-4.576724137931071E-4</c:v>
                </c:pt>
                <c:pt idx="2024">
                  <c:v>-5.124310344827587E-4</c:v>
                </c:pt>
                <c:pt idx="2025">
                  <c:v>-5.6708620689655334E-4</c:v>
                </c:pt>
                <c:pt idx="2026">
                  <c:v>-6.2162068965517588E-4</c:v>
                </c:pt>
                <c:pt idx="2027">
                  <c:v>-6.7594827586207233E-4</c:v>
                </c:pt>
                <c:pt idx="2028">
                  <c:v>-7.3032758620689879E-4</c:v>
                </c:pt>
                <c:pt idx="2029">
                  <c:v>-7.8474137931034945E-4</c:v>
                </c:pt>
                <c:pt idx="2030">
                  <c:v>-8.3917241379310743E-4</c:v>
                </c:pt>
                <c:pt idx="2031">
                  <c:v>-8.9355172413793887E-4</c:v>
                </c:pt>
                <c:pt idx="2032">
                  <c:v>-9.4786206896551716E-4</c:v>
                </c:pt>
                <c:pt idx="2033">
                  <c:v>-1.0020344827586221E-3</c:v>
                </c:pt>
                <c:pt idx="2034">
                  <c:v>-1.0561034482758668E-3</c:v>
                </c:pt>
                <c:pt idx="2035">
                  <c:v>-1.1101379310344904E-3</c:v>
                </c:pt>
                <c:pt idx="2036">
                  <c:v>-1.164068965517252E-3</c:v>
                </c:pt>
                <c:pt idx="2037">
                  <c:v>-1.21798275862069E-3</c:v>
                </c:pt>
                <c:pt idx="2038">
                  <c:v>-1.27198275862069E-3</c:v>
                </c:pt>
                <c:pt idx="2039">
                  <c:v>-1.325896551724138E-3</c:v>
                </c:pt>
                <c:pt idx="2040">
                  <c:v>-1.3797586206896601E-3</c:v>
                </c:pt>
                <c:pt idx="2041">
                  <c:v>-1.4335000000000001E-3</c:v>
                </c:pt>
                <c:pt idx="2042">
                  <c:v>-1.4870000000000029E-3</c:v>
                </c:pt>
                <c:pt idx="2043">
                  <c:v>-1.5402068965517349E-3</c:v>
                </c:pt>
                <c:pt idx="2044">
                  <c:v>-1.5931379310344896E-3</c:v>
                </c:pt>
                <c:pt idx="2045">
                  <c:v>-1.6459137931034485E-3</c:v>
                </c:pt>
                <c:pt idx="2046">
                  <c:v>-1.6986034482758703E-3</c:v>
                </c:pt>
                <c:pt idx="2047">
                  <c:v>-1.7511706896551763E-3</c:v>
                </c:pt>
                <c:pt idx="2048">
                  <c:v>-1.8033775862069073E-3</c:v>
                </c:pt>
                <c:pt idx="2049">
                  <c:v>-1.8552000000000069E-3</c:v>
                </c:pt>
                <c:pt idx="2050">
                  <c:v>-1.9069034482758688E-3</c:v>
                </c:pt>
                <c:pt idx="2051">
                  <c:v>-1.9585482758620776E-3</c:v>
                </c:pt>
                <c:pt idx="2052">
                  <c:v>-2.0099258620689801E-3</c:v>
                </c:pt>
                <c:pt idx="2053">
                  <c:v>-2.0610637931034485E-3</c:v>
                </c:pt>
                <c:pt idx="2054">
                  <c:v>-2.1121258620689755E-3</c:v>
                </c:pt>
                <c:pt idx="2055">
                  <c:v>-2.1630155172413998E-3</c:v>
                </c:pt>
                <c:pt idx="2056">
                  <c:v>-2.2138517241379486E-3</c:v>
                </c:pt>
                <c:pt idx="2057">
                  <c:v>-2.2645413793103654E-3</c:v>
                </c:pt>
                <c:pt idx="2058">
                  <c:v>-2.3150051724137835E-3</c:v>
                </c:pt>
                <c:pt idx="2059">
                  <c:v>-2.3652793103448267E-3</c:v>
                </c:pt>
                <c:pt idx="2060">
                  <c:v>-2.4154068965517241E-3</c:v>
                </c:pt>
                <c:pt idx="2061">
                  <c:v>-2.465462068965528E-3</c:v>
                </c:pt>
                <c:pt idx="2062">
                  <c:v>-2.5155241379310462E-3</c:v>
                </c:pt>
                <c:pt idx="2063">
                  <c:v>-2.5655465517241492E-3</c:v>
                </c:pt>
                <c:pt idx="2064">
                  <c:v>-2.6154068965517242E-3</c:v>
                </c:pt>
                <c:pt idx="2065">
                  <c:v>-2.665203448275874E-3</c:v>
                </c:pt>
                <c:pt idx="2066">
                  <c:v>-2.7150948275862239E-3</c:v>
                </c:pt>
                <c:pt idx="2067">
                  <c:v>-2.7648827586207159E-3</c:v>
                </c:pt>
                <c:pt idx="2068">
                  <c:v>-2.8145620689655282E-3</c:v>
                </c:pt>
                <c:pt idx="2069">
                  <c:v>-2.8642206896551752E-3</c:v>
                </c:pt>
                <c:pt idx="2070">
                  <c:v>-2.913867241379332E-3</c:v>
                </c:pt>
                <c:pt idx="2071">
                  <c:v>-2.9635689655172523E-3</c:v>
                </c:pt>
                <c:pt idx="2072">
                  <c:v>-3.0133103448276083E-3</c:v>
                </c:pt>
                <c:pt idx="2073">
                  <c:v>-3.0630586206896594E-3</c:v>
                </c:pt>
                <c:pt idx="2074">
                  <c:v>-3.1126379310344862E-3</c:v>
                </c:pt>
                <c:pt idx="2075">
                  <c:v>-3.1619844827586361E-3</c:v>
                </c:pt>
                <c:pt idx="2076">
                  <c:v>-3.2111775862069219E-3</c:v>
                </c:pt>
                <c:pt idx="2077">
                  <c:v>-3.2601396551724471E-3</c:v>
                </c:pt>
                <c:pt idx="2078">
                  <c:v>-3.3089551724137952E-3</c:v>
                </c:pt>
                <c:pt idx="2079">
                  <c:v>-3.3576465517241422E-3</c:v>
                </c:pt>
                <c:pt idx="2080">
                  <c:v>-3.4061551724137952E-3</c:v>
                </c:pt>
                <c:pt idx="2081">
                  <c:v>-3.4544224137930987E-3</c:v>
                </c:pt>
                <c:pt idx="2082">
                  <c:v>-3.5026120689655329E-3</c:v>
                </c:pt>
                <c:pt idx="2083">
                  <c:v>-3.5507827586207146E-3</c:v>
                </c:pt>
                <c:pt idx="2084">
                  <c:v>-3.5990586206896547E-3</c:v>
                </c:pt>
                <c:pt idx="2085">
                  <c:v>-3.6472155172414065E-3</c:v>
                </c:pt>
                <c:pt idx="2086">
                  <c:v>-3.6952224137931037E-3</c:v>
                </c:pt>
                <c:pt idx="2087">
                  <c:v>-3.7431724137931099E-3</c:v>
                </c:pt>
                <c:pt idx="2088">
                  <c:v>-3.7910965517241576E-3</c:v>
                </c:pt>
                <c:pt idx="2089">
                  <c:v>-3.8391517241379495E-3</c:v>
                </c:pt>
                <c:pt idx="2090">
                  <c:v>-3.8872931034482803E-3</c:v>
                </c:pt>
                <c:pt idx="2091">
                  <c:v>-3.9354120689655348E-3</c:v>
                </c:pt>
                <c:pt idx="2092">
                  <c:v>-3.9833879310345035E-3</c:v>
                </c:pt>
                <c:pt idx="2093">
                  <c:v>-4.0311310344827876E-3</c:v>
                </c:pt>
                <c:pt idx="2094">
                  <c:v>-4.0787000000000236E-3</c:v>
                </c:pt>
                <c:pt idx="2095">
                  <c:v>-4.1262241379310394E-3</c:v>
                </c:pt>
                <c:pt idx="2096">
                  <c:v>-4.1737948275862068E-3</c:v>
                </c:pt>
                <c:pt idx="2097">
                  <c:v>-4.2213793103448721E-3</c:v>
                </c:pt>
                <c:pt idx="2098">
                  <c:v>-4.2688844827586444E-3</c:v>
                </c:pt>
                <c:pt idx="2099">
                  <c:v>-4.3163224137931526E-3</c:v>
                </c:pt>
                <c:pt idx="2100">
                  <c:v>-4.3636482758620913E-3</c:v>
                </c:pt>
                <c:pt idx="2101">
                  <c:v>-4.410905172413793E-3</c:v>
                </c:pt>
                <c:pt idx="2102">
                  <c:v>-4.4581000000000108E-3</c:v>
                </c:pt>
                <c:pt idx="2103">
                  <c:v>-4.5052206896552E-3</c:v>
                </c:pt>
                <c:pt idx="2104">
                  <c:v>-4.5522500000000033E-3</c:v>
                </c:pt>
                <c:pt idx="2105">
                  <c:v>-4.599108620689683E-3</c:v>
                </c:pt>
                <c:pt idx="2106">
                  <c:v>-4.645813793103467E-3</c:v>
                </c:pt>
                <c:pt idx="2107">
                  <c:v>-4.692398275862081E-3</c:v>
                </c:pt>
                <c:pt idx="2108">
                  <c:v>-4.7389172413793111E-3</c:v>
                </c:pt>
                <c:pt idx="2109">
                  <c:v>-4.7855413793103504E-3</c:v>
                </c:pt>
                <c:pt idx="2110">
                  <c:v>-4.8322655172413943E-3</c:v>
                </c:pt>
                <c:pt idx="2111">
                  <c:v>-4.8789379310344829E-3</c:v>
                </c:pt>
                <c:pt idx="2112">
                  <c:v>-4.9256517241379524E-3</c:v>
                </c:pt>
                <c:pt idx="2113">
                  <c:v>-4.9723517241379595E-3</c:v>
                </c:pt>
                <c:pt idx="2114">
                  <c:v>-5.0190551724138043E-3</c:v>
                </c:pt>
                <c:pt idx="2115">
                  <c:v>-5.0658655172413792E-3</c:v>
                </c:pt>
                <c:pt idx="2116">
                  <c:v>-5.1128000000000015E-3</c:v>
                </c:pt>
                <c:pt idx="2117">
                  <c:v>-5.1597827586207E-3</c:v>
                </c:pt>
                <c:pt idx="2118">
                  <c:v>-5.2066775862069144E-3</c:v>
                </c:pt>
                <c:pt idx="2119">
                  <c:v>-5.25346551724139E-3</c:v>
                </c:pt>
                <c:pt idx="2120">
                  <c:v>-5.3001551724137915E-3</c:v>
                </c:pt>
                <c:pt idx="2121">
                  <c:v>-5.3467103448275894E-3</c:v>
                </c:pt>
                <c:pt idx="2122">
                  <c:v>-5.3931862068965445E-3</c:v>
                </c:pt>
                <c:pt idx="2123">
                  <c:v>-5.4395482758621194E-3</c:v>
                </c:pt>
                <c:pt idx="2124">
                  <c:v>-5.4857603448276232E-3</c:v>
                </c:pt>
                <c:pt idx="2125">
                  <c:v>-5.5317931034483316E-3</c:v>
                </c:pt>
                <c:pt idx="2126">
                  <c:v>-5.5776758620689725E-3</c:v>
                </c:pt>
                <c:pt idx="2127">
                  <c:v>-5.6235827586206891E-3</c:v>
                </c:pt>
                <c:pt idx="2128">
                  <c:v>-5.6695034482758724E-3</c:v>
                </c:pt>
                <c:pt idx="2129">
                  <c:v>-5.7153241379310511E-3</c:v>
                </c:pt>
                <c:pt idx="2130">
                  <c:v>-5.7613741379310534E-3</c:v>
                </c:pt>
                <c:pt idx="2131">
                  <c:v>-5.8076862068965505E-3</c:v>
                </c:pt>
                <c:pt idx="2132">
                  <c:v>-5.8539827586206903E-3</c:v>
                </c:pt>
                <c:pt idx="2133">
                  <c:v>-5.9002637931035206E-3</c:v>
                </c:pt>
                <c:pt idx="2134">
                  <c:v>-5.9464586206896975E-3</c:v>
                </c:pt>
                <c:pt idx="2135">
                  <c:v>-5.9925862068965392E-3</c:v>
                </c:pt>
                <c:pt idx="2136">
                  <c:v>-6.0389413793103634E-3</c:v>
                </c:pt>
                <c:pt idx="2137">
                  <c:v>-6.0855517241379473E-3</c:v>
                </c:pt>
                <c:pt idx="2138">
                  <c:v>-6.1320758620689664E-3</c:v>
                </c:pt>
                <c:pt idx="2139">
                  <c:v>-6.1785137931034823E-3</c:v>
                </c:pt>
                <c:pt idx="2140">
                  <c:v>-6.2248500000000014E-3</c:v>
                </c:pt>
                <c:pt idx="2141">
                  <c:v>-6.2708896551724458E-3</c:v>
                </c:pt>
                <c:pt idx="2142">
                  <c:v>-6.3166827586207093E-3</c:v>
                </c:pt>
                <c:pt idx="2143">
                  <c:v>-6.3622913793103504E-3</c:v>
                </c:pt>
                <c:pt idx="2144">
                  <c:v>-6.4077344827586603E-3</c:v>
                </c:pt>
                <c:pt idx="2145">
                  <c:v>-6.4529379310344906E-3</c:v>
                </c:pt>
                <c:pt idx="2146">
                  <c:v>-6.4979241379310472E-3</c:v>
                </c:pt>
                <c:pt idx="2147">
                  <c:v>-6.5427293103448737E-3</c:v>
                </c:pt>
                <c:pt idx="2148">
                  <c:v>-6.5874775862068994E-3</c:v>
                </c:pt>
                <c:pt idx="2149">
                  <c:v>-6.6323120689655178E-3</c:v>
                </c:pt>
                <c:pt idx="2150">
                  <c:v>-6.6771241379310394E-3</c:v>
                </c:pt>
                <c:pt idx="2151">
                  <c:v>-6.7218241379310567E-3</c:v>
                </c:pt>
                <c:pt idx="2152">
                  <c:v>-6.7663931034483279E-3</c:v>
                </c:pt>
                <c:pt idx="2153">
                  <c:v>-6.810870689655189E-3</c:v>
                </c:pt>
                <c:pt idx="2154">
                  <c:v>-6.8553293103448725E-3</c:v>
                </c:pt>
                <c:pt idx="2155">
                  <c:v>-6.8998586206896906E-3</c:v>
                </c:pt>
                <c:pt idx="2156">
                  <c:v>-6.9443896551724445E-3</c:v>
                </c:pt>
                <c:pt idx="2157">
                  <c:v>-6.9887724137931749E-3</c:v>
                </c:pt>
                <c:pt idx="2158">
                  <c:v>-7.0330344827586695E-3</c:v>
                </c:pt>
                <c:pt idx="2159">
                  <c:v>-7.0772103448276105E-3</c:v>
                </c:pt>
                <c:pt idx="2160">
                  <c:v>-7.1213482758620992E-3</c:v>
                </c:pt>
                <c:pt idx="2161">
                  <c:v>-7.1653172413793107E-3</c:v>
                </c:pt>
                <c:pt idx="2162">
                  <c:v>-7.2093103448276205E-3</c:v>
                </c:pt>
                <c:pt idx="2163">
                  <c:v>-7.2532086206897042E-3</c:v>
                </c:pt>
                <c:pt idx="2164">
                  <c:v>-7.2969827586207084E-3</c:v>
                </c:pt>
                <c:pt idx="2165">
                  <c:v>-7.3406482758621109E-3</c:v>
                </c:pt>
                <c:pt idx="2166">
                  <c:v>-7.384224137931052E-3</c:v>
                </c:pt>
                <c:pt idx="2167">
                  <c:v>-7.4276517241379531E-3</c:v>
                </c:pt>
                <c:pt idx="2168">
                  <c:v>-7.4709137931035004E-3</c:v>
                </c:pt>
                <c:pt idx="2169">
                  <c:v>-7.5140793103448634E-3</c:v>
                </c:pt>
                <c:pt idx="2170">
                  <c:v>-7.5571413793103582E-3</c:v>
                </c:pt>
                <c:pt idx="2171">
                  <c:v>-7.6001827586206962E-3</c:v>
                </c:pt>
                <c:pt idx="2172">
                  <c:v>-7.6431827586207019E-3</c:v>
                </c:pt>
                <c:pt idx="2173">
                  <c:v>-7.686006896551743E-3</c:v>
                </c:pt>
                <c:pt idx="2174">
                  <c:v>-7.7286034482758979E-3</c:v>
                </c:pt>
                <c:pt idx="2175">
                  <c:v>-7.7709534482758944E-3</c:v>
                </c:pt>
                <c:pt idx="2176">
                  <c:v>-7.8130965517241701E-3</c:v>
                </c:pt>
                <c:pt idx="2177">
                  <c:v>-7.8553137931034935E-3</c:v>
                </c:pt>
                <c:pt idx="2178">
                  <c:v>-7.8979448275862067E-3</c:v>
                </c:pt>
                <c:pt idx="2179">
                  <c:v>-7.940774137931067E-3</c:v>
                </c:pt>
                <c:pt idx="2180">
                  <c:v>-7.9835327586207164E-3</c:v>
                </c:pt>
                <c:pt idx="2181">
                  <c:v>-8.0261448275862884E-3</c:v>
                </c:pt>
                <c:pt idx="2182">
                  <c:v>-8.068529310344864E-3</c:v>
                </c:pt>
                <c:pt idx="2183">
                  <c:v>-8.1108344827586342E-3</c:v>
                </c:pt>
                <c:pt idx="2184">
                  <c:v>-8.1530620689655268E-3</c:v>
                </c:pt>
                <c:pt idx="2185">
                  <c:v>-8.1951724137931028E-3</c:v>
                </c:pt>
                <c:pt idx="2186">
                  <c:v>-8.2371448275862721E-3</c:v>
                </c:pt>
                <c:pt idx="2187">
                  <c:v>-8.2790000000000068E-3</c:v>
                </c:pt>
                <c:pt idx="2188">
                  <c:v>-8.3207862068966233E-3</c:v>
                </c:pt>
                <c:pt idx="2189">
                  <c:v>-8.3624224137931642E-3</c:v>
                </c:pt>
                <c:pt idx="2190">
                  <c:v>-8.4039327586207593E-3</c:v>
                </c:pt>
                <c:pt idx="2191">
                  <c:v>-8.4453724137931035E-3</c:v>
                </c:pt>
                <c:pt idx="2192">
                  <c:v>-8.4867379310345388E-3</c:v>
                </c:pt>
                <c:pt idx="2193">
                  <c:v>-8.5278862068965747E-3</c:v>
                </c:pt>
                <c:pt idx="2194">
                  <c:v>-8.5688500000000046E-3</c:v>
                </c:pt>
                <c:pt idx="2195">
                  <c:v>-8.6096758620690175E-3</c:v>
                </c:pt>
                <c:pt idx="2196">
                  <c:v>-8.6504896551724813E-3</c:v>
                </c:pt>
                <c:pt idx="2197">
                  <c:v>-8.6913224137930983E-3</c:v>
                </c:pt>
                <c:pt idx="2198">
                  <c:v>-8.7322431034482766E-3</c:v>
                </c:pt>
                <c:pt idx="2199">
                  <c:v>-8.773241379310355E-3</c:v>
                </c:pt>
                <c:pt idx="2200">
                  <c:v>-8.8142206896551709E-3</c:v>
                </c:pt>
                <c:pt idx="2201">
                  <c:v>-8.8549775862069614E-3</c:v>
                </c:pt>
                <c:pt idx="2202">
                  <c:v>-8.8955379310345691E-3</c:v>
                </c:pt>
                <c:pt idx="2203">
                  <c:v>-8.9362896551724268E-3</c:v>
                </c:pt>
                <c:pt idx="2204">
                  <c:v>-8.9770724137931048E-3</c:v>
                </c:pt>
                <c:pt idx="2205">
                  <c:v>-9.017855172413795E-3</c:v>
                </c:pt>
                <c:pt idx="2206">
                  <c:v>-9.0586965517242303E-3</c:v>
                </c:pt>
                <c:pt idx="2207">
                  <c:v>-9.0996827586207665E-3</c:v>
                </c:pt>
                <c:pt idx="2208">
                  <c:v>-9.1407862068965777E-3</c:v>
                </c:pt>
                <c:pt idx="2209">
                  <c:v>-9.1818965517241908E-3</c:v>
                </c:pt>
                <c:pt idx="2210">
                  <c:v>-9.2230396551724377E-3</c:v>
                </c:pt>
                <c:pt idx="2211">
                  <c:v>-9.2641827586207297E-3</c:v>
                </c:pt>
                <c:pt idx="2212">
                  <c:v>-9.3052465517242545E-3</c:v>
                </c:pt>
                <c:pt idx="2213">
                  <c:v>-9.3461586206896874E-3</c:v>
                </c:pt>
                <c:pt idx="2214">
                  <c:v>-9.3868862068966479E-3</c:v>
                </c:pt>
                <c:pt idx="2215">
                  <c:v>-9.4274620689655548E-3</c:v>
                </c:pt>
                <c:pt idx="2216">
                  <c:v>-9.4678344827586747E-3</c:v>
                </c:pt>
                <c:pt idx="2217">
                  <c:v>-9.508103448275863E-3</c:v>
                </c:pt>
                <c:pt idx="2218">
                  <c:v>-9.5482965517241728E-3</c:v>
                </c:pt>
                <c:pt idx="2219">
                  <c:v>-9.5885000000000067E-3</c:v>
                </c:pt>
                <c:pt idx="2220">
                  <c:v>-9.6286189655172428E-3</c:v>
                </c:pt>
                <c:pt idx="2221">
                  <c:v>-9.6685982758621235E-3</c:v>
                </c:pt>
                <c:pt idx="2222">
                  <c:v>-9.7086741379310473E-3</c:v>
                </c:pt>
                <c:pt idx="2223">
                  <c:v>-9.7487551724137929E-3</c:v>
                </c:pt>
                <c:pt idx="2224">
                  <c:v>-9.7886517241379239E-3</c:v>
                </c:pt>
                <c:pt idx="2225">
                  <c:v>-9.8283706896551519E-3</c:v>
                </c:pt>
                <c:pt idx="2226">
                  <c:v>-9.8679810344828242E-3</c:v>
                </c:pt>
                <c:pt idx="2227">
                  <c:v>-9.9074413793103951E-3</c:v>
                </c:pt>
                <c:pt idx="2228">
                  <c:v>-9.9467413793103733E-3</c:v>
                </c:pt>
                <c:pt idx="2229">
                  <c:v>-9.9858965517242576E-3</c:v>
                </c:pt>
                <c:pt idx="2230">
                  <c:v>-1.0024844827586209E-2</c:v>
                </c:pt>
                <c:pt idx="2231">
                  <c:v>-1.0063670689655248E-2</c:v>
                </c:pt>
                <c:pt idx="2232">
                  <c:v>-1.0102418965517309E-2</c:v>
                </c:pt>
                <c:pt idx="2233">
                  <c:v>-1.0141041379310383E-2</c:v>
                </c:pt>
                <c:pt idx="2234">
                  <c:v>-1.017962413793104E-2</c:v>
                </c:pt>
                <c:pt idx="2235">
                  <c:v>-1.0218212068965518E-2</c:v>
                </c:pt>
                <c:pt idx="2236">
                  <c:v>-1.0256713793103448E-2</c:v>
                </c:pt>
                <c:pt idx="2237">
                  <c:v>-1.0295086206896552E-2</c:v>
                </c:pt>
                <c:pt idx="2238">
                  <c:v>-1.0333451724137986E-2</c:v>
                </c:pt>
                <c:pt idx="2239">
                  <c:v>-1.0371915517241379E-2</c:v>
                </c:pt>
                <c:pt idx="2240">
                  <c:v>-1.0410393103448276E-2</c:v>
                </c:pt>
                <c:pt idx="2241">
                  <c:v>-1.0448841379310401E-2</c:v>
                </c:pt>
                <c:pt idx="2242">
                  <c:v>-1.0487358620689663E-2</c:v>
                </c:pt>
                <c:pt idx="2243">
                  <c:v>-1.0525827586206907E-2</c:v>
                </c:pt>
                <c:pt idx="2244">
                  <c:v>-1.05642448275862E-2</c:v>
                </c:pt>
                <c:pt idx="2245">
                  <c:v>-1.0602570689655305E-2</c:v>
                </c:pt>
                <c:pt idx="2246">
                  <c:v>-1.0640943103448278E-2</c:v>
                </c:pt>
                <c:pt idx="2247">
                  <c:v>-1.0679377586206899E-2</c:v>
                </c:pt>
                <c:pt idx="2248">
                  <c:v>-1.0717837931034478E-2</c:v>
                </c:pt>
                <c:pt idx="2249">
                  <c:v>-1.075643275862069E-2</c:v>
                </c:pt>
                <c:pt idx="2250">
                  <c:v>-1.0795408620689667E-2</c:v>
                </c:pt>
                <c:pt idx="2251">
                  <c:v>-1.0834537931034484E-2</c:v>
                </c:pt>
                <c:pt idx="2252">
                  <c:v>-1.0873644827586199E-2</c:v>
                </c:pt>
                <c:pt idx="2253">
                  <c:v>-1.0912541379310404E-2</c:v>
                </c:pt>
                <c:pt idx="2254">
                  <c:v>-1.0951284482758622E-2</c:v>
                </c:pt>
                <c:pt idx="2255">
                  <c:v>-1.0989962068965521E-2</c:v>
                </c:pt>
                <c:pt idx="2256">
                  <c:v>-1.1028577586206942E-2</c:v>
                </c:pt>
                <c:pt idx="2257">
                  <c:v>-1.1067243103448272E-2</c:v>
                </c:pt>
                <c:pt idx="2258">
                  <c:v>-1.1105927586206895E-2</c:v>
                </c:pt>
                <c:pt idx="2259">
                  <c:v>-1.1144358620689701E-2</c:v>
                </c:pt>
                <c:pt idx="2260">
                  <c:v>-1.1182617241379356E-2</c:v>
                </c:pt>
                <c:pt idx="2261">
                  <c:v>-1.1220855172413868E-2</c:v>
                </c:pt>
                <c:pt idx="2262">
                  <c:v>-1.1258986206896552E-2</c:v>
                </c:pt>
                <c:pt idx="2263">
                  <c:v>-1.1297096551724086E-2</c:v>
                </c:pt>
                <c:pt idx="2264">
                  <c:v>-1.1335431034482837E-2</c:v>
                </c:pt>
                <c:pt idx="2265">
                  <c:v>-1.137396551724138E-2</c:v>
                </c:pt>
                <c:pt idx="2266">
                  <c:v>-1.1412505172413843E-2</c:v>
                </c:pt>
                <c:pt idx="2267">
                  <c:v>-1.1451043103448277E-2</c:v>
                </c:pt>
                <c:pt idx="2268">
                  <c:v>-1.1489524137931121E-2</c:v>
                </c:pt>
                <c:pt idx="2269">
                  <c:v>-1.1527800000000071E-2</c:v>
                </c:pt>
                <c:pt idx="2270">
                  <c:v>-1.1565948275862145E-2</c:v>
                </c:pt>
                <c:pt idx="2271">
                  <c:v>-1.1604113793103513E-2</c:v>
                </c:pt>
                <c:pt idx="2272">
                  <c:v>-1.1642267241379373E-2</c:v>
                </c:pt>
                <c:pt idx="2273">
                  <c:v>-1.1680431034482869E-2</c:v>
                </c:pt>
                <c:pt idx="2274">
                  <c:v>-1.1718582758620701E-2</c:v>
                </c:pt>
                <c:pt idx="2275">
                  <c:v>-1.175677931034488E-2</c:v>
                </c:pt>
                <c:pt idx="2276">
                  <c:v>-1.179494482758621E-2</c:v>
                </c:pt>
                <c:pt idx="2277">
                  <c:v>-1.1833006896551725E-2</c:v>
                </c:pt>
                <c:pt idx="2278">
                  <c:v>-1.1870996551724118E-2</c:v>
                </c:pt>
                <c:pt idx="2279">
                  <c:v>-1.1908932758620689E-2</c:v>
                </c:pt>
                <c:pt idx="2280">
                  <c:v>-1.1946762068965599E-2</c:v>
                </c:pt>
                <c:pt idx="2281">
                  <c:v>-1.1984601724138013E-2</c:v>
                </c:pt>
                <c:pt idx="2282">
                  <c:v>-1.2022410344827655E-2</c:v>
                </c:pt>
                <c:pt idx="2283">
                  <c:v>-1.2060117241379347E-2</c:v>
                </c:pt>
                <c:pt idx="2284">
                  <c:v>-1.2097699999999998E-2</c:v>
                </c:pt>
                <c:pt idx="2285">
                  <c:v>-1.2135194827586208E-2</c:v>
                </c:pt>
                <c:pt idx="2286">
                  <c:v>-1.2172689655172441E-2</c:v>
                </c:pt>
                <c:pt idx="2287">
                  <c:v>-1.2210091379310365E-2</c:v>
                </c:pt>
                <c:pt idx="2288">
                  <c:v>-1.2247351724137993E-2</c:v>
                </c:pt>
                <c:pt idx="2289">
                  <c:v>-1.2284687931034478E-2</c:v>
                </c:pt>
                <c:pt idx="2290">
                  <c:v>-1.2322051724138005E-2</c:v>
                </c:pt>
                <c:pt idx="2291">
                  <c:v>-1.2359382758620674E-2</c:v>
                </c:pt>
                <c:pt idx="2292">
                  <c:v>-1.2396751724137976E-2</c:v>
                </c:pt>
                <c:pt idx="2293">
                  <c:v>-1.2434117241379321E-2</c:v>
                </c:pt>
                <c:pt idx="2294">
                  <c:v>-1.2471515517241379E-2</c:v>
                </c:pt>
                <c:pt idx="2295">
                  <c:v>-1.2508865517241381E-2</c:v>
                </c:pt>
                <c:pt idx="2296">
                  <c:v>-1.2546044827586204E-2</c:v>
                </c:pt>
                <c:pt idx="2297">
                  <c:v>-1.2583072413793125E-2</c:v>
                </c:pt>
                <c:pt idx="2298">
                  <c:v>-1.2620008620689694E-2</c:v>
                </c:pt>
                <c:pt idx="2299">
                  <c:v>-1.265692413793104E-2</c:v>
                </c:pt>
                <c:pt idx="2300">
                  <c:v>-1.26937551724138E-2</c:v>
                </c:pt>
                <c:pt idx="2301">
                  <c:v>-1.2730408620689661E-2</c:v>
                </c:pt>
                <c:pt idx="2302">
                  <c:v>-1.2766862068965591E-2</c:v>
                </c:pt>
                <c:pt idx="2303">
                  <c:v>-1.2803093103448277E-2</c:v>
                </c:pt>
                <c:pt idx="2304">
                  <c:v>-1.2839272413793098E-2</c:v>
                </c:pt>
                <c:pt idx="2305">
                  <c:v>-1.287543275862069E-2</c:v>
                </c:pt>
                <c:pt idx="2306">
                  <c:v>-1.2911624137931043E-2</c:v>
                </c:pt>
                <c:pt idx="2307">
                  <c:v>-1.2947779310344881E-2</c:v>
                </c:pt>
                <c:pt idx="2308">
                  <c:v>-1.2983868965517337E-2</c:v>
                </c:pt>
                <c:pt idx="2309">
                  <c:v>-1.3019941379310344E-2</c:v>
                </c:pt>
                <c:pt idx="2310">
                  <c:v>-1.3055925862069015E-2</c:v>
                </c:pt>
                <c:pt idx="2311">
                  <c:v>-1.3091910344827623E-2</c:v>
                </c:pt>
                <c:pt idx="2312">
                  <c:v>-1.3127779310344883E-2</c:v>
                </c:pt>
                <c:pt idx="2313">
                  <c:v>-1.3163405172413841E-2</c:v>
                </c:pt>
                <c:pt idx="2314">
                  <c:v>-1.3198803448275894E-2</c:v>
                </c:pt>
                <c:pt idx="2315">
                  <c:v>-1.3233965517241379E-2</c:v>
                </c:pt>
                <c:pt idx="2316">
                  <c:v>-1.3268812068965583E-2</c:v>
                </c:pt>
                <c:pt idx="2317">
                  <c:v>-1.3303558620689734E-2</c:v>
                </c:pt>
                <c:pt idx="2318">
                  <c:v>-1.33382E-2</c:v>
                </c:pt>
                <c:pt idx="2319">
                  <c:v>-1.337277586206905E-2</c:v>
                </c:pt>
                <c:pt idx="2320">
                  <c:v>-1.340728448275862E-2</c:v>
                </c:pt>
                <c:pt idx="2321">
                  <c:v>-1.3441741379310425E-2</c:v>
                </c:pt>
                <c:pt idx="2322">
                  <c:v>-1.34762724137931E-2</c:v>
                </c:pt>
                <c:pt idx="2323">
                  <c:v>-1.3510791379310411E-2</c:v>
                </c:pt>
                <c:pt idx="2324">
                  <c:v>-1.3545237931034484E-2</c:v>
                </c:pt>
                <c:pt idx="2325">
                  <c:v>-1.3579470689655256E-2</c:v>
                </c:pt>
                <c:pt idx="2326">
                  <c:v>-1.3613515517241381E-2</c:v>
                </c:pt>
                <c:pt idx="2327">
                  <c:v>-1.3647386206896563E-2</c:v>
                </c:pt>
                <c:pt idx="2328">
                  <c:v>-1.3681041379310423E-2</c:v>
                </c:pt>
                <c:pt idx="2329">
                  <c:v>-1.3714482758620699E-2</c:v>
                </c:pt>
                <c:pt idx="2330">
                  <c:v>-1.3747900000000025E-2</c:v>
                </c:pt>
                <c:pt idx="2331">
                  <c:v>-1.3781351724138033E-2</c:v>
                </c:pt>
                <c:pt idx="2332">
                  <c:v>-1.3815162068965582E-2</c:v>
                </c:pt>
                <c:pt idx="2333">
                  <c:v>-1.3848848275862167E-2</c:v>
                </c:pt>
                <c:pt idx="2334">
                  <c:v>-1.3882458620689733E-2</c:v>
                </c:pt>
                <c:pt idx="2335">
                  <c:v>-1.3915974137931072E-2</c:v>
                </c:pt>
                <c:pt idx="2336">
                  <c:v>-1.3949382758620701E-2</c:v>
                </c:pt>
                <c:pt idx="2337">
                  <c:v>-1.3982850000000097E-2</c:v>
                </c:pt>
                <c:pt idx="2338">
                  <c:v>-1.4016227586206853E-2</c:v>
                </c:pt>
                <c:pt idx="2339">
                  <c:v>-1.404956551724138E-2</c:v>
                </c:pt>
                <c:pt idx="2340">
                  <c:v>-1.4082746551724087E-2</c:v>
                </c:pt>
                <c:pt idx="2341">
                  <c:v>-1.4115872413793104E-2</c:v>
                </c:pt>
                <c:pt idx="2342">
                  <c:v>-1.4148948275862081E-2</c:v>
                </c:pt>
                <c:pt idx="2343">
                  <c:v>-1.4181808620689696E-2</c:v>
                </c:pt>
                <c:pt idx="2344">
                  <c:v>-1.4214525862069026E-2</c:v>
                </c:pt>
                <c:pt idx="2345">
                  <c:v>-1.4246956896551718E-2</c:v>
                </c:pt>
                <c:pt idx="2346">
                  <c:v>-1.4279172413793104E-2</c:v>
                </c:pt>
                <c:pt idx="2347">
                  <c:v>-1.4311234482758619E-2</c:v>
                </c:pt>
                <c:pt idx="2348">
                  <c:v>-1.4343110344827664E-2</c:v>
                </c:pt>
                <c:pt idx="2349">
                  <c:v>-1.4374948275862082E-2</c:v>
                </c:pt>
                <c:pt idx="2350">
                  <c:v>-1.4406758620689689E-2</c:v>
                </c:pt>
                <c:pt idx="2351">
                  <c:v>-1.44385775862069E-2</c:v>
                </c:pt>
                <c:pt idx="2352">
                  <c:v>-1.447048620689656E-2</c:v>
                </c:pt>
                <c:pt idx="2353">
                  <c:v>-1.4502456896551727E-2</c:v>
                </c:pt>
                <c:pt idx="2354">
                  <c:v>-1.4534456896551719E-2</c:v>
                </c:pt>
                <c:pt idx="2355">
                  <c:v>-1.4566498275862146E-2</c:v>
                </c:pt>
                <c:pt idx="2356">
                  <c:v>-1.4598422413793104E-2</c:v>
                </c:pt>
                <c:pt idx="2357">
                  <c:v>-1.4630363793103451E-2</c:v>
                </c:pt>
                <c:pt idx="2358">
                  <c:v>-1.4662403448275919E-2</c:v>
                </c:pt>
                <c:pt idx="2359">
                  <c:v>-1.4694408620689665E-2</c:v>
                </c:pt>
                <c:pt idx="2360">
                  <c:v>-1.472626896551728E-2</c:v>
                </c:pt>
                <c:pt idx="2361">
                  <c:v>-1.4757998275862081E-2</c:v>
                </c:pt>
                <c:pt idx="2362">
                  <c:v>-1.4789693103448276E-2</c:v>
                </c:pt>
                <c:pt idx="2363">
                  <c:v>-1.482125689655172E-2</c:v>
                </c:pt>
                <c:pt idx="2364">
                  <c:v>-1.4852720689655244E-2</c:v>
                </c:pt>
                <c:pt idx="2365">
                  <c:v>-1.4884043103448276E-2</c:v>
                </c:pt>
                <c:pt idx="2366">
                  <c:v>-1.4915355172413793E-2</c:v>
                </c:pt>
                <c:pt idx="2367">
                  <c:v>-1.4946755172413825E-2</c:v>
                </c:pt>
                <c:pt idx="2368">
                  <c:v>-1.4978082758620686E-2</c:v>
                </c:pt>
                <c:pt idx="2369">
                  <c:v>-1.5009294827586206E-2</c:v>
                </c:pt>
                <c:pt idx="2370">
                  <c:v>-1.5040451724138025E-2</c:v>
                </c:pt>
                <c:pt idx="2371">
                  <c:v>-1.5071467241379347E-2</c:v>
                </c:pt>
                <c:pt idx="2372">
                  <c:v>-1.5102327586206899E-2</c:v>
                </c:pt>
                <c:pt idx="2373">
                  <c:v>-1.5133101724137997E-2</c:v>
                </c:pt>
                <c:pt idx="2374">
                  <c:v>-1.5163801724138021E-2</c:v>
                </c:pt>
                <c:pt idx="2375">
                  <c:v>-1.5194444827586208E-2</c:v>
                </c:pt>
                <c:pt idx="2376">
                  <c:v>-1.5225041379310383E-2</c:v>
                </c:pt>
                <c:pt idx="2377">
                  <c:v>-1.5255605172413795E-2</c:v>
                </c:pt>
                <c:pt idx="2378">
                  <c:v>-1.5286106896551743E-2</c:v>
                </c:pt>
                <c:pt idx="2379">
                  <c:v>-1.5316610344827621E-2</c:v>
                </c:pt>
                <c:pt idx="2380">
                  <c:v>-1.5347067241379356E-2</c:v>
                </c:pt>
                <c:pt idx="2381">
                  <c:v>-1.5377343103448238E-2</c:v>
                </c:pt>
                <c:pt idx="2382">
                  <c:v>-1.5407600000000021E-2</c:v>
                </c:pt>
                <c:pt idx="2383">
                  <c:v>-1.5437700000000021E-2</c:v>
                </c:pt>
                <c:pt idx="2384">
                  <c:v>-1.5467760344827663E-2</c:v>
                </c:pt>
                <c:pt idx="2385">
                  <c:v>-1.5497972413793099E-2</c:v>
                </c:pt>
                <c:pt idx="2386">
                  <c:v>-1.5528341379310395E-2</c:v>
                </c:pt>
                <c:pt idx="2387">
                  <c:v>-1.5558767241379338E-2</c:v>
                </c:pt>
                <c:pt idx="2388">
                  <c:v>-1.5589172413793147E-2</c:v>
                </c:pt>
                <c:pt idx="2389">
                  <c:v>-1.5619603448275865E-2</c:v>
                </c:pt>
                <c:pt idx="2390">
                  <c:v>-1.5649972413793109E-2</c:v>
                </c:pt>
                <c:pt idx="2391">
                  <c:v>-1.5680300000000043E-2</c:v>
                </c:pt>
                <c:pt idx="2392">
                  <c:v>-1.5710698275862137E-2</c:v>
                </c:pt>
                <c:pt idx="2393">
                  <c:v>-1.5741136206896603E-2</c:v>
                </c:pt>
                <c:pt idx="2394">
                  <c:v>-1.5771520689655292E-2</c:v>
                </c:pt>
                <c:pt idx="2395">
                  <c:v>-1.5801844827586259E-2</c:v>
                </c:pt>
                <c:pt idx="2396">
                  <c:v>-1.5832144827586207E-2</c:v>
                </c:pt>
                <c:pt idx="2397">
                  <c:v>-1.5862372413793159E-2</c:v>
                </c:pt>
                <c:pt idx="2398">
                  <c:v>-1.5892806896551741E-2</c:v>
                </c:pt>
                <c:pt idx="2399">
                  <c:v>-1.5923386206896581E-2</c:v>
                </c:pt>
                <c:pt idx="2400">
                  <c:v>-1.5954010344827657E-2</c:v>
                </c:pt>
                <c:pt idx="2401">
                  <c:v>-1.5984706896551723E-2</c:v>
                </c:pt>
                <c:pt idx="2402">
                  <c:v>-1.6015486206896561E-2</c:v>
                </c:pt>
                <c:pt idx="2403">
                  <c:v>-1.6046281034482836E-2</c:v>
                </c:pt>
                <c:pt idx="2404">
                  <c:v>-1.607698793103448E-2</c:v>
                </c:pt>
                <c:pt idx="2405">
                  <c:v>-1.610755862068974E-2</c:v>
                </c:pt>
                <c:pt idx="2406">
                  <c:v>-1.6138079310344843E-2</c:v>
                </c:pt>
                <c:pt idx="2407">
                  <c:v>-1.6168587931034501E-2</c:v>
                </c:pt>
                <c:pt idx="2408">
                  <c:v>-1.6199041379310383E-2</c:v>
                </c:pt>
                <c:pt idx="2409">
                  <c:v>-1.6229375862069056E-2</c:v>
                </c:pt>
                <c:pt idx="2410">
                  <c:v>-1.6259574137931113E-2</c:v>
                </c:pt>
                <c:pt idx="2411">
                  <c:v>-1.628967068965527E-2</c:v>
                </c:pt>
                <c:pt idx="2412">
                  <c:v>-1.6319774137931085E-2</c:v>
                </c:pt>
                <c:pt idx="2413">
                  <c:v>-1.6349877586206943E-2</c:v>
                </c:pt>
                <c:pt idx="2414">
                  <c:v>-1.6379889655172494E-2</c:v>
                </c:pt>
                <c:pt idx="2415">
                  <c:v>-1.6409794827586241E-2</c:v>
                </c:pt>
                <c:pt idx="2416">
                  <c:v>-1.6439513793103502E-2</c:v>
                </c:pt>
                <c:pt idx="2417">
                  <c:v>-1.6468910344827659E-2</c:v>
                </c:pt>
                <c:pt idx="2418">
                  <c:v>-1.6498089655172493E-2</c:v>
                </c:pt>
                <c:pt idx="2419">
                  <c:v>-1.6527141379310429E-2</c:v>
                </c:pt>
                <c:pt idx="2420">
                  <c:v>-1.6556001724138E-2</c:v>
                </c:pt>
                <c:pt idx="2421">
                  <c:v>-1.6584624137931114E-2</c:v>
                </c:pt>
                <c:pt idx="2422">
                  <c:v>-1.6613062068965595E-2</c:v>
                </c:pt>
                <c:pt idx="2423">
                  <c:v>-1.6641374137931129E-2</c:v>
                </c:pt>
                <c:pt idx="2424">
                  <c:v>-1.6669670689655292E-2</c:v>
                </c:pt>
                <c:pt idx="2425">
                  <c:v>-1.6698022413793107E-2</c:v>
                </c:pt>
                <c:pt idx="2426">
                  <c:v>-1.6726258620689719E-2</c:v>
                </c:pt>
                <c:pt idx="2427">
                  <c:v>-1.6754175862069093E-2</c:v>
                </c:pt>
                <c:pt idx="2428">
                  <c:v>-1.6781844827586278E-2</c:v>
                </c:pt>
                <c:pt idx="2429">
                  <c:v>-1.6809332758620701E-2</c:v>
                </c:pt>
                <c:pt idx="2430">
                  <c:v>-1.6836644827586209E-2</c:v>
                </c:pt>
                <c:pt idx="2431">
                  <c:v>-1.6863782758620743E-2</c:v>
                </c:pt>
                <c:pt idx="2432">
                  <c:v>-1.6890796551724138E-2</c:v>
                </c:pt>
                <c:pt idx="2433">
                  <c:v>-1.6917865517241421E-2</c:v>
                </c:pt>
                <c:pt idx="2434">
                  <c:v>-1.6945044827586249E-2</c:v>
                </c:pt>
                <c:pt idx="2435">
                  <c:v>-1.6972253448275923E-2</c:v>
                </c:pt>
                <c:pt idx="2436">
                  <c:v>-1.6999337931034482E-2</c:v>
                </c:pt>
                <c:pt idx="2437">
                  <c:v>-1.702621896551728E-2</c:v>
                </c:pt>
                <c:pt idx="2438">
                  <c:v>-1.7053051724137985E-2</c:v>
                </c:pt>
                <c:pt idx="2439">
                  <c:v>-1.707985862068969E-2</c:v>
                </c:pt>
                <c:pt idx="2440">
                  <c:v>-1.7106700000000041E-2</c:v>
                </c:pt>
                <c:pt idx="2441">
                  <c:v>-1.7133544827586233E-2</c:v>
                </c:pt>
                <c:pt idx="2442">
                  <c:v>-1.716036551724141E-2</c:v>
                </c:pt>
                <c:pt idx="2443">
                  <c:v>-1.7187100000000049E-2</c:v>
                </c:pt>
                <c:pt idx="2444">
                  <c:v>-1.721381379310348E-2</c:v>
                </c:pt>
                <c:pt idx="2445">
                  <c:v>-1.724049655172414E-2</c:v>
                </c:pt>
                <c:pt idx="2446">
                  <c:v>-1.7267327586206898E-2</c:v>
                </c:pt>
                <c:pt idx="2447">
                  <c:v>-1.7294327586206897E-2</c:v>
                </c:pt>
                <c:pt idx="2448">
                  <c:v>-1.732144827586217E-2</c:v>
                </c:pt>
                <c:pt idx="2449">
                  <c:v>-1.7348551724138038E-2</c:v>
                </c:pt>
                <c:pt idx="2450">
                  <c:v>-1.7375586206896585E-2</c:v>
                </c:pt>
                <c:pt idx="2451">
                  <c:v>-1.7402741379310405E-2</c:v>
                </c:pt>
                <c:pt idx="2452">
                  <c:v>-1.7430051724138029E-2</c:v>
                </c:pt>
                <c:pt idx="2453">
                  <c:v>-1.7457448275862125E-2</c:v>
                </c:pt>
                <c:pt idx="2454">
                  <c:v>-1.748477586206908E-2</c:v>
                </c:pt>
                <c:pt idx="2455">
                  <c:v>-1.7512068965517307E-2</c:v>
                </c:pt>
                <c:pt idx="2456">
                  <c:v>-1.7539448275862127E-2</c:v>
                </c:pt>
                <c:pt idx="2457">
                  <c:v>-1.7566810344827689E-2</c:v>
                </c:pt>
                <c:pt idx="2458">
                  <c:v>-1.7594206896551719E-2</c:v>
                </c:pt>
                <c:pt idx="2459">
                  <c:v>-1.7621637931034502E-2</c:v>
                </c:pt>
                <c:pt idx="2460">
                  <c:v>-1.7649034482758657E-2</c:v>
                </c:pt>
                <c:pt idx="2461">
                  <c:v>-1.7676655172413819E-2</c:v>
                </c:pt>
                <c:pt idx="2462">
                  <c:v>-1.7704413793103505E-2</c:v>
                </c:pt>
                <c:pt idx="2463">
                  <c:v>-1.7732293103448274E-2</c:v>
                </c:pt>
                <c:pt idx="2464">
                  <c:v>-1.7760275862069075E-2</c:v>
                </c:pt>
                <c:pt idx="2465">
                  <c:v>-1.7788189655172527E-2</c:v>
                </c:pt>
                <c:pt idx="2466">
                  <c:v>-1.7816000000000033E-2</c:v>
                </c:pt>
                <c:pt idx="2467">
                  <c:v>-1.7843810344827703E-2</c:v>
                </c:pt>
                <c:pt idx="2468">
                  <c:v>-1.7871603448275909E-2</c:v>
                </c:pt>
                <c:pt idx="2469">
                  <c:v>-1.7899379310344864E-2</c:v>
                </c:pt>
                <c:pt idx="2470">
                  <c:v>-1.7927120689655303E-2</c:v>
                </c:pt>
                <c:pt idx="2471">
                  <c:v>-1.795482758620693E-2</c:v>
                </c:pt>
                <c:pt idx="2472">
                  <c:v>-1.7982482758620733E-2</c:v>
                </c:pt>
                <c:pt idx="2473">
                  <c:v>-1.8010189655172509E-2</c:v>
                </c:pt>
                <c:pt idx="2474">
                  <c:v>-1.8037758620689681E-2</c:v>
                </c:pt>
                <c:pt idx="2475">
                  <c:v>-1.8065206896551729E-2</c:v>
                </c:pt>
                <c:pt idx="2476">
                  <c:v>-1.8092706896551725E-2</c:v>
                </c:pt>
                <c:pt idx="2477">
                  <c:v>-1.8120293103448277E-2</c:v>
                </c:pt>
                <c:pt idx="2478">
                  <c:v>-1.814796551724138E-2</c:v>
                </c:pt>
                <c:pt idx="2479">
                  <c:v>-1.8175672413793104E-2</c:v>
                </c:pt>
                <c:pt idx="2480">
                  <c:v>-1.8203396551724139E-2</c:v>
                </c:pt>
                <c:pt idx="2481">
                  <c:v>-1.8231172413793163E-2</c:v>
                </c:pt>
                <c:pt idx="2482">
                  <c:v>-1.8259000000000001E-2</c:v>
                </c:pt>
                <c:pt idx="2483">
                  <c:v>-1.8286879310344915E-2</c:v>
                </c:pt>
                <c:pt idx="2484">
                  <c:v>-1.8314724137931095E-2</c:v>
                </c:pt>
                <c:pt idx="2485">
                  <c:v>-1.8342413793103522E-2</c:v>
                </c:pt>
                <c:pt idx="2486">
                  <c:v>-1.8370000000000043E-2</c:v>
                </c:pt>
                <c:pt idx="2487">
                  <c:v>-1.8397517241379363E-2</c:v>
                </c:pt>
                <c:pt idx="2488">
                  <c:v>-1.8425034482758663E-2</c:v>
                </c:pt>
                <c:pt idx="2489">
                  <c:v>-1.8452586206896607E-2</c:v>
                </c:pt>
                <c:pt idx="2490">
                  <c:v>-1.8480224137931111E-2</c:v>
                </c:pt>
                <c:pt idx="2491">
                  <c:v>-1.8507862068965604E-2</c:v>
                </c:pt>
                <c:pt idx="2492">
                  <c:v>-1.8535500000000055E-2</c:v>
                </c:pt>
                <c:pt idx="2493">
                  <c:v>-1.8563293103448279E-2</c:v>
                </c:pt>
                <c:pt idx="2494">
                  <c:v>-1.8591241379310383E-2</c:v>
                </c:pt>
                <c:pt idx="2495">
                  <c:v>-1.8619189655172501E-2</c:v>
                </c:pt>
                <c:pt idx="2496">
                  <c:v>-1.8647000000000059E-2</c:v>
                </c:pt>
                <c:pt idx="2497">
                  <c:v>-1.8674724137931097E-2</c:v>
                </c:pt>
                <c:pt idx="2498">
                  <c:v>-1.8702344827586245E-2</c:v>
                </c:pt>
                <c:pt idx="2499">
                  <c:v>-1.8729827586206945E-2</c:v>
                </c:pt>
                <c:pt idx="2500">
                  <c:v>-1.8757189655172507E-2</c:v>
                </c:pt>
                <c:pt idx="2501">
                  <c:v>-1.8784396551724137E-2</c:v>
                </c:pt>
                <c:pt idx="2502">
                  <c:v>-1.8811500000000085E-2</c:v>
                </c:pt>
                <c:pt idx="2503">
                  <c:v>-1.8838500000000053E-2</c:v>
                </c:pt>
                <c:pt idx="2504">
                  <c:v>-1.8865344827586221E-2</c:v>
                </c:pt>
                <c:pt idx="2505">
                  <c:v>-1.8892103448275945E-2</c:v>
                </c:pt>
                <c:pt idx="2506">
                  <c:v>-1.8918741379310405E-2</c:v>
                </c:pt>
                <c:pt idx="2507">
                  <c:v>-1.894527586206908E-2</c:v>
                </c:pt>
                <c:pt idx="2508">
                  <c:v>-1.8971793103448285E-2</c:v>
                </c:pt>
                <c:pt idx="2509">
                  <c:v>-1.8998258620689663E-2</c:v>
                </c:pt>
                <c:pt idx="2510">
                  <c:v>-1.9024724137931118E-2</c:v>
                </c:pt>
                <c:pt idx="2511">
                  <c:v>-1.9051275862069048E-2</c:v>
                </c:pt>
                <c:pt idx="2512">
                  <c:v>-1.9077844827586211E-2</c:v>
                </c:pt>
                <c:pt idx="2513">
                  <c:v>-1.9104448275862176E-2</c:v>
                </c:pt>
                <c:pt idx="2514">
                  <c:v>-1.9130999999999999E-2</c:v>
                </c:pt>
                <c:pt idx="2515">
                  <c:v>-1.9157344827586208E-2</c:v>
                </c:pt>
                <c:pt idx="2516">
                  <c:v>-1.9183500000000089E-2</c:v>
                </c:pt>
                <c:pt idx="2517">
                  <c:v>-1.9209534482758694E-2</c:v>
                </c:pt>
                <c:pt idx="2518">
                  <c:v>-1.9235603448275861E-2</c:v>
                </c:pt>
                <c:pt idx="2519">
                  <c:v>-1.9262137931034505E-2</c:v>
                </c:pt>
                <c:pt idx="2520">
                  <c:v>-1.928896551724138E-2</c:v>
                </c:pt>
                <c:pt idx="2521">
                  <c:v>-1.9315913793103448E-2</c:v>
                </c:pt>
                <c:pt idx="2522">
                  <c:v>-1.9342862068965624E-2</c:v>
                </c:pt>
                <c:pt idx="2523">
                  <c:v>-1.9369810344827688E-2</c:v>
                </c:pt>
                <c:pt idx="2524">
                  <c:v>-1.9396724137931101E-2</c:v>
                </c:pt>
                <c:pt idx="2525">
                  <c:v>-1.9423672413793103E-2</c:v>
                </c:pt>
                <c:pt idx="2526">
                  <c:v>-1.9450706896551723E-2</c:v>
                </c:pt>
                <c:pt idx="2527">
                  <c:v>-1.9477620689655261E-2</c:v>
                </c:pt>
                <c:pt idx="2528">
                  <c:v>-1.9504500000000102E-2</c:v>
                </c:pt>
                <c:pt idx="2529">
                  <c:v>-1.9531413793103483E-2</c:v>
                </c:pt>
                <c:pt idx="2530">
                  <c:v>-1.9558327586206899E-2</c:v>
                </c:pt>
                <c:pt idx="2531">
                  <c:v>-1.9585224137931106E-2</c:v>
                </c:pt>
                <c:pt idx="2532">
                  <c:v>-1.9612068965517329E-2</c:v>
                </c:pt>
                <c:pt idx="2533">
                  <c:v>-1.9638862068965594E-2</c:v>
                </c:pt>
                <c:pt idx="2534">
                  <c:v>-1.9665603448275937E-2</c:v>
                </c:pt>
                <c:pt idx="2535">
                  <c:v>-1.9692344827586208E-2</c:v>
                </c:pt>
                <c:pt idx="2536">
                  <c:v>-1.9719034482758621E-2</c:v>
                </c:pt>
                <c:pt idx="2537">
                  <c:v>-1.9745758620689745E-2</c:v>
                </c:pt>
                <c:pt idx="2538">
                  <c:v>-1.9772465517241381E-2</c:v>
                </c:pt>
                <c:pt idx="2539">
                  <c:v>-1.9799103448275932E-2</c:v>
                </c:pt>
                <c:pt idx="2540">
                  <c:v>-1.9825637931034482E-2</c:v>
                </c:pt>
                <c:pt idx="2541">
                  <c:v>-1.9852000000000074E-2</c:v>
                </c:pt>
                <c:pt idx="2542">
                  <c:v>-1.9878379310344883E-2</c:v>
                </c:pt>
                <c:pt idx="2543">
                  <c:v>-1.9904758620689748E-2</c:v>
                </c:pt>
                <c:pt idx="2544">
                  <c:v>-1.9931086206896563E-2</c:v>
                </c:pt>
                <c:pt idx="2545">
                  <c:v>-1.9957413793103465E-2</c:v>
                </c:pt>
                <c:pt idx="2546">
                  <c:v>-1.9983724137931137E-2</c:v>
                </c:pt>
                <c:pt idx="2547">
                  <c:v>-2.0009982758620856E-2</c:v>
                </c:pt>
                <c:pt idx="2548">
                  <c:v>-2.0036086206896554E-2</c:v>
                </c:pt>
                <c:pt idx="2549">
                  <c:v>-2.0062086206896538E-2</c:v>
                </c:pt>
                <c:pt idx="2550">
                  <c:v>-2.0088000000000002E-2</c:v>
                </c:pt>
                <c:pt idx="2551">
                  <c:v>-2.0113948275862204E-2</c:v>
                </c:pt>
                <c:pt idx="2552">
                  <c:v>-2.0139896551724296E-2</c:v>
                </c:pt>
                <c:pt idx="2553">
                  <c:v>-2.0165758620689655E-2</c:v>
                </c:pt>
                <c:pt idx="2554">
                  <c:v>-2.0191517241379436E-2</c:v>
                </c:pt>
                <c:pt idx="2555">
                  <c:v>-2.0217310344827683E-2</c:v>
                </c:pt>
                <c:pt idx="2556">
                  <c:v>-2.0243034482758743E-2</c:v>
                </c:pt>
                <c:pt idx="2557">
                  <c:v>-2.0268793103448268E-2</c:v>
                </c:pt>
                <c:pt idx="2558">
                  <c:v>-2.0294620689655252E-2</c:v>
                </c:pt>
                <c:pt idx="2559">
                  <c:v>-2.0320413793103443E-2</c:v>
                </c:pt>
                <c:pt idx="2560">
                  <c:v>-2.034617241379329E-2</c:v>
                </c:pt>
                <c:pt idx="2561">
                  <c:v>-2.0372120689655292E-2</c:v>
                </c:pt>
                <c:pt idx="2562">
                  <c:v>-2.0398103448275882E-2</c:v>
                </c:pt>
                <c:pt idx="2563">
                  <c:v>-2.0424051724137929E-2</c:v>
                </c:pt>
                <c:pt idx="2564">
                  <c:v>-2.0449862068965704E-2</c:v>
                </c:pt>
                <c:pt idx="2565">
                  <c:v>-2.0475534482758725E-2</c:v>
                </c:pt>
                <c:pt idx="2566">
                  <c:v>-2.0501051724137936E-2</c:v>
                </c:pt>
                <c:pt idx="2567">
                  <c:v>-2.0526448275862069E-2</c:v>
                </c:pt>
                <c:pt idx="2568">
                  <c:v>-2.0551793103448273E-2</c:v>
                </c:pt>
                <c:pt idx="2569">
                  <c:v>-2.057693103448276E-2</c:v>
                </c:pt>
                <c:pt idx="2570">
                  <c:v>-2.0601655172413955E-2</c:v>
                </c:pt>
                <c:pt idx="2571">
                  <c:v>-2.062603448275864E-2</c:v>
                </c:pt>
                <c:pt idx="2572">
                  <c:v>-2.0650241379310451E-2</c:v>
                </c:pt>
                <c:pt idx="2573">
                  <c:v>-2.0674379310344937E-2</c:v>
                </c:pt>
                <c:pt idx="2574">
                  <c:v>-2.0698620689655212E-2</c:v>
                </c:pt>
                <c:pt idx="2575">
                  <c:v>-2.0722793103448177E-2</c:v>
                </c:pt>
                <c:pt idx="2576">
                  <c:v>-2.0746793103448277E-2</c:v>
                </c:pt>
                <c:pt idx="2577">
                  <c:v>-2.0770741379310412E-2</c:v>
                </c:pt>
                <c:pt idx="2578">
                  <c:v>-2.0794586206896438E-2</c:v>
                </c:pt>
                <c:pt idx="2579">
                  <c:v>-2.0818327586207077E-2</c:v>
                </c:pt>
                <c:pt idx="2580">
                  <c:v>-2.0842120689655335E-2</c:v>
                </c:pt>
                <c:pt idx="2581">
                  <c:v>-2.0865896551724293E-2</c:v>
                </c:pt>
                <c:pt idx="2582">
                  <c:v>-2.0889534482758692E-2</c:v>
                </c:pt>
                <c:pt idx="2583">
                  <c:v>-2.0913017241379478E-2</c:v>
                </c:pt>
                <c:pt idx="2584">
                  <c:v>-2.093644827586209E-2</c:v>
                </c:pt>
                <c:pt idx="2585">
                  <c:v>-2.0959827586207055E-2</c:v>
                </c:pt>
                <c:pt idx="2586">
                  <c:v>-2.0983206896551792E-2</c:v>
                </c:pt>
                <c:pt idx="2587">
                  <c:v>-2.1006741379310447E-2</c:v>
                </c:pt>
                <c:pt idx="2588">
                  <c:v>-2.1030206896551811E-2</c:v>
                </c:pt>
                <c:pt idx="2589">
                  <c:v>-2.1053568965517251E-2</c:v>
                </c:pt>
                <c:pt idx="2590">
                  <c:v>-2.1076879310344892E-2</c:v>
                </c:pt>
                <c:pt idx="2591">
                  <c:v>-2.1100137931034487E-2</c:v>
                </c:pt>
                <c:pt idx="2592">
                  <c:v>-2.1123310344827645E-2</c:v>
                </c:pt>
                <c:pt idx="2593">
                  <c:v>-2.114641379310345E-2</c:v>
                </c:pt>
                <c:pt idx="2594">
                  <c:v>-2.1169499999999987E-2</c:v>
                </c:pt>
                <c:pt idx="2595">
                  <c:v>-2.1192637931034469E-2</c:v>
                </c:pt>
                <c:pt idx="2596">
                  <c:v>-2.1215827586207096E-2</c:v>
                </c:pt>
                <c:pt idx="2597">
                  <c:v>-2.1239137931034612E-2</c:v>
                </c:pt>
                <c:pt idx="2598">
                  <c:v>-2.1262448275862086E-2</c:v>
                </c:pt>
                <c:pt idx="2599">
                  <c:v>-2.1285689655172416E-2</c:v>
                </c:pt>
                <c:pt idx="2600">
                  <c:v>-2.1308913793103554E-2</c:v>
                </c:pt>
                <c:pt idx="2601">
                  <c:v>-2.1332155172413922E-2</c:v>
                </c:pt>
                <c:pt idx="2602">
                  <c:v>-2.1355551724137934E-2</c:v>
                </c:pt>
                <c:pt idx="2603">
                  <c:v>-2.1378965517241492E-2</c:v>
                </c:pt>
                <c:pt idx="2604">
                  <c:v>-2.1402258620689806E-2</c:v>
                </c:pt>
                <c:pt idx="2605">
                  <c:v>-2.1425586206896548E-2</c:v>
                </c:pt>
                <c:pt idx="2606">
                  <c:v>-2.1448948275862214E-2</c:v>
                </c:pt>
                <c:pt idx="2607">
                  <c:v>-2.1472344827586351E-2</c:v>
                </c:pt>
                <c:pt idx="2608">
                  <c:v>-2.1495775862069175E-2</c:v>
                </c:pt>
                <c:pt idx="2609">
                  <c:v>-2.1519327586207077E-2</c:v>
                </c:pt>
                <c:pt idx="2610">
                  <c:v>-2.1542931034482748E-2</c:v>
                </c:pt>
                <c:pt idx="2611">
                  <c:v>-2.1566499999999968E-2</c:v>
                </c:pt>
                <c:pt idx="2612">
                  <c:v>-2.1590000000000002E-2</c:v>
                </c:pt>
                <c:pt idx="2613">
                  <c:v>-2.1613448275862212E-2</c:v>
                </c:pt>
                <c:pt idx="2614">
                  <c:v>-2.1636862068965704E-2</c:v>
                </c:pt>
                <c:pt idx="2615">
                  <c:v>-2.1660258620689692E-2</c:v>
                </c:pt>
                <c:pt idx="2616">
                  <c:v>-2.1683689655172474E-2</c:v>
                </c:pt>
                <c:pt idx="2617">
                  <c:v>-2.1707034482758705E-2</c:v>
                </c:pt>
                <c:pt idx="2618">
                  <c:v>-2.1730500000000052E-2</c:v>
                </c:pt>
                <c:pt idx="2619">
                  <c:v>-2.175405172413793E-2</c:v>
                </c:pt>
                <c:pt idx="2620">
                  <c:v>-2.1777586206896554E-2</c:v>
                </c:pt>
                <c:pt idx="2621">
                  <c:v>-2.1801017241379561E-2</c:v>
                </c:pt>
                <c:pt idx="2622">
                  <c:v>-2.1824327586207077E-2</c:v>
                </c:pt>
                <c:pt idx="2623">
                  <c:v>-2.1847620689655359E-2</c:v>
                </c:pt>
                <c:pt idx="2624">
                  <c:v>-2.1870810344827712E-2</c:v>
                </c:pt>
                <c:pt idx="2625">
                  <c:v>-2.1893896551724332E-2</c:v>
                </c:pt>
                <c:pt idx="2626">
                  <c:v>-2.1916999999999999E-2</c:v>
                </c:pt>
                <c:pt idx="2627">
                  <c:v>-2.1940086206896543E-2</c:v>
                </c:pt>
                <c:pt idx="2628">
                  <c:v>-2.1962965517241452E-2</c:v>
                </c:pt>
                <c:pt idx="2629">
                  <c:v>-2.1985603448276037E-2</c:v>
                </c:pt>
                <c:pt idx="2630">
                  <c:v>-2.2008017241379504E-2</c:v>
                </c:pt>
                <c:pt idx="2631">
                  <c:v>-2.203029310344835E-2</c:v>
                </c:pt>
                <c:pt idx="2632">
                  <c:v>-2.2052534482758651E-2</c:v>
                </c:pt>
                <c:pt idx="2633">
                  <c:v>-2.2074810344827719E-2</c:v>
                </c:pt>
                <c:pt idx="2634">
                  <c:v>-2.2097034482758737E-2</c:v>
                </c:pt>
                <c:pt idx="2635">
                  <c:v>-2.2119189655172414E-2</c:v>
                </c:pt>
                <c:pt idx="2636">
                  <c:v>-2.2141224137931029E-2</c:v>
                </c:pt>
                <c:pt idx="2637">
                  <c:v>-2.2163155172413917E-2</c:v>
                </c:pt>
                <c:pt idx="2638">
                  <c:v>-2.2185017241379511E-2</c:v>
                </c:pt>
                <c:pt idx="2639">
                  <c:v>-2.2206724137931028E-2</c:v>
                </c:pt>
                <c:pt idx="2640">
                  <c:v>-2.2228413793103492E-2</c:v>
                </c:pt>
                <c:pt idx="2641">
                  <c:v>-2.2250103448276042E-2</c:v>
                </c:pt>
                <c:pt idx="2642">
                  <c:v>-2.2271724137931041E-2</c:v>
                </c:pt>
                <c:pt idx="2643">
                  <c:v>-2.229331034482776E-2</c:v>
                </c:pt>
                <c:pt idx="2644">
                  <c:v>-2.2314896551724261E-2</c:v>
                </c:pt>
                <c:pt idx="2645">
                  <c:v>-2.2336396551724317E-2</c:v>
                </c:pt>
                <c:pt idx="2646">
                  <c:v>-2.2357758620689692E-2</c:v>
                </c:pt>
                <c:pt idx="2647">
                  <c:v>-2.2379034482758752E-2</c:v>
                </c:pt>
                <c:pt idx="2648">
                  <c:v>-2.2400189655172452E-2</c:v>
                </c:pt>
                <c:pt idx="2649">
                  <c:v>-2.2421293103448339E-2</c:v>
                </c:pt>
                <c:pt idx="2650">
                  <c:v>-2.2442327586207143E-2</c:v>
                </c:pt>
                <c:pt idx="2651">
                  <c:v>-2.246332758620713E-2</c:v>
                </c:pt>
                <c:pt idx="2652">
                  <c:v>-2.2484482758620791E-2</c:v>
                </c:pt>
                <c:pt idx="2653">
                  <c:v>-2.2505810344827692E-2</c:v>
                </c:pt>
                <c:pt idx="2654">
                  <c:v>-2.2527206896551792E-2</c:v>
                </c:pt>
                <c:pt idx="2655">
                  <c:v>-2.2548672413793304E-2</c:v>
                </c:pt>
                <c:pt idx="2656">
                  <c:v>-2.2570103448276046E-2</c:v>
                </c:pt>
                <c:pt idx="2657">
                  <c:v>-2.2591396551724322E-2</c:v>
                </c:pt>
                <c:pt idx="2658">
                  <c:v>-2.2612500000000056E-2</c:v>
                </c:pt>
                <c:pt idx="2659">
                  <c:v>-2.2633482758620881E-2</c:v>
                </c:pt>
                <c:pt idx="2660">
                  <c:v>-2.2654500000000011E-2</c:v>
                </c:pt>
                <c:pt idx="2661">
                  <c:v>-2.2675500000000168E-2</c:v>
                </c:pt>
                <c:pt idx="2662">
                  <c:v>-2.2696603448276013E-2</c:v>
                </c:pt>
                <c:pt idx="2663">
                  <c:v>-2.2717793103448278E-2</c:v>
                </c:pt>
                <c:pt idx="2664">
                  <c:v>-2.2738965517241534E-2</c:v>
                </c:pt>
                <c:pt idx="2665">
                  <c:v>-2.2760034482758641E-2</c:v>
                </c:pt>
                <c:pt idx="2666">
                  <c:v>-2.2781017241379545E-2</c:v>
                </c:pt>
                <c:pt idx="2667">
                  <c:v>-2.280172413793104E-2</c:v>
                </c:pt>
                <c:pt idx="2668">
                  <c:v>-2.2822224137931037E-2</c:v>
                </c:pt>
                <c:pt idx="2669">
                  <c:v>-2.2842637931034492E-2</c:v>
                </c:pt>
                <c:pt idx="2670">
                  <c:v>-2.2863000000000126E-2</c:v>
                </c:pt>
                <c:pt idx="2671">
                  <c:v>-2.2883206896551857E-2</c:v>
                </c:pt>
                <c:pt idx="2672">
                  <c:v>-2.2903344827586339E-2</c:v>
                </c:pt>
                <c:pt idx="2673">
                  <c:v>-2.2923431034482737E-2</c:v>
                </c:pt>
                <c:pt idx="2674">
                  <c:v>-2.2943482758620789E-2</c:v>
                </c:pt>
                <c:pt idx="2675">
                  <c:v>-2.2963551724137929E-2</c:v>
                </c:pt>
                <c:pt idx="2676">
                  <c:v>-2.2983775862069188E-2</c:v>
                </c:pt>
                <c:pt idx="2677">
                  <c:v>-2.3003965517241515E-2</c:v>
                </c:pt>
                <c:pt idx="2678">
                  <c:v>-2.3024120689655231E-2</c:v>
                </c:pt>
                <c:pt idx="2679">
                  <c:v>-2.3044344827586213E-2</c:v>
                </c:pt>
                <c:pt idx="2680">
                  <c:v>-2.3064586206896415E-2</c:v>
                </c:pt>
                <c:pt idx="2681">
                  <c:v>-2.3084689655172397E-2</c:v>
                </c:pt>
                <c:pt idx="2682">
                  <c:v>-2.3104637931034473E-2</c:v>
                </c:pt>
                <c:pt idx="2683">
                  <c:v>-2.3124620689655172E-2</c:v>
                </c:pt>
                <c:pt idx="2684">
                  <c:v>-2.3144586206896422E-2</c:v>
                </c:pt>
                <c:pt idx="2685">
                  <c:v>-2.3164413793103428E-2</c:v>
                </c:pt>
                <c:pt idx="2686">
                  <c:v>-2.3184258620689648E-2</c:v>
                </c:pt>
                <c:pt idx="2687">
                  <c:v>-2.3203999999999999E-2</c:v>
                </c:pt>
                <c:pt idx="2688">
                  <c:v>-2.3223620689655212E-2</c:v>
                </c:pt>
                <c:pt idx="2689">
                  <c:v>-2.3243103448276046E-2</c:v>
                </c:pt>
                <c:pt idx="2690">
                  <c:v>-2.3262482758620688E-2</c:v>
                </c:pt>
                <c:pt idx="2691">
                  <c:v>-2.3281827586207095E-2</c:v>
                </c:pt>
                <c:pt idx="2692">
                  <c:v>-2.3301137931034485E-2</c:v>
                </c:pt>
                <c:pt idx="2693">
                  <c:v>-2.3320448275862063E-2</c:v>
                </c:pt>
                <c:pt idx="2694">
                  <c:v>-2.3339689655172403E-2</c:v>
                </c:pt>
                <c:pt idx="2695">
                  <c:v>-2.3358965517241391E-2</c:v>
                </c:pt>
                <c:pt idx="2696">
                  <c:v>-2.337834482758621E-2</c:v>
                </c:pt>
                <c:pt idx="2697">
                  <c:v>-2.3397672413793251E-2</c:v>
                </c:pt>
                <c:pt idx="2698">
                  <c:v>-2.3417068965517242E-2</c:v>
                </c:pt>
                <c:pt idx="2699">
                  <c:v>-2.3436517241379462E-2</c:v>
                </c:pt>
                <c:pt idx="2700">
                  <c:v>-2.3456103448275974E-2</c:v>
                </c:pt>
                <c:pt idx="2701">
                  <c:v>-2.3475862068965705E-2</c:v>
                </c:pt>
                <c:pt idx="2702">
                  <c:v>-2.3495706896551751E-2</c:v>
                </c:pt>
                <c:pt idx="2703">
                  <c:v>-2.3515517241379416E-2</c:v>
                </c:pt>
                <c:pt idx="2704">
                  <c:v>-2.3535310344827677E-2</c:v>
                </c:pt>
                <c:pt idx="2705">
                  <c:v>-2.3555017241379445E-2</c:v>
                </c:pt>
                <c:pt idx="2706">
                  <c:v>-2.3574689655172388E-2</c:v>
                </c:pt>
                <c:pt idx="2707">
                  <c:v>-2.3594379310344828E-2</c:v>
                </c:pt>
                <c:pt idx="2708">
                  <c:v>-2.361400000000001E-2</c:v>
                </c:pt>
                <c:pt idx="2709">
                  <c:v>-2.3633517241379496E-2</c:v>
                </c:pt>
                <c:pt idx="2710">
                  <c:v>-2.3653068965517242E-2</c:v>
                </c:pt>
                <c:pt idx="2711">
                  <c:v>-2.3672482758620689E-2</c:v>
                </c:pt>
                <c:pt idx="2712">
                  <c:v>-2.3691741379310446E-2</c:v>
                </c:pt>
                <c:pt idx="2713">
                  <c:v>-2.3710931034482727E-2</c:v>
                </c:pt>
                <c:pt idx="2714">
                  <c:v>-2.3730034482758632E-2</c:v>
                </c:pt>
                <c:pt idx="2715">
                  <c:v>-2.374905172413793E-2</c:v>
                </c:pt>
                <c:pt idx="2716">
                  <c:v>-2.3768068965517187E-2</c:v>
                </c:pt>
                <c:pt idx="2717">
                  <c:v>-2.3786896551724224E-2</c:v>
                </c:pt>
                <c:pt idx="2718">
                  <c:v>-2.3805603448276015E-2</c:v>
                </c:pt>
                <c:pt idx="2719">
                  <c:v>-2.3824344827586209E-2</c:v>
                </c:pt>
                <c:pt idx="2720">
                  <c:v>-2.384296551724149E-2</c:v>
                </c:pt>
                <c:pt idx="2721">
                  <c:v>-2.3861551724137928E-2</c:v>
                </c:pt>
                <c:pt idx="2722">
                  <c:v>-2.388012068965531E-2</c:v>
                </c:pt>
                <c:pt idx="2723">
                  <c:v>-2.3898844827586207E-2</c:v>
                </c:pt>
                <c:pt idx="2724">
                  <c:v>-2.3917862068965619E-2</c:v>
                </c:pt>
                <c:pt idx="2725">
                  <c:v>-2.3936931034482738E-2</c:v>
                </c:pt>
                <c:pt idx="2726">
                  <c:v>-2.3955999999999998E-2</c:v>
                </c:pt>
                <c:pt idx="2727">
                  <c:v>-2.3974931034482738E-2</c:v>
                </c:pt>
                <c:pt idx="2728">
                  <c:v>-2.3993603448275974E-2</c:v>
                </c:pt>
                <c:pt idx="2729">
                  <c:v>-2.4012206896551751E-2</c:v>
                </c:pt>
                <c:pt idx="2730">
                  <c:v>-2.4030810344827652E-2</c:v>
                </c:pt>
                <c:pt idx="2731">
                  <c:v>-2.4049431034482729E-2</c:v>
                </c:pt>
                <c:pt idx="2732">
                  <c:v>-2.406820689655173E-2</c:v>
                </c:pt>
                <c:pt idx="2733">
                  <c:v>-2.4087017241379509E-2</c:v>
                </c:pt>
                <c:pt idx="2734">
                  <c:v>-2.4105724137930967E-2</c:v>
                </c:pt>
                <c:pt idx="2735">
                  <c:v>-2.4124379310344828E-2</c:v>
                </c:pt>
                <c:pt idx="2736">
                  <c:v>-2.4142948275862157E-2</c:v>
                </c:pt>
                <c:pt idx="2737">
                  <c:v>-2.4161551724137927E-2</c:v>
                </c:pt>
                <c:pt idx="2738">
                  <c:v>-2.4180293103448273E-2</c:v>
                </c:pt>
                <c:pt idx="2739">
                  <c:v>-2.419906896551724E-2</c:v>
                </c:pt>
                <c:pt idx="2740">
                  <c:v>-2.4217724137930968E-2</c:v>
                </c:pt>
                <c:pt idx="2741">
                  <c:v>-2.4236258620689757E-2</c:v>
                </c:pt>
                <c:pt idx="2742">
                  <c:v>-2.4254655172413812E-2</c:v>
                </c:pt>
                <c:pt idx="2743">
                  <c:v>-2.4273000000000142E-2</c:v>
                </c:pt>
                <c:pt idx="2744">
                  <c:v>-2.4291293103448276E-2</c:v>
                </c:pt>
                <c:pt idx="2745">
                  <c:v>-2.4309706896551736E-2</c:v>
                </c:pt>
                <c:pt idx="2746">
                  <c:v>-2.4328206896551727E-2</c:v>
                </c:pt>
                <c:pt idx="2747">
                  <c:v>-2.43468103448276E-2</c:v>
                </c:pt>
                <c:pt idx="2748">
                  <c:v>-2.4365706896551726E-2</c:v>
                </c:pt>
                <c:pt idx="2749">
                  <c:v>-2.4384758620689648E-2</c:v>
                </c:pt>
                <c:pt idx="2750">
                  <c:v>-2.4403896551724338E-2</c:v>
                </c:pt>
                <c:pt idx="2751">
                  <c:v>-2.4423086206896549E-2</c:v>
                </c:pt>
                <c:pt idx="2752">
                  <c:v>-2.4442241379310451E-2</c:v>
                </c:pt>
                <c:pt idx="2753">
                  <c:v>-2.4461379310344852E-2</c:v>
                </c:pt>
                <c:pt idx="2754">
                  <c:v>-2.4480637931034478E-2</c:v>
                </c:pt>
                <c:pt idx="2755">
                  <c:v>-2.4499965517241519E-2</c:v>
                </c:pt>
                <c:pt idx="2756">
                  <c:v>-2.4519241379310427E-2</c:v>
                </c:pt>
                <c:pt idx="2757">
                  <c:v>-2.4538517241379416E-2</c:v>
                </c:pt>
                <c:pt idx="2758">
                  <c:v>-2.4557827586207014E-2</c:v>
                </c:pt>
                <c:pt idx="2759">
                  <c:v>-2.4577103448276037E-2</c:v>
                </c:pt>
                <c:pt idx="2760">
                  <c:v>-2.4596362068965635E-2</c:v>
                </c:pt>
                <c:pt idx="2761">
                  <c:v>-2.461562068965531E-2</c:v>
                </c:pt>
                <c:pt idx="2762">
                  <c:v>-2.4634810344827673E-2</c:v>
                </c:pt>
                <c:pt idx="2763">
                  <c:v>-2.4653965517241538E-2</c:v>
                </c:pt>
                <c:pt idx="2764">
                  <c:v>-2.4673103448276081E-2</c:v>
                </c:pt>
                <c:pt idx="2765">
                  <c:v>-2.4692017241379462E-2</c:v>
                </c:pt>
                <c:pt idx="2766">
                  <c:v>-2.4710741379310352E-2</c:v>
                </c:pt>
                <c:pt idx="2767">
                  <c:v>-2.4729396551724247E-2</c:v>
                </c:pt>
                <c:pt idx="2768">
                  <c:v>-2.4748000000000003E-2</c:v>
                </c:pt>
                <c:pt idx="2769">
                  <c:v>-2.4766551724137786E-2</c:v>
                </c:pt>
                <c:pt idx="2770">
                  <c:v>-2.4785086206896553E-2</c:v>
                </c:pt>
                <c:pt idx="2771">
                  <c:v>-2.4803534482758717E-2</c:v>
                </c:pt>
                <c:pt idx="2772">
                  <c:v>-2.4821827586207077E-2</c:v>
                </c:pt>
                <c:pt idx="2773">
                  <c:v>-2.4839965517241568E-2</c:v>
                </c:pt>
                <c:pt idx="2774">
                  <c:v>-2.4858086206896543E-2</c:v>
                </c:pt>
                <c:pt idx="2775">
                  <c:v>-2.4876224137931027E-2</c:v>
                </c:pt>
                <c:pt idx="2776">
                  <c:v>-2.4894448275862072E-2</c:v>
                </c:pt>
                <c:pt idx="2777">
                  <c:v>-2.4912741379310356E-2</c:v>
                </c:pt>
                <c:pt idx="2778">
                  <c:v>-2.4931137931034492E-2</c:v>
                </c:pt>
                <c:pt idx="2779">
                  <c:v>-2.4949603448275983E-2</c:v>
                </c:pt>
                <c:pt idx="2780">
                  <c:v>-2.4967982758620756E-2</c:v>
                </c:pt>
                <c:pt idx="2781">
                  <c:v>-2.4986189655172408E-2</c:v>
                </c:pt>
                <c:pt idx="2782">
                  <c:v>-2.5004310344827679E-2</c:v>
                </c:pt>
                <c:pt idx="2783">
                  <c:v>-2.5022258620689682E-2</c:v>
                </c:pt>
                <c:pt idx="2784">
                  <c:v>-2.5040017241379491E-2</c:v>
                </c:pt>
                <c:pt idx="2785">
                  <c:v>-2.5057741379310456E-2</c:v>
                </c:pt>
                <c:pt idx="2786">
                  <c:v>-2.5075448275862215E-2</c:v>
                </c:pt>
                <c:pt idx="2787">
                  <c:v>-2.5093120689655343E-2</c:v>
                </c:pt>
                <c:pt idx="2788">
                  <c:v>-2.5110724137930921E-2</c:v>
                </c:pt>
                <c:pt idx="2789">
                  <c:v>-2.5128310344827591E-2</c:v>
                </c:pt>
                <c:pt idx="2790">
                  <c:v>-2.5145879310344846E-2</c:v>
                </c:pt>
                <c:pt idx="2791">
                  <c:v>-2.516337931034485E-2</c:v>
                </c:pt>
                <c:pt idx="2792">
                  <c:v>-2.5180689655172398E-2</c:v>
                </c:pt>
                <c:pt idx="2793">
                  <c:v>-2.5197862068965644E-2</c:v>
                </c:pt>
                <c:pt idx="2794">
                  <c:v>-2.5214913793103564E-2</c:v>
                </c:pt>
                <c:pt idx="2795">
                  <c:v>-2.5232000000000091E-2</c:v>
                </c:pt>
                <c:pt idx="2796">
                  <c:v>-2.5249120689655347E-2</c:v>
                </c:pt>
                <c:pt idx="2797">
                  <c:v>-2.5266120689655256E-2</c:v>
                </c:pt>
                <c:pt idx="2798">
                  <c:v>-2.5283068965517339E-2</c:v>
                </c:pt>
                <c:pt idx="2799">
                  <c:v>-2.5299931034482758E-2</c:v>
                </c:pt>
                <c:pt idx="2800">
                  <c:v>-2.5316775862068982E-2</c:v>
                </c:pt>
                <c:pt idx="2801">
                  <c:v>-2.5333620689655331E-2</c:v>
                </c:pt>
                <c:pt idx="2802">
                  <c:v>-2.5350448275862081E-2</c:v>
                </c:pt>
                <c:pt idx="2803">
                  <c:v>-2.5367275862069091E-2</c:v>
                </c:pt>
                <c:pt idx="2804">
                  <c:v>-2.5384137931034487E-2</c:v>
                </c:pt>
                <c:pt idx="2805">
                  <c:v>-2.5401051724137952E-2</c:v>
                </c:pt>
                <c:pt idx="2806">
                  <c:v>-2.5417965517241535E-2</c:v>
                </c:pt>
                <c:pt idx="2807">
                  <c:v>-2.5434793103448278E-2</c:v>
                </c:pt>
                <c:pt idx="2808">
                  <c:v>-2.5451534482758692E-2</c:v>
                </c:pt>
                <c:pt idx="2809">
                  <c:v>-2.5468189655172408E-2</c:v>
                </c:pt>
                <c:pt idx="2810">
                  <c:v>-2.5484741379310442E-2</c:v>
                </c:pt>
                <c:pt idx="2811">
                  <c:v>-2.5501189655172452E-2</c:v>
                </c:pt>
                <c:pt idx="2812">
                  <c:v>-2.5517620689655279E-2</c:v>
                </c:pt>
                <c:pt idx="2813">
                  <c:v>-2.5534034482758667E-2</c:v>
                </c:pt>
                <c:pt idx="2814">
                  <c:v>-2.5550344827586211E-2</c:v>
                </c:pt>
                <c:pt idx="2815">
                  <c:v>-2.5566620689655192E-2</c:v>
                </c:pt>
                <c:pt idx="2816">
                  <c:v>-2.5582793103448267E-2</c:v>
                </c:pt>
                <c:pt idx="2817">
                  <c:v>-2.5598810344827586E-2</c:v>
                </c:pt>
                <c:pt idx="2818">
                  <c:v>-2.5614896551724293E-2</c:v>
                </c:pt>
                <c:pt idx="2819">
                  <c:v>-2.5631051724138005E-2</c:v>
                </c:pt>
                <c:pt idx="2820">
                  <c:v>-2.5647482758620825E-2</c:v>
                </c:pt>
                <c:pt idx="2821">
                  <c:v>-2.5664000000000006E-2</c:v>
                </c:pt>
                <c:pt idx="2822">
                  <c:v>-2.5680586206896554E-2</c:v>
                </c:pt>
                <c:pt idx="2823">
                  <c:v>-2.5697241379310502E-2</c:v>
                </c:pt>
                <c:pt idx="2824">
                  <c:v>-2.5714017241379436E-2</c:v>
                </c:pt>
                <c:pt idx="2825">
                  <c:v>-2.5730879310344849E-2</c:v>
                </c:pt>
                <c:pt idx="2826">
                  <c:v>-2.5747758620689749E-2</c:v>
                </c:pt>
                <c:pt idx="2827">
                  <c:v>-2.5764758620689648E-2</c:v>
                </c:pt>
                <c:pt idx="2828">
                  <c:v>-2.5781758620689783E-2</c:v>
                </c:pt>
                <c:pt idx="2829">
                  <c:v>-2.5798689655172388E-2</c:v>
                </c:pt>
                <c:pt idx="2830">
                  <c:v>-2.5815741379310492E-2</c:v>
                </c:pt>
                <c:pt idx="2831">
                  <c:v>-2.5832862068965737E-2</c:v>
                </c:pt>
                <c:pt idx="2832">
                  <c:v>-2.5849965517241582E-2</c:v>
                </c:pt>
                <c:pt idx="2833">
                  <c:v>-2.586700000000007E-2</c:v>
                </c:pt>
                <c:pt idx="2834">
                  <c:v>-2.5884068965517294E-2</c:v>
                </c:pt>
                <c:pt idx="2835">
                  <c:v>-2.5901189655172442E-2</c:v>
                </c:pt>
                <c:pt idx="2836">
                  <c:v>-2.5918413793103449E-2</c:v>
                </c:pt>
                <c:pt idx="2837">
                  <c:v>-2.5935689655172442E-2</c:v>
                </c:pt>
                <c:pt idx="2838">
                  <c:v>-2.5953103448276015E-2</c:v>
                </c:pt>
                <c:pt idx="2839">
                  <c:v>-2.5970551724137928E-2</c:v>
                </c:pt>
                <c:pt idx="2840">
                  <c:v>-2.5988051724137928E-2</c:v>
                </c:pt>
                <c:pt idx="2841">
                  <c:v>-2.6005551724137942E-2</c:v>
                </c:pt>
                <c:pt idx="2842">
                  <c:v>-2.6023120689655347E-2</c:v>
                </c:pt>
                <c:pt idx="2843">
                  <c:v>-2.6040620689655323E-2</c:v>
                </c:pt>
                <c:pt idx="2844">
                  <c:v>-2.6058051724137929E-2</c:v>
                </c:pt>
                <c:pt idx="2845">
                  <c:v>-2.6075465517241547E-2</c:v>
                </c:pt>
                <c:pt idx="2846">
                  <c:v>-2.6092844827586212E-2</c:v>
                </c:pt>
                <c:pt idx="2847">
                  <c:v>-2.6110327586207054E-2</c:v>
                </c:pt>
                <c:pt idx="2848">
                  <c:v>-2.6127965517241478E-2</c:v>
                </c:pt>
                <c:pt idx="2849">
                  <c:v>-2.614560344827602E-2</c:v>
                </c:pt>
                <c:pt idx="2850">
                  <c:v>-2.6163362068965693E-2</c:v>
                </c:pt>
                <c:pt idx="2851">
                  <c:v>-2.6181206896551814E-2</c:v>
                </c:pt>
                <c:pt idx="2852">
                  <c:v>-2.6198982758620801E-2</c:v>
                </c:pt>
                <c:pt idx="2853">
                  <c:v>-2.6216620689655287E-2</c:v>
                </c:pt>
                <c:pt idx="2854">
                  <c:v>-2.6234172413793392E-2</c:v>
                </c:pt>
                <c:pt idx="2855">
                  <c:v>-2.6251448275862212E-2</c:v>
                </c:pt>
                <c:pt idx="2856">
                  <c:v>-2.6268551724137928E-2</c:v>
                </c:pt>
                <c:pt idx="2857">
                  <c:v>-2.6285362068965784E-2</c:v>
                </c:pt>
                <c:pt idx="2858">
                  <c:v>-2.6301931034482782E-2</c:v>
                </c:pt>
                <c:pt idx="2859">
                  <c:v>-2.6318241379310412E-2</c:v>
                </c:pt>
                <c:pt idx="2860">
                  <c:v>-2.6334293103448283E-2</c:v>
                </c:pt>
                <c:pt idx="2861">
                  <c:v>-2.6350258620689692E-2</c:v>
                </c:pt>
                <c:pt idx="2862">
                  <c:v>-2.6366224137930931E-2</c:v>
                </c:pt>
                <c:pt idx="2863">
                  <c:v>-2.6382224137931027E-2</c:v>
                </c:pt>
                <c:pt idx="2864">
                  <c:v>-2.6398310344827602E-2</c:v>
                </c:pt>
                <c:pt idx="2865">
                  <c:v>-2.6414465517241446E-2</c:v>
                </c:pt>
                <c:pt idx="2866">
                  <c:v>-2.6430586206896551E-2</c:v>
                </c:pt>
                <c:pt idx="2867">
                  <c:v>-2.6446689655172415E-2</c:v>
                </c:pt>
                <c:pt idx="2868">
                  <c:v>-2.6462793103448273E-2</c:v>
                </c:pt>
                <c:pt idx="2869">
                  <c:v>-2.6478793103448282E-2</c:v>
                </c:pt>
                <c:pt idx="2870">
                  <c:v>-2.6494482758620756E-2</c:v>
                </c:pt>
                <c:pt idx="2871">
                  <c:v>-2.6510155172413896E-2</c:v>
                </c:pt>
                <c:pt idx="2872">
                  <c:v>-2.6525896551724274E-2</c:v>
                </c:pt>
                <c:pt idx="2873">
                  <c:v>-2.6541603448276038E-2</c:v>
                </c:pt>
                <c:pt idx="2874">
                  <c:v>-2.6557241379310457E-2</c:v>
                </c:pt>
                <c:pt idx="2875">
                  <c:v>-2.6572758620689762E-2</c:v>
                </c:pt>
                <c:pt idx="2876">
                  <c:v>-2.6588086206896538E-2</c:v>
                </c:pt>
                <c:pt idx="2877">
                  <c:v>-2.6603258620689855E-2</c:v>
                </c:pt>
                <c:pt idx="2878">
                  <c:v>-2.6618362068965704E-2</c:v>
                </c:pt>
                <c:pt idx="2879">
                  <c:v>-2.6633379310345019E-2</c:v>
                </c:pt>
                <c:pt idx="2880">
                  <c:v>-2.6648275862069179E-2</c:v>
                </c:pt>
                <c:pt idx="2881">
                  <c:v>-2.6663086206896582E-2</c:v>
                </c:pt>
                <c:pt idx="2882">
                  <c:v>-2.667767241379344E-2</c:v>
                </c:pt>
                <c:pt idx="2883">
                  <c:v>-2.6691965517241591E-2</c:v>
                </c:pt>
                <c:pt idx="2884">
                  <c:v>-2.6705948275862243E-2</c:v>
                </c:pt>
                <c:pt idx="2885">
                  <c:v>-2.671963793103449E-2</c:v>
                </c:pt>
                <c:pt idx="2886">
                  <c:v>-2.6733103448276074E-2</c:v>
                </c:pt>
                <c:pt idx="2887">
                  <c:v>-2.6746413793103451E-2</c:v>
                </c:pt>
                <c:pt idx="2888">
                  <c:v>-2.6759465517241402E-2</c:v>
                </c:pt>
                <c:pt idx="2889">
                  <c:v>-2.677243103448276E-2</c:v>
                </c:pt>
                <c:pt idx="2890">
                  <c:v>-2.6785293103448286E-2</c:v>
                </c:pt>
                <c:pt idx="2891">
                  <c:v>-2.6798051724137937E-2</c:v>
                </c:pt>
                <c:pt idx="2892">
                  <c:v>-2.6810844827586281E-2</c:v>
                </c:pt>
                <c:pt idx="2893">
                  <c:v>-2.6823620689655339E-2</c:v>
                </c:pt>
                <c:pt idx="2894">
                  <c:v>-2.6836224137931037E-2</c:v>
                </c:pt>
                <c:pt idx="2895">
                  <c:v>-2.684874137931046E-2</c:v>
                </c:pt>
                <c:pt idx="2896">
                  <c:v>-2.6861241379310518E-2</c:v>
                </c:pt>
                <c:pt idx="2897">
                  <c:v>-2.6873517241379576E-2</c:v>
                </c:pt>
                <c:pt idx="2898">
                  <c:v>-2.6885758620689829E-2</c:v>
                </c:pt>
                <c:pt idx="2899">
                  <c:v>-2.6897948275862265E-2</c:v>
                </c:pt>
                <c:pt idx="2900">
                  <c:v>-2.6910000000000052E-2</c:v>
                </c:pt>
                <c:pt idx="2901">
                  <c:v>-2.6922051724137933E-2</c:v>
                </c:pt>
                <c:pt idx="2902">
                  <c:v>-2.6934086206896548E-2</c:v>
                </c:pt>
                <c:pt idx="2903">
                  <c:v>-2.6946103448276013E-2</c:v>
                </c:pt>
                <c:pt idx="2904">
                  <c:v>-2.6958241379310435E-2</c:v>
                </c:pt>
                <c:pt idx="2905">
                  <c:v>-2.6970586206896553E-2</c:v>
                </c:pt>
                <c:pt idx="2906">
                  <c:v>-2.6983068965517339E-2</c:v>
                </c:pt>
                <c:pt idx="2907">
                  <c:v>-2.6995637931034488E-2</c:v>
                </c:pt>
                <c:pt idx="2908">
                  <c:v>-2.700841379310355E-2</c:v>
                </c:pt>
                <c:pt idx="2909">
                  <c:v>-2.7021344827586342E-2</c:v>
                </c:pt>
                <c:pt idx="2910">
                  <c:v>-2.7034327586207153E-2</c:v>
                </c:pt>
                <c:pt idx="2911">
                  <c:v>-2.7047241379310558E-2</c:v>
                </c:pt>
                <c:pt idx="2912">
                  <c:v>-2.7060068965517256E-2</c:v>
                </c:pt>
                <c:pt idx="2913">
                  <c:v>-2.7072844827586356E-2</c:v>
                </c:pt>
                <c:pt idx="2914">
                  <c:v>-2.7085500000000151E-2</c:v>
                </c:pt>
                <c:pt idx="2915">
                  <c:v>-2.7098137931034556E-2</c:v>
                </c:pt>
                <c:pt idx="2916">
                  <c:v>-2.7110879310344848E-2</c:v>
                </c:pt>
                <c:pt idx="2917">
                  <c:v>-2.7123706896551771E-2</c:v>
                </c:pt>
                <c:pt idx="2918">
                  <c:v>-2.7136637931034491E-2</c:v>
                </c:pt>
                <c:pt idx="2919">
                  <c:v>-2.7149827586207105E-2</c:v>
                </c:pt>
                <c:pt idx="2920">
                  <c:v>-2.7163155172413942E-2</c:v>
                </c:pt>
                <c:pt idx="2921">
                  <c:v>-2.7176637931034482E-2</c:v>
                </c:pt>
                <c:pt idx="2922">
                  <c:v>-2.7190241379310452E-2</c:v>
                </c:pt>
                <c:pt idx="2923">
                  <c:v>-2.7203862068965794E-2</c:v>
                </c:pt>
                <c:pt idx="2924">
                  <c:v>-2.7217603448276062E-2</c:v>
                </c:pt>
                <c:pt idx="2925">
                  <c:v>-2.7231482758620869E-2</c:v>
                </c:pt>
                <c:pt idx="2926">
                  <c:v>-2.7245517241379559E-2</c:v>
                </c:pt>
                <c:pt idx="2927">
                  <c:v>-2.7259793103448282E-2</c:v>
                </c:pt>
                <c:pt idx="2928">
                  <c:v>-2.7274241379310522E-2</c:v>
                </c:pt>
                <c:pt idx="2929">
                  <c:v>-2.7288724137931028E-2</c:v>
                </c:pt>
                <c:pt idx="2930">
                  <c:v>-2.7303310344827744E-2</c:v>
                </c:pt>
                <c:pt idx="2931">
                  <c:v>-2.7317862068965693E-2</c:v>
                </c:pt>
                <c:pt idx="2932">
                  <c:v>-2.7332465517241469E-2</c:v>
                </c:pt>
                <c:pt idx="2933">
                  <c:v>-2.7347258620689825E-2</c:v>
                </c:pt>
                <c:pt idx="2934">
                  <c:v>-2.7362224137930977E-2</c:v>
                </c:pt>
                <c:pt idx="2935">
                  <c:v>-2.7377258620689855E-2</c:v>
                </c:pt>
                <c:pt idx="2936">
                  <c:v>-2.7392293103448269E-2</c:v>
                </c:pt>
                <c:pt idx="2937">
                  <c:v>-2.7407241379310561E-2</c:v>
                </c:pt>
                <c:pt idx="2938">
                  <c:v>-2.7422137931034492E-2</c:v>
                </c:pt>
                <c:pt idx="2939">
                  <c:v>-2.7437068965517428E-2</c:v>
                </c:pt>
                <c:pt idx="2940">
                  <c:v>-2.7452103448276057E-2</c:v>
                </c:pt>
                <c:pt idx="2941">
                  <c:v>-2.7467103448276055E-2</c:v>
                </c:pt>
                <c:pt idx="2942">
                  <c:v>-2.7482017241379542E-2</c:v>
                </c:pt>
                <c:pt idx="2943">
                  <c:v>-2.7496965517241543E-2</c:v>
                </c:pt>
                <c:pt idx="2944">
                  <c:v>-2.7511879310344912E-2</c:v>
                </c:pt>
                <c:pt idx="2945">
                  <c:v>-2.7526724137930933E-2</c:v>
                </c:pt>
                <c:pt idx="2946">
                  <c:v>-2.7541551724137948E-2</c:v>
                </c:pt>
                <c:pt idx="2947">
                  <c:v>-2.7556327586207081E-2</c:v>
                </c:pt>
                <c:pt idx="2948">
                  <c:v>-2.7571051724138002E-2</c:v>
                </c:pt>
                <c:pt idx="2949">
                  <c:v>-2.758577586206918E-2</c:v>
                </c:pt>
                <c:pt idx="2950">
                  <c:v>-2.7600517241379529E-2</c:v>
                </c:pt>
                <c:pt idx="2951">
                  <c:v>-2.7615379310344999E-2</c:v>
                </c:pt>
                <c:pt idx="2952">
                  <c:v>-2.7630275862069252E-2</c:v>
                </c:pt>
                <c:pt idx="2953">
                  <c:v>-2.7645275862069253E-2</c:v>
                </c:pt>
                <c:pt idx="2954">
                  <c:v>-2.7660293103448287E-2</c:v>
                </c:pt>
                <c:pt idx="2955">
                  <c:v>-2.7675241379310597E-2</c:v>
                </c:pt>
                <c:pt idx="2956">
                  <c:v>-2.7690224137931038E-2</c:v>
                </c:pt>
                <c:pt idx="2957">
                  <c:v>-2.7705327586207151E-2</c:v>
                </c:pt>
                <c:pt idx="2958">
                  <c:v>-2.7720465517241399E-2</c:v>
                </c:pt>
                <c:pt idx="2959">
                  <c:v>-2.7735706896551828E-2</c:v>
                </c:pt>
                <c:pt idx="2960">
                  <c:v>-2.7750913793103606E-2</c:v>
                </c:pt>
                <c:pt idx="2961">
                  <c:v>-2.776606896551724E-2</c:v>
                </c:pt>
                <c:pt idx="2962">
                  <c:v>-2.7781155172414009E-2</c:v>
                </c:pt>
                <c:pt idx="2963">
                  <c:v>-2.7796086206896553E-2</c:v>
                </c:pt>
                <c:pt idx="2964">
                  <c:v>-2.7810931034482782E-2</c:v>
                </c:pt>
                <c:pt idx="2965">
                  <c:v>-2.7825810344827714E-2</c:v>
                </c:pt>
                <c:pt idx="2966">
                  <c:v>-2.7840655172413967E-2</c:v>
                </c:pt>
                <c:pt idx="2967">
                  <c:v>-2.7855482758620851E-2</c:v>
                </c:pt>
                <c:pt idx="2968">
                  <c:v>-2.7870379310345014E-2</c:v>
                </c:pt>
                <c:pt idx="2969">
                  <c:v>-2.7885362068965813E-2</c:v>
                </c:pt>
                <c:pt idx="2970">
                  <c:v>-2.7900379310344947E-2</c:v>
                </c:pt>
                <c:pt idx="2971">
                  <c:v>-2.7915413793103541E-2</c:v>
                </c:pt>
                <c:pt idx="2972">
                  <c:v>-2.7930448275862212E-2</c:v>
                </c:pt>
                <c:pt idx="2973">
                  <c:v>-2.7945413793103595E-2</c:v>
                </c:pt>
                <c:pt idx="2974">
                  <c:v>-2.796027586206911E-2</c:v>
                </c:pt>
                <c:pt idx="2975">
                  <c:v>-2.7975068965517391E-2</c:v>
                </c:pt>
                <c:pt idx="2976">
                  <c:v>-2.7989810344827701E-2</c:v>
                </c:pt>
                <c:pt idx="2977">
                  <c:v>-2.8004603448275975E-2</c:v>
                </c:pt>
                <c:pt idx="2978">
                  <c:v>-2.8019362068965683E-2</c:v>
                </c:pt>
                <c:pt idx="2979">
                  <c:v>-2.8033896551724342E-2</c:v>
                </c:pt>
                <c:pt idx="2980">
                  <c:v>-2.8048241379310414E-2</c:v>
                </c:pt>
                <c:pt idx="2981">
                  <c:v>-2.806246551724139E-2</c:v>
                </c:pt>
                <c:pt idx="2982">
                  <c:v>-2.8076568965517239E-2</c:v>
                </c:pt>
                <c:pt idx="2983">
                  <c:v>-2.8090517241379415E-2</c:v>
                </c:pt>
                <c:pt idx="2984">
                  <c:v>-2.8104327586207026E-2</c:v>
                </c:pt>
                <c:pt idx="2985">
                  <c:v>-2.8118086206896417E-2</c:v>
                </c:pt>
                <c:pt idx="2986">
                  <c:v>-2.8131896551724305E-2</c:v>
                </c:pt>
                <c:pt idx="2987">
                  <c:v>-2.814582758620704E-2</c:v>
                </c:pt>
                <c:pt idx="2988">
                  <c:v>-2.8159758620689649E-2</c:v>
                </c:pt>
                <c:pt idx="2989">
                  <c:v>-2.8173689655172408E-2</c:v>
                </c:pt>
                <c:pt idx="2990">
                  <c:v>-2.8187689655172408E-2</c:v>
                </c:pt>
                <c:pt idx="2991">
                  <c:v>-2.8201689655172408E-2</c:v>
                </c:pt>
                <c:pt idx="2992">
                  <c:v>-2.8215706896551746E-2</c:v>
                </c:pt>
                <c:pt idx="2993">
                  <c:v>-2.8229655172413812E-2</c:v>
                </c:pt>
                <c:pt idx="2994">
                  <c:v>-2.8243620689655319E-2</c:v>
                </c:pt>
                <c:pt idx="2995">
                  <c:v>-2.8257620689655278E-2</c:v>
                </c:pt>
                <c:pt idx="2996">
                  <c:v>-2.8271603448276051E-2</c:v>
                </c:pt>
                <c:pt idx="2997">
                  <c:v>-2.8285586206896543E-2</c:v>
                </c:pt>
                <c:pt idx="2998">
                  <c:v>-2.8299586206896547E-2</c:v>
                </c:pt>
                <c:pt idx="2999">
                  <c:v>-2.8313620689655251E-2</c:v>
                </c:pt>
                <c:pt idx="3000">
                  <c:v>-2.8327603448275882E-2</c:v>
                </c:pt>
                <c:pt idx="3001">
                  <c:v>-2.8341448275862088E-2</c:v>
                </c:pt>
                <c:pt idx="3002">
                  <c:v>-2.8355241379310416E-2</c:v>
                </c:pt>
                <c:pt idx="3003">
                  <c:v>-2.8369172413793262E-2</c:v>
                </c:pt>
                <c:pt idx="3004">
                  <c:v>-2.8383137931034481E-2</c:v>
                </c:pt>
                <c:pt idx="3005">
                  <c:v>-2.839703448275864E-2</c:v>
                </c:pt>
                <c:pt idx="3006">
                  <c:v>-2.8410896551724265E-2</c:v>
                </c:pt>
                <c:pt idx="3007">
                  <c:v>-2.8424810344827588E-2</c:v>
                </c:pt>
                <c:pt idx="3008">
                  <c:v>-2.84387758620691E-2</c:v>
                </c:pt>
                <c:pt idx="3009">
                  <c:v>-2.845270689655174E-2</c:v>
                </c:pt>
                <c:pt idx="3010">
                  <c:v>-2.8466724137930912E-2</c:v>
                </c:pt>
                <c:pt idx="3011">
                  <c:v>-2.8480810344827641E-2</c:v>
                </c:pt>
                <c:pt idx="3012">
                  <c:v>-2.8494931034482737E-2</c:v>
                </c:pt>
                <c:pt idx="3013">
                  <c:v>-2.8509034482758641E-2</c:v>
                </c:pt>
                <c:pt idx="3014">
                  <c:v>-2.8523120689655245E-2</c:v>
                </c:pt>
                <c:pt idx="3015">
                  <c:v>-2.8537068965517252E-2</c:v>
                </c:pt>
                <c:pt idx="3016">
                  <c:v>-2.855100000000001E-2</c:v>
                </c:pt>
                <c:pt idx="3017">
                  <c:v>-2.856498275862069E-2</c:v>
                </c:pt>
                <c:pt idx="3018">
                  <c:v>-2.8578948275862152E-2</c:v>
                </c:pt>
                <c:pt idx="3019">
                  <c:v>-2.8592965517241411E-2</c:v>
                </c:pt>
                <c:pt idx="3020">
                  <c:v>-2.8606965517241487E-2</c:v>
                </c:pt>
                <c:pt idx="3021">
                  <c:v>-2.8620931034482728E-2</c:v>
                </c:pt>
                <c:pt idx="3022">
                  <c:v>-2.8634827586207095E-2</c:v>
                </c:pt>
                <c:pt idx="3023">
                  <c:v>-2.8648689655172407E-2</c:v>
                </c:pt>
                <c:pt idx="3024">
                  <c:v>-2.8662551724137928E-2</c:v>
                </c:pt>
                <c:pt idx="3025">
                  <c:v>-2.8676379310344852E-2</c:v>
                </c:pt>
                <c:pt idx="3026">
                  <c:v>-2.8690258620689729E-2</c:v>
                </c:pt>
                <c:pt idx="3027">
                  <c:v>-2.8704086206896528E-2</c:v>
                </c:pt>
                <c:pt idx="3028">
                  <c:v>-2.8717827586207025E-2</c:v>
                </c:pt>
                <c:pt idx="3029">
                  <c:v>-2.8731551724137938E-2</c:v>
                </c:pt>
                <c:pt idx="3030">
                  <c:v>-2.8745379310344852E-2</c:v>
                </c:pt>
                <c:pt idx="3031">
                  <c:v>-2.8759241379310414E-2</c:v>
                </c:pt>
                <c:pt idx="3032">
                  <c:v>-2.8773068965517252E-2</c:v>
                </c:pt>
                <c:pt idx="3033">
                  <c:v>-2.8786931034482727E-2</c:v>
                </c:pt>
                <c:pt idx="3034">
                  <c:v>-2.8800913793103605E-2</c:v>
                </c:pt>
                <c:pt idx="3035">
                  <c:v>-2.8815051724137938E-2</c:v>
                </c:pt>
                <c:pt idx="3036">
                  <c:v>-2.8829327586207081E-2</c:v>
                </c:pt>
                <c:pt idx="3037">
                  <c:v>-2.8843741379310475E-2</c:v>
                </c:pt>
                <c:pt idx="3038">
                  <c:v>-2.8858241379310416E-2</c:v>
                </c:pt>
                <c:pt idx="3039">
                  <c:v>-2.8872844827586269E-2</c:v>
                </c:pt>
                <c:pt idx="3040">
                  <c:v>-2.8887344827586321E-2</c:v>
                </c:pt>
                <c:pt idx="3041">
                  <c:v>-2.8901879310344842E-2</c:v>
                </c:pt>
                <c:pt idx="3042">
                  <c:v>-2.8916379310344829E-2</c:v>
                </c:pt>
                <c:pt idx="3043">
                  <c:v>-2.8930775862069089E-2</c:v>
                </c:pt>
                <c:pt idx="3044">
                  <c:v>-2.8945172413793335E-2</c:v>
                </c:pt>
                <c:pt idx="3045">
                  <c:v>-2.8959586206896537E-2</c:v>
                </c:pt>
                <c:pt idx="3046">
                  <c:v>-2.8974017241379452E-2</c:v>
                </c:pt>
                <c:pt idx="3047">
                  <c:v>-2.8988413793103449E-2</c:v>
                </c:pt>
                <c:pt idx="3048">
                  <c:v>-2.9002793103448277E-2</c:v>
                </c:pt>
                <c:pt idx="3049">
                  <c:v>-2.9017068965517256E-2</c:v>
                </c:pt>
                <c:pt idx="3050">
                  <c:v>-2.9031310344827747E-2</c:v>
                </c:pt>
                <c:pt idx="3051">
                  <c:v>-2.9045517241379493E-2</c:v>
                </c:pt>
                <c:pt idx="3052">
                  <c:v>-2.9059465517241409E-2</c:v>
                </c:pt>
                <c:pt idx="3053">
                  <c:v>-2.9073258620689837E-2</c:v>
                </c:pt>
                <c:pt idx="3054">
                  <c:v>-2.908675862068974E-2</c:v>
                </c:pt>
                <c:pt idx="3055">
                  <c:v>-2.9099982758620826E-2</c:v>
                </c:pt>
                <c:pt idx="3056">
                  <c:v>-2.9113017241379473E-2</c:v>
                </c:pt>
                <c:pt idx="3057">
                  <c:v>-2.9125965517241451E-2</c:v>
                </c:pt>
                <c:pt idx="3058">
                  <c:v>-2.9138758620689691E-2</c:v>
                </c:pt>
                <c:pt idx="3059">
                  <c:v>-2.9151500000000007E-2</c:v>
                </c:pt>
                <c:pt idx="3060">
                  <c:v>-2.9164172413793252E-2</c:v>
                </c:pt>
                <c:pt idx="3061">
                  <c:v>-2.9176879310344832E-2</c:v>
                </c:pt>
                <c:pt idx="3062">
                  <c:v>-2.9189568965517238E-2</c:v>
                </c:pt>
                <c:pt idx="3063">
                  <c:v>-2.9202224137931027E-2</c:v>
                </c:pt>
                <c:pt idx="3064">
                  <c:v>-2.9214810344827608E-2</c:v>
                </c:pt>
                <c:pt idx="3065">
                  <c:v>-2.9227344827586273E-2</c:v>
                </c:pt>
                <c:pt idx="3066">
                  <c:v>-2.9239896551724352E-2</c:v>
                </c:pt>
                <c:pt idx="3067">
                  <c:v>-2.925248275862069E-2</c:v>
                </c:pt>
                <c:pt idx="3068">
                  <c:v>-2.9265155172413914E-2</c:v>
                </c:pt>
                <c:pt idx="3069">
                  <c:v>-2.9277793103448288E-2</c:v>
                </c:pt>
                <c:pt idx="3070">
                  <c:v>-2.929048275862069E-2</c:v>
                </c:pt>
                <c:pt idx="3071">
                  <c:v>-2.9303224137931027E-2</c:v>
                </c:pt>
                <c:pt idx="3072">
                  <c:v>-2.9315982758620789E-2</c:v>
                </c:pt>
                <c:pt idx="3073">
                  <c:v>-2.9328724137930862E-2</c:v>
                </c:pt>
                <c:pt idx="3074">
                  <c:v>-2.9341655172413897E-2</c:v>
                </c:pt>
                <c:pt idx="3075">
                  <c:v>-2.9354724137930919E-2</c:v>
                </c:pt>
                <c:pt idx="3076">
                  <c:v>-2.9367965517241412E-2</c:v>
                </c:pt>
                <c:pt idx="3077">
                  <c:v>-2.9381224137930997E-2</c:v>
                </c:pt>
                <c:pt idx="3078">
                  <c:v>-2.9394620689655211E-2</c:v>
                </c:pt>
                <c:pt idx="3079">
                  <c:v>-2.9408051724137931E-2</c:v>
                </c:pt>
                <c:pt idx="3080">
                  <c:v>-2.9421379310344914E-2</c:v>
                </c:pt>
                <c:pt idx="3081">
                  <c:v>-2.9434706896551796E-2</c:v>
                </c:pt>
                <c:pt idx="3082">
                  <c:v>-2.9448189655172409E-2</c:v>
                </c:pt>
                <c:pt idx="3083">
                  <c:v>-2.9461896551724313E-2</c:v>
                </c:pt>
                <c:pt idx="3084">
                  <c:v>-2.9475517241379527E-2</c:v>
                </c:pt>
                <c:pt idx="3085">
                  <c:v>-2.9489120689655351E-2</c:v>
                </c:pt>
                <c:pt idx="3086">
                  <c:v>-2.9502810344827601E-2</c:v>
                </c:pt>
                <c:pt idx="3087">
                  <c:v>-2.9516465517241391E-2</c:v>
                </c:pt>
                <c:pt idx="3088">
                  <c:v>-2.9530068965517242E-2</c:v>
                </c:pt>
                <c:pt idx="3089">
                  <c:v>-2.954363793103449E-2</c:v>
                </c:pt>
                <c:pt idx="3090">
                  <c:v>-2.9557241379310442E-2</c:v>
                </c:pt>
                <c:pt idx="3091">
                  <c:v>-2.9570793103448269E-2</c:v>
                </c:pt>
                <c:pt idx="3092">
                  <c:v>-2.9584310344827645E-2</c:v>
                </c:pt>
                <c:pt idx="3093">
                  <c:v>-2.9597775862069083E-2</c:v>
                </c:pt>
                <c:pt idx="3094">
                  <c:v>-2.9611172413793376E-2</c:v>
                </c:pt>
                <c:pt idx="3095">
                  <c:v>-2.9624517241379416E-2</c:v>
                </c:pt>
                <c:pt idx="3096">
                  <c:v>-2.9637827586207147E-2</c:v>
                </c:pt>
                <c:pt idx="3097">
                  <c:v>-2.9651068965517322E-2</c:v>
                </c:pt>
                <c:pt idx="3098">
                  <c:v>-2.9664241379310442E-2</c:v>
                </c:pt>
                <c:pt idx="3099">
                  <c:v>-2.96774137931036E-2</c:v>
                </c:pt>
                <c:pt idx="3100">
                  <c:v>-2.969056896551725E-2</c:v>
                </c:pt>
                <c:pt idx="3101">
                  <c:v>-2.9703637931034491E-2</c:v>
                </c:pt>
                <c:pt idx="3102">
                  <c:v>-2.971665517241381E-2</c:v>
                </c:pt>
                <c:pt idx="3103">
                  <c:v>-2.9729603448275892E-2</c:v>
                </c:pt>
                <c:pt idx="3104">
                  <c:v>-2.9742482758620688E-2</c:v>
                </c:pt>
                <c:pt idx="3105">
                  <c:v>-2.9755310344827673E-2</c:v>
                </c:pt>
                <c:pt idx="3106">
                  <c:v>-2.9767965517241451E-2</c:v>
                </c:pt>
                <c:pt idx="3107">
                  <c:v>-2.9780568965517243E-2</c:v>
                </c:pt>
                <c:pt idx="3108">
                  <c:v>-2.9793051724137931E-2</c:v>
                </c:pt>
                <c:pt idx="3109">
                  <c:v>-2.9805448275862196E-2</c:v>
                </c:pt>
                <c:pt idx="3110">
                  <c:v>-2.9817827586207095E-2</c:v>
                </c:pt>
                <c:pt idx="3111">
                  <c:v>-2.9830189655172416E-2</c:v>
                </c:pt>
                <c:pt idx="3112">
                  <c:v>-2.9842551724137936E-2</c:v>
                </c:pt>
                <c:pt idx="3113">
                  <c:v>-2.9854982758620807E-2</c:v>
                </c:pt>
                <c:pt idx="3114">
                  <c:v>-2.9867396551724306E-2</c:v>
                </c:pt>
                <c:pt idx="3115">
                  <c:v>-2.9879672413793395E-2</c:v>
                </c:pt>
                <c:pt idx="3116">
                  <c:v>-2.9891931034482781E-2</c:v>
                </c:pt>
                <c:pt idx="3117">
                  <c:v>-2.9904068965517241E-2</c:v>
                </c:pt>
                <c:pt idx="3118">
                  <c:v>-2.9916034482758622E-2</c:v>
                </c:pt>
                <c:pt idx="3119">
                  <c:v>-2.9927827586207007E-2</c:v>
                </c:pt>
                <c:pt idx="3120">
                  <c:v>-2.9939344827586315E-2</c:v>
                </c:pt>
                <c:pt idx="3121">
                  <c:v>-2.9950637931034477E-2</c:v>
                </c:pt>
                <c:pt idx="3122">
                  <c:v>-2.9961793103448278E-2</c:v>
                </c:pt>
                <c:pt idx="3123">
                  <c:v>-2.9972793103448279E-2</c:v>
                </c:pt>
                <c:pt idx="3124">
                  <c:v>-2.9983706896551752E-2</c:v>
                </c:pt>
                <c:pt idx="3125">
                  <c:v>-2.9994551724137928E-2</c:v>
                </c:pt>
                <c:pt idx="3126">
                  <c:v>-3.0005379310344978E-2</c:v>
                </c:pt>
                <c:pt idx="3127">
                  <c:v>-3.0016155172413891E-2</c:v>
                </c:pt>
                <c:pt idx="3128">
                  <c:v>-3.0026879310344836E-2</c:v>
                </c:pt>
                <c:pt idx="3129">
                  <c:v>-3.0037448275862237E-2</c:v>
                </c:pt>
                <c:pt idx="3130">
                  <c:v>-3.0047965517241572E-2</c:v>
                </c:pt>
                <c:pt idx="3131">
                  <c:v>-3.0058620689655279E-2</c:v>
                </c:pt>
                <c:pt idx="3132">
                  <c:v>-3.0069293103448278E-2</c:v>
                </c:pt>
                <c:pt idx="3133">
                  <c:v>-3.0079982758620886E-2</c:v>
                </c:pt>
                <c:pt idx="3134">
                  <c:v>-3.0090758620689724E-2</c:v>
                </c:pt>
                <c:pt idx="3135">
                  <c:v>-3.0101517241379487E-2</c:v>
                </c:pt>
                <c:pt idx="3136">
                  <c:v>-3.0112206896551738E-2</c:v>
                </c:pt>
                <c:pt idx="3137">
                  <c:v>-3.0122896551724215E-2</c:v>
                </c:pt>
                <c:pt idx="3138">
                  <c:v>-3.0133706896551805E-2</c:v>
                </c:pt>
                <c:pt idx="3139">
                  <c:v>-3.0144500000000001E-2</c:v>
                </c:pt>
                <c:pt idx="3140">
                  <c:v>-3.0155327586207082E-2</c:v>
                </c:pt>
                <c:pt idx="3141">
                  <c:v>-3.0166224137930926E-2</c:v>
                </c:pt>
                <c:pt idx="3142">
                  <c:v>-3.0177189655172416E-2</c:v>
                </c:pt>
                <c:pt idx="3143">
                  <c:v>-3.0188172413793304E-2</c:v>
                </c:pt>
                <c:pt idx="3144">
                  <c:v>-3.0199000000000049E-2</c:v>
                </c:pt>
                <c:pt idx="3145">
                  <c:v>-3.0209741379310501E-2</c:v>
                </c:pt>
                <c:pt idx="3146">
                  <c:v>-3.0220448275862091E-2</c:v>
                </c:pt>
                <c:pt idx="3147">
                  <c:v>-3.0231137931034623E-2</c:v>
                </c:pt>
                <c:pt idx="3148">
                  <c:v>-3.0241879310344964E-2</c:v>
                </c:pt>
                <c:pt idx="3149">
                  <c:v>-3.0252620689655292E-2</c:v>
                </c:pt>
                <c:pt idx="3150">
                  <c:v>-3.0263241379310492E-2</c:v>
                </c:pt>
                <c:pt idx="3151">
                  <c:v>-3.0273706896551837E-2</c:v>
                </c:pt>
                <c:pt idx="3152">
                  <c:v>-3.0284103448276038E-2</c:v>
                </c:pt>
                <c:pt idx="3153">
                  <c:v>-3.0294482758620692E-2</c:v>
                </c:pt>
                <c:pt idx="3154">
                  <c:v>-3.0304741379310416E-2</c:v>
                </c:pt>
                <c:pt idx="3155">
                  <c:v>-3.0314879310344836E-2</c:v>
                </c:pt>
                <c:pt idx="3156">
                  <c:v>-3.0324913793103456E-2</c:v>
                </c:pt>
                <c:pt idx="3157">
                  <c:v>-3.0334965517241502E-2</c:v>
                </c:pt>
                <c:pt idx="3158">
                  <c:v>-3.0345103448276043E-2</c:v>
                </c:pt>
                <c:pt idx="3159">
                  <c:v>-3.0355379310344852E-2</c:v>
                </c:pt>
                <c:pt idx="3160">
                  <c:v>-3.0365706896551738E-2</c:v>
                </c:pt>
                <c:pt idx="3161">
                  <c:v>-3.0376017241379488E-2</c:v>
                </c:pt>
                <c:pt idx="3162">
                  <c:v>-3.038644827586209E-2</c:v>
                </c:pt>
                <c:pt idx="3163">
                  <c:v>-3.0396827586207025E-2</c:v>
                </c:pt>
                <c:pt idx="3164">
                  <c:v>-3.0407086206896552E-2</c:v>
                </c:pt>
                <c:pt idx="3165">
                  <c:v>-3.0417172413793395E-2</c:v>
                </c:pt>
                <c:pt idx="3166">
                  <c:v>-3.0427310344827697E-2</c:v>
                </c:pt>
                <c:pt idx="3167">
                  <c:v>-3.0437413793103628E-2</c:v>
                </c:pt>
                <c:pt idx="3168">
                  <c:v>-3.0447431034482768E-2</c:v>
                </c:pt>
                <c:pt idx="3169">
                  <c:v>-3.0457379310344961E-2</c:v>
                </c:pt>
                <c:pt idx="3170">
                  <c:v>-3.0467293103448281E-2</c:v>
                </c:pt>
                <c:pt idx="3171">
                  <c:v>-3.0477086206896611E-2</c:v>
                </c:pt>
                <c:pt idx="3172">
                  <c:v>-3.0486793103448276E-2</c:v>
                </c:pt>
                <c:pt idx="3173">
                  <c:v>-3.0496534482758648E-2</c:v>
                </c:pt>
                <c:pt idx="3174">
                  <c:v>-3.0506310344827616E-2</c:v>
                </c:pt>
                <c:pt idx="3175">
                  <c:v>-3.0516068965517243E-2</c:v>
                </c:pt>
                <c:pt idx="3176">
                  <c:v>-3.0525879310344839E-2</c:v>
                </c:pt>
                <c:pt idx="3177">
                  <c:v>-3.0535706896551801E-2</c:v>
                </c:pt>
                <c:pt idx="3178">
                  <c:v>-3.0545586206896548E-2</c:v>
                </c:pt>
                <c:pt idx="3179">
                  <c:v>-3.0555517241379462E-2</c:v>
                </c:pt>
                <c:pt idx="3180">
                  <c:v>-3.0565413793103482E-2</c:v>
                </c:pt>
                <c:pt idx="3181">
                  <c:v>-3.0575224137931033E-2</c:v>
                </c:pt>
                <c:pt idx="3182">
                  <c:v>-3.058493103448277E-2</c:v>
                </c:pt>
                <c:pt idx="3183">
                  <c:v>-3.0594810344827608E-2</c:v>
                </c:pt>
                <c:pt idx="3184">
                  <c:v>-3.0604724137931028E-2</c:v>
                </c:pt>
                <c:pt idx="3185">
                  <c:v>-3.0614568965517248E-2</c:v>
                </c:pt>
                <c:pt idx="3186">
                  <c:v>-3.0624344827586216E-2</c:v>
                </c:pt>
                <c:pt idx="3187">
                  <c:v>-3.0634000000000119E-2</c:v>
                </c:pt>
                <c:pt idx="3188">
                  <c:v>-3.0643327586207188E-2</c:v>
                </c:pt>
                <c:pt idx="3189">
                  <c:v>-3.0652500000000051E-2</c:v>
                </c:pt>
                <c:pt idx="3190">
                  <c:v>-3.0661517241379495E-2</c:v>
                </c:pt>
                <c:pt idx="3191">
                  <c:v>-3.06705000000001E-2</c:v>
                </c:pt>
                <c:pt idx="3192">
                  <c:v>-3.0679448275862237E-2</c:v>
                </c:pt>
                <c:pt idx="3193">
                  <c:v>-3.068829310344829E-2</c:v>
                </c:pt>
                <c:pt idx="3194">
                  <c:v>-3.0697120689655358E-2</c:v>
                </c:pt>
                <c:pt idx="3195">
                  <c:v>-3.0706017241379478E-2</c:v>
                </c:pt>
                <c:pt idx="3196">
                  <c:v>-3.0715034482758686E-2</c:v>
                </c:pt>
                <c:pt idx="3197">
                  <c:v>-3.0724206896551736E-2</c:v>
                </c:pt>
                <c:pt idx="3198">
                  <c:v>-3.073341379310357E-2</c:v>
                </c:pt>
                <c:pt idx="3199">
                  <c:v>-3.074255172413793E-2</c:v>
                </c:pt>
                <c:pt idx="3200">
                  <c:v>-3.0751465517241446E-2</c:v>
                </c:pt>
                <c:pt idx="3201">
                  <c:v>-3.0760155172413869E-2</c:v>
                </c:pt>
                <c:pt idx="3202">
                  <c:v>-3.0768741379310356E-2</c:v>
                </c:pt>
                <c:pt idx="3203">
                  <c:v>-3.0777275862069211E-2</c:v>
                </c:pt>
                <c:pt idx="3204">
                  <c:v>-3.0785689655172439E-2</c:v>
                </c:pt>
                <c:pt idx="3205">
                  <c:v>-3.0793982758620837E-2</c:v>
                </c:pt>
                <c:pt idx="3206">
                  <c:v>-3.0802362068965743E-2</c:v>
                </c:pt>
                <c:pt idx="3207">
                  <c:v>-3.0811000000000137E-2</c:v>
                </c:pt>
                <c:pt idx="3208">
                  <c:v>-3.0819724137931038E-2</c:v>
                </c:pt>
                <c:pt idx="3209">
                  <c:v>-3.0828603448275975E-2</c:v>
                </c:pt>
                <c:pt idx="3210">
                  <c:v>-3.0837620689655409E-2</c:v>
                </c:pt>
                <c:pt idx="3211">
                  <c:v>-3.0846603448276024E-2</c:v>
                </c:pt>
                <c:pt idx="3212">
                  <c:v>-3.0855568965517308E-2</c:v>
                </c:pt>
                <c:pt idx="3213">
                  <c:v>-3.0864586206896538E-2</c:v>
                </c:pt>
                <c:pt idx="3214">
                  <c:v>-3.0873689655172492E-2</c:v>
                </c:pt>
                <c:pt idx="3215">
                  <c:v>-3.0882862068965719E-2</c:v>
                </c:pt>
                <c:pt idx="3216">
                  <c:v>-3.08922068965518E-2</c:v>
                </c:pt>
                <c:pt idx="3217">
                  <c:v>-3.0901568965517292E-2</c:v>
                </c:pt>
                <c:pt idx="3218">
                  <c:v>-3.0911068965517294E-2</c:v>
                </c:pt>
                <c:pt idx="3219">
                  <c:v>-3.0920586206896528E-2</c:v>
                </c:pt>
                <c:pt idx="3220">
                  <c:v>-3.0930137931034489E-2</c:v>
                </c:pt>
                <c:pt idx="3221">
                  <c:v>-3.0939724137931033E-2</c:v>
                </c:pt>
                <c:pt idx="3222">
                  <c:v>-3.0949344827586291E-2</c:v>
                </c:pt>
                <c:pt idx="3223">
                  <c:v>-3.0959017241379495E-2</c:v>
                </c:pt>
                <c:pt idx="3224">
                  <c:v>-3.0968844827586207E-2</c:v>
                </c:pt>
                <c:pt idx="3225">
                  <c:v>-3.0978672413793311E-2</c:v>
                </c:pt>
                <c:pt idx="3226">
                  <c:v>-3.0988396551724296E-2</c:v>
                </c:pt>
                <c:pt idx="3227">
                  <c:v>-3.0997948275862212E-2</c:v>
                </c:pt>
                <c:pt idx="3228">
                  <c:v>-3.1007344827586374E-2</c:v>
                </c:pt>
                <c:pt idx="3229">
                  <c:v>-3.1016689655172413E-2</c:v>
                </c:pt>
                <c:pt idx="3230">
                  <c:v>-3.1026344827586212E-2</c:v>
                </c:pt>
                <c:pt idx="3231">
                  <c:v>-3.1036310344827744E-2</c:v>
                </c:pt>
                <c:pt idx="3232">
                  <c:v>-3.104637931034495E-2</c:v>
                </c:pt>
                <c:pt idx="3233">
                  <c:v>-3.1056379310344905E-2</c:v>
                </c:pt>
                <c:pt idx="3234">
                  <c:v>-3.1066344827586252E-2</c:v>
                </c:pt>
                <c:pt idx="3235">
                  <c:v>-3.1076448275862215E-2</c:v>
                </c:pt>
                <c:pt idx="3236">
                  <c:v>-3.1086586206896548E-2</c:v>
                </c:pt>
                <c:pt idx="3237">
                  <c:v>-3.1096862068965701E-2</c:v>
                </c:pt>
                <c:pt idx="3238">
                  <c:v>-3.1107172413793384E-2</c:v>
                </c:pt>
                <c:pt idx="3239">
                  <c:v>-3.1117448275862145E-2</c:v>
                </c:pt>
                <c:pt idx="3240">
                  <c:v>-3.1127724137930968E-2</c:v>
                </c:pt>
                <c:pt idx="3241">
                  <c:v>-3.1137965517241576E-2</c:v>
                </c:pt>
                <c:pt idx="3242">
                  <c:v>-3.114805172413794E-2</c:v>
                </c:pt>
                <c:pt idx="3243">
                  <c:v>-3.115796551724152E-2</c:v>
                </c:pt>
                <c:pt idx="3244">
                  <c:v>-3.1167827586207057E-2</c:v>
                </c:pt>
                <c:pt idx="3245">
                  <c:v>-3.1177741379310502E-2</c:v>
                </c:pt>
                <c:pt idx="3246">
                  <c:v>-3.1187568965517252E-2</c:v>
                </c:pt>
                <c:pt idx="3247">
                  <c:v>-3.119731034482769E-2</c:v>
                </c:pt>
                <c:pt idx="3248">
                  <c:v>-3.1207086206896599E-2</c:v>
                </c:pt>
                <c:pt idx="3249">
                  <c:v>-3.121696551724152E-2</c:v>
                </c:pt>
                <c:pt idx="3250">
                  <c:v>-3.1226844827586211E-2</c:v>
                </c:pt>
                <c:pt idx="3251">
                  <c:v>-3.1236775862069209E-2</c:v>
                </c:pt>
                <c:pt idx="3252">
                  <c:v>-3.1246827586207115E-2</c:v>
                </c:pt>
                <c:pt idx="3253">
                  <c:v>-3.1256896551724297E-2</c:v>
                </c:pt>
                <c:pt idx="3254">
                  <c:v>-3.1266965517241514E-2</c:v>
                </c:pt>
                <c:pt idx="3255">
                  <c:v>-3.1277017241379601E-2</c:v>
                </c:pt>
                <c:pt idx="3256">
                  <c:v>-3.1287103448276114E-2</c:v>
                </c:pt>
                <c:pt idx="3257">
                  <c:v>-3.1297310344827751E-2</c:v>
                </c:pt>
                <c:pt idx="3258">
                  <c:v>-3.1307620689655292E-2</c:v>
                </c:pt>
                <c:pt idx="3259">
                  <c:v>-3.1318172413793303E-2</c:v>
                </c:pt>
                <c:pt idx="3260">
                  <c:v>-3.132887931034483E-2</c:v>
                </c:pt>
                <c:pt idx="3261">
                  <c:v>-3.1339637931034496E-2</c:v>
                </c:pt>
                <c:pt idx="3262">
                  <c:v>-3.1350517241379446E-2</c:v>
                </c:pt>
                <c:pt idx="3263">
                  <c:v>-3.1361586206896545E-2</c:v>
                </c:pt>
                <c:pt idx="3264">
                  <c:v>-3.1372724137931025E-2</c:v>
                </c:pt>
                <c:pt idx="3265">
                  <c:v>-3.1383965517241548E-2</c:v>
                </c:pt>
                <c:pt idx="3266">
                  <c:v>-3.1395206896551751E-2</c:v>
                </c:pt>
                <c:pt idx="3267">
                  <c:v>-3.1406379310344963E-2</c:v>
                </c:pt>
                <c:pt idx="3268">
                  <c:v>-3.1417327586207161E-2</c:v>
                </c:pt>
                <c:pt idx="3269">
                  <c:v>-3.1428258620689785E-2</c:v>
                </c:pt>
                <c:pt idx="3270">
                  <c:v>-3.1439172413793452E-2</c:v>
                </c:pt>
                <c:pt idx="3271">
                  <c:v>-3.1449896551724393E-2</c:v>
                </c:pt>
                <c:pt idx="3272">
                  <c:v>-3.1460500000000002E-2</c:v>
                </c:pt>
                <c:pt idx="3273">
                  <c:v>-3.1470931034482792E-2</c:v>
                </c:pt>
                <c:pt idx="3274">
                  <c:v>-3.1481120689655438E-2</c:v>
                </c:pt>
                <c:pt idx="3275">
                  <c:v>-3.1491189655172412E-2</c:v>
                </c:pt>
                <c:pt idx="3276">
                  <c:v>-3.1501275862069217E-2</c:v>
                </c:pt>
                <c:pt idx="3277">
                  <c:v>-3.151141379310355E-2</c:v>
                </c:pt>
                <c:pt idx="3278">
                  <c:v>-3.1521517241379464E-2</c:v>
                </c:pt>
                <c:pt idx="3279">
                  <c:v>-3.1531637931034591E-2</c:v>
                </c:pt>
                <c:pt idx="3280">
                  <c:v>-3.1541620689655339E-2</c:v>
                </c:pt>
                <c:pt idx="3281">
                  <c:v>-3.1551551724137941E-2</c:v>
                </c:pt>
                <c:pt idx="3282">
                  <c:v>-3.1561482758620696E-2</c:v>
                </c:pt>
                <c:pt idx="3283">
                  <c:v>-3.1571413793103603E-2</c:v>
                </c:pt>
                <c:pt idx="3284">
                  <c:v>-3.1581327586207145E-2</c:v>
                </c:pt>
                <c:pt idx="3285">
                  <c:v>-3.1591172413793361E-2</c:v>
                </c:pt>
                <c:pt idx="3286">
                  <c:v>-3.1601103448276123E-2</c:v>
                </c:pt>
                <c:pt idx="3287">
                  <c:v>-3.1611103448276105E-2</c:v>
                </c:pt>
                <c:pt idx="3288">
                  <c:v>-3.1621137931034597E-2</c:v>
                </c:pt>
                <c:pt idx="3289">
                  <c:v>-3.1631172413793457E-2</c:v>
                </c:pt>
                <c:pt idx="3290">
                  <c:v>-3.1641362068965818E-2</c:v>
                </c:pt>
                <c:pt idx="3291">
                  <c:v>-3.1651620689655366E-2</c:v>
                </c:pt>
                <c:pt idx="3292">
                  <c:v>-3.1661793103448285E-2</c:v>
                </c:pt>
                <c:pt idx="3293">
                  <c:v>-3.1671965517241663E-2</c:v>
                </c:pt>
                <c:pt idx="3294">
                  <c:v>-3.1682103448276079E-2</c:v>
                </c:pt>
                <c:pt idx="3295">
                  <c:v>-3.1692155172413937E-2</c:v>
                </c:pt>
                <c:pt idx="3296">
                  <c:v>-3.1702068965517242E-2</c:v>
                </c:pt>
                <c:pt idx="3297">
                  <c:v>-3.171179310344828E-2</c:v>
                </c:pt>
                <c:pt idx="3298">
                  <c:v>-3.1721379310344945E-2</c:v>
                </c:pt>
                <c:pt idx="3299">
                  <c:v>-3.1731068965517382E-2</c:v>
                </c:pt>
                <c:pt idx="3300">
                  <c:v>-3.1740827586207082E-2</c:v>
                </c:pt>
                <c:pt idx="3301">
                  <c:v>-3.1750810344827601E-2</c:v>
                </c:pt>
                <c:pt idx="3302">
                  <c:v>-3.1760965517241412E-2</c:v>
                </c:pt>
                <c:pt idx="3303">
                  <c:v>-3.1771258620689864E-2</c:v>
                </c:pt>
                <c:pt idx="3304">
                  <c:v>-3.1781775862069199E-2</c:v>
                </c:pt>
                <c:pt idx="3305">
                  <c:v>-3.1792482758620691E-2</c:v>
                </c:pt>
                <c:pt idx="3306">
                  <c:v>-3.1803206896551861E-2</c:v>
                </c:pt>
                <c:pt idx="3307">
                  <c:v>-3.1814034482758692E-2</c:v>
                </c:pt>
                <c:pt idx="3308">
                  <c:v>-3.1824965517241496E-2</c:v>
                </c:pt>
                <c:pt idx="3309">
                  <c:v>-3.1836017241379563E-2</c:v>
                </c:pt>
                <c:pt idx="3310">
                  <c:v>-3.1847120689655416E-2</c:v>
                </c:pt>
                <c:pt idx="3311">
                  <c:v>-3.1858224137931025E-2</c:v>
                </c:pt>
                <c:pt idx="3312">
                  <c:v>-3.1869310344827692E-2</c:v>
                </c:pt>
                <c:pt idx="3313">
                  <c:v>-3.1880482758620814E-2</c:v>
                </c:pt>
                <c:pt idx="3314">
                  <c:v>-3.189160344827608E-2</c:v>
                </c:pt>
                <c:pt idx="3315">
                  <c:v>-3.1902741379310436E-2</c:v>
                </c:pt>
                <c:pt idx="3316">
                  <c:v>-3.1913982758620854E-2</c:v>
                </c:pt>
                <c:pt idx="3317">
                  <c:v>-3.1925310344827616E-2</c:v>
                </c:pt>
                <c:pt idx="3318">
                  <c:v>-3.1936655172413939E-2</c:v>
                </c:pt>
                <c:pt idx="3319">
                  <c:v>-3.194813793103448E-2</c:v>
                </c:pt>
                <c:pt idx="3320">
                  <c:v>-3.19598965517243E-2</c:v>
                </c:pt>
                <c:pt idx="3321">
                  <c:v>-3.1971896551724367E-2</c:v>
                </c:pt>
                <c:pt idx="3322">
                  <c:v>-3.1983913793103655E-2</c:v>
                </c:pt>
                <c:pt idx="3323">
                  <c:v>-3.199594827586226E-2</c:v>
                </c:pt>
                <c:pt idx="3324">
                  <c:v>-3.2007913793103693E-2</c:v>
                </c:pt>
                <c:pt idx="3325">
                  <c:v>-3.2019827586207146E-2</c:v>
                </c:pt>
                <c:pt idx="3326">
                  <c:v>-3.2031689655172529E-2</c:v>
                </c:pt>
                <c:pt idx="3327">
                  <c:v>-3.2043620689655418E-2</c:v>
                </c:pt>
                <c:pt idx="3328">
                  <c:v>-3.2055448275862215E-2</c:v>
                </c:pt>
                <c:pt idx="3329">
                  <c:v>-3.2067189655172482E-2</c:v>
                </c:pt>
                <c:pt idx="3330">
                  <c:v>-3.2078793103448286E-2</c:v>
                </c:pt>
                <c:pt idx="3331">
                  <c:v>-3.2090189655172442E-2</c:v>
                </c:pt>
                <c:pt idx="3332">
                  <c:v>-3.2101448275862206E-2</c:v>
                </c:pt>
                <c:pt idx="3333">
                  <c:v>-3.2112672413793286E-2</c:v>
                </c:pt>
                <c:pt idx="3334">
                  <c:v>-3.2123862068965697E-2</c:v>
                </c:pt>
                <c:pt idx="3335">
                  <c:v>-3.213498275862086E-2</c:v>
                </c:pt>
                <c:pt idx="3336">
                  <c:v>-3.2146034482758656E-2</c:v>
                </c:pt>
                <c:pt idx="3337">
                  <c:v>-3.2157000000000012E-2</c:v>
                </c:pt>
                <c:pt idx="3338">
                  <c:v>-3.2167810344827602E-2</c:v>
                </c:pt>
                <c:pt idx="3339">
                  <c:v>-3.2178379310344958E-2</c:v>
                </c:pt>
                <c:pt idx="3340">
                  <c:v>-3.2188827586207086E-2</c:v>
                </c:pt>
                <c:pt idx="3341">
                  <c:v>-3.2199103448276048E-2</c:v>
                </c:pt>
                <c:pt idx="3342">
                  <c:v>-3.2209137931034602E-2</c:v>
                </c:pt>
                <c:pt idx="3343">
                  <c:v>-3.221891379310364E-2</c:v>
                </c:pt>
                <c:pt idx="3344">
                  <c:v>-3.2228551724137931E-2</c:v>
                </c:pt>
                <c:pt idx="3345">
                  <c:v>-3.2238000000000162E-2</c:v>
                </c:pt>
                <c:pt idx="3346">
                  <c:v>-3.224727586206929E-2</c:v>
                </c:pt>
                <c:pt idx="3347">
                  <c:v>-3.225641379310356E-2</c:v>
                </c:pt>
                <c:pt idx="3348">
                  <c:v>-3.2265534482758762E-2</c:v>
                </c:pt>
                <c:pt idx="3349">
                  <c:v>-3.2274586206896556E-2</c:v>
                </c:pt>
                <c:pt idx="3350">
                  <c:v>-3.2283482758620863E-2</c:v>
                </c:pt>
                <c:pt idx="3351">
                  <c:v>-3.2292172413793396E-2</c:v>
                </c:pt>
                <c:pt idx="3352">
                  <c:v>-3.2300862068965708E-2</c:v>
                </c:pt>
                <c:pt idx="3353">
                  <c:v>-3.23096724137934E-2</c:v>
                </c:pt>
                <c:pt idx="3354">
                  <c:v>-3.23185E-2</c:v>
                </c:pt>
                <c:pt idx="3355">
                  <c:v>-3.2327275862069162E-2</c:v>
                </c:pt>
                <c:pt idx="3356">
                  <c:v>-3.2336068965517252E-2</c:v>
                </c:pt>
                <c:pt idx="3357">
                  <c:v>-3.2344948275862241E-2</c:v>
                </c:pt>
                <c:pt idx="3358">
                  <c:v>-3.2353896551724326E-2</c:v>
                </c:pt>
                <c:pt idx="3359">
                  <c:v>-3.236274137931041E-2</c:v>
                </c:pt>
                <c:pt idx="3360">
                  <c:v>-3.2371448275862212E-2</c:v>
                </c:pt>
                <c:pt idx="3361">
                  <c:v>-3.2379931034482792E-2</c:v>
                </c:pt>
                <c:pt idx="3362">
                  <c:v>-3.2388224137931028E-2</c:v>
                </c:pt>
                <c:pt idx="3363">
                  <c:v>-3.2396310344827615E-2</c:v>
                </c:pt>
                <c:pt idx="3364">
                  <c:v>-3.2404293103448292E-2</c:v>
                </c:pt>
                <c:pt idx="3365">
                  <c:v>-3.2412344827586322E-2</c:v>
                </c:pt>
                <c:pt idx="3366">
                  <c:v>-3.2420448275862185E-2</c:v>
                </c:pt>
                <c:pt idx="3367">
                  <c:v>-3.2428603448276E-2</c:v>
                </c:pt>
                <c:pt idx="3368">
                  <c:v>-3.2436965517241616E-2</c:v>
                </c:pt>
                <c:pt idx="3369">
                  <c:v>-3.2445448275862258E-2</c:v>
                </c:pt>
                <c:pt idx="3370">
                  <c:v>-3.2453913793103709E-2</c:v>
                </c:pt>
                <c:pt idx="3371">
                  <c:v>-3.2462275862069186E-2</c:v>
                </c:pt>
                <c:pt idx="3372">
                  <c:v>-3.2470672413793422E-2</c:v>
                </c:pt>
                <c:pt idx="3373">
                  <c:v>-3.2479086206896671E-2</c:v>
                </c:pt>
                <c:pt idx="3374">
                  <c:v>-3.2487413793103638E-2</c:v>
                </c:pt>
                <c:pt idx="3375">
                  <c:v>-3.2495706896551811E-2</c:v>
                </c:pt>
                <c:pt idx="3376">
                  <c:v>-3.250408620689655E-2</c:v>
                </c:pt>
                <c:pt idx="3377">
                  <c:v>-3.2512517241379442E-2</c:v>
                </c:pt>
                <c:pt idx="3378">
                  <c:v>-3.2521086206896553E-2</c:v>
                </c:pt>
                <c:pt idx="3379">
                  <c:v>-3.2529793103448279E-2</c:v>
                </c:pt>
                <c:pt idx="3380">
                  <c:v>-3.2538810344827612E-2</c:v>
                </c:pt>
                <c:pt idx="3381">
                  <c:v>-3.254796551724156E-2</c:v>
                </c:pt>
                <c:pt idx="3382">
                  <c:v>-3.2557224137931037E-2</c:v>
                </c:pt>
                <c:pt idx="3383">
                  <c:v>-3.2566620689655212E-2</c:v>
                </c:pt>
                <c:pt idx="3384">
                  <c:v>-3.2576017241379519E-2</c:v>
                </c:pt>
                <c:pt idx="3385">
                  <c:v>-3.2585413793103563E-2</c:v>
                </c:pt>
                <c:pt idx="3386">
                  <c:v>-3.2594724137930978E-2</c:v>
                </c:pt>
                <c:pt idx="3387">
                  <c:v>-3.2603879310344995E-2</c:v>
                </c:pt>
                <c:pt idx="3388">
                  <c:v>-3.2612775862069177E-2</c:v>
                </c:pt>
                <c:pt idx="3389">
                  <c:v>-3.2621448275862212E-2</c:v>
                </c:pt>
                <c:pt idx="3390">
                  <c:v>-3.26300689655174E-2</c:v>
                </c:pt>
                <c:pt idx="3391">
                  <c:v>-3.2638758620689823E-2</c:v>
                </c:pt>
                <c:pt idx="3392">
                  <c:v>-3.2647275862069274E-2</c:v>
                </c:pt>
                <c:pt idx="3393">
                  <c:v>-3.2655758620689847E-2</c:v>
                </c:pt>
                <c:pt idx="3394">
                  <c:v>-3.2664241379310482E-2</c:v>
                </c:pt>
                <c:pt idx="3395">
                  <c:v>-3.2672689655172511E-2</c:v>
                </c:pt>
                <c:pt idx="3396">
                  <c:v>-3.2680965517241603E-2</c:v>
                </c:pt>
                <c:pt idx="3397">
                  <c:v>-3.268908620689661E-2</c:v>
                </c:pt>
                <c:pt idx="3398">
                  <c:v>-3.2697086206896611E-2</c:v>
                </c:pt>
                <c:pt idx="3399">
                  <c:v>-3.2704982758620854E-2</c:v>
                </c:pt>
                <c:pt idx="3400">
                  <c:v>-3.2712879310344854E-2</c:v>
                </c:pt>
                <c:pt idx="3401">
                  <c:v>-3.2720724137931027E-2</c:v>
                </c:pt>
                <c:pt idx="3402">
                  <c:v>-3.2728551724137925E-2</c:v>
                </c:pt>
                <c:pt idx="3403">
                  <c:v>-3.2736327586207155E-2</c:v>
                </c:pt>
                <c:pt idx="3404">
                  <c:v>-3.2744172413793377E-2</c:v>
                </c:pt>
                <c:pt idx="3405">
                  <c:v>-3.2752086206896555E-2</c:v>
                </c:pt>
                <c:pt idx="3406">
                  <c:v>-3.2760137931034494E-2</c:v>
                </c:pt>
                <c:pt idx="3407">
                  <c:v>-3.2768310344827606E-2</c:v>
                </c:pt>
                <c:pt idx="3408">
                  <c:v>-3.2776534482758655E-2</c:v>
                </c:pt>
                <c:pt idx="3409">
                  <c:v>-3.2784827586207099E-2</c:v>
                </c:pt>
                <c:pt idx="3410">
                  <c:v>-3.2793051724137955E-2</c:v>
                </c:pt>
                <c:pt idx="3411">
                  <c:v>-3.2801241379310599E-2</c:v>
                </c:pt>
                <c:pt idx="3412">
                  <c:v>-3.2809465517241551E-2</c:v>
                </c:pt>
                <c:pt idx="3413">
                  <c:v>-3.2817741379310504E-2</c:v>
                </c:pt>
                <c:pt idx="3414">
                  <c:v>-3.2825931034482801E-2</c:v>
                </c:pt>
                <c:pt idx="3415">
                  <c:v>-3.2834051724138016E-2</c:v>
                </c:pt>
                <c:pt idx="3416">
                  <c:v>-3.2842051724138011E-2</c:v>
                </c:pt>
                <c:pt idx="3417">
                  <c:v>-3.2850034482758764E-2</c:v>
                </c:pt>
                <c:pt idx="3418">
                  <c:v>-3.2858068965517358E-2</c:v>
                </c:pt>
                <c:pt idx="3419">
                  <c:v>-3.2866068965517282E-2</c:v>
                </c:pt>
                <c:pt idx="3420">
                  <c:v>-3.2873965517241685E-2</c:v>
                </c:pt>
                <c:pt idx="3421">
                  <c:v>-3.2881810344827796E-2</c:v>
                </c:pt>
                <c:pt idx="3422">
                  <c:v>-3.2889689655172492E-2</c:v>
                </c:pt>
                <c:pt idx="3423">
                  <c:v>-3.2897551724138011E-2</c:v>
                </c:pt>
                <c:pt idx="3424">
                  <c:v>-3.2905344827586364E-2</c:v>
                </c:pt>
                <c:pt idx="3425">
                  <c:v>-3.2913086206896591E-2</c:v>
                </c:pt>
                <c:pt idx="3426">
                  <c:v>-3.2920724137930978E-2</c:v>
                </c:pt>
                <c:pt idx="3427">
                  <c:v>-3.2928258620689682E-2</c:v>
                </c:pt>
                <c:pt idx="3428">
                  <c:v>-3.29359310344828E-2</c:v>
                </c:pt>
                <c:pt idx="3429">
                  <c:v>-3.2943586206896552E-2</c:v>
                </c:pt>
                <c:pt idx="3430">
                  <c:v>-3.2951120689655396E-2</c:v>
                </c:pt>
                <c:pt idx="3431">
                  <c:v>-3.2958517241379451E-2</c:v>
                </c:pt>
                <c:pt idx="3432">
                  <c:v>-3.2965758620689789E-2</c:v>
                </c:pt>
                <c:pt idx="3433">
                  <c:v>-3.2972931034482782E-2</c:v>
                </c:pt>
                <c:pt idx="3434">
                  <c:v>-3.2980034482758692E-2</c:v>
                </c:pt>
                <c:pt idx="3435">
                  <c:v>-3.2987155172414018E-2</c:v>
                </c:pt>
                <c:pt idx="3436">
                  <c:v>-3.299425862068979E-2</c:v>
                </c:pt>
                <c:pt idx="3437">
                  <c:v>-3.3001379310344962E-2</c:v>
                </c:pt>
                <c:pt idx="3438">
                  <c:v>-3.3008482758620693E-2</c:v>
                </c:pt>
                <c:pt idx="3439">
                  <c:v>-3.3015620689655314E-2</c:v>
                </c:pt>
                <c:pt idx="3440">
                  <c:v>-3.3022827586207018E-2</c:v>
                </c:pt>
                <c:pt idx="3441">
                  <c:v>-3.3029982758620798E-2</c:v>
                </c:pt>
                <c:pt idx="3442">
                  <c:v>-3.3037086206896556E-2</c:v>
                </c:pt>
                <c:pt idx="3443">
                  <c:v>-3.3044103448275977E-2</c:v>
                </c:pt>
                <c:pt idx="3444">
                  <c:v>-3.3051068965517252E-2</c:v>
                </c:pt>
                <c:pt idx="3445">
                  <c:v>-3.305813793103448E-2</c:v>
                </c:pt>
                <c:pt idx="3446">
                  <c:v>-3.3065413793103446E-2</c:v>
                </c:pt>
                <c:pt idx="3447">
                  <c:v>-3.3072862068965682E-2</c:v>
                </c:pt>
                <c:pt idx="3448">
                  <c:v>-3.3080327586207083E-2</c:v>
                </c:pt>
                <c:pt idx="3449">
                  <c:v>-3.3087982758620828E-2</c:v>
                </c:pt>
                <c:pt idx="3450">
                  <c:v>-3.3095827586207056E-2</c:v>
                </c:pt>
                <c:pt idx="3451">
                  <c:v>-3.3103706896551732E-2</c:v>
                </c:pt>
                <c:pt idx="3452">
                  <c:v>-3.3111568965517243E-2</c:v>
                </c:pt>
                <c:pt idx="3453">
                  <c:v>-3.3119413793103451E-2</c:v>
                </c:pt>
                <c:pt idx="3454">
                  <c:v>-3.3127224137930927E-2</c:v>
                </c:pt>
                <c:pt idx="3455">
                  <c:v>-3.3135086206896557E-2</c:v>
                </c:pt>
                <c:pt idx="3456">
                  <c:v>-3.314306896551724E-2</c:v>
                </c:pt>
                <c:pt idx="3457">
                  <c:v>-3.315115517241389E-2</c:v>
                </c:pt>
                <c:pt idx="3458">
                  <c:v>-3.3159275862069092E-2</c:v>
                </c:pt>
                <c:pt idx="3459">
                  <c:v>-3.3167586206896534E-2</c:v>
                </c:pt>
                <c:pt idx="3460">
                  <c:v>-3.3176051724137935E-2</c:v>
                </c:pt>
                <c:pt idx="3461">
                  <c:v>-3.3184586206896537E-2</c:v>
                </c:pt>
                <c:pt idx="3462">
                  <c:v>-3.3193189655172414E-2</c:v>
                </c:pt>
                <c:pt idx="3463">
                  <c:v>-3.3201741379310479E-2</c:v>
                </c:pt>
                <c:pt idx="3464">
                  <c:v>-3.3210172413793308E-2</c:v>
                </c:pt>
                <c:pt idx="3465">
                  <c:v>-3.3218637931034488E-2</c:v>
                </c:pt>
                <c:pt idx="3466">
                  <c:v>-3.3227137931034482E-2</c:v>
                </c:pt>
                <c:pt idx="3467">
                  <c:v>-3.3235551724137932E-2</c:v>
                </c:pt>
                <c:pt idx="3468">
                  <c:v>-3.3243793103448285E-2</c:v>
                </c:pt>
                <c:pt idx="3469">
                  <c:v>-3.3251793103448272E-2</c:v>
                </c:pt>
                <c:pt idx="3470">
                  <c:v>-3.3259689655172404E-2</c:v>
                </c:pt>
                <c:pt idx="3471">
                  <c:v>-3.3267517241379455E-2</c:v>
                </c:pt>
                <c:pt idx="3472">
                  <c:v>-3.3275396551724366E-2</c:v>
                </c:pt>
                <c:pt idx="3473">
                  <c:v>-3.328325862068978E-2</c:v>
                </c:pt>
                <c:pt idx="3474">
                  <c:v>-3.3291034482758691E-2</c:v>
                </c:pt>
                <c:pt idx="3475">
                  <c:v>-3.3298844827586209E-2</c:v>
                </c:pt>
                <c:pt idx="3476">
                  <c:v>-3.3306637931034479E-2</c:v>
                </c:pt>
                <c:pt idx="3477">
                  <c:v>-3.3314362068965618E-2</c:v>
                </c:pt>
                <c:pt idx="3478">
                  <c:v>-3.3322155172413805E-2</c:v>
                </c:pt>
                <c:pt idx="3479">
                  <c:v>-3.3329948275862081E-2</c:v>
                </c:pt>
                <c:pt idx="3480">
                  <c:v>-3.3337724137931027E-2</c:v>
                </c:pt>
                <c:pt idx="3481">
                  <c:v>-3.33454655172414E-2</c:v>
                </c:pt>
                <c:pt idx="3482">
                  <c:v>-3.3353206896551732E-2</c:v>
                </c:pt>
                <c:pt idx="3483">
                  <c:v>-3.3360862068965602E-2</c:v>
                </c:pt>
                <c:pt idx="3484">
                  <c:v>-3.3368586206896381E-2</c:v>
                </c:pt>
                <c:pt idx="3485">
                  <c:v>-3.3376379310344845E-2</c:v>
                </c:pt>
                <c:pt idx="3486">
                  <c:v>-3.3384103448275942E-2</c:v>
                </c:pt>
                <c:pt idx="3487">
                  <c:v>-3.3391793103448274E-2</c:v>
                </c:pt>
                <c:pt idx="3488">
                  <c:v>-3.3399413793103454E-2</c:v>
                </c:pt>
                <c:pt idx="3489">
                  <c:v>-3.3406931034482758E-2</c:v>
                </c:pt>
                <c:pt idx="3490">
                  <c:v>-3.3414448275862076E-2</c:v>
                </c:pt>
                <c:pt idx="3491">
                  <c:v>-3.3421913793103573E-2</c:v>
                </c:pt>
                <c:pt idx="3492">
                  <c:v>-3.3429241379310436E-2</c:v>
                </c:pt>
                <c:pt idx="3493">
                  <c:v>-3.3436482758620691E-2</c:v>
                </c:pt>
                <c:pt idx="3494">
                  <c:v>-3.3443827586207113E-2</c:v>
                </c:pt>
                <c:pt idx="3495">
                  <c:v>-3.3451413793103492E-2</c:v>
                </c:pt>
                <c:pt idx="3496">
                  <c:v>-3.3459103448276031E-2</c:v>
                </c:pt>
                <c:pt idx="3497">
                  <c:v>-3.3466724137930927E-2</c:v>
                </c:pt>
                <c:pt idx="3498">
                  <c:v>-3.3474258620689777E-2</c:v>
                </c:pt>
                <c:pt idx="3499">
                  <c:v>-3.3481741379310495E-2</c:v>
                </c:pt>
                <c:pt idx="3500">
                  <c:v>-3.3489189655172412E-2</c:v>
                </c:pt>
                <c:pt idx="3501">
                  <c:v>-3.3496499999999985E-2</c:v>
                </c:pt>
                <c:pt idx="3502">
                  <c:v>-3.3503775862069117E-2</c:v>
                </c:pt>
                <c:pt idx="3503">
                  <c:v>-3.3511103448276E-2</c:v>
                </c:pt>
                <c:pt idx="3504">
                  <c:v>-3.3518517241379352E-2</c:v>
                </c:pt>
                <c:pt idx="3505">
                  <c:v>-3.3525948275862152E-2</c:v>
                </c:pt>
                <c:pt idx="3506">
                  <c:v>-3.3533293103448276E-2</c:v>
                </c:pt>
                <c:pt idx="3507">
                  <c:v>-3.3540603448275891E-2</c:v>
                </c:pt>
                <c:pt idx="3508">
                  <c:v>-3.3547948275862202E-2</c:v>
                </c:pt>
                <c:pt idx="3509">
                  <c:v>-3.3555448275862071E-2</c:v>
                </c:pt>
                <c:pt idx="3510">
                  <c:v>-3.356303448275863E-2</c:v>
                </c:pt>
                <c:pt idx="3511">
                  <c:v>-3.3570655172413852E-2</c:v>
                </c:pt>
                <c:pt idx="3512">
                  <c:v>-3.3578379310344832E-2</c:v>
                </c:pt>
                <c:pt idx="3513">
                  <c:v>-3.3586172413793268E-2</c:v>
                </c:pt>
                <c:pt idx="3514">
                  <c:v>-3.3593913793103558E-2</c:v>
                </c:pt>
                <c:pt idx="3515">
                  <c:v>-3.3601672413793374E-2</c:v>
                </c:pt>
                <c:pt idx="3516">
                  <c:v>-3.3609517241379498E-2</c:v>
                </c:pt>
                <c:pt idx="3517">
                  <c:v>-3.3617362068965734E-2</c:v>
                </c:pt>
                <c:pt idx="3518">
                  <c:v>-3.3625103448276017E-2</c:v>
                </c:pt>
                <c:pt idx="3519">
                  <c:v>-3.3632862068965708E-2</c:v>
                </c:pt>
                <c:pt idx="3520">
                  <c:v>-3.3640620689655294E-2</c:v>
                </c:pt>
                <c:pt idx="3521">
                  <c:v>-3.3648413793103446E-2</c:v>
                </c:pt>
                <c:pt idx="3522">
                  <c:v>-3.3656206896551751E-2</c:v>
                </c:pt>
                <c:pt idx="3523">
                  <c:v>-3.3664000000000006E-2</c:v>
                </c:pt>
                <c:pt idx="3524">
                  <c:v>-3.3671775862069216E-2</c:v>
                </c:pt>
                <c:pt idx="3525">
                  <c:v>-3.3679500000000091E-2</c:v>
                </c:pt>
                <c:pt idx="3526">
                  <c:v>-3.3687396551724376E-2</c:v>
                </c:pt>
                <c:pt idx="3527">
                  <c:v>-3.3695448275862142E-2</c:v>
                </c:pt>
                <c:pt idx="3528">
                  <c:v>-3.3703655172413895E-2</c:v>
                </c:pt>
                <c:pt idx="3529">
                  <c:v>-3.3711999999999999E-2</c:v>
                </c:pt>
                <c:pt idx="3530">
                  <c:v>-3.3720396551724235E-2</c:v>
                </c:pt>
                <c:pt idx="3531">
                  <c:v>-3.3728689655172388E-2</c:v>
                </c:pt>
                <c:pt idx="3532">
                  <c:v>-3.3736931034482762E-2</c:v>
                </c:pt>
                <c:pt idx="3533">
                  <c:v>-3.3745172413793358E-2</c:v>
                </c:pt>
                <c:pt idx="3534">
                  <c:v>-3.3753379310344882E-2</c:v>
                </c:pt>
                <c:pt idx="3535">
                  <c:v>-3.3761448275862076E-2</c:v>
                </c:pt>
                <c:pt idx="3536">
                  <c:v>-3.3769465517241394E-2</c:v>
                </c:pt>
                <c:pt idx="3537">
                  <c:v>-3.3777620689655292E-2</c:v>
                </c:pt>
                <c:pt idx="3538">
                  <c:v>-3.3785862068965652E-2</c:v>
                </c:pt>
                <c:pt idx="3539">
                  <c:v>-3.3794206896551722E-2</c:v>
                </c:pt>
                <c:pt idx="3540">
                  <c:v>-3.3802620689655311E-2</c:v>
                </c:pt>
                <c:pt idx="3541">
                  <c:v>-3.3810965517241491E-2</c:v>
                </c:pt>
                <c:pt idx="3542">
                  <c:v>-3.38193275862071E-2</c:v>
                </c:pt>
                <c:pt idx="3543">
                  <c:v>-3.3827706896551742E-2</c:v>
                </c:pt>
                <c:pt idx="3544">
                  <c:v>-3.3836034482758744E-2</c:v>
                </c:pt>
                <c:pt idx="3545">
                  <c:v>-3.3844258620689752E-2</c:v>
                </c:pt>
                <c:pt idx="3546">
                  <c:v>-3.3852241379310435E-2</c:v>
                </c:pt>
                <c:pt idx="3547">
                  <c:v>-3.386006896551725E-2</c:v>
                </c:pt>
                <c:pt idx="3548">
                  <c:v>-3.3868000000000002E-2</c:v>
                </c:pt>
                <c:pt idx="3549">
                  <c:v>-3.3876017241379508E-2</c:v>
                </c:pt>
                <c:pt idx="3550">
                  <c:v>-3.3884000000000011E-2</c:v>
                </c:pt>
                <c:pt idx="3551">
                  <c:v>-3.3891879310344916E-2</c:v>
                </c:pt>
                <c:pt idx="3552">
                  <c:v>-3.3899724137931034E-2</c:v>
                </c:pt>
                <c:pt idx="3553">
                  <c:v>-3.3907500000000014E-2</c:v>
                </c:pt>
                <c:pt idx="3554">
                  <c:v>-3.3915310344827615E-2</c:v>
                </c:pt>
                <c:pt idx="3555">
                  <c:v>-3.3923103448275982E-2</c:v>
                </c:pt>
                <c:pt idx="3556">
                  <c:v>-3.3930810344827651E-2</c:v>
                </c:pt>
                <c:pt idx="3557">
                  <c:v>-3.3938275862069121E-2</c:v>
                </c:pt>
                <c:pt idx="3558">
                  <c:v>-3.3945448275862072E-2</c:v>
                </c:pt>
                <c:pt idx="3559">
                  <c:v>-3.3952517241379411E-2</c:v>
                </c:pt>
                <c:pt idx="3560">
                  <c:v>-3.3959551724137935E-2</c:v>
                </c:pt>
                <c:pt idx="3561">
                  <c:v>-3.3966413793103445E-2</c:v>
                </c:pt>
                <c:pt idx="3562">
                  <c:v>-3.3973206896551811E-2</c:v>
                </c:pt>
                <c:pt idx="3563">
                  <c:v>-3.3979827586207087E-2</c:v>
                </c:pt>
                <c:pt idx="3564">
                  <c:v>-3.3986482758620686E-2</c:v>
                </c:pt>
                <c:pt idx="3565">
                  <c:v>-3.399310344827601E-2</c:v>
                </c:pt>
                <c:pt idx="3566">
                  <c:v>-3.3999586206896547E-2</c:v>
                </c:pt>
                <c:pt idx="3567">
                  <c:v>-3.4006000000000015E-2</c:v>
                </c:pt>
                <c:pt idx="3568">
                  <c:v>-3.4012310344827656E-2</c:v>
                </c:pt>
                <c:pt idx="3569">
                  <c:v>-3.4018517241379442E-2</c:v>
                </c:pt>
                <c:pt idx="3570">
                  <c:v>-3.4024482758620689E-2</c:v>
                </c:pt>
                <c:pt idx="3571">
                  <c:v>-3.4030310344827723E-2</c:v>
                </c:pt>
                <c:pt idx="3572">
                  <c:v>-3.4035913793103681E-2</c:v>
                </c:pt>
                <c:pt idx="3573">
                  <c:v>-3.404134482758632E-2</c:v>
                </c:pt>
                <c:pt idx="3574">
                  <c:v>-3.4046862068965691E-2</c:v>
                </c:pt>
                <c:pt idx="3575">
                  <c:v>-3.4052499999999999E-2</c:v>
                </c:pt>
                <c:pt idx="3576">
                  <c:v>-3.4058241379310412E-2</c:v>
                </c:pt>
                <c:pt idx="3577">
                  <c:v>-3.4064017241379446E-2</c:v>
                </c:pt>
                <c:pt idx="3578">
                  <c:v>-3.406986206896568E-2</c:v>
                </c:pt>
                <c:pt idx="3579">
                  <c:v>-3.4075724137931036E-2</c:v>
                </c:pt>
                <c:pt idx="3580">
                  <c:v>-3.4081672413793396E-2</c:v>
                </c:pt>
                <c:pt idx="3581">
                  <c:v>-3.4087586206896552E-2</c:v>
                </c:pt>
                <c:pt idx="3582">
                  <c:v>-3.4093482758620779E-2</c:v>
                </c:pt>
                <c:pt idx="3583">
                  <c:v>-3.4099465517241412E-2</c:v>
                </c:pt>
                <c:pt idx="3584">
                  <c:v>-3.4105568965517245E-2</c:v>
                </c:pt>
                <c:pt idx="3585">
                  <c:v>-3.411168965517241E-2</c:v>
                </c:pt>
                <c:pt idx="3586">
                  <c:v>-3.4117758620689692E-2</c:v>
                </c:pt>
                <c:pt idx="3587">
                  <c:v>-3.4123706896551725E-2</c:v>
                </c:pt>
                <c:pt idx="3588">
                  <c:v>-3.4129637931034483E-2</c:v>
                </c:pt>
                <c:pt idx="3589">
                  <c:v>-3.4135620689655338E-2</c:v>
                </c:pt>
                <c:pt idx="3590">
                  <c:v>-3.414170689655175E-2</c:v>
                </c:pt>
                <c:pt idx="3591">
                  <c:v>-3.4147948275862212E-2</c:v>
                </c:pt>
                <c:pt idx="3592">
                  <c:v>-3.4154379310344832E-2</c:v>
                </c:pt>
                <c:pt idx="3593">
                  <c:v>-3.4160965517241411E-2</c:v>
                </c:pt>
                <c:pt idx="3594">
                  <c:v>-3.4167603448275886E-2</c:v>
                </c:pt>
                <c:pt idx="3595">
                  <c:v>-3.4174293103448279E-2</c:v>
                </c:pt>
                <c:pt idx="3596">
                  <c:v>-3.4181034482758652E-2</c:v>
                </c:pt>
                <c:pt idx="3597">
                  <c:v>-3.4187741379310452E-2</c:v>
                </c:pt>
                <c:pt idx="3598">
                  <c:v>-3.4194482758620685E-2</c:v>
                </c:pt>
                <c:pt idx="3599">
                  <c:v>-3.4201189655172416E-2</c:v>
                </c:pt>
                <c:pt idx="3600">
                  <c:v>-3.4207862068965748E-2</c:v>
                </c:pt>
                <c:pt idx="3601">
                  <c:v>-3.4214500000000002E-2</c:v>
                </c:pt>
                <c:pt idx="3602">
                  <c:v>-3.4221206896551802E-2</c:v>
                </c:pt>
                <c:pt idx="3603">
                  <c:v>-3.4228103448275982E-2</c:v>
                </c:pt>
                <c:pt idx="3604">
                  <c:v>-3.4235206896551851E-2</c:v>
                </c:pt>
                <c:pt idx="3605">
                  <c:v>-3.4242344827586292E-2</c:v>
                </c:pt>
                <c:pt idx="3606">
                  <c:v>-3.4249568965517292E-2</c:v>
                </c:pt>
                <c:pt idx="3607">
                  <c:v>-3.4256982758620692E-2</c:v>
                </c:pt>
                <c:pt idx="3608">
                  <c:v>-3.4264517241379432E-2</c:v>
                </c:pt>
                <c:pt idx="3609">
                  <c:v>-3.4272275862069199E-2</c:v>
                </c:pt>
                <c:pt idx="3610">
                  <c:v>-3.4280189655172419E-2</c:v>
                </c:pt>
                <c:pt idx="3611">
                  <c:v>-3.4288068965517254E-2</c:v>
                </c:pt>
                <c:pt idx="3612">
                  <c:v>-3.4296017241379442E-2</c:v>
                </c:pt>
                <c:pt idx="3613">
                  <c:v>-3.4304137931034484E-2</c:v>
                </c:pt>
                <c:pt idx="3614">
                  <c:v>-3.4312310344827596E-2</c:v>
                </c:pt>
                <c:pt idx="3615">
                  <c:v>-3.4320396551724246E-2</c:v>
                </c:pt>
                <c:pt idx="3616">
                  <c:v>-3.4328517241379392E-2</c:v>
                </c:pt>
                <c:pt idx="3617">
                  <c:v>-3.433656896551724E-2</c:v>
                </c:pt>
                <c:pt idx="3618">
                  <c:v>-3.4344620689655242E-2</c:v>
                </c:pt>
                <c:pt idx="3619">
                  <c:v>-3.4352603448275891E-2</c:v>
                </c:pt>
                <c:pt idx="3620">
                  <c:v>-3.4360396551724216E-2</c:v>
                </c:pt>
                <c:pt idx="3621">
                  <c:v>-3.4368068965517244E-2</c:v>
                </c:pt>
                <c:pt idx="3622">
                  <c:v>-3.4375672413793378E-2</c:v>
                </c:pt>
                <c:pt idx="3623">
                  <c:v>-3.4383155172413943E-2</c:v>
                </c:pt>
                <c:pt idx="3624">
                  <c:v>-3.4390534482758625E-2</c:v>
                </c:pt>
                <c:pt idx="3625">
                  <c:v>-3.4397879310344832E-2</c:v>
                </c:pt>
                <c:pt idx="3626">
                  <c:v>-3.4405275862069221E-2</c:v>
                </c:pt>
                <c:pt idx="3627">
                  <c:v>-3.4412724137930978E-2</c:v>
                </c:pt>
                <c:pt idx="3628">
                  <c:v>-3.4420172413793325E-2</c:v>
                </c:pt>
                <c:pt idx="3629">
                  <c:v>-3.4427655172413932E-2</c:v>
                </c:pt>
                <c:pt idx="3630">
                  <c:v>-3.443520689655185E-2</c:v>
                </c:pt>
                <c:pt idx="3631">
                  <c:v>-3.4442793103448284E-2</c:v>
                </c:pt>
                <c:pt idx="3632">
                  <c:v>-3.4450344827586216E-2</c:v>
                </c:pt>
                <c:pt idx="3633">
                  <c:v>-3.4457827586207086E-2</c:v>
                </c:pt>
                <c:pt idx="3634">
                  <c:v>-3.4465344827586286E-2</c:v>
                </c:pt>
                <c:pt idx="3635">
                  <c:v>-3.4472844827586252E-2</c:v>
                </c:pt>
                <c:pt idx="3636">
                  <c:v>-3.4480379310344852E-2</c:v>
                </c:pt>
                <c:pt idx="3637">
                  <c:v>-3.4487948275862268E-2</c:v>
                </c:pt>
                <c:pt idx="3638">
                  <c:v>-3.4495482758620792E-2</c:v>
                </c:pt>
                <c:pt idx="3639">
                  <c:v>-3.4502965517241482E-2</c:v>
                </c:pt>
                <c:pt idx="3640">
                  <c:v>-3.4510413793103455E-2</c:v>
                </c:pt>
                <c:pt idx="3641">
                  <c:v>-3.4517879310344841E-2</c:v>
                </c:pt>
                <c:pt idx="3642">
                  <c:v>-3.4525344827586214E-2</c:v>
                </c:pt>
                <c:pt idx="3643">
                  <c:v>-3.4532758620689656E-2</c:v>
                </c:pt>
                <c:pt idx="3644">
                  <c:v>-3.4540206896551746E-2</c:v>
                </c:pt>
                <c:pt idx="3645">
                  <c:v>-3.454755172413794E-2</c:v>
                </c:pt>
                <c:pt idx="3646">
                  <c:v>-3.4554706896551726E-2</c:v>
                </c:pt>
                <c:pt idx="3647">
                  <c:v>-3.4561724137931023E-2</c:v>
                </c:pt>
                <c:pt idx="3648">
                  <c:v>-3.4568637931034478E-2</c:v>
                </c:pt>
                <c:pt idx="3649">
                  <c:v>-3.4575431034482761E-2</c:v>
                </c:pt>
                <c:pt idx="3650">
                  <c:v>-3.458217241379332E-2</c:v>
                </c:pt>
                <c:pt idx="3651">
                  <c:v>-3.4588827586207051E-2</c:v>
                </c:pt>
                <c:pt idx="3652">
                  <c:v>-3.4595482758620691E-2</c:v>
                </c:pt>
                <c:pt idx="3653">
                  <c:v>-3.4602137931034491E-2</c:v>
                </c:pt>
                <c:pt idx="3654">
                  <c:v>-3.4608896551724291E-2</c:v>
                </c:pt>
                <c:pt idx="3655">
                  <c:v>-3.4615793103448284E-2</c:v>
                </c:pt>
                <c:pt idx="3656">
                  <c:v>-3.4622758620689656E-2</c:v>
                </c:pt>
                <c:pt idx="3657">
                  <c:v>-3.4629741379310477E-2</c:v>
                </c:pt>
                <c:pt idx="3658">
                  <c:v>-3.4636724137931028E-2</c:v>
                </c:pt>
                <c:pt idx="3659">
                  <c:v>-3.4643586206896552E-2</c:v>
                </c:pt>
                <c:pt idx="3660">
                  <c:v>-3.4650310344827656E-2</c:v>
                </c:pt>
                <c:pt idx="3661">
                  <c:v>-3.4656931034482759E-2</c:v>
                </c:pt>
                <c:pt idx="3662">
                  <c:v>-3.4663396551724353E-2</c:v>
                </c:pt>
                <c:pt idx="3663">
                  <c:v>-3.4669896551724304E-2</c:v>
                </c:pt>
                <c:pt idx="3664">
                  <c:v>-3.4676465517241475E-2</c:v>
                </c:pt>
                <c:pt idx="3665">
                  <c:v>-3.4683000000000096E-2</c:v>
                </c:pt>
                <c:pt idx="3666">
                  <c:v>-3.4689448275862192E-2</c:v>
                </c:pt>
                <c:pt idx="3667">
                  <c:v>-3.4695724137931039E-2</c:v>
                </c:pt>
                <c:pt idx="3668">
                  <c:v>-3.4701775862069149E-2</c:v>
                </c:pt>
                <c:pt idx="3669">
                  <c:v>-3.4707689655172416E-2</c:v>
                </c:pt>
                <c:pt idx="3670">
                  <c:v>-3.4713327586207099E-2</c:v>
                </c:pt>
                <c:pt idx="3671">
                  <c:v>-3.4718672413793242E-2</c:v>
                </c:pt>
                <c:pt idx="3672">
                  <c:v>-3.4723844827586212E-2</c:v>
                </c:pt>
                <c:pt idx="3673">
                  <c:v>-3.472900000000001E-2</c:v>
                </c:pt>
                <c:pt idx="3674">
                  <c:v>-3.4734086206896553E-2</c:v>
                </c:pt>
                <c:pt idx="3675">
                  <c:v>-3.4739293103448282E-2</c:v>
                </c:pt>
                <c:pt idx="3676">
                  <c:v>-3.4744655172413812E-2</c:v>
                </c:pt>
                <c:pt idx="3677">
                  <c:v>-3.4750034482758631E-2</c:v>
                </c:pt>
                <c:pt idx="3678">
                  <c:v>-3.4755482758620691E-2</c:v>
                </c:pt>
                <c:pt idx="3679">
                  <c:v>-3.4760862068965635E-2</c:v>
                </c:pt>
                <c:pt idx="3680">
                  <c:v>-3.4766103448275881E-2</c:v>
                </c:pt>
                <c:pt idx="3681">
                  <c:v>-3.4771310344827742E-2</c:v>
                </c:pt>
                <c:pt idx="3682">
                  <c:v>-3.4776517241379451E-2</c:v>
                </c:pt>
                <c:pt idx="3683">
                  <c:v>-3.4781603448276022E-2</c:v>
                </c:pt>
                <c:pt idx="3684">
                  <c:v>-3.4786689655172405E-2</c:v>
                </c:pt>
                <c:pt idx="3685">
                  <c:v>-3.4791775862069149E-2</c:v>
                </c:pt>
                <c:pt idx="3686">
                  <c:v>-3.4796827586207016E-2</c:v>
                </c:pt>
                <c:pt idx="3687">
                  <c:v>-3.4801810344827738E-2</c:v>
                </c:pt>
                <c:pt idx="3688">
                  <c:v>-3.480663793103448E-2</c:v>
                </c:pt>
                <c:pt idx="3689">
                  <c:v>-3.4811379310344968E-2</c:v>
                </c:pt>
                <c:pt idx="3690">
                  <c:v>-3.4816034482758641E-2</c:v>
                </c:pt>
                <c:pt idx="3691">
                  <c:v>-3.4820655172413811E-2</c:v>
                </c:pt>
                <c:pt idx="3692">
                  <c:v>-3.4825293103448285E-2</c:v>
                </c:pt>
                <c:pt idx="3693">
                  <c:v>-3.4829982758620821E-2</c:v>
                </c:pt>
                <c:pt idx="3694">
                  <c:v>-3.4834689655172418E-2</c:v>
                </c:pt>
                <c:pt idx="3695">
                  <c:v>-3.4839327586207183E-2</c:v>
                </c:pt>
                <c:pt idx="3696">
                  <c:v>-3.4844017241379519E-2</c:v>
                </c:pt>
                <c:pt idx="3697">
                  <c:v>-3.4848896551724302E-2</c:v>
                </c:pt>
                <c:pt idx="3698">
                  <c:v>-3.4853793103448286E-2</c:v>
                </c:pt>
                <c:pt idx="3699">
                  <c:v>-3.4858655172413856E-2</c:v>
                </c:pt>
                <c:pt idx="3700">
                  <c:v>-3.4863482758620695E-2</c:v>
                </c:pt>
                <c:pt idx="3701">
                  <c:v>-3.486832758620706E-2</c:v>
                </c:pt>
                <c:pt idx="3702">
                  <c:v>-3.4873189655172512E-2</c:v>
                </c:pt>
                <c:pt idx="3703">
                  <c:v>-3.4878103448276042E-2</c:v>
                </c:pt>
                <c:pt idx="3704">
                  <c:v>-3.4883017241379585E-2</c:v>
                </c:pt>
                <c:pt idx="3705">
                  <c:v>-3.4888103448276024E-2</c:v>
                </c:pt>
                <c:pt idx="3706">
                  <c:v>-3.4893275862069209E-2</c:v>
                </c:pt>
                <c:pt idx="3707">
                  <c:v>-3.4898517241379455E-2</c:v>
                </c:pt>
                <c:pt idx="3708">
                  <c:v>-3.4903827586207088E-2</c:v>
                </c:pt>
                <c:pt idx="3709">
                  <c:v>-3.4909275862069176E-2</c:v>
                </c:pt>
                <c:pt idx="3710">
                  <c:v>-3.4914827586207016E-2</c:v>
                </c:pt>
                <c:pt idx="3711">
                  <c:v>-3.492048275862069E-2</c:v>
                </c:pt>
                <c:pt idx="3712">
                  <c:v>-3.4926310344827592E-2</c:v>
                </c:pt>
                <c:pt idx="3713">
                  <c:v>-3.4932224137931026E-2</c:v>
                </c:pt>
                <c:pt idx="3714">
                  <c:v>-3.4938034482758645E-2</c:v>
                </c:pt>
                <c:pt idx="3715">
                  <c:v>-3.4943775862069149E-2</c:v>
                </c:pt>
                <c:pt idx="3716">
                  <c:v>-3.4949551724137932E-2</c:v>
                </c:pt>
                <c:pt idx="3717">
                  <c:v>-3.4955431034482738E-2</c:v>
                </c:pt>
                <c:pt idx="3718">
                  <c:v>-3.4961275862069152E-2</c:v>
                </c:pt>
                <c:pt idx="3719">
                  <c:v>-3.496708620689655E-2</c:v>
                </c:pt>
                <c:pt idx="3720">
                  <c:v>-3.497294827586224E-2</c:v>
                </c:pt>
                <c:pt idx="3721">
                  <c:v>-3.497886206896568E-2</c:v>
                </c:pt>
                <c:pt idx="3722">
                  <c:v>-3.4984827586207051E-2</c:v>
                </c:pt>
                <c:pt idx="3723">
                  <c:v>-3.4990793103448277E-2</c:v>
                </c:pt>
                <c:pt idx="3724">
                  <c:v>-3.4996827586207015E-2</c:v>
                </c:pt>
                <c:pt idx="3725">
                  <c:v>-3.5003017241379573E-2</c:v>
                </c:pt>
                <c:pt idx="3726">
                  <c:v>-3.5009344827586358E-2</c:v>
                </c:pt>
                <c:pt idx="3727">
                  <c:v>-3.5015793103448281E-2</c:v>
                </c:pt>
                <c:pt idx="3728">
                  <c:v>-3.5022241379310412E-2</c:v>
                </c:pt>
                <c:pt idx="3729">
                  <c:v>-3.502886206896566E-2</c:v>
                </c:pt>
                <c:pt idx="3730">
                  <c:v>-3.5035534482758798E-2</c:v>
                </c:pt>
                <c:pt idx="3731">
                  <c:v>-3.5042189655172452E-2</c:v>
                </c:pt>
                <c:pt idx="3732">
                  <c:v>-3.5048758620689756E-2</c:v>
                </c:pt>
                <c:pt idx="3733">
                  <c:v>-3.5055241379310507E-2</c:v>
                </c:pt>
                <c:pt idx="3734">
                  <c:v>-3.5061827586207094E-2</c:v>
                </c:pt>
                <c:pt idx="3735">
                  <c:v>-3.5068500000000002E-2</c:v>
                </c:pt>
                <c:pt idx="3736">
                  <c:v>-3.5075310344827797E-2</c:v>
                </c:pt>
                <c:pt idx="3737">
                  <c:v>-3.5082327586207121E-2</c:v>
                </c:pt>
                <c:pt idx="3738">
                  <c:v>-3.5089517241379549E-2</c:v>
                </c:pt>
                <c:pt idx="3739">
                  <c:v>-3.5096810344827652E-2</c:v>
                </c:pt>
                <c:pt idx="3740">
                  <c:v>-3.5104241379310445E-2</c:v>
                </c:pt>
                <c:pt idx="3741">
                  <c:v>-3.5111637931034494E-2</c:v>
                </c:pt>
                <c:pt idx="3742">
                  <c:v>-3.5118827586206998E-2</c:v>
                </c:pt>
                <c:pt idx="3743">
                  <c:v>-3.5125862068965646E-2</c:v>
                </c:pt>
                <c:pt idx="3744">
                  <c:v>-3.5132810344827611E-2</c:v>
                </c:pt>
                <c:pt idx="3745">
                  <c:v>-3.5139655172413929E-2</c:v>
                </c:pt>
                <c:pt idx="3746">
                  <c:v>-3.5146465517241411E-2</c:v>
                </c:pt>
                <c:pt idx="3747">
                  <c:v>-3.5153258620689756E-2</c:v>
                </c:pt>
                <c:pt idx="3748">
                  <c:v>-3.5160034482758631E-2</c:v>
                </c:pt>
                <c:pt idx="3749">
                  <c:v>-3.5166741379310355E-2</c:v>
                </c:pt>
                <c:pt idx="3750">
                  <c:v>-3.5173362068965791E-2</c:v>
                </c:pt>
                <c:pt idx="3751">
                  <c:v>-3.5179844827586314E-2</c:v>
                </c:pt>
                <c:pt idx="3752">
                  <c:v>-3.5186224137931037E-2</c:v>
                </c:pt>
                <c:pt idx="3753">
                  <c:v>-3.5192551724137933E-2</c:v>
                </c:pt>
                <c:pt idx="3754">
                  <c:v>-3.5198793103448277E-2</c:v>
                </c:pt>
                <c:pt idx="3755">
                  <c:v>-3.520494827586225E-2</c:v>
                </c:pt>
                <c:pt idx="3756">
                  <c:v>-3.5211172413793401E-2</c:v>
                </c:pt>
                <c:pt idx="3757">
                  <c:v>-3.5217534482758696E-2</c:v>
                </c:pt>
                <c:pt idx="3758">
                  <c:v>-3.5223948275862262E-2</c:v>
                </c:pt>
                <c:pt idx="3759">
                  <c:v>-3.5230379310344999E-2</c:v>
                </c:pt>
                <c:pt idx="3760">
                  <c:v>-3.5236827586207137E-2</c:v>
                </c:pt>
                <c:pt idx="3761">
                  <c:v>-3.5243293103448384E-2</c:v>
                </c:pt>
                <c:pt idx="3762">
                  <c:v>-3.5249827586207136E-2</c:v>
                </c:pt>
                <c:pt idx="3763">
                  <c:v>-3.5256362068965728E-2</c:v>
                </c:pt>
                <c:pt idx="3764">
                  <c:v>-3.5262965517241514E-2</c:v>
                </c:pt>
                <c:pt idx="3765">
                  <c:v>-3.5269568965517251E-2</c:v>
                </c:pt>
                <c:pt idx="3766">
                  <c:v>-3.5276103448276072E-2</c:v>
                </c:pt>
                <c:pt idx="3767">
                  <c:v>-3.5282689655172415E-2</c:v>
                </c:pt>
                <c:pt idx="3768">
                  <c:v>-3.5289344827586368E-2</c:v>
                </c:pt>
                <c:pt idx="3769">
                  <c:v>-3.5295879310344912E-2</c:v>
                </c:pt>
                <c:pt idx="3770">
                  <c:v>-3.5302379310344842E-2</c:v>
                </c:pt>
                <c:pt idx="3771">
                  <c:v>-3.5308775862069083E-2</c:v>
                </c:pt>
                <c:pt idx="3772">
                  <c:v>-3.5315068965517282E-2</c:v>
                </c:pt>
                <c:pt idx="3773">
                  <c:v>-3.5321275862069137E-2</c:v>
                </c:pt>
                <c:pt idx="3774">
                  <c:v>-3.5327448275862081E-2</c:v>
                </c:pt>
                <c:pt idx="3775">
                  <c:v>-3.5333568965517252E-2</c:v>
                </c:pt>
                <c:pt idx="3776">
                  <c:v>-3.5339672413793363E-2</c:v>
                </c:pt>
                <c:pt idx="3777">
                  <c:v>-3.5345741379310472E-2</c:v>
                </c:pt>
                <c:pt idx="3778">
                  <c:v>-3.5351793103448284E-2</c:v>
                </c:pt>
                <c:pt idx="3779">
                  <c:v>-3.5357775862069139E-2</c:v>
                </c:pt>
                <c:pt idx="3780">
                  <c:v>-3.5363655172413876E-2</c:v>
                </c:pt>
                <c:pt idx="3781">
                  <c:v>-3.5369534482758619E-2</c:v>
                </c:pt>
                <c:pt idx="3782">
                  <c:v>-3.5375448275862212E-2</c:v>
                </c:pt>
                <c:pt idx="3783">
                  <c:v>-3.5381431034482748E-2</c:v>
                </c:pt>
                <c:pt idx="3784">
                  <c:v>-3.5387344827586292E-2</c:v>
                </c:pt>
                <c:pt idx="3785">
                  <c:v>-3.5393137931034491E-2</c:v>
                </c:pt>
                <c:pt idx="3786">
                  <c:v>-3.539894827586218E-2</c:v>
                </c:pt>
                <c:pt idx="3787">
                  <c:v>-3.5404758620689786E-2</c:v>
                </c:pt>
                <c:pt idx="3788">
                  <c:v>-3.5410637931034494E-2</c:v>
                </c:pt>
                <c:pt idx="3789">
                  <c:v>-3.5416534482758645E-2</c:v>
                </c:pt>
                <c:pt idx="3790">
                  <c:v>-3.5422482758620692E-2</c:v>
                </c:pt>
                <c:pt idx="3791">
                  <c:v>-3.542856896551725E-2</c:v>
                </c:pt>
                <c:pt idx="3792">
                  <c:v>-3.5434965517241575E-2</c:v>
                </c:pt>
                <c:pt idx="3793">
                  <c:v>-3.5441551724138001E-2</c:v>
                </c:pt>
                <c:pt idx="3794">
                  <c:v>-3.5448172413793395E-2</c:v>
                </c:pt>
                <c:pt idx="3795">
                  <c:v>-3.5454775862069146E-2</c:v>
                </c:pt>
                <c:pt idx="3796">
                  <c:v>-3.546144827586218E-2</c:v>
                </c:pt>
                <c:pt idx="3797">
                  <c:v>-3.5468189655172414E-2</c:v>
                </c:pt>
                <c:pt idx="3798">
                  <c:v>-3.5474862068965753E-2</c:v>
                </c:pt>
                <c:pt idx="3799">
                  <c:v>-3.5481517241379566E-2</c:v>
                </c:pt>
                <c:pt idx="3800">
                  <c:v>-3.5488155172413965E-2</c:v>
                </c:pt>
                <c:pt idx="3801">
                  <c:v>-3.5494913793103627E-2</c:v>
                </c:pt>
                <c:pt idx="3802">
                  <c:v>-3.5501637931034481E-2</c:v>
                </c:pt>
                <c:pt idx="3803">
                  <c:v>-3.5508275862069116E-2</c:v>
                </c:pt>
                <c:pt idx="3804">
                  <c:v>-3.5514948275862185E-2</c:v>
                </c:pt>
                <c:pt idx="3805">
                  <c:v>-3.5521586206896549E-2</c:v>
                </c:pt>
                <c:pt idx="3806">
                  <c:v>-3.5528224137930928E-2</c:v>
                </c:pt>
                <c:pt idx="3807">
                  <c:v>-3.5534862068965695E-2</c:v>
                </c:pt>
                <c:pt idx="3808">
                  <c:v>-3.5541517241379494E-2</c:v>
                </c:pt>
                <c:pt idx="3809">
                  <c:v>-3.5548206896551741E-2</c:v>
                </c:pt>
                <c:pt idx="3810">
                  <c:v>-3.5554913793103562E-2</c:v>
                </c:pt>
                <c:pt idx="3811">
                  <c:v>-3.5561448275862086E-2</c:v>
                </c:pt>
                <c:pt idx="3812">
                  <c:v>-3.5567689655172409E-2</c:v>
                </c:pt>
                <c:pt idx="3813">
                  <c:v>-3.5573758620689767E-2</c:v>
                </c:pt>
                <c:pt idx="3814">
                  <c:v>-3.5579810344827718E-2</c:v>
                </c:pt>
                <c:pt idx="3815">
                  <c:v>-3.558581034482769E-2</c:v>
                </c:pt>
                <c:pt idx="3816">
                  <c:v>-3.5591758620689785E-2</c:v>
                </c:pt>
                <c:pt idx="3817">
                  <c:v>-3.5597689655172418E-2</c:v>
                </c:pt>
                <c:pt idx="3818">
                  <c:v>-3.5603551724138004E-2</c:v>
                </c:pt>
                <c:pt idx="3819">
                  <c:v>-3.5609396551724418E-2</c:v>
                </c:pt>
                <c:pt idx="3820">
                  <c:v>-3.5615206896551822E-2</c:v>
                </c:pt>
                <c:pt idx="3821">
                  <c:v>-3.5620931034482758E-2</c:v>
                </c:pt>
                <c:pt idx="3822">
                  <c:v>-3.5626706896551751E-2</c:v>
                </c:pt>
                <c:pt idx="3823">
                  <c:v>-3.5632517241379523E-2</c:v>
                </c:pt>
                <c:pt idx="3824">
                  <c:v>-3.5638155172413991E-2</c:v>
                </c:pt>
                <c:pt idx="3825">
                  <c:v>-3.564386206896579E-2</c:v>
                </c:pt>
                <c:pt idx="3826">
                  <c:v>-3.5649551724137959E-2</c:v>
                </c:pt>
                <c:pt idx="3827">
                  <c:v>-3.5655172413793401E-2</c:v>
                </c:pt>
                <c:pt idx="3828">
                  <c:v>-3.566070689655175E-2</c:v>
                </c:pt>
                <c:pt idx="3829">
                  <c:v>-3.5666275862069156E-2</c:v>
                </c:pt>
                <c:pt idx="3830">
                  <c:v>-3.5671827586207197E-2</c:v>
                </c:pt>
                <c:pt idx="3831">
                  <c:v>-3.5677310344827816E-2</c:v>
                </c:pt>
                <c:pt idx="3832">
                  <c:v>-3.568281034482769E-2</c:v>
                </c:pt>
                <c:pt idx="3833">
                  <c:v>-3.5688362068965723E-2</c:v>
                </c:pt>
                <c:pt idx="3834">
                  <c:v>-3.5693827586207136E-2</c:v>
                </c:pt>
                <c:pt idx="3835">
                  <c:v>-3.5699293103448292E-2</c:v>
                </c:pt>
                <c:pt idx="3836">
                  <c:v>-3.5704775862069126E-2</c:v>
                </c:pt>
                <c:pt idx="3837">
                  <c:v>-3.5710275862069117E-2</c:v>
                </c:pt>
                <c:pt idx="3838">
                  <c:v>-3.5715827586207081E-2</c:v>
                </c:pt>
                <c:pt idx="3839">
                  <c:v>-3.5721293103448279E-2</c:v>
                </c:pt>
                <c:pt idx="3840">
                  <c:v>-3.5726655172413802E-2</c:v>
                </c:pt>
                <c:pt idx="3841">
                  <c:v>-3.5731862068965767E-2</c:v>
                </c:pt>
                <c:pt idx="3842">
                  <c:v>-3.5737103448276082E-2</c:v>
                </c:pt>
                <c:pt idx="3843">
                  <c:v>-3.5742396551724294E-2</c:v>
                </c:pt>
                <c:pt idx="3844">
                  <c:v>-3.5747500000000071E-2</c:v>
                </c:pt>
                <c:pt idx="3845">
                  <c:v>-3.5752327586207076E-2</c:v>
                </c:pt>
                <c:pt idx="3846">
                  <c:v>-3.5756982758620791E-2</c:v>
                </c:pt>
                <c:pt idx="3847">
                  <c:v>-3.5761517241379451E-2</c:v>
                </c:pt>
                <c:pt idx="3848">
                  <c:v>-3.5765862068965676E-2</c:v>
                </c:pt>
                <c:pt idx="3849">
                  <c:v>-3.5770051724137941E-2</c:v>
                </c:pt>
                <c:pt idx="3850">
                  <c:v>-3.5774172413793395E-2</c:v>
                </c:pt>
                <c:pt idx="3851">
                  <c:v>-3.5778310344827681E-2</c:v>
                </c:pt>
                <c:pt idx="3852">
                  <c:v>-3.5782603448276003E-2</c:v>
                </c:pt>
                <c:pt idx="3853">
                  <c:v>-3.5787051724137951E-2</c:v>
                </c:pt>
                <c:pt idx="3854">
                  <c:v>-3.5791448275862184E-2</c:v>
                </c:pt>
                <c:pt idx="3855">
                  <c:v>-3.5795931034482781E-2</c:v>
                </c:pt>
                <c:pt idx="3856">
                  <c:v>-3.5800379310344972E-2</c:v>
                </c:pt>
                <c:pt idx="3857">
                  <c:v>-3.5804793103448286E-2</c:v>
                </c:pt>
                <c:pt idx="3858">
                  <c:v>-3.5809258620689864E-2</c:v>
                </c:pt>
                <c:pt idx="3859">
                  <c:v>-3.5813827586207145E-2</c:v>
                </c:pt>
                <c:pt idx="3860">
                  <c:v>-3.5818551724137934E-2</c:v>
                </c:pt>
                <c:pt idx="3861">
                  <c:v>-3.5823344827586319E-2</c:v>
                </c:pt>
                <c:pt idx="3862">
                  <c:v>-3.5828189655172413E-2</c:v>
                </c:pt>
                <c:pt idx="3863">
                  <c:v>-3.5832948275862295E-2</c:v>
                </c:pt>
                <c:pt idx="3864">
                  <c:v>-3.5837568965517402E-2</c:v>
                </c:pt>
                <c:pt idx="3865">
                  <c:v>-3.5842137931034551E-2</c:v>
                </c:pt>
                <c:pt idx="3866">
                  <c:v>-3.5846689655172445E-2</c:v>
                </c:pt>
                <c:pt idx="3867">
                  <c:v>-3.5851275862069237E-2</c:v>
                </c:pt>
                <c:pt idx="3868">
                  <c:v>-3.5855810344827738E-2</c:v>
                </c:pt>
                <c:pt idx="3869">
                  <c:v>-3.5860344827586252E-2</c:v>
                </c:pt>
                <c:pt idx="3870">
                  <c:v>-3.5864689655172415E-2</c:v>
                </c:pt>
                <c:pt idx="3871">
                  <c:v>-3.5868672413793302E-2</c:v>
                </c:pt>
                <c:pt idx="3872">
                  <c:v>-3.5872620689655382E-2</c:v>
                </c:pt>
                <c:pt idx="3873">
                  <c:v>-3.5876534482758723E-2</c:v>
                </c:pt>
                <c:pt idx="3874">
                  <c:v>-3.5880379310344969E-2</c:v>
                </c:pt>
                <c:pt idx="3875">
                  <c:v>-3.5884224137931034E-2</c:v>
                </c:pt>
                <c:pt idx="3876">
                  <c:v>-3.5887965517241618E-2</c:v>
                </c:pt>
                <c:pt idx="3877">
                  <c:v>-3.589184482758636E-2</c:v>
                </c:pt>
                <c:pt idx="3878">
                  <c:v>-3.5895793103448294E-2</c:v>
                </c:pt>
                <c:pt idx="3879">
                  <c:v>-3.5899844827586312E-2</c:v>
                </c:pt>
                <c:pt idx="3880">
                  <c:v>-3.5904017241379496E-2</c:v>
                </c:pt>
                <c:pt idx="3881">
                  <c:v>-3.5908327586207087E-2</c:v>
                </c:pt>
                <c:pt idx="3882">
                  <c:v>-3.5912879310344842E-2</c:v>
                </c:pt>
                <c:pt idx="3883">
                  <c:v>-3.5917637931034481E-2</c:v>
                </c:pt>
                <c:pt idx="3884">
                  <c:v>-3.5922568965517244E-2</c:v>
                </c:pt>
                <c:pt idx="3885">
                  <c:v>-3.5927534482758636E-2</c:v>
                </c:pt>
                <c:pt idx="3886">
                  <c:v>-3.5932620689655317E-2</c:v>
                </c:pt>
                <c:pt idx="3887">
                  <c:v>-3.5937827586207137E-2</c:v>
                </c:pt>
                <c:pt idx="3888">
                  <c:v>-3.5943068965517362E-2</c:v>
                </c:pt>
                <c:pt idx="3889">
                  <c:v>-3.5948327586207078E-2</c:v>
                </c:pt>
                <c:pt idx="3890">
                  <c:v>-3.5953586206896551E-2</c:v>
                </c:pt>
                <c:pt idx="3891">
                  <c:v>-3.5958758620689681E-2</c:v>
                </c:pt>
                <c:pt idx="3892">
                  <c:v>-3.5963810344827651E-2</c:v>
                </c:pt>
                <c:pt idx="3893">
                  <c:v>-3.5969017241379464E-2</c:v>
                </c:pt>
                <c:pt idx="3894">
                  <c:v>-3.5974327586207125E-2</c:v>
                </c:pt>
                <c:pt idx="3895">
                  <c:v>-3.5979586206896549E-2</c:v>
                </c:pt>
                <c:pt idx="3896">
                  <c:v>-3.5984827586207052E-2</c:v>
                </c:pt>
                <c:pt idx="3897">
                  <c:v>-3.599003448275865E-2</c:v>
                </c:pt>
                <c:pt idx="3898">
                  <c:v>-3.5995241379310497E-2</c:v>
                </c:pt>
                <c:pt idx="3899">
                  <c:v>-3.600055172413795E-2</c:v>
                </c:pt>
                <c:pt idx="3900">
                  <c:v>-3.6006034482758742E-2</c:v>
                </c:pt>
                <c:pt idx="3901">
                  <c:v>-3.6011620689655383E-2</c:v>
                </c:pt>
                <c:pt idx="3902">
                  <c:v>-3.601720689655185E-2</c:v>
                </c:pt>
                <c:pt idx="3903">
                  <c:v>-3.6022810344827606E-2</c:v>
                </c:pt>
                <c:pt idx="3904">
                  <c:v>-3.6028396551724302E-2</c:v>
                </c:pt>
                <c:pt idx="3905">
                  <c:v>-3.603396551724164E-2</c:v>
                </c:pt>
                <c:pt idx="3906">
                  <c:v>-3.603951724137959E-2</c:v>
                </c:pt>
                <c:pt idx="3907">
                  <c:v>-3.6045051724138001E-2</c:v>
                </c:pt>
                <c:pt idx="3908">
                  <c:v>-3.6050568965517282E-2</c:v>
                </c:pt>
                <c:pt idx="3909">
                  <c:v>-3.6056224137931039E-2</c:v>
                </c:pt>
                <c:pt idx="3910">
                  <c:v>-3.6061913793103646E-2</c:v>
                </c:pt>
                <c:pt idx="3911">
                  <c:v>-3.6067620689655341E-2</c:v>
                </c:pt>
                <c:pt idx="3912">
                  <c:v>-3.60732758620693E-2</c:v>
                </c:pt>
                <c:pt idx="3913">
                  <c:v>-3.6078775862069201E-2</c:v>
                </c:pt>
                <c:pt idx="3914">
                  <c:v>-3.6084155172413999E-2</c:v>
                </c:pt>
                <c:pt idx="3915">
                  <c:v>-3.6089517241379557E-2</c:v>
                </c:pt>
                <c:pt idx="3916">
                  <c:v>-3.60948620689657E-2</c:v>
                </c:pt>
                <c:pt idx="3917">
                  <c:v>-3.610048275862069E-2</c:v>
                </c:pt>
                <c:pt idx="3918">
                  <c:v>-3.6106448275862082E-2</c:v>
                </c:pt>
                <c:pt idx="3919">
                  <c:v>-3.611255172413793E-2</c:v>
                </c:pt>
                <c:pt idx="3920">
                  <c:v>-3.6118706896551722E-2</c:v>
                </c:pt>
                <c:pt idx="3921">
                  <c:v>-3.6124896551724218E-2</c:v>
                </c:pt>
                <c:pt idx="3922">
                  <c:v>-3.6131224137931045E-2</c:v>
                </c:pt>
                <c:pt idx="3923">
                  <c:v>-3.6137706896551811E-2</c:v>
                </c:pt>
                <c:pt idx="3924">
                  <c:v>-3.6144362068965707E-2</c:v>
                </c:pt>
                <c:pt idx="3925">
                  <c:v>-3.6151137931034492E-2</c:v>
                </c:pt>
                <c:pt idx="3926">
                  <c:v>-3.6158068965517244E-2</c:v>
                </c:pt>
                <c:pt idx="3927">
                  <c:v>-3.6165189655172444E-2</c:v>
                </c:pt>
                <c:pt idx="3928">
                  <c:v>-3.6172482758620797E-2</c:v>
                </c:pt>
                <c:pt idx="3929">
                  <c:v>-3.6179775862069191E-2</c:v>
                </c:pt>
                <c:pt idx="3930">
                  <c:v>-3.6187000000000094E-2</c:v>
                </c:pt>
                <c:pt idx="3931">
                  <c:v>-3.6194275862069109E-2</c:v>
                </c:pt>
                <c:pt idx="3932">
                  <c:v>-3.620165517241402E-2</c:v>
                </c:pt>
                <c:pt idx="3933">
                  <c:v>-3.6208844827586295E-2</c:v>
                </c:pt>
                <c:pt idx="3934">
                  <c:v>-3.6215896551724372E-2</c:v>
                </c:pt>
                <c:pt idx="3935">
                  <c:v>-3.6222931034482757E-2</c:v>
                </c:pt>
                <c:pt idx="3936">
                  <c:v>-3.622989655172433E-2</c:v>
                </c:pt>
                <c:pt idx="3937">
                  <c:v>-3.6236862068965772E-2</c:v>
                </c:pt>
                <c:pt idx="3938">
                  <c:v>-3.6243603448276096E-2</c:v>
                </c:pt>
                <c:pt idx="3939">
                  <c:v>-3.6250206896551812E-2</c:v>
                </c:pt>
                <c:pt idx="3940">
                  <c:v>-3.6256689655172418E-2</c:v>
                </c:pt>
                <c:pt idx="3941">
                  <c:v>-3.6263000000000115E-2</c:v>
                </c:pt>
                <c:pt idx="3942">
                  <c:v>-3.6269172413793398E-2</c:v>
                </c:pt>
                <c:pt idx="3943">
                  <c:v>-3.6275293103448417E-2</c:v>
                </c:pt>
                <c:pt idx="3944">
                  <c:v>-3.6281206896551871E-2</c:v>
                </c:pt>
                <c:pt idx="3945">
                  <c:v>-3.6286862068965739E-2</c:v>
                </c:pt>
                <c:pt idx="3946">
                  <c:v>-3.6292499999999998E-2</c:v>
                </c:pt>
                <c:pt idx="3947">
                  <c:v>-3.6298103448276046E-2</c:v>
                </c:pt>
                <c:pt idx="3948">
                  <c:v>-3.6303586206896554E-2</c:v>
                </c:pt>
                <c:pt idx="3949">
                  <c:v>-3.630903448275874E-2</c:v>
                </c:pt>
                <c:pt idx="3950">
                  <c:v>-3.631436206896569E-2</c:v>
                </c:pt>
                <c:pt idx="3951">
                  <c:v>-3.6319568965517246E-2</c:v>
                </c:pt>
                <c:pt idx="3952">
                  <c:v>-3.6324862068965645E-2</c:v>
                </c:pt>
                <c:pt idx="3953">
                  <c:v>-3.6330137931034491E-2</c:v>
                </c:pt>
                <c:pt idx="3954">
                  <c:v>-3.6335275862069263E-2</c:v>
                </c:pt>
                <c:pt idx="3955">
                  <c:v>-3.6340275862069185E-2</c:v>
                </c:pt>
                <c:pt idx="3956">
                  <c:v>-3.6345086206896582E-2</c:v>
                </c:pt>
                <c:pt idx="3957">
                  <c:v>-3.6349724137931035E-2</c:v>
                </c:pt>
                <c:pt idx="3958">
                  <c:v>-3.6354293103448281E-2</c:v>
                </c:pt>
                <c:pt idx="3959">
                  <c:v>-3.6358724137931023E-2</c:v>
                </c:pt>
                <c:pt idx="3960">
                  <c:v>-3.6363068965517255E-2</c:v>
                </c:pt>
                <c:pt idx="3961">
                  <c:v>-3.6367241379310487E-2</c:v>
                </c:pt>
                <c:pt idx="3962">
                  <c:v>-3.637136206896581E-2</c:v>
                </c:pt>
                <c:pt idx="3963">
                  <c:v>-3.6375465517241523E-2</c:v>
                </c:pt>
                <c:pt idx="3964">
                  <c:v>-3.6379603448276038E-2</c:v>
                </c:pt>
                <c:pt idx="3965">
                  <c:v>-3.6383724137931034E-2</c:v>
                </c:pt>
                <c:pt idx="3966">
                  <c:v>-3.6387844827586301E-2</c:v>
                </c:pt>
                <c:pt idx="3967">
                  <c:v>-3.6392017241379478E-2</c:v>
                </c:pt>
                <c:pt idx="3968">
                  <c:v>-3.6396189655172419E-2</c:v>
                </c:pt>
                <c:pt idx="3969">
                  <c:v>-3.6400275862069231E-2</c:v>
                </c:pt>
                <c:pt idx="3970">
                  <c:v>-3.6404379310344986E-2</c:v>
                </c:pt>
                <c:pt idx="3971">
                  <c:v>-3.6408517241379508E-2</c:v>
                </c:pt>
                <c:pt idx="3972">
                  <c:v>-3.6412482758620794E-2</c:v>
                </c:pt>
                <c:pt idx="3973">
                  <c:v>-3.6416241379310502E-2</c:v>
                </c:pt>
                <c:pt idx="3974">
                  <c:v>-3.6419896551724375E-2</c:v>
                </c:pt>
                <c:pt idx="3975">
                  <c:v>-3.6423448275862212E-2</c:v>
                </c:pt>
                <c:pt idx="3976">
                  <c:v>-3.642693103448278E-2</c:v>
                </c:pt>
                <c:pt idx="3977">
                  <c:v>-3.6430517241379586E-2</c:v>
                </c:pt>
                <c:pt idx="3978">
                  <c:v>-3.6434137931034602E-2</c:v>
                </c:pt>
                <c:pt idx="3979">
                  <c:v>-3.64378275862072E-2</c:v>
                </c:pt>
                <c:pt idx="3980">
                  <c:v>-3.6441482758620872E-2</c:v>
                </c:pt>
                <c:pt idx="3981">
                  <c:v>-3.6445068965517427E-2</c:v>
                </c:pt>
                <c:pt idx="3982">
                  <c:v>-3.6448724137931029E-2</c:v>
                </c:pt>
                <c:pt idx="3983">
                  <c:v>-3.6452620689655324E-2</c:v>
                </c:pt>
                <c:pt idx="3984">
                  <c:v>-3.6456637931034486E-2</c:v>
                </c:pt>
                <c:pt idx="3985">
                  <c:v>-3.6460758620689752E-2</c:v>
                </c:pt>
                <c:pt idx="3986">
                  <c:v>-3.646493103448277E-2</c:v>
                </c:pt>
                <c:pt idx="3987">
                  <c:v>-3.6468965517241492E-2</c:v>
                </c:pt>
                <c:pt idx="3988">
                  <c:v>-3.6472896551724393E-2</c:v>
                </c:pt>
                <c:pt idx="3989">
                  <c:v>-3.6476758620689824E-2</c:v>
                </c:pt>
                <c:pt idx="3990">
                  <c:v>-3.6480517241379538E-2</c:v>
                </c:pt>
                <c:pt idx="3991">
                  <c:v>-3.6484258620689838E-2</c:v>
                </c:pt>
                <c:pt idx="3992">
                  <c:v>-3.6488103448276063E-2</c:v>
                </c:pt>
                <c:pt idx="3993">
                  <c:v>-3.6492103448276046E-2</c:v>
                </c:pt>
                <c:pt idx="3994">
                  <c:v>-3.6496206896551801E-2</c:v>
                </c:pt>
                <c:pt idx="3995">
                  <c:v>-3.6500241379310482E-2</c:v>
                </c:pt>
                <c:pt idx="3996">
                  <c:v>-3.6504120689655292E-2</c:v>
                </c:pt>
                <c:pt idx="3997">
                  <c:v>-3.6507931034482785E-2</c:v>
                </c:pt>
                <c:pt idx="3998">
                  <c:v>-3.6511637931034492E-2</c:v>
                </c:pt>
                <c:pt idx="3999">
                  <c:v>-3.6515120689655366E-2</c:v>
                </c:pt>
                <c:pt idx="4000">
                  <c:v>-3.6518586206896547E-2</c:v>
                </c:pt>
                <c:pt idx="4001">
                  <c:v>-3.6522189655172441E-2</c:v>
                </c:pt>
                <c:pt idx="4002">
                  <c:v>-3.652586206896568E-2</c:v>
                </c:pt>
                <c:pt idx="4003">
                  <c:v>-3.6529517241379456E-2</c:v>
                </c:pt>
                <c:pt idx="4004">
                  <c:v>-3.6533137931034611E-2</c:v>
                </c:pt>
                <c:pt idx="4005">
                  <c:v>-3.6536775862069153E-2</c:v>
                </c:pt>
                <c:pt idx="4006">
                  <c:v>-3.654051724137948E-2</c:v>
                </c:pt>
                <c:pt idx="4007">
                  <c:v>-3.6544310344827691E-2</c:v>
                </c:pt>
                <c:pt idx="4008">
                  <c:v>-3.6548172413793358E-2</c:v>
                </c:pt>
                <c:pt idx="4009">
                  <c:v>-3.6552017241379478E-2</c:v>
                </c:pt>
                <c:pt idx="4010">
                  <c:v>-3.6555931034482785E-2</c:v>
                </c:pt>
                <c:pt idx="4011">
                  <c:v>-3.6559982758620824E-2</c:v>
                </c:pt>
                <c:pt idx="4012">
                  <c:v>-3.6564137931034489E-2</c:v>
                </c:pt>
                <c:pt idx="4013">
                  <c:v>-3.6568310344827611E-2</c:v>
                </c:pt>
                <c:pt idx="4014">
                  <c:v>-3.6572379310344946E-2</c:v>
                </c:pt>
                <c:pt idx="4015">
                  <c:v>-3.6576379310344936E-2</c:v>
                </c:pt>
                <c:pt idx="4016">
                  <c:v>-3.6580379310344927E-2</c:v>
                </c:pt>
                <c:pt idx="4017">
                  <c:v>-3.6584465517241455E-2</c:v>
                </c:pt>
                <c:pt idx="4018">
                  <c:v>-3.6588586206896555E-2</c:v>
                </c:pt>
                <c:pt idx="4019">
                  <c:v>-3.6592672413793319E-2</c:v>
                </c:pt>
                <c:pt idx="4020">
                  <c:v>-3.6596620689655281E-2</c:v>
                </c:pt>
                <c:pt idx="4021">
                  <c:v>-3.6600482758620802E-2</c:v>
                </c:pt>
                <c:pt idx="4022">
                  <c:v>-3.6604172413793427E-2</c:v>
                </c:pt>
                <c:pt idx="4023">
                  <c:v>-3.6607724137931036E-2</c:v>
                </c:pt>
                <c:pt idx="4024">
                  <c:v>-3.661115517241402E-2</c:v>
                </c:pt>
                <c:pt idx="4025">
                  <c:v>-3.661443103448276E-2</c:v>
                </c:pt>
                <c:pt idx="4026">
                  <c:v>-3.6617672413793427E-2</c:v>
                </c:pt>
                <c:pt idx="4027">
                  <c:v>-3.6620862068965712E-2</c:v>
                </c:pt>
                <c:pt idx="4028">
                  <c:v>-3.6624103448276039E-2</c:v>
                </c:pt>
                <c:pt idx="4029">
                  <c:v>-3.6627431034482759E-2</c:v>
                </c:pt>
                <c:pt idx="4030">
                  <c:v>-3.6630775862069268E-2</c:v>
                </c:pt>
                <c:pt idx="4031">
                  <c:v>-3.6634155172414043E-2</c:v>
                </c:pt>
                <c:pt idx="4032">
                  <c:v>-3.6637379310345032E-2</c:v>
                </c:pt>
                <c:pt idx="4033">
                  <c:v>-3.6640431034482758E-2</c:v>
                </c:pt>
                <c:pt idx="4034">
                  <c:v>-3.664329310344841E-2</c:v>
                </c:pt>
                <c:pt idx="4035">
                  <c:v>-3.6646172413793428E-2</c:v>
                </c:pt>
                <c:pt idx="4036">
                  <c:v>-3.6648965517241575E-2</c:v>
                </c:pt>
                <c:pt idx="4037">
                  <c:v>-3.665177586206924E-2</c:v>
                </c:pt>
                <c:pt idx="4038">
                  <c:v>-3.6654637931034482E-2</c:v>
                </c:pt>
                <c:pt idx="4039">
                  <c:v>-3.6657500000000114E-2</c:v>
                </c:pt>
                <c:pt idx="4040">
                  <c:v>-3.6660482758620792E-2</c:v>
                </c:pt>
                <c:pt idx="4041">
                  <c:v>-3.6663517241379541E-2</c:v>
                </c:pt>
                <c:pt idx="4042">
                  <c:v>-3.666658620689655E-2</c:v>
                </c:pt>
                <c:pt idx="4043">
                  <c:v>-3.6669689655172415E-2</c:v>
                </c:pt>
                <c:pt idx="4044">
                  <c:v>-3.6672896551724392E-2</c:v>
                </c:pt>
                <c:pt idx="4045">
                  <c:v>-3.6676172413793423E-2</c:v>
                </c:pt>
                <c:pt idx="4046">
                  <c:v>-3.6679517241379626E-2</c:v>
                </c:pt>
                <c:pt idx="4047">
                  <c:v>-3.6682931034482801E-2</c:v>
                </c:pt>
                <c:pt idx="4048">
                  <c:v>-3.6686396551724391E-2</c:v>
                </c:pt>
                <c:pt idx="4049">
                  <c:v>-3.6689879310344994E-2</c:v>
                </c:pt>
                <c:pt idx="4050">
                  <c:v>-3.6693275862069274E-2</c:v>
                </c:pt>
                <c:pt idx="4051">
                  <c:v>-3.6696655172413939E-2</c:v>
                </c:pt>
                <c:pt idx="4052">
                  <c:v>-3.6700034482758652E-2</c:v>
                </c:pt>
                <c:pt idx="4053">
                  <c:v>-3.6703431034482759E-2</c:v>
                </c:pt>
                <c:pt idx="4054">
                  <c:v>-3.6706793103448272E-2</c:v>
                </c:pt>
                <c:pt idx="4055">
                  <c:v>-3.6710068965517255E-2</c:v>
                </c:pt>
                <c:pt idx="4056">
                  <c:v>-3.6713431034482762E-2</c:v>
                </c:pt>
                <c:pt idx="4057">
                  <c:v>-3.6716965517241518E-2</c:v>
                </c:pt>
                <c:pt idx="4058">
                  <c:v>-3.6720655172413852E-2</c:v>
                </c:pt>
                <c:pt idx="4059">
                  <c:v>-3.6724413793103455E-2</c:v>
                </c:pt>
                <c:pt idx="4060">
                  <c:v>-3.6728344827586211E-2</c:v>
                </c:pt>
                <c:pt idx="4061">
                  <c:v>-3.6732413793103554E-2</c:v>
                </c:pt>
                <c:pt idx="4062">
                  <c:v>-3.6736551724137936E-2</c:v>
                </c:pt>
                <c:pt idx="4063">
                  <c:v>-3.6740706896551782E-2</c:v>
                </c:pt>
                <c:pt idx="4064">
                  <c:v>-3.6744862068965697E-2</c:v>
                </c:pt>
                <c:pt idx="4065">
                  <c:v>-3.6749051724137942E-2</c:v>
                </c:pt>
                <c:pt idx="4066">
                  <c:v>-3.6753275862069203E-2</c:v>
                </c:pt>
                <c:pt idx="4067">
                  <c:v>-3.6757568965517282E-2</c:v>
                </c:pt>
                <c:pt idx="4068">
                  <c:v>-3.6761948275862245E-2</c:v>
                </c:pt>
                <c:pt idx="4069">
                  <c:v>-3.6766431034482634E-2</c:v>
                </c:pt>
                <c:pt idx="4070">
                  <c:v>-3.6771034482758792E-2</c:v>
                </c:pt>
                <c:pt idx="4071">
                  <c:v>-3.6775551724137982E-2</c:v>
                </c:pt>
                <c:pt idx="4072">
                  <c:v>-3.6780034482758711E-2</c:v>
                </c:pt>
                <c:pt idx="4073">
                  <c:v>-3.6784603448276026E-2</c:v>
                </c:pt>
                <c:pt idx="4074">
                  <c:v>-3.6789137931034492E-2</c:v>
                </c:pt>
                <c:pt idx="4075">
                  <c:v>-3.6793568965517311E-2</c:v>
                </c:pt>
                <c:pt idx="4076">
                  <c:v>-3.6797862068965695E-2</c:v>
                </c:pt>
                <c:pt idx="4077">
                  <c:v>-3.6802137931034602E-2</c:v>
                </c:pt>
                <c:pt idx="4078">
                  <c:v>-3.6806344827586358E-2</c:v>
                </c:pt>
                <c:pt idx="4079">
                  <c:v>-3.6810551724137941E-2</c:v>
                </c:pt>
                <c:pt idx="4080">
                  <c:v>-3.6814724137931035E-2</c:v>
                </c:pt>
                <c:pt idx="4081">
                  <c:v>-3.6818775862069171E-2</c:v>
                </c:pt>
                <c:pt idx="4082">
                  <c:v>-3.6822741379310478E-2</c:v>
                </c:pt>
                <c:pt idx="4083">
                  <c:v>-3.6826724137931033E-2</c:v>
                </c:pt>
                <c:pt idx="4084">
                  <c:v>-3.6830603448276093E-2</c:v>
                </c:pt>
                <c:pt idx="4085">
                  <c:v>-3.6834379310345014E-2</c:v>
                </c:pt>
                <c:pt idx="4086">
                  <c:v>-3.6838206896551845E-2</c:v>
                </c:pt>
                <c:pt idx="4087">
                  <c:v>-3.6842189655172518E-2</c:v>
                </c:pt>
                <c:pt idx="4088">
                  <c:v>-3.6846344827586384E-2</c:v>
                </c:pt>
                <c:pt idx="4089">
                  <c:v>-3.6850724137931029E-2</c:v>
                </c:pt>
                <c:pt idx="4090">
                  <c:v>-3.6855344827586407E-2</c:v>
                </c:pt>
                <c:pt idx="4091">
                  <c:v>-3.6860172413793413E-2</c:v>
                </c:pt>
                <c:pt idx="4092">
                  <c:v>-3.6864896551724292E-2</c:v>
                </c:pt>
                <c:pt idx="4093">
                  <c:v>-3.6869551724137951E-2</c:v>
                </c:pt>
                <c:pt idx="4094">
                  <c:v>-3.6874103448276151E-2</c:v>
                </c:pt>
                <c:pt idx="4095">
                  <c:v>-3.6878482758620802E-2</c:v>
                </c:pt>
                <c:pt idx="4096">
                  <c:v>-3.6882741379310496E-2</c:v>
                </c:pt>
                <c:pt idx="4097">
                  <c:v>-3.688703448275879E-2</c:v>
                </c:pt>
                <c:pt idx="4098">
                  <c:v>-3.6891206896551842E-2</c:v>
                </c:pt>
                <c:pt idx="4099">
                  <c:v>-3.6895275862069268E-2</c:v>
                </c:pt>
                <c:pt idx="4100">
                  <c:v>-3.6899224137931036E-2</c:v>
                </c:pt>
                <c:pt idx="4101">
                  <c:v>-3.6902982758620875E-2</c:v>
                </c:pt>
                <c:pt idx="4102">
                  <c:v>-3.6906603448276017E-2</c:v>
                </c:pt>
                <c:pt idx="4103">
                  <c:v>-3.6910120689655324E-2</c:v>
                </c:pt>
                <c:pt idx="4104">
                  <c:v>-3.6913551724137954E-2</c:v>
                </c:pt>
                <c:pt idx="4105">
                  <c:v>-3.6916931034482771E-2</c:v>
                </c:pt>
                <c:pt idx="4106">
                  <c:v>-3.6920224137930988E-2</c:v>
                </c:pt>
                <c:pt idx="4107">
                  <c:v>-3.6923344827586295E-2</c:v>
                </c:pt>
                <c:pt idx="4108">
                  <c:v>-3.6926379310344842E-2</c:v>
                </c:pt>
                <c:pt idx="4109">
                  <c:v>-3.6929448275862156E-2</c:v>
                </c:pt>
                <c:pt idx="4110">
                  <c:v>-3.6932482758620794E-2</c:v>
                </c:pt>
                <c:pt idx="4111">
                  <c:v>-3.6935586206896596E-2</c:v>
                </c:pt>
                <c:pt idx="4112">
                  <c:v>-3.6938758620689807E-2</c:v>
                </c:pt>
                <c:pt idx="4113">
                  <c:v>-3.6942103448276052E-2</c:v>
                </c:pt>
                <c:pt idx="4114">
                  <c:v>-3.6945603448276049E-2</c:v>
                </c:pt>
                <c:pt idx="4115">
                  <c:v>-3.6949310344827749E-2</c:v>
                </c:pt>
                <c:pt idx="4116">
                  <c:v>-3.6953000000000132E-2</c:v>
                </c:pt>
                <c:pt idx="4117">
                  <c:v>-3.6956637931034486E-2</c:v>
                </c:pt>
                <c:pt idx="4118">
                  <c:v>-3.6960258620689752E-2</c:v>
                </c:pt>
                <c:pt idx="4119">
                  <c:v>-3.6963896551724308E-2</c:v>
                </c:pt>
                <c:pt idx="4120">
                  <c:v>-3.6967568965517242E-2</c:v>
                </c:pt>
                <c:pt idx="4121">
                  <c:v>-3.6971344827586398E-2</c:v>
                </c:pt>
                <c:pt idx="4122">
                  <c:v>-3.6975120689655402E-2</c:v>
                </c:pt>
                <c:pt idx="4123">
                  <c:v>-3.6978948275862268E-2</c:v>
                </c:pt>
                <c:pt idx="4124">
                  <c:v>-3.69828275862071E-2</c:v>
                </c:pt>
                <c:pt idx="4125">
                  <c:v>-3.6986758620689751E-2</c:v>
                </c:pt>
                <c:pt idx="4126">
                  <c:v>-3.6990741379310452E-2</c:v>
                </c:pt>
                <c:pt idx="4127">
                  <c:v>-3.6994655172413918E-2</c:v>
                </c:pt>
                <c:pt idx="4128">
                  <c:v>-3.6998379310344852E-2</c:v>
                </c:pt>
                <c:pt idx="4129">
                  <c:v>-3.7001965517241657E-2</c:v>
                </c:pt>
                <c:pt idx="4130">
                  <c:v>-3.7005465517241556E-2</c:v>
                </c:pt>
                <c:pt idx="4131">
                  <c:v>-3.7008982758620884E-2</c:v>
                </c:pt>
                <c:pt idx="4132">
                  <c:v>-3.7012482758620818E-2</c:v>
                </c:pt>
                <c:pt idx="4133">
                  <c:v>-3.7015982758620912E-2</c:v>
                </c:pt>
                <c:pt idx="4134">
                  <c:v>-3.7019551724137942E-2</c:v>
                </c:pt>
                <c:pt idx="4135">
                  <c:v>-3.7023137931034601E-2</c:v>
                </c:pt>
                <c:pt idx="4136">
                  <c:v>-3.7026689655172411E-2</c:v>
                </c:pt>
                <c:pt idx="4137">
                  <c:v>-3.7030396551724437E-2</c:v>
                </c:pt>
                <c:pt idx="4138">
                  <c:v>-3.7034172413793448E-2</c:v>
                </c:pt>
                <c:pt idx="4139">
                  <c:v>-3.7038000000000154E-2</c:v>
                </c:pt>
                <c:pt idx="4140">
                  <c:v>-3.7042068965517413E-2</c:v>
                </c:pt>
                <c:pt idx="4141">
                  <c:v>-3.7046413793103583E-2</c:v>
                </c:pt>
                <c:pt idx="4142">
                  <c:v>-3.7050844827586318E-2</c:v>
                </c:pt>
                <c:pt idx="4143">
                  <c:v>-3.7055534482758778E-2</c:v>
                </c:pt>
                <c:pt idx="4144">
                  <c:v>-3.7060465517241452E-2</c:v>
                </c:pt>
                <c:pt idx="4145">
                  <c:v>-3.7065379310344967E-2</c:v>
                </c:pt>
                <c:pt idx="4146">
                  <c:v>-3.707031034482778E-2</c:v>
                </c:pt>
                <c:pt idx="4147">
                  <c:v>-3.7075241379310626E-2</c:v>
                </c:pt>
                <c:pt idx="4148">
                  <c:v>-3.70801034482761E-2</c:v>
                </c:pt>
                <c:pt idx="4149">
                  <c:v>-3.7084862068965767E-2</c:v>
                </c:pt>
                <c:pt idx="4150">
                  <c:v>-3.7089551724137956E-2</c:v>
                </c:pt>
                <c:pt idx="4151">
                  <c:v>-3.7094379310344962E-2</c:v>
                </c:pt>
                <c:pt idx="4152">
                  <c:v>-3.7099206896551842E-2</c:v>
                </c:pt>
                <c:pt idx="4153">
                  <c:v>-3.7103879310344944E-2</c:v>
                </c:pt>
                <c:pt idx="4154">
                  <c:v>-3.7108448275862092E-2</c:v>
                </c:pt>
                <c:pt idx="4155">
                  <c:v>-3.7112827586207098E-2</c:v>
                </c:pt>
                <c:pt idx="4156">
                  <c:v>-3.7116965517241494E-2</c:v>
                </c:pt>
                <c:pt idx="4157">
                  <c:v>-3.7121000000000091E-2</c:v>
                </c:pt>
                <c:pt idx="4158">
                  <c:v>-3.7124982758620792E-2</c:v>
                </c:pt>
                <c:pt idx="4159">
                  <c:v>-3.7128879310344851E-2</c:v>
                </c:pt>
                <c:pt idx="4160">
                  <c:v>-3.7132517241379503E-2</c:v>
                </c:pt>
                <c:pt idx="4161">
                  <c:v>-3.7136034482758692E-2</c:v>
                </c:pt>
                <c:pt idx="4162">
                  <c:v>-3.7139431034482771E-2</c:v>
                </c:pt>
                <c:pt idx="4163">
                  <c:v>-3.7142689655172416E-2</c:v>
                </c:pt>
                <c:pt idx="4164">
                  <c:v>-3.7145827586207145E-2</c:v>
                </c:pt>
                <c:pt idx="4165">
                  <c:v>-3.7148844827586285E-2</c:v>
                </c:pt>
                <c:pt idx="4166">
                  <c:v>-3.7151758620689812E-2</c:v>
                </c:pt>
                <c:pt idx="4167">
                  <c:v>-3.7154724137931028E-2</c:v>
                </c:pt>
                <c:pt idx="4168">
                  <c:v>-3.7157672413793363E-2</c:v>
                </c:pt>
                <c:pt idx="4169">
                  <c:v>-3.7160793103448275E-2</c:v>
                </c:pt>
                <c:pt idx="4170">
                  <c:v>-3.7164051724137934E-2</c:v>
                </c:pt>
                <c:pt idx="4171">
                  <c:v>-3.7167310344827682E-2</c:v>
                </c:pt>
                <c:pt idx="4172">
                  <c:v>-3.7170431034482761E-2</c:v>
                </c:pt>
                <c:pt idx="4173">
                  <c:v>-3.7173568965517406E-2</c:v>
                </c:pt>
                <c:pt idx="4174">
                  <c:v>-3.7176689655172415E-2</c:v>
                </c:pt>
                <c:pt idx="4175">
                  <c:v>-3.717979310344835E-2</c:v>
                </c:pt>
                <c:pt idx="4176">
                  <c:v>-3.7182689655172414E-2</c:v>
                </c:pt>
                <c:pt idx="4177">
                  <c:v>-3.718537931034499E-2</c:v>
                </c:pt>
                <c:pt idx="4178">
                  <c:v>-3.7187948275862283E-2</c:v>
                </c:pt>
                <c:pt idx="4179">
                  <c:v>-3.7190344827586291E-2</c:v>
                </c:pt>
                <c:pt idx="4180">
                  <c:v>-3.719250000000001E-2</c:v>
                </c:pt>
                <c:pt idx="4181">
                  <c:v>-3.7194448275862095E-2</c:v>
                </c:pt>
                <c:pt idx="4182">
                  <c:v>-3.7196258620689752E-2</c:v>
                </c:pt>
                <c:pt idx="4183">
                  <c:v>-3.7197931034482781E-2</c:v>
                </c:pt>
                <c:pt idx="4184">
                  <c:v>-3.7199586206896555E-2</c:v>
                </c:pt>
                <c:pt idx="4185">
                  <c:v>-3.720127586206929E-2</c:v>
                </c:pt>
                <c:pt idx="4186">
                  <c:v>-3.7202862068965767E-2</c:v>
                </c:pt>
                <c:pt idx="4187">
                  <c:v>-3.7204637931034581E-2</c:v>
                </c:pt>
                <c:pt idx="4188">
                  <c:v>-3.7206637931034583E-2</c:v>
                </c:pt>
                <c:pt idx="4189">
                  <c:v>-3.7208758620689814E-2</c:v>
                </c:pt>
                <c:pt idx="4190">
                  <c:v>-3.721110344827612E-2</c:v>
                </c:pt>
                <c:pt idx="4191">
                  <c:v>-3.7213500000000163E-2</c:v>
                </c:pt>
                <c:pt idx="4192">
                  <c:v>-3.7215862068965787E-2</c:v>
                </c:pt>
                <c:pt idx="4193">
                  <c:v>-3.7218172413793403E-2</c:v>
                </c:pt>
                <c:pt idx="4194">
                  <c:v>-3.7220465517241452E-2</c:v>
                </c:pt>
                <c:pt idx="4195">
                  <c:v>-3.7222844827586282E-2</c:v>
                </c:pt>
                <c:pt idx="4196">
                  <c:v>-3.7225310344827754E-2</c:v>
                </c:pt>
                <c:pt idx="4197">
                  <c:v>-3.7227724137931038E-2</c:v>
                </c:pt>
                <c:pt idx="4198">
                  <c:v>-3.7230120689655442E-2</c:v>
                </c:pt>
                <c:pt idx="4199">
                  <c:v>-3.7232586206896602E-2</c:v>
                </c:pt>
                <c:pt idx="4200">
                  <c:v>-3.7235206896551902E-2</c:v>
                </c:pt>
                <c:pt idx="4201">
                  <c:v>-3.7237810344827815E-2</c:v>
                </c:pt>
                <c:pt idx="4202">
                  <c:v>-3.7240344827586383E-2</c:v>
                </c:pt>
                <c:pt idx="4203">
                  <c:v>-3.7242810344827737E-2</c:v>
                </c:pt>
                <c:pt idx="4204">
                  <c:v>-3.7245413793103664E-2</c:v>
                </c:pt>
                <c:pt idx="4205">
                  <c:v>-3.7248172413793419E-2</c:v>
                </c:pt>
                <c:pt idx="4206">
                  <c:v>-3.7251103448276132E-2</c:v>
                </c:pt>
                <c:pt idx="4207">
                  <c:v>-3.7254172413793397E-2</c:v>
                </c:pt>
                <c:pt idx="4208">
                  <c:v>-3.7257379310345014E-2</c:v>
                </c:pt>
                <c:pt idx="4209">
                  <c:v>-3.7260689655172416E-2</c:v>
                </c:pt>
                <c:pt idx="4210">
                  <c:v>-3.7264086206896571E-2</c:v>
                </c:pt>
                <c:pt idx="4211">
                  <c:v>-3.7267620689655355E-2</c:v>
                </c:pt>
                <c:pt idx="4212">
                  <c:v>-3.7271310344827856E-2</c:v>
                </c:pt>
                <c:pt idx="4213">
                  <c:v>-3.7275068965517452E-2</c:v>
                </c:pt>
                <c:pt idx="4214">
                  <c:v>-3.7278879310344973E-2</c:v>
                </c:pt>
                <c:pt idx="4215">
                  <c:v>-3.7282775862069205E-2</c:v>
                </c:pt>
                <c:pt idx="4216">
                  <c:v>-3.7286724137931035E-2</c:v>
                </c:pt>
                <c:pt idx="4217">
                  <c:v>-3.729079310344828E-2</c:v>
                </c:pt>
                <c:pt idx="4218">
                  <c:v>-3.7294862068965741E-2</c:v>
                </c:pt>
                <c:pt idx="4219">
                  <c:v>-3.7299000000000151E-2</c:v>
                </c:pt>
                <c:pt idx="4220">
                  <c:v>-3.7303275862069253E-2</c:v>
                </c:pt>
                <c:pt idx="4221">
                  <c:v>-3.7307568965517339E-2</c:v>
                </c:pt>
                <c:pt idx="4222">
                  <c:v>-3.7311827586207137E-2</c:v>
                </c:pt>
                <c:pt idx="4223">
                  <c:v>-3.7316172413793362E-2</c:v>
                </c:pt>
                <c:pt idx="4224">
                  <c:v>-3.7320637931034482E-2</c:v>
                </c:pt>
                <c:pt idx="4225">
                  <c:v>-3.7325137931034591E-2</c:v>
                </c:pt>
                <c:pt idx="4226">
                  <c:v>-3.7329689655172416E-2</c:v>
                </c:pt>
                <c:pt idx="4227">
                  <c:v>-3.7334293103448282E-2</c:v>
                </c:pt>
                <c:pt idx="4228">
                  <c:v>-3.7339034482758791E-2</c:v>
                </c:pt>
                <c:pt idx="4229">
                  <c:v>-3.7344051724137954E-2</c:v>
                </c:pt>
                <c:pt idx="4230">
                  <c:v>-3.7349241379310526E-2</c:v>
                </c:pt>
                <c:pt idx="4231">
                  <c:v>-3.7354499999999999E-2</c:v>
                </c:pt>
                <c:pt idx="4232">
                  <c:v>-3.7359724137931039E-2</c:v>
                </c:pt>
                <c:pt idx="4233">
                  <c:v>-3.7364948275862196E-2</c:v>
                </c:pt>
                <c:pt idx="4234">
                  <c:v>-3.7370137931034601E-2</c:v>
                </c:pt>
                <c:pt idx="4235">
                  <c:v>-3.737522413793104E-2</c:v>
                </c:pt>
                <c:pt idx="4236">
                  <c:v>-3.7380000000000101E-2</c:v>
                </c:pt>
                <c:pt idx="4237">
                  <c:v>-3.7384655172413919E-2</c:v>
                </c:pt>
                <c:pt idx="4238">
                  <c:v>-3.73894137931036E-2</c:v>
                </c:pt>
                <c:pt idx="4239">
                  <c:v>-3.739429310344828E-2</c:v>
                </c:pt>
                <c:pt idx="4240">
                  <c:v>-3.7399206896551802E-2</c:v>
                </c:pt>
                <c:pt idx="4241">
                  <c:v>-3.7404034482758787E-2</c:v>
                </c:pt>
                <c:pt idx="4242">
                  <c:v>-3.7408862068965758E-2</c:v>
                </c:pt>
                <c:pt idx="4243">
                  <c:v>-3.7413706896551845E-2</c:v>
                </c:pt>
                <c:pt idx="4244">
                  <c:v>-3.7418379310344946E-2</c:v>
                </c:pt>
                <c:pt idx="4245">
                  <c:v>-3.7422862068965723E-2</c:v>
                </c:pt>
                <c:pt idx="4246">
                  <c:v>-3.7427172413793432E-2</c:v>
                </c:pt>
                <c:pt idx="4247">
                  <c:v>-3.7431551724138042E-2</c:v>
                </c:pt>
                <c:pt idx="4248">
                  <c:v>-3.7436017241379627E-2</c:v>
                </c:pt>
                <c:pt idx="4249">
                  <c:v>-3.7440517241379555E-2</c:v>
                </c:pt>
                <c:pt idx="4250">
                  <c:v>-3.7445068965517428E-2</c:v>
                </c:pt>
                <c:pt idx="4251">
                  <c:v>-3.7449706896551846E-2</c:v>
                </c:pt>
                <c:pt idx="4252">
                  <c:v>-3.745424137931052E-2</c:v>
                </c:pt>
                <c:pt idx="4253">
                  <c:v>-3.7458620689655352E-2</c:v>
                </c:pt>
                <c:pt idx="4254">
                  <c:v>-3.7462965517241549E-2</c:v>
                </c:pt>
                <c:pt idx="4255">
                  <c:v>-3.7467275862069251E-2</c:v>
                </c:pt>
                <c:pt idx="4256">
                  <c:v>-3.7471655172414089E-2</c:v>
                </c:pt>
                <c:pt idx="4257">
                  <c:v>-3.7476068965517403E-2</c:v>
                </c:pt>
                <c:pt idx="4258">
                  <c:v>-3.7480379310345008E-2</c:v>
                </c:pt>
                <c:pt idx="4259">
                  <c:v>-3.7484482758620846E-2</c:v>
                </c:pt>
                <c:pt idx="4260">
                  <c:v>-3.7488448275862202E-2</c:v>
                </c:pt>
                <c:pt idx="4261">
                  <c:v>-3.7492379310344971E-2</c:v>
                </c:pt>
                <c:pt idx="4262">
                  <c:v>-3.7496293103448292E-2</c:v>
                </c:pt>
                <c:pt idx="4263">
                  <c:v>-3.7500155172413979E-2</c:v>
                </c:pt>
                <c:pt idx="4264">
                  <c:v>-3.750386206896579E-2</c:v>
                </c:pt>
                <c:pt idx="4265">
                  <c:v>-3.7507500000000082E-2</c:v>
                </c:pt>
                <c:pt idx="4266">
                  <c:v>-3.7511068965517362E-2</c:v>
                </c:pt>
                <c:pt idx="4267">
                  <c:v>-3.7514586206896544E-2</c:v>
                </c:pt>
                <c:pt idx="4268">
                  <c:v>-3.7518068965517251E-2</c:v>
                </c:pt>
                <c:pt idx="4269">
                  <c:v>-3.7521431034482758E-2</c:v>
                </c:pt>
                <c:pt idx="4270">
                  <c:v>-3.7524724137931023E-2</c:v>
                </c:pt>
                <c:pt idx="4271">
                  <c:v>-3.7528017241379476E-2</c:v>
                </c:pt>
                <c:pt idx="4272">
                  <c:v>-3.7531206896551851E-2</c:v>
                </c:pt>
                <c:pt idx="4273">
                  <c:v>-3.7534344827586323E-2</c:v>
                </c:pt>
                <c:pt idx="4274">
                  <c:v>-3.7537534482758768E-2</c:v>
                </c:pt>
                <c:pt idx="4275">
                  <c:v>-3.7540706896551798E-2</c:v>
                </c:pt>
                <c:pt idx="4276">
                  <c:v>-3.7543913793103678E-2</c:v>
                </c:pt>
                <c:pt idx="4277">
                  <c:v>-3.7547103448276109E-2</c:v>
                </c:pt>
                <c:pt idx="4278">
                  <c:v>-3.7550224137931035E-2</c:v>
                </c:pt>
                <c:pt idx="4279">
                  <c:v>-3.7553327586207171E-2</c:v>
                </c:pt>
                <c:pt idx="4280">
                  <c:v>-3.7556568965517241E-2</c:v>
                </c:pt>
                <c:pt idx="4281">
                  <c:v>-3.7559724137931037E-2</c:v>
                </c:pt>
                <c:pt idx="4282">
                  <c:v>-3.7562827586207076E-2</c:v>
                </c:pt>
                <c:pt idx="4283">
                  <c:v>-3.7565879310344892E-2</c:v>
                </c:pt>
                <c:pt idx="4284">
                  <c:v>-3.7568948275862192E-2</c:v>
                </c:pt>
                <c:pt idx="4285">
                  <c:v>-3.7572017241379561E-2</c:v>
                </c:pt>
                <c:pt idx="4286">
                  <c:v>-3.7575068965517412E-2</c:v>
                </c:pt>
                <c:pt idx="4287">
                  <c:v>-3.7578068965517346E-2</c:v>
                </c:pt>
                <c:pt idx="4288">
                  <c:v>-3.7581051724138011E-2</c:v>
                </c:pt>
                <c:pt idx="4289">
                  <c:v>-3.7584068965517296E-2</c:v>
                </c:pt>
                <c:pt idx="4290">
                  <c:v>-3.7587137931034596E-2</c:v>
                </c:pt>
                <c:pt idx="4291">
                  <c:v>-3.7590310344827682E-2</c:v>
                </c:pt>
                <c:pt idx="4292">
                  <c:v>-3.7593689655172416E-2</c:v>
                </c:pt>
                <c:pt idx="4293">
                  <c:v>-3.7597120689655379E-2</c:v>
                </c:pt>
                <c:pt idx="4294">
                  <c:v>-3.7600603448276093E-2</c:v>
                </c:pt>
                <c:pt idx="4295">
                  <c:v>-3.7604103448276097E-2</c:v>
                </c:pt>
                <c:pt idx="4296">
                  <c:v>-3.7607620689655438E-2</c:v>
                </c:pt>
                <c:pt idx="4297">
                  <c:v>-3.7611068965517427E-2</c:v>
                </c:pt>
                <c:pt idx="4298">
                  <c:v>-3.7614482758620803E-2</c:v>
                </c:pt>
                <c:pt idx="4299">
                  <c:v>-3.7617827586207173E-2</c:v>
                </c:pt>
                <c:pt idx="4300">
                  <c:v>-3.7621051724138002E-2</c:v>
                </c:pt>
                <c:pt idx="4301">
                  <c:v>-3.7624275862069206E-2</c:v>
                </c:pt>
                <c:pt idx="4302">
                  <c:v>-3.7627689655172492E-2</c:v>
                </c:pt>
                <c:pt idx="4303">
                  <c:v>-3.7631172413793504E-2</c:v>
                </c:pt>
                <c:pt idx="4304">
                  <c:v>-3.7634775862069259E-2</c:v>
                </c:pt>
                <c:pt idx="4305">
                  <c:v>-3.7638465517241551E-2</c:v>
                </c:pt>
                <c:pt idx="4306">
                  <c:v>-3.7642206896551851E-2</c:v>
                </c:pt>
                <c:pt idx="4307">
                  <c:v>-3.7645844827586414E-2</c:v>
                </c:pt>
                <c:pt idx="4308">
                  <c:v>-3.764958620689661E-2</c:v>
                </c:pt>
                <c:pt idx="4309">
                  <c:v>-3.7653517241379594E-2</c:v>
                </c:pt>
                <c:pt idx="4310">
                  <c:v>-3.7657431034482762E-2</c:v>
                </c:pt>
                <c:pt idx="4311">
                  <c:v>-3.7661189655172546E-2</c:v>
                </c:pt>
                <c:pt idx="4312">
                  <c:v>-3.7664931034482776E-2</c:v>
                </c:pt>
                <c:pt idx="4313">
                  <c:v>-3.7668568965517242E-2</c:v>
                </c:pt>
                <c:pt idx="4314">
                  <c:v>-3.7672206896551874E-2</c:v>
                </c:pt>
                <c:pt idx="4315">
                  <c:v>-3.7675879310345058E-2</c:v>
                </c:pt>
                <c:pt idx="4316">
                  <c:v>-3.7679448275862268E-2</c:v>
                </c:pt>
                <c:pt idx="4317">
                  <c:v>-3.7682948275862299E-2</c:v>
                </c:pt>
                <c:pt idx="4318">
                  <c:v>-3.7686413793103619E-2</c:v>
                </c:pt>
                <c:pt idx="4319">
                  <c:v>-3.7689931034482801E-2</c:v>
                </c:pt>
                <c:pt idx="4320">
                  <c:v>-3.7693517241379586E-2</c:v>
                </c:pt>
                <c:pt idx="4321">
                  <c:v>-3.7697103448276113E-2</c:v>
                </c:pt>
                <c:pt idx="4322">
                  <c:v>-3.7700672413793386E-2</c:v>
                </c:pt>
                <c:pt idx="4323">
                  <c:v>-3.7704206896551802E-2</c:v>
                </c:pt>
                <c:pt idx="4324">
                  <c:v>-3.770772413793104E-2</c:v>
                </c:pt>
                <c:pt idx="4325">
                  <c:v>-3.7711241379310534E-2</c:v>
                </c:pt>
                <c:pt idx="4326">
                  <c:v>-3.7714689655172405E-2</c:v>
                </c:pt>
                <c:pt idx="4327">
                  <c:v>-3.7718068965517292E-2</c:v>
                </c:pt>
                <c:pt idx="4328">
                  <c:v>-3.7721396551724379E-2</c:v>
                </c:pt>
                <c:pt idx="4329">
                  <c:v>-3.7724758620689691E-2</c:v>
                </c:pt>
                <c:pt idx="4330">
                  <c:v>-3.7728086206896549E-2</c:v>
                </c:pt>
                <c:pt idx="4331">
                  <c:v>-3.7731379310345037E-2</c:v>
                </c:pt>
                <c:pt idx="4332">
                  <c:v>-3.7734655172413964E-2</c:v>
                </c:pt>
                <c:pt idx="4333">
                  <c:v>-3.773777586206925E-2</c:v>
                </c:pt>
                <c:pt idx="4334">
                  <c:v>-3.7740844827586294E-2</c:v>
                </c:pt>
                <c:pt idx="4335">
                  <c:v>-3.7743965517241608E-2</c:v>
                </c:pt>
                <c:pt idx="4336">
                  <c:v>-3.7747241379310535E-2</c:v>
                </c:pt>
                <c:pt idx="4337">
                  <c:v>-3.7750775862069152E-2</c:v>
                </c:pt>
                <c:pt idx="4338">
                  <c:v>-3.7754517241379452E-2</c:v>
                </c:pt>
                <c:pt idx="4339">
                  <c:v>-3.7758362068965719E-2</c:v>
                </c:pt>
                <c:pt idx="4340">
                  <c:v>-3.7762258620689652E-2</c:v>
                </c:pt>
                <c:pt idx="4341">
                  <c:v>-3.7766275862069126E-2</c:v>
                </c:pt>
                <c:pt idx="4342">
                  <c:v>-3.7770482758620806E-2</c:v>
                </c:pt>
                <c:pt idx="4343">
                  <c:v>-3.7774741379310507E-2</c:v>
                </c:pt>
                <c:pt idx="4344">
                  <c:v>-3.7779103448276133E-2</c:v>
                </c:pt>
                <c:pt idx="4345">
                  <c:v>-3.7783517241379558E-2</c:v>
                </c:pt>
                <c:pt idx="4346">
                  <c:v>-3.7788086206896554E-2</c:v>
                </c:pt>
                <c:pt idx="4347">
                  <c:v>-3.7792793103448276E-2</c:v>
                </c:pt>
                <c:pt idx="4348">
                  <c:v>-3.7797517241379523E-2</c:v>
                </c:pt>
                <c:pt idx="4349">
                  <c:v>-3.78021034482761E-2</c:v>
                </c:pt>
                <c:pt idx="4350">
                  <c:v>-3.7806603448276063E-2</c:v>
                </c:pt>
                <c:pt idx="4351">
                  <c:v>-3.7811206896551881E-2</c:v>
                </c:pt>
                <c:pt idx="4352">
                  <c:v>-3.7815827586207183E-2</c:v>
                </c:pt>
                <c:pt idx="4353">
                  <c:v>-3.7820413793103552E-2</c:v>
                </c:pt>
                <c:pt idx="4354">
                  <c:v>-3.782496551724155E-2</c:v>
                </c:pt>
                <c:pt idx="4355">
                  <c:v>-3.7829551724137982E-2</c:v>
                </c:pt>
                <c:pt idx="4356">
                  <c:v>-3.7834017241379622E-2</c:v>
                </c:pt>
                <c:pt idx="4357">
                  <c:v>-3.7838275862069275E-2</c:v>
                </c:pt>
                <c:pt idx="4358">
                  <c:v>-3.7842379310345009E-2</c:v>
                </c:pt>
                <c:pt idx="4359">
                  <c:v>-3.7846534482758772E-2</c:v>
                </c:pt>
                <c:pt idx="4360">
                  <c:v>-3.7850724137931044E-2</c:v>
                </c:pt>
                <c:pt idx="4361">
                  <c:v>-3.7854948275862263E-2</c:v>
                </c:pt>
                <c:pt idx="4362">
                  <c:v>-3.7859086206896611E-2</c:v>
                </c:pt>
                <c:pt idx="4363">
                  <c:v>-3.786306896551736E-2</c:v>
                </c:pt>
                <c:pt idx="4364">
                  <c:v>-3.7866948275862268E-2</c:v>
                </c:pt>
                <c:pt idx="4365">
                  <c:v>-3.7870758620689879E-2</c:v>
                </c:pt>
                <c:pt idx="4366">
                  <c:v>-3.7874586206896592E-2</c:v>
                </c:pt>
                <c:pt idx="4367">
                  <c:v>-3.7878500000000113E-2</c:v>
                </c:pt>
                <c:pt idx="4368">
                  <c:v>-3.7882465517241538E-2</c:v>
                </c:pt>
                <c:pt idx="4369">
                  <c:v>-3.7886465517241522E-2</c:v>
                </c:pt>
                <c:pt idx="4370">
                  <c:v>-3.7890620689655395E-2</c:v>
                </c:pt>
                <c:pt idx="4371">
                  <c:v>-3.7894775862069206E-2</c:v>
                </c:pt>
                <c:pt idx="4372">
                  <c:v>-3.7898931034482781E-2</c:v>
                </c:pt>
                <c:pt idx="4373">
                  <c:v>-3.7903017241379601E-2</c:v>
                </c:pt>
                <c:pt idx="4374">
                  <c:v>-3.7906965517241549E-2</c:v>
                </c:pt>
                <c:pt idx="4375">
                  <c:v>-3.7910758620689752E-2</c:v>
                </c:pt>
                <c:pt idx="4376">
                  <c:v>-3.7914379310344852E-2</c:v>
                </c:pt>
                <c:pt idx="4377">
                  <c:v>-3.7918000000000056E-2</c:v>
                </c:pt>
                <c:pt idx="4378">
                  <c:v>-3.7921637931034584E-2</c:v>
                </c:pt>
                <c:pt idx="4379">
                  <c:v>-3.7925241379310491E-2</c:v>
                </c:pt>
                <c:pt idx="4380">
                  <c:v>-3.7928862068965674E-2</c:v>
                </c:pt>
                <c:pt idx="4381">
                  <c:v>-3.7932517241379547E-2</c:v>
                </c:pt>
                <c:pt idx="4382">
                  <c:v>-3.7936155172413978E-2</c:v>
                </c:pt>
                <c:pt idx="4383">
                  <c:v>-3.7939758620689851E-2</c:v>
                </c:pt>
                <c:pt idx="4384">
                  <c:v>-3.7943413793103654E-2</c:v>
                </c:pt>
                <c:pt idx="4385">
                  <c:v>-3.7947224137931036E-2</c:v>
                </c:pt>
                <c:pt idx="4386">
                  <c:v>-3.7951051724137992E-2</c:v>
                </c:pt>
                <c:pt idx="4387">
                  <c:v>-3.79548620689657E-2</c:v>
                </c:pt>
                <c:pt idx="4388">
                  <c:v>-3.7958482758620696E-2</c:v>
                </c:pt>
                <c:pt idx="4389">
                  <c:v>-3.7961862068965749E-2</c:v>
                </c:pt>
                <c:pt idx="4390">
                  <c:v>-3.7965103448276069E-2</c:v>
                </c:pt>
                <c:pt idx="4391">
                  <c:v>-3.7968344827586216E-2</c:v>
                </c:pt>
                <c:pt idx="4392">
                  <c:v>-3.7971465517241579E-2</c:v>
                </c:pt>
                <c:pt idx="4393">
                  <c:v>-3.7974482758620802E-2</c:v>
                </c:pt>
                <c:pt idx="4394">
                  <c:v>-3.7977413793103612E-2</c:v>
                </c:pt>
                <c:pt idx="4395">
                  <c:v>-3.7980206896551835E-2</c:v>
                </c:pt>
                <c:pt idx="4396">
                  <c:v>-3.7982896551724342E-2</c:v>
                </c:pt>
                <c:pt idx="4397">
                  <c:v>-3.7985413793103627E-2</c:v>
                </c:pt>
                <c:pt idx="4398">
                  <c:v>-3.7987827586207175E-2</c:v>
                </c:pt>
                <c:pt idx="4399">
                  <c:v>-3.7990137931034583E-2</c:v>
                </c:pt>
                <c:pt idx="4400">
                  <c:v>-3.7992379310344958E-2</c:v>
                </c:pt>
                <c:pt idx="4401">
                  <c:v>-3.7994482758620787E-2</c:v>
                </c:pt>
                <c:pt idx="4402">
                  <c:v>-3.7996500000000002E-2</c:v>
                </c:pt>
                <c:pt idx="4403">
                  <c:v>-3.7998396551724323E-2</c:v>
                </c:pt>
                <c:pt idx="4404">
                  <c:v>-3.8000120689655324E-2</c:v>
                </c:pt>
                <c:pt idx="4405">
                  <c:v>-3.8001655172413946E-2</c:v>
                </c:pt>
                <c:pt idx="4406">
                  <c:v>-3.8003051724137982E-2</c:v>
                </c:pt>
                <c:pt idx="4407">
                  <c:v>-3.8004310344827652E-2</c:v>
                </c:pt>
                <c:pt idx="4408">
                  <c:v>-3.8005551724137936E-2</c:v>
                </c:pt>
                <c:pt idx="4409">
                  <c:v>-3.8006931034482758E-2</c:v>
                </c:pt>
                <c:pt idx="4410">
                  <c:v>-3.8008396551724298E-2</c:v>
                </c:pt>
                <c:pt idx="4411">
                  <c:v>-3.8009775862069162E-2</c:v>
                </c:pt>
                <c:pt idx="4412">
                  <c:v>-3.8011155172413949E-2</c:v>
                </c:pt>
                <c:pt idx="4413">
                  <c:v>-3.8012465517241405E-2</c:v>
                </c:pt>
                <c:pt idx="4414">
                  <c:v>-3.8013793103448282E-2</c:v>
                </c:pt>
                <c:pt idx="4415">
                  <c:v>-3.8015241379310484E-2</c:v>
                </c:pt>
                <c:pt idx="4416">
                  <c:v>-3.8016810344827602E-2</c:v>
                </c:pt>
                <c:pt idx="4417">
                  <c:v>-3.8018482758620686E-2</c:v>
                </c:pt>
                <c:pt idx="4418">
                  <c:v>-3.8020172413793303E-2</c:v>
                </c:pt>
                <c:pt idx="4419">
                  <c:v>-3.8021758620689752E-2</c:v>
                </c:pt>
                <c:pt idx="4420">
                  <c:v>-3.8023224137931029E-2</c:v>
                </c:pt>
                <c:pt idx="4421">
                  <c:v>-3.8024689655172417E-2</c:v>
                </c:pt>
                <c:pt idx="4422">
                  <c:v>-3.8026189655172404E-2</c:v>
                </c:pt>
                <c:pt idx="4423">
                  <c:v>-3.8027706896551751E-2</c:v>
                </c:pt>
                <c:pt idx="4424">
                  <c:v>-3.8029224137931028E-2</c:v>
                </c:pt>
                <c:pt idx="4425">
                  <c:v>-3.8030637931034492E-2</c:v>
                </c:pt>
                <c:pt idx="4426">
                  <c:v>-3.8032000000000094E-2</c:v>
                </c:pt>
                <c:pt idx="4427">
                  <c:v>-3.8033241379310558E-2</c:v>
                </c:pt>
                <c:pt idx="4428">
                  <c:v>-3.8034344827586296E-2</c:v>
                </c:pt>
                <c:pt idx="4429">
                  <c:v>-3.8035448275862214E-2</c:v>
                </c:pt>
                <c:pt idx="4430">
                  <c:v>-3.8036586206896553E-2</c:v>
                </c:pt>
                <c:pt idx="4431">
                  <c:v>-3.8037724137931044E-2</c:v>
                </c:pt>
                <c:pt idx="4432">
                  <c:v>-3.8038724137931038E-2</c:v>
                </c:pt>
                <c:pt idx="4433">
                  <c:v>-3.803962068965535E-2</c:v>
                </c:pt>
                <c:pt idx="4434">
                  <c:v>-3.8040517241379468E-2</c:v>
                </c:pt>
                <c:pt idx="4435">
                  <c:v>-3.8041448275862186E-2</c:v>
                </c:pt>
                <c:pt idx="4436">
                  <c:v>-3.8042431034482738E-2</c:v>
                </c:pt>
                <c:pt idx="4437">
                  <c:v>-3.8043534482758656E-2</c:v>
                </c:pt>
                <c:pt idx="4438">
                  <c:v>-3.8044827586207051E-2</c:v>
                </c:pt>
                <c:pt idx="4439">
                  <c:v>-3.8046310344827652E-2</c:v>
                </c:pt>
                <c:pt idx="4440">
                  <c:v>-3.8047879310344916E-2</c:v>
                </c:pt>
                <c:pt idx="4441">
                  <c:v>-3.8049568965517255E-2</c:v>
                </c:pt>
                <c:pt idx="4442">
                  <c:v>-3.8051344827586292E-2</c:v>
                </c:pt>
                <c:pt idx="4443">
                  <c:v>-3.8053293103448294E-2</c:v>
                </c:pt>
                <c:pt idx="4444">
                  <c:v>-3.8055379310344938E-2</c:v>
                </c:pt>
                <c:pt idx="4445">
                  <c:v>-3.8057603448276002E-2</c:v>
                </c:pt>
                <c:pt idx="4446">
                  <c:v>-3.8059793103448279E-2</c:v>
                </c:pt>
                <c:pt idx="4447">
                  <c:v>-3.8062017241379441E-2</c:v>
                </c:pt>
                <c:pt idx="4448">
                  <c:v>-3.8064327586207043E-2</c:v>
                </c:pt>
                <c:pt idx="4449">
                  <c:v>-3.8066689655172417E-2</c:v>
                </c:pt>
                <c:pt idx="4450">
                  <c:v>-3.8069206896551751E-2</c:v>
                </c:pt>
                <c:pt idx="4451">
                  <c:v>-3.8071879310344982E-2</c:v>
                </c:pt>
                <c:pt idx="4452">
                  <c:v>-3.8074637931034494E-2</c:v>
                </c:pt>
                <c:pt idx="4453">
                  <c:v>-3.8077413793103573E-2</c:v>
                </c:pt>
                <c:pt idx="4454">
                  <c:v>-3.8080172413793363E-2</c:v>
                </c:pt>
                <c:pt idx="4455">
                  <c:v>-3.8082844827586212E-2</c:v>
                </c:pt>
                <c:pt idx="4456">
                  <c:v>-3.8085517241379513E-2</c:v>
                </c:pt>
                <c:pt idx="4457">
                  <c:v>-3.808829310344828E-2</c:v>
                </c:pt>
                <c:pt idx="4458">
                  <c:v>-3.809112068965536E-2</c:v>
                </c:pt>
                <c:pt idx="4459">
                  <c:v>-3.8094034482758651E-2</c:v>
                </c:pt>
                <c:pt idx="4460">
                  <c:v>-3.8096982758620779E-2</c:v>
                </c:pt>
                <c:pt idx="4461">
                  <c:v>-3.8099982758620816E-2</c:v>
                </c:pt>
                <c:pt idx="4462">
                  <c:v>-3.8103000000000012E-2</c:v>
                </c:pt>
                <c:pt idx="4463">
                  <c:v>-3.8106000000000001E-2</c:v>
                </c:pt>
                <c:pt idx="4464">
                  <c:v>-3.8109034482758646E-2</c:v>
                </c:pt>
                <c:pt idx="4465">
                  <c:v>-3.8112172413793256E-2</c:v>
                </c:pt>
                <c:pt idx="4466">
                  <c:v>-3.8115568965517245E-2</c:v>
                </c:pt>
                <c:pt idx="4467">
                  <c:v>-3.8119068965517242E-2</c:v>
                </c:pt>
                <c:pt idx="4468">
                  <c:v>-3.8122534482758617E-2</c:v>
                </c:pt>
                <c:pt idx="4469">
                  <c:v>-3.8126051724137924E-2</c:v>
                </c:pt>
                <c:pt idx="4470">
                  <c:v>-3.8129551724137928E-2</c:v>
                </c:pt>
                <c:pt idx="4471">
                  <c:v>-3.8133068965517311E-2</c:v>
                </c:pt>
                <c:pt idx="4472">
                  <c:v>-3.8136655172413852E-2</c:v>
                </c:pt>
                <c:pt idx="4473">
                  <c:v>-3.8140275862069112E-2</c:v>
                </c:pt>
                <c:pt idx="4474">
                  <c:v>-3.8143913793103584E-2</c:v>
                </c:pt>
                <c:pt idx="4475">
                  <c:v>-3.8147620689655291E-2</c:v>
                </c:pt>
                <c:pt idx="4476">
                  <c:v>-3.8151310344827612E-2</c:v>
                </c:pt>
                <c:pt idx="4477">
                  <c:v>-3.8154982758620691E-2</c:v>
                </c:pt>
                <c:pt idx="4478">
                  <c:v>-3.8158655172413791E-2</c:v>
                </c:pt>
                <c:pt idx="4479">
                  <c:v>-3.8162344827586209E-2</c:v>
                </c:pt>
                <c:pt idx="4480">
                  <c:v>-3.8166120689655192E-2</c:v>
                </c:pt>
                <c:pt idx="4481">
                  <c:v>-3.8169965517241451E-2</c:v>
                </c:pt>
                <c:pt idx="4482">
                  <c:v>-3.8173793103448275E-2</c:v>
                </c:pt>
                <c:pt idx="4483">
                  <c:v>-3.8177637931034486E-2</c:v>
                </c:pt>
                <c:pt idx="4484">
                  <c:v>-3.8181465517241442E-2</c:v>
                </c:pt>
                <c:pt idx="4485">
                  <c:v>-3.8185379310344852E-2</c:v>
                </c:pt>
                <c:pt idx="4486">
                  <c:v>-3.8189258620689746E-2</c:v>
                </c:pt>
                <c:pt idx="4487">
                  <c:v>-3.8193137931034481E-2</c:v>
                </c:pt>
                <c:pt idx="4488">
                  <c:v>-3.8197034482758636E-2</c:v>
                </c:pt>
                <c:pt idx="4489">
                  <c:v>-3.8200896551724282E-2</c:v>
                </c:pt>
                <c:pt idx="4490">
                  <c:v>-3.8204586206896554E-2</c:v>
                </c:pt>
                <c:pt idx="4491">
                  <c:v>-3.8208275862069124E-2</c:v>
                </c:pt>
                <c:pt idx="4492">
                  <c:v>-3.8212137931034486E-2</c:v>
                </c:pt>
                <c:pt idx="4493">
                  <c:v>-3.8216103448275994E-2</c:v>
                </c:pt>
                <c:pt idx="4494">
                  <c:v>-3.8220103448275998E-2</c:v>
                </c:pt>
                <c:pt idx="4495">
                  <c:v>-3.8224051724137925E-2</c:v>
                </c:pt>
                <c:pt idx="4496">
                  <c:v>-3.8227862068965668E-2</c:v>
                </c:pt>
                <c:pt idx="4497">
                  <c:v>-3.8231568965517354E-2</c:v>
                </c:pt>
                <c:pt idx="4498">
                  <c:v>-3.8235189655172412E-2</c:v>
                </c:pt>
                <c:pt idx="4499">
                  <c:v>-3.8238706896551782E-2</c:v>
                </c:pt>
                <c:pt idx="4500">
                  <c:v>-3.8242103448276041E-2</c:v>
                </c:pt>
                <c:pt idx="4501">
                  <c:v>-3.8245568965517292E-2</c:v>
                </c:pt>
                <c:pt idx="4502">
                  <c:v>-3.824905172413795E-2</c:v>
                </c:pt>
                <c:pt idx="4503">
                  <c:v>-3.8252551724137933E-2</c:v>
                </c:pt>
                <c:pt idx="4504">
                  <c:v>-3.8255931034482771E-2</c:v>
                </c:pt>
                <c:pt idx="4505">
                  <c:v>-3.8259206896551802E-2</c:v>
                </c:pt>
                <c:pt idx="4506">
                  <c:v>-3.8262431034482632E-2</c:v>
                </c:pt>
                <c:pt idx="4507">
                  <c:v>-3.8265586206896553E-2</c:v>
                </c:pt>
                <c:pt idx="4508">
                  <c:v>-3.8268706896551735E-2</c:v>
                </c:pt>
                <c:pt idx="4509">
                  <c:v>-3.8271775862069229E-2</c:v>
                </c:pt>
                <c:pt idx="4510">
                  <c:v>-3.8274758620689776E-2</c:v>
                </c:pt>
                <c:pt idx="4511">
                  <c:v>-3.8277689655172482E-2</c:v>
                </c:pt>
                <c:pt idx="4512">
                  <c:v>-3.8280655172413885E-2</c:v>
                </c:pt>
                <c:pt idx="4513">
                  <c:v>-3.8283568965517316E-2</c:v>
                </c:pt>
                <c:pt idx="4514">
                  <c:v>-3.8286620689655292E-2</c:v>
                </c:pt>
                <c:pt idx="4515">
                  <c:v>-3.8289827586207109E-2</c:v>
                </c:pt>
                <c:pt idx="4516">
                  <c:v>-3.8293068965517256E-2</c:v>
                </c:pt>
                <c:pt idx="4517">
                  <c:v>-3.8296413793103445E-2</c:v>
                </c:pt>
                <c:pt idx="4518">
                  <c:v>-3.8299913793103595E-2</c:v>
                </c:pt>
                <c:pt idx="4519">
                  <c:v>-3.8303482758620784E-2</c:v>
                </c:pt>
                <c:pt idx="4520">
                  <c:v>-3.8307000000000042E-2</c:v>
                </c:pt>
                <c:pt idx="4521">
                  <c:v>-3.8310706896551736E-2</c:v>
                </c:pt>
                <c:pt idx="4522">
                  <c:v>-3.831444827586207E-2</c:v>
                </c:pt>
                <c:pt idx="4523">
                  <c:v>-3.8318206896551722E-2</c:v>
                </c:pt>
                <c:pt idx="4524">
                  <c:v>-3.8321827586207044E-2</c:v>
                </c:pt>
                <c:pt idx="4525">
                  <c:v>-3.8325396551724254E-2</c:v>
                </c:pt>
                <c:pt idx="4526">
                  <c:v>-3.8328810344827595E-2</c:v>
                </c:pt>
                <c:pt idx="4527">
                  <c:v>-3.8332051724137936E-2</c:v>
                </c:pt>
                <c:pt idx="4528">
                  <c:v>-3.8335172413793389E-2</c:v>
                </c:pt>
                <c:pt idx="4529">
                  <c:v>-3.833829310344828E-2</c:v>
                </c:pt>
                <c:pt idx="4530">
                  <c:v>-3.8341465517241442E-2</c:v>
                </c:pt>
                <c:pt idx="4531">
                  <c:v>-3.8344706896551721E-2</c:v>
                </c:pt>
                <c:pt idx="4532">
                  <c:v>-3.8348E-2</c:v>
                </c:pt>
                <c:pt idx="4533">
                  <c:v>-3.8351206896551741E-2</c:v>
                </c:pt>
                <c:pt idx="4534">
                  <c:v>-3.8354275862069055E-2</c:v>
                </c:pt>
                <c:pt idx="4535">
                  <c:v>-3.8357241379310451E-2</c:v>
                </c:pt>
                <c:pt idx="4536">
                  <c:v>-3.8360172413793275E-2</c:v>
                </c:pt>
                <c:pt idx="4537">
                  <c:v>-3.8363120689655285E-2</c:v>
                </c:pt>
                <c:pt idx="4538">
                  <c:v>-3.8366034482758625E-2</c:v>
                </c:pt>
                <c:pt idx="4539">
                  <c:v>-3.836898275862069E-2</c:v>
                </c:pt>
                <c:pt idx="4540">
                  <c:v>-3.8371896551724322E-2</c:v>
                </c:pt>
                <c:pt idx="4541">
                  <c:v>-3.8374862068965655E-2</c:v>
                </c:pt>
                <c:pt idx="4542">
                  <c:v>-3.8378017241379452E-2</c:v>
                </c:pt>
                <c:pt idx="4543">
                  <c:v>-3.8381172413793345E-2</c:v>
                </c:pt>
                <c:pt idx="4544">
                  <c:v>-3.8384344827586216E-2</c:v>
                </c:pt>
                <c:pt idx="4545">
                  <c:v>-3.8387517241379468E-2</c:v>
                </c:pt>
                <c:pt idx="4546">
                  <c:v>-3.8390603448275891E-2</c:v>
                </c:pt>
                <c:pt idx="4547">
                  <c:v>-3.8393620689655281E-2</c:v>
                </c:pt>
                <c:pt idx="4548">
                  <c:v>-3.83965E-2</c:v>
                </c:pt>
                <c:pt idx="4549">
                  <c:v>-3.8399258620689651E-2</c:v>
                </c:pt>
                <c:pt idx="4550">
                  <c:v>-3.8402000000000075E-2</c:v>
                </c:pt>
                <c:pt idx="4551">
                  <c:v>-3.8404741379310436E-2</c:v>
                </c:pt>
                <c:pt idx="4552">
                  <c:v>-3.8407310344827722E-2</c:v>
                </c:pt>
                <c:pt idx="4553">
                  <c:v>-3.84097068965518E-2</c:v>
                </c:pt>
                <c:pt idx="4554">
                  <c:v>-3.8411948275862244E-2</c:v>
                </c:pt>
                <c:pt idx="4555">
                  <c:v>-3.8414068965517245E-2</c:v>
                </c:pt>
                <c:pt idx="4556">
                  <c:v>-3.8416137931034482E-2</c:v>
                </c:pt>
                <c:pt idx="4557">
                  <c:v>-3.8418206896551732E-2</c:v>
                </c:pt>
                <c:pt idx="4558">
                  <c:v>-3.8420448275862072E-2</c:v>
                </c:pt>
                <c:pt idx="4559">
                  <c:v>-3.8422724137930978E-2</c:v>
                </c:pt>
                <c:pt idx="4560">
                  <c:v>-3.8424965517241456E-2</c:v>
                </c:pt>
                <c:pt idx="4561">
                  <c:v>-3.8427206896551797E-2</c:v>
                </c:pt>
                <c:pt idx="4562">
                  <c:v>-3.8429344827586212E-2</c:v>
                </c:pt>
                <c:pt idx="4563">
                  <c:v>-3.8431586206896552E-2</c:v>
                </c:pt>
                <c:pt idx="4564">
                  <c:v>-3.8433896551724377E-2</c:v>
                </c:pt>
                <c:pt idx="4565">
                  <c:v>-3.8436379310344958E-2</c:v>
                </c:pt>
                <c:pt idx="4566">
                  <c:v>-3.8438965517241533E-2</c:v>
                </c:pt>
                <c:pt idx="4567">
                  <c:v>-3.8441620689655356E-2</c:v>
                </c:pt>
                <c:pt idx="4568">
                  <c:v>-3.8444293103448275E-2</c:v>
                </c:pt>
                <c:pt idx="4569">
                  <c:v>-3.8446965517241492E-2</c:v>
                </c:pt>
                <c:pt idx="4570">
                  <c:v>-3.8449706896551798E-2</c:v>
                </c:pt>
                <c:pt idx="4571">
                  <c:v>-3.8452413793103456E-2</c:v>
                </c:pt>
                <c:pt idx="4572">
                  <c:v>-3.8455034482758721E-2</c:v>
                </c:pt>
                <c:pt idx="4573">
                  <c:v>-3.8457672413793331E-2</c:v>
                </c:pt>
                <c:pt idx="4574">
                  <c:v>-3.846037931034485E-2</c:v>
                </c:pt>
                <c:pt idx="4575">
                  <c:v>-3.8463068965517259E-2</c:v>
                </c:pt>
                <c:pt idx="4576">
                  <c:v>-3.8465879310344842E-2</c:v>
                </c:pt>
                <c:pt idx="4577">
                  <c:v>-3.8468775862068982E-2</c:v>
                </c:pt>
                <c:pt idx="4578">
                  <c:v>-3.8471672413793408E-2</c:v>
                </c:pt>
                <c:pt idx="4579">
                  <c:v>-3.8474517241379499E-2</c:v>
                </c:pt>
                <c:pt idx="4580">
                  <c:v>-3.8477293103448378E-2</c:v>
                </c:pt>
                <c:pt idx="4581">
                  <c:v>-3.8480000000000084E-2</c:v>
                </c:pt>
                <c:pt idx="4582">
                  <c:v>-3.8482637931034486E-2</c:v>
                </c:pt>
                <c:pt idx="4583">
                  <c:v>-3.8485137931034578E-2</c:v>
                </c:pt>
                <c:pt idx="4584">
                  <c:v>-3.8487448275862202E-2</c:v>
                </c:pt>
                <c:pt idx="4585">
                  <c:v>-3.8489620689655321E-2</c:v>
                </c:pt>
                <c:pt idx="4586">
                  <c:v>-3.8491603448276041E-2</c:v>
                </c:pt>
                <c:pt idx="4587">
                  <c:v>-3.8493362068965739E-2</c:v>
                </c:pt>
                <c:pt idx="4588">
                  <c:v>-3.8495051724137946E-2</c:v>
                </c:pt>
                <c:pt idx="4589">
                  <c:v>-3.8496758620689686E-2</c:v>
                </c:pt>
                <c:pt idx="4590">
                  <c:v>-3.8498499999999998E-2</c:v>
                </c:pt>
                <c:pt idx="4591">
                  <c:v>-3.8500379310344841E-2</c:v>
                </c:pt>
                <c:pt idx="4592">
                  <c:v>-3.8502327586207051E-2</c:v>
                </c:pt>
                <c:pt idx="4593">
                  <c:v>-3.8504258620689652E-2</c:v>
                </c:pt>
                <c:pt idx="4594">
                  <c:v>-3.8506206896551751E-2</c:v>
                </c:pt>
                <c:pt idx="4595">
                  <c:v>-3.8508137931034483E-2</c:v>
                </c:pt>
                <c:pt idx="4596">
                  <c:v>-3.8509965517241514E-2</c:v>
                </c:pt>
                <c:pt idx="4597">
                  <c:v>-3.8511793103448273E-2</c:v>
                </c:pt>
                <c:pt idx="4598">
                  <c:v>-3.8513465517241392E-2</c:v>
                </c:pt>
                <c:pt idx="4599">
                  <c:v>-3.8515086206896545E-2</c:v>
                </c:pt>
                <c:pt idx="4600">
                  <c:v>-3.8516517241379396E-2</c:v>
                </c:pt>
                <c:pt idx="4601">
                  <c:v>-3.8517758620689652E-2</c:v>
                </c:pt>
                <c:pt idx="4602">
                  <c:v>-3.8518793103448197E-2</c:v>
                </c:pt>
                <c:pt idx="4603">
                  <c:v>-3.8519775862069068E-2</c:v>
                </c:pt>
                <c:pt idx="4604">
                  <c:v>-3.8520741379310351E-2</c:v>
                </c:pt>
                <c:pt idx="4605">
                  <c:v>-3.8521706896551731E-2</c:v>
                </c:pt>
                <c:pt idx="4606">
                  <c:v>-3.8522689655172387E-2</c:v>
                </c:pt>
                <c:pt idx="4607">
                  <c:v>-3.8523689655172409E-2</c:v>
                </c:pt>
                <c:pt idx="4608">
                  <c:v>-3.8524741379310341E-2</c:v>
                </c:pt>
                <c:pt idx="4609">
                  <c:v>-3.8525948275862185E-2</c:v>
                </c:pt>
                <c:pt idx="4610">
                  <c:v>-3.8527241379310406E-2</c:v>
                </c:pt>
                <c:pt idx="4611">
                  <c:v>-3.85286551724138E-2</c:v>
                </c:pt>
                <c:pt idx="4612">
                  <c:v>-3.8530155172413892E-2</c:v>
                </c:pt>
                <c:pt idx="4613">
                  <c:v>-3.8531620689655321E-2</c:v>
                </c:pt>
                <c:pt idx="4614">
                  <c:v>-3.8533000000000081E-2</c:v>
                </c:pt>
                <c:pt idx="4615">
                  <c:v>-3.8534482758620696E-2</c:v>
                </c:pt>
                <c:pt idx="4616">
                  <c:v>-3.8535982758620864E-2</c:v>
                </c:pt>
                <c:pt idx="4617">
                  <c:v>-3.8537500000000002E-2</c:v>
                </c:pt>
                <c:pt idx="4618">
                  <c:v>-3.8538931034482762E-2</c:v>
                </c:pt>
                <c:pt idx="4619">
                  <c:v>-3.8540189655172419E-2</c:v>
                </c:pt>
                <c:pt idx="4620">
                  <c:v>-3.8541344827586324E-2</c:v>
                </c:pt>
                <c:pt idx="4621">
                  <c:v>-3.854248275862069E-2</c:v>
                </c:pt>
                <c:pt idx="4622">
                  <c:v>-3.854353448275865E-2</c:v>
                </c:pt>
                <c:pt idx="4623">
                  <c:v>-3.8544586206896547E-2</c:v>
                </c:pt>
                <c:pt idx="4624">
                  <c:v>-3.8545724137931024E-2</c:v>
                </c:pt>
                <c:pt idx="4625">
                  <c:v>-3.8547000000000012E-2</c:v>
                </c:pt>
                <c:pt idx="4626">
                  <c:v>-3.8548379310344841E-2</c:v>
                </c:pt>
                <c:pt idx="4627">
                  <c:v>-3.8549672413793298E-2</c:v>
                </c:pt>
                <c:pt idx="4628">
                  <c:v>-3.8550982758620692E-2</c:v>
                </c:pt>
                <c:pt idx="4629">
                  <c:v>-3.8552362068965645E-2</c:v>
                </c:pt>
                <c:pt idx="4630">
                  <c:v>-3.8553844827586212E-2</c:v>
                </c:pt>
                <c:pt idx="4631">
                  <c:v>-3.8555396551724304E-2</c:v>
                </c:pt>
                <c:pt idx="4632">
                  <c:v>-3.8557068965517242E-2</c:v>
                </c:pt>
                <c:pt idx="4633">
                  <c:v>-3.8558827586207003E-2</c:v>
                </c:pt>
                <c:pt idx="4634">
                  <c:v>-3.8560620689655205E-2</c:v>
                </c:pt>
                <c:pt idx="4635">
                  <c:v>-3.8562517241379386E-2</c:v>
                </c:pt>
                <c:pt idx="4636">
                  <c:v>-3.8564517241379395E-2</c:v>
                </c:pt>
                <c:pt idx="4637">
                  <c:v>-3.8566586206896528E-2</c:v>
                </c:pt>
                <c:pt idx="4638">
                  <c:v>-3.8568534482758599E-2</c:v>
                </c:pt>
                <c:pt idx="4639">
                  <c:v>-3.8570310344827656E-2</c:v>
                </c:pt>
                <c:pt idx="4640">
                  <c:v>-3.8571982758620837E-2</c:v>
                </c:pt>
                <c:pt idx="4641">
                  <c:v>-3.8573534482758652E-2</c:v>
                </c:pt>
                <c:pt idx="4642">
                  <c:v>-3.8575034482758702E-2</c:v>
                </c:pt>
                <c:pt idx="4643">
                  <c:v>-3.8576551724137931E-2</c:v>
                </c:pt>
                <c:pt idx="4644">
                  <c:v>-3.8578086206896553E-2</c:v>
                </c:pt>
                <c:pt idx="4645">
                  <c:v>-3.8579672413793363E-2</c:v>
                </c:pt>
                <c:pt idx="4646">
                  <c:v>-3.8581448275862178E-2</c:v>
                </c:pt>
                <c:pt idx="4647">
                  <c:v>-3.858324137931049E-2</c:v>
                </c:pt>
                <c:pt idx="4648">
                  <c:v>-3.8585068965517291E-2</c:v>
                </c:pt>
                <c:pt idx="4649">
                  <c:v>-3.8586758620689658E-2</c:v>
                </c:pt>
                <c:pt idx="4650">
                  <c:v>-3.8588293103448273E-2</c:v>
                </c:pt>
                <c:pt idx="4651">
                  <c:v>-3.8589827586207076E-2</c:v>
                </c:pt>
                <c:pt idx="4652">
                  <c:v>-3.8591431034482725E-2</c:v>
                </c:pt>
                <c:pt idx="4653">
                  <c:v>-3.8593172413793349E-2</c:v>
                </c:pt>
                <c:pt idx="4654">
                  <c:v>-3.859513793103448E-2</c:v>
                </c:pt>
                <c:pt idx="4655">
                  <c:v>-3.8597275862069118E-2</c:v>
                </c:pt>
                <c:pt idx="4656">
                  <c:v>-3.859941379310345E-2</c:v>
                </c:pt>
                <c:pt idx="4657">
                  <c:v>-3.8601689655172459E-2</c:v>
                </c:pt>
                <c:pt idx="4658">
                  <c:v>-3.8604000000000062E-2</c:v>
                </c:pt>
                <c:pt idx="4659">
                  <c:v>-3.8606465517241402E-2</c:v>
                </c:pt>
                <c:pt idx="4660">
                  <c:v>-3.8608965517241495E-2</c:v>
                </c:pt>
                <c:pt idx="4661">
                  <c:v>-3.8611517241379519E-2</c:v>
                </c:pt>
                <c:pt idx="4662">
                  <c:v>-3.8614000000000002E-2</c:v>
                </c:pt>
                <c:pt idx="4663">
                  <c:v>-3.8616448275862081E-2</c:v>
                </c:pt>
                <c:pt idx="4664">
                  <c:v>-3.8618827586207043E-2</c:v>
                </c:pt>
                <c:pt idx="4665">
                  <c:v>-3.8621258620689762E-2</c:v>
                </c:pt>
                <c:pt idx="4666">
                  <c:v>-3.8623551724137936E-2</c:v>
                </c:pt>
                <c:pt idx="4667">
                  <c:v>-3.8625620689655291E-2</c:v>
                </c:pt>
                <c:pt idx="4668">
                  <c:v>-3.8627637931034485E-2</c:v>
                </c:pt>
                <c:pt idx="4669">
                  <c:v>-3.8629620689655281E-2</c:v>
                </c:pt>
                <c:pt idx="4670">
                  <c:v>-3.863160344827609E-2</c:v>
                </c:pt>
                <c:pt idx="4671">
                  <c:v>-3.8633500000000119E-2</c:v>
                </c:pt>
                <c:pt idx="4672">
                  <c:v>-3.8635275862069253E-2</c:v>
                </c:pt>
                <c:pt idx="4673">
                  <c:v>-3.8636931034482756E-2</c:v>
                </c:pt>
                <c:pt idx="4674">
                  <c:v>-3.8638482758620696E-2</c:v>
                </c:pt>
                <c:pt idx="4675">
                  <c:v>-3.8640051724137932E-2</c:v>
                </c:pt>
                <c:pt idx="4676">
                  <c:v>-3.8641724137931037E-2</c:v>
                </c:pt>
                <c:pt idx="4677">
                  <c:v>-3.8643379310344998E-2</c:v>
                </c:pt>
                <c:pt idx="4678">
                  <c:v>-3.8645068965517372E-2</c:v>
                </c:pt>
                <c:pt idx="4679">
                  <c:v>-3.8646775862069147E-2</c:v>
                </c:pt>
                <c:pt idx="4680">
                  <c:v>-3.8648517241379479E-2</c:v>
                </c:pt>
                <c:pt idx="4681">
                  <c:v>-3.8650379310344901E-2</c:v>
                </c:pt>
                <c:pt idx="4682">
                  <c:v>-3.8652362068965704E-2</c:v>
                </c:pt>
                <c:pt idx="4683">
                  <c:v>-3.865443103448276E-2</c:v>
                </c:pt>
                <c:pt idx="4684">
                  <c:v>-3.8656413793103452E-2</c:v>
                </c:pt>
                <c:pt idx="4685">
                  <c:v>-3.8658362068965682E-2</c:v>
                </c:pt>
                <c:pt idx="4686">
                  <c:v>-3.8660344827586242E-2</c:v>
                </c:pt>
                <c:pt idx="4687">
                  <c:v>-3.8662465517241396E-2</c:v>
                </c:pt>
                <c:pt idx="4688">
                  <c:v>-3.8664793103448274E-2</c:v>
                </c:pt>
                <c:pt idx="4689">
                  <c:v>-3.8667224137931028E-2</c:v>
                </c:pt>
                <c:pt idx="4690">
                  <c:v>-3.8669793103448279E-2</c:v>
                </c:pt>
                <c:pt idx="4691">
                  <c:v>-3.8672482758620792E-2</c:v>
                </c:pt>
                <c:pt idx="4692">
                  <c:v>-3.8675275862069237E-2</c:v>
                </c:pt>
                <c:pt idx="4693">
                  <c:v>-3.8678120689655343E-2</c:v>
                </c:pt>
                <c:pt idx="4694">
                  <c:v>-3.8680982758620842E-2</c:v>
                </c:pt>
                <c:pt idx="4695">
                  <c:v>-3.8683844827586314E-2</c:v>
                </c:pt>
                <c:pt idx="4696">
                  <c:v>-3.8686586206896544E-2</c:v>
                </c:pt>
                <c:pt idx="4697">
                  <c:v>-3.8689224137931036E-2</c:v>
                </c:pt>
                <c:pt idx="4698">
                  <c:v>-3.8691913793103647E-2</c:v>
                </c:pt>
                <c:pt idx="4699">
                  <c:v>-3.8694724137931027E-2</c:v>
                </c:pt>
                <c:pt idx="4700">
                  <c:v>-3.8697637931034486E-2</c:v>
                </c:pt>
                <c:pt idx="4701">
                  <c:v>-3.8700517241379434E-2</c:v>
                </c:pt>
                <c:pt idx="4702">
                  <c:v>-3.8703413793103492E-2</c:v>
                </c:pt>
                <c:pt idx="4703">
                  <c:v>-3.8706275862069102E-2</c:v>
                </c:pt>
                <c:pt idx="4704">
                  <c:v>-3.870913793103449E-2</c:v>
                </c:pt>
                <c:pt idx="4705">
                  <c:v>-3.8712051724137934E-2</c:v>
                </c:pt>
                <c:pt idx="4706">
                  <c:v>-3.871512068965529E-2</c:v>
                </c:pt>
                <c:pt idx="4707">
                  <c:v>-3.8718206896551741E-2</c:v>
                </c:pt>
                <c:pt idx="4708">
                  <c:v>-3.8721189655172406E-2</c:v>
                </c:pt>
                <c:pt idx="4709">
                  <c:v>-3.8724103448275891E-2</c:v>
                </c:pt>
                <c:pt idx="4710">
                  <c:v>-3.8727017241379447E-2</c:v>
                </c:pt>
                <c:pt idx="4711">
                  <c:v>-3.8729879310344835E-2</c:v>
                </c:pt>
                <c:pt idx="4712">
                  <c:v>-3.873281034482761E-2</c:v>
                </c:pt>
                <c:pt idx="4713">
                  <c:v>-3.8735758620689772E-2</c:v>
                </c:pt>
                <c:pt idx="4714">
                  <c:v>-3.8738672413793286E-2</c:v>
                </c:pt>
                <c:pt idx="4715">
                  <c:v>-3.8741517241379482E-2</c:v>
                </c:pt>
                <c:pt idx="4716">
                  <c:v>-3.8744344827586215E-2</c:v>
                </c:pt>
                <c:pt idx="4717">
                  <c:v>-3.8747172413793371E-2</c:v>
                </c:pt>
                <c:pt idx="4718">
                  <c:v>-3.8749931034482758E-2</c:v>
                </c:pt>
                <c:pt idx="4719">
                  <c:v>-3.8752620689655216E-2</c:v>
                </c:pt>
                <c:pt idx="4720">
                  <c:v>-3.8755344827586212E-2</c:v>
                </c:pt>
                <c:pt idx="4721">
                  <c:v>-3.8758241379310401E-2</c:v>
                </c:pt>
                <c:pt idx="4722">
                  <c:v>-3.8761068965517245E-2</c:v>
                </c:pt>
                <c:pt idx="4723">
                  <c:v>-3.8763931034482745E-2</c:v>
                </c:pt>
                <c:pt idx="4724">
                  <c:v>-3.8766793103448237E-2</c:v>
                </c:pt>
                <c:pt idx="4725">
                  <c:v>-3.8769775862068992E-2</c:v>
                </c:pt>
                <c:pt idx="4726">
                  <c:v>-3.8772862068965672E-2</c:v>
                </c:pt>
                <c:pt idx="4727">
                  <c:v>-3.8776068965517246E-2</c:v>
                </c:pt>
                <c:pt idx="4728">
                  <c:v>-3.8779275862069203E-2</c:v>
                </c:pt>
                <c:pt idx="4729">
                  <c:v>-3.8782396551724288E-2</c:v>
                </c:pt>
                <c:pt idx="4730">
                  <c:v>-3.8785431034482738E-2</c:v>
                </c:pt>
                <c:pt idx="4731">
                  <c:v>-3.8788534482758617E-2</c:v>
                </c:pt>
                <c:pt idx="4732">
                  <c:v>-3.8791655172413918E-2</c:v>
                </c:pt>
                <c:pt idx="4733">
                  <c:v>-3.8794620689655251E-2</c:v>
                </c:pt>
                <c:pt idx="4734">
                  <c:v>-3.8797482758620695E-2</c:v>
                </c:pt>
                <c:pt idx="4735">
                  <c:v>-3.8800241379310492E-2</c:v>
                </c:pt>
                <c:pt idx="4736">
                  <c:v>-3.8802724137931038E-2</c:v>
                </c:pt>
                <c:pt idx="4737">
                  <c:v>-3.8805034482758773E-2</c:v>
                </c:pt>
                <c:pt idx="4738">
                  <c:v>-3.8807137931034602E-2</c:v>
                </c:pt>
                <c:pt idx="4739">
                  <c:v>-3.8809034482758763E-2</c:v>
                </c:pt>
                <c:pt idx="4740">
                  <c:v>-3.8810793103448281E-2</c:v>
                </c:pt>
                <c:pt idx="4741">
                  <c:v>-3.8812586206896545E-2</c:v>
                </c:pt>
                <c:pt idx="4742">
                  <c:v>-3.8814465517241402E-2</c:v>
                </c:pt>
                <c:pt idx="4743">
                  <c:v>-3.8816482758620686E-2</c:v>
                </c:pt>
                <c:pt idx="4744">
                  <c:v>-3.8818362068965696E-2</c:v>
                </c:pt>
                <c:pt idx="4745">
                  <c:v>-3.8820103448276001E-2</c:v>
                </c:pt>
                <c:pt idx="4746">
                  <c:v>-3.8821741379310451E-2</c:v>
                </c:pt>
                <c:pt idx="4747">
                  <c:v>-3.8823448275862156E-2</c:v>
                </c:pt>
                <c:pt idx="4748">
                  <c:v>-3.8825275862069165E-2</c:v>
                </c:pt>
                <c:pt idx="4749">
                  <c:v>-3.8827206896551801E-2</c:v>
                </c:pt>
                <c:pt idx="4750">
                  <c:v>-3.8829068965517251E-2</c:v>
                </c:pt>
                <c:pt idx="4751">
                  <c:v>-3.8830827586207109E-2</c:v>
                </c:pt>
                <c:pt idx="4752">
                  <c:v>-3.8832431034482758E-2</c:v>
                </c:pt>
                <c:pt idx="4753">
                  <c:v>-3.883401724137954E-2</c:v>
                </c:pt>
                <c:pt idx="4754">
                  <c:v>-3.8835672413793411E-2</c:v>
                </c:pt>
                <c:pt idx="4755">
                  <c:v>-3.8837500000000115E-2</c:v>
                </c:pt>
                <c:pt idx="4756">
                  <c:v>-3.8839482758620814E-2</c:v>
                </c:pt>
                <c:pt idx="4757">
                  <c:v>-3.8841551724137946E-2</c:v>
                </c:pt>
                <c:pt idx="4758">
                  <c:v>-3.8843724137931038E-2</c:v>
                </c:pt>
                <c:pt idx="4759">
                  <c:v>-3.8845810344827696E-2</c:v>
                </c:pt>
                <c:pt idx="4760">
                  <c:v>-3.8847793103448276E-2</c:v>
                </c:pt>
                <c:pt idx="4761">
                  <c:v>-3.8849689655172416E-2</c:v>
                </c:pt>
                <c:pt idx="4762">
                  <c:v>-3.8851396551724385E-2</c:v>
                </c:pt>
                <c:pt idx="4763">
                  <c:v>-3.8853017241379517E-2</c:v>
                </c:pt>
                <c:pt idx="4764">
                  <c:v>-3.885448275862069E-2</c:v>
                </c:pt>
                <c:pt idx="4765">
                  <c:v>-3.8855896551724334E-2</c:v>
                </c:pt>
                <c:pt idx="4766">
                  <c:v>-3.885720689655181E-2</c:v>
                </c:pt>
                <c:pt idx="4767">
                  <c:v>-3.8858517241379446E-2</c:v>
                </c:pt>
                <c:pt idx="4768">
                  <c:v>-3.8859706896551792E-2</c:v>
                </c:pt>
                <c:pt idx="4769">
                  <c:v>-3.8860913793103552E-2</c:v>
                </c:pt>
                <c:pt idx="4770">
                  <c:v>-3.8862068965517242E-2</c:v>
                </c:pt>
                <c:pt idx="4771">
                  <c:v>-3.8863068965517292E-2</c:v>
                </c:pt>
                <c:pt idx="4772">
                  <c:v>-3.8863913793103624E-2</c:v>
                </c:pt>
                <c:pt idx="4773">
                  <c:v>-3.8864620689655252E-2</c:v>
                </c:pt>
                <c:pt idx="4774">
                  <c:v>-3.8865224137931025E-2</c:v>
                </c:pt>
                <c:pt idx="4775">
                  <c:v>-3.8865689655172418E-2</c:v>
                </c:pt>
                <c:pt idx="4776">
                  <c:v>-3.8866034482758632E-2</c:v>
                </c:pt>
                <c:pt idx="4777">
                  <c:v>-3.8866344827586212E-2</c:v>
                </c:pt>
                <c:pt idx="4778">
                  <c:v>-3.8866551724137929E-2</c:v>
                </c:pt>
                <c:pt idx="4779">
                  <c:v>-3.8866724137930977E-2</c:v>
                </c:pt>
                <c:pt idx="4780">
                  <c:v>-3.8866862068965641E-2</c:v>
                </c:pt>
                <c:pt idx="4781">
                  <c:v>-3.8867103448276041E-2</c:v>
                </c:pt>
                <c:pt idx="4782">
                  <c:v>-3.8867379310344896E-2</c:v>
                </c:pt>
                <c:pt idx="4783">
                  <c:v>-3.8867620689655311E-2</c:v>
                </c:pt>
                <c:pt idx="4784">
                  <c:v>-3.8867827586207084E-2</c:v>
                </c:pt>
                <c:pt idx="4785">
                  <c:v>-3.8868034482758641E-2</c:v>
                </c:pt>
                <c:pt idx="4786">
                  <c:v>-3.8868086206896545E-2</c:v>
                </c:pt>
                <c:pt idx="4787">
                  <c:v>-3.886813793103449E-2</c:v>
                </c:pt>
                <c:pt idx="4788">
                  <c:v>-3.8868241379310435E-2</c:v>
                </c:pt>
                <c:pt idx="4789">
                  <c:v>-3.8868396551724284E-2</c:v>
                </c:pt>
                <c:pt idx="4790">
                  <c:v>-3.8868586206896538E-2</c:v>
                </c:pt>
                <c:pt idx="4791">
                  <c:v>-3.8868637931034483E-2</c:v>
                </c:pt>
                <c:pt idx="4792">
                  <c:v>-3.8868586206896538E-2</c:v>
                </c:pt>
                <c:pt idx="4793">
                  <c:v>-3.886848275862069E-2</c:v>
                </c:pt>
                <c:pt idx="4794">
                  <c:v>-3.8868327586207042E-2</c:v>
                </c:pt>
                <c:pt idx="4795">
                  <c:v>-3.8868206896551731E-2</c:v>
                </c:pt>
                <c:pt idx="4796">
                  <c:v>-3.8868206896551731E-2</c:v>
                </c:pt>
                <c:pt idx="4797">
                  <c:v>-3.8868275862069111E-2</c:v>
                </c:pt>
                <c:pt idx="4798">
                  <c:v>-3.8868534482758621E-2</c:v>
                </c:pt>
                <c:pt idx="4799">
                  <c:v>-3.886886206896565E-2</c:v>
                </c:pt>
                <c:pt idx="4800">
                  <c:v>-3.8869206896551801E-2</c:v>
                </c:pt>
                <c:pt idx="4801">
                  <c:v>-3.8869724137930987E-2</c:v>
                </c:pt>
                <c:pt idx="4802">
                  <c:v>-3.887034482758632E-2</c:v>
                </c:pt>
                <c:pt idx="4803">
                  <c:v>-3.8870965517241556E-2</c:v>
                </c:pt>
                <c:pt idx="4804">
                  <c:v>-3.8871551724138011E-2</c:v>
                </c:pt>
                <c:pt idx="4805">
                  <c:v>-3.8872189655172452E-2</c:v>
                </c:pt>
                <c:pt idx="4806">
                  <c:v>-3.887279310344828E-2</c:v>
                </c:pt>
                <c:pt idx="4807">
                  <c:v>-3.8873293103448385E-2</c:v>
                </c:pt>
                <c:pt idx="4808">
                  <c:v>-3.8873706896551841E-2</c:v>
                </c:pt>
                <c:pt idx="4809">
                  <c:v>-3.8874137931034496E-2</c:v>
                </c:pt>
                <c:pt idx="4810">
                  <c:v>-3.8874603448276028E-2</c:v>
                </c:pt>
                <c:pt idx="4811">
                  <c:v>-3.8875103448276098E-2</c:v>
                </c:pt>
                <c:pt idx="4812">
                  <c:v>-3.8875637931034601E-2</c:v>
                </c:pt>
                <c:pt idx="4813">
                  <c:v>-3.8876155172413968E-2</c:v>
                </c:pt>
                <c:pt idx="4814">
                  <c:v>-3.8876827586207113E-2</c:v>
                </c:pt>
                <c:pt idx="4815">
                  <c:v>-3.8877586206896582E-2</c:v>
                </c:pt>
                <c:pt idx="4816">
                  <c:v>-3.8878448275862156E-2</c:v>
                </c:pt>
                <c:pt idx="4817">
                  <c:v>-3.8879500000000095E-2</c:v>
                </c:pt>
                <c:pt idx="4818">
                  <c:v>-3.8880775862069145E-2</c:v>
                </c:pt>
                <c:pt idx="4819">
                  <c:v>-3.8882086206896552E-2</c:v>
                </c:pt>
                <c:pt idx="4820">
                  <c:v>-3.8883517241379541E-2</c:v>
                </c:pt>
                <c:pt idx="4821">
                  <c:v>-3.8885051724137996E-2</c:v>
                </c:pt>
                <c:pt idx="4822">
                  <c:v>-3.8886689655172411E-2</c:v>
                </c:pt>
                <c:pt idx="4823">
                  <c:v>-3.8888448275862082E-2</c:v>
                </c:pt>
                <c:pt idx="4824">
                  <c:v>-3.8890293103448284E-2</c:v>
                </c:pt>
                <c:pt idx="4825">
                  <c:v>-3.8892034482758651E-2</c:v>
                </c:pt>
                <c:pt idx="4826">
                  <c:v>-3.8893827586207116E-2</c:v>
                </c:pt>
                <c:pt idx="4827">
                  <c:v>-3.889574137931049E-2</c:v>
                </c:pt>
                <c:pt idx="4828">
                  <c:v>-3.8897689655172416E-2</c:v>
                </c:pt>
                <c:pt idx="4829">
                  <c:v>-3.8899655172413922E-2</c:v>
                </c:pt>
                <c:pt idx="4830">
                  <c:v>-3.8901741379310482E-2</c:v>
                </c:pt>
                <c:pt idx="4831">
                  <c:v>-3.890393103448278E-2</c:v>
                </c:pt>
                <c:pt idx="4832">
                  <c:v>-3.8906172413793308E-2</c:v>
                </c:pt>
                <c:pt idx="4833">
                  <c:v>-3.8908275862069103E-2</c:v>
                </c:pt>
                <c:pt idx="4834">
                  <c:v>-3.891036206896567E-2</c:v>
                </c:pt>
                <c:pt idx="4835">
                  <c:v>-3.8912517241379431E-2</c:v>
                </c:pt>
                <c:pt idx="4836">
                  <c:v>-3.8914758620689681E-2</c:v>
                </c:pt>
                <c:pt idx="4837">
                  <c:v>-3.8916879310344835E-2</c:v>
                </c:pt>
                <c:pt idx="4838">
                  <c:v>-3.8919017241379479E-2</c:v>
                </c:pt>
                <c:pt idx="4839">
                  <c:v>-3.8921206896551742E-2</c:v>
                </c:pt>
                <c:pt idx="4840">
                  <c:v>-3.8923482758620689E-2</c:v>
                </c:pt>
                <c:pt idx="4841">
                  <c:v>-3.8925689655172409E-2</c:v>
                </c:pt>
                <c:pt idx="4842">
                  <c:v>-3.8927862068965646E-2</c:v>
                </c:pt>
                <c:pt idx="4843">
                  <c:v>-3.8929999999999999E-2</c:v>
                </c:pt>
                <c:pt idx="4844">
                  <c:v>-3.8932155172413892E-2</c:v>
                </c:pt>
                <c:pt idx="4845">
                  <c:v>-3.8934413793103452E-2</c:v>
                </c:pt>
                <c:pt idx="4846">
                  <c:v>-3.8936896551724283E-2</c:v>
                </c:pt>
                <c:pt idx="4847">
                  <c:v>-3.893943103448276E-2</c:v>
                </c:pt>
                <c:pt idx="4848">
                  <c:v>-3.8942000000000011E-2</c:v>
                </c:pt>
                <c:pt idx="4849">
                  <c:v>-3.8944551724137931E-2</c:v>
                </c:pt>
                <c:pt idx="4850">
                  <c:v>-3.8947103448276024E-2</c:v>
                </c:pt>
                <c:pt idx="4851">
                  <c:v>-3.894970689655175E-2</c:v>
                </c:pt>
                <c:pt idx="4852">
                  <c:v>-3.8952413793103449E-2</c:v>
                </c:pt>
                <c:pt idx="4853">
                  <c:v>-3.8955172413793357E-2</c:v>
                </c:pt>
                <c:pt idx="4854">
                  <c:v>-3.8957724137931027E-2</c:v>
                </c:pt>
                <c:pt idx="4855">
                  <c:v>-3.8960206896551726E-2</c:v>
                </c:pt>
                <c:pt idx="4856">
                  <c:v>-3.8962620689655211E-2</c:v>
                </c:pt>
                <c:pt idx="4857">
                  <c:v>-3.8965000000000041E-2</c:v>
                </c:pt>
                <c:pt idx="4858">
                  <c:v>-3.8967482758620692E-2</c:v>
                </c:pt>
                <c:pt idx="4859">
                  <c:v>-3.8970034482758646E-2</c:v>
                </c:pt>
                <c:pt idx="4860">
                  <c:v>-3.8972517241379442E-2</c:v>
                </c:pt>
                <c:pt idx="4861">
                  <c:v>-3.897494827586221E-2</c:v>
                </c:pt>
                <c:pt idx="4862">
                  <c:v>-3.8977362068965765E-2</c:v>
                </c:pt>
                <c:pt idx="4863">
                  <c:v>-3.8979793103448276E-2</c:v>
                </c:pt>
                <c:pt idx="4864">
                  <c:v>-3.8982258620689741E-2</c:v>
                </c:pt>
                <c:pt idx="4865">
                  <c:v>-3.8984896551724255E-2</c:v>
                </c:pt>
                <c:pt idx="4866">
                  <c:v>-3.898756896551725E-2</c:v>
                </c:pt>
                <c:pt idx="4867">
                  <c:v>-3.899015517241388E-2</c:v>
                </c:pt>
                <c:pt idx="4868">
                  <c:v>-3.8992672413793256E-2</c:v>
                </c:pt>
                <c:pt idx="4869">
                  <c:v>-3.8995103448276017E-2</c:v>
                </c:pt>
                <c:pt idx="4870">
                  <c:v>-3.8997586206896549E-2</c:v>
                </c:pt>
                <c:pt idx="4871">
                  <c:v>-3.8999982758620794E-2</c:v>
                </c:pt>
                <c:pt idx="4872">
                  <c:v>-3.9002344827586292E-2</c:v>
                </c:pt>
                <c:pt idx="4873">
                  <c:v>-3.9004689655172411E-2</c:v>
                </c:pt>
                <c:pt idx="4874">
                  <c:v>-3.9007068965517346E-2</c:v>
                </c:pt>
                <c:pt idx="4875">
                  <c:v>-3.9009499999999996E-2</c:v>
                </c:pt>
                <c:pt idx="4876">
                  <c:v>-3.9012051724137936E-2</c:v>
                </c:pt>
                <c:pt idx="4877">
                  <c:v>-3.9014672413793298E-2</c:v>
                </c:pt>
                <c:pt idx="4878">
                  <c:v>-3.9017258620689811E-2</c:v>
                </c:pt>
                <c:pt idx="4879">
                  <c:v>-3.9019879310344896E-2</c:v>
                </c:pt>
                <c:pt idx="4880">
                  <c:v>-3.9022586206896553E-2</c:v>
                </c:pt>
                <c:pt idx="4881">
                  <c:v>-3.9025344827586295E-2</c:v>
                </c:pt>
                <c:pt idx="4882">
                  <c:v>-3.9028189655172414E-2</c:v>
                </c:pt>
                <c:pt idx="4883">
                  <c:v>-3.903106896551739E-2</c:v>
                </c:pt>
                <c:pt idx="4884">
                  <c:v>-3.9033862068965787E-2</c:v>
                </c:pt>
                <c:pt idx="4885">
                  <c:v>-3.9036534482758692E-2</c:v>
                </c:pt>
                <c:pt idx="4886">
                  <c:v>-3.9039086206896556E-2</c:v>
                </c:pt>
                <c:pt idx="4887">
                  <c:v>-3.9041586206896552E-2</c:v>
                </c:pt>
                <c:pt idx="4888">
                  <c:v>-3.9044172413793377E-2</c:v>
                </c:pt>
                <c:pt idx="4889">
                  <c:v>-3.9046637931034481E-2</c:v>
                </c:pt>
                <c:pt idx="4890">
                  <c:v>-3.9048931034482759E-2</c:v>
                </c:pt>
                <c:pt idx="4891">
                  <c:v>-3.9051155172413997E-2</c:v>
                </c:pt>
                <c:pt idx="4892">
                  <c:v>-3.9053413793103592E-2</c:v>
                </c:pt>
                <c:pt idx="4893">
                  <c:v>-3.9055775862069167E-2</c:v>
                </c:pt>
                <c:pt idx="4894">
                  <c:v>-3.9058224137931037E-2</c:v>
                </c:pt>
                <c:pt idx="4895">
                  <c:v>-3.9060637931034481E-2</c:v>
                </c:pt>
                <c:pt idx="4896">
                  <c:v>-3.9063051724137932E-2</c:v>
                </c:pt>
                <c:pt idx="4897">
                  <c:v>-3.9065568965517251E-2</c:v>
                </c:pt>
                <c:pt idx="4898">
                  <c:v>-3.9068137931034481E-2</c:v>
                </c:pt>
                <c:pt idx="4899">
                  <c:v>-3.9070706896551802E-2</c:v>
                </c:pt>
                <c:pt idx="4900">
                  <c:v>-3.9073241379310571E-2</c:v>
                </c:pt>
                <c:pt idx="4901">
                  <c:v>-3.9075655172413987E-2</c:v>
                </c:pt>
                <c:pt idx="4902">
                  <c:v>-3.907796551724161E-2</c:v>
                </c:pt>
                <c:pt idx="4903">
                  <c:v>-3.9080327586207143E-2</c:v>
                </c:pt>
                <c:pt idx="4904">
                  <c:v>-3.9082724137931034E-2</c:v>
                </c:pt>
                <c:pt idx="4905">
                  <c:v>-3.9085172413793431E-2</c:v>
                </c:pt>
                <c:pt idx="4906">
                  <c:v>-3.9087637931034591E-2</c:v>
                </c:pt>
                <c:pt idx="4907">
                  <c:v>-3.9090172413793367E-2</c:v>
                </c:pt>
                <c:pt idx="4908">
                  <c:v>-3.90927758620691E-2</c:v>
                </c:pt>
                <c:pt idx="4909">
                  <c:v>-3.9095310344827723E-2</c:v>
                </c:pt>
                <c:pt idx="4910">
                  <c:v>-3.9098017241379478E-2</c:v>
                </c:pt>
                <c:pt idx="4911">
                  <c:v>-3.9100948275862218E-2</c:v>
                </c:pt>
                <c:pt idx="4912">
                  <c:v>-3.9104000000000042E-2</c:v>
                </c:pt>
                <c:pt idx="4913">
                  <c:v>-3.9107034482758651E-2</c:v>
                </c:pt>
                <c:pt idx="4914">
                  <c:v>-3.911003448275864E-2</c:v>
                </c:pt>
                <c:pt idx="4915">
                  <c:v>-3.9113103448276024E-2</c:v>
                </c:pt>
                <c:pt idx="4916">
                  <c:v>-3.9116344827586205E-2</c:v>
                </c:pt>
                <c:pt idx="4917">
                  <c:v>-3.9119620689655285E-2</c:v>
                </c:pt>
                <c:pt idx="4918">
                  <c:v>-3.9122896551724212E-2</c:v>
                </c:pt>
                <c:pt idx="4919">
                  <c:v>-3.9126258620689656E-2</c:v>
                </c:pt>
                <c:pt idx="4920">
                  <c:v>-3.9129706896551722E-2</c:v>
                </c:pt>
                <c:pt idx="4921">
                  <c:v>-3.913306896551734E-2</c:v>
                </c:pt>
                <c:pt idx="4922">
                  <c:v>-3.9136379310344895E-2</c:v>
                </c:pt>
                <c:pt idx="4923">
                  <c:v>-3.9139741379310491E-2</c:v>
                </c:pt>
                <c:pt idx="4924">
                  <c:v>-3.9143137931034556E-2</c:v>
                </c:pt>
                <c:pt idx="4925">
                  <c:v>-3.9146465517241401E-2</c:v>
                </c:pt>
                <c:pt idx="4926">
                  <c:v>-3.9149827586207081E-2</c:v>
                </c:pt>
                <c:pt idx="4927">
                  <c:v>-3.9153155172413932E-2</c:v>
                </c:pt>
                <c:pt idx="4928">
                  <c:v>-3.9156413793103445E-2</c:v>
                </c:pt>
                <c:pt idx="4929">
                  <c:v>-3.915963793103449E-2</c:v>
                </c:pt>
                <c:pt idx="4930">
                  <c:v>-3.9162896551724218E-2</c:v>
                </c:pt>
                <c:pt idx="4931">
                  <c:v>-3.9166137931034475E-2</c:v>
                </c:pt>
                <c:pt idx="4932">
                  <c:v>-3.9169379310344851E-2</c:v>
                </c:pt>
                <c:pt idx="4933">
                  <c:v>-3.9172689655172413E-2</c:v>
                </c:pt>
                <c:pt idx="4934">
                  <c:v>-3.9175965517241555E-2</c:v>
                </c:pt>
                <c:pt idx="4935">
                  <c:v>-3.9179258620689814E-2</c:v>
                </c:pt>
                <c:pt idx="4936">
                  <c:v>-3.9182586206896547E-2</c:v>
                </c:pt>
                <c:pt idx="4937">
                  <c:v>-3.9185810344827612E-2</c:v>
                </c:pt>
                <c:pt idx="4938">
                  <c:v>-3.9189017241379492E-2</c:v>
                </c:pt>
                <c:pt idx="4939">
                  <c:v>-3.9192241379310412E-2</c:v>
                </c:pt>
                <c:pt idx="4940">
                  <c:v>-3.9195465517241401E-2</c:v>
                </c:pt>
                <c:pt idx="4941">
                  <c:v>-3.9198689655172397E-2</c:v>
                </c:pt>
                <c:pt idx="4942">
                  <c:v>-3.9201879310344946E-2</c:v>
                </c:pt>
                <c:pt idx="4943">
                  <c:v>-3.9204982758620867E-2</c:v>
                </c:pt>
                <c:pt idx="4944">
                  <c:v>-3.9207931034482772E-2</c:v>
                </c:pt>
                <c:pt idx="4945">
                  <c:v>-3.9210655172413886E-2</c:v>
                </c:pt>
                <c:pt idx="4946">
                  <c:v>-3.9213344827586323E-2</c:v>
                </c:pt>
                <c:pt idx="4947">
                  <c:v>-3.9216000000000042E-2</c:v>
                </c:pt>
                <c:pt idx="4948">
                  <c:v>-3.9218655172413852E-2</c:v>
                </c:pt>
                <c:pt idx="4949">
                  <c:v>-3.9221310344827696E-2</c:v>
                </c:pt>
                <c:pt idx="4950">
                  <c:v>-3.9223931034482781E-2</c:v>
                </c:pt>
                <c:pt idx="4951">
                  <c:v>-3.9226620689655212E-2</c:v>
                </c:pt>
                <c:pt idx="4952">
                  <c:v>-3.9229482758620787E-2</c:v>
                </c:pt>
                <c:pt idx="4953">
                  <c:v>-3.9232603448276046E-2</c:v>
                </c:pt>
                <c:pt idx="4954">
                  <c:v>-3.92359310344828E-2</c:v>
                </c:pt>
                <c:pt idx="4955">
                  <c:v>-3.9239155172414032E-2</c:v>
                </c:pt>
                <c:pt idx="4956">
                  <c:v>-3.9242293103448282E-2</c:v>
                </c:pt>
                <c:pt idx="4957">
                  <c:v>-3.9245258620689838E-2</c:v>
                </c:pt>
                <c:pt idx="4958">
                  <c:v>-3.9248068965517295E-2</c:v>
                </c:pt>
                <c:pt idx="4959">
                  <c:v>-3.9250793103448284E-2</c:v>
                </c:pt>
                <c:pt idx="4960">
                  <c:v>-3.9253517241379508E-2</c:v>
                </c:pt>
                <c:pt idx="4961">
                  <c:v>-3.9256344827586276E-2</c:v>
                </c:pt>
                <c:pt idx="4962">
                  <c:v>-3.9259189655172416E-2</c:v>
                </c:pt>
                <c:pt idx="4963">
                  <c:v>-3.9261896551724323E-2</c:v>
                </c:pt>
                <c:pt idx="4964">
                  <c:v>-3.9264620689655284E-2</c:v>
                </c:pt>
                <c:pt idx="4965">
                  <c:v>-3.9267482758620686E-2</c:v>
                </c:pt>
                <c:pt idx="4966">
                  <c:v>-3.9270431034482765E-2</c:v>
                </c:pt>
                <c:pt idx="4967">
                  <c:v>-3.9273396551724432E-2</c:v>
                </c:pt>
                <c:pt idx="4968">
                  <c:v>-3.9276310344827738E-2</c:v>
                </c:pt>
                <c:pt idx="4969">
                  <c:v>-3.9279172413793452E-2</c:v>
                </c:pt>
                <c:pt idx="4970">
                  <c:v>-3.9282120689655357E-2</c:v>
                </c:pt>
                <c:pt idx="4971">
                  <c:v>-3.9285034482758746E-2</c:v>
                </c:pt>
                <c:pt idx="4972">
                  <c:v>-3.9287862068965757E-2</c:v>
                </c:pt>
                <c:pt idx="4973">
                  <c:v>-3.9290603448276E-2</c:v>
                </c:pt>
                <c:pt idx="4974">
                  <c:v>-3.9293275862069217E-2</c:v>
                </c:pt>
                <c:pt idx="4975">
                  <c:v>-3.9295810344827695E-2</c:v>
                </c:pt>
                <c:pt idx="4976">
                  <c:v>-3.9298275862069153E-2</c:v>
                </c:pt>
                <c:pt idx="4977">
                  <c:v>-3.9300758620689692E-2</c:v>
                </c:pt>
                <c:pt idx="4978">
                  <c:v>-3.9303275862069185E-2</c:v>
                </c:pt>
                <c:pt idx="4979">
                  <c:v>-3.9305862068965712E-2</c:v>
                </c:pt>
                <c:pt idx="4980">
                  <c:v>-3.9308465517241382E-2</c:v>
                </c:pt>
                <c:pt idx="4981">
                  <c:v>-3.9311206896551792E-2</c:v>
                </c:pt>
                <c:pt idx="4982">
                  <c:v>-3.9313982758620802E-2</c:v>
                </c:pt>
                <c:pt idx="4983">
                  <c:v>-3.9316810344827591E-2</c:v>
                </c:pt>
                <c:pt idx="4984">
                  <c:v>-3.9319655172413891E-2</c:v>
                </c:pt>
                <c:pt idx="4985">
                  <c:v>-3.9322448275862072E-2</c:v>
                </c:pt>
                <c:pt idx="4986">
                  <c:v>-3.9325258620689696E-2</c:v>
                </c:pt>
                <c:pt idx="4987">
                  <c:v>-3.9328068965517243E-2</c:v>
                </c:pt>
                <c:pt idx="4988">
                  <c:v>-3.9330724137930997E-2</c:v>
                </c:pt>
                <c:pt idx="4989">
                  <c:v>-3.9333275862069229E-2</c:v>
                </c:pt>
                <c:pt idx="4990">
                  <c:v>-3.9335620689655341E-2</c:v>
                </c:pt>
                <c:pt idx="4991">
                  <c:v>-3.9337758620689806E-2</c:v>
                </c:pt>
                <c:pt idx="4992">
                  <c:v>-3.9339810344827718E-2</c:v>
                </c:pt>
                <c:pt idx="4993">
                  <c:v>-3.9341758620689803E-2</c:v>
                </c:pt>
                <c:pt idx="4994">
                  <c:v>-3.9343586206896555E-2</c:v>
                </c:pt>
                <c:pt idx="4995">
                  <c:v>-3.9345448275862151E-2</c:v>
                </c:pt>
                <c:pt idx="4996">
                  <c:v>-3.9347448275862174E-2</c:v>
                </c:pt>
                <c:pt idx="4997">
                  <c:v>-3.9349568965517251E-2</c:v>
                </c:pt>
                <c:pt idx="4998">
                  <c:v>-3.9351568965517246E-2</c:v>
                </c:pt>
                <c:pt idx="4999">
                  <c:v>-3.935331034482769E-2</c:v>
                </c:pt>
                <c:pt idx="5000">
                  <c:v>-3.9354896551724278E-2</c:v>
                </c:pt>
                <c:pt idx="5001">
                  <c:v>-3.935650000000001E-2</c:v>
                </c:pt>
                <c:pt idx="5002">
                  <c:v>-3.9358172413793281E-2</c:v>
                </c:pt>
                <c:pt idx="5003">
                  <c:v>-3.9359827586207076E-2</c:v>
                </c:pt>
                <c:pt idx="5004">
                  <c:v>-3.9361551724137932E-2</c:v>
                </c:pt>
                <c:pt idx="5005">
                  <c:v>-3.9363241379310458E-2</c:v>
                </c:pt>
                <c:pt idx="5006">
                  <c:v>-3.936481034482759E-2</c:v>
                </c:pt>
                <c:pt idx="5007">
                  <c:v>-3.9366344827586205E-2</c:v>
                </c:pt>
                <c:pt idx="5008">
                  <c:v>-3.9367827586207042E-2</c:v>
                </c:pt>
                <c:pt idx="5009">
                  <c:v>-3.9369206896551732E-2</c:v>
                </c:pt>
                <c:pt idx="5010">
                  <c:v>-3.9370620689655314E-2</c:v>
                </c:pt>
                <c:pt idx="5011">
                  <c:v>-3.9372241379310481E-2</c:v>
                </c:pt>
                <c:pt idx="5012">
                  <c:v>-3.9373948275862269E-2</c:v>
                </c:pt>
                <c:pt idx="5013">
                  <c:v>-3.9375724137931029E-2</c:v>
                </c:pt>
                <c:pt idx="5014">
                  <c:v>-3.9377741379310494E-2</c:v>
                </c:pt>
                <c:pt idx="5015">
                  <c:v>-3.9379810344827682E-2</c:v>
                </c:pt>
                <c:pt idx="5016">
                  <c:v>-3.9381982758620863E-2</c:v>
                </c:pt>
                <c:pt idx="5017">
                  <c:v>-3.9384224137931037E-2</c:v>
                </c:pt>
                <c:pt idx="5018">
                  <c:v>-3.9386499999999998E-2</c:v>
                </c:pt>
                <c:pt idx="5019">
                  <c:v>-3.9388793103448269E-2</c:v>
                </c:pt>
                <c:pt idx="5020">
                  <c:v>-3.9391086206896554E-2</c:v>
                </c:pt>
                <c:pt idx="5021">
                  <c:v>-3.9393327586207103E-2</c:v>
                </c:pt>
                <c:pt idx="5022">
                  <c:v>-3.9395500000000042E-2</c:v>
                </c:pt>
                <c:pt idx="5023">
                  <c:v>-3.939755172413794E-2</c:v>
                </c:pt>
                <c:pt idx="5024">
                  <c:v>-3.9399482758620756E-2</c:v>
                </c:pt>
                <c:pt idx="5025">
                  <c:v>-3.9401482758620827E-2</c:v>
                </c:pt>
                <c:pt idx="5026">
                  <c:v>-3.9403448275862202E-2</c:v>
                </c:pt>
                <c:pt idx="5027">
                  <c:v>-3.9405379310344983E-2</c:v>
                </c:pt>
                <c:pt idx="5028">
                  <c:v>-3.9407275862069248E-2</c:v>
                </c:pt>
                <c:pt idx="5029">
                  <c:v>-3.9409172413793422E-2</c:v>
                </c:pt>
                <c:pt idx="5030">
                  <c:v>-3.9411155172413982E-2</c:v>
                </c:pt>
                <c:pt idx="5031">
                  <c:v>-3.9413103448276081E-2</c:v>
                </c:pt>
                <c:pt idx="5032">
                  <c:v>-3.9415000000000082E-2</c:v>
                </c:pt>
                <c:pt idx="5033">
                  <c:v>-3.9416741379310435E-2</c:v>
                </c:pt>
                <c:pt idx="5034">
                  <c:v>-3.9418413793103492E-2</c:v>
                </c:pt>
                <c:pt idx="5035">
                  <c:v>-3.9420068965517252E-2</c:v>
                </c:pt>
                <c:pt idx="5036">
                  <c:v>-3.9421775862069165E-2</c:v>
                </c:pt>
                <c:pt idx="5037">
                  <c:v>-3.9423517241379512E-2</c:v>
                </c:pt>
                <c:pt idx="5038">
                  <c:v>-3.942527586206921E-2</c:v>
                </c:pt>
                <c:pt idx="5039">
                  <c:v>-3.9427000000000052E-2</c:v>
                </c:pt>
                <c:pt idx="5040">
                  <c:v>-3.9428810344827592E-2</c:v>
                </c:pt>
                <c:pt idx="5041">
                  <c:v>-3.9430689655172442E-2</c:v>
                </c:pt>
                <c:pt idx="5042">
                  <c:v>-3.9432620689655341E-2</c:v>
                </c:pt>
                <c:pt idx="5043">
                  <c:v>-3.9434568965517343E-2</c:v>
                </c:pt>
                <c:pt idx="5044">
                  <c:v>-3.9436465517241476E-2</c:v>
                </c:pt>
                <c:pt idx="5045">
                  <c:v>-3.943841379310354E-2</c:v>
                </c:pt>
                <c:pt idx="5046">
                  <c:v>-3.9440344827586314E-2</c:v>
                </c:pt>
                <c:pt idx="5047">
                  <c:v>-3.944205172413795E-2</c:v>
                </c:pt>
                <c:pt idx="5048">
                  <c:v>-3.9443672413793422E-2</c:v>
                </c:pt>
                <c:pt idx="5049">
                  <c:v>-3.9445051724138001E-2</c:v>
                </c:pt>
                <c:pt idx="5050">
                  <c:v>-3.944627586206919E-2</c:v>
                </c:pt>
                <c:pt idx="5051">
                  <c:v>-3.9447413793103576E-2</c:v>
                </c:pt>
                <c:pt idx="5052">
                  <c:v>-3.9448551724137935E-2</c:v>
                </c:pt>
                <c:pt idx="5053">
                  <c:v>-3.944955172413795E-2</c:v>
                </c:pt>
                <c:pt idx="5054">
                  <c:v>-3.9450431034482737E-2</c:v>
                </c:pt>
                <c:pt idx="5055">
                  <c:v>-3.945118965517249E-2</c:v>
                </c:pt>
                <c:pt idx="5056">
                  <c:v>-3.9451827586207119E-2</c:v>
                </c:pt>
                <c:pt idx="5057">
                  <c:v>-3.9452448275862091E-2</c:v>
                </c:pt>
                <c:pt idx="5058">
                  <c:v>-3.9453137931034582E-2</c:v>
                </c:pt>
                <c:pt idx="5059">
                  <c:v>-3.9453965517241556E-2</c:v>
                </c:pt>
                <c:pt idx="5060">
                  <c:v>-3.9454931034482776E-2</c:v>
                </c:pt>
                <c:pt idx="5061">
                  <c:v>-3.9456017241379482E-2</c:v>
                </c:pt>
                <c:pt idx="5062">
                  <c:v>-3.9457137931034586E-2</c:v>
                </c:pt>
                <c:pt idx="5063">
                  <c:v>-3.9458310344827684E-2</c:v>
                </c:pt>
                <c:pt idx="5064">
                  <c:v>-3.9459637931034491E-2</c:v>
                </c:pt>
                <c:pt idx="5065">
                  <c:v>-3.9460999999999996E-2</c:v>
                </c:pt>
                <c:pt idx="5066">
                  <c:v>-3.9462310344827611E-2</c:v>
                </c:pt>
                <c:pt idx="5067">
                  <c:v>-3.9463620689655324E-2</c:v>
                </c:pt>
                <c:pt idx="5068">
                  <c:v>-3.9464879310344841E-2</c:v>
                </c:pt>
                <c:pt idx="5069">
                  <c:v>-3.9466224137930987E-2</c:v>
                </c:pt>
                <c:pt idx="5070">
                  <c:v>-3.9467672413793363E-2</c:v>
                </c:pt>
                <c:pt idx="5071">
                  <c:v>-3.9469172413793385E-2</c:v>
                </c:pt>
                <c:pt idx="5072">
                  <c:v>-3.9470775862069207E-2</c:v>
                </c:pt>
                <c:pt idx="5073">
                  <c:v>-3.947241379310356E-2</c:v>
                </c:pt>
                <c:pt idx="5074">
                  <c:v>-3.9474241379310521E-2</c:v>
                </c:pt>
                <c:pt idx="5075">
                  <c:v>-3.9476086206896556E-2</c:v>
                </c:pt>
                <c:pt idx="5076">
                  <c:v>-3.9478034482758738E-2</c:v>
                </c:pt>
                <c:pt idx="5077">
                  <c:v>-3.9479982758620913E-2</c:v>
                </c:pt>
                <c:pt idx="5078">
                  <c:v>-3.9482068965517335E-2</c:v>
                </c:pt>
                <c:pt idx="5079">
                  <c:v>-3.9484310344827696E-2</c:v>
                </c:pt>
                <c:pt idx="5080">
                  <c:v>-3.9486637931034491E-2</c:v>
                </c:pt>
                <c:pt idx="5081">
                  <c:v>-3.9489086206896611E-2</c:v>
                </c:pt>
                <c:pt idx="5082">
                  <c:v>-3.9491551724137951E-2</c:v>
                </c:pt>
                <c:pt idx="5083">
                  <c:v>-3.9494086206896553E-2</c:v>
                </c:pt>
                <c:pt idx="5084">
                  <c:v>-3.9496551724137935E-2</c:v>
                </c:pt>
                <c:pt idx="5085">
                  <c:v>-3.9498931034482758E-2</c:v>
                </c:pt>
                <c:pt idx="5086">
                  <c:v>-3.9501189655172415E-2</c:v>
                </c:pt>
                <c:pt idx="5087">
                  <c:v>-3.9503362068965743E-2</c:v>
                </c:pt>
                <c:pt idx="5088">
                  <c:v>-3.9505482758620779E-2</c:v>
                </c:pt>
                <c:pt idx="5089">
                  <c:v>-3.9507637931034491E-2</c:v>
                </c:pt>
                <c:pt idx="5090">
                  <c:v>-3.9509913793103597E-2</c:v>
                </c:pt>
                <c:pt idx="5091">
                  <c:v>-3.9512206896551751E-2</c:v>
                </c:pt>
                <c:pt idx="5092">
                  <c:v>-3.9514482758620691E-2</c:v>
                </c:pt>
                <c:pt idx="5093">
                  <c:v>-3.9516862068965646E-2</c:v>
                </c:pt>
                <c:pt idx="5094">
                  <c:v>-3.9519293103448275E-2</c:v>
                </c:pt>
                <c:pt idx="5095">
                  <c:v>-3.9521793103448277E-2</c:v>
                </c:pt>
                <c:pt idx="5096">
                  <c:v>-3.9524275862069067E-2</c:v>
                </c:pt>
                <c:pt idx="5097">
                  <c:v>-3.9526655172413792E-2</c:v>
                </c:pt>
                <c:pt idx="5098">
                  <c:v>-3.9529034482758636E-2</c:v>
                </c:pt>
                <c:pt idx="5099">
                  <c:v>-3.9531379310344984E-2</c:v>
                </c:pt>
                <c:pt idx="5100">
                  <c:v>-3.9533586206896551E-2</c:v>
                </c:pt>
                <c:pt idx="5101">
                  <c:v>-3.9535672413793389E-2</c:v>
                </c:pt>
                <c:pt idx="5102">
                  <c:v>-3.9537586206896555E-2</c:v>
                </c:pt>
                <c:pt idx="5103">
                  <c:v>-3.9539465517241412E-2</c:v>
                </c:pt>
                <c:pt idx="5104">
                  <c:v>-3.9541206896551814E-2</c:v>
                </c:pt>
                <c:pt idx="5105">
                  <c:v>-3.9542965517241485E-2</c:v>
                </c:pt>
                <c:pt idx="5106">
                  <c:v>-3.9544879310344845E-2</c:v>
                </c:pt>
                <c:pt idx="5107">
                  <c:v>-3.9546827586207069E-2</c:v>
                </c:pt>
                <c:pt idx="5108">
                  <c:v>-3.9548827586207043E-2</c:v>
                </c:pt>
                <c:pt idx="5109">
                  <c:v>-3.9550758620689686E-2</c:v>
                </c:pt>
                <c:pt idx="5110">
                  <c:v>-3.9552620689655212E-2</c:v>
                </c:pt>
                <c:pt idx="5111">
                  <c:v>-3.9554465517241399E-2</c:v>
                </c:pt>
                <c:pt idx="5112">
                  <c:v>-3.9556224137930987E-2</c:v>
                </c:pt>
                <c:pt idx="5113">
                  <c:v>-3.9558017241379445E-2</c:v>
                </c:pt>
                <c:pt idx="5114">
                  <c:v>-3.9559827586207068E-2</c:v>
                </c:pt>
                <c:pt idx="5115">
                  <c:v>-3.9561637931034482E-2</c:v>
                </c:pt>
                <c:pt idx="5116">
                  <c:v>-3.9563362068965692E-2</c:v>
                </c:pt>
                <c:pt idx="5117">
                  <c:v>-3.9564999999999989E-2</c:v>
                </c:pt>
                <c:pt idx="5118">
                  <c:v>-3.9566534482758618E-2</c:v>
                </c:pt>
                <c:pt idx="5119">
                  <c:v>-3.956787931034484E-2</c:v>
                </c:pt>
                <c:pt idx="5120">
                  <c:v>-3.9569051724137931E-2</c:v>
                </c:pt>
                <c:pt idx="5121">
                  <c:v>-3.9570068965517242E-2</c:v>
                </c:pt>
                <c:pt idx="5122">
                  <c:v>-3.9571068965517361E-2</c:v>
                </c:pt>
                <c:pt idx="5123">
                  <c:v>-3.9572068965517251E-2</c:v>
                </c:pt>
                <c:pt idx="5124">
                  <c:v>-3.9573086206896556E-2</c:v>
                </c:pt>
                <c:pt idx="5125">
                  <c:v>-3.9574034482758688E-2</c:v>
                </c:pt>
                <c:pt idx="5126">
                  <c:v>-3.9575000000000082E-2</c:v>
                </c:pt>
                <c:pt idx="5127">
                  <c:v>-3.957596551724156E-2</c:v>
                </c:pt>
                <c:pt idx="5128">
                  <c:v>-3.9576913793103581E-2</c:v>
                </c:pt>
                <c:pt idx="5129">
                  <c:v>-3.9577862068965748E-2</c:v>
                </c:pt>
                <c:pt idx="5130">
                  <c:v>-3.95787758620691E-2</c:v>
                </c:pt>
                <c:pt idx="5131">
                  <c:v>-3.957979310344828E-2</c:v>
                </c:pt>
                <c:pt idx="5132">
                  <c:v>-3.9580775862069116E-2</c:v>
                </c:pt>
                <c:pt idx="5133">
                  <c:v>-3.9581724137931033E-2</c:v>
                </c:pt>
                <c:pt idx="5134">
                  <c:v>-3.958265517241389E-2</c:v>
                </c:pt>
                <c:pt idx="5135">
                  <c:v>-3.9583517241379498E-2</c:v>
                </c:pt>
                <c:pt idx="5136">
                  <c:v>-3.9584379310344892E-2</c:v>
                </c:pt>
                <c:pt idx="5137">
                  <c:v>-3.958527586206919E-2</c:v>
                </c:pt>
                <c:pt idx="5138">
                  <c:v>-3.9586120689655301E-2</c:v>
                </c:pt>
                <c:pt idx="5139">
                  <c:v>-3.9587034482758715E-2</c:v>
                </c:pt>
                <c:pt idx="5140">
                  <c:v>-3.9588103448275992E-2</c:v>
                </c:pt>
                <c:pt idx="5141">
                  <c:v>-3.9589172413793373E-2</c:v>
                </c:pt>
                <c:pt idx="5142">
                  <c:v>-3.9590206896551745E-2</c:v>
                </c:pt>
                <c:pt idx="5143">
                  <c:v>-3.9591293103448284E-2</c:v>
                </c:pt>
                <c:pt idx="5144">
                  <c:v>-3.9592431034482727E-2</c:v>
                </c:pt>
                <c:pt idx="5145">
                  <c:v>-3.9593551724137935E-2</c:v>
                </c:pt>
                <c:pt idx="5146">
                  <c:v>-3.9594655172413812E-2</c:v>
                </c:pt>
                <c:pt idx="5147">
                  <c:v>-3.959582758620709E-2</c:v>
                </c:pt>
                <c:pt idx="5148">
                  <c:v>-3.9597051724137931E-2</c:v>
                </c:pt>
                <c:pt idx="5149">
                  <c:v>-3.9598275862069092E-2</c:v>
                </c:pt>
                <c:pt idx="5150">
                  <c:v>-3.9599620689655286E-2</c:v>
                </c:pt>
                <c:pt idx="5151">
                  <c:v>-3.9601034482758798E-2</c:v>
                </c:pt>
                <c:pt idx="5152">
                  <c:v>-3.9602499999999999E-2</c:v>
                </c:pt>
                <c:pt idx="5153">
                  <c:v>-3.9603948275862298E-2</c:v>
                </c:pt>
                <c:pt idx="5154">
                  <c:v>-3.9605275862069231E-2</c:v>
                </c:pt>
                <c:pt idx="5155">
                  <c:v>-3.9606534482758651E-2</c:v>
                </c:pt>
                <c:pt idx="5156">
                  <c:v>-3.9607672413793427E-2</c:v>
                </c:pt>
                <c:pt idx="5157">
                  <c:v>-3.9608827586207082E-2</c:v>
                </c:pt>
                <c:pt idx="5158">
                  <c:v>-3.960994827586229E-2</c:v>
                </c:pt>
                <c:pt idx="5159">
                  <c:v>-3.9611034482758746E-2</c:v>
                </c:pt>
                <c:pt idx="5160">
                  <c:v>-3.9612241379310492E-2</c:v>
                </c:pt>
                <c:pt idx="5161">
                  <c:v>-3.9613534482758742E-2</c:v>
                </c:pt>
                <c:pt idx="5162">
                  <c:v>-3.9614758620689652E-2</c:v>
                </c:pt>
                <c:pt idx="5163">
                  <c:v>-3.9616034482758695E-2</c:v>
                </c:pt>
                <c:pt idx="5164">
                  <c:v>-3.9617327586207167E-2</c:v>
                </c:pt>
                <c:pt idx="5165">
                  <c:v>-3.9618758620689656E-2</c:v>
                </c:pt>
                <c:pt idx="5166">
                  <c:v>-3.9620206896551782E-2</c:v>
                </c:pt>
                <c:pt idx="5167">
                  <c:v>-3.9621655172413943E-2</c:v>
                </c:pt>
                <c:pt idx="5168">
                  <c:v>-3.962305172413795E-2</c:v>
                </c:pt>
                <c:pt idx="5169">
                  <c:v>-3.9624379310344855E-2</c:v>
                </c:pt>
                <c:pt idx="5170">
                  <c:v>-3.9625689655172415E-2</c:v>
                </c:pt>
                <c:pt idx="5171">
                  <c:v>-3.9626931034482761E-2</c:v>
                </c:pt>
                <c:pt idx="5172">
                  <c:v>-3.9628206896551742E-2</c:v>
                </c:pt>
                <c:pt idx="5173">
                  <c:v>-3.9629431034482757E-2</c:v>
                </c:pt>
                <c:pt idx="5174">
                  <c:v>-3.9630517241379538E-2</c:v>
                </c:pt>
                <c:pt idx="5175">
                  <c:v>-3.9631620689655415E-2</c:v>
                </c:pt>
                <c:pt idx="5176">
                  <c:v>-3.9632706896551802E-2</c:v>
                </c:pt>
                <c:pt idx="5177">
                  <c:v>-3.9633741379310562E-2</c:v>
                </c:pt>
                <c:pt idx="5178">
                  <c:v>-3.963482758620715E-2</c:v>
                </c:pt>
                <c:pt idx="5179">
                  <c:v>-3.963606896551735E-2</c:v>
                </c:pt>
                <c:pt idx="5180">
                  <c:v>-3.9637379310345021E-2</c:v>
                </c:pt>
                <c:pt idx="5181">
                  <c:v>-3.9638827586207119E-2</c:v>
                </c:pt>
                <c:pt idx="5182">
                  <c:v>-3.9640362068965748E-2</c:v>
                </c:pt>
                <c:pt idx="5183">
                  <c:v>-3.9641982758620922E-2</c:v>
                </c:pt>
                <c:pt idx="5184">
                  <c:v>-3.9643551724137992E-2</c:v>
                </c:pt>
                <c:pt idx="5185">
                  <c:v>-3.9645068965517387E-2</c:v>
                </c:pt>
                <c:pt idx="5186">
                  <c:v>-3.9646534482758691E-2</c:v>
                </c:pt>
                <c:pt idx="5187">
                  <c:v>-3.9647913793103659E-2</c:v>
                </c:pt>
                <c:pt idx="5188">
                  <c:v>-3.9649310344827764E-2</c:v>
                </c:pt>
                <c:pt idx="5189">
                  <c:v>-3.9650965517241524E-2</c:v>
                </c:pt>
                <c:pt idx="5190">
                  <c:v>-3.9653137931034602E-2</c:v>
                </c:pt>
                <c:pt idx="5191">
                  <c:v>-3.9655431034482762E-2</c:v>
                </c:pt>
                <c:pt idx="5192">
                  <c:v>-3.9657793103448281E-2</c:v>
                </c:pt>
                <c:pt idx="5193">
                  <c:v>-3.9660189655172415E-2</c:v>
                </c:pt>
                <c:pt idx="5194">
                  <c:v>-3.9662603448275997E-2</c:v>
                </c:pt>
                <c:pt idx="5195">
                  <c:v>-3.9665000000000089E-2</c:v>
                </c:pt>
                <c:pt idx="5196">
                  <c:v>-3.9667344827586298E-2</c:v>
                </c:pt>
                <c:pt idx="5197">
                  <c:v>-3.966968965517241E-2</c:v>
                </c:pt>
                <c:pt idx="5198">
                  <c:v>-3.9671982758620959E-2</c:v>
                </c:pt>
                <c:pt idx="5199">
                  <c:v>-3.967427586206923E-2</c:v>
                </c:pt>
                <c:pt idx="5200">
                  <c:v>-3.9676620689655322E-2</c:v>
                </c:pt>
                <c:pt idx="5201">
                  <c:v>-3.9679103448276104E-2</c:v>
                </c:pt>
                <c:pt idx="5202">
                  <c:v>-3.9681568965517354E-2</c:v>
                </c:pt>
                <c:pt idx="5203">
                  <c:v>-3.9684086206896556E-2</c:v>
                </c:pt>
                <c:pt idx="5204">
                  <c:v>-3.9686775862069153E-2</c:v>
                </c:pt>
                <c:pt idx="5205">
                  <c:v>-3.9689655172413955E-2</c:v>
                </c:pt>
                <c:pt idx="5206">
                  <c:v>-3.9692655172413896E-2</c:v>
                </c:pt>
                <c:pt idx="5207">
                  <c:v>-3.9695655172413954E-2</c:v>
                </c:pt>
                <c:pt idx="5208">
                  <c:v>-3.9698568965517246E-2</c:v>
                </c:pt>
                <c:pt idx="5209">
                  <c:v>-3.9701310344827719E-2</c:v>
                </c:pt>
                <c:pt idx="5210">
                  <c:v>-3.9703862068965728E-2</c:v>
                </c:pt>
                <c:pt idx="5211">
                  <c:v>-3.9706327586207082E-2</c:v>
                </c:pt>
                <c:pt idx="5212">
                  <c:v>-3.9708827586207043E-2</c:v>
                </c:pt>
                <c:pt idx="5213">
                  <c:v>-3.9711344827586294E-2</c:v>
                </c:pt>
                <c:pt idx="5214">
                  <c:v>-3.9713896551724304E-2</c:v>
                </c:pt>
                <c:pt idx="5215">
                  <c:v>-3.9716293103448277E-2</c:v>
                </c:pt>
                <c:pt idx="5216">
                  <c:v>-3.9718551724137935E-2</c:v>
                </c:pt>
                <c:pt idx="5217">
                  <c:v>-3.9720758620689682E-2</c:v>
                </c:pt>
                <c:pt idx="5218">
                  <c:v>-3.9722827586207016E-2</c:v>
                </c:pt>
                <c:pt idx="5219">
                  <c:v>-3.9724810344827596E-2</c:v>
                </c:pt>
                <c:pt idx="5220">
                  <c:v>-3.9726724137930963E-2</c:v>
                </c:pt>
                <c:pt idx="5221">
                  <c:v>-3.9728724137930903E-2</c:v>
                </c:pt>
                <c:pt idx="5222">
                  <c:v>-3.9730603448276024E-2</c:v>
                </c:pt>
                <c:pt idx="5223">
                  <c:v>-3.9732482758620791E-2</c:v>
                </c:pt>
                <c:pt idx="5224">
                  <c:v>-3.9734327586207083E-2</c:v>
                </c:pt>
                <c:pt idx="5225">
                  <c:v>-3.9736103448276029E-2</c:v>
                </c:pt>
                <c:pt idx="5226">
                  <c:v>-3.9737758620689817E-2</c:v>
                </c:pt>
                <c:pt idx="5227">
                  <c:v>-3.9739551724137942E-2</c:v>
                </c:pt>
                <c:pt idx="5228">
                  <c:v>-3.9741431034482758E-2</c:v>
                </c:pt>
                <c:pt idx="5229">
                  <c:v>-3.9743448275862202E-2</c:v>
                </c:pt>
                <c:pt idx="5230">
                  <c:v>-3.9745344827586314E-2</c:v>
                </c:pt>
                <c:pt idx="5231">
                  <c:v>-3.9746879310344832E-2</c:v>
                </c:pt>
                <c:pt idx="5232">
                  <c:v>-3.9748241379310441E-2</c:v>
                </c:pt>
                <c:pt idx="5233">
                  <c:v>-3.9749431034482738E-2</c:v>
                </c:pt>
                <c:pt idx="5234">
                  <c:v>-3.9750586206896553E-2</c:v>
                </c:pt>
                <c:pt idx="5235">
                  <c:v>-3.975156896551725E-2</c:v>
                </c:pt>
                <c:pt idx="5236">
                  <c:v>-3.9752431034482727E-2</c:v>
                </c:pt>
                <c:pt idx="5237">
                  <c:v>-3.975329310344828E-2</c:v>
                </c:pt>
                <c:pt idx="5238">
                  <c:v>-3.9754172413793303E-2</c:v>
                </c:pt>
                <c:pt idx="5239">
                  <c:v>-3.9755051724137951E-2</c:v>
                </c:pt>
                <c:pt idx="5240">
                  <c:v>-3.9755931034482758E-2</c:v>
                </c:pt>
                <c:pt idx="5241">
                  <c:v>-3.9756724137930938E-2</c:v>
                </c:pt>
                <c:pt idx="5242">
                  <c:v>-3.9757293103448284E-2</c:v>
                </c:pt>
                <c:pt idx="5243">
                  <c:v>-3.9757758620689768E-2</c:v>
                </c:pt>
                <c:pt idx="5244">
                  <c:v>-3.9758241379310402E-2</c:v>
                </c:pt>
                <c:pt idx="5245">
                  <c:v>-3.9758810344827596E-2</c:v>
                </c:pt>
                <c:pt idx="5246">
                  <c:v>-3.9759258620689776E-2</c:v>
                </c:pt>
                <c:pt idx="5247">
                  <c:v>-3.9759586206896548E-2</c:v>
                </c:pt>
                <c:pt idx="5248">
                  <c:v>-3.9759879310344852E-2</c:v>
                </c:pt>
                <c:pt idx="5249">
                  <c:v>-3.9760258620689652E-2</c:v>
                </c:pt>
                <c:pt idx="5250">
                  <c:v>-3.9760793103448273E-2</c:v>
                </c:pt>
                <c:pt idx="5251">
                  <c:v>-3.9761413793103446E-2</c:v>
                </c:pt>
                <c:pt idx="5252">
                  <c:v>-3.9762155172413861E-2</c:v>
                </c:pt>
                <c:pt idx="5253">
                  <c:v>-3.9762931034482737E-2</c:v>
                </c:pt>
                <c:pt idx="5254">
                  <c:v>-3.9763775862069119E-2</c:v>
                </c:pt>
                <c:pt idx="5255">
                  <c:v>-3.9764603448275891E-2</c:v>
                </c:pt>
                <c:pt idx="5256">
                  <c:v>-3.9765465517241402E-2</c:v>
                </c:pt>
                <c:pt idx="5257">
                  <c:v>-3.9766431034482602E-2</c:v>
                </c:pt>
                <c:pt idx="5258">
                  <c:v>-3.9767551724137928E-2</c:v>
                </c:pt>
                <c:pt idx="5259">
                  <c:v>-3.9768862068965599E-2</c:v>
                </c:pt>
                <c:pt idx="5260">
                  <c:v>-3.9770293103448276E-2</c:v>
                </c:pt>
                <c:pt idx="5261">
                  <c:v>-3.9771724137931036E-2</c:v>
                </c:pt>
                <c:pt idx="5262">
                  <c:v>-3.9773310344827749E-2</c:v>
                </c:pt>
                <c:pt idx="5263">
                  <c:v>-3.9775103448276082E-2</c:v>
                </c:pt>
                <c:pt idx="5264">
                  <c:v>-3.9777103448276063E-2</c:v>
                </c:pt>
                <c:pt idx="5265">
                  <c:v>-3.9779172413793397E-2</c:v>
                </c:pt>
                <c:pt idx="5266">
                  <c:v>-3.9781344827586322E-2</c:v>
                </c:pt>
                <c:pt idx="5267">
                  <c:v>-3.9783517241379504E-2</c:v>
                </c:pt>
                <c:pt idx="5268">
                  <c:v>-3.9785500000000071E-2</c:v>
                </c:pt>
                <c:pt idx="5269">
                  <c:v>-3.9787310344827721E-2</c:v>
                </c:pt>
                <c:pt idx="5270">
                  <c:v>-3.9789034482758695E-2</c:v>
                </c:pt>
                <c:pt idx="5271">
                  <c:v>-3.9790758620689655E-2</c:v>
                </c:pt>
                <c:pt idx="5272">
                  <c:v>-3.9792482758620691E-2</c:v>
                </c:pt>
                <c:pt idx="5273">
                  <c:v>-3.9794241379310431E-2</c:v>
                </c:pt>
                <c:pt idx="5274">
                  <c:v>-3.979594827586224E-2</c:v>
                </c:pt>
                <c:pt idx="5275">
                  <c:v>-3.9797603448276014E-2</c:v>
                </c:pt>
                <c:pt idx="5276">
                  <c:v>-3.9799103448276002E-2</c:v>
                </c:pt>
                <c:pt idx="5277">
                  <c:v>-3.9800413793103541E-2</c:v>
                </c:pt>
                <c:pt idx="5278">
                  <c:v>-3.9801586206896555E-2</c:v>
                </c:pt>
                <c:pt idx="5279">
                  <c:v>-3.9802500000000081E-2</c:v>
                </c:pt>
                <c:pt idx="5280">
                  <c:v>-3.9803275862069248E-2</c:v>
                </c:pt>
                <c:pt idx="5281">
                  <c:v>-3.9804000000000089E-2</c:v>
                </c:pt>
                <c:pt idx="5282">
                  <c:v>-3.9804637931034496E-2</c:v>
                </c:pt>
                <c:pt idx="5283">
                  <c:v>-3.9805275862069285E-2</c:v>
                </c:pt>
                <c:pt idx="5284">
                  <c:v>-3.9805896551724382E-2</c:v>
                </c:pt>
                <c:pt idx="5285">
                  <c:v>-3.980655172413794E-2</c:v>
                </c:pt>
                <c:pt idx="5286">
                  <c:v>-3.9807206896551844E-2</c:v>
                </c:pt>
                <c:pt idx="5287">
                  <c:v>-3.9807758620689838E-2</c:v>
                </c:pt>
                <c:pt idx="5288">
                  <c:v>-3.9808224137931038E-2</c:v>
                </c:pt>
                <c:pt idx="5289">
                  <c:v>-3.9808637931034542E-2</c:v>
                </c:pt>
                <c:pt idx="5290">
                  <c:v>-3.9809000000000143E-2</c:v>
                </c:pt>
                <c:pt idx="5291">
                  <c:v>-3.9809396551724413E-2</c:v>
                </c:pt>
                <c:pt idx="5292">
                  <c:v>-3.9809706896551812E-2</c:v>
                </c:pt>
                <c:pt idx="5293">
                  <c:v>-3.9809896551724393E-2</c:v>
                </c:pt>
                <c:pt idx="5294">
                  <c:v>-3.9810137931034495E-2</c:v>
                </c:pt>
                <c:pt idx="5295">
                  <c:v>-3.9810431034482764E-2</c:v>
                </c:pt>
                <c:pt idx="5296">
                  <c:v>-3.98107586206898E-2</c:v>
                </c:pt>
                <c:pt idx="5297">
                  <c:v>-3.981110344827609E-2</c:v>
                </c:pt>
                <c:pt idx="5298">
                  <c:v>-3.9811362068965794E-2</c:v>
                </c:pt>
                <c:pt idx="5299">
                  <c:v>-3.9811689655172455E-2</c:v>
                </c:pt>
                <c:pt idx="5300">
                  <c:v>-3.9812051724137931E-2</c:v>
                </c:pt>
                <c:pt idx="5301">
                  <c:v>-3.9812448275862174E-2</c:v>
                </c:pt>
                <c:pt idx="5302">
                  <c:v>-3.9812965517241533E-2</c:v>
                </c:pt>
                <c:pt idx="5303">
                  <c:v>-3.9813517241379534E-2</c:v>
                </c:pt>
                <c:pt idx="5304">
                  <c:v>-3.9814120689655313E-2</c:v>
                </c:pt>
                <c:pt idx="5305">
                  <c:v>-3.9814810344827652E-2</c:v>
                </c:pt>
                <c:pt idx="5306">
                  <c:v>-3.981565517241395E-2</c:v>
                </c:pt>
                <c:pt idx="5307">
                  <c:v>-3.9816706896551785E-2</c:v>
                </c:pt>
                <c:pt idx="5308">
                  <c:v>-3.9817879310344938E-2</c:v>
                </c:pt>
                <c:pt idx="5309">
                  <c:v>-3.9819051724137952E-2</c:v>
                </c:pt>
                <c:pt idx="5310">
                  <c:v>-3.9820310344827671E-2</c:v>
                </c:pt>
                <c:pt idx="5311">
                  <c:v>-3.9821724137931037E-2</c:v>
                </c:pt>
                <c:pt idx="5312">
                  <c:v>-3.9823310344827695E-2</c:v>
                </c:pt>
                <c:pt idx="5313">
                  <c:v>-3.9825051724137951E-2</c:v>
                </c:pt>
                <c:pt idx="5314">
                  <c:v>-3.9826827586207043E-2</c:v>
                </c:pt>
                <c:pt idx="5315">
                  <c:v>-3.9828620689655259E-2</c:v>
                </c:pt>
                <c:pt idx="5316">
                  <c:v>-3.9830465517241523E-2</c:v>
                </c:pt>
                <c:pt idx="5317">
                  <c:v>-3.9832362068965788E-2</c:v>
                </c:pt>
                <c:pt idx="5318">
                  <c:v>-3.9834275862069231E-2</c:v>
                </c:pt>
                <c:pt idx="5319">
                  <c:v>-3.9836258620689811E-2</c:v>
                </c:pt>
                <c:pt idx="5320">
                  <c:v>-3.9838137931034578E-2</c:v>
                </c:pt>
                <c:pt idx="5321">
                  <c:v>-3.9839913793103691E-2</c:v>
                </c:pt>
                <c:pt idx="5322">
                  <c:v>-3.9841672413793432E-2</c:v>
                </c:pt>
                <c:pt idx="5323">
                  <c:v>-3.9843327586207192E-2</c:v>
                </c:pt>
                <c:pt idx="5324">
                  <c:v>-3.9844896551724351E-2</c:v>
                </c:pt>
                <c:pt idx="5325">
                  <c:v>-3.9846413793103552E-2</c:v>
                </c:pt>
                <c:pt idx="5326">
                  <c:v>-3.9847982758620892E-2</c:v>
                </c:pt>
                <c:pt idx="5327">
                  <c:v>-3.9849534482758762E-2</c:v>
                </c:pt>
                <c:pt idx="5328">
                  <c:v>-3.9851206896551812E-2</c:v>
                </c:pt>
                <c:pt idx="5329">
                  <c:v>-3.9853034482758773E-2</c:v>
                </c:pt>
                <c:pt idx="5330">
                  <c:v>-3.9854879310344891E-2</c:v>
                </c:pt>
                <c:pt idx="5331">
                  <c:v>-3.9856689655172417E-2</c:v>
                </c:pt>
                <c:pt idx="5332">
                  <c:v>-3.9858551724137936E-2</c:v>
                </c:pt>
                <c:pt idx="5333">
                  <c:v>-3.986034482758629E-2</c:v>
                </c:pt>
                <c:pt idx="5334">
                  <c:v>-3.9862103448276016E-2</c:v>
                </c:pt>
                <c:pt idx="5335">
                  <c:v>-3.9863896551724322E-2</c:v>
                </c:pt>
                <c:pt idx="5336">
                  <c:v>-3.9865896551724324E-2</c:v>
                </c:pt>
                <c:pt idx="5337">
                  <c:v>-3.9867982758620864E-2</c:v>
                </c:pt>
                <c:pt idx="5338">
                  <c:v>-3.9870103448276087E-2</c:v>
                </c:pt>
                <c:pt idx="5339">
                  <c:v>-3.9872379310345013E-2</c:v>
                </c:pt>
                <c:pt idx="5340">
                  <c:v>-3.9874758620689781E-2</c:v>
                </c:pt>
                <c:pt idx="5341">
                  <c:v>-3.9877137931034645E-2</c:v>
                </c:pt>
                <c:pt idx="5342">
                  <c:v>-3.9879482758620868E-2</c:v>
                </c:pt>
                <c:pt idx="5343">
                  <c:v>-3.9881896551724402E-2</c:v>
                </c:pt>
                <c:pt idx="5344">
                  <c:v>-3.9884362068965756E-2</c:v>
                </c:pt>
                <c:pt idx="5345">
                  <c:v>-3.9886896551724317E-2</c:v>
                </c:pt>
                <c:pt idx="5346">
                  <c:v>-3.9889534482758754E-2</c:v>
                </c:pt>
                <c:pt idx="5347">
                  <c:v>-3.9892241379310488E-2</c:v>
                </c:pt>
                <c:pt idx="5348">
                  <c:v>-3.9894931034482758E-2</c:v>
                </c:pt>
                <c:pt idx="5349">
                  <c:v>-3.9897637931034492E-2</c:v>
                </c:pt>
                <c:pt idx="5350">
                  <c:v>-3.9900568965517254E-2</c:v>
                </c:pt>
                <c:pt idx="5351">
                  <c:v>-3.990362068965532E-2</c:v>
                </c:pt>
                <c:pt idx="5352">
                  <c:v>-3.9906620689655281E-2</c:v>
                </c:pt>
                <c:pt idx="5353">
                  <c:v>-3.9909517241379498E-2</c:v>
                </c:pt>
                <c:pt idx="5354">
                  <c:v>-3.9912413793103452E-2</c:v>
                </c:pt>
                <c:pt idx="5355">
                  <c:v>-3.9915379310344896E-2</c:v>
                </c:pt>
                <c:pt idx="5356">
                  <c:v>-3.9918241379310444E-2</c:v>
                </c:pt>
                <c:pt idx="5357">
                  <c:v>-3.9920896551724212E-2</c:v>
                </c:pt>
                <c:pt idx="5358">
                  <c:v>-3.9923413793103456E-2</c:v>
                </c:pt>
                <c:pt idx="5359">
                  <c:v>-3.9925793103448265E-2</c:v>
                </c:pt>
                <c:pt idx="5360">
                  <c:v>-3.9927913793103592E-2</c:v>
                </c:pt>
                <c:pt idx="5361">
                  <c:v>-3.9929758620689655E-2</c:v>
                </c:pt>
                <c:pt idx="5362">
                  <c:v>-3.9931431034482774E-2</c:v>
                </c:pt>
                <c:pt idx="5363">
                  <c:v>-3.9932982758620852E-2</c:v>
                </c:pt>
                <c:pt idx="5364">
                  <c:v>-3.9934310344827695E-2</c:v>
                </c:pt>
                <c:pt idx="5365">
                  <c:v>-3.9935517241379503E-2</c:v>
                </c:pt>
                <c:pt idx="5366">
                  <c:v>-3.9936689655172414E-2</c:v>
                </c:pt>
                <c:pt idx="5367">
                  <c:v>-3.9937810344827691E-2</c:v>
                </c:pt>
                <c:pt idx="5368">
                  <c:v>-3.9938827586207072E-2</c:v>
                </c:pt>
                <c:pt idx="5369">
                  <c:v>-3.9939862068965749E-2</c:v>
                </c:pt>
                <c:pt idx="5370">
                  <c:v>-3.9940827586207074E-2</c:v>
                </c:pt>
                <c:pt idx="5371">
                  <c:v>-3.9941810344827682E-2</c:v>
                </c:pt>
                <c:pt idx="5372">
                  <c:v>-3.99429137931036E-2</c:v>
                </c:pt>
                <c:pt idx="5373">
                  <c:v>-3.9944275862069147E-2</c:v>
                </c:pt>
                <c:pt idx="5374">
                  <c:v>-3.9945931034482782E-2</c:v>
                </c:pt>
                <c:pt idx="5375">
                  <c:v>-3.9947896551724323E-2</c:v>
                </c:pt>
                <c:pt idx="5376">
                  <c:v>-3.9950034482758641E-2</c:v>
                </c:pt>
                <c:pt idx="5377">
                  <c:v>-3.9952258620689692E-2</c:v>
                </c:pt>
                <c:pt idx="5378">
                  <c:v>-3.9954413793103452E-2</c:v>
                </c:pt>
                <c:pt idx="5379">
                  <c:v>-3.9956620689655255E-2</c:v>
                </c:pt>
                <c:pt idx="5380">
                  <c:v>-3.9958982758620781E-2</c:v>
                </c:pt>
                <c:pt idx="5381">
                  <c:v>-3.9961517241379474E-2</c:v>
                </c:pt>
                <c:pt idx="5382">
                  <c:v>-3.9964120689655262E-2</c:v>
                </c:pt>
                <c:pt idx="5383">
                  <c:v>-3.9966689655172388E-2</c:v>
                </c:pt>
                <c:pt idx="5384">
                  <c:v>-3.9969068965517246E-2</c:v>
                </c:pt>
                <c:pt idx="5385">
                  <c:v>-3.9971379310344987E-2</c:v>
                </c:pt>
                <c:pt idx="5386">
                  <c:v>-3.9973724137931044E-2</c:v>
                </c:pt>
                <c:pt idx="5387">
                  <c:v>-3.9976000000000012E-2</c:v>
                </c:pt>
                <c:pt idx="5388">
                  <c:v>-3.9978068965517255E-2</c:v>
                </c:pt>
                <c:pt idx="5389">
                  <c:v>-3.9980103448276016E-2</c:v>
                </c:pt>
                <c:pt idx="5390">
                  <c:v>-3.9982137931034549E-2</c:v>
                </c:pt>
                <c:pt idx="5391">
                  <c:v>-3.9984137931034482E-2</c:v>
                </c:pt>
                <c:pt idx="5392">
                  <c:v>-3.9986275862069147E-2</c:v>
                </c:pt>
                <c:pt idx="5393">
                  <c:v>-3.9988517241379445E-2</c:v>
                </c:pt>
                <c:pt idx="5394">
                  <c:v>-3.9990655172413812E-2</c:v>
                </c:pt>
                <c:pt idx="5395">
                  <c:v>-3.9992827586207043E-2</c:v>
                </c:pt>
                <c:pt idx="5396">
                  <c:v>-3.9995068965517251E-2</c:v>
                </c:pt>
                <c:pt idx="5397">
                  <c:v>-3.9997224137931033E-2</c:v>
                </c:pt>
                <c:pt idx="5398">
                  <c:v>-3.9999275862069167E-2</c:v>
                </c:pt>
                <c:pt idx="5399">
                  <c:v>-4.0001275862068975E-2</c:v>
                </c:pt>
                <c:pt idx="5400">
                  <c:v>-4.0003258620689673E-2</c:v>
                </c:pt>
                <c:pt idx="5401">
                  <c:v>-4.0005224137931422E-2</c:v>
                </c:pt>
                <c:pt idx="5402">
                  <c:v>-4.0007172413793105E-2</c:v>
                </c:pt>
                <c:pt idx="5403">
                  <c:v>-4.0009103448275865E-2</c:v>
                </c:pt>
                <c:pt idx="5404">
                  <c:v>-4.0010965517241599E-2</c:v>
                </c:pt>
                <c:pt idx="5405">
                  <c:v>-4.0012724137931603E-2</c:v>
                </c:pt>
                <c:pt idx="5406">
                  <c:v>-4.0014534482758823E-2</c:v>
                </c:pt>
                <c:pt idx="5407">
                  <c:v>-4.001646551724175E-2</c:v>
                </c:pt>
                <c:pt idx="5408">
                  <c:v>-4.0018310344827793E-2</c:v>
                </c:pt>
                <c:pt idx="5409">
                  <c:v>-4.0020103448275862E-2</c:v>
                </c:pt>
                <c:pt idx="5410">
                  <c:v>-4.0021741379310354E-2</c:v>
                </c:pt>
                <c:pt idx="5411">
                  <c:v>-4.0023275862068976E-2</c:v>
                </c:pt>
                <c:pt idx="5412">
                  <c:v>-4.0024724137931386E-2</c:v>
                </c:pt>
                <c:pt idx="5413">
                  <c:v>-4.0026034482758793E-2</c:v>
                </c:pt>
                <c:pt idx="5414">
                  <c:v>-4.0027241379310394E-2</c:v>
                </c:pt>
                <c:pt idx="5415">
                  <c:v>-4.0028344827586423E-2</c:v>
                </c:pt>
                <c:pt idx="5416">
                  <c:v>-4.0029517241379306E-2</c:v>
                </c:pt>
                <c:pt idx="5417">
                  <c:v>-4.0030827586206914E-2</c:v>
                </c:pt>
                <c:pt idx="5418">
                  <c:v>-4.0032224137931574E-2</c:v>
                </c:pt>
                <c:pt idx="5419">
                  <c:v>-4.0033620689655193E-2</c:v>
                </c:pt>
                <c:pt idx="5420">
                  <c:v>-4.0035034482758719E-2</c:v>
                </c:pt>
                <c:pt idx="5421">
                  <c:v>-4.0036482758620984E-2</c:v>
                </c:pt>
                <c:pt idx="5422">
                  <c:v>-4.0037931034483117E-2</c:v>
                </c:pt>
                <c:pt idx="5423">
                  <c:v>-4.0039482758620834E-2</c:v>
                </c:pt>
                <c:pt idx="5424">
                  <c:v>-4.0041E-2</c:v>
                </c:pt>
                <c:pt idx="5425">
                  <c:v>-4.0042517241379333E-2</c:v>
                </c:pt>
                <c:pt idx="5426">
                  <c:v>-4.0043982758620734E-2</c:v>
                </c:pt>
                <c:pt idx="5427">
                  <c:v>-4.0045327586206887E-2</c:v>
                </c:pt>
                <c:pt idx="5428">
                  <c:v>-4.004658620689671E-2</c:v>
                </c:pt>
                <c:pt idx="5429">
                  <c:v>-4.0047758620689655E-2</c:v>
                </c:pt>
                <c:pt idx="5430">
                  <c:v>-4.0048827586206898E-2</c:v>
                </c:pt>
                <c:pt idx="5431">
                  <c:v>-4.004989655172414E-2</c:v>
                </c:pt>
                <c:pt idx="5432">
                  <c:v>-4.0050896551724183E-2</c:v>
                </c:pt>
                <c:pt idx="5433">
                  <c:v>-4.0051827586206887E-2</c:v>
                </c:pt>
                <c:pt idx="5434">
                  <c:v>-4.0052758620689667E-2</c:v>
                </c:pt>
                <c:pt idx="5435">
                  <c:v>-4.0053620689655192E-2</c:v>
                </c:pt>
                <c:pt idx="5436">
                  <c:v>-4.0054413793103483E-2</c:v>
                </c:pt>
                <c:pt idx="5437">
                  <c:v>-4.0055241379310373E-2</c:v>
                </c:pt>
                <c:pt idx="5438">
                  <c:v>-4.0055965517241394E-2</c:v>
                </c:pt>
                <c:pt idx="5439">
                  <c:v>-4.0056620689655174E-2</c:v>
                </c:pt>
                <c:pt idx="5440">
                  <c:v>-4.0057172413793106E-2</c:v>
                </c:pt>
                <c:pt idx="5441">
                  <c:v>-4.0057724137931475E-2</c:v>
                </c:pt>
                <c:pt idx="5442">
                  <c:v>-4.0058258620689659E-2</c:v>
                </c:pt>
                <c:pt idx="5443">
                  <c:v>-4.0058724137931413E-2</c:v>
                </c:pt>
                <c:pt idx="5444">
                  <c:v>-4.0059155172413756E-2</c:v>
                </c:pt>
                <c:pt idx="5445">
                  <c:v>-4.0059620689655157E-2</c:v>
                </c:pt>
                <c:pt idx="5446">
                  <c:v>-4.0060189655172412E-2</c:v>
                </c:pt>
                <c:pt idx="5447">
                  <c:v>-4.0060810344827759E-2</c:v>
                </c:pt>
                <c:pt idx="5448">
                  <c:v>-4.0061396551724138E-2</c:v>
                </c:pt>
                <c:pt idx="5449">
                  <c:v>-4.0061982758620884E-2</c:v>
                </c:pt>
                <c:pt idx="5450">
                  <c:v>-4.006255172413814E-2</c:v>
                </c:pt>
                <c:pt idx="5451">
                  <c:v>-4.0063068965517333E-2</c:v>
                </c:pt>
                <c:pt idx="5452">
                  <c:v>-4.0063655172413913E-2</c:v>
                </c:pt>
                <c:pt idx="5453">
                  <c:v>-4.0064241379310424E-2</c:v>
                </c:pt>
                <c:pt idx="5454">
                  <c:v>-4.0064844827586481E-2</c:v>
                </c:pt>
                <c:pt idx="5455">
                  <c:v>-4.0065500000000004E-2</c:v>
                </c:pt>
                <c:pt idx="5456">
                  <c:v>-4.006620689655202E-2</c:v>
                </c:pt>
                <c:pt idx="5457">
                  <c:v>-4.0066844827586545E-2</c:v>
                </c:pt>
                <c:pt idx="5458">
                  <c:v>-4.006748275862098E-2</c:v>
                </c:pt>
                <c:pt idx="5459">
                  <c:v>-4.0068086206896815E-2</c:v>
                </c:pt>
                <c:pt idx="5460">
                  <c:v>-4.0068724137931507E-2</c:v>
                </c:pt>
                <c:pt idx="5461">
                  <c:v>-4.0069500000000022E-2</c:v>
                </c:pt>
                <c:pt idx="5462">
                  <c:v>-4.0070275862068967E-2</c:v>
                </c:pt>
                <c:pt idx="5463">
                  <c:v>-4.0071086206896554E-2</c:v>
                </c:pt>
                <c:pt idx="5464">
                  <c:v>-4.0071758620689645E-2</c:v>
                </c:pt>
                <c:pt idx="5465">
                  <c:v>-4.0072500000000032E-2</c:v>
                </c:pt>
                <c:pt idx="5466">
                  <c:v>-4.0073448275861956E-2</c:v>
                </c:pt>
                <c:pt idx="5467">
                  <c:v>-4.0074465517241434E-2</c:v>
                </c:pt>
                <c:pt idx="5468">
                  <c:v>-4.00755E-2</c:v>
                </c:pt>
                <c:pt idx="5469">
                  <c:v>-4.0076534482758733E-2</c:v>
                </c:pt>
                <c:pt idx="5470">
                  <c:v>-4.0077448275861946E-2</c:v>
                </c:pt>
                <c:pt idx="5471">
                  <c:v>-4.0078206896551734E-2</c:v>
                </c:pt>
                <c:pt idx="5472">
                  <c:v>-4.0078844827586349E-2</c:v>
                </c:pt>
                <c:pt idx="5473">
                  <c:v>-4.0079275862068955E-2</c:v>
                </c:pt>
                <c:pt idx="5474">
                  <c:v>-4.0079551724137887E-2</c:v>
                </c:pt>
                <c:pt idx="5475">
                  <c:v>-4.0079689655172418E-2</c:v>
                </c:pt>
                <c:pt idx="5476">
                  <c:v>-4.0079620689655156E-2</c:v>
                </c:pt>
                <c:pt idx="5477">
                  <c:v>-4.0079310344827576E-2</c:v>
                </c:pt>
                <c:pt idx="5478">
                  <c:v>-4.0078913793103473E-2</c:v>
                </c:pt>
                <c:pt idx="5479">
                  <c:v>-4.0078551724137906E-2</c:v>
                </c:pt>
                <c:pt idx="5480">
                  <c:v>-4.0078258620689658E-2</c:v>
                </c:pt>
                <c:pt idx="5481">
                  <c:v>-4.0078000000000003E-2</c:v>
                </c:pt>
                <c:pt idx="5482">
                  <c:v>-4.0077689655172423E-2</c:v>
                </c:pt>
                <c:pt idx="5483">
                  <c:v>-4.0077448275861946E-2</c:v>
                </c:pt>
                <c:pt idx="5484">
                  <c:v>-4.0077344827586424E-2</c:v>
                </c:pt>
                <c:pt idx="5485">
                  <c:v>-4.0077362068965366E-2</c:v>
                </c:pt>
                <c:pt idx="5486">
                  <c:v>-4.0077482758620879E-2</c:v>
                </c:pt>
                <c:pt idx="5487">
                  <c:v>-4.0077689655172423E-2</c:v>
                </c:pt>
                <c:pt idx="5488">
                  <c:v>-4.0077862068965346E-2</c:v>
                </c:pt>
                <c:pt idx="5489">
                  <c:v>-4.0077965517241423E-2</c:v>
                </c:pt>
                <c:pt idx="5490">
                  <c:v>-4.0078120689655002E-2</c:v>
                </c:pt>
                <c:pt idx="5491">
                  <c:v>-4.0078258620689658E-2</c:v>
                </c:pt>
                <c:pt idx="5492">
                  <c:v>-4.0078431034482949E-2</c:v>
                </c:pt>
                <c:pt idx="5493">
                  <c:v>-4.0078586206896583E-2</c:v>
                </c:pt>
                <c:pt idx="5494">
                  <c:v>-4.0078689655172417E-2</c:v>
                </c:pt>
                <c:pt idx="5495">
                  <c:v>-4.0078793103448515E-2</c:v>
                </c:pt>
                <c:pt idx="5496">
                  <c:v>-4.0078982758620714E-2</c:v>
                </c:pt>
                <c:pt idx="5497">
                  <c:v>-4.0079275862068955E-2</c:v>
                </c:pt>
                <c:pt idx="5498">
                  <c:v>-4.0079672413793108E-2</c:v>
                </c:pt>
                <c:pt idx="5499">
                  <c:v>-4.0080224137931469E-2</c:v>
                </c:pt>
                <c:pt idx="5500">
                  <c:v>-4.0080965517241524E-2</c:v>
                </c:pt>
                <c:pt idx="5501">
                  <c:v>-4.0081672413793103E-2</c:v>
                </c:pt>
                <c:pt idx="5502">
                  <c:v>-4.0082327586207014E-2</c:v>
                </c:pt>
                <c:pt idx="5503">
                  <c:v>-4.0082931034483127E-2</c:v>
                </c:pt>
                <c:pt idx="5504">
                  <c:v>-4.0083586206896824E-2</c:v>
                </c:pt>
                <c:pt idx="5505">
                  <c:v>-4.0084500000000023E-2</c:v>
                </c:pt>
                <c:pt idx="5506">
                  <c:v>-4.0085534482758624E-2</c:v>
                </c:pt>
                <c:pt idx="5507">
                  <c:v>-4.0086741379310432E-2</c:v>
                </c:pt>
                <c:pt idx="5508">
                  <c:v>-4.0087965517241579E-2</c:v>
                </c:pt>
                <c:pt idx="5509">
                  <c:v>-4.0088982758620849E-2</c:v>
                </c:pt>
                <c:pt idx="5510">
                  <c:v>-4.0089844827586422E-2</c:v>
                </c:pt>
                <c:pt idx="5511">
                  <c:v>-4.0090724137931529E-2</c:v>
                </c:pt>
                <c:pt idx="5512">
                  <c:v>-4.0091517241379333E-2</c:v>
                </c:pt>
                <c:pt idx="5513">
                  <c:v>-4.0092310344827922E-2</c:v>
                </c:pt>
                <c:pt idx="5514">
                  <c:v>-4.0093155172413797E-2</c:v>
                </c:pt>
                <c:pt idx="5515">
                  <c:v>-4.0094000000000164E-2</c:v>
                </c:pt>
                <c:pt idx="5516">
                  <c:v>-4.0094844827586511E-2</c:v>
                </c:pt>
                <c:pt idx="5517">
                  <c:v>-4.0095793103448636E-2</c:v>
                </c:pt>
                <c:pt idx="5518">
                  <c:v>-4.0096827586207084E-2</c:v>
                </c:pt>
                <c:pt idx="5519">
                  <c:v>-4.0098068965517333E-2</c:v>
                </c:pt>
                <c:pt idx="5520">
                  <c:v>-4.0099551724137927E-2</c:v>
                </c:pt>
                <c:pt idx="5521">
                  <c:v>-4.0101172413793067E-2</c:v>
                </c:pt>
                <c:pt idx="5522">
                  <c:v>-4.0102913793103503E-2</c:v>
                </c:pt>
                <c:pt idx="5523">
                  <c:v>-4.0104551724137925E-2</c:v>
                </c:pt>
                <c:pt idx="5524">
                  <c:v>-4.0106017241379424E-2</c:v>
                </c:pt>
                <c:pt idx="5525">
                  <c:v>-4.0107379310344825E-2</c:v>
                </c:pt>
                <c:pt idx="5526">
                  <c:v>-4.0108724137931422E-2</c:v>
                </c:pt>
                <c:pt idx="5527">
                  <c:v>-4.0110017241379414E-2</c:v>
                </c:pt>
                <c:pt idx="5528">
                  <c:v>-4.0111206896551878E-2</c:v>
                </c:pt>
                <c:pt idx="5529">
                  <c:v>-4.0112362068965506E-2</c:v>
                </c:pt>
                <c:pt idx="5530">
                  <c:v>-4.0113603448276101E-2</c:v>
                </c:pt>
                <c:pt idx="5531">
                  <c:v>-4.0114862068965446E-2</c:v>
                </c:pt>
                <c:pt idx="5532">
                  <c:v>-4.0116068965517393E-2</c:v>
                </c:pt>
                <c:pt idx="5533">
                  <c:v>-4.0117206896551932E-2</c:v>
                </c:pt>
                <c:pt idx="5534">
                  <c:v>-4.0118258620689656E-2</c:v>
                </c:pt>
                <c:pt idx="5535">
                  <c:v>-4.0119258620689657E-2</c:v>
                </c:pt>
                <c:pt idx="5536">
                  <c:v>-4.0120137931034534E-2</c:v>
                </c:pt>
                <c:pt idx="5537">
                  <c:v>-4.0120896551724142E-2</c:v>
                </c:pt>
                <c:pt idx="5538">
                  <c:v>-4.0121551724137915E-2</c:v>
                </c:pt>
                <c:pt idx="5539">
                  <c:v>-4.0122137931034786E-2</c:v>
                </c:pt>
                <c:pt idx="5540">
                  <c:v>-4.0122586206896724E-2</c:v>
                </c:pt>
                <c:pt idx="5541">
                  <c:v>-4.0123034482758634E-2</c:v>
                </c:pt>
                <c:pt idx="5542">
                  <c:v>-4.0123620689655165E-2</c:v>
                </c:pt>
                <c:pt idx="5543">
                  <c:v>-4.0124431034482932E-2</c:v>
                </c:pt>
                <c:pt idx="5544">
                  <c:v>-4.0125379310344787E-2</c:v>
                </c:pt>
                <c:pt idx="5545">
                  <c:v>-4.0126396551724182E-2</c:v>
                </c:pt>
                <c:pt idx="5546">
                  <c:v>-4.0127586206896583E-2</c:v>
                </c:pt>
                <c:pt idx="5547">
                  <c:v>-4.0128896551724115E-2</c:v>
                </c:pt>
                <c:pt idx="5548">
                  <c:v>-4.0130362068965447E-2</c:v>
                </c:pt>
                <c:pt idx="5549">
                  <c:v>-4.0131827586206897E-2</c:v>
                </c:pt>
                <c:pt idx="5550">
                  <c:v>-4.0133137931034811E-2</c:v>
                </c:pt>
                <c:pt idx="5551">
                  <c:v>-4.0134362068965375E-2</c:v>
                </c:pt>
                <c:pt idx="5552">
                  <c:v>-4.0135568965517253E-2</c:v>
                </c:pt>
                <c:pt idx="5553">
                  <c:v>-4.0136758620689654E-2</c:v>
                </c:pt>
                <c:pt idx="5554">
                  <c:v>-4.0137982758620884E-2</c:v>
                </c:pt>
                <c:pt idx="5555">
                  <c:v>-4.0139224137931404E-2</c:v>
                </c:pt>
                <c:pt idx="5556">
                  <c:v>-4.0140517241379306E-2</c:v>
                </c:pt>
                <c:pt idx="5557">
                  <c:v>-4.0141879310344755E-2</c:v>
                </c:pt>
                <c:pt idx="5558">
                  <c:v>-4.0143448275861852E-2</c:v>
                </c:pt>
                <c:pt idx="5559">
                  <c:v>-4.0145172413792826E-2</c:v>
                </c:pt>
                <c:pt idx="5560">
                  <c:v>-4.0146896551724154E-2</c:v>
                </c:pt>
                <c:pt idx="5561">
                  <c:v>-4.0148568965517245E-2</c:v>
                </c:pt>
                <c:pt idx="5562">
                  <c:v>-4.0150258620689647E-2</c:v>
                </c:pt>
                <c:pt idx="5563">
                  <c:v>-4.0151965517241393E-2</c:v>
                </c:pt>
                <c:pt idx="5564">
                  <c:v>-4.0153793103448583E-2</c:v>
                </c:pt>
                <c:pt idx="5565">
                  <c:v>-4.015565517241379E-2</c:v>
                </c:pt>
                <c:pt idx="5566">
                  <c:v>-4.0157500000000013E-2</c:v>
                </c:pt>
                <c:pt idx="5567">
                  <c:v>-4.0159379310344787E-2</c:v>
                </c:pt>
                <c:pt idx="5568">
                  <c:v>-4.0161206896551734E-2</c:v>
                </c:pt>
                <c:pt idx="5569">
                  <c:v>-4.0162844827586544E-2</c:v>
                </c:pt>
                <c:pt idx="5570">
                  <c:v>-4.0164431034483028E-2</c:v>
                </c:pt>
                <c:pt idx="5571">
                  <c:v>-4.0166068965517332E-2</c:v>
                </c:pt>
                <c:pt idx="5572">
                  <c:v>-4.0167741379310402E-2</c:v>
                </c:pt>
                <c:pt idx="5573">
                  <c:v>-4.0169482758620832E-2</c:v>
                </c:pt>
                <c:pt idx="5574">
                  <c:v>-4.0171327586206895E-2</c:v>
                </c:pt>
                <c:pt idx="5575">
                  <c:v>-4.0173189655172387E-2</c:v>
                </c:pt>
                <c:pt idx="5576">
                  <c:v>-4.0175034482758616E-2</c:v>
                </c:pt>
                <c:pt idx="5577">
                  <c:v>-4.0176931034482985E-2</c:v>
                </c:pt>
                <c:pt idx="5578">
                  <c:v>-4.0178810344827585E-2</c:v>
                </c:pt>
                <c:pt idx="5579">
                  <c:v>-4.0180672413793111E-2</c:v>
                </c:pt>
                <c:pt idx="5580">
                  <c:v>-4.0182655172413824E-2</c:v>
                </c:pt>
                <c:pt idx="5581">
                  <c:v>-4.0184758620689646E-2</c:v>
                </c:pt>
                <c:pt idx="5582">
                  <c:v>-4.0186931034483071E-2</c:v>
                </c:pt>
                <c:pt idx="5583">
                  <c:v>-4.0188896551724126E-2</c:v>
                </c:pt>
                <c:pt idx="5584">
                  <c:v>-4.0190689655172557E-2</c:v>
                </c:pt>
                <c:pt idx="5585">
                  <c:v>-4.0192379310344833E-2</c:v>
                </c:pt>
                <c:pt idx="5586">
                  <c:v>-4.0193896551724194E-2</c:v>
                </c:pt>
                <c:pt idx="5587">
                  <c:v>-4.0195379310344816E-2</c:v>
                </c:pt>
                <c:pt idx="5588">
                  <c:v>-4.0196879310344831E-2</c:v>
                </c:pt>
                <c:pt idx="5589">
                  <c:v>-4.0198379310344826E-2</c:v>
                </c:pt>
                <c:pt idx="5590">
                  <c:v>-4.0199827586206903E-2</c:v>
                </c:pt>
                <c:pt idx="5591">
                  <c:v>-4.0201258620689656E-2</c:v>
                </c:pt>
                <c:pt idx="5592">
                  <c:v>-4.0202724137931474E-2</c:v>
                </c:pt>
                <c:pt idx="5593">
                  <c:v>-4.0204172413793066E-2</c:v>
                </c:pt>
                <c:pt idx="5594">
                  <c:v>-4.0205741379310343E-2</c:v>
                </c:pt>
                <c:pt idx="5595">
                  <c:v>-4.0207534482758704E-2</c:v>
                </c:pt>
                <c:pt idx="5596">
                  <c:v>-4.0209327586206899E-2</c:v>
                </c:pt>
                <c:pt idx="5597">
                  <c:v>-4.0211000000000004E-2</c:v>
                </c:pt>
                <c:pt idx="5598">
                  <c:v>-4.0212655172413833E-2</c:v>
                </c:pt>
                <c:pt idx="5599">
                  <c:v>-4.0214327586206904E-2</c:v>
                </c:pt>
                <c:pt idx="5600">
                  <c:v>-4.0215965517241423E-2</c:v>
                </c:pt>
                <c:pt idx="5601">
                  <c:v>-4.0217672413793114E-2</c:v>
                </c:pt>
                <c:pt idx="5602">
                  <c:v>-4.0219517241379316E-2</c:v>
                </c:pt>
                <c:pt idx="5603">
                  <c:v>-4.0221448275861785E-2</c:v>
                </c:pt>
                <c:pt idx="5604">
                  <c:v>-4.0223413793103464E-2</c:v>
                </c:pt>
                <c:pt idx="5605">
                  <c:v>-4.0225344827586232E-2</c:v>
                </c:pt>
                <c:pt idx="5606">
                  <c:v>-4.0227379310344806E-2</c:v>
                </c:pt>
                <c:pt idx="5607">
                  <c:v>-4.022941379310345E-2</c:v>
                </c:pt>
                <c:pt idx="5608">
                  <c:v>-4.0231482758620714E-2</c:v>
                </c:pt>
                <c:pt idx="5609">
                  <c:v>-4.0233655172413813E-2</c:v>
                </c:pt>
                <c:pt idx="5610">
                  <c:v>-4.0236017241379464E-2</c:v>
                </c:pt>
                <c:pt idx="5611">
                  <c:v>-4.0238517241379307E-2</c:v>
                </c:pt>
                <c:pt idx="5612">
                  <c:v>-4.0240931034482813E-2</c:v>
                </c:pt>
                <c:pt idx="5613">
                  <c:v>-4.0243189655172366E-2</c:v>
                </c:pt>
                <c:pt idx="5614">
                  <c:v>-4.0245431034482804E-2</c:v>
                </c:pt>
                <c:pt idx="5615">
                  <c:v>-4.0247655172413785E-2</c:v>
                </c:pt>
                <c:pt idx="5616">
                  <c:v>-4.0249810344827545E-2</c:v>
                </c:pt>
                <c:pt idx="5617">
                  <c:v>-4.0251982758620693E-2</c:v>
                </c:pt>
                <c:pt idx="5618">
                  <c:v>-4.0254000000000005E-2</c:v>
                </c:pt>
                <c:pt idx="5619">
                  <c:v>-4.0255758620689364E-2</c:v>
                </c:pt>
                <c:pt idx="5620">
                  <c:v>-4.0257310344827692E-2</c:v>
                </c:pt>
                <c:pt idx="5621">
                  <c:v>-4.0258741379310362E-2</c:v>
                </c:pt>
                <c:pt idx="5622">
                  <c:v>-4.0260137931034723E-2</c:v>
                </c:pt>
                <c:pt idx="5623">
                  <c:v>-4.0261517241379316E-2</c:v>
                </c:pt>
                <c:pt idx="5624">
                  <c:v>-4.0262965517241581E-2</c:v>
                </c:pt>
                <c:pt idx="5625">
                  <c:v>-4.0264448275861946E-2</c:v>
                </c:pt>
                <c:pt idx="5626">
                  <c:v>-4.0265896551724141E-2</c:v>
                </c:pt>
                <c:pt idx="5627">
                  <c:v>-4.0267189655172418E-2</c:v>
                </c:pt>
                <c:pt idx="5628">
                  <c:v>-4.0268362068965356E-2</c:v>
                </c:pt>
                <c:pt idx="5629">
                  <c:v>-4.026953448275862E-2</c:v>
                </c:pt>
                <c:pt idx="5630">
                  <c:v>-4.0270741379310346E-2</c:v>
                </c:pt>
                <c:pt idx="5631">
                  <c:v>-4.0271965517241382E-2</c:v>
                </c:pt>
                <c:pt idx="5632">
                  <c:v>-4.0272965517241424E-2</c:v>
                </c:pt>
                <c:pt idx="5633">
                  <c:v>-4.0273775862068956E-2</c:v>
                </c:pt>
                <c:pt idx="5634">
                  <c:v>-4.0274362068965251E-2</c:v>
                </c:pt>
                <c:pt idx="5635">
                  <c:v>-4.0274982758620702E-2</c:v>
                </c:pt>
                <c:pt idx="5636">
                  <c:v>-4.0275517241379295E-2</c:v>
                </c:pt>
                <c:pt idx="5637">
                  <c:v>-4.0276017241379324E-2</c:v>
                </c:pt>
                <c:pt idx="5638">
                  <c:v>-4.0276396551724117E-2</c:v>
                </c:pt>
                <c:pt idx="5639">
                  <c:v>-4.0276810344827586E-2</c:v>
                </c:pt>
                <c:pt idx="5640">
                  <c:v>-4.027722413793134E-2</c:v>
                </c:pt>
                <c:pt idx="5641">
                  <c:v>-4.0277672413793097E-2</c:v>
                </c:pt>
                <c:pt idx="5642">
                  <c:v>-4.0278206896551726E-2</c:v>
                </c:pt>
                <c:pt idx="5643">
                  <c:v>-4.0278844827586223E-2</c:v>
                </c:pt>
                <c:pt idx="5644">
                  <c:v>-4.0279482758620692E-2</c:v>
                </c:pt>
                <c:pt idx="5645">
                  <c:v>-4.0280258620689645E-2</c:v>
                </c:pt>
                <c:pt idx="5646">
                  <c:v>-4.0281068965517253E-2</c:v>
                </c:pt>
                <c:pt idx="5647">
                  <c:v>-4.0281931034482833E-2</c:v>
                </c:pt>
                <c:pt idx="5648">
                  <c:v>-4.0282827586206903E-2</c:v>
                </c:pt>
                <c:pt idx="5649">
                  <c:v>-4.0283689655172414E-2</c:v>
                </c:pt>
                <c:pt idx="5650">
                  <c:v>-4.0284500000000001E-2</c:v>
                </c:pt>
                <c:pt idx="5651">
                  <c:v>-4.028539655172414E-2</c:v>
                </c:pt>
                <c:pt idx="5652">
                  <c:v>-4.0286327586206913E-2</c:v>
                </c:pt>
                <c:pt idx="5653">
                  <c:v>-4.0287362068965445E-2</c:v>
                </c:pt>
                <c:pt idx="5654">
                  <c:v>-4.0288603448275874E-2</c:v>
                </c:pt>
                <c:pt idx="5655">
                  <c:v>-4.0289827586206896E-2</c:v>
                </c:pt>
                <c:pt idx="5656">
                  <c:v>-4.0291000000000007E-2</c:v>
                </c:pt>
                <c:pt idx="5657">
                  <c:v>-4.0292206896551976E-2</c:v>
                </c:pt>
                <c:pt idx="5658">
                  <c:v>-4.0293448275862065E-2</c:v>
                </c:pt>
                <c:pt idx="5659">
                  <c:v>-4.029472413793142E-2</c:v>
                </c:pt>
                <c:pt idx="5660">
                  <c:v>-4.02958620689653E-2</c:v>
                </c:pt>
                <c:pt idx="5661">
                  <c:v>-4.0296931034483119E-2</c:v>
                </c:pt>
                <c:pt idx="5662">
                  <c:v>-4.0297879310344828E-2</c:v>
                </c:pt>
                <c:pt idx="5663">
                  <c:v>-4.0298879310344815E-2</c:v>
                </c:pt>
                <c:pt idx="5664">
                  <c:v>-4.0300034482758824E-2</c:v>
                </c:pt>
                <c:pt idx="5665">
                  <c:v>-4.0301206896551894E-2</c:v>
                </c:pt>
                <c:pt idx="5666">
                  <c:v>-4.030224137931053E-2</c:v>
                </c:pt>
                <c:pt idx="5667">
                  <c:v>-4.0303172413793102E-2</c:v>
                </c:pt>
                <c:pt idx="5668">
                  <c:v>-4.0304120689655165E-2</c:v>
                </c:pt>
                <c:pt idx="5669">
                  <c:v>-4.0305068965517284E-2</c:v>
                </c:pt>
                <c:pt idx="5670">
                  <c:v>-4.0306103448275912E-2</c:v>
                </c:pt>
                <c:pt idx="5671">
                  <c:v>-4.0307224137931558E-2</c:v>
                </c:pt>
                <c:pt idx="5672">
                  <c:v>-4.0308362068965466E-2</c:v>
                </c:pt>
                <c:pt idx="5673">
                  <c:v>-4.0309448275862046E-2</c:v>
                </c:pt>
                <c:pt idx="5674">
                  <c:v>-4.0310551724138104E-2</c:v>
                </c:pt>
                <c:pt idx="5675">
                  <c:v>-4.0311758620689662E-2</c:v>
                </c:pt>
                <c:pt idx="5676">
                  <c:v>-4.0313086206896928E-2</c:v>
                </c:pt>
                <c:pt idx="5677">
                  <c:v>-4.0314310344827888E-2</c:v>
                </c:pt>
                <c:pt idx="5678">
                  <c:v>-4.0315517241379439E-2</c:v>
                </c:pt>
                <c:pt idx="5679">
                  <c:v>-4.0316672413793449E-2</c:v>
                </c:pt>
                <c:pt idx="5680">
                  <c:v>-4.0317758620689703E-2</c:v>
                </c:pt>
                <c:pt idx="5681">
                  <c:v>-4.0318931034483169E-2</c:v>
                </c:pt>
                <c:pt idx="5682">
                  <c:v>-4.0320172413793105E-2</c:v>
                </c:pt>
                <c:pt idx="5683">
                  <c:v>-4.0321551724137927E-2</c:v>
                </c:pt>
                <c:pt idx="5684">
                  <c:v>-4.0323103448275874E-2</c:v>
                </c:pt>
                <c:pt idx="5685">
                  <c:v>-4.0324862068965357E-2</c:v>
                </c:pt>
                <c:pt idx="5686">
                  <c:v>-4.0326689655172637E-2</c:v>
                </c:pt>
                <c:pt idx="5687">
                  <c:v>-4.0328655172413803E-2</c:v>
                </c:pt>
                <c:pt idx="5688">
                  <c:v>-4.0330586206896835E-2</c:v>
                </c:pt>
                <c:pt idx="5689">
                  <c:v>-4.0332500000000278E-2</c:v>
                </c:pt>
                <c:pt idx="5690">
                  <c:v>-4.0334310344827824E-2</c:v>
                </c:pt>
                <c:pt idx="5691">
                  <c:v>-4.0336086206896923E-2</c:v>
                </c:pt>
                <c:pt idx="5692">
                  <c:v>-4.0338000000000124E-2</c:v>
                </c:pt>
                <c:pt idx="5693">
                  <c:v>-4.0339913793103484E-2</c:v>
                </c:pt>
                <c:pt idx="5694">
                  <c:v>-4.0341810344827589E-2</c:v>
                </c:pt>
                <c:pt idx="5695">
                  <c:v>-4.0343620689655177E-2</c:v>
                </c:pt>
                <c:pt idx="5696">
                  <c:v>-4.0345241379310344E-2</c:v>
                </c:pt>
                <c:pt idx="5697">
                  <c:v>-4.0346844827586492E-2</c:v>
                </c:pt>
                <c:pt idx="5698">
                  <c:v>-4.0348448275861946E-2</c:v>
                </c:pt>
                <c:pt idx="5699">
                  <c:v>-4.0349999999999997E-2</c:v>
                </c:pt>
                <c:pt idx="5700">
                  <c:v>-4.0351534482758633E-2</c:v>
                </c:pt>
                <c:pt idx="5701">
                  <c:v>-4.0352896551724415E-2</c:v>
                </c:pt>
                <c:pt idx="5702">
                  <c:v>-4.0354120689655167E-2</c:v>
                </c:pt>
                <c:pt idx="5703">
                  <c:v>-4.0355258620689657E-2</c:v>
                </c:pt>
                <c:pt idx="5704">
                  <c:v>-4.0356293103448737E-2</c:v>
                </c:pt>
                <c:pt idx="5705">
                  <c:v>-4.0357241379310432E-2</c:v>
                </c:pt>
                <c:pt idx="5706">
                  <c:v>-4.0358137931034786E-2</c:v>
                </c:pt>
                <c:pt idx="5707">
                  <c:v>-4.0359000000000013E-2</c:v>
                </c:pt>
                <c:pt idx="5708">
                  <c:v>-4.0359827586206903E-2</c:v>
                </c:pt>
                <c:pt idx="5709">
                  <c:v>-4.0360724137931576E-2</c:v>
                </c:pt>
                <c:pt idx="5710">
                  <c:v>-4.0361655172413823E-2</c:v>
                </c:pt>
                <c:pt idx="5711">
                  <c:v>-4.0362344827586612E-2</c:v>
                </c:pt>
                <c:pt idx="5712">
                  <c:v>-4.0362827586207101E-2</c:v>
                </c:pt>
                <c:pt idx="5713">
                  <c:v>-4.0363224137931614E-2</c:v>
                </c:pt>
                <c:pt idx="5714">
                  <c:v>-4.0363637931035042E-2</c:v>
                </c:pt>
                <c:pt idx="5715">
                  <c:v>-4.036415517241379E-2</c:v>
                </c:pt>
                <c:pt idx="5716">
                  <c:v>-4.036468965517262E-2</c:v>
                </c:pt>
                <c:pt idx="5717">
                  <c:v>-4.0365172413793095E-2</c:v>
                </c:pt>
                <c:pt idx="5718">
                  <c:v>-4.0365775862068971E-2</c:v>
                </c:pt>
                <c:pt idx="5719">
                  <c:v>-4.0366413793103739E-2</c:v>
                </c:pt>
                <c:pt idx="5720">
                  <c:v>-4.0366965517241726E-2</c:v>
                </c:pt>
                <c:pt idx="5721">
                  <c:v>-4.0367431034483203E-2</c:v>
                </c:pt>
                <c:pt idx="5722">
                  <c:v>-4.0367689655172713E-2</c:v>
                </c:pt>
                <c:pt idx="5723">
                  <c:v>-4.0367913793103644E-2</c:v>
                </c:pt>
                <c:pt idx="5724">
                  <c:v>-4.0368103448275884E-2</c:v>
                </c:pt>
                <c:pt idx="5725">
                  <c:v>-4.0368241379310513E-2</c:v>
                </c:pt>
                <c:pt idx="5726">
                  <c:v>-4.0368396551724313E-2</c:v>
                </c:pt>
                <c:pt idx="5727">
                  <c:v>-4.0368568965517333E-2</c:v>
                </c:pt>
                <c:pt idx="5728">
                  <c:v>-4.0368741379310423E-2</c:v>
                </c:pt>
                <c:pt idx="5729">
                  <c:v>-4.0368913793103534E-2</c:v>
                </c:pt>
                <c:pt idx="5730">
                  <c:v>-4.0369051724137933E-2</c:v>
                </c:pt>
                <c:pt idx="5731">
                  <c:v>-4.0369137931034811E-2</c:v>
                </c:pt>
                <c:pt idx="5732">
                  <c:v>-4.0369258620689658E-2</c:v>
                </c:pt>
                <c:pt idx="5733">
                  <c:v>-4.0369310344827804E-2</c:v>
                </c:pt>
                <c:pt idx="5734">
                  <c:v>-4.0369206896551914E-2</c:v>
                </c:pt>
                <c:pt idx="5735">
                  <c:v>-4.0369137931034811E-2</c:v>
                </c:pt>
                <c:pt idx="5736">
                  <c:v>-4.0369086206896825E-2</c:v>
                </c:pt>
                <c:pt idx="5737">
                  <c:v>-4.0369000000000113E-2</c:v>
                </c:pt>
                <c:pt idx="5738">
                  <c:v>-4.0368827586206933E-2</c:v>
                </c:pt>
                <c:pt idx="5739">
                  <c:v>-4.0368655172413913E-2</c:v>
                </c:pt>
                <c:pt idx="5740">
                  <c:v>-4.0368482758620983E-2</c:v>
                </c:pt>
                <c:pt idx="5741">
                  <c:v>-4.0368258620689663E-2</c:v>
                </c:pt>
                <c:pt idx="5742">
                  <c:v>-4.0367965517241727E-2</c:v>
                </c:pt>
                <c:pt idx="5743">
                  <c:v>-4.0367741379310512E-2</c:v>
                </c:pt>
                <c:pt idx="5744">
                  <c:v>-4.0367724137931577E-2</c:v>
                </c:pt>
                <c:pt idx="5745">
                  <c:v>-4.0367793103448749E-2</c:v>
                </c:pt>
                <c:pt idx="5746">
                  <c:v>-4.0368068965517333E-2</c:v>
                </c:pt>
                <c:pt idx="5747">
                  <c:v>-4.0368500000000133E-2</c:v>
                </c:pt>
                <c:pt idx="5748">
                  <c:v>-4.0369000000000113E-2</c:v>
                </c:pt>
                <c:pt idx="5749">
                  <c:v>-4.0369482758620914E-2</c:v>
                </c:pt>
                <c:pt idx="5750">
                  <c:v>-4.0369913793103514E-2</c:v>
                </c:pt>
                <c:pt idx="5751">
                  <c:v>-4.0370379310344817E-2</c:v>
                </c:pt>
                <c:pt idx="5752">
                  <c:v>-4.0370879310344825E-2</c:v>
                </c:pt>
                <c:pt idx="5753">
                  <c:v>-4.0371310344827577E-2</c:v>
                </c:pt>
                <c:pt idx="5754">
                  <c:v>-4.0371655172413791E-2</c:v>
                </c:pt>
                <c:pt idx="5755">
                  <c:v>-4.0372017241379503E-2</c:v>
                </c:pt>
                <c:pt idx="5756">
                  <c:v>-4.0372482758620959E-2</c:v>
                </c:pt>
                <c:pt idx="5757">
                  <c:v>-4.0372965517241594E-2</c:v>
                </c:pt>
                <c:pt idx="5758">
                  <c:v>-4.0373465517241594E-2</c:v>
                </c:pt>
                <c:pt idx="5759">
                  <c:v>-4.0374034482758732E-2</c:v>
                </c:pt>
                <c:pt idx="5760">
                  <c:v>-4.0374517241379332E-2</c:v>
                </c:pt>
                <c:pt idx="5761">
                  <c:v>-4.0375034482758712E-2</c:v>
                </c:pt>
                <c:pt idx="5762">
                  <c:v>-4.0375586206896574E-2</c:v>
                </c:pt>
                <c:pt idx="5763">
                  <c:v>-4.0376103448275864E-2</c:v>
                </c:pt>
                <c:pt idx="5764">
                  <c:v>-4.0376534482758832E-2</c:v>
                </c:pt>
                <c:pt idx="5765">
                  <c:v>-4.037698275862095E-2</c:v>
                </c:pt>
                <c:pt idx="5766">
                  <c:v>-4.0377448275862066E-2</c:v>
                </c:pt>
                <c:pt idx="5767">
                  <c:v>-4.0378000000000004E-2</c:v>
                </c:pt>
                <c:pt idx="5768">
                  <c:v>-4.0378672413793122E-2</c:v>
                </c:pt>
                <c:pt idx="5769">
                  <c:v>-4.0379465517241434E-2</c:v>
                </c:pt>
                <c:pt idx="5770">
                  <c:v>-4.0380448275862055E-2</c:v>
                </c:pt>
                <c:pt idx="5771">
                  <c:v>-4.0381465517241533E-2</c:v>
                </c:pt>
                <c:pt idx="5772">
                  <c:v>-4.0382517241379534E-2</c:v>
                </c:pt>
                <c:pt idx="5773">
                  <c:v>-4.0383655172413824E-2</c:v>
                </c:pt>
                <c:pt idx="5774">
                  <c:v>-4.0384827586206914E-2</c:v>
                </c:pt>
                <c:pt idx="5775">
                  <c:v>-4.038603448275891E-2</c:v>
                </c:pt>
                <c:pt idx="5776">
                  <c:v>-4.0387431034483175E-2</c:v>
                </c:pt>
                <c:pt idx="5777">
                  <c:v>-4.0389000000000022E-2</c:v>
                </c:pt>
                <c:pt idx="5778">
                  <c:v>-4.0390655172413914E-2</c:v>
                </c:pt>
                <c:pt idx="5779">
                  <c:v>-4.0392500000000331E-2</c:v>
                </c:pt>
                <c:pt idx="5780">
                  <c:v>-4.0394379310344834E-2</c:v>
                </c:pt>
                <c:pt idx="5781">
                  <c:v>-4.0396172413793133E-2</c:v>
                </c:pt>
                <c:pt idx="5782">
                  <c:v>-4.0397862068965507E-2</c:v>
                </c:pt>
                <c:pt idx="5783">
                  <c:v>-4.0399603448276075E-2</c:v>
                </c:pt>
                <c:pt idx="5784">
                  <c:v>-4.0401293103448581E-2</c:v>
                </c:pt>
                <c:pt idx="5785">
                  <c:v>-4.0403034482758823E-2</c:v>
                </c:pt>
                <c:pt idx="5786">
                  <c:v>-4.040498275862088E-2</c:v>
                </c:pt>
                <c:pt idx="5787">
                  <c:v>-4.0406948275862067E-2</c:v>
                </c:pt>
                <c:pt idx="5788">
                  <c:v>-4.0408931034483037E-2</c:v>
                </c:pt>
                <c:pt idx="5789">
                  <c:v>-4.041087931034483E-2</c:v>
                </c:pt>
                <c:pt idx="5790">
                  <c:v>-4.0412827586207102E-2</c:v>
                </c:pt>
                <c:pt idx="5791">
                  <c:v>-4.0414913793103524E-2</c:v>
                </c:pt>
                <c:pt idx="5792">
                  <c:v>-4.0417000000000203E-2</c:v>
                </c:pt>
                <c:pt idx="5793">
                  <c:v>-4.0419086206896784E-2</c:v>
                </c:pt>
                <c:pt idx="5794">
                  <c:v>-4.0421051724137916E-2</c:v>
                </c:pt>
                <c:pt idx="5795">
                  <c:v>-4.0423034482758802E-2</c:v>
                </c:pt>
                <c:pt idx="5796">
                  <c:v>-4.0425000000000003E-2</c:v>
                </c:pt>
                <c:pt idx="5797">
                  <c:v>-4.0426948275862046E-2</c:v>
                </c:pt>
                <c:pt idx="5798">
                  <c:v>-4.0428913793103483E-2</c:v>
                </c:pt>
                <c:pt idx="5799">
                  <c:v>-4.0430913793103512E-2</c:v>
                </c:pt>
                <c:pt idx="5800">
                  <c:v>-4.0432862068965486E-2</c:v>
                </c:pt>
                <c:pt idx="5801">
                  <c:v>-4.0434620689655192E-2</c:v>
                </c:pt>
                <c:pt idx="5802">
                  <c:v>-4.0436344827586568E-2</c:v>
                </c:pt>
                <c:pt idx="5803">
                  <c:v>-4.0438034482758733E-2</c:v>
                </c:pt>
                <c:pt idx="5804">
                  <c:v>-4.043972413793142E-2</c:v>
                </c:pt>
                <c:pt idx="5805">
                  <c:v>-4.0441448275861845E-2</c:v>
                </c:pt>
                <c:pt idx="5806">
                  <c:v>-4.0443017241379324E-2</c:v>
                </c:pt>
                <c:pt idx="5807">
                  <c:v>-4.0444482758620733E-2</c:v>
                </c:pt>
                <c:pt idx="5808">
                  <c:v>-4.0446017241379334E-2</c:v>
                </c:pt>
                <c:pt idx="5809">
                  <c:v>-4.0447465517241432E-2</c:v>
                </c:pt>
                <c:pt idx="5810">
                  <c:v>-4.0448965517241413E-2</c:v>
                </c:pt>
                <c:pt idx="5811">
                  <c:v>-4.0450431034483036E-2</c:v>
                </c:pt>
                <c:pt idx="5812">
                  <c:v>-4.0451862068965345E-2</c:v>
                </c:pt>
                <c:pt idx="5813">
                  <c:v>-4.04531724137931E-2</c:v>
                </c:pt>
                <c:pt idx="5814">
                  <c:v>-4.0454258620689659E-2</c:v>
                </c:pt>
                <c:pt idx="5815">
                  <c:v>-4.0455258620689646E-2</c:v>
                </c:pt>
                <c:pt idx="5816">
                  <c:v>-4.0456258620689654E-2</c:v>
                </c:pt>
                <c:pt idx="5817">
                  <c:v>-4.0457224137931506E-2</c:v>
                </c:pt>
                <c:pt idx="5818">
                  <c:v>-4.0458103448275856E-2</c:v>
                </c:pt>
                <c:pt idx="5819">
                  <c:v>-4.0458913793103464E-2</c:v>
                </c:pt>
                <c:pt idx="5820">
                  <c:v>-4.0459724137931405E-2</c:v>
                </c:pt>
                <c:pt idx="5821">
                  <c:v>-4.0460568965517314E-2</c:v>
                </c:pt>
                <c:pt idx="5822">
                  <c:v>-4.0461413793103494E-2</c:v>
                </c:pt>
                <c:pt idx="5823">
                  <c:v>-4.0462189655172433E-2</c:v>
                </c:pt>
                <c:pt idx="5824">
                  <c:v>-4.0462913793103711E-2</c:v>
                </c:pt>
                <c:pt idx="5825">
                  <c:v>-4.0463672413793332E-2</c:v>
                </c:pt>
                <c:pt idx="5826">
                  <c:v>-4.046443103448312E-2</c:v>
                </c:pt>
                <c:pt idx="5827">
                  <c:v>-4.0465293103448603E-2</c:v>
                </c:pt>
                <c:pt idx="5828">
                  <c:v>-4.0466241379310521E-2</c:v>
                </c:pt>
                <c:pt idx="5829">
                  <c:v>-4.0467241379310424E-2</c:v>
                </c:pt>
                <c:pt idx="5830">
                  <c:v>-4.0468310344827771E-2</c:v>
                </c:pt>
                <c:pt idx="5831">
                  <c:v>-4.0469534482758723E-2</c:v>
                </c:pt>
                <c:pt idx="5832">
                  <c:v>-4.0471034482758683E-2</c:v>
                </c:pt>
                <c:pt idx="5833">
                  <c:v>-4.0472689655172533E-2</c:v>
                </c:pt>
                <c:pt idx="5834">
                  <c:v>-4.0474344827586411E-2</c:v>
                </c:pt>
                <c:pt idx="5835">
                  <c:v>-4.0476086206896827E-2</c:v>
                </c:pt>
                <c:pt idx="5836">
                  <c:v>-4.0477862068965365E-2</c:v>
                </c:pt>
                <c:pt idx="5837">
                  <c:v>-4.0479499999999995E-2</c:v>
                </c:pt>
                <c:pt idx="5838">
                  <c:v>-4.0481086206896714E-2</c:v>
                </c:pt>
                <c:pt idx="5839">
                  <c:v>-4.0482568965517413E-2</c:v>
                </c:pt>
                <c:pt idx="5840">
                  <c:v>-4.0483896551724192E-2</c:v>
                </c:pt>
                <c:pt idx="5841">
                  <c:v>-4.0485310344827587E-2</c:v>
                </c:pt>
                <c:pt idx="5842">
                  <c:v>-4.0486655172413913E-2</c:v>
                </c:pt>
                <c:pt idx="5843">
                  <c:v>-4.0487844827586515E-2</c:v>
                </c:pt>
                <c:pt idx="5844">
                  <c:v>-4.0488896551724163E-2</c:v>
                </c:pt>
                <c:pt idx="5845">
                  <c:v>-4.0489896551724143E-2</c:v>
                </c:pt>
                <c:pt idx="5846">
                  <c:v>-4.0491034482758793E-2</c:v>
                </c:pt>
                <c:pt idx="5847">
                  <c:v>-4.0492155172413793E-2</c:v>
                </c:pt>
                <c:pt idx="5848">
                  <c:v>-4.0493068965517423E-2</c:v>
                </c:pt>
                <c:pt idx="5849">
                  <c:v>-4.0493844827586535E-2</c:v>
                </c:pt>
                <c:pt idx="5850">
                  <c:v>-4.0494534482758832E-2</c:v>
                </c:pt>
                <c:pt idx="5851">
                  <c:v>-4.0495224137931517E-2</c:v>
                </c:pt>
                <c:pt idx="5852">
                  <c:v>-4.0495879310344825E-2</c:v>
                </c:pt>
                <c:pt idx="5853">
                  <c:v>-4.0496517241379579E-2</c:v>
                </c:pt>
                <c:pt idx="5854">
                  <c:v>-4.0497172413793102E-2</c:v>
                </c:pt>
                <c:pt idx="5855">
                  <c:v>-4.0497931034483174E-2</c:v>
                </c:pt>
                <c:pt idx="5856">
                  <c:v>-4.0498827586206924E-2</c:v>
                </c:pt>
                <c:pt idx="5857">
                  <c:v>-4.0499741379310394E-2</c:v>
                </c:pt>
                <c:pt idx="5858">
                  <c:v>-4.0500793103448555E-2</c:v>
                </c:pt>
                <c:pt idx="5859">
                  <c:v>-4.0501896551724162E-2</c:v>
                </c:pt>
                <c:pt idx="5860">
                  <c:v>-4.0502982758620923E-2</c:v>
                </c:pt>
                <c:pt idx="5861">
                  <c:v>-4.0503931034483028E-2</c:v>
                </c:pt>
                <c:pt idx="5862">
                  <c:v>-4.0504827586206903E-2</c:v>
                </c:pt>
                <c:pt idx="5863">
                  <c:v>-4.0505706896551724E-2</c:v>
                </c:pt>
                <c:pt idx="5864">
                  <c:v>-4.0506793103448645E-2</c:v>
                </c:pt>
                <c:pt idx="5865">
                  <c:v>-4.0507879310344816E-2</c:v>
                </c:pt>
                <c:pt idx="5866">
                  <c:v>-4.0508965517241424E-2</c:v>
                </c:pt>
                <c:pt idx="5867">
                  <c:v>-4.0509896551724142E-2</c:v>
                </c:pt>
                <c:pt idx="5868">
                  <c:v>-4.0510793103448635E-2</c:v>
                </c:pt>
                <c:pt idx="5869">
                  <c:v>-4.0511655172413792E-2</c:v>
                </c:pt>
                <c:pt idx="5870">
                  <c:v>-4.0512551724138125E-2</c:v>
                </c:pt>
                <c:pt idx="5871">
                  <c:v>-4.0513500000000119E-2</c:v>
                </c:pt>
                <c:pt idx="5872">
                  <c:v>-4.0514517241379333E-2</c:v>
                </c:pt>
                <c:pt idx="5873">
                  <c:v>-4.0515655172413803E-2</c:v>
                </c:pt>
                <c:pt idx="5874">
                  <c:v>-4.0516896551724385E-2</c:v>
                </c:pt>
                <c:pt idx="5875">
                  <c:v>-4.0518310344827758E-2</c:v>
                </c:pt>
                <c:pt idx="5876">
                  <c:v>-4.0519706896551724E-2</c:v>
                </c:pt>
                <c:pt idx="5877">
                  <c:v>-4.0521068965517243E-2</c:v>
                </c:pt>
                <c:pt idx="5878">
                  <c:v>-4.0522500000000024E-2</c:v>
                </c:pt>
                <c:pt idx="5879">
                  <c:v>-4.0523913793103473E-2</c:v>
                </c:pt>
                <c:pt idx="5880">
                  <c:v>-4.0525344827586324E-2</c:v>
                </c:pt>
                <c:pt idx="5881">
                  <c:v>-4.0526724137931472E-2</c:v>
                </c:pt>
                <c:pt idx="5882">
                  <c:v>-4.0528034482758622E-2</c:v>
                </c:pt>
                <c:pt idx="5883">
                  <c:v>-4.0529413793103451E-2</c:v>
                </c:pt>
                <c:pt idx="5884">
                  <c:v>-4.0530896551724163E-2</c:v>
                </c:pt>
                <c:pt idx="5885">
                  <c:v>-4.0532413793103524E-2</c:v>
                </c:pt>
                <c:pt idx="5886">
                  <c:v>-4.0533965517241533E-2</c:v>
                </c:pt>
                <c:pt idx="5887">
                  <c:v>-4.0535448275861946E-2</c:v>
                </c:pt>
                <c:pt idx="5888">
                  <c:v>-4.0536913793103514E-2</c:v>
                </c:pt>
                <c:pt idx="5889">
                  <c:v>-4.0538482758620834E-2</c:v>
                </c:pt>
                <c:pt idx="5890">
                  <c:v>-4.054E-2</c:v>
                </c:pt>
                <c:pt idx="5891">
                  <c:v>-4.0541379310344766E-2</c:v>
                </c:pt>
                <c:pt idx="5892">
                  <c:v>-4.0542620689655175E-2</c:v>
                </c:pt>
                <c:pt idx="5893">
                  <c:v>-4.0543672413793107E-2</c:v>
                </c:pt>
                <c:pt idx="5894">
                  <c:v>-4.0544672413793108E-2</c:v>
                </c:pt>
                <c:pt idx="5895">
                  <c:v>-4.0545655172413785E-2</c:v>
                </c:pt>
                <c:pt idx="5896">
                  <c:v>-4.0546706896551724E-2</c:v>
                </c:pt>
                <c:pt idx="5897">
                  <c:v>-4.0547793103448512E-2</c:v>
                </c:pt>
                <c:pt idx="5898">
                  <c:v>-4.0548931034482823E-2</c:v>
                </c:pt>
                <c:pt idx="5899">
                  <c:v>-4.0549913793103395E-2</c:v>
                </c:pt>
                <c:pt idx="5900">
                  <c:v>-4.0550672413793107E-2</c:v>
                </c:pt>
                <c:pt idx="5901">
                  <c:v>-4.0551224137931385E-2</c:v>
                </c:pt>
                <c:pt idx="5902">
                  <c:v>-4.0551655172413797E-2</c:v>
                </c:pt>
                <c:pt idx="5903">
                  <c:v>-4.0552068965517322E-2</c:v>
                </c:pt>
                <c:pt idx="5904">
                  <c:v>-4.0552482758620924E-2</c:v>
                </c:pt>
                <c:pt idx="5905">
                  <c:v>-4.0552982758620904E-2</c:v>
                </c:pt>
                <c:pt idx="5906">
                  <c:v>-4.0553517241379324E-2</c:v>
                </c:pt>
                <c:pt idx="5907">
                  <c:v>-4.0554103448275855E-2</c:v>
                </c:pt>
                <c:pt idx="5908">
                  <c:v>-4.0554672413793097E-2</c:v>
                </c:pt>
                <c:pt idx="5909">
                  <c:v>-4.0555137931034504E-2</c:v>
                </c:pt>
                <c:pt idx="5910">
                  <c:v>-4.0555534482758622E-2</c:v>
                </c:pt>
                <c:pt idx="5911">
                  <c:v>-4.0556017241379423E-2</c:v>
                </c:pt>
                <c:pt idx="5912">
                  <c:v>-4.0556482758620914E-2</c:v>
                </c:pt>
                <c:pt idx="5913">
                  <c:v>-4.0556879310344816E-2</c:v>
                </c:pt>
                <c:pt idx="5914">
                  <c:v>-4.0557103448275872E-2</c:v>
                </c:pt>
                <c:pt idx="5915">
                  <c:v>-4.0557241379310383E-2</c:v>
                </c:pt>
                <c:pt idx="5916">
                  <c:v>-4.0557327586206914E-2</c:v>
                </c:pt>
                <c:pt idx="5917">
                  <c:v>-4.0557344827586432E-2</c:v>
                </c:pt>
                <c:pt idx="5918">
                  <c:v>-4.0557465517241514E-2</c:v>
                </c:pt>
                <c:pt idx="5919">
                  <c:v>-4.0557655172413803E-2</c:v>
                </c:pt>
                <c:pt idx="5920">
                  <c:v>-4.0557862068965445E-2</c:v>
                </c:pt>
                <c:pt idx="5921">
                  <c:v>-4.0558051724137928E-2</c:v>
                </c:pt>
                <c:pt idx="5922">
                  <c:v>-4.0558344827586412E-2</c:v>
                </c:pt>
                <c:pt idx="5923">
                  <c:v>-4.0558568965517225E-2</c:v>
                </c:pt>
                <c:pt idx="5924">
                  <c:v>-4.0558724137931386E-2</c:v>
                </c:pt>
                <c:pt idx="5925">
                  <c:v>-4.0558810344827577E-2</c:v>
                </c:pt>
                <c:pt idx="5926">
                  <c:v>-4.0558913793103453E-2</c:v>
                </c:pt>
                <c:pt idx="5927">
                  <c:v>-4.0559068965517225E-2</c:v>
                </c:pt>
                <c:pt idx="5928">
                  <c:v>-4.0559310344827577E-2</c:v>
                </c:pt>
                <c:pt idx="5929">
                  <c:v>-4.0559620689655157E-2</c:v>
                </c:pt>
                <c:pt idx="5930">
                  <c:v>-4.0559965517241392E-2</c:v>
                </c:pt>
                <c:pt idx="5931">
                  <c:v>-4.0560413793103503E-2</c:v>
                </c:pt>
                <c:pt idx="5932">
                  <c:v>-4.0560862068965448E-2</c:v>
                </c:pt>
                <c:pt idx="5933">
                  <c:v>-4.0561413793103483E-2</c:v>
                </c:pt>
                <c:pt idx="5934">
                  <c:v>-4.0562137931034872E-2</c:v>
                </c:pt>
                <c:pt idx="5935">
                  <c:v>-4.0562896551724334E-2</c:v>
                </c:pt>
                <c:pt idx="5936">
                  <c:v>-4.0563413793103534E-2</c:v>
                </c:pt>
                <c:pt idx="5937">
                  <c:v>-4.0563793103448646E-2</c:v>
                </c:pt>
                <c:pt idx="5938">
                  <c:v>-4.0564206896551824E-2</c:v>
                </c:pt>
                <c:pt idx="5939">
                  <c:v>-4.0564620689655183E-2</c:v>
                </c:pt>
                <c:pt idx="5940">
                  <c:v>-4.0565000000000004E-2</c:v>
                </c:pt>
                <c:pt idx="5941">
                  <c:v>-4.0565327586206901E-2</c:v>
                </c:pt>
                <c:pt idx="5942">
                  <c:v>-4.0565724137931428E-2</c:v>
                </c:pt>
                <c:pt idx="5943">
                  <c:v>-4.0566172413793102E-2</c:v>
                </c:pt>
                <c:pt idx="5944">
                  <c:v>-4.0566620689655351E-2</c:v>
                </c:pt>
                <c:pt idx="5945">
                  <c:v>-4.0567241379310413E-2</c:v>
                </c:pt>
                <c:pt idx="5946">
                  <c:v>-4.056803448275878E-2</c:v>
                </c:pt>
                <c:pt idx="5947">
                  <c:v>-4.0568879310344828E-2</c:v>
                </c:pt>
                <c:pt idx="5948">
                  <c:v>-4.0569793103448534E-2</c:v>
                </c:pt>
                <c:pt idx="5949">
                  <c:v>-4.0570827586206885E-2</c:v>
                </c:pt>
                <c:pt idx="5950">
                  <c:v>-4.0571931034482832E-2</c:v>
                </c:pt>
                <c:pt idx="5951">
                  <c:v>-4.0573103448275867E-2</c:v>
                </c:pt>
                <c:pt idx="5952">
                  <c:v>-4.0574241379310344E-2</c:v>
                </c:pt>
                <c:pt idx="5953">
                  <c:v>-4.0575293103448484E-2</c:v>
                </c:pt>
                <c:pt idx="5954">
                  <c:v>-4.0576379310344829E-2</c:v>
                </c:pt>
                <c:pt idx="5955">
                  <c:v>-4.0577431034482934E-2</c:v>
                </c:pt>
                <c:pt idx="5956">
                  <c:v>-4.0578431034482922E-2</c:v>
                </c:pt>
                <c:pt idx="5957">
                  <c:v>-4.0579224137931316E-2</c:v>
                </c:pt>
                <c:pt idx="5958">
                  <c:v>-4.0579982758620702E-2</c:v>
                </c:pt>
                <c:pt idx="5959">
                  <c:v>-4.0580603448275923E-2</c:v>
                </c:pt>
                <c:pt idx="5960">
                  <c:v>-4.0581120689655047E-2</c:v>
                </c:pt>
                <c:pt idx="5961">
                  <c:v>-4.0581655172413786E-2</c:v>
                </c:pt>
                <c:pt idx="5962">
                  <c:v>-4.0582241379310414E-2</c:v>
                </c:pt>
                <c:pt idx="5963">
                  <c:v>-4.0582827586206904E-2</c:v>
                </c:pt>
                <c:pt idx="5964">
                  <c:v>-4.0583413793103484E-2</c:v>
                </c:pt>
                <c:pt idx="5965">
                  <c:v>-4.0584103448275857E-2</c:v>
                </c:pt>
                <c:pt idx="5966">
                  <c:v>-4.0584844827586432E-2</c:v>
                </c:pt>
                <c:pt idx="5967">
                  <c:v>-4.0585603448275893E-2</c:v>
                </c:pt>
                <c:pt idx="5968">
                  <c:v>-4.0586258620689673E-2</c:v>
                </c:pt>
                <c:pt idx="5969">
                  <c:v>-4.0586931034483104E-2</c:v>
                </c:pt>
                <c:pt idx="5970">
                  <c:v>-4.0587655172413813E-2</c:v>
                </c:pt>
                <c:pt idx="5971">
                  <c:v>-4.0588379310344827E-2</c:v>
                </c:pt>
                <c:pt idx="5972">
                  <c:v>-4.0589051724137917E-2</c:v>
                </c:pt>
                <c:pt idx="5973">
                  <c:v>-4.0589620689655166E-2</c:v>
                </c:pt>
                <c:pt idx="5974">
                  <c:v>-4.0590103448275863E-2</c:v>
                </c:pt>
                <c:pt idx="5975">
                  <c:v>-4.0590551724137926E-2</c:v>
                </c:pt>
                <c:pt idx="5976">
                  <c:v>-4.0590827586206912E-2</c:v>
                </c:pt>
                <c:pt idx="5977">
                  <c:v>-4.0591086206896734E-2</c:v>
                </c:pt>
                <c:pt idx="5978">
                  <c:v>-4.0591275862068982E-2</c:v>
                </c:pt>
                <c:pt idx="5979">
                  <c:v>-4.0591362068965367E-2</c:v>
                </c:pt>
                <c:pt idx="5980">
                  <c:v>-4.0591327586206913E-2</c:v>
                </c:pt>
                <c:pt idx="5981">
                  <c:v>-4.0591103448275857E-2</c:v>
                </c:pt>
                <c:pt idx="5982">
                  <c:v>-4.0590793103448604E-2</c:v>
                </c:pt>
                <c:pt idx="5983">
                  <c:v>-4.0590517241379423E-2</c:v>
                </c:pt>
                <c:pt idx="5984">
                  <c:v>-4.0590379310344829E-2</c:v>
                </c:pt>
                <c:pt idx="5985">
                  <c:v>-4.0590551724137926E-2</c:v>
                </c:pt>
                <c:pt idx="5986">
                  <c:v>-4.0590948275861967E-2</c:v>
                </c:pt>
                <c:pt idx="5987">
                  <c:v>-4.0591293103448597E-2</c:v>
                </c:pt>
                <c:pt idx="5988">
                  <c:v>-4.0591448275861947E-2</c:v>
                </c:pt>
                <c:pt idx="5989">
                  <c:v>-4.0591517241379334E-2</c:v>
                </c:pt>
                <c:pt idx="5990">
                  <c:v>-4.0591551724137927E-2</c:v>
                </c:pt>
                <c:pt idx="5991">
                  <c:v>-4.0591500000000003E-2</c:v>
                </c:pt>
                <c:pt idx="5992">
                  <c:v>-4.0591344827586424E-2</c:v>
                </c:pt>
                <c:pt idx="5993">
                  <c:v>-4.0591172413793106E-2</c:v>
                </c:pt>
                <c:pt idx="5994">
                  <c:v>-4.0591103448275857E-2</c:v>
                </c:pt>
                <c:pt idx="5995">
                  <c:v>-4.0591155172413795E-2</c:v>
                </c:pt>
                <c:pt idx="5996">
                  <c:v>-4.0591310344827734E-2</c:v>
                </c:pt>
                <c:pt idx="5997">
                  <c:v>-4.0591568965517293E-2</c:v>
                </c:pt>
                <c:pt idx="5998">
                  <c:v>-4.0591931034483004E-2</c:v>
                </c:pt>
                <c:pt idx="5999">
                  <c:v>-4.0592413793103702E-2</c:v>
                </c:pt>
                <c:pt idx="6000">
                  <c:v>-4.059308620689684E-2</c:v>
                </c:pt>
                <c:pt idx="6001">
                  <c:v>-4.0593793103448676E-2</c:v>
                </c:pt>
                <c:pt idx="6002">
                  <c:v>-4.0594517241379413E-2</c:v>
                </c:pt>
                <c:pt idx="6003">
                  <c:v>-4.0595275862068972E-2</c:v>
                </c:pt>
                <c:pt idx="6004">
                  <c:v>-4.0596137931034885E-2</c:v>
                </c:pt>
                <c:pt idx="6005">
                  <c:v>-4.0597051724137932E-2</c:v>
                </c:pt>
                <c:pt idx="6006">
                  <c:v>-4.0598034482758734E-2</c:v>
                </c:pt>
                <c:pt idx="6007">
                  <c:v>-4.0599017241379334E-2</c:v>
                </c:pt>
                <c:pt idx="6008">
                  <c:v>-4.0600051724137935E-2</c:v>
                </c:pt>
                <c:pt idx="6009">
                  <c:v>-4.0601034482758626E-2</c:v>
                </c:pt>
                <c:pt idx="6010">
                  <c:v>-4.0601862068965253E-2</c:v>
                </c:pt>
                <c:pt idx="6011">
                  <c:v>-4.0602689655172504E-2</c:v>
                </c:pt>
                <c:pt idx="6012">
                  <c:v>-4.0603568965517263E-2</c:v>
                </c:pt>
                <c:pt idx="6013">
                  <c:v>-4.0604500000000002E-2</c:v>
                </c:pt>
                <c:pt idx="6014">
                  <c:v>-4.0605413793103451E-2</c:v>
                </c:pt>
                <c:pt idx="6015">
                  <c:v>-4.0606379310344817E-2</c:v>
                </c:pt>
                <c:pt idx="6016">
                  <c:v>-4.0607413793103474E-2</c:v>
                </c:pt>
                <c:pt idx="6017">
                  <c:v>-4.0608413793103454E-2</c:v>
                </c:pt>
                <c:pt idx="6018">
                  <c:v>-4.0609275862068965E-2</c:v>
                </c:pt>
                <c:pt idx="6019">
                  <c:v>-4.0610034482758774E-2</c:v>
                </c:pt>
                <c:pt idx="6020">
                  <c:v>-4.0610931034482996E-2</c:v>
                </c:pt>
                <c:pt idx="6021">
                  <c:v>-4.06120172413795E-2</c:v>
                </c:pt>
                <c:pt idx="6022">
                  <c:v>-4.0613137931034785E-2</c:v>
                </c:pt>
                <c:pt idx="6023">
                  <c:v>-4.0614327586206894E-2</c:v>
                </c:pt>
                <c:pt idx="6024">
                  <c:v>-4.0615586206896592E-2</c:v>
                </c:pt>
                <c:pt idx="6025">
                  <c:v>-4.0616844827586533E-2</c:v>
                </c:pt>
                <c:pt idx="6026">
                  <c:v>-4.0618000000000022E-2</c:v>
                </c:pt>
                <c:pt idx="6027">
                  <c:v>-4.0619103448275858E-2</c:v>
                </c:pt>
                <c:pt idx="6028">
                  <c:v>-4.0620206896551783E-2</c:v>
                </c:pt>
                <c:pt idx="6029">
                  <c:v>-4.0621206896551729E-2</c:v>
                </c:pt>
                <c:pt idx="6030">
                  <c:v>-4.0622068965517302E-2</c:v>
                </c:pt>
                <c:pt idx="6031">
                  <c:v>-4.0622844827586414E-2</c:v>
                </c:pt>
                <c:pt idx="6032">
                  <c:v>-4.0623655172413786E-2</c:v>
                </c:pt>
                <c:pt idx="6033">
                  <c:v>-4.0624551724137897E-2</c:v>
                </c:pt>
                <c:pt idx="6034">
                  <c:v>-4.0625551724137857E-2</c:v>
                </c:pt>
                <c:pt idx="6035">
                  <c:v>-4.0626603448275914E-2</c:v>
                </c:pt>
                <c:pt idx="6036">
                  <c:v>-4.0627741379310363E-2</c:v>
                </c:pt>
                <c:pt idx="6037">
                  <c:v>-4.0628965517241392E-2</c:v>
                </c:pt>
                <c:pt idx="6038">
                  <c:v>-4.0630103448275862E-2</c:v>
                </c:pt>
                <c:pt idx="6039">
                  <c:v>-4.0631275862068966E-2</c:v>
                </c:pt>
                <c:pt idx="6040">
                  <c:v>-4.0632568965517313E-2</c:v>
                </c:pt>
                <c:pt idx="6041">
                  <c:v>-4.0633931034483005E-2</c:v>
                </c:pt>
                <c:pt idx="6042">
                  <c:v>-4.0635413793103453E-2</c:v>
                </c:pt>
                <c:pt idx="6043">
                  <c:v>-4.0637034482758634E-2</c:v>
                </c:pt>
                <c:pt idx="6044">
                  <c:v>-4.0638793103448513E-2</c:v>
                </c:pt>
                <c:pt idx="6045">
                  <c:v>-4.0640637931034777E-2</c:v>
                </c:pt>
                <c:pt idx="6046">
                  <c:v>-4.0642448275861859E-2</c:v>
                </c:pt>
                <c:pt idx="6047">
                  <c:v>-4.0644241379310352E-2</c:v>
                </c:pt>
                <c:pt idx="6048">
                  <c:v>-4.064594827586171E-2</c:v>
                </c:pt>
                <c:pt idx="6049">
                  <c:v>-4.0647586206896562E-2</c:v>
                </c:pt>
                <c:pt idx="6050">
                  <c:v>-4.0649189655172245E-2</c:v>
                </c:pt>
                <c:pt idx="6051">
                  <c:v>-4.0650827586206896E-2</c:v>
                </c:pt>
                <c:pt idx="6052">
                  <c:v>-4.0652448275861966E-2</c:v>
                </c:pt>
                <c:pt idx="6053">
                  <c:v>-4.0653913793103472E-2</c:v>
                </c:pt>
                <c:pt idx="6054">
                  <c:v>-4.0655241379310342E-2</c:v>
                </c:pt>
                <c:pt idx="6055">
                  <c:v>-4.0656482758620834E-2</c:v>
                </c:pt>
                <c:pt idx="6056">
                  <c:v>-4.0657741379310344E-2</c:v>
                </c:pt>
                <c:pt idx="6057">
                  <c:v>-4.0658896551724125E-2</c:v>
                </c:pt>
                <c:pt idx="6058">
                  <c:v>-4.0659931034482823E-2</c:v>
                </c:pt>
                <c:pt idx="6059">
                  <c:v>-4.0661034482758623E-2</c:v>
                </c:pt>
                <c:pt idx="6060">
                  <c:v>-4.0662017241379494E-2</c:v>
                </c:pt>
                <c:pt idx="6061">
                  <c:v>-4.0662896551724184E-2</c:v>
                </c:pt>
                <c:pt idx="6062">
                  <c:v>-4.0663689655172433E-2</c:v>
                </c:pt>
                <c:pt idx="6063">
                  <c:v>-4.0664344827586442E-2</c:v>
                </c:pt>
                <c:pt idx="6064">
                  <c:v>-4.0665000000000007E-2</c:v>
                </c:pt>
                <c:pt idx="6065">
                  <c:v>-4.0665431034482939E-2</c:v>
                </c:pt>
                <c:pt idx="6066">
                  <c:v>-4.0665655172413787E-2</c:v>
                </c:pt>
                <c:pt idx="6067">
                  <c:v>-4.0665862068965282E-2</c:v>
                </c:pt>
                <c:pt idx="6068">
                  <c:v>-4.0666103448275884E-2</c:v>
                </c:pt>
                <c:pt idx="6069">
                  <c:v>-4.0666379310344884E-2</c:v>
                </c:pt>
                <c:pt idx="6070">
                  <c:v>-4.0666672413793133E-2</c:v>
                </c:pt>
                <c:pt idx="6071">
                  <c:v>-4.0666948275862057E-2</c:v>
                </c:pt>
                <c:pt idx="6072">
                  <c:v>-4.0667034482758734E-2</c:v>
                </c:pt>
                <c:pt idx="6073">
                  <c:v>-4.0667017241379333E-2</c:v>
                </c:pt>
                <c:pt idx="6074">
                  <c:v>-4.0666948275862057E-2</c:v>
                </c:pt>
                <c:pt idx="6075">
                  <c:v>-4.0666931034483128E-2</c:v>
                </c:pt>
                <c:pt idx="6076">
                  <c:v>-4.0666948275862057E-2</c:v>
                </c:pt>
                <c:pt idx="6077">
                  <c:v>-4.0666913793103512E-2</c:v>
                </c:pt>
                <c:pt idx="6078">
                  <c:v>-4.0666896551724174E-2</c:v>
                </c:pt>
                <c:pt idx="6079">
                  <c:v>-4.0666965517241534E-2</c:v>
                </c:pt>
                <c:pt idx="6080">
                  <c:v>-4.0667120689655147E-2</c:v>
                </c:pt>
                <c:pt idx="6081">
                  <c:v>-4.0667310344827734E-2</c:v>
                </c:pt>
                <c:pt idx="6082">
                  <c:v>-4.0667517241379333E-2</c:v>
                </c:pt>
                <c:pt idx="6083">
                  <c:v>-4.0667827586206913E-2</c:v>
                </c:pt>
                <c:pt idx="6084">
                  <c:v>-4.0668103448275865E-2</c:v>
                </c:pt>
                <c:pt idx="6085">
                  <c:v>-4.0668396551724162E-2</c:v>
                </c:pt>
                <c:pt idx="6086">
                  <c:v>-4.0668689655172424E-2</c:v>
                </c:pt>
                <c:pt idx="6087">
                  <c:v>-4.0669017241379307E-2</c:v>
                </c:pt>
                <c:pt idx="6088">
                  <c:v>-4.0669413793103473E-2</c:v>
                </c:pt>
                <c:pt idx="6089">
                  <c:v>-4.0669793103448516E-2</c:v>
                </c:pt>
                <c:pt idx="6090">
                  <c:v>-4.0670172413793046E-2</c:v>
                </c:pt>
                <c:pt idx="6091">
                  <c:v>-4.0670551724137895E-2</c:v>
                </c:pt>
                <c:pt idx="6092">
                  <c:v>-4.0671000000000006E-2</c:v>
                </c:pt>
                <c:pt idx="6093">
                  <c:v>-4.0671517241379296E-2</c:v>
                </c:pt>
                <c:pt idx="6094">
                  <c:v>-4.0671982758620696E-2</c:v>
                </c:pt>
                <c:pt idx="6095">
                  <c:v>-4.0672482758620822E-2</c:v>
                </c:pt>
                <c:pt idx="6096">
                  <c:v>-4.0672948275861945E-2</c:v>
                </c:pt>
                <c:pt idx="6097">
                  <c:v>-4.0673189655172387E-2</c:v>
                </c:pt>
                <c:pt idx="6098">
                  <c:v>-4.0673310344827587E-2</c:v>
                </c:pt>
                <c:pt idx="6099">
                  <c:v>-4.0673448275861855E-2</c:v>
                </c:pt>
                <c:pt idx="6100">
                  <c:v>-4.0673568965517243E-2</c:v>
                </c:pt>
                <c:pt idx="6101">
                  <c:v>-4.06737931034485E-2</c:v>
                </c:pt>
                <c:pt idx="6102">
                  <c:v>-4.0674103448275795E-2</c:v>
                </c:pt>
                <c:pt idx="6103">
                  <c:v>-4.0674413793103451E-2</c:v>
                </c:pt>
                <c:pt idx="6104">
                  <c:v>-4.0674706896551727E-2</c:v>
                </c:pt>
                <c:pt idx="6105">
                  <c:v>-4.0674775862068885E-2</c:v>
                </c:pt>
                <c:pt idx="6106">
                  <c:v>-4.0674775862068885E-2</c:v>
                </c:pt>
                <c:pt idx="6107">
                  <c:v>-4.0674758620689373E-2</c:v>
                </c:pt>
                <c:pt idx="6108">
                  <c:v>-4.0674758620689373E-2</c:v>
                </c:pt>
                <c:pt idx="6109">
                  <c:v>-4.0674706896551727E-2</c:v>
                </c:pt>
                <c:pt idx="6110">
                  <c:v>-4.0674620689655175E-2</c:v>
                </c:pt>
                <c:pt idx="6111">
                  <c:v>-4.0674482758620713E-2</c:v>
                </c:pt>
                <c:pt idx="6112">
                  <c:v>-4.0674172413792883E-2</c:v>
                </c:pt>
                <c:pt idx="6113">
                  <c:v>-4.06737931034485E-2</c:v>
                </c:pt>
                <c:pt idx="6114">
                  <c:v>-4.0673413793103463E-2</c:v>
                </c:pt>
                <c:pt idx="6115">
                  <c:v>-4.0673000000000001E-2</c:v>
                </c:pt>
                <c:pt idx="6116">
                  <c:v>-4.0672689655172414E-2</c:v>
                </c:pt>
                <c:pt idx="6117">
                  <c:v>-4.0672275862068966E-2</c:v>
                </c:pt>
                <c:pt idx="6118">
                  <c:v>-4.0671741379310296E-2</c:v>
                </c:pt>
                <c:pt idx="6119">
                  <c:v>-4.0671206896551716E-2</c:v>
                </c:pt>
                <c:pt idx="6120">
                  <c:v>-4.0670517241379309E-2</c:v>
                </c:pt>
                <c:pt idx="6121">
                  <c:v>-4.0669758620689646E-2</c:v>
                </c:pt>
                <c:pt idx="6122">
                  <c:v>-4.0668896551724162E-2</c:v>
                </c:pt>
                <c:pt idx="6123">
                  <c:v>-4.0668000000000003E-2</c:v>
                </c:pt>
                <c:pt idx="6124">
                  <c:v>-4.0667258620689657E-2</c:v>
                </c:pt>
                <c:pt idx="6125">
                  <c:v>-4.0666448275862056E-2</c:v>
                </c:pt>
                <c:pt idx="6126">
                  <c:v>-4.0665655172413787E-2</c:v>
                </c:pt>
                <c:pt idx="6127">
                  <c:v>-4.066486206896533E-2</c:v>
                </c:pt>
                <c:pt idx="6128">
                  <c:v>-4.0664103448275861E-2</c:v>
                </c:pt>
                <c:pt idx="6129">
                  <c:v>-4.0663396551724192E-2</c:v>
                </c:pt>
                <c:pt idx="6130">
                  <c:v>-4.0662724137931504E-2</c:v>
                </c:pt>
                <c:pt idx="6131">
                  <c:v>-4.0661896551724135E-2</c:v>
                </c:pt>
                <c:pt idx="6132">
                  <c:v>-4.0661137931034534E-2</c:v>
                </c:pt>
                <c:pt idx="6133">
                  <c:v>-4.0660431034483045E-2</c:v>
                </c:pt>
                <c:pt idx="6134">
                  <c:v>-4.0659758620689372E-2</c:v>
                </c:pt>
                <c:pt idx="6135">
                  <c:v>-4.0659172413792855E-2</c:v>
                </c:pt>
                <c:pt idx="6136">
                  <c:v>-4.0658689655172407E-2</c:v>
                </c:pt>
                <c:pt idx="6137">
                  <c:v>-4.0658275862068965E-2</c:v>
                </c:pt>
                <c:pt idx="6138">
                  <c:v>-4.0657827586206896E-2</c:v>
                </c:pt>
                <c:pt idx="6139">
                  <c:v>-4.0657448275861881E-2</c:v>
                </c:pt>
                <c:pt idx="6140">
                  <c:v>-4.0657103448275861E-2</c:v>
                </c:pt>
                <c:pt idx="6141">
                  <c:v>-4.0656689655172433E-2</c:v>
                </c:pt>
                <c:pt idx="6142">
                  <c:v>-4.0656241379310384E-2</c:v>
                </c:pt>
                <c:pt idx="6143">
                  <c:v>-4.0655827586206887E-2</c:v>
                </c:pt>
                <c:pt idx="6144">
                  <c:v>-4.0655482758620694E-2</c:v>
                </c:pt>
                <c:pt idx="6145">
                  <c:v>-4.0655275862068956E-2</c:v>
                </c:pt>
                <c:pt idx="6146">
                  <c:v>-4.0655293103448481E-2</c:v>
                </c:pt>
                <c:pt idx="6147">
                  <c:v>-4.0655448275861816E-2</c:v>
                </c:pt>
                <c:pt idx="6148">
                  <c:v>-4.0655499999999997E-2</c:v>
                </c:pt>
                <c:pt idx="6149">
                  <c:v>-4.0655448275861816E-2</c:v>
                </c:pt>
                <c:pt idx="6150">
                  <c:v>-4.0655413793103452E-2</c:v>
                </c:pt>
                <c:pt idx="6151">
                  <c:v>-4.0655241379310342E-2</c:v>
                </c:pt>
                <c:pt idx="6152">
                  <c:v>-4.0654965517241404E-2</c:v>
                </c:pt>
                <c:pt idx="6153">
                  <c:v>-4.0654706896551721E-2</c:v>
                </c:pt>
                <c:pt idx="6154">
                  <c:v>-4.0654586206896562E-2</c:v>
                </c:pt>
                <c:pt idx="6155">
                  <c:v>-4.0654517241379307E-2</c:v>
                </c:pt>
                <c:pt idx="6156">
                  <c:v>-4.0654603448275872E-2</c:v>
                </c:pt>
                <c:pt idx="6157">
                  <c:v>-4.0654793103448494E-2</c:v>
                </c:pt>
                <c:pt idx="6158">
                  <c:v>-4.0655017241379307E-2</c:v>
                </c:pt>
                <c:pt idx="6159">
                  <c:v>-4.0655310344827576E-2</c:v>
                </c:pt>
                <c:pt idx="6160">
                  <c:v>-4.0655534482758618E-2</c:v>
                </c:pt>
                <c:pt idx="6161">
                  <c:v>-4.0655758620689354E-2</c:v>
                </c:pt>
                <c:pt idx="6162">
                  <c:v>-4.0656017241379412E-2</c:v>
                </c:pt>
                <c:pt idx="6163">
                  <c:v>-4.0656241379310384E-2</c:v>
                </c:pt>
                <c:pt idx="6164">
                  <c:v>-4.0656465517241523E-2</c:v>
                </c:pt>
                <c:pt idx="6165">
                  <c:v>-4.0656758620689647E-2</c:v>
                </c:pt>
                <c:pt idx="6166">
                  <c:v>-4.0657000000000013E-2</c:v>
                </c:pt>
                <c:pt idx="6167">
                  <c:v>-4.0657189655172406E-2</c:v>
                </c:pt>
                <c:pt idx="6168">
                  <c:v>-4.0657379310344827E-2</c:v>
                </c:pt>
                <c:pt idx="6169">
                  <c:v>-4.065767241379311E-2</c:v>
                </c:pt>
                <c:pt idx="6170">
                  <c:v>-4.0658172413793076E-2</c:v>
                </c:pt>
                <c:pt idx="6171">
                  <c:v>-4.0658810344827587E-2</c:v>
                </c:pt>
                <c:pt idx="6172">
                  <c:v>-4.0659551724137905E-2</c:v>
                </c:pt>
                <c:pt idx="6173">
                  <c:v>-4.0660379310344816E-2</c:v>
                </c:pt>
                <c:pt idx="6174">
                  <c:v>-4.0661241379310382E-2</c:v>
                </c:pt>
                <c:pt idx="6175">
                  <c:v>-4.0662034482758833E-2</c:v>
                </c:pt>
                <c:pt idx="6176">
                  <c:v>-4.0663017241379419E-2</c:v>
                </c:pt>
                <c:pt idx="6177">
                  <c:v>-4.0663965517241524E-2</c:v>
                </c:pt>
                <c:pt idx="6178">
                  <c:v>-4.0664931034482966E-2</c:v>
                </c:pt>
                <c:pt idx="6179">
                  <c:v>-4.0665948275861855E-2</c:v>
                </c:pt>
                <c:pt idx="6180">
                  <c:v>-4.0667034482758734E-2</c:v>
                </c:pt>
                <c:pt idx="6181">
                  <c:v>-4.0668275862068969E-2</c:v>
                </c:pt>
                <c:pt idx="6182">
                  <c:v>-4.0669586206896563E-2</c:v>
                </c:pt>
                <c:pt idx="6183">
                  <c:v>-4.0670775862068867E-2</c:v>
                </c:pt>
                <c:pt idx="6184">
                  <c:v>-4.0671896551724075E-2</c:v>
                </c:pt>
                <c:pt idx="6185">
                  <c:v>-4.0673068965517263E-2</c:v>
                </c:pt>
                <c:pt idx="6186">
                  <c:v>-4.0674275862068947E-2</c:v>
                </c:pt>
                <c:pt idx="6187">
                  <c:v>-4.0675413793103445E-2</c:v>
                </c:pt>
                <c:pt idx="6188">
                  <c:v>-4.0676517241379322E-2</c:v>
                </c:pt>
                <c:pt idx="6189">
                  <c:v>-4.0677586206896564E-2</c:v>
                </c:pt>
                <c:pt idx="6190">
                  <c:v>-4.0678689655172406E-2</c:v>
                </c:pt>
                <c:pt idx="6191">
                  <c:v>-4.0679810344827566E-2</c:v>
                </c:pt>
                <c:pt idx="6192">
                  <c:v>-4.0680775862068967E-2</c:v>
                </c:pt>
                <c:pt idx="6193">
                  <c:v>-4.0681706896551727E-2</c:v>
                </c:pt>
                <c:pt idx="6194">
                  <c:v>-4.0682689655172424E-2</c:v>
                </c:pt>
                <c:pt idx="6195">
                  <c:v>-4.068377586206897E-2</c:v>
                </c:pt>
                <c:pt idx="6196">
                  <c:v>-4.0684999999999999E-2</c:v>
                </c:pt>
                <c:pt idx="6197">
                  <c:v>-4.0686172413793097E-2</c:v>
                </c:pt>
                <c:pt idx="6198">
                  <c:v>-4.0687258620689656E-2</c:v>
                </c:pt>
                <c:pt idx="6199">
                  <c:v>-4.0688103448275857E-2</c:v>
                </c:pt>
                <c:pt idx="6200">
                  <c:v>-4.0688999999999996E-2</c:v>
                </c:pt>
                <c:pt idx="6201">
                  <c:v>-4.0689879310344776E-2</c:v>
                </c:pt>
                <c:pt idx="6202">
                  <c:v>-4.069077586206897E-2</c:v>
                </c:pt>
                <c:pt idx="6203">
                  <c:v>-4.0691689655172412E-2</c:v>
                </c:pt>
                <c:pt idx="6204">
                  <c:v>-4.0692586206896843E-2</c:v>
                </c:pt>
                <c:pt idx="6205">
                  <c:v>-4.0693448275862056E-2</c:v>
                </c:pt>
                <c:pt idx="6206">
                  <c:v>-4.0694172413793105E-2</c:v>
                </c:pt>
                <c:pt idx="6207">
                  <c:v>-4.0694862068965346E-2</c:v>
                </c:pt>
                <c:pt idx="6208">
                  <c:v>-4.0695517241379313E-2</c:v>
                </c:pt>
                <c:pt idx="6209">
                  <c:v>-4.0696206896551977E-2</c:v>
                </c:pt>
                <c:pt idx="6210">
                  <c:v>-4.0696931034483116E-2</c:v>
                </c:pt>
                <c:pt idx="6211">
                  <c:v>-4.0697689655172523E-2</c:v>
                </c:pt>
                <c:pt idx="6212">
                  <c:v>-4.0698448275861956E-2</c:v>
                </c:pt>
                <c:pt idx="6213">
                  <c:v>-4.0699241379310372E-2</c:v>
                </c:pt>
                <c:pt idx="6214">
                  <c:v>-4.070013793103483E-2</c:v>
                </c:pt>
                <c:pt idx="6215">
                  <c:v>-4.0701000000000112E-2</c:v>
                </c:pt>
                <c:pt idx="6216">
                  <c:v>-4.0701896551724182E-2</c:v>
                </c:pt>
                <c:pt idx="6217">
                  <c:v>-4.0702896551724425E-2</c:v>
                </c:pt>
                <c:pt idx="6218">
                  <c:v>-4.0703913793103591E-2</c:v>
                </c:pt>
                <c:pt idx="6219">
                  <c:v>-4.070484482758651E-2</c:v>
                </c:pt>
                <c:pt idx="6220">
                  <c:v>-4.0705862068965447E-2</c:v>
                </c:pt>
                <c:pt idx="6221">
                  <c:v>-4.0706931034483203E-2</c:v>
                </c:pt>
                <c:pt idx="6222">
                  <c:v>-4.0708103448275863E-2</c:v>
                </c:pt>
                <c:pt idx="6223">
                  <c:v>-4.0709206896551879E-2</c:v>
                </c:pt>
                <c:pt idx="6224">
                  <c:v>-4.0710327586207094E-2</c:v>
                </c:pt>
                <c:pt idx="6225">
                  <c:v>-4.0711517241379502E-2</c:v>
                </c:pt>
                <c:pt idx="6226">
                  <c:v>-4.0712758620689724E-2</c:v>
                </c:pt>
                <c:pt idx="6227">
                  <c:v>-4.0714120689655166E-2</c:v>
                </c:pt>
                <c:pt idx="6228">
                  <c:v>-4.0715534482758824E-2</c:v>
                </c:pt>
                <c:pt idx="6229">
                  <c:v>-4.0716862068965506E-2</c:v>
                </c:pt>
                <c:pt idx="6230">
                  <c:v>-4.0718206896552013E-2</c:v>
                </c:pt>
                <c:pt idx="6231">
                  <c:v>-4.0719482758620924E-2</c:v>
                </c:pt>
                <c:pt idx="6232">
                  <c:v>-4.0720741379310393E-2</c:v>
                </c:pt>
                <c:pt idx="6233">
                  <c:v>-4.0721896551724125E-2</c:v>
                </c:pt>
                <c:pt idx="6234">
                  <c:v>-4.0723000000000134E-2</c:v>
                </c:pt>
                <c:pt idx="6235">
                  <c:v>-4.0724206896551901E-2</c:v>
                </c:pt>
                <c:pt idx="6236">
                  <c:v>-4.0725379310344825E-2</c:v>
                </c:pt>
                <c:pt idx="6237">
                  <c:v>-4.0726586206896835E-2</c:v>
                </c:pt>
                <c:pt idx="6238">
                  <c:v>-4.0727862068965476E-2</c:v>
                </c:pt>
                <c:pt idx="6239">
                  <c:v>-4.0729258620689657E-2</c:v>
                </c:pt>
                <c:pt idx="6240">
                  <c:v>-4.0730689655172625E-2</c:v>
                </c:pt>
                <c:pt idx="6241">
                  <c:v>-4.0732224137931643E-2</c:v>
                </c:pt>
                <c:pt idx="6242">
                  <c:v>-4.0734000000000124E-2</c:v>
                </c:pt>
                <c:pt idx="6243">
                  <c:v>-4.0735879310344829E-2</c:v>
                </c:pt>
                <c:pt idx="6244">
                  <c:v>-4.0737775862069003E-2</c:v>
                </c:pt>
                <c:pt idx="6245">
                  <c:v>-4.0739689655172523E-2</c:v>
                </c:pt>
                <c:pt idx="6246">
                  <c:v>-4.0741551724137917E-2</c:v>
                </c:pt>
                <c:pt idx="6247">
                  <c:v>-4.0743448275861967E-2</c:v>
                </c:pt>
                <c:pt idx="6248">
                  <c:v>-4.0745344827586412E-2</c:v>
                </c:pt>
                <c:pt idx="6249">
                  <c:v>-4.0747310344827724E-2</c:v>
                </c:pt>
                <c:pt idx="6250">
                  <c:v>-4.0749155172413745E-2</c:v>
                </c:pt>
                <c:pt idx="6251">
                  <c:v>-4.0750844827586487E-2</c:v>
                </c:pt>
                <c:pt idx="6252">
                  <c:v>-4.0752413793103702E-2</c:v>
                </c:pt>
                <c:pt idx="6253">
                  <c:v>-4.07539655172416E-2</c:v>
                </c:pt>
                <c:pt idx="6254">
                  <c:v>-4.0755655172413793E-2</c:v>
                </c:pt>
                <c:pt idx="6255">
                  <c:v>-4.0757310344827824E-2</c:v>
                </c:pt>
                <c:pt idx="6256">
                  <c:v>-4.0758862068965465E-2</c:v>
                </c:pt>
                <c:pt idx="6257">
                  <c:v>-4.0760362068965515E-2</c:v>
                </c:pt>
                <c:pt idx="6258">
                  <c:v>-4.0761793103448636E-2</c:v>
                </c:pt>
                <c:pt idx="6259">
                  <c:v>-4.0763224137931632E-2</c:v>
                </c:pt>
                <c:pt idx="6260">
                  <c:v>-4.0764655172413913E-2</c:v>
                </c:pt>
                <c:pt idx="6261">
                  <c:v>-4.0766137931034951E-2</c:v>
                </c:pt>
                <c:pt idx="6262">
                  <c:v>-4.0767586206896876E-2</c:v>
                </c:pt>
                <c:pt idx="6263">
                  <c:v>-4.0769034482758794E-2</c:v>
                </c:pt>
                <c:pt idx="6264">
                  <c:v>-4.0770379310344829E-2</c:v>
                </c:pt>
                <c:pt idx="6265">
                  <c:v>-4.0771655172413795E-2</c:v>
                </c:pt>
                <c:pt idx="6266">
                  <c:v>-4.0772758620689672E-2</c:v>
                </c:pt>
                <c:pt idx="6267">
                  <c:v>-4.0773724137931497E-2</c:v>
                </c:pt>
                <c:pt idx="6268">
                  <c:v>-4.0774568965517274E-2</c:v>
                </c:pt>
                <c:pt idx="6269">
                  <c:v>-4.0775241379310392E-2</c:v>
                </c:pt>
                <c:pt idx="6270">
                  <c:v>-4.0775775862068965E-2</c:v>
                </c:pt>
                <c:pt idx="6271">
                  <c:v>-4.0776258620689683E-2</c:v>
                </c:pt>
                <c:pt idx="6272">
                  <c:v>-4.0776724137931528E-2</c:v>
                </c:pt>
                <c:pt idx="6273">
                  <c:v>-4.0777068965517312E-2</c:v>
                </c:pt>
                <c:pt idx="6274">
                  <c:v>-4.0777431034483086E-2</c:v>
                </c:pt>
                <c:pt idx="6275">
                  <c:v>-4.0777758620689657E-2</c:v>
                </c:pt>
                <c:pt idx="6276">
                  <c:v>-4.0777931034483052E-2</c:v>
                </c:pt>
                <c:pt idx="6277">
                  <c:v>-4.0778051724137926E-2</c:v>
                </c:pt>
                <c:pt idx="6278">
                  <c:v>-4.0778068965517292E-2</c:v>
                </c:pt>
                <c:pt idx="6279">
                  <c:v>-4.0778017241379333E-2</c:v>
                </c:pt>
                <c:pt idx="6280">
                  <c:v>-4.0777982758620913E-2</c:v>
                </c:pt>
                <c:pt idx="6281">
                  <c:v>-4.0778000000000023E-2</c:v>
                </c:pt>
                <c:pt idx="6282">
                  <c:v>-4.0777931034483052E-2</c:v>
                </c:pt>
                <c:pt idx="6283">
                  <c:v>-4.0777810344827803E-2</c:v>
                </c:pt>
                <c:pt idx="6284">
                  <c:v>-4.0777620689655174E-2</c:v>
                </c:pt>
                <c:pt idx="6285">
                  <c:v>-4.0777379310344829E-2</c:v>
                </c:pt>
                <c:pt idx="6286">
                  <c:v>-4.0777086206896823E-2</c:v>
                </c:pt>
                <c:pt idx="6287">
                  <c:v>-4.0776879310344884E-2</c:v>
                </c:pt>
                <c:pt idx="6288">
                  <c:v>-4.0776551724137931E-2</c:v>
                </c:pt>
                <c:pt idx="6289">
                  <c:v>-4.0776172413793096E-2</c:v>
                </c:pt>
                <c:pt idx="6290">
                  <c:v>-4.0775724137931409E-2</c:v>
                </c:pt>
                <c:pt idx="6291">
                  <c:v>-4.0775275862068965E-2</c:v>
                </c:pt>
                <c:pt idx="6292">
                  <c:v>-4.0774982758620834E-2</c:v>
                </c:pt>
                <c:pt idx="6293">
                  <c:v>-4.0774827586206902E-2</c:v>
                </c:pt>
                <c:pt idx="6294">
                  <c:v>-4.0774896551724137E-2</c:v>
                </c:pt>
                <c:pt idx="6295">
                  <c:v>-4.0775137931034676E-2</c:v>
                </c:pt>
                <c:pt idx="6296">
                  <c:v>-4.0775431034482973E-2</c:v>
                </c:pt>
                <c:pt idx="6297">
                  <c:v>-4.0775827586206896E-2</c:v>
                </c:pt>
                <c:pt idx="6298">
                  <c:v>-4.0776172413793096E-2</c:v>
                </c:pt>
                <c:pt idx="6299">
                  <c:v>-4.0776431034483127E-2</c:v>
                </c:pt>
                <c:pt idx="6300">
                  <c:v>-4.0776706896551933E-2</c:v>
                </c:pt>
                <c:pt idx="6301">
                  <c:v>-4.0776965517241623E-2</c:v>
                </c:pt>
                <c:pt idx="6302">
                  <c:v>-4.0777189655172415E-2</c:v>
                </c:pt>
                <c:pt idx="6303">
                  <c:v>-4.0777310344827594E-2</c:v>
                </c:pt>
                <c:pt idx="6304">
                  <c:v>-4.0777465517241589E-2</c:v>
                </c:pt>
                <c:pt idx="6305">
                  <c:v>-4.0777620689655174E-2</c:v>
                </c:pt>
                <c:pt idx="6306">
                  <c:v>-4.0777758620689657E-2</c:v>
                </c:pt>
                <c:pt idx="6307">
                  <c:v>-4.0777948275861967E-2</c:v>
                </c:pt>
                <c:pt idx="6308">
                  <c:v>-4.0778258620689657E-2</c:v>
                </c:pt>
                <c:pt idx="6309">
                  <c:v>-4.0778620689655182E-2</c:v>
                </c:pt>
                <c:pt idx="6310">
                  <c:v>-4.0778862068965346E-2</c:v>
                </c:pt>
                <c:pt idx="6311">
                  <c:v>-4.0779103448275865E-2</c:v>
                </c:pt>
                <c:pt idx="6312">
                  <c:v>-4.0779310344827589E-2</c:v>
                </c:pt>
                <c:pt idx="6313">
                  <c:v>-4.0779344827586404E-2</c:v>
                </c:pt>
                <c:pt idx="6314">
                  <c:v>-4.0779206896551734E-2</c:v>
                </c:pt>
                <c:pt idx="6315">
                  <c:v>-4.0778965517241424E-2</c:v>
                </c:pt>
                <c:pt idx="6316">
                  <c:v>-4.0778672413793113E-2</c:v>
                </c:pt>
                <c:pt idx="6317">
                  <c:v>-4.0778413793103492E-2</c:v>
                </c:pt>
                <c:pt idx="6318">
                  <c:v>-4.0778224137931453E-2</c:v>
                </c:pt>
                <c:pt idx="6319">
                  <c:v>-4.0778224137931453E-2</c:v>
                </c:pt>
                <c:pt idx="6320">
                  <c:v>-4.0778206896551823E-2</c:v>
                </c:pt>
                <c:pt idx="6321">
                  <c:v>-4.0778172413793105E-2</c:v>
                </c:pt>
                <c:pt idx="6322">
                  <c:v>-4.0778103448275857E-2</c:v>
                </c:pt>
                <c:pt idx="6323">
                  <c:v>-4.0777931034483052E-2</c:v>
                </c:pt>
                <c:pt idx="6324">
                  <c:v>-4.0777741379310402E-2</c:v>
                </c:pt>
                <c:pt idx="6325">
                  <c:v>-4.0777689655172533E-2</c:v>
                </c:pt>
                <c:pt idx="6326">
                  <c:v>-4.0777758620689657E-2</c:v>
                </c:pt>
                <c:pt idx="6327">
                  <c:v>-4.0777793103448604E-2</c:v>
                </c:pt>
                <c:pt idx="6328">
                  <c:v>-4.0777793103448604E-2</c:v>
                </c:pt>
                <c:pt idx="6329">
                  <c:v>-4.0777879310344829E-2</c:v>
                </c:pt>
                <c:pt idx="6330">
                  <c:v>-4.0777758620689657E-2</c:v>
                </c:pt>
                <c:pt idx="6331">
                  <c:v>-4.0777534482758733E-2</c:v>
                </c:pt>
                <c:pt idx="6332">
                  <c:v>-4.0777258620689663E-2</c:v>
                </c:pt>
                <c:pt idx="6333">
                  <c:v>-4.0776982758620933E-2</c:v>
                </c:pt>
                <c:pt idx="6334">
                  <c:v>-4.0776862068965476E-2</c:v>
                </c:pt>
                <c:pt idx="6335">
                  <c:v>-4.0776862068965476E-2</c:v>
                </c:pt>
                <c:pt idx="6336">
                  <c:v>-4.0777000000000119E-2</c:v>
                </c:pt>
                <c:pt idx="6337">
                  <c:v>-4.0777172413793097E-2</c:v>
                </c:pt>
                <c:pt idx="6338">
                  <c:v>-4.0777275862068973E-2</c:v>
                </c:pt>
                <c:pt idx="6339">
                  <c:v>-4.0777241379310394E-2</c:v>
                </c:pt>
                <c:pt idx="6340">
                  <c:v>-4.0777086206896823E-2</c:v>
                </c:pt>
                <c:pt idx="6341">
                  <c:v>-4.0776810344827802E-2</c:v>
                </c:pt>
                <c:pt idx="6342">
                  <c:v>-4.0776413793103636E-2</c:v>
                </c:pt>
                <c:pt idx="6343">
                  <c:v>-4.0775931034482939E-2</c:v>
                </c:pt>
                <c:pt idx="6344">
                  <c:v>-4.0775448275861881E-2</c:v>
                </c:pt>
                <c:pt idx="6345">
                  <c:v>-4.0774982758620834E-2</c:v>
                </c:pt>
                <c:pt idx="6346">
                  <c:v>-4.0774413793103502E-2</c:v>
                </c:pt>
                <c:pt idx="6347">
                  <c:v>-4.0773689655172557E-2</c:v>
                </c:pt>
                <c:pt idx="6348">
                  <c:v>-4.0772896551724377E-2</c:v>
                </c:pt>
                <c:pt idx="6349">
                  <c:v>-4.0772034482758873E-2</c:v>
                </c:pt>
                <c:pt idx="6350">
                  <c:v>-4.0771068965517264E-2</c:v>
                </c:pt>
                <c:pt idx="6351">
                  <c:v>-4.0770137931034775E-2</c:v>
                </c:pt>
                <c:pt idx="6352">
                  <c:v>-4.076931034482778E-2</c:v>
                </c:pt>
                <c:pt idx="6353">
                  <c:v>-4.0768620689655324E-2</c:v>
                </c:pt>
                <c:pt idx="6354">
                  <c:v>-4.0768068965517393E-2</c:v>
                </c:pt>
                <c:pt idx="6355">
                  <c:v>-4.0767637931035085E-2</c:v>
                </c:pt>
                <c:pt idx="6356">
                  <c:v>-4.0767224137931615E-2</c:v>
                </c:pt>
                <c:pt idx="6357">
                  <c:v>-4.0766758620689694E-2</c:v>
                </c:pt>
                <c:pt idx="6358">
                  <c:v>-4.0766327586207123E-2</c:v>
                </c:pt>
                <c:pt idx="6359">
                  <c:v>-4.0766034482758944E-2</c:v>
                </c:pt>
                <c:pt idx="6360">
                  <c:v>-4.0765827586206914E-2</c:v>
                </c:pt>
                <c:pt idx="6361">
                  <c:v>-4.0765672413793134E-2</c:v>
                </c:pt>
                <c:pt idx="6362">
                  <c:v>-4.0765568965517314E-2</c:v>
                </c:pt>
                <c:pt idx="6363">
                  <c:v>-4.0765551724137927E-2</c:v>
                </c:pt>
                <c:pt idx="6364">
                  <c:v>-4.0765655172413824E-2</c:v>
                </c:pt>
                <c:pt idx="6365">
                  <c:v>-4.0765793103448675E-2</c:v>
                </c:pt>
                <c:pt idx="6366">
                  <c:v>-4.0766000000000323E-2</c:v>
                </c:pt>
                <c:pt idx="6367">
                  <c:v>-4.0766327586207123E-2</c:v>
                </c:pt>
                <c:pt idx="6368">
                  <c:v>-4.0766827586207123E-2</c:v>
                </c:pt>
                <c:pt idx="6369">
                  <c:v>-4.0767465517241745E-2</c:v>
                </c:pt>
                <c:pt idx="6370">
                  <c:v>-4.0768224137931547E-2</c:v>
                </c:pt>
                <c:pt idx="6371">
                  <c:v>-4.0769206896551932E-2</c:v>
                </c:pt>
                <c:pt idx="6372">
                  <c:v>-4.0770241379310394E-2</c:v>
                </c:pt>
                <c:pt idx="6373">
                  <c:v>-4.0771413793103464E-2</c:v>
                </c:pt>
                <c:pt idx="6374">
                  <c:v>-4.077270689655195E-2</c:v>
                </c:pt>
                <c:pt idx="6375">
                  <c:v>-4.0774137931034751E-2</c:v>
                </c:pt>
                <c:pt idx="6376">
                  <c:v>-4.0775810344827586E-2</c:v>
                </c:pt>
                <c:pt idx="6377">
                  <c:v>-4.0777637931034942E-2</c:v>
                </c:pt>
                <c:pt idx="6378">
                  <c:v>-4.0779568965517272E-2</c:v>
                </c:pt>
                <c:pt idx="6379">
                  <c:v>-4.0781482758620903E-2</c:v>
                </c:pt>
                <c:pt idx="6380">
                  <c:v>-4.0783344827586568E-2</c:v>
                </c:pt>
                <c:pt idx="6381">
                  <c:v>-4.0785155172413795E-2</c:v>
                </c:pt>
                <c:pt idx="6382">
                  <c:v>-4.0786931034483137E-2</c:v>
                </c:pt>
                <c:pt idx="6383">
                  <c:v>-4.0788586206896807E-2</c:v>
                </c:pt>
                <c:pt idx="6384">
                  <c:v>-4.0790137931034913E-2</c:v>
                </c:pt>
                <c:pt idx="6385">
                  <c:v>-4.0791620689655333E-2</c:v>
                </c:pt>
                <c:pt idx="6386">
                  <c:v>-4.0793155172413803E-2</c:v>
                </c:pt>
                <c:pt idx="6387">
                  <c:v>-4.0794827586207033E-2</c:v>
                </c:pt>
                <c:pt idx="6388">
                  <c:v>-4.0796620689655491E-2</c:v>
                </c:pt>
                <c:pt idx="6389">
                  <c:v>-4.0798413793103686E-2</c:v>
                </c:pt>
                <c:pt idx="6390">
                  <c:v>-4.080003448275879E-2</c:v>
                </c:pt>
                <c:pt idx="6391">
                  <c:v>-4.0801586206896584E-2</c:v>
                </c:pt>
                <c:pt idx="6392">
                  <c:v>-4.0803137931034822E-2</c:v>
                </c:pt>
                <c:pt idx="6393">
                  <c:v>-4.0804758620689656E-2</c:v>
                </c:pt>
                <c:pt idx="6394">
                  <c:v>-4.0806500000000134E-2</c:v>
                </c:pt>
                <c:pt idx="6395">
                  <c:v>-4.0808413793103494E-2</c:v>
                </c:pt>
                <c:pt idx="6396">
                  <c:v>-4.081051724137949E-2</c:v>
                </c:pt>
                <c:pt idx="6397">
                  <c:v>-4.0812637931035102E-2</c:v>
                </c:pt>
                <c:pt idx="6398">
                  <c:v>-4.0814689655172577E-2</c:v>
                </c:pt>
                <c:pt idx="6399">
                  <c:v>-4.0816637931035113E-2</c:v>
                </c:pt>
                <c:pt idx="6400">
                  <c:v>-4.0818534482758823E-2</c:v>
                </c:pt>
                <c:pt idx="6401">
                  <c:v>-4.0820275862068975E-2</c:v>
                </c:pt>
                <c:pt idx="6402">
                  <c:v>-4.0821827586206887E-2</c:v>
                </c:pt>
                <c:pt idx="6403">
                  <c:v>-4.0823172413793095E-2</c:v>
                </c:pt>
                <c:pt idx="6404">
                  <c:v>-4.0824482758620849E-2</c:v>
                </c:pt>
                <c:pt idx="6405">
                  <c:v>-4.0825793103448513E-2</c:v>
                </c:pt>
                <c:pt idx="6406">
                  <c:v>-4.0827017241379333E-2</c:v>
                </c:pt>
                <c:pt idx="6407">
                  <c:v>-4.0828034482758714E-2</c:v>
                </c:pt>
                <c:pt idx="6408">
                  <c:v>-4.0828913793103473E-2</c:v>
                </c:pt>
                <c:pt idx="6409">
                  <c:v>-4.0829603448275874E-2</c:v>
                </c:pt>
                <c:pt idx="6410">
                  <c:v>-4.0830206896551924E-2</c:v>
                </c:pt>
                <c:pt idx="6411">
                  <c:v>-4.0830655172413813E-2</c:v>
                </c:pt>
                <c:pt idx="6412">
                  <c:v>-4.0831017241379414E-2</c:v>
                </c:pt>
                <c:pt idx="6413">
                  <c:v>-4.0831327586206903E-2</c:v>
                </c:pt>
                <c:pt idx="6414">
                  <c:v>-4.0831534482758634E-2</c:v>
                </c:pt>
                <c:pt idx="6415">
                  <c:v>-4.0831689655172504E-2</c:v>
                </c:pt>
                <c:pt idx="6416">
                  <c:v>-4.0831758620689655E-2</c:v>
                </c:pt>
                <c:pt idx="6417">
                  <c:v>-4.0831948275861965E-2</c:v>
                </c:pt>
                <c:pt idx="6418">
                  <c:v>-4.0832172413793104E-2</c:v>
                </c:pt>
                <c:pt idx="6419">
                  <c:v>-4.0832362068965497E-2</c:v>
                </c:pt>
                <c:pt idx="6420">
                  <c:v>-4.0832568965517402E-2</c:v>
                </c:pt>
                <c:pt idx="6421">
                  <c:v>-4.0832637931035046E-2</c:v>
                </c:pt>
                <c:pt idx="6422">
                  <c:v>-4.0832568965517402E-2</c:v>
                </c:pt>
                <c:pt idx="6423">
                  <c:v>-4.0832465517241713E-2</c:v>
                </c:pt>
                <c:pt idx="6424">
                  <c:v>-4.0832241379310533E-2</c:v>
                </c:pt>
                <c:pt idx="6425">
                  <c:v>-4.0831879310344828E-2</c:v>
                </c:pt>
                <c:pt idx="6426">
                  <c:v>-4.0831465517241532E-2</c:v>
                </c:pt>
                <c:pt idx="6427">
                  <c:v>-4.0831172413793096E-2</c:v>
                </c:pt>
                <c:pt idx="6428">
                  <c:v>-4.0830982758620904E-2</c:v>
                </c:pt>
                <c:pt idx="6429">
                  <c:v>-4.0830758620689661E-2</c:v>
                </c:pt>
                <c:pt idx="6430">
                  <c:v>-4.0830344827586511E-2</c:v>
                </c:pt>
                <c:pt idx="6431">
                  <c:v>-4.0829810344827577E-2</c:v>
                </c:pt>
                <c:pt idx="6432">
                  <c:v>-4.0829275862068956E-2</c:v>
                </c:pt>
                <c:pt idx="6433">
                  <c:v>-4.082879310344855E-2</c:v>
                </c:pt>
                <c:pt idx="6434">
                  <c:v>-4.0828344827586439E-2</c:v>
                </c:pt>
                <c:pt idx="6435">
                  <c:v>-4.0827793103448612E-2</c:v>
                </c:pt>
                <c:pt idx="6436">
                  <c:v>-4.0827051724137926E-2</c:v>
                </c:pt>
                <c:pt idx="6437">
                  <c:v>-4.0826258620689664E-2</c:v>
                </c:pt>
                <c:pt idx="6438">
                  <c:v>-4.0825431034482967E-2</c:v>
                </c:pt>
                <c:pt idx="6439">
                  <c:v>-4.0824551724137917E-2</c:v>
                </c:pt>
                <c:pt idx="6440">
                  <c:v>-4.0823965517241524E-2</c:v>
                </c:pt>
                <c:pt idx="6441">
                  <c:v>-4.0823500000000033E-2</c:v>
                </c:pt>
                <c:pt idx="6442">
                  <c:v>-4.0823034482758785E-2</c:v>
                </c:pt>
                <c:pt idx="6443">
                  <c:v>-4.0822586206896806E-2</c:v>
                </c:pt>
                <c:pt idx="6444">
                  <c:v>-4.082213793103482E-2</c:v>
                </c:pt>
                <c:pt idx="6445">
                  <c:v>-4.0821793103448523E-2</c:v>
                </c:pt>
                <c:pt idx="6446">
                  <c:v>-4.0821344827586412E-2</c:v>
                </c:pt>
                <c:pt idx="6447">
                  <c:v>-4.0820810344827693E-2</c:v>
                </c:pt>
                <c:pt idx="6448">
                  <c:v>-4.0820172413793106E-2</c:v>
                </c:pt>
                <c:pt idx="6449">
                  <c:v>-4.0819344827586493E-2</c:v>
                </c:pt>
                <c:pt idx="6450">
                  <c:v>-4.0818413793103532E-2</c:v>
                </c:pt>
                <c:pt idx="6451">
                  <c:v>-4.0817551724138125E-2</c:v>
                </c:pt>
                <c:pt idx="6452">
                  <c:v>-4.0816827586207034E-2</c:v>
                </c:pt>
                <c:pt idx="6453">
                  <c:v>-4.0816120689655191E-2</c:v>
                </c:pt>
                <c:pt idx="6454">
                  <c:v>-4.0815551724137984E-2</c:v>
                </c:pt>
                <c:pt idx="6455">
                  <c:v>-4.0815172413793087E-2</c:v>
                </c:pt>
                <c:pt idx="6456">
                  <c:v>-4.0814965517241626E-2</c:v>
                </c:pt>
                <c:pt idx="6457">
                  <c:v>-4.0814965517241626E-2</c:v>
                </c:pt>
                <c:pt idx="6458">
                  <c:v>-4.0815086206896806E-2</c:v>
                </c:pt>
                <c:pt idx="6459">
                  <c:v>-4.0815413793103522E-2</c:v>
                </c:pt>
                <c:pt idx="6460">
                  <c:v>-4.0816068965517434E-2</c:v>
                </c:pt>
                <c:pt idx="6461">
                  <c:v>-4.0816931034483223E-2</c:v>
                </c:pt>
                <c:pt idx="6462">
                  <c:v>-4.0817827586207014E-2</c:v>
                </c:pt>
                <c:pt idx="6463">
                  <c:v>-4.0818827586206932E-2</c:v>
                </c:pt>
                <c:pt idx="6464">
                  <c:v>-4.0819775862068967E-2</c:v>
                </c:pt>
                <c:pt idx="6465">
                  <c:v>-4.0820603448275913E-2</c:v>
                </c:pt>
                <c:pt idx="6466">
                  <c:v>-4.0821344827586412E-2</c:v>
                </c:pt>
                <c:pt idx="6467">
                  <c:v>-4.082213793103482E-2</c:v>
                </c:pt>
                <c:pt idx="6468">
                  <c:v>-4.0822862068965467E-2</c:v>
                </c:pt>
                <c:pt idx="6469">
                  <c:v>-4.0823413793103523E-2</c:v>
                </c:pt>
                <c:pt idx="6470">
                  <c:v>-4.0823913793103503E-2</c:v>
                </c:pt>
                <c:pt idx="6471">
                  <c:v>-4.0824448275861965E-2</c:v>
                </c:pt>
                <c:pt idx="6472">
                  <c:v>-4.0824913793103483E-2</c:v>
                </c:pt>
                <c:pt idx="6473">
                  <c:v>-4.0825275862068966E-2</c:v>
                </c:pt>
                <c:pt idx="6474">
                  <c:v>-4.0825568965517263E-2</c:v>
                </c:pt>
                <c:pt idx="6475">
                  <c:v>-4.0825827586206898E-2</c:v>
                </c:pt>
                <c:pt idx="6476">
                  <c:v>-4.0825965517241394E-2</c:v>
                </c:pt>
                <c:pt idx="6477">
                  <c:v>-4.0825827586206898E-2</c:v>
                </c:pt>
                <c:pt idx="6478">
                  <c:v>-4.0825655172413787E-2</c:v>
                </c:pt>
                <c:pt idx="6479">
                  <c:v>-4.0825448275861945E-2</c:v>
                </c:pt>
                <c:pt idx="6480">
                  <c:v>-4.0825206896551731E-2</c:v>
                </c:pt>
                <c:pt idx="6481">
                  <c:v>-4.0824827586206897E-2</c:v>
                </c:pt>
                <c:pt idx="6482">
                  <c:v>-4.0824448275861965E-2</c:v>
                </c:pt>
                <c:pt idx="6483">
                  <c:v>-4.0824103448275868E-2</c:v>
                </c:pt>
                <c:pt idx="6484">
                  <c:v>-4.0823655172413813E-2</c:v>
                </c:pt>
                <c:pt idx="6485">
                  <c:v>-4.0823189655172405E-2</c:v>
                </c:pt>
                <c:pt idx="6486">
                  <c:v>-4.0822793103448676E-2</c:v>
                </c:pt>
                <c:pt idx="6487">
                  <c:v>-4.0822500000000123E-2</c:v>
                </c:pt>
                <c:pt idx="6488">
                  <c:v>-4.0822293103448676E-2</c:v>
                </c:pt>
                <c:pt idx="6489">
                  <c:v>-4.082213793103482E-2</c:v>
                </c:pt>
                <c:pt idx="6490">
                  <c:v>-4.0822120689655156E-2</c:v>
                </c:pt>
                <c:pt idx="6491">
                  <c:v>-4.0822224137931538E-2</c:v>
                </c:pt>
                <c:pt idx="6492">
                  <c:v>-4.0822448275862067E-2</c:v>
                </c:pt>
                <c:pt idx="6493">
                  <c:v>-4.0822672413793309E-2</c:v>
                </c:pt>
                <c:pt idx="6494">
                  <c:v>-4.0822793103448676E-2</c:v>
                </c:pt>
                <c:pt idx="6495">
                  <c:v>-4.0822741379310433E-2</c:v>
                </c:pt>
                <c:pt idx="6496">
                  <c:v>-4.0822655172413833E-2</c:v>
                </c:pt>
                <c:pt idx="6497">
                  <c:v>-4.0822689655172585E-2</c:v>
                </c:pt>
                <c:pt idx="6498">
                  <c:v>-4.0822758620689667E-2</c:v>
                </c:pt>
                <c:pt idx="6499">
                  <c:v>-4.0822931034483111E-2</c:v>
                </c:pt>
                <c:pt idx="6500">
                  <c:v>-4.0823137931034786E-2</c:v>
                </c:pt>
                <c:pt idx="6501">
                  <c:v>-4.0823344827586511E-2</c:v>
                </c:pt>
                <c:pt idx="6502">
                  <c:v>-4.0823517241379413E-2</c:v>
                </c:pt>
                <c:pt idx="6503">
                  <c:v>-4.0823724137931477E-2</c:v>
                </c:pt>
                <c:pt idx="6504">
                  <c:v>-4.0823896551724193E-2</c:v>
                </c:pt>
                <c:pt idx="6505">
                  <c:v>-4.082393103448307E-2</c:v>
                </c:pt>
                <c:pt idx="6506">
                  <c:v>-4.0823982758620904E-2</c:v>
                </c:pt>
                <c:pt idx="6507">
                  <c:v>-4.0824034482758634E-2</c:v>
                </c:pt>
                <c:pt idx="6508">
                  <c:v>-4.0824068965517282E-2</c:v>
                </c:pt>
                <c:pt idx="6509">
                  <c:v>-4.0824137931034711E-2</c:v>
                </c:pt>
                <c:pt idx="6510">
                  <c:v>-4.0824137931034711E-2</c:v>
                </c:pt>
                <c:pt idx="6511">
                  <c:v>-4.0824086206896724E-2</c:v>
                </c:pt>
                <c:pt idx="6512">
                  <c:v>-4.0823896551724193E-2</c:v>
                </c:pt>
                <c:pt idx="6513">
                  <c:v>-4.0823620689655192E-2</c:v>
                </c:pt>
                <c:pt idx="6514">
                  <c:v>-4.0823310344827751E-2</c:v>
                </c:pt>
                <c:pt idx="6515">
                  <c:v>-4.0823000000000033E-2</c:v>
                </c:pt>
                <c:pt idx="6516">
                  <c:v>-4.0822793103448676E-2</c:v>
                </c:pt>
                <c:pt idx="6517">
                  <c:v>-4.0822586206896806E-2</c:v>
                </c:pt>
                <c:pt idx="6518">
                  <c:v>-4.0822396551724364E-2</c:v>
                </c:pt>
                <c:pt idx="6519">
                  <c:v>-4.0822362068965466E-2</c:v>
                </c:pt>
                <c:pt idx="6520">
                  <c:v>-4.0822465517241627E-2</c:v>
                </c:pt>
                <c:pt idx="6521">
                  <c:v>-4.0822810344827765E-2</c:v>
                </c:pt>
                <c:pt idx="6522">
                  <c:v>-4.0823448275862047E-2</c:v>
                </c:pt>
                <c:pt idx="6523">
                  <c:v>-4.0824275862068965E-2</c:v>
                </c:pt>
                <c:pt idx="6524">
                  <c:v>-4.0825137931034636E-2</c:v>
                </c:pt>
                <c:pt idx="6525">
                  <c:v>-4.0826120689655167E-2</c:v>
                </c:pt>
                <c:pt idx="6526">
                  <c:v>-4.0827241379310403E-2</c:v>
                </c:pt>
                <c:pt idx="6527">
                  <c:v>-4.0828482758620832E-2</c:v>
                </c:pt>
                <c:pt idx="6528">
                  <c:v>-4.0829793103448503E-2</c:v>
                </c:pt>
                <c:pt idx="6529">
                  <c:v>-4.0831068965517303E-2</c:v>
                </c:pt>
                <c:pt idx="6530">
                  <c:v>-4.0832310344827906E-2</c:v>
                </c:pt>
                <c:pt idx="6531">
                  <c:v>-4.0833517241379486E-2</c:v>
                </c:pt>
                <c:pt idx="6532">
                  <c:v>-4.0834689655172514E-2</c:v>
                </c:pt>
                <c:pt idx="6533">
                  <c:v>-4.0835672413793114E-2</c:v>
                </c:pt>
                <c:pt idx="6534">
                  <c:v>-4.0836448275862067E-2</c:v>
                </c:pt>
                <c:pt idx="6535">
                  <c:v>-4.0837172413793102E-2</c:v>
                </c:pt>
                <c:pt idx="6536">
                  <c:v>-4.0837775862068992E-2</c:v>
                </c:pt>
                <c:pt idx="6537">
                  <c:v>-4.0838241379310414E-2</c:v>
                </c:pt>
                <c:pt idx="6538">
                  <c:v>-4.0838551724137931E-2</c:v>
                </c:pt>
                <c:pt idx="6539">
                  <c:v>-4.0838620689655172E-2</c:v>
                </c:pt>
                <c:pt idx="6540">
                  <c:v>-4.0838551724137931E-2</c:v>
                </c:pt>
                <c:pt idx="6541">
                  <c:v>-4.0838413793103504E-2</c:v>
                </c:pt>
                <c:pt idx="6542">
                  <c:v>-4.0838344827586505E-2</c:v>
                </c:pt>
                <c:pt idx="6543">
                  <c:v>-4.0838379310344827E-2</c:v>
                </c:pt>
                <c:pt idx="6544">
                  <c:v>-4.083853448275878E-2</c:v>
                </c:pt>
                <c:pt idx="6545">
                  <c:v>-4.0838827586206904E-2</c:v>
                </c:pt>
                <c:pt idx="6546">
                  <c:v>-4.0839517241379332E-2</c:v>
                </c:pt>
                <c:pt idx="6547">
                  <c:v>-4.0840517241379312E-2</c:v>
                </c:pt>
                <c:pt idx="6548">
                  <c:v>-4.0841672413793106E-2</c:v>
                </c:pt>
                <c:pt idx="6549">
                  <c:v>-4.0842913793103494E-2</c:v>
                </c:pt>
                <c:pt idx="6550">
                  <c:v>-4.0844224137931422E-2</c:v>
                </c:pt>
                <c:pt idx="6551">
                  <c:v>-4.0845603448275883E-2</c:v>
                </c:pt>
                <c:pt idx="6552">
                  <c:v>-4.0847086206896734E-2</c:v>
                </c:pt>
                <c:pt idx="6553">
                  <c:v>-4.0848603448275893E-2</c:v>
                </c:pt>
                <c:pt idx="6554">
                  <c:v>-4.0850206896551902E-2</c:v>
                </c:pt>
                <c:pt idx="6555">
                  <c:v>-4.0851844827586394E-2</c:v>
                </c:pt>
                <c:pt idx="6556">
                  <c:v>-4.0853551724137932E-2</c:v>
                </c:pt>
                <c:pt idx="6557">
                  <c:v>-4.085543103448299E-2</c:v>
                </c:pt>
                <c:pt idx="6558">
                  <c:v>-4.0857241379310412E-2</c:v>
                </c:pt>
                <c:pt idx="6559">
                  <c:v>-4.085879310344858E-2</c:v>
                </c:pt>
                <c:pt idx="6560">
                  <c:v>-4.086013793103483E-2</c:v>
                </c:pt>
                <c:pt idx="6561">
                  <c:v>-4.0861413793103513E-2</c:v>
                </c:pt>
                <c:pt idx="6562">
                  <c:v>-4.0862655172413949E-2</c:v>
                </c:pt>
                <c:pt idx="6563">
                  <c:v>-4.0863948275862066E-2</c:v>
                </c:pt>
                <c:pt idx="6564">
                  <c:v>-4.0865189655172406E-2</c:v>
                </c:pt>
                <c:pt idx="6565">
                  <c:v>-4.0866379310344834E-2</c:v>
                </c:pt>
                <c:pt idx="6566">
                  <c:v>-4.0867448275862056E-2</c:v>
                </c:pt>
                <c:pt idx="6567">
                  <c:v>-4.0868465517241638E-2</c:v>
                </c:pt>
                <c:pt idx="6568">
                  <c:v>-4.0869482758620894E-2</c:v>
                </c:pt>
                <c:pt idx="6569">
                  <c:v>-4.0870379310344825E-2</c:v>
                </c:pt>
                <c:pt idx="6570">
                  <c:v>-4.0871224137931386E-2</c:v>
                </c:pt>
                <c:pt idx="6571">
                  <c:v>-4.0872137931034808E-2</c:v>
                </c:pt>
                <c:pt idx="6572">
                  <c:v>-4.0873000000000013E-2</c:v>
                </c:pt>
                <c:pt idx="6573">
                  <c:v>-4.0873793103448602E-2</c:v>
                </c:pt>
                <c:pt idx="6574">
                  <c:v>-4.0874534482758712E-2</c:v>
                </c:pt>
                <c:pt idx="6575">
                  <c:v>-4.0875293103448514E-2</c:v>
                </c:pt>
                <c:pt idx="6576">
                  <c:v>-4.0876034482758734E-2</c:v>
                </c:pt>
                <c:pt idx="6577">
                  <c:v>-4.0876827586206914E-2</c:v>
                </c:pt>
                <c:pt idx="6578">
                  <c:v>-4.087763793103491E-2</c:v>
                </c:pt>
                <c:pt idx="6579">
                  <c:v>-4.0878551724137915E-2</c:v>
                </c:pt>
                <c:pt idx="6580">
                  <c:v>-4.0879551724137896E-2</c:v>
                </c:pt>
                <c:pt idx="6581">
                  <c:v>-4.0880568965517304E-2</c:v>
                </c:pt>
                <c:pt idx="6582">
                  <c:v>-4.0881517241379332E-2</c:v>
                </c:pt>
                <c:pt idx="6583">
                  <c:v>-4.0882448275862057E-2</c:v>
                </c:pt>
                <c:pt idx="6584">
                  <c:v>-4.0883379310344824E-2</c:v>
                </c:pt>
                <c:pt idx="6585">
                  <c:v>-4.0884258620689666E-2</c:v>
                </c:pt>
                <c:pt idx="6586">
                  <c:v>-4.0885137931034723E-2</c:v>
                </c:pt>
                <c:pt idx="6587">
                  <c:v>-4.0886103448275903E-2</c:v>
                </c:pt>
                <c:pt idx="6588">
                  <c:v>-4.0887103448275883E-2</c:v>
                </c:pt>
                <c:pt idx="6589">
                  <c:v>-4.0888172413793097E-2</c:v>
                </c:pt>
                <c:pt idx="6590">
                  <c:v>-4.0889172413793105E-2</c:v>
                </c:pt>
                <c:pt idx="6591">
                  <c:v>-4.0890000000000148E-2</c:v>
                </c:pt>
                <c:pt idx="6592">
                  <c:v>-4.0890551724137934E-2</c:v>
                </c:pt>
                <c:pt idx="6593">
                  <c:v>-4.0890948275862066E-2</c:v>
                </c:pt>
                <c:pt idx="6594">
                  <c:v>-4.0891310344827826E-2</c:v>
                </c:pt>
                <c:pt idx="6595">
                  <c:v>-4.0891637931034952E-2</c:v>
                </c:pt>
                <c:pt idx="6596">
                  <c:v>-4.0891982758620916E-2</c:v>
                </c:pt>
                <c:pt idx="6597">
                  <c:v>-4.0892482758621083E-2</c:v>
                </c:pt>
                <c:pt idx="6598">
                  <c:v>-4.0892913793103725E-2</c:v>
                </c:pt>
                <c:pt idx="6599">
                  <c:v>-4.0893310344827898E-2</c:v>
                </c:pt>
                <c:pt idx="6600">
                  <c:v>-4.0893620689655387E-2</c:v>
                </c:pt>
                <c:pt idx="6601">
                  <c:v>-4.0893862068965496E-2</c:v>
                </c:pt>
                <c:pt idx="6602">
                  <c:v>-4.0894137931034844E-2</c:v>
                </c:pt>
                <c:pt idx="6603">
                  <c:v>-4.0894310344827815E-2</c:v>
                </c:pt>
                <c:pt idx="6604">
                  <c:v>-4.0894500000000132E-2</c:v>
                </c:pt>
                <c:pt idx="6605">
                  <c:v>-4.0894758620689663E-2</c:v>
                </c:pt>
                <c:pt idx="6606">
                  <c:v>-4.089493103448312E-2</c:v>
                </c:pt>
                <c:pt idx="6607">
                  <c:v>-4.089513793103481E-2</c:v>
                </c:pt>
                <c:pt idx="6608">
                  <c:v>-4.0895344827586506E-2</c:v>
                </c:pt>
                <c:pt idx="6609">
                  <c:v>-4.0895344827586506E-2</c:v>
                </c:pt>
                <c:pt idx="6610">
                  <c:v>-4.0895206896551912E-2</c:v>
                </c:pt>
                <c:pt idx="6611">
                  <c:v>-4.0895017241379457E-2</c:v>
                </c:pt>
                <c:pt idx="6612">
                  <c:v>-4.0894758620689663E-2</c:v>
                </c:pt>
                <c:pt idx="6613">
                  <c:v>-4.089434482758654E-2</c:v>
                </c:pt>
                <c:pt idx="6614">
                  <c:v>-4.0893758620689682E-2</c:v>
                </c:pt>
                <c:pt idx="6615">
                  <c:v>-4.0893206896552001E-2</c:v>
                </c:pt>
                <c:pt idx="6616">
                  <c:v>-4.0892827586207103E-2</c:v>
                </c:pt>
                <c:pt idx="6617">
                  <c:v>-4.0892620689655469E-2</c:v>
                </c:pt>
                <c:pt idx="6618">
                  <c:v>-4.0892465517241787E-2</c:v>
                </c:pt>
                <c:pt idx="6619">
                  <c:v>-4.0892379310344985E-2</c:v>
                </c:pt>
                <c:pt idx="6620">
                  <c:v>-4.0892293103448801E-2</c:v>
                </c:pt>
                <c:pt idx="6621">
                  <c:v>-4.0892103448276027E-2</c:v>
                </c:pt>
                <c:pt idx="6622">
                  <c:v>-4.0891844827586496E-2</c:v>
                </c:pt>
                <c:pt idx="6623">
                  <c:v>-4.0891586206896785E-2</c:v>
                </c:pt>
                <c:pt idx="6624">
                  <c:v>-4.0891344827586523E-2</c:v>
                </c:pt>
                <c:pt idx="6625">
                  <c:v>-4.0891103448275873E-2</c:v>
                </c:pt>
                <c:pt idx="6626">
                  <c:v>-4.0890793103448675E-2</c:v>
                </c:pt>
                <c:pt idx="6627">
                  <c:v>-4.0890603448276136E-2</c:v>
                </c:pt>
                <c:pt idx="6628">
                  <c:v>-4.0890482758621005E-2</c:v>
                </c:pt>
                <c:pt idx="6629">
                  <c:v>-4.0890465517241667E-2</c:v>
                </c:pt>
                <c:pt idx="6630">
                  <c:v>-4.089058620689684E-2</c:v>
                </c:pt>
                <c:pt idx="6631">
                  <c:v>-4.0890758620689673E-2</c:v>
                </c:pt>
                <c:pt idx="6632">
                  <c:v>-4.0890948275862066E-2</c:v>
                </c:pt>
                <c:pt idx="6633">
                  <c:v>-4.0891189655172411E-2</c:v>
                </c:pt>
                <c:pt idx="6634">
                  <c:v>-4.0891465517241599E-2</c:v>
                </c:pt>
                <c:pt idx="6635">
                  <c:v>-4.0891810344827778E-2</c:v>
                </c:pt>
                <c:pt idx="6636">
                  <c:v>-4.0892310344827931E-2</c:v>
                </c:pt>
                <c:pt idx="6637">
                  <c:v>-4.0892896551724421E-2</c:v>
                </c:pt>
                <c:pt idx="6638">
                  <c:v>-4.0893448275862068E-2</c:v>
                </c:pt>
                <c:pt idx="6639">
                  <c:v>-4.0894017241379504E-2</c:v>
                </c:pt>
                <c:pt idx="6640">
                  <c:v>-4.0894620689655194E-2</c:v>
                </c:pt>
                <c:pt idx="6641">
                  <c:v>-4.0895206896551912E-2</c:v>
                </c:pt>
                <c:pt idx="6642">
                  <c:v>-4.0895844827586486E-2</c:v>
                </c:pt>
                <c:pt idx="6643">
                  <c:v>-4.0896517241379576E-2</c:v>
                </c:pt>
                <c:pt idx="6644">
                  <c:v>-4.0897310344827888E-2</c:v>
                </c:pt>
                <c:pt idx="6645">
                  <c:v>-4.0898137931034827E-2</c:v>
                </c:pt>
                <c:pt idx="6646">
                  <c:v>-4.0899034482758813E-2</c:v>
                </c:pt>
                <c:pt idx="6647">
                  <c:v>-4.0899948275862047E-2</c:v>
                </c:pt>
                <c:pt idx="6648">
                  <c:v>-4.0900948275861965E-2</c:v>
                </c:pt>
                <c:pt idx="6649">
                  <c:v>-4.0901982758620732E-2</c:v>
                </c:pt>
                <c:pt idx="6650">
                  <c:v>-4.0903034482758734E-2</c:v>
                </c:pt>
                <c:pt idx="6651">
                  <c:v>-4.0904120689655155E-2</c:v>
                </c:pt>
                <c:pt idx="6652">
                  <c:v>-4.0905293103448551E-2</c:v>
                </c:pt>
                <c:pt idx="6653">
                  <c:v>-4.0906344827586524E-2</c:v>
                </c:pt>
                <c:pt idx="6654">
                  <c:v>-4.0907275862068972E-2</c:v>
                </c:pt>
                <c:pt idx="6655">
                  <c:v>-4.0908086206896593E-2</c:v>
                </c:pt>
                <c:pt idx="6656">
                  <c:v>-4.0909017241379311E-2</c:v>
                </c:pt>
                <c:pt idx="6657">
                  <c:v>-4.0909862068965262E-2</c:v>
                </c:pt>
                <c:pt idx="6658">
                  <c:v>-4.091072413793153E-2</c:v>
                </c:pt>
                <c:pt idx="6659">
                  <c:v>-4.0911534482758714E-2</c:v>
                </c:pt>
                <c:pt idx="6660">
                  <c:v>-4.0912396551724434E-2</c:v>
                </c:pt>
                <c:pt idx="6661">
                  <c:v>-4.0913224137931546E-2</c:v>
                </c:pt>
                <c:pt idx="6662">
                  <c:v>-4.0914017241379434E-2</c:v>
                </c:pt>
                <c:pt idx="6663">
                  <c:v>-4.0914637931034975E-2</c:v>
                </c:pt>
                <c:pt idx="6664">
                  <c:v>-4.0915086206896746E-2</c:v>
                </c:pt>
                <c:pt idx="6665">
                  <c:v>-4.0915551724137925E-2</c:v>
                </c:pt>
                <c:pt idx="6666">
                  <c:v>-4.0916034482758892E-2</c:v>
                </c:pt>
                <c:pt idx="6667">
                  <c:v>-4.0916517241379513E-2</c:v>
                </c:pt>
                <c:pt idx="6668">
                  <c:v>-4.091693103448317E-2</c:v>
                </c:pt>
                <c:pt idx="6669">
                  <c:v>-4.0917241379310423E-2</c:v>
                </c:pt>
                <c:pt idx="6670">
                  <c:v>-4.0917448275862058E-2</c:v>
                </c:pt>
                <c:pt idx="6671">
                  <c:v>-4.0917655172413823E-2</c:v>
                </c:pt>
                <c:pt idx="6672">
                  <c:v>-4.091787931034483E-2</c:v>
                </c:pt>
                <c:pt idx="6673">
                  <c:v>-4.0918103448275872E-2</c:v>
                </c:pt>
                <c:pt idx="6674">
                  <c:v>-4.0918396551724315E-2</c:v>
                </c:pt>
                <c:pt idx="6675">
                  <c:v>-4.0918741379310404E-2</c:v>
                </c:pt>
                <c:pt idx="6676">
                  <c:v>-4.0919051724137963E-2</c:v>
                </c:pt>
                <c:pt idx="6677">
                  <c:v>-4.091913793103473E-2</c:v>
                </c:pt>
                <c:pt idx="6678">
                  <c:v>-4.0918965517241557E-2</c:v>
                </c:pt>
                <c:pt idx="6679">
                  <c:v>-4.0918741379310404E-2</c:v>
                </c:pt>
                <c:pt idx="6680">
                  <c:v>-4.0918413793103514E-2</c:v>
                </c:pt>
                <c:pt idx="6681">
                  <c:v>-4.0918000000000024E-2</c:v>
                </c:pt>
                <c:pt idx="6682">
                  <c:v>-4.0917620689655314E-2</c:v>
                </c:pt>
                <c:pt idx="6683">
                  <c:v>-4.0917327586206934E-2</c:v>
                </c:pt>
                <c:pt idx="6684">
                  <c:v>-4.0917120689655175E-2</c:v>
                </c:pt>
                <c:pt idx="6685">
                  <c:v>-4.0916965517241687E-2</c:v>
                </c:pt>
                <c:pt idx="6686">
                  <c:v>-4.0916965517241687E-2</c:v>
                </c:pt>
                <c:pt idx="6687">
                  <c:v>-4.0917137931034832E-2</c:v>
                </c:pt>
                <c:pt idx="6688">
                  <c:v>-4.0917344827586549E-2</c:v>
                </c:pt>
                <c:pt idx="6689">
                  <c:v>-4.0917465517241645E-2</c:v>
                </c:pt>
                <c:pt idx="6690">
                  <c:v>-4.0917551724137934E-2</c:v>
                </c:pt>
                <c:pt idx="6691">
                  <c:v>-4.0917620689655314E-2</c:v>
                </c:pt>
                <c:pt idx="6692">
                  <c:v>-4.0917672413793134E-2</c:v>
                </c:pt>
                <c:pt idx="6693">
                  <c:v>-4.0917689655172534E-2</c:v>
                </c:pt>
                <c:pt idx="6694">
                  <c:v>-4.0917793103448646E-2</c:v>
                </c:pt>
                <c:pt idx="6695">
                  <c:v>-4.0918051724137927E-2</c:v>
                </c:pt>
                <c:pt idx="6696">
                  <c:v>-4.0918482758620894E-2</c:v>
                </c:pt>
                <c:pt idx="6697">
                  <c:v>-4.0919034482758757E-2</c:v>
                </c:pt>
                <c:pt idx="6698">
                  <c:v>-4.0919534482758722E-2</c:v>
                </c:pt>
                <c:pt idx="6699">
                  <c:v>-4.0920000000000012E-2</c:v>
                </c:pt>
                <c:pt idx="6700">
                  <c:v>-4.0920431034482958E-2</c:v>
                </c:pt>
                <c:pt idx="6701">
                  <c:v>-4.0920913793103454E-2</c:v>
                </c:pt>
                <c:pt idx="6702">
                  <c:v>-4.0921551724137896E-2</c:v>
                </c:pt>
                <c:pt idx="6703">
                  <c:v>-4.0922241379310394E-2</c:v>
                </c:pt>
                <c:pt idx="6704">
                  <c:v>-4.0923034482758719E-2</c:v>
                </c:pt>
                <c:pt idx="6705">
                  <c:v>-4.0923844827586424E-2</c:v>
                </c:pt>
                <c:pt idx="6706">
                  <c:v>-4.0924672413793106E-2</c:v>
                </c:pt>
                <c:pt idx="6707">
                  <c:v>-4.0925568965517252E-2</c:v>
                </c:pt>
                <c:pt idx="6708">
                  <c:v>-4.0926517241379419E-2</c:v>
                </c:pt>
                <c:pt idx="6709">
                  <c:v>-4.0927379310344826E-2</c:v>
                </c:pt>
                <c:pt idx="6710">
                  <c:v>-4.0928120689654963E-2</c:v>
                </c:pt>
                <c:pt idx="6711">
                  <c:v>-4.0928982758620724E-2</c:v>
                </c:pt>
                <c:pt idx="6712">
                  <c:v>-4.0929931034482891E-2</c:v>
                </c:pt>
                <c:pt idx="6713">
                  <c:v>-4.0931017241379333E-2</c:v>
                </c:pt>
                <c:pt idx="6714">
                  <c:v>-4.0932275862069004E-2</c:v>
                </c:pt>
                <c:pt idx="6715">
                  <c:v>-4.0933689655172557E-2</c:v>
                </c:pt>
                <c:pt idx="6716">
                  <c:v>-4.0935189655172406E-2</c:v>
                </c:pt>
                <c:pt idx="6717">
                  <c:v>-4.0936603448276106E-2</c:v>
                </c:pt>
                <c:pt idx="6718">
                  <c:v>-4.0937896551724286E-2</c:v>
                </c:pt>
                <c:pt idx="6719">
                  <c:v>-4.0939137931034666E-2</c:v>
                </c:pt>
                <c:pt idx="6720">
                  <c:v>-4.0940293103448523E-2</c:v>
                </c:pt>
                <c:pt idx="6721">
                  <c:v>-4.0941275862068867E-2</c:v>
                </c:pt>
                <c:pt idx="6722">
                  <c:v>-4.0942189655172406E-2</c:v>
                </c:pt>
                <c:pt idx="6723">
                  <c:v>-4.0943172413793076E-2</c:v>
                </c:pt>
                <c:pt idx="6724">
                  <c:v>-4.0944224137931404E-2</c:v>
                </c:pt>
                <c:pt idx="6725">
                  <c:v>-4.0945344827586223E-2</c:v>
                </c:pt>
                <c:pt idx="6726">
                  <c:v>-4.0946396551724183E-2</c:v>
                </c:pt>
                <c:pt idx="6727">
                  <c:v>-4.0947431034482958E-2</c:v>
                </c:pt>
                <c:pt idx="6728">
                  <c:v>-4.0948517241379309E-2</c:v>
                </c:pt>
                <c:pt idx="6729">
                  <c:v>-4.0949655172413786E-2</c:v>
                </c:pt>
                <c:pt idx="6730">
                  <c:v>-4.0950775862068967E-2</c:v>
                </c:pt>
                <c:pt idx="6731">
                  <c:v>-4.095186206896527E-2</c:v>
                </c:pt>
                <c:pt idx="6732">
                  <c:v>-4.0952965517241549E-2</c:v>
                </c:pt>
                <c:pt idx="6733">
                  <c:v>-4.0954137931034675E-2</c:v>
                </c:pt>
                <c:pt idx="6734">
                  <c:v>-4.0955344827586379E-2</c:v>
                </c:pt>
                <c:pt idx="6735">
                  <c:v>-4.0956586206896815E-2</c:v>
                </c:pt>
                <c:pt idx="6736">
                  <c:v>-4.0957706896551822E-2</c:v>
                </c:pt>
                <c:pt idx="6737">
                  <c:v>-4.0958637931034866E-2</c:v>
                </c:pt>
                <c:pt idx="6738">
                  <c:v>-4.0959517241379306E-2</c:v>
                </c:pt>
                <c:pt idx="6739">
                  <c:v>-4.0960344827586488E-2</c:v>
                </c:pt>
                <c:pt idx="6740">
                  <c:v>-4.0961172413793087E-2</c:v>
                </c:pt>
                <c:pt idx="6741">
                  <c:v>-4.0961913793103474E-2</c:v>
                </c:pt>
                <c:pt idx="6742">
                  <c:v>-4.0962655172413834E-2</c:v>
                </c:pt>
                <c:pt idx="6743">
                  <c:v>-4.0963327586206924E-2</c:v>
                </c:pt>
                <c:pt idx="6744">
                  <c:v>-4.0963758620689662E-2</c:v>
                </c:pt>
                <c:pt idx="6745">
                  <c:v>-4.0964155172413787E-2</c:v>
                </c:pt>
                <c:pt idx="6746">
                  <c:v>-4.0964517241379422E-2</c:v>
                </c:pt>
                <c:pt idx="6747">
                  <c:v>-4.0964741379310401E-2</c:v>
                </c:pt>
                <c:pt idx="6748">
                  <c:v>-4.0964913793103484E-2</c:v>
                </c:pt>
                <c:pt idx="6749">
                  <c:v>-4.0965120689655146E-2</c:v>
                </c:pt>
                <c:pt idx="6750">
                  <c:v>-4.0965482758620879E-2</c:v>
                </c:pt>
                <c:pt idx="6751">
                  <c:v>-4.0965862068965346E-2</c:v>
                </c:pt>
                <c:pt idx="6752">
                  <c:v>-4.0966362068965506E-2</c:v>
                </c:pt>
                <c:pt idx="6753">
                  <c:v>-4.0967068965517314E-2</c:v>
                </c:pt>
                <c:pt idx="6754">
                  <c:v>-4.0967810344827764E-2</c:v>
                </c:pt>
                <c:pt idx="6755">
                  <c:v>-4.0968758620689646E-2</c:v>
                </c:pt>
                <c:pt idx="6756">
                  <c:v>-4.0969827586206903E-2</c:v>
                </c:pt>
                <c:pt idx="6757">
                  <c:v>-4.0970913793103463E-2</c:v>
                </c:pt>
                <c:pt idx="6758">
                  <c:v>-4.0971931034482913E-2</c:v>
                </c:pt>
                <c:pt idx="6759">
                  <c:v>-4.0972931034483046E-2</c:v>
                </c:pt>
                <c:pt idx="6760">
                  <c:v>-4.0973999999999997E-2</c:v>
                </c:pt>
                <c:pt idx="6761">
                  <c:v>-4.0975155172413645E-2</c:v>
                </c:pt>
                <c:pt idx="6762">
                  <c:v>-4.0976241379310392E-2</c:v>
                </c:pt>
                <c:pt idx="6763">
                  <c:v>-4.0977241379310372E-2</c:v>
                </c:pt>
                <c:pt idx="6764">
                  <c:v>-4.0978224137931375E-2</c:v>
                </c:pt>
                <c:pt idx="6765">
                  <c:v>-4.0979189655172346E-2</c:v>
                </c:pt>
                <c:pt idx="6766">
                  <c:v>-4.0980172413793106E-2</c:v>
                </c:pt>
                <c:pt idx="6767">
                  <c:v>-4.0981103448275866E-2</c:v>
                </c:pt>
                <c:pt idx="6768">
                  <c:v>-4.0982000000000164E-2</c:v>
                </c:pt>
                <c:pt idx="6769">
                  <c:v>-4.0982931034483111E-2</c:v>
                </c:pt>
                <c:pt idx="6770">
                  <c:v>-4.098393103448307E-2</c:v>
                </c:pt>
                <c:pt idx="6771">
                  <c:v>-4.0984965517241491E-2</c:v>
                </c:pt>
                <c:pt idx="6772">
                  <c:v>-4.0986000000000133E-2</c:v>
                </c:pt>
                <c:pt idx="6773">
                  <c:v>-4.0986931034483087E-2</c:v>
                </c:pt>
                <c:pt idx="6774">
                  <c:v>-4.0987637931034951E-2</c:v>
                </c:pt>
                <c:pt idx="6775">
                  <c:v>-4.0988189655172397E-2</c:v>
                </c:pt>
                <c:pt idx="6776">
                  <c:v>-4.0988655172413797E-2</c:v>
                </c:pt>
                <c:pt idx="6777">
                  <c:v>-4.0988896551724135E-2</c:v>
                </c:pt>
                <c:pt idx="6778">
                  <c:v>-4.0989068965517225E-2</c:v>
                </c:pt>
                <c:pt idx="6779">
                  <c:v>-4.0989258620689646E-2</c:v>
                </c:pt>
                <c:pt idx="6780">
                  <c:v>-4.0989465517241433E-2</c:v>
                </c:pt>
                <c:pt idx="6781">
                  <c:v>-4.0989655172413798E-2</c:v>
                </c:pt>
                <c:pt idx="6782">
                  <c:v>-4.0989810344827585E-2</c:v>
                </c:pt>
                <c:pt idx="6783">
                  <c:v>-4.0989982758620723E-2</c:v>
                </c:pt>
                <c:pt idx="6784">
                  <c:v>-4.0990120689655157E-2</c:v>
                </c:pt>
                <c:pt idx="6785">
                  <c:v>-4.0990206896551924E-2</c:v>
                </c:pt>
                <c:pt idx="6786">
                  <c:v>-4.0990137931034808E-2</c:v>
                </c:pt>
                <c:pt idx="6787">
                  <c:v>-4.0989793103448503E-2</c:v>
                </c:pt>
                <c:pt idx="6788">
                  <c:v>-4.0989396551724136E-2</c:v>
                </c:pt>
                <c:pt idx="6789">
                  <c:v>-4.0988931034482971E-2</c:v>
                </c:pt>
                <c:pt idx="6790">
                  <c:v>-4.0988482758620833E-2</c:v>
                </c:pt>
                <c:pt idx="6791">
                  <c:v>-4.0988000000000004E-2</c:v>
                </c:pt>
                <c:pt idx="6792">
                  <c:v>-4.0987482758620894E-2</c:v>
                </c:pt>
                <c:pt idx="6793">
                  <c:v>-4.0986775862068982E-2</c:v>
                </c:pt>
                <c:pt idx="6794">
                  <c:v>-4.0985965517241423E-2</c:v>
                </c:pt>
                <c:pt idx="6795">
                  <c:v>-4.0985034482758712E-2</c:v>
                </c:pt>
                <c:pt idx="6796">
                  <c:v>-4.0983948275862055E-2</c:v>
                </c:pt>
                <c:pt idx="6797">
                  <c:v>-4.0982758620689654E-2</c:v>
                </c:pt>
                <c:pt idx="6798">
                  <c:v>-4.0981482758620812E-2</c:v>
                </c:pt>
                <c:pt idx="6799">
                  <c:v>-4.0980275862068975E-2</c:v>
                </c:pt>
                <c:pt idx="6800">
                  <c:v>-4.0979258620689379E-2</c:v>
                </c:pt>
                <c:pt idx="6801">
                  <c:v>-4.0978172413793056E-2</c:v>
                </c:pt>
                <c:pt idx="6802">
                  <c:v>-4.0977051724137917E-2</c:v>
                </c:pt>
                <c:pt idx="6803">
                  <c:v>-4.0975758620689341E-2</c:v>
                </c:pt>
                <c:pt idx="6804">
                  <c:v>-4.0974379310344825E-2</c:v>
                </c:pt>
                <c:pt idx="6805">
                  <c:v>-4.0972879310344816E-2</c:v>
                </c:pt>
                <c:pt idx="6806">
                  <c:v>-4.0971327586206897E-2</c:v>
                </c:pt>
                <c:pt idx="6807">
                  <c:v>-4.0969862068965329E-2</c:v>
                </c:pt>
                <c:pt idx="6808">
                  <c:v>-4.0968482758620903E-2</c:v>
                </c:pt>
                <c:pt idx="6809">
                  <c:v>-4.0967275862068983E-2</c:v>
                </c:pt>
                <c:pt idx="6810">
                  <c:v>-4.0966103448275913E-2</c:v>
                </c:pt>
                <c:pt idx="6811">
                  <c:v>-4.0964827586206912E-2</c:v>
                </c:pt>
                <c:pt idx="6812">
                  <c:v>-4.0963551724137931E-2</c:v>
                </c:pt>
                <c:pt idx="6813">
                  <c:v>-4.0962379310344833E-2</c:v>
                </c:pt>
                <c:pt idx="6814">
                  <c:v>-4.0961120689655156E-2</c:v>
                </c:pt>
                <c:pt idx="6815">
                  <c:v>-4.0959931034482824E-2</c:v>
                </c:pt>
                <c:pt idx="6816">
                  <c:v>-4.0959017241379313E-2</c:v>
                </c:pt>
                <c:pt idx="6817">
                  <c:v>-4.0958241379310374E-2</c:v>
                </c:pt>
                <c:pt idx="6818">
                  <c:v>-4.0957431034483037E-2</c:v>
                </c:pt>
                <c:pt idx="6819">
                  <c:v>-4.0956689655172532E-2</c:v>
                </c:pt>
                <c:pt idx="6820">
                  <c:v>-4.0956103448275882E-2</c:v>
                </c:pt>
                <c:pt idx="6821">
                  <c:v>-4.0955603448275882E-2</c:v>
                </c:pt>
                <c:pt idx="6822">
                  <c:v>-4.0955155172413667E-2</c:v>
                </c:pt>
                <c:pt idx="6823">
                  <c:v>-4.0954758620689646E-2</c:v>
                </c:pt>
                <c:pt idx="6824">
                  <c:v>-4.0954310344827577E-2</c:v>
                </c:pt>
                <c:pt idx="6825">
                  <c:v>-4.0953844827586468E-2</c:v>
                </c:pt>
                <c:pt idx="6826">
                  <c:v>-4.0953362068965465E-2</c:v>
                </c:pt>
                <c:pt idx="6827">
                  <c:v>-4.0952965517241549E-2</c:v>
                </c:pt>
                <c:pt idx="6828">
                  <c:v>-4.095253448275879E-2</c:v>
                </c:pt>
                <c:pt idx="6829">
                  <c:v>-4.0952086206896825E-2</c:v>
                </c:pt>
                <c:pt idx="6830">
                  <c:v>-4.0951517241379312E-2</c:v>
                </c:pt>
                <c:pt idx="6831">
                  <c:v>-4.0950931034482989E-2</c:v>
                </c:pt>
                <c:pt idx="6832">
                  <c:v>-4.0950362068965365E-2</c:v>
                </c:pt>
                <c:pt idx="6833">
                  <c:v>-4.0950000000000014E-2</c:v>
                </c:pt>
                <c:pt idx="6834">
                  <c:v>-4.0949724137931194E-2</c:v>
                </c:pt>
                <c:pt idx="6835">
                  <c:v>-4.0949517241379296E-2</c:v>
                </c:pt>
                <c:pt idx="6836">
                  <c:v>-4.0949379310344786E-2</c:v>
                </c:pt>
                <c:pt idx="6837">
                  <c:v>-4.0949379310344786E-2</c:v>
                </c:pt>
                <c:pt idx="6838">
                  <c:v>-4.0949413793103455E-2</c:v>
                </c:pt>
                <c:pt idx="6839">
                  <c:v>-4.0949482758620703E-2</c:v>
                </c:pt>
                <c:pt idx="6840">
                  <c:v>-4.0949586206896559E-2</c:v>
                </c:pt>
                <c:pt idx="6841">
                  <c:v>-4.0949603448275862E-2</c:v>
                </c:pt>
                <c:pt idx="6842">
                  <c:v>-4.0949586206896559E-2</c:v>
                </c:pt>
                <c:pt idx="6843">
                  <c:v>-4.0949655172413786E-2</c:v>
                </c:pt>
                <c:pt idx="6844">
                  <c:v>-4.0949775862068945E-2</c:v>
                </c:pt>
                <c:pt idx="6845">
                  <c:v>-4.0949931034482814E-2</c:v>
                </c:pt>
                <c:pt idx="6846">
                  <c:v>-4.0950137931034677E-2</c:v>
                </c:pt>
                <c:pt idx="6847">
                  <c:v>-4.0950482758620829E-2</c:v>
                </c:pt>
                <c:pt idx="6848">
                  <c:v>-4.0950896551724125E-2</c:v>
                </c:pt>
                <c:pt idx="6849">
                  <c:v>-4.0951482758620733E-2</c:v>
                </c:pt>
                <c:pt idx="6850">
                  <c:v>-4.0952206896551914E-2</c:v>
                </c:pt>
                <c:pt idx="6851">
                  <c:v>-4.0952965517241549E-2</c:v>
                </c:pt>
                <c:pt idx="6852">
                  <c:v>-4.0953758620689645E-2</c:v>
                </c:pt>
                <c:pt idx="6853">
                  <c:v>-4.0954672413793101E-2</c:v>
                </c:pt>
                <c:pt idx="6854">
                  <c:v>-4.0955706896551723E-2</c:v>
                </c:pt>
                <c:pt idx="6855">
                  <c:v>-4.0956862068965455E-2</c:v>
                </c:pt>
                <c:pt idx="6856">
                  <c:v>-4.0958137931034685E-2</c:v>
                </c:pt>
                <c:pt idx="6857">
                  <c:v>-4.095925862068945E-2</c:v>
                </c:pt>
                <c:pt idx="6858">
                  <c:v>-4.0960241379310404E-2</c:v>
                </c:pt>
                <c:pt idx="6859">
                  <c:v>-4.0961172413793087E-2</c:v>
                </c:pt>
                <c:pt idx="6860">
                  <c:v>-4.0962137931034863E-2</c:v>
                </c:pt>
                <c:pt idx="6861">
                  <c:v>-4.0963172413793096E-2</c:v>
                </c:pt>
                <c:pt idx="6862">
                  <c:v>-4.0964310344827594E-2</c:v>
                </c:pt>
                <c:pt idx="6863">
                  <c:v>-4.0965534482758713E-2</c:v>
                </c:pt>
                <c:pt idx="6864">
                  <c:v>-4.0966793103448647E-2</c:v>
                </c:pt>
                <c:pt idx="6865">
                  <c:v>-4.0968241379310384E-2</c:v>
                </c:pt>
                <c:pt idx="6866">
                  <c:v>-4.0970000000000006E-2</c:v>
                </c:pt>
                <c:pt idx="6867">
                  <c:v>-4.0971862068965241E-2</c:v>
                </c:pt>
                <c:pt idx="6868">
                  <c:v>-4.0973758620689658E-2</c:v>
                </c:pt>
                <c:pt idx="6869">
                  <c:v>-4.0975724137931303E-2</c:v>
                </c:pt>
                <c:pt idx="6870">
                  <c:v>-4.0977689655172414E-2</c:v>
                </c:pt>
                <c:pt idx="6871">
                  <c:v>-4.0979655172413795E-2</c:v>
                </c:pt>
                <c:pt idx="6872">
                  <c:v>-4.0981517241379307E-2</c:v>
                </c:pt>
                <c:pt idx="6873">
                  <c:v>-4.0983293103448636E-2</c:v>
                </c:pt>
                <c:pt idx="6874">
                  <c:v>-4.0984982758620822E-2</c:v>
                </c:pt>
                <c:pt idx="6875">
                  <c:v>-4.0986586206896825E-2</c:v>
                </c:pt>
                <c:pt idx="6876">
                  <c:v>-4.0988206896551832E-2</c:v>
                </c:pt>
                <c:pt idx="6877">
                  <c:v>-4.0989913793103454E-2</c:v>
                </c:pt>
                <c:pt idx="6878">
                  <c:v>-4.0991603448275932E-2</c:v>
                </c:pt>
                <c:pt idx="6879">
                  <c:v>-4.0993310344827866E-2</c:v>
                </c:pt>
                <c:pt idx="6880">
                  <c:v>-4.0995051724137928E-2</c:v>
                </c:pt>
                <c:pt idx="6881">
                  <c:v>-4.0996775862069013E-2</c:v>
                </c:pt>
                <c:pt idx="6882">
                  <c:v>-4.0998568965517304E-2</c:v>
                </c:pt>
                <c:pt idx="6883">
                  <c:v>-4.1000344827586424E-2</c:v>
                </c:pt>
                <c:pt idx="6884">
                  <c:v>-4.1002068965517294E-2</c:v>
                </c:pt>
                <c:pt idx="6885">
                  <c:v>-4.1003758620689647E-2</c:v>
                </c:pt>
                <c:pt idx="6886">
                  <c:v>-4.1005465517241393E-2</c:v>
                </c:pt>
                <c:pt idx="6887">
                  <c:v>-4.1007224137931446E-2</c:v>
                </c:pt>
                <c:pt idx="6888">
                  <c:v>-4.1008896551724142E-2</c:v>
                </c:pt>
                <c:pt idx="6889">
                  <c:v>-4.1010517241379413E-2</c:v>
                </c:pt>
                <c:pt idx="6890">
                  <c:v>-4.1012103448275904E-2</c:v>
                </c:pt>
                <c:pt idx="6891">
                  <c:v>-4.1013741379310423E-2</c:v>
                </c:pt>
                <c:pt idx="6892">
                  <c:v>-4.1015465517241424E-2</c:v>
                </c:pt>
                <c:pt idx="6893">
                  <c:v>-4.1017258620689667E-2</c:v>
                </c:pt>
                <c:pt idx="6894">
                  <c:v>-4.1019000000000007E-2</c:v>
                </c:pt>
                <c:pt idx="6895">
                  <c:v>-4.10207931034485E-2</c:v>
                </c:pt>
                <c:pt idx="6896">
                  <c:v>-4.1022500000000003E-2</c:v>
                </c:pt>
                <c:pt idx="6897">
                  <c:v>-4.1024275862068957E-2</c:v>
                </c:pt>
                <c:pt idx="6898">
                  <c:v>-4.1026206896551828E-2</c:v>
                </c:pt>
                <c:pt idx="6899">
                  <c:v>-4.1028172413793057E-2</c:v>
                </c:pt>
                <c:pt idx="6900">
                  <c:v>-4.1030068965517273E-2</c:v>
                </c:pt>
                <c:pt idx="6901">
                  <c:v>-4.1031862068965273E-2</c:v>
                </c:pt>
                <c:pt idx="6902">
                  <c:v>-4.1033620689655173E-2</c:v>
                </c:pt>
                <c:pt idx="6903">
                  <c:v>-4.1035120689654973E-2</c:v>
                </c:pt>
                <c:pt idx="6904">
                  <c:v>-4.1036551724137983E-2</c:v>
                </c:pt>
                <c:pt idx="6905">
                  <c:v>-4.1038017241379322E-2</c:v>
                </c:pt>
                <c:pt idx="6906">
                  <c:v>-4.103951724137931E-2</c:v>
                </c:pt>
                <c:pt idx="6907">
                  <c:v>-4.1041034482758615E-2</c:v>
                </c:pt>
                <c:pt idx="6908">
                  <c:v>-4.1042534482758623E-2</c:v>
                </c:pt>
                <c:pt idx="6909">
                  <c:v>-4.1043913793103452E-2</c:v>
                </c:pt>
                <c:pt idx="6910">
                  <c:v>-4.1045068965517247E-2</c:v>
                </c:pt>
                <c:pt idx="6911">
                  <c:v>-4.1046068965517254E-2</c:v>
                </c:pt>
                <c:pt idx="6912">
                  <c:v>-4.1046896551724117E-2</c:v>
                </c:pt>
                <c:pt idx="6913">
                  <c:v>-4.1047689655172415E-2</c:v>
                </c:pt>
                <c:pt idx="6914">
                  <c:v>-4.1048275862068946E-2</c:v>
                </c:pt>
                <c:pt idx="6915">
                  <c:v>-4.1048965517241381E-2</c:v>
                </c:pt>
                <c:pt idx="6916">
                  <c:v>-4.1049586206896548E-2</c:v>
                </c:pt>
                <c:pt idx="6917">
                  <c:v>-4.1050034482758624E-2</c:v>
                </c:pt>
                <c:pt idx="6918">
                  <c:v>-4.1050413793103473E-2</c:v>
                </c:pt>
                <c:pt idx="6919">
                  <c:v>-4.1050758620689645E-2</c:v>
                </c:pt>
                <c:pt idx="6920">
                  <c:v>-4.1051068965517253E-2</c:v>
                </c:pt>
                <c:pt idx="6921">
                  <c:v>-4.1051379310344777E-2</c:v>
                </c:pt>
                <c:pt idx="6922">
                  <c:v>-4.1051620689655156E-2</c:v>
                </c:pt>
                <c:pt idx="6923">
                  <c:v>-4.1051862068965252E-2</c:v>
                </c:pt>
                <c:pt idx="6924">
                  <c:v>-4.1052137931034752E-2</c:v>
                </c:pt>
                <c:pt idx="6925">
                  <c:v>-4.1052310344827724E-2</c:v>
                </c:pt>
                <c:pt idx="6926">
                  <c:v>-4.1052448275862047E-2</c:v>
                </c:pt>
                <c:pt idx="6927">
                  <c:v>-4.1052603448275923E-2</c:v>
                </c:pt>
                <c:pt idx="6928">
                  <c:v>-4.1052793103448587E-2</c:v>
                </c:pt>
                <c:pt idx="6929">
                  <c:v>-4.1052965517241434E-2</c:v>
                </c:pt>
                <c:pt idx="6930">
                  <c:v>-4.1053034482758634E-2</c:v>
                </c:pt>
                <c:pt idx="6931">
                  <c:v>-4.1052931034483001E-2</c:v>
                </c:pt>
                <c:pt idx="6932">
                  <c:v>-4.1052568965517303E-2</c:v>
                </c:pt>
                <c:pt idx="6933">
                  <c:v>-4.1052017241379433E-2</c:v>
                </c:pt>
                <c:pt idx="6934">
                  <c:v>-4.1051293103448495E-2</c:v>
                </c:pt>
                <c:pt idx="6935">
                  <c:v>-4.1050517241379307E-2</c:v>
                </c:pt>
                <c:pt idx="6936">
                  <c:v>-4.1049724137931183E-2</c:v>
                </c:pt>
                <c:pt idx="6937">
                  <c:v>-4.1048741379310347E-2</c:v>
                </c:pt>
                <c:pt idx="6938">
                  <c:v>-4.1047741379310353E-2</c:v>
                </c:pt>
                <c:pt idx="6939">
                  <c:v>-4.1046862068965288E-2</c:v>
                </c:pt>
                <c:pt idx="6940">
                  <c:v>-4.1046155172413765E-2</c:v>
                </c:pt>
                <c:pt idx="6941">
                  <c:v>-4.1045517241379295E-2</c:v>
                </c:pt>
                <c:pt idx="6942">
                  <c:v>-4.1044827586206895E-2</c:v>
                </c:pt>
                <c:pt idx="6943">
                  <c:v>-4.1044310344827577E-2</c:v>
                </c:pt>
                <c:pt idx="6944">
                  <c:v>-4.1043999999999997E-2</c:v>
                </c:pt>
                <c:pt idx="6945">
                  <c:v>-4.1043931034482901E-2</c:v>
                </c:pt>
                <c:pt idx="6946">
                  <c:v>-4.1044086206896563E-2</c:v>
                </c:pt>
                <c:pt idx="6947">
                  <c:v>-4.1044396551724115E-2</c:v>
                </c:pt>
                <c:pt idx="6948">
                  <c:v>-4.1044793103448433E-2</c:v>
                </c:pt>
                <c:pt idx="6949">
                  <c:v>-4.1045120689654782E-2</c:v>
                </c:pt>
                <c:pt idx="6950">
                  <c:v>-4.1045379310344757E-2</c:v>
                </c:pt>
                <c:pt idx="6951">
                  <c:v>-4.1045517241379295E-2</c:v>
                </c:pt>
                <c:pt idx="6952">
                  <c:v>-4.1045517241379295E-2</c:v>
                </c:pt>
                <c:pt idx="6953">
                  <c:v>-4.1045379310344757E-2</c:v>
                </c:pt>
                <c:pt idx="6954">
                  <c:v>-4.1045224137931234E-2</c:v>
                </c:pt>
                <c:pt idx="6955">
                  <c:v>-4.1045017241379295E-2</c:v>
                </c:pt>
                <c:pt idx="6956">
                  <c:v>-4.1044862068965203E-2</c:v>
                </c:pt>
                <c:pt idx="6957">
                  <c:v>-4.1044775862068866E-2</c:v>
                </c:pt>
                <c:pt idx="6958">
                  <c:v>-4.1044758620689355E-2</c:v>
                </c:pt>
                <c:pt idx="6959">
                  <c:v>-4.104474137931035E-2</c:v>
                </c:pt>
                <c:pt idx="6960">
                  <c:v>-4.1044655172413777E-2</c:v>
                </c:pt>
                <c:pt idx="6961">
                  <c:v>-4.1044517241379308E-2</c:v>
                </c:pt>
                <c:pt idx="6962">
                  <c:v>-4.1044241379310349E-2</c:v>
                </c:pt>
                <c:pt idx="6963">
                  <c:v>-4.1043793103448481E-2</c:v>
                </c:pt>
                <c:pt idx="6964">
                  <c:v>-4.1043258620689645E-2</c:v>
                </c:pt>
                <c:pt idx="6965">
                  <c:v>-4.1042655172413796E-2</c:v>
                </c:pt>
                <c:pt idx="6966">
                  <c:v>-4.1042051724137926E-2</c:v>
                </c:pt>
                <c:pt idx="6967">
                  <c:v>-4.1041655172413767E-2</c:v>
                </c:pt>
                <c:pt idx="6968">
                  <c:v>-4.1041344827586222E-2</c:v>
                </c:pt>
                <c:pt idx="6969">
                  <c:v>-4.1041034482758615E-2</c:v>
                </c:pt>
                <c:pt idx="6970">
                  <c:v>-4.1040672413793097E-2</c:v>
                </c:pt>
                <c:pt idx="6971">
                  <c:v>-4.1040241379310352E-2</c:v>
                </c:pt>
                <c:pt idx="6972">
                  <c:v>-4.1039775862068965E-2</c:v>
                </c:pt>
                <c:pt idx="6973">
                  <c:v>-4.1039241379310344E-2</c:v>
                </c:pt>
                <c:pt idx="6974">
                  <c:v>-4.1038637931034849E-2</c:v>
                </c:pt>
                <c:pt idx="6975">
                  <c:v>-4.1037913793103474E-2</c:v>
                </c:pt>
                <c:pt idx="6976">
                  <c:v>-4.1037120689655156E-2</c:v>
                </c:pt>
                <c:pt idx="6977">
                  <c:v>-4.1036172413793107E-2</c:v>
                </c:pt>
                <c:pt idx="6978">
                  <c:v>-4.1035241379310354E-2</c:v>
                </c:pt>
                <c:pt idx="6979">
                  <c:v>-4.1034379310344815E-2</c:v>
                </c:pt>
                <c:pt idx="6980">
                  <c:v>-4.1033586206896594E-2</c:v>
                </c:pt>
                <c:pt idx="6981">
                  <c:v>-4.1032896551724193E-2</c:v>
                </c:pt>
                <c:pt idx="6982">
                  <c:v>-4.1032258620689654E-2</c:v>
                </c:pt>
                <c:pt idx="6983">
                  <c:v>-4.1031655172413785E-2</c:v>
                </c:pt>
                <c:pt idx="6984">
                  <c:v>-4.1031034482758633E-2</c:v>
                </c:pt>
                <c:pt idx="6985">
                  <c:v>-4.1030379310344825E-2</c:v>
                </c:pt>
                <c:pt idx="6986">
                  <c:v>-4.1029931034482804E-2</c:v>
                </c:pt>
                <c:pt idx="6987">
                  <c:v>-4.1029724137931302E-2</c:v>
                </c:pt>
                <c:pt idx="6988">
                  <c:v>-4.1029551724137886E-2</c:v>
                </c:pt>
                <c:pt idx="6989">
                  <c:v>-4.1029293103448432E-2</c:v>
                </c:pt>
                <c:pt idx="6990">
                  <c:v>-4.1028931034482824E-2</c:v>
                </c:pt>
                <c:pt idx="6991">
                  <c:v>-4.1028655172413796E-2</c:v>
                </c:pt>
                <c:pt idx="6992">
                  <c:v>-4.1028448275861835E-2</c:v>
                </c:pt>
                <c:pt idx="6993">
                  <c:v>-4.1028310344827588E-2</c:v>
                </c:pt>
                <c:pt idx="6994">
                  <c:v>-4.1028172413793057E-2</c:v>
                </c:pt>
                <c:pt idx="6995">
                  <c:v>-4.1028017241379305E-2</c:v>
                </c:pt>
                <c:pt idx="6996">
                  <c:v>-4.102793103448292E-2</c:v>
                </c:pt>
                <c:pt idx="6997">
                  <c:v>-4.1027827586206898E-2</c:v>
                </c:pt>
                <c:pt idx="6998">
                  <c:v>-4.1027655172413795E-2</c:v>
                </c:pt>
                <c:pt idx="6999">
                  <c:v>-4.1027534482758622E-2</c:v>
                </c:pt>
                <c:pt idx="7000">
                  <c:v>-4.1027448275861862E-2</c:v>
                </c:pt>
                <c:pt idx="7001">
                  <c:v>-4.1027327586206905E-2</c:v>
                </c:pt>
                <c:pt idx="7002">
                  <c:v>-4.1027137931034532E-2</c:v>
                </c:pt>
                <c:pt idx="7003">
                  <c:v>-4.1026827586206897E-2</c:v>
                </c:pt>
                <c:pt idx="7004">
                  <c:v>-4.1026551724137925E-2</c:v>
                </c:pt>
                <c:pt idx="7005">
                  <c:v>-4.1026155172413786E-2</c:v>
                </c:pt>
                <c:pt idx="7006">
                  <c:v>-4.1025586206896551E-2</c:v>
                </c:pt>
                <c:pt idx="7007">
                  <c:v>-4.1024965517241392E-2</c:v>
                </c:pt>
                <c:pt idx="7008">
                  <c:v>-4.1024275862068957E-2</c:v>
                </c:pt>
                <c:pt idx="7009">
                  <c:v>-4.1023724137931386E-2</c:v>
                </c:pt>
                <c:pt idx="7010">
                  <c:v>-4.1023448275861872E-2</c:v>
                </c:pt>
                <c:pt idx="7011">
                  <c:v>-4.1023206896551818E-2</c:v>
                </c:pt>
                <c:pt idx="7012">
                  <c:v>-4.1022879310344817E-2</c:v>
                </c:pt>
                <c:pt idx="7013">
                  <c:v>-4.1022517241379314E-2</c:v>
                </c:pt>
                <c:pt idx="7014">
                  <c:v>-4.1022103448275865E-2</c:v>
                </c:pt>
                <c:pt idx="7015">
                  <c:v>-4.1021793103448424E-2</c:v>
                </c:pt>
                <c:pt idx="7016">
                  <c:v>-4.1021586206896547E-2</c:v>
                </c:pt>
                <c:pt idx="7017">
                  <c:v>-4.1021275862068947E-2</c:v>
                </c:pt>
                <c:pt idx="7018">
                  <c:v>-4.1020999999999995E-2</c:v>
                </c:pt>
                <c:pt idx="7019">
                  <c:v>-4.1020827586206898E-2</c:v>
                </c:pt>
                <c:pt idx="7020">
                  <c:v>-4.1020620689655167E-2</c:v>
                </c:pt>
                <c:pt idx="7021">
                  <c:v>-4.1020499999999988E-2</c:v>
                </c:pt>
                <c:pt idx="7022">
                  <c:v>-4.1020379310344815E-2</c:v>
                </c:pt>
                <c:pt idx="7023">
                  <c:v>-4.1020310344827587E-2</c:v>
                </c:pt>
                <c:pt idx="7024">
                  <c:v>-4.1020310344827587E-2</c:v>
                </c:pt>
                <c:pt idx="7025">
                  <c:v>-4.1020499999999988E-2</c:v>
                </c:pt>
                <c:pt idx="7026">
                  <c:v>-4.1020810344827588E-2</c:v>
                </c:pt>
                <c:pt idx="7027">
                  <c:v>-4.1021137931034513E-2</c:v>
                </c:pt>
                <c:pt idx="7028">
                  <c:v>-4.1021482758620713E-2</c:v>
                </c:pt>
                <c:pt idx="7029">
                  <c:v>-4.1021827586206885E-2</c:v>
                </c:pt>
                <c:pt idx="7030">
                  <c:v>-4.1022310344827714E-2</c:v>
                </c:pt>
                <c:pt idx="7031">
                  <c:v>-4.102281034482759E-2</c:v>
                </c:pt>
                <c:pt idx="7032">
                  <c:v>-4.1023396551724163E-2</c:v>
                </c:pt>
                <c:pt idx="7033">
                  <c:v>-4.1023965517241433E-2</c:v>
                </c:pt>
                <c:pt idx="7034">
                  <c:v>-4.1024396551724115E-2</c:v>
                </c:pt>
                <c:pt idx="7035">
                  <c:v>-4.1024689655172406E-2</c:v>
                </c:pt>
                <c:pt idx="7036">
                  <c:v>-4.1024982758620723E-2</c:v>
                </c:pt>
                <c:pt idx="7037">
                  <c:v>-4.1025379310344785E-2</c:v>
                </c:pt>
                <c:pt idx="7038">
                  <c:v>-4.1025844827586214E-2</c:v>
                </c:pt>
                <c:pt idx="7039">
                  <c:v>-4.1026413793103483E-2</c:v>
                </c:pt>
                <c:pt idx="7040">
                  <c:v>-4.1026896551724125E-2</c:v>
                </c:pt>
                <c:pt idx="7041">
                  <c:v>-4.1027275862068967E-2</c:v>
                </c:pt>
                <c:pt idx="7042">
                  <c:v>-4.1027689655172422E-2</c:v>
                </c:pt>
                <c:pt idx="7043">
                  <c:v>-4.1028034482758623E-2</c:v>
                </c:pt>
                <c:pt idx="7044">
                  <c:v>-4.1028310344827588E-2</c:v>
                </c:pt>
                <c:pt idx="7045">
                  <c:v>-4.1028637931034784E-2</c:v>
                </c:pt>
                <c:pt idx="7046">
                  <c:v>-4.1028931034482824E-2</c:v>
                </c:pt>
                <c:pt idx="7047">
                  <c:v>-4.1029103448275775E-2</c:v>
                </c:pt>
                <c:pt idx="7048">
                  <c:v>-4.1029206896551727E-2</c:v>
                </c:pt>
                <c:pt idx="7049">
                  <c:v>-4.1029379310344775E-2</c:v>
                </c:pt>
                <c:pt idx="7050">
                  <c:v>-4.1029620689655155E-2</c:v>
                </c:pt>
                <c:pt idx="7051">
                  <c:v>-4.1029896551724086E-2</c:v>
                </c:pt>
                <c:pt idx="7052">
                  <c:v>-4.1030103448275866E-2</c:v>
                </c:pt>
                <c:pt idx="7053">
                  <c:v>-4.1030258620689659E-2</c:v>
                </c:pt>
                <c:pt idx="7054">
                  <c:v>-4.1030431034482999E-2</c:v>
                </c:pt>
                <c:pt idx="7055">
                  <c:v>-4.1030517241379322E-2</c:v>
                </c:pt>
                <c:pt idx="7056">
                  <c:v>-4.1030655172413791E-2</c:v>
                </c:pt>
                <c:pt idx="7057">
                  <c:v>-4.1030724137931428E-2</c:v>
                </c:pt>
                <c:pt idx="7058">
                  <c:v>-4.1030758620689646E-2</c:v>
                </c:pt>
                <c:pt idx="7059">
                  <c:v>-4.1030724137931428E-2</c:v>
                </c:pt>
                <c:pt idx="7060">
                  <c:v>-4.1030551724137936E-2</c:v>
                </c:pt>
                <c:pt idx="7061">
                  <c:v>-4.103027586206897E-2</c:v>
                </c:pt>
                <c:pt idx="7062">
                  <c:v>-4.1029896551724086E-2</c:v>
                </c:pt>
                <c:pt idx="7063">
                  <c:v>-4.1029499999999997E-2</c:v>
                </c:pt>
                <c:pt idx="7064">
                  <c:v>-4.1029137931034493E-2</c:v>
                </c:pt>
                <c:pt idx="7065">
                  <c:v>-4.1028758620689373E-2</c:v>
                </c:pt>
                <c:pt idx="7066">
                  <c:v>-4.1028379310344795E-2</c:v>
                </c:pt>
                <c:pt idx="7067">
                  <c:v>-4.1027999999999995E-2</c:v>
                </c:pt>
                <c:pt idx="7068">
                  <c:v>-4.1027620689655167E-2</c:v>
                </c:pt>
                <c:pt idx="7069">
                  <c:v>-4.1027293103448534E-2</c:v>
                </c:pt>
                <c:pt idx="7070">
                  <c:v>-4.1027034482758712E-2</c:v>
                </c:pt>
                <c:pt idx="7071">
                  <c:v>-4.1026810344827587E-2</c:v>
                </c:pt>
                <c:pt idx="7072">
                  <c:v>-4.1026551724137925E-2</c:v>
                </c:pt>
                <c:pt idx="7073">
                  <c:v>-4.1026327586206904E-2</c:v>
                </c:pt>
                <c:pt idx="7074">
                  <c:v>-4.1026379310344828E-2</c:v>
                </c:pt>
                <c:pt idx="7075">
                  <c:v>-4.1026465517241512E-2</c:v>
                </c:pt>
                <c:pt idx="7076">
                  <c:v>-4.1026586206896594E-2</c:v>
                </c:pt>
                <c:pt idx="7077">
                  <c:v>-4.1026706896551822E-2</c:v>
                </c:pt>
                <c:pt idx="7078">
                  <c:v>-4.1026827586206897E-2</c:v>
                </c:pt>
                <c:pt idx="7079">
                  <c:v>-4.1026948275861945E-2</c:v>
                </c:pt>
                <c:pt idx="7080">
                  <c:v>-4.1027068965517263E-2</c:v>
                </c:pt>
                <c:pt idx="7081">
                  <c:v>-4.1027206896551732E-2</c:v>
                </c:pt>
                <c:pt idx="7082">
                  <c:v>-4.1027413793103464E-2</c:v>
                </c:pt>
                <c:pt idx="7083">
                  <c:v>-4.1027586206896574E-2</c:v>
                </c:pt>
                <c:pt idx="7084">
                  <c:v>-4.1027706896551733E-2</c:v>
                </c:pt>
                <c:pt idx="7085">
                  <c:v>-4.1027758620689657E-2</c:v>
                </c:pt>
                <c:pt idx="7086">
                  <c:v>-4.1027724137931404E-2</c:v>
                </c:pt>
                <c:pt idx="7087">
                  <c:v>-4.1027724137931404E-2</c:v>
                </c:pt>
                <c:pt idx="7088">
                  <c:v>-4.1027724137931404E-2</c:v>
                </c:pt>
                <c:pt idx="7089">
                  <c:v>-4.1027706896551733E-2</c:v>
                </c:pt>
                <c:pt idx="7090">
                  <c:v>-4.1027775862068967E-2</c:v>
                </c:pt>
                <c:pt idx="7091">
                  <c:v>-4.1027862068965276E-2</c:v>
                </c:pt>
                <c:pt idx="7092">
                  <c:v>-4.1027775862068967E-2</c:v>
                </c:pt>
                <c:pt idx="7093">
                  <c:v>-4.1027689655172422E-2</c:v>
                </c:pt>
                <c:pt idx="7094">
                  <c:v>-4.1027551724137926E-2</c:v>
                </c:pt>
                <c:pt idx="7095">
                  <c:v>-4.1027310344827587E-2</c:v>
                </c:pt>
                <c:pt idx="7096">
                  <c:v>-4.1027034482758712E-2</c:v>
                </c:pt>
                <c:pt idx="7097">
                  <c:v>-4.1026775862068966E-2</c:v>
                </c:pt>
                <c:pt idx="7098">
                  <c:v>-4.1026500000000007E-2</c:v>
                </c:pt>
                <c:pt idx="7099">
                  <c:v>-4.1026241379310394E-2</c:v>
                </c:pt>
                <c:pt idx="7100">
                  <c:v>-4.1026120689655145E-2</c:v>
                </c:pt>
                <c:pt idx="7101">
                  <c:v>-4.1026034482758732E-2</c:v>
                </c:pt>
                <c:pt idx="7102">
                  <c:v>-4.1025862068965212E-2</c:v>
                </c:pt>
                <c:pt idx="7103">
                  <c:v>-4.1025689655172407E-2</c:v>
                </c:pt>
                <c:pt idx="7104">
                  <c:v>-4.1025551724137875E-2</c:v>
                </c:pt>
                <c:pt idx="7105">
                  <c:v>-4.1025344827586234E-2</c:v>
                </c:pt>
                <c:pt idx="7106">
                  <c:v>-4.1025155172413647E-2</c:v>
                </c:pt>
                <c:pt idx="7107">
                  <c:v>-4.1025051724137895E-2</c:v>
                </c:pt>
                <c:pt idx="7108">
                  <c:v>-4.1025017241379309E-2</c:v>
                </c:pt>
                <c:pt idx="7109">
                  <c:v>-4.1025137931034503E-2</c:v>
                </c:pt>
                <c:pt idx="7110">
                  <c:v>-4.1025448275861784E-2</c:v>
                </c:pt>
                <c:pt idx="7111">
                  <c:v>-4.1025844827586214E-2</c:v>
                </c:pt>
                <c:pt idx="7112">
                  <c:v>-4.1026293103448588E-2</c:v>
                </c:pt>
                <c:pt idx="7113">
                  <c:v>-4.1026758620689656E-2</c:v>
                </c:pt>
                <c:pt idx="7114">
                  <c:v>-4.1027155172413746E-2</c:v>
                </c:pt>
                <c:pt idx="7115">
                  <c:v>-4.1027482758620733E-2</c:v>
                </c:pt>
                <c:pt idx="7116">
                  <c:v>-4.102793103448292E-2</c:v>
                </c:pt>
                <c:pt idx="7117">
                  <c:v>-4.1028465517241403E-2</c:v>
                </c:pt>
                <c:pt idx="7118">
                  <c:v>-4.1029137931034493E-2</c:v>
                </c:pt>
                <c:pt idx="7119">
                  <c:v>-4.1029775862068865E-2</c:v>
                </c:pt>
                <c:pt idx="7120">
                  <c:v>-4.1030310344827584E-2</c:v>
                </c:pt>
                <c:pt idx="7121">
                  <c:v>-4.1030689655172432E-2</c:v>
                </c:pt>
                <c:pt idx="7122">
                  <c:v>-4.1030931034482972E-2</c:v>
                </c:pt>
                <c:pt idx="7123">
                  <c:v>-4.1031172413793067E-2</c:v>
                </c:pt>
                <c:pt idx="7124">
                  <c:v>-4.1031465517241412E-2</c:v>
                </c:pt>
                <c:pt idx="7125">
                  <c:v>-4.1031775862068957E-2</c:v>
                </c:pt>
                <c:pt idx="7126">
                  <c:v>-4.1032103448275882E-2</c:v>
                </c:pt>
                <c:pt idx="7127">
                  <c:v>-4.1032362068965475E-2</c:v>
                </c:pt>
                <c:pt idx="7128">
                  <c:v>-4.1032517241379414E-2</c:v>
                </c:pt>
                <c:pt idx="7129">
                  <c:v>-4.1032672413793124E-2</c:v>
                </c:pt>
                <c:pt idx="7130">
                  <c:v>-4.1032931034483071E-2</c:v>
                </c:pt>
                <c:pt idx="7131">
                  <c:v>-4.1033275862068973E-2</c:v>
                </c:pt>
                <c:pt idx="7132">
                  <c:v>-4.1033620689655173E-2</c:v>
                </c:pt>
                <c:pt idx="7133">
                  <c:v>-4.1034000000000022E-2</c:v>
                </c:pt>
                <c:pt idx="7134">
                  <c:v>-4.1034465517241513E-2</c:v>
                </c:pt>
                <c:pt idx="7135">
                  <c:v>-4.1035068965517243E-2</c:v>
                </c:pt>
                <c:pt idx="7136">
                  <c:v>-4.1035706896551727E-2</c:v>
                </c:pt>
                <c:pt idx="7137">
                  <c:v>-4.1036275862068983E-2</c:v>
                </c:pt>
                <c:pt idx="7138">
                  <c:v>-4.1036965517241571E-2</c:v>
                </c:pt>
                <c:pt idx="7139">
                  <c:v>-4.103775862068966E-2</c:v>
                </c:pt>
                <c:pt idx="7140">
                  <c:v>-4.1038672413793102E-2</c:v>
                </c:pt>
                <c:pt idx="7141">
                  <c:v>-4.1039655172413786E-2</c:v>
                </c:pt>
                <c:pt idx="7142">
                  <c:v>-4.1040827586206877E-2</c:v>
                </c:pt>
                <c:pt idx="7143">
                  <c:v>-4.1042172413793085E-2</c:v>
                </c:pt>
                <c:pt idx="7144">
                  <c:v>-4.1043724137931378E-2</c:v>
                </c:pt>
                <c:pt idx="7145">
                  <c:v>-4.1045413793103447E-2</c:v>
                </c:pt>
                <c:pt idx="7146">
                  <c:v>-4.1047155172413745E-2</c:v>
                </c:pt>
                <c:pt idx="7147">
                  <c:v>-4.1048793103448424E-2</c:v>
                </c:pt>
                <c:pt idx="7148">
                  <c:v>-4.1050413793103473E-2</c:v>
                </c:pt>
                <c:pt idx="7149">
                  <c:v>-4.1051999999999998E-2</c:v>
                </c:pt>
                <c:pt idx="7150">
                  <c:v>-4.1053551724137917E-2</c:v>
                </c:pt>
                <c:pt idx="7151">
                  <c:v>-4.1055086206896553E-2</c:v>
                </c:pt>
                <c:pt idx="7152">
                  <c:v>-4.1056620689655182E-2</c:v>
                </c:pt>
                <c:pt idx="7153">
                  <c:v>-4.1058137931034584E-2</c:v>
                </c:pt>
                <c:pt idx="7154">
                  <c:v>-4.1059706896551716E-2</c:v>
                </c:pt>
                <c:pt idx="7155">
                  <c:v>-4.106122413793141E-2</c:v>
                </c:pt>
                <c:pt idx="7156">
                  <c:v>-4.1062689655172534E-2</c:v>
                </c:pt>
                <c:pt idx="7157">
                  <c:v>-4.1064206896551832E-2</c:v>
                </c:pt>
                <c:pt idx="7158">
                  <c:v>-4.1065844827586385E-2</c:v>
                </c:pt>
                <c:pt idx="7159">
                  <c:v>-4.1067465517241539E-2</c:v>
                </c:pt>
                <c:pt idx="7160">
                  <c:v>-4.1069068965517264E-2</c:v>
                </c:pt>
                <c:pt idx="7161">
                  <c:v>-4.1070637931034784E-2</c:v>
                </c:pt>
                <c:pt idx="7162">
                  <c:v>-4.1072310344827584E-2</c:v>
                </c:pt>
                <c:pt idx="7163">
                  <c:v>-4.107403448275862E-2</c:v>
                </c:pt>
                <c:pt idx="7164">
                  <c:v>-4.1075758620689344E-2</c:v>
                </c:pt>
                <c:pt idx="7165">
                  <c:v>-4.1077362068965291E-2</c:v>
                </c:pt>
                <c:pt idx="7166">
                  <c:v>-4.1078931034482832E-2</c:v>
                </c:pt>
                <c:pt idx="7167">
                  <c:v>-4.1080482758620813E-2</c:v>
                </c:pt>
                <c:pt idx="7168">
                  <c:v>-4.1081896551724097E-2</c:v>
                </c:pt>
                <c:pt idx="7169">
                  <c:v>-4.1083172413793105E-2</c:v>
                </c:pt>
                <c:pt idx="7170">
                  <c:v>-4.1084258620689658E-2</c:v>
                </c:pt>
                <c:pt idx="7171">
                  <c:v>-4.1085172413793065E-2</c:v>
                </c:pt>
                <c:pt idx="7172">
                  <c:v>-4.1086068965517294E-2</c:v>
                </c:pt>
                <c:pt idx="7173">
                  <c:v>-4.1086862068965446E-2</c:v>
                </c:pt>
                <c:pt idx="7174">
                  <c:v>-4.1087551724137916E-2</c:v>
                </c:pt>
                <c:pt idx="7175">
                  <c:v>-4.1088137931034524E-2</c:v>
                </c:pt>
                <c:pt idx="7176">
                  <c:v>-4.1088689655172407E-2</c:v>
                </c:pt>
                <c:pt idx="7177">
                  <c:v>-4.1089310344827587E-2</c:v>
                </c:pt>
                <c:pt idx="7178">
                  <c:v>-4.1089913793103457E-2</c:v>
                </c:pt>
                <c:pt idx="7179">
                  <c:v>-4.10904827586209E-2</c:v>
                </c:pt>
                <c:pt idx="7180">
                  <c:v>-4.1090931034483046E-2</c:v>
                </c:pt>
                <c:pt idx="7181">
                  <c:v>-4.1091206896551734E-2</c:v>
                </c:pt>
                <c:pt idx="7182">
                  <c:v>-4.1091413793103493E-2</c:v>
                </c:pt>
                <c:pt idx="7183">
                  <c:v>-4.1091517241379313E-2</c:v>
                </c:pt>
                <c:pt idx="7184">
                  <c:v>-4.1091396551724127E-2</c:v>
                </c:pt>
                <c:pt idx="7185">
                  <c:v>-4.1091241379310382E-2</c:v>
                </c:pt>
                <c:pt idx="7186">
                  <c:v>-4.1091155172413775E-2</c:v>
                </c:pt>
                <c:pt idx="7187">
                  <c:v>-4.10910862068967E-2</c:v>
                </c:pt>
                <c:pt idx="7188">
                  <c:v>-4.1091034482758713E-2</c:v>
                </c:pt>
                <c:pt idx="7189">
                  <c:v>-4.1090965517241514E-2</c:v>
                </c:pt>
                <c:pt idx="7190">
                  <c:v>-4.1090896551724182E-2</c:v>
                </c:pt>
                <c:pt idx="7191">
                  <c:v>-4.1090896551724182E-2</c:v>
                </c:pt>
                <c:pt idx="7192">
                  <c:v>-4.1090862068965367E-2</c:v>
                </c:pt>
                <c:pt idx="7193">
                  <c:v>-4.1090827586206913E-2</c:v>
                </c:pt>
                <c:pt idx="7194">
                  <c:v>-4.1090793103448597E-2</c:v>
                </c:pt>
                <c:pt idx="7195">
                  <c:v>-4.1090741379310403E-2</c:v>
                </c:pt>
                <c:pt idx="7196">
                  <c:v>-4.1090586206896734E-2</c:v>
                </c:pt>
                <c:pt idx="7197">
                  <c:v>-4.1090293103448604E-2</c:v>
                </c:pt>
                <c:pt idx="7198">
                  <c:v>-4.1089913793103457E-2</c:v>
                </c:pt>
                <c:pt idx="7199">
                  <c:v>-4.1089448275861834E-2</c:v>
                </c:pt>
                <c:pt idx="7200">
                  <c:v>-4.1089034482758621E-2</c:v>
                </c:pt>
                <c:pt idx="7201">
                  <c:v>-4.1088689655172407E-2</c:v>
                </c:pt>
                <c:pt idx="7202">
                  <c:v>-4.1088465517241414E-2</c:v>
                </c:pt>
                <c:pt idx="7203">
                  <c:v>-4.108851724137931E-2</c:v>
                </c:pt>
                <c:pt idx="7204">
                  <c:v>-4.1088706896551724E-2</c:v>
                </c:pt>
                <c:pt idx="7205">
                  <c:v>-4.1089000000000001E-2</c:v>
                </c:pt>
                <c:pt idx="7206">
                  <c:v>-4.1089344827586333E-2</c:v>
                </c:pt>
                <c:pt idx="7207">
                  <c:v>-4.108963793103481E-2</c:v>
                </c:pt>
                <c:pt idx="7208">
                  <c:v>-4.1089879310344767E-2</c:v>
                </c:pt>
                <c:pt idx="7209">
                  <c:v>-4.1090241379310402E-2</c:v>
                </c:pt>
                <c:pt idx="7210">
                  <c:v>-4.1090793103448597E-2</c:v>
                </c:pt>
                <c:pt idx="7211">
                  <c:v>-4.1091327586206906E-2</c:v>
                </c:pt>
                <c:pt idx="7212">
                  <c:v>-4.1091896551724127E-2</c:v>
                </c:pt>
                <c:pt idx="7213">
                  <c:v>-4.1092534482758868E-2</c:v>
                </c:pt>
                <c:pt idx="7214">
                  <c:v>-4.1093086206896806E-2</c:v>
                </c:pt>
                <c:pt idx="7215">
                  <c:v>-4.1093551724137929E-2</c:v>
                </c:pt>
                <c:pt idx="7216">
                  <c:v>-4.109405172413793E-2</c:v>
                </c:pt>
                <c:pt idx="7217">
                  <c:v>-4.1094500000000013E-2</c:v>
                </c:pt>
                <c:pt idx="7218">
                  <c:v>-4.1094793103448636E-2</c:v>
                </c:pt>
                <c:pt idx="7219">
                  <c:v>-4.1095086206896593E-2</c:v>
                </c:pt>
                <c:pt idx="7220">
                  <c:v>-4.1095275862068965E-2</c:v>
                </c:pt>
                <c:pt idx="7221">
                  <c:v>-4.1095517241379317E-2</c:v>
                </c:pt>
                <c:pt idx="7222">
                  <c:v>-4.1095724137931409E-2</c:v>
                </c:pt>
                <c:pt idx="7223">
                  <c:v>-4.109586206896531E-2</c:v>
                </c:pt>
                <c:pt idx="7224">
                  <c:v>-4.1095931034482974E-2</c:v>
                </c:pt>
                <c:pt idx="7225">
                  <c:v>-4.1095931034482974E-2</c:v>
                </c:pt>
                <c:pt idx="7226">
                  <c:v>-4.1096017241379512E-2</c:v>
                </c:pt>
                <c:pt idx="7227">
                  <c:v>-4.109603448275885E-2</c:v>
                </c:pt>
                <c:pt idx="7228">
                  <c:v>-4.1095965517241491E-2</c:v>
                </c:pt>
                <c:pt idx="7229">
                  <c:v>-4.1095655172413786E-2</c:v>
                </c:pt>
                <c:pt idx="7230">
                  <c:v>-4.1095206896551724E-2</c:v>
                </c:pt>
                <c:pt idx="7231">
                  <c:v>-4.1094620689655172E-2</c:v>
                </c:pt>
                <c:pt idx="7232">
                  <c:v>-4.1093931034483104E-2</c:v>
                </c:pt>
                <c:pt idx="7233">
                  <c:v>-4.1093310344827792E-2</c:v>
                </c:pt>
                <c:pt idx="7234">
                  <c:v>-4.1092637931035007E-2</c:v>
                </c:pt>
                <c:pt idx="7235">
                  <c:v>-4.1091948275861871E-2</c:v>
                </c:pt>
                <c:pt idx="7236">
                  <c:v>-4.1091275862068968E-2</c:v>
                </c:pt>
                <c:pt idx="7237">
                  <c:v>-4.1090534482758734E-2</c:v>
                </c:pt>
                <c:pt idx="7238">
                  <c:v>-4.1089655172413787E-2</c:v>
                </c:pt>
                <c:pt idx="7239">
                  <c:v>-4.1088827586206897E-2</c:v>
                </c:pt>
                <c:pt idx="7240">
                  <c:v>-4.1088068965517262E-2</c:v>
                </c:pt>
                <c:pt idx="7241">
                  <c:v>-4.1087241379310364E-2</c:v>
                </c:pt>
                <c:pt idx="7242">
                  <c:v>-4.1086258620689653E-2</c:v>
                </c:pt>
                <c:pt idx="7243">
                  <c:v>-4.108522413793135E-2</c:v>
                </c:pt>
                <c:pt idx="7244">
                  <c:v>-4.1084189655172396E-2</c:v>
                </c:pt>
                <c:pt idx="7245">
                  <c:v>-4.1083034482758733E-2</c:v>
                </c:pt>
                <c:pt idx="7246">
                  <c:v>-4.1081948275861833E-2</c:v>
                </c:pt>
                <c:pt idx="7247">
                  <c:v>-4.1080862068965308E-2</c:v>
                </c:pt>
                <c:pt idx="7248">
                  <c:v>-4.1079896551724067E-2</c:v>
                </c:pt>
                <c:pt idx="7249">
                  <c:v>-4.1079103448275756E-2</c:v>
                </c:pt>
                <c:pt idx="7250">
                  <c:v>-4.1078448275861816E-2</c:v>
                </c:pt>
                <c:pt idx="7251">
                  <c:v>-4.1077862068965264E-2</c:v>
                </c:pt>
                <c:pt idx="7252">
                  <c:v>-4.1077413793103444E-2</c:v>
                </c:pt>
                <c:pt idx="7253">
                  <c:v>-4.1077086206896554E-2</c:v>
                </c:pt>
                <c:pt idx="7254">
                  <c:v>-4.1076827586206906E-2</c:v>
                </c:pt>
                <c:pt idx="7255">
                  <c:v>-4.1076551724137926E-2</c:v>
                </c:pt>
                <c:pt idx="7256">
                  <c:v>-4.1076241379310374E-2</c:v>
                </c:pt>
                <c:pt idx="7257">
                  <c:v>-4.1075896551724077E-2</c:v>
                </c:pt>
                <c:pt idx="7258">
                  <c:v>-4.1075534482758615E-2</c:v>
                </c:pt>
                <c:pt idx="7259">
                  <c:v>-4.1075241379310345E-2</c:v>
                </c:pt>
                <c:pt idx="7260">
                  <c:v>-4.1075034482758607E-2</c:v>
                </c:pt>
                <c:pt idx="7261">
                  <c:v>-4.1074896551724097E-2</c:v>
                </c:pt>
                <c:pt idx="7262">
                  <c:v>-4.1074655172413786E-2</c:v>
                </c:pt>
                <c:pt idx="7263">
                  <c:v>-4.1074310344827586E-2</c:v>
                </c:pt>
                <c:pt idx="7264">
                  <c:v>-4.1073931034482834E-2</c:v>
                </c:pt>
                <c:pt idx="7265">
                  <c:v>-4.1073534482758627E-2</c:v>
                </c:pt>
                <c:pt idx="7266">
                  <c:v>-4.1073034482758633E-2</c:v>
                </c:pt>
                <c:pt idx="7267">
                  <c:v>-4.1072396551724163E-2</c:v>
                </c:pt>
                <c:pt idx="7268">
                  <c:v>-4.1071655172413776E-2</c:v>
                </c:pt>
                <c:pt idx="7269">
                  <c:v>-4.1070706896551727E-2</c:v>
                </c:pt>
                <c:pt idx="7270">
                  <c:v>-4.1069724137931404E-2</c:v>
                </c:pt>
                <c:pt idx="7271">
                  <c:v>-4.1068689655172422E-2</c:v>
                </c:pt>
                <c:pt idx="7272">
                  <c:v>-4.1067620689655172E-2</c:v>
                </c:pt>
                <c:pt idx="7273">
                  <c:v>-4.1066586206896821E-2</c:v>
                </c:pt>
                <c:pt idx="7274">
                  <c:v>-4.1065620689655156E-2</c:v>
                </c:pt>
                <c:pt idx="7275">
                  <c:v>-4.1064741379310384E-2</c:v>
                </c:pt>
                <c:pt idx="7276">
                  <c:v>-4.1063896551724183E-2</c:v>
                </c:pt>
                <c:pt idx="7277">
                  <c:v>-4.1063172413793106E-2</c:v>
                </c:pt>
                <c:pt idx="7278">
                  <c:v>-4.1062500000000134E-2</c:v>
                </c:pt>
                <c:pt idx="7279">
                  <c:v>-4.1061827586206905E-2</c:v>
                </c:pt>
                <c:pt idx="7280">
                  <c:v>-4.1061103448275856E-2</c:v>
                </c:pt>
                <c:pt idx="7281">
                  <c:v>-4.1060396551724138E-2</c:v>
                </c:pt>
                <c:pt idx="7282">
                  <c:v>-4.1059689655172406E-2</c:v>
                </c:pt>
                <c:pt idx="7283">
                  <c:v>-4.1059103448275847E-2</c:v>
                </c:pt>
                <c:pt idx="7284">
                  <c:v>-4.1058534482758625E-2</c:v>
                </c:pt>
                <c:pt idx="7285">
                  <c:v>-4.1057999999999997E-2</c:v>
                </c:pt>
                <c:pt idx="7286">
                  <c:v>-4.1057448275861955E-2</c:v>
                </c:pt>
                <c:pt idx="7287">
                  <c:v>-4.1057189655172396E-2</c:v>
                </c:pt>
                <c:pt idx="7288">
                  <c:v>-4.1057000000000003E-2</c:v>
                </c:pt>
                <c:pt idx="7289">
                  <c:v>-4.1056758620689658E-2</c:v>
                </c:pt>
                <c:pt idx="7290">
                  <c:v>-4.1056396551724182E-2</c:v>
                </c:pt>
                <c:pt idx="7291">
                  <c:v>-4.1056034482758734E-2</c:v>
                </c:pt>
                <c:pt idx="7292">
                  <c:v>-4.1055568965517215E-2</c:v>
                </c:pt>
                <c:pt idx="7293">
                  <c:v>-4.1055120689654848E-2</c:v>
                </c:pt>
                <c:pt idx="7294">
                  <c:v>-4.1054689655172422E-2</c:v>
                </c:pt>
                <c:pt idx="7295">
                  <c:v>-4.1054206896551731E-2</c:v>
                </c:pt>
                <c:pt idx="7296">
                  <c:v>-4.1053620689655165E-2</c:v>
                </c:pt>
                <c:pt idx="7297">
                  <c:v>-4.1053051724137916E-2</c:v>
                </c:pt>
                <c:pt idx="7298">
                  <c:v>-4.1052517241379323E-2</c:v>
                </c:pt>
                <c:pt idx="7299">
                  <c:v>-4.1052172413793095E-2</c:v>
                </c:pt>
                <c:pt idx="7300">
                  <c:v>-4.1051896551724115E-2</c:v>
                </c:pt>
                <c:pt idx="7301">
                  <c:v>-4.1051758620689403E-2</c:v>
                </c:pt>
                <c:pt idx="7302">
                  <c:v>-4.1051775862068957E-2</c:v>
                </c:pt>
                <c:pt idx="7303">
                  <c:v>-4.1051827586206895E-2</c:v>
                </c:pt>
                <c:pt idx="7304">
                  <c:v>-4.1051965517241384E-2</c:v>
                </c:pt>
                <c:pt idx="7305">
                  <c:v>-4.1052103448275867E-2</c:v>
                </c:pt>
                <c:pt idx="7306">
                  <c:v>-4.1052241379310413E-2</c:v>
                </c:pt>
                <c:pt idx="7307">
                  <c:v>-4.1052258620689661E-2</c:v>
                </c:pt>
                <c:pt idx="7308">
                  <c:v>-4.1052137931034752E-2</c:v>
                </c:pt>
                <c:pt idx="7309">
                  <c:v>-4.1052017241379433E-2</c:v>
                </c:pt>
                <c:pt idx="7310">
                  <c:v>-4.1051999999999998E-2</c:v>
                </c:pt>
                <c:pt idx="7311">
                  <c:v>-4.1051931034482833E-2</c:v>
                </c:pt>
                <c:pt idx="7312">
                  <c:v>-4.1051827586206895E-2</c:v>
                </c:pt>
                <c:pt idx="7313">
                  <c:v>-4.1051655172413777E-2</c:v>
                </c:pt>
                <c:pt idx="7314">
                  <c:v>-4.1051620689655156E-2</c:v>
                </c:pt>
                <c:pt idx="7315">
                  <c:v>-4.1051637931034793E-2</c:v>
                </c:pt>
                <c:pt idx="7316">
                  <c:v>-4.1051775862068957E-2</c:v>
                </c:pt>
                <c:pt idx="7317">
                  <c:v>-4.1051999999999998E-2</c:v>
                </c:pt>
                <c:pt idx="7318">
                  <c:v>-4.1052137931034752E-2</c:v>
                </c:pt>
                <c:pt idx="7319">
                  <c:v>-4.1052189655172405E-2</c:v>
                </c:pt>
                <c:pt idx="7320">
                  <c:v>-4.1052224137931484E-2</c:v>
                </c:pt>
                <c:pt idx="7321">
                  <c:v>-4.1052275862068964E-2</c:v>
                </c:pt>
                <c:pt idx="7322">
                  <c:v>-4.1052327586206923E-2</c:v>
                </c:pt>
                <c:pt idx="7323">
                  <c:v>-4.1052482758620903E-2</c:v>
                </c:pt>
                <c:pt idx="7324">
                  <c:v>-4.1052758620689661E-2</c:v>
                </c:pt>
                <c:pt idx="7325">
                  <c:v>-4.1053103448275861E-2</c:v>
                </c:pt>
                <c:pt idx="7326">
                  <c:v>-4.1053448275861965E-2</c:v>
                </c:pt>
                <c:pt idx="7327">
                  <c:v>-4.1053844827586422E-2</c:v>
                </c:pt>
                <c:pt idx="7328">
                  <c:v>-4.1054310344827587E-2</c:v>
                </c:pt>
                <c:pt idx="7329">
                  <c:v>-4.1054775862068967E-2</c:v>
                </c:pt>
                <c:pt idx="7330">
                  <c:v>-4.1055241379310353E-2</c:v>
                </c:pt>
                <c:pt idx="7331">
                  <c:v>-4.1055706896551726E-2</c:v>
                </c:pt>
                <c:pt idx="7332">
                  <c:v>-4.1056120689655147E-2</c:v>
                </c:pt>
                <c:pt idx="7333">
                  <c:v>-4.1056551724137927E-2</c:v>
                </c:pt>
                <c:pt idx="7334">
                  <c:v>-4.1057034482758624E-2</c:v>
                </c:pt>
                <c:pt idx="7335">
                  <c:v>-4.1057534482758624E-2</c:v>
                </c:pt>
                <c:pt idx="7336">
                  <c:v>-4.1058155172413756E-2</c:v>
                </c:pt>
                <c:pt idx="7337">
                  <c:v>-4.1058896551724143E-2</c:v>
                </c:pt>
                <c:pt idx="7338">
                  <c:v>-4.1059706896551716E-2</c:v>
                </c:pt>
                <c:pt idx="7339">
                  <c:v>-4.1060482758620849E-2</c:v>
                </c:pt>
                <c:pt idx="7340">
                  <c:v>-4.1061379310344807E-2</c:v>
                </c:pt>
                <c:pt idx="7341">
                  <c:v>-4.1062344827586535E-2</c:v>
                </c:pt>
                <c:pt idx="7342">
                  <c:v>-4.1063362068965457E-2</c:v>
                </c:pt>
                <c:pt idx="7343">
                  <c:v>-4.1064396551724183E-2</c:v>
                </c:pt>
                <c:pt idx="7344">
                  <c:v>-4.1065465517241433E-2</c:v>
                </c:pt>
                <c:pt idx="7345">
                  <c:v>-4.1066551724137992E-2</c:v>
                </c:pt>
                <c:pt idx="7346">
                  <c:v>-4.1067758620689655E-2</c:v>
                </c:pt>
                <c:pt idx="7347">
                  <c:v>-4.1068982758620823E-2</c:v>
                </c:pt>
                <c:pt idx="7348">
                  <c:v>-4.1070258620689415E-2</c:v>
                </c:pt>
                <c:pt idx="7349">
                  <c:v>-4.1071551724137866E-2</c:v>
                </c:pt>
                <c:pt idx="7350">
                  <c:v>-4.1072793103448524E-2</c:v>
                </c:pt>
                <c:pt idx="7351">
                  <c:v>-4.1073862068965267E-2</c:v>
                </c:pt>
                <c:pt idx="7352">
                  <c:v>-4.1074810344827586E-2</c:v>
                </c:pt>
                <c:pt idx="7353">
                  <c:v>-4.1075741379310346E-2</c:v>
                </c:pt>
                <c:pt idx="7354">
                  <c:v>-4.1076672413793112E-2</c:v>
                </c:pt>
                <c:pt idx="7355">
                  <c:v>-4.1077810344827576E-2</c:v>
                </c:pt>
                <c:pt idx="7356">
                  <c:v>-4.1079017241379315E-2</c:v>
                </c:pt>
                <c:pt idx="7357">
                  <c:v>-4.1080137931034676E-2</c:v>
                </c:pt>
                <c:pt idx="7358">
                  <c:v>-4.1081275862068965E-2</c:v>
                </c:pt>
                <c:pt idx="7359">
                  <c:v>-4.1082482758620913E-2</c:v>
                </c:pt>
                <c:pt idx="7360">
                  <c:v>-4.1083775862068968E-2</c:v>
                </c:pt>
                <c:pt idx="7361">
                  <c:v>-4.1085103448275866E-2</c:v>
                </c:pt>
                <c:pt idx="7362">
                  <c:v>-4.1086275862068963E-2</c:v>
                </c:pt>
                <c:pt idx="7363">
                  <c:v>-4.1087275862068957E-2</c:v>
                </c:pt>
                <c:pt idx="7364">
                  <c:v>-4.1088206896551814E-2</c:v>
                </c:pt>
                <c:pt idx="7365">
                  <c:v>-4.1089172413793056E-2</c:v>
                </c:pt>
                <c:pt idx="7366">
                  <c:v>-4.1090137931034776E-2</c:v>
                </c:pt>
                <c:pt idx="7367">
                  <c:v>-4.1091017241379334E-2</c:v>
                </c:pt>
                <c:pt idx="7368">
                  <c:v>-4.1091879310344817E-2</c:v>
                </c:pt>
                <c:pt idx="7369">
                  <c:v>-4.1092810344827833E-2</c:v>
                </c:pt>
                <c:pt idx="7370">
                  <c:v>-4.1093862068965446E-2</c:v>
                </c:pt>
                <c:pt idx="7371">
                  <c:v>-4.1095137931034677E-2</c:v>
                </c:pt>
                <c:pt idx="7372">
                  <c:v>-4.109658620689683E-2</c:v>
                </c:pt>
                <c:pt idx="7373">
                  <c:v>-4.1098137931034777E-2</c:v>
                </c:pt>
                <c:pt idx="7374">
                  <c:v>-4.1099724137931386E-2</c:v>
                </c:pt>
                <c:pt idx="7375">
                  <c:v>-4.1101172413793047E-2</c:v>
                </c:pt>
                <c:pt idx="7376">
                  <c:v>-4.1102465517241532E-2</c:v>
                </c:pt>
                <c:pt idx="7377">
                  <c:v>-4.1103517241379312E-2</c:v>
                </c:pt>
                <c:pt idx="7378">
                  <c:v>-4.1104448275861835E-2</c:v>
                </c:pt>
                <c:pt idx="7379">
                  <c:v>-4.1105344827586224E-2</c:v>
                </c:pt>
                <c:pt idx="7380">
                  <c:v>-4.1106293103448578E-2</c:v>
                </c:pt>
                <c:pt idx="7381">
                  <c:v>-4.1107413793103474E-2</c:v>
                </c:pt>
                <c:pt idx="7382">
                  <c:v>-4.1108568965517241E-2</c:v>
                </c:pt>
                <c:pt idx="7383">
                  <c:v>-4.1109706896551725E-2</c:v>
                </c:pt>
                <c:pt idx="7384">
                  <c:v>-4.1110862068965345E-2</c:v>
                </c:pt>
                <c:pt idx="7385">
                  <c:v>-4.1111931034482914E-2</c:v>
                </c:pt>
                <c:pt idx="7386">
                  <c:v>-4.1112896551724183E-2</c:v>
                </c:pt>
                <c:pt idx="7387">
                  <c:v>-4.1113879310344825E-2</c:v>
                </c:pt>
                <c:pt idx="7388">
                  <c:v>-4.1114862068965308E-2</c:v>
                </c:pt>
                <c:pt idx="7389">
                  <c:v>-4.1115931034482932E-2</c:v>
                </c:pt>
                <c:pt idx="7390">
                  <c:v>-4.1117000000000022E-2</c:v>
                </c:pt>
                <c:pt idx="7391">
                  <c:v>-4.1118137931034533E-2</c:v>
                </c:pt>
                <c:pt idx="7392">
                  <c:v>-4.1119379310344796E-2</c:v>
                </c:pt>
                <c:pt idx="7393">
                  <c:v>-4.1120758620689354E-2</c:v>
                </c:pt>
                <c:pt idx="7394">
                  <c:v>-4.1122327586206903E-2</c:v>
                </c:pt>
                <c:pt idx="7395">
                  <c:v>-4.1124051724137876E-2</c:v>
                </c:pt>
                <c:pt idx="7396">
                  <c:v>-4.1125896551724057E-2</c:v>
                </c:pt>
                <c:pt idx="7397">
                  <c:v>-4.1127827586206887E-2</c:v>
                </c:pt>
                <c:pt idx="7398">
                  <c:v>-4.1129931034482793E-2</c:v>
                </c:pt>
                <c:pt idx="7399">
                  <c:v>-4.1132086206896783E-2</c:v>
                </c:pt>
                <c:pt idx="7400">
                  <c:v>-4.1134327586206887E-2</c:v>
                </c:pt>
                <c:pt idx="7401">
                  <c:v>-4.113672413793145E-2</c:v>
                </c:pt>
                <c:pt idx="7402">
                  <c:v>-4.1139155172413608E-2</c:v>
                </c:pt>
                <c:pt idx="7403">
                  <c:v>-4.1141568965517246E-2</c:v>
                </c:pt>
                <c:pt idx="7404">
                  <c:v>-4.1143827586206896E-2</c:v>
                </c:pt>
                <c:pt idx="7405">
                  <c:v>-4.1146137931034513E-2</c:v>
                </c:pt>
                <c:pt idx="7406">
                  <c:v>-4.1148362068965175E-2</c:v>
                </c:pt>
                <c:pt idx="7407">
                  <c:v>-4.1150586206896551E-2</c:v>
                </c:pt>
                <c:pt idx="7408">
                  <c:v>-4.1152862068965346E-2</c:v>
                </c:pt>
                <c:pt idx="7409">
                  <c:v>-4.1155241379310349E-2</c:v>
                </c:pt>
                <c:pt idx="7410">
                  <c:v>-4.115772413793134E-2</c:v>
                </c:pt>
                <c:pt idx="7411">
                  <c:v>-4.1160189655172395E-2</c:v>
                </c:pt>
                <c:pt idx="7412">
                  <c:v>-4.1162603448276068E-2</c:v>
                </c:pt>
                <c:pt idx="7413">
                  <c:v>-4.1164793103448533E-2</c:v>
                </c:pt>
                <c:pt idx="7414">
                  <c:v>-4.1166793103448597E-2</c:v>
                </c:pt>
                <c:pt idx="7415">
                  <c:v>-4.116863793103484E-2</c:v>
                </c:pt>
                <c:pt idx="7416">
                  <c:v>-4.1170482758620702E-2</c:v>
                </c:pt>
                <c:pt idx="7417">
                  <c:v>-4.1172241379310373E-2</c:v>
                </c:pt>
                <c:pt idx="7418">
                  <c:v>-4.117389655172414E-2</c:v>
                </c:pt>
                <c:pt idx="7419">
                  <c:v>-4.1175448275861733E-2</c:v>
                </c:pt>
                <c:pt idx="7420">
                  <c:v>-4.1176758620689646E-2</c:v>
                </c:pt>
                <c:pt idx="7421">
                  <c:v>-4.1177948275861763E-2</c:v>
                </c:pt>
                <c:pt idx="7422">
                  <c:v>-4.1178879310344765E-2</c:v>
                </c:pt>
                <c:pt idx="7423">
                  <c:v>-4.1179517241379276E-2</c:v>
                </c:pt>
                <c:pt idx="7424">
                  <c:v>-4.1180000000000001E-2</c:v>
                </c:pt>
                <c:pt idx="7425">
                  <c:v>-4.1180344827586333E-2</c:v>
                </c:pt>
                <c:pt idx="7426">
                  <c:v>-4.1180517241379305E-2</c:v>
                </c:pt>
                <c:pt idx="7427">
                  <c:v>-4.1180689655172416E-2</c:v>
                </c:pt>
                <c:pt idx="7428">
                  <c:v>-4.1180844827586334E-2</c:v>
                </c:pt>
                <c:pt idx="7429">
                  <c:v>-4.1181103448275767E-2</c:v>
                </c:pt>
                <c:pt idx="7430">
                  <c:v>-4.1181431034482824E-2</c:v>
                </c:pt>
                <c:pt idx="7431">
                  <c:v>-4.1181706896551727E-2</c:v>
                </c:pt>
                <c:pt idx="7432">
                  <c:v>-4.1181862068965215E-2</c:v>
                </c:pt>
                <c:pt idx="7433">
                  <c:v>-4.1181982758620693E-2</c:v>
                </c:pt>
                <c:pt idx="7434">
                  <c:v>-4.1182068965517293E-2</c:v>
                </c:pt>
                <c:pt idx="7435">
                  <c:v>-4.1182103448275865E-2</c:v>
                </c:pt>
                <c:pt idx="7436">
                  <c:v>-4.1182051724137927E-2</c:v>
                </c:pt>
                <c:pt idx="7437">
                  <c:v>-4.1182086206896742E-2</c:v>
                </c:pt>
                <c:pt idx="7438">
                  <c:v>-4.1182206896551873E-2</c:v>
                </c:pt>
                <c:pt idx="7439">
                  <c:v>-4.1182396551724183E-2</c:v>
                </c:pt>
                <c:pt idx="7440">
                  <c:v>-4.1182534482758722E-2</c:v>
                </c:pt>
                <c:pt idx="7441">
                  <c:v>-4.1182672413793114E-2</c:v>
                </c:pt>
                <c:pt idx="7442">
                  <c:v>-4.1182741379310384E-2</c:v>
                </c:pt>
                <c:pt idx="7443">
                  <c:v>-4.118281034482759E-2</c:v>
                </c:pt>
                <c:pt idx="7444">
                  <c:v>-4.1182931034482999E-2</c:v>
                </c:pt>
                <c:pt idx="7445">
                  <c:v>-4.1183051724137935E-2</c:v>
                </c:pt>
                <c:pt idx="7446">
                  <c:v>-4.1183206896551812E-2</c:v>
                </c:pt>
                <c:pt idx="7447">
                  <c:v>-4.1183344827586413E-2</c:v>
                </c:pt>
                <c:pt idx="7448">
                  <c:v>-4.1183482758620812E-2</c:v>
                </c:pt>
                <c:pt idx="7449">
                  <c:v>-4.1183724137931421E-2</c:v>
                </c:pt>
                <c:pt idx="7450">
                  <c:v>-4.1184034482758626E-2</c:v>
                </c:pt>
                <c:pt idx="7451">
                  <c:v>-4.1184465517241413E-2</c:v>
                </c:pt>
                <c:pt idx="7452">
                  <c:v>-4.1184896551724096E-2</c:v>
                </c:pt>
                <c:pt idx="7453">
                  <c:v>-4.1185206896551717E-2</c:v>
                </c:pt>
                <c:pt idx="7454">
                  <c:v>-4.1185448275861784E-2</c:v>
                </c:pt>
                <c:pt idx="7455">
                  <c:v>-4.1185655172413786E-2</c:v>
                </c:pt>
                <c:pt idx="7456">
                  <c:v>-4.1185896551724076E-2</c:v>
                </c:pt>
                <c:pt idx="7457">
                  <c:v>-4.118613793103474E-2</c:v>
                </c:pt>
                <c:pt idx="7458">
                  <c:v>-4.1186344827586423E-2</c:v>
                </c:pt>
                <c:pt idx="7459">
                  <c:v>-4.1186551724137925E-2</c:v>
                </c:pt>
                <c:pt idx="7460">
                  <c:v>-4.1186827586206912E-2</c:v>
                </c:pt>
                <c:pt idx="7461">
                  <c:v>-4.1187103448275857E-2</c:v>
                </c:pt>
                <c:pt idx="7462">
                  <c:v>-4.1187344827586403E-2</c:v>
                </c:pt>
                <c:pt idx="7463">
                  <c:v>-4.1187637931034832E-2</c:v>
                </c:pt>
                <c:pt idx="7464">
                  <c:v>-4.1187948275861835E-2</c:v>
                </c:pt>
                <c:pt idx="7465">
                  <c:v>-4.1188189655172375E-2</c:v>
                </c:pt>
                <c:pt idx="7466">
                  <c:v>-4.1188241379310347E-2</c:v>
                </c:pt>
                <c:pt idx="7467">
                  <c:v>-4.1187999999999995E-2</c:v>
                </c:pt>
                <c:pt idx="7468">
                  <c:v>-4.1187689655172416E-2</c:v>
                </c:pt>
                <c:pt idx="7469">
                  <c:v>-4.1187448275861863E-2</c:v>
                </c:pt>
                <c:pt idx="7470">
                  <c:v>-4.1187224137931404E-2</c:v>
                </c:pt>
                <c:pt idx="7471">
                  <c:v>-4.1187172413793077E-2</c:v>
                </c:pt>
                <c:pt idx="7472">
                  <c:v>-4.1187275862068967E-2</c:v>
                </c:pt>
                <c:pt idx="7473">
                  <c:v>-4.1187431034482934E-2</c:v>
                </c:pt>
                <c:pt idx="7474">
                  <c:v>-4.1187724137931404E-2</c:v>
                </c:pt>
                <c:pt idx="7475">
                  <c:v>-4.1188275862068947E-2</c:v>
                </c:pt>
                <c:pt idx="7476">
                  <c:v>-4.1188844827586314E-2</c:v>
                </c:pt>
                <c:pt idx="7477">
                  <c:v>-4.1189465517241383E-2</c:v>
                </c:pt>
                <c:pt idx="7478">
                  <c:v>-4.1190137931034723E-2</c:v>
                </c:pt>
                <c:pt idx="7479">
                  <c:v>-4.1190810344827578E-2</c:v>
                </c:pt>
                <c:pt idx="7480">
                  <c:v>-4.1191482758620813E-2</c:v>
                </c:pt>
                <c:pt idx="7481">
                  <c:v>-4.1192206896551932E-2</c:v>
                </c:pt>
                <c:pt idx="7482">
                  <c:v>-4.1192931034483071E-2</c:v>
                </c:pt>
                <c:pt idx="7483">
                  <c:v>-4.1193672413793132E-2</c:v>
                </c:pt>
                <c:pt idx="7484">
                  <c:v>-4.1194344827586424E-2</c:v>
                </c:pt>
                <c:pt idx="7485">
                  <c:v>-4.1194948275861863E-2</c:v>
                </c:pt>
                <c:pt idx="7486">
                  <c:v>-4.1195551724137906E-2</c:v>
                </c:pt>
                <c:pt idx="7487">
                  <c:v>-4.1196068965517314E-2</c:v>
                </c:pt>
                <c:pt idx="7488">
                  <c:v>-4.1196482758620923E-2</c:v>
                </c:pt>
                <c:pt idx="7489">
                  <c:v>-4.1196862068965466E-2</c:v>
                </c:pt>
                <c:pt idx="7490">
                  <c:v>-4.1197241379310384E-2</c:v>
                </c:pt>
                <c:pt idx="7491">
                  <c:v>-4.1197586206896723E-2</c:v>
                </c:pt>
                <c:pt idx="7492">
                  <c:v>-4.1197896551724136E-2</c:v>
                </c:pt>
                <c:pt idx="7493">
                  <c:v>-4.1198155172413785E-2</c:v>
                </c:pt>
                <c:pt idx="7494">
                  <c:v>-4.1198310344827592E-2</c:v>
                </c:pt>
                <c:pt idx="7495">
                  <c:v>-4.1198413793103482E-2</c:v>
                </c:pt>
                <c:pt idx="7496">
                  <c:v>-4.1198431034482973E-2</c:v>
                </c:pt>
                <c:pt idx="7497">
                  <c:v>-4.1198482758620834E-2</c:v>
                </c:pt>
                <c:pt idx="7498">
                  <c:v>-4.1198586206896592E-2</c:v>
                </c:pt>
                <c:pt idx="7499">
                  <c:v>-4.1198586206896592E-2</c:v>
                </c:pt>
                <c:pt idx="7500">
                  <c:v>-4.1198551724137916E-2</c:v>
                </c:pt>
                <c:pt idx="7501">
                  <c:v>-4.1198551724137916E-2</c:v>
                </c:pt>
                <c:pt idx="7502">
                  <c:v>-4.1198465517241434E-2</c:v>
                </c:pt>
                <c:pt idx="7503">
                  <c:v>-4.1198413793103482E-2</c:v>
                </c:pt>
                <c:pt idx="7504">
                  <c:v>-4.1198448275861881E-2</c:v>
                </c:pt>
                <c:pt idx="7505">
                  <c:v>-4.1198413793103482E-2</c:v>
                </c:pt>
                <c:pt idx="7506">
                  <c:v>-4.1198224137931422E-2</c:v>
                </c:pt>
                <c:pt idx="7507">
                  <c:v>-4.1198068965517282E-2</c:v>
                </c:pt>
                <c:pt idx="7508">
                  <c:v>-4.1198103448275861E-2</c:v>
                </c:pt>
                <c:pt idx="7509">
                  <c:v>-4.1198293103448559E-2</c:v>
                </c:pt>
                <c:pt idx="7510">
                  <c:v>-4.1198689655172427E-2</c:v>
                </c:pt>
                <c:pt idx="7511">
                  <c:v>-4.1199224137931402E-2</c:v>
                </c:pt>
                <c:pt idx="7512">
                  <c:v>-4.1199862068965261E-2</c:v>
                </c:pt>
                <c:pt idx="7513">
                  <c:v>-4.1200551724137877E-2</c:v>
                </c:pt>
                <c:pt idx="7514">
                  <c:v>-4.1201172413792835E-2</c:v>
                </c:pt>
                <c:pt idx="7515">
                  <c:v>-4.1201793103448334E-2</c:v>
                </c:pt>
                <c:pt idx="7516">
                  <c:v>-4.1202413793103472E-2</c:v>
                </c:pt>
                <c:pt idx="7517">
                  <c:v>-4.1203172413793065E-2</c:v>
                </c:pt>
                <c:pt idx="7518">
                  <c:v>-4.1203896551724115E-2</c:v>
                </c:pt>
                <c:pt idx="7519">
                  <c:v>-4.1204534482758626E-2</c:v>
                </c:pt>
                <c:pt idx="7520">
                  <c:v>-4.1205172413792818E-2</c:v>
                </c:pt>
                <c:pt idx="7521">
                  <c:v>-4.1205844827586213E-2</c:v>
                </c:pt>
                <c:pt idx="7522">
                  <c:v>-4.1206551724137917E-2</c:v>
                </c:pt>
                <c:pt idx="7523">
                  <c:v>-4.1207206896551732E-2</c:v>
                </c:pt>
                <c:pt idx="7524">
                  <c:v>-4.1207810344827588E-2</c:v>
                </c:pt>
                <c:pt idx="7525">
                  <c:v>-4.1208362068965235E-2</c:v>
                </c:pt>
                <c:pt idx="7526">
                  <c:v>-4.1208913793103451E-2</c:v>
                </c:pt>
                <c:pt idx="7527">
                  <c:v>-4.1209431034482803E-2</c:v>
                </c:pt>
                <c:pt idx="7528">
                  <c:v>-4.1209913793103445E-2</c:v>
                </c:pt>
                <c:pt idx="7529">
                  <c:v>-4.121031034482759E-2</c:v>
                </c:pt>
                <c:pt idx="7530">
                  <c:v>-4.1210534482758632E-2</c:v>
                </c:pt>
                <c:pt idx="7531">
                  <c:v>-4.1210862068965286E-2</c:v>
                </c:pt>
                <c:pt idx="7532">
                  <c:v>-4.1211189655172356E-2</c:v>
                </c:pt>
                <c:pt idx="7533">
                  <c:v>-4.1211482758620722E-2</c:v>
                </c:pt>
                <c:pt idx="7534">
                  <c:v>-4.1211741379310343E-2</c:v>
                </c:pt>
                <c:pt idx="7535">
                  <c:v>-4.1212017241379413E-2</c:v>
                </c:pt>
                <c:pt idx="7536">
                  <c:v>-4.1212206896551834E-2</c:v>
                </c:pt>
                <c:pt idx="7537">
                  <c:v>-4.1212120689655157E-2</c:v>
                </c:pt>
                <c:pt idx="7538">
                  <c:v>-4.1211931034482834E-2</c:v>
                </c:pt>
                <c:pt idx="7539">
                  <c:v>-4.1211706896551716E-2</c:v>
                </c:pt>
                <c:pt idx="7540">
                  <c:v>-4.1211482758620722E-2</c:v>
                </c:pt>
                <c:pt idx="7541">
                  <c:v>-4.1211206896551722E-2</c:v>
                </c:pt>
                <c:pt idx="7542">
                  <c:v>-4.1211000000000005E-2</c:v>
                </c:pt>
                <c:pt idx="7543">
                  <c:v>-4.1210689655172425E-2</c:v>
                </c:pt>
                <c:pt idx="7544">
                  <c:v>-4.121031034482759E-2</c:v>
                </c:pt>
                <c:pt idx="7545">
                  <c:v>-4.1209999999999976E-2</c:v>
                </c:pt>
                <c:pt idx="7546">
                  <c:v>-4.1209741379310348E-2</c:v>
                </c:pt>
                <c:pt idx="7547">
                  <c:v>-4.1209655172413776E-2</c:v>
                </c:pt>
                <c:pt idx="7548">
                  <c:v>-4.1209689655172396E-2</c:v>
                </c:pt>
                <c:pt idx="7549">
                  <c:v>-4.1209793103448314E-2</c:v>
                </c:pt>
                <c:pt idx="7550">
                  <c:v>-4.1210034482758624E-2</c:v>
                </c:pt>
                <c:pt idx="7551">
                  <c:v>-4.12103275862069E-2</c:v>
                </c:pt>
                <c:pt idx="7552">
                  <c:v>-4.1210568965517225E-2</c:v>
                </c:pt>
                <c:pt idx="7553">
                  <c:v>-4.1210741379310363E-2</c:v>
                </c:pt>
                <c:pt idx="7554">
                  <c:v>-4.1210913793103453E-2</c:v>
                </c:pt>
                <c:pt idx="7555">
                  <c:v>-4.1211137931034494E-2</c:v>
                </c:pt>
                <c:pt idx="7556">
                  <c:v>-4.1211482758620722E-2</c:v>
                </c:pt>
                <c:pt idx="7557">
                  <c:v>-4.1211982758620723E-2</c:v>
                </c:pt>
                <c:pt idx="7558">
                  <c:v>-4.1212637931034919E-2</c:v>
                </c:pt>
                <c:pt idx="7559">
                  <c:v>-4.1213310344827586E-2</c:v>
                </c:pt>
                <c:pt idx="7560">
                  <c:v>-4.1214068965517263E-2</c:v>
                </c:pt>
                <c:pt idx="7561">
                  <c:v>-4.121493103448292E-2</c:v>
                </c:pt>
                <c:pt idx="7562">
                  <c:v>-4.1215913793103451E-2</c:v>
                </c:pt>
                <c:pt idx="7563">
                  <c:v>-4.1216896551724183E-2</c:v>
                </c:pt>
                <c:pt idx="7564">
                  <c:v>-4.1217982758620791E-2</c:v>
                </c:pt>
                <c:pt idx="7565">
                  <c:v>-4.1219051724137895E-2</c:v>
                </c:pt>
                <c:pt idx="7566">
                  <c:v>-4.1220034482758607E-2</c:v>
                </c:pt>
                <c:pt idx="7567">
                  <c:v>-4.1221068965517034E-2</c:v>
                </c:pt>
                <c:pt idx="7568">
                  <c:v>-4.1222172413793057E-2</c:v>
                </c:pt>
                <c:pt idx="7569">
                  <c:v>-4.1223275862068955E-2</c:v>
                </c:pt>
                <c:pt idx="7570">
                  <c:v>-4.122444827586174E-2</c:v>
                </c:pt>
                <c:pt idx="7571">
                  <c:v>-4.1225517241379295E-2</c:v>
                </c:pt>
                <c:pt idx="7572">
                  <c:v>-4.1226689655172406E-2</c:v>
                </c:pt>
                <c:pt idx="7573">
                  <c:v>-4.1227931034482822E-2</c:v>
                </c:pt>
                <c:pt idx="7574">
                  <c:v>-4.1229137931034485E-2</c:v>
                </c:pt>
                <c:pt idx="7575">
                  <c:v>-4.1230362068965243E-2</c:v>
                </c:pt>
                <c:pt idx="7576">
                  <c:v>-4.1231672413793087E-2</c:v>
                </c:pt>
                <c:pt idx="7577">
                  <c:v>-4.1233103448275847E-2</c:v>
                </c:pt>
                <c:pt idx="7578">
                  <c:v>-4.1234551724137897E-2</c:v>
                </c:pt>
                <c:pt idx="7579">
                  <c:v>-4.1235862068965165E-2</c:v>
                </c:pt>
                <c:pt idx="7580">
                  <c:v>-4.1237068965517244E-2</c:v>
                </c:pt>
                <c:pt idx="7581">
                  <c:v>-4.1238275862068956E-2</c:v>
                </c:pt>
                <c:pt idx="7582">
                  <c:v>-4.123958620689655E-2</c:v>
                </c:pt>
                <c:pt idx="7583">
                  <c:v>-4.1240948275861701E-2</c:v>
                </c:pt>
                <c:pt idx="7584">
                  <c:v>-4.1242241379310346E-2</c:v>
                </c:pt>
                <c:pt idx="7585">
                  <c:v>-4.1243551724137857E-2</c:v>
                </c:pt>
                <c:pt idx="7586">
                  <c:v>-4.1244999999999955E-2</c:v>
                </c:pt>
                <c:pt idx="7587">
                  <c:v>-4.1246620689655095E-2</c:v>
                </c:pt>
                <c:pt idx="7588">
                  <c:v>-4.1248275862068765E-2</c:v>
                </c:pt>
                <c:pt idx="7589">
                  <c:v>-4.1249965517241367E-2</c:v>
                </c:pt>
                <c:pt idx="7590">
                  <c:v>-4.1251724137931114E-2</c:v>
                </c:pt>
                <c:pt idx="7591">
                  <c:v>-4.1253672413793095E-2</c:v>
                </c:pt>
                <c:pt idx="7592">
                  <c:v>-4.1255689655172387E-2</c:v>
                </c:pt>
                <c:pt idx="7593">
                  <c:v>-4.1257517241379306E-2</c:v>
                </c:pt>
                <c:pt idx="7594">
                  <c:v>-4.1259206896551708E-2</c:v>
                </c:pt>
                <c:pt idx="7595">
                  <c:v>-4.1260827586206895E-2</c:v>
                </c:pt>
                <c:pt idx="7596">
                  <c:v>-4.1262413793103483E-2</c:v>
                </c:pt>
                <c:pt idx="7597">
                  <c:v>-4.1263844827586334E-2</c:v>
                </c:pt>
                <c:pt idx="7598">
                  <c:v>-4.1265103448275865E-2</c:v>
                </c:pt>
                <c:pt idx="7599">
                  <c:v>-4.1266396551724163E-2</c:v>
                </c:pt>
                <c:pt idx="7600">
                  <c:v>-4.1267793103448504E-2</c:v>
                </c:pt>
                <c:pt idx="7601">
                  <c:v>-4.1269206896551718E-2</c:v>
                </c:pt>
                <c:pt idx="7602">
                  <c:v>-4.1270620689655056E-2</c:v>
                </c:pt>
                <c:pt idx="7603">
                  <c:v>-4.1271999999999955E-2</c:v>
                </c:pt>
                <c:pt idx="7604">
                  <c:v>-4.1273241379310349E-2</c:v>
                </c:pt>
                <c:pt idx="7605">
                  <c:v>-4.1274499999999985E-2</c:v>
                </c:pt>
                <c:pt idx="7606">
                  <c:v>-4.1275775862068736E-2</c:v>
                </c:pt>
                <c:pt idx="7607">
                  <c:v>-4.1277103448275766E-2</c:v>
                </c:pt>
                <c:pt idx="7608">
                  <c:v>-4.1278482758620692E-2</c:v>
                </c:pt>
                <c:pt idx="7609">
                  <c:v>-4.1279862068965091E-2</c:v>
                </c:pt>
                <c:pt idx="7610">
                  <c:v>-4.1281275862068846E-2</c:v>
                </c:pt>
                <c:pt idx="7611">
                  <c:v>-4.1282758620689655E-2</c:v>
                </c:pt>
                <c:pt idx="7612">
                  <c:v>-4.1284379310344795E-2</c:v>
                </c:pt>
                <c:pt idx="7613">
                  <c:v>-4.1286017241379314E-2</c:v>
                </c:pt>
                <c:pt idx="7614">
                  <c:v>-4.1287499999999998E-2</c:v>
                </c:pt>
                <c:pt idx="7615">
                  <c:v>-4.1288862068965211E-2</c:v>
                </c:pt>
                <c:pt idx="7616">
                  <c:v>-4.1290275862068966E-2</c:v>
                </c:pt>
                <c:pt idx="7617">
                  <c:v>-4.1291706896551726E-2</c:v>
                </c:pt>
                <c:pt idx="7618">
                  <c:v>-4.1293068965517273E-2</c:v>
                </c:pt>
                <c:pt idx="7619">
                  <c:v>-4.1294258620689646E-2</c:v>
                </c:pt>
                <c:pt idx="7620">
                  <c:v>-4.1295344827586324E-2</c:v>
                </c:pt>
                <c:pt idx="7621">
                  <c:v>-4.1296189655172406E-2</c:v>
                </c:pt>
                <c:pt idx="7622">
                  <c:v>-4.1296879310344828E-2</c:v>
                </c:pt>
                <c:pt idx="7623">
                  <c:v>-4.1297551724137925E-2</c:v>
                </c:pt>
                <c:pt idx="7624">
                  <c:v>-4.1298120689654952E-2</c:v>
                </c:pt>
                <c:pt idx="7625">
                  <c:v>-4.1298586206896554E-2</c:v>
                </c:pt>
                <c:pt idx="7626">
                  <c:v>-4.1299137931034513E-2</c:v>
                </c:pt>
                <c:pt idx="7627">
                  <c:v>-4.1299620689655175E-2</c:v>
                </c:pt>
                <c:pt idx="7628">
                  <c:v>-4.1299982758620693E-2</c:v>
                </c:pt>
                <c:pt idx="7629">
                  <c:v>-4.1300172413793107E-2</c:v>
                </c:pt>
                <c:pt idx="7630">
                  <c:v>-4.1300293103448606E-2</c:v>
                </c:pt>
                <c:pt idx="7631">
                  <c:v>-4.1300344827586467E-2</c:v>
                </c:pt>
                <c:pt idx="7632">
                  <c:v>-4.1300293103448606E-2</c:v>
                </c:pt>
                <c:pt idx="7633">
                  <c:v>-4.1300120689655155E-2</c:v>
                </c:pt>
                <c:pt idx="7634">
                  <c:v>-4.1299758620689346E-2</c:v>
                </c:pt>
                <c:pt idx="7635">
                  <c:v>-4.1299344827586314E-2</c:v>
                </c:pt>
                <c:pt idx="7636">
                  <c:v>-4.1298896551724147E-2</c:v>
                </c:pt>
                <c:pt idx="7637">
                  <c:v>-4.1298465517241423E-2</c:v>
                </c:pt>
                <c:pt idx="7638">
                  <c:v>-4.1298103448275857E-2</c:v>
                </c:pt>
                <c:pt idx="7639">
                  <c:v>-4.1297810344827587E-2</c:v>
                </c:pt>
                <c:pt idx="7640">
                  <c:v>-4.1297620689655166E-2</c:v>
                </c:pt>
                <c:pt idx="7641">
                  <c:v>-4.1297413793103484E-2</c:v>
                </c:pt>
                <c:pt idx="7642">
                  <c:v>-4.1297137931034678E-2</c:v>
                </c:pt>
                <c:pt idx="7643">
                  <c:v>-4.1296862068965455E-2</c:v>
                </c:pt>
                <c:pt idx="7644">
                  <c:v>-4.1296586206896593E-2</c:v>
                </c:pt>
                <c:pt idx="7645">
                  <c:v>-4.1296206896551849E-2</c:v>
                </c:pt>
                <c:pt idx="7646">
                  <c:v>-4.1295551724137895E-2</c:v>
                </c:pt>
                <c:pt idx="7647">
                  <c:v>-4.1294775862068957E-2</c:v>
                </c:pt>
                <c:pt idx="7648">
                  <c:v>-4.1293965517241432E-2</c:v>
                </c:pt>
                <c:pt idx="7649">
                  <c:v>-4.1292965517241514E-2</c:v>
                </c:pt>
                <c:pt idx="7650">
                  <c:v>-4.1291810344827568E-2</c:v>
                </c:pt>
                <c:pt idx="7651">
                  <c:v>-4.1290482758620801E-2</c:v>
                </c:pt>
                <c:pt idx="7652">
                  <c:v>-4.1289103448275674E-2</c:v>
                </c:pt>
                <c:pt idx="7653">
                  <c:v>-4.1287758620689646E-2</c:v>
                </c:pt>
                <c:pt idx="7654">
                  <c:v>-4.1286551724137935E-2</c:v>
                </c:pt>
                <c:pt idx="7655">
                  <c:v>-4.1285379310344775E-2</c:v>
                </c:pt>
                <c:pt idx="7656">
                  <c:v>-4.1284120689654848E-2</c:v>
                </c:pt>
                <c:pt idx="7657">
                  <c:v>-4.1282758620689655E-2</c:v>
                </c:pt>
                <c:pt idx="7658">
                  <c:v>-4.1281448275861742E-2</c:v>
                </c:pt>
                <c:pt idx="7659">
                  <c:v>-4.1280120689654871E-2</c:v>
                </c:pt>
                <c:pt idx="7660">
                  <c:v>-4.127884482758621E-2</c:v>
                </c:pt>
                <c:pt idx="7661">
                  <c:v>-4.1277637931034741E-2</c:v>
                </c:pt>
                <c:pt idx="7662">
                  <c:v>-4.1276396551724125E-2</c:v>
                </c:pt>
                <c:pt idx="7663">
                  <c:v>-4.1275051724137847E-2</c:v>
                </c:pt>
                <c:pt idx="7664">
                  <c:v>-4.1273758620689348E-2</c:v>
                </c:pt>
                <c:pt idx="7665">
                  <c:v>-4.1272586206896562E-2</c:v>
                </c:pt>
                <c:pt idx="7666">
                  <c:v>-4.1271499999999975E-2</c:v>
                </c:pt>
                <c:pt idx="7667">
                  <c:v>-4.1270448275861751E-2</c:v>
                </c:pt>
                <c:pt idx="7668">
                  <c:v>-4.1269275862068945E-2</c:v>
                </c:pt>
                <c:pt idx="7669">
                  <c:v>-4.1268120689654908E-2</c:v>
                </c:pt>
                <c:pt idx="7670">
                  <c:v>-4.1267000000000012E-2</c:v>
                </c:pt>
                <c:pt idx="7671">
                  <c:v>-4.1265982758620694E-2</c:v>
                </c:pt>
                <c:pt idx="7672">
                  <c:v>-4.1265051724137886E-2</c:v>
                </c:pt>
                <c:pt idx="7673">
                  <c:v>-4.1264068965517244E-2</c:v>
                </c:pt>
                <c:pt idx="7674">
                  <c:v>-4.1263000000000001E-2</c:v>
                </c:pt>
                <c:pt idx="7675">
                  <c:v>-4.1261827586206896E-2</c:v>
                </c:pt>
                <c:pt idx="7676">
                  <c:v>-4.1260620689655157E-2</c:v>
                </c:pt>
                <c:pt idx="7677">
                  <c:v>-4.1259413793103446E-2</c:v>
                </c:pt>
                <c:pt idx="7678">
                  <c:v>-4.1258189655172355E-2</c:v>
                </c:pt>
                <c:pt idx="7679">
                  <c:v>-4.1256862068965255E-2</c:v>
                </c:pt>
                <c:pt idx="7680">
                  <c:v>-4.1255448275861736E-2</c:v>
                </c:pt>
                <c:pt idx="7681">
                  <c:v>-4.1253982758620703E-2</c:v>
                </c:pt>
                <c:pt idx="7682">
                  <c:v>-4.125263793103482E-2</c:v>
                </c:pt>
                <c:pt idx="7683">
                  <c:v>-4.1251327586206886E-2</c:v>
                </c:pt>
                <c:pt idx="7684">
                  <c:v>-4.1249931034482767E-2</c:v>
                </c:pt>
                <c:pt idx="7685">
                  <c:v>-4.1248379310344745E-2</c:v>
                </c:pt>
                <c:pt idx="7686">
                  <c:v>-4.1246655172413785E-2</c:v>
                </c:pt>
                <c:pt idx="7687">
                  <c:v>-4.1244896551724045E-2</c:v>
                </c:pt>
                <c:pt idx="7688">
                  <c:v>-4.1242999999999995E-2</c:v>
                </c:pt>
                <c:pt idx="7689">
                  <c:v>-4.1240862068965135E-2</c:v>
                </c:pt>
                <c:pt idx="7690">
                  <c:v>-4.1238655172413777E-2</c:v>
                </c:pt>
                <c:pt idx="7691">
                  <c:v>-4.1236413793103464E-2</c:v>
                </c:pt>
                <c:pt idx="7692">
                  <c:v>-4.1234310344827586E-2</c:v>
                </c:pt>
                <c:pt idx="7693">
                  <c:v>-4.1232189655172405E-2</c:v>
                </c:pt>
                <c:pt idx="7694">
                  <c:v>-4.1230068965517244E-2</c:v>
                </c:pt>
                <c:pt idx="7695">
                  <c:v>-4.1227982758620697E-2</c:v>
                </c:pt>
                <c:pt idx="7696">
                  <c:v>-4.1226000000000006E-2</c:v>
                </c:pt>
                <c:pt idx="7697">
                  <c:v>-4.1224068965517245E-2</c:v>
                </c:pt>
                <c:pt idx="7698">
                  <c:v>-4.1222172413793057E-2</c:v>
                </c:pt>
                <c:pt idx="7699">
                  <c:v>-4.1220327586206876E-2</c:v>
                </c:pt>
                <c:pt idx="7700">
                  <c:v>-4.1218517241379315E-2</c:v>
                </c:pt>
                <c:pt idx="7701">
                  <c:v>-4.1216689655172424E-2</c:v>
                </c:pt>
                <c:pt idx="7702">
                  <c:v>-4.121493103448292E-2</c:v>
                </c:pt>
                <c:pt idx="7703">
                  <c:v>-4.1213310344827586E-2</c:v>
                </c:pt>
                <c:pt idx="7704">
                  <c:v>-4.1211672413793109E-2</c:v>
                </c:pt>
                <c:pt idx="7705">
                  <c:v>-4.1210189655172397E-2</c:v>
                </c:pt>
                <c:pt idx="7706">
                  <c:v>-4.1208724137931314E-2</c:v>
                </c:pt>
                <c:pt idx="7707">
                  <c:v>-4.1207241379310353E-2</c:v>
                </c:pt>
                <c:pt idx="7708">
                  <c:v>-4.1205827586206875E-2</c:v>
                </c:pt>
                <c:pt idx="7709">
                  <c:v>-4.120458620689655E-2</c:v>
                </c:pt>
                <c:pt idx="7710">
                  <c:v>-4.1203431034482922E-2</c:v>
                </c:pt>
                <c:pt idx="7711">
                  <c:v>-4.1202206896551734E-2</c:v>
                </c:pt>
                <c:pt idx="7712">
                  <c:v>-4.1200965517241402E-2</c:v>
                </c:pt>
                <c:pt idx="7713">
                  <c:v>-4.1199706896551717E-2</c:v>
                </c:pt>
                <c:pt idx="7714">
                  <c:v>-4.1198413793103482E-2</c:v>
                </c:pt>
                <c:pt idx="7715">
                  <c:v>-4.1197206896551833E-2</c:v>
                </c:pt>
                <c:pt idx="7716">
                  <c:v>-4.1196017241379439E-2</c:v>
                </c:pt>
                <c:pt idx="7717">
                  <c:v>-4.1194844827586424E-2</c:v>
                </c:pt>
                <c:pt idx="7718">
                  <c:v>-4.1193931034482996E-2</c:v>
                </c:pt>
                <c:pt idx="7719">
                  <c:v>-4.1193293103448644E-2</c:v>
                </c:pt>
                <c:pt idx="7720">
                  <c:v>-4.1192827586206932E-2</c:v>
                </c:pt>
                <c:pt idx="7721">
                  <c:v>-4.1192448275862055E-2</c:v>
                </c:pt>
                <c:pt idx="7722">
                  <c:v>-4.1191862068965274E-2</c:v>
                </c:pt>
                <c:pt idx="7723">
                  <c:v>-4.1191189655172405E-2</c:v>
                </c:pt>
                <c:pt idx="7724">
                  <c:v>-4.1190603448275923E-2</c:v>
                </c:pt>
                <c:pt idx="7725">
                  <c:v>-4.1190034482758722E-2</c:v>
                </c:pt>
                <c:pt idx="7726">
                  <c:v>-4.1189603448275866E-2</c:v>
                </c:pt>
                <c:pt idx="7727">
                  <c:v>-4.1189224137931302E-2</c:v>
                </c:pt>
                <c:pt idx="7728">
                  <c:v>-4.1188879310344775E-2</c:v>
                </c:pt>
                <c:pt idx="7729">
                  <c:v>-4.1188482758620713E-2</c:v>
                </c:pt>
                <c:pt idx="7730">
                  <c:v>-4.1187982758620734E-2</c:v>
                </c:pt>
                <c:pt idx="7731">
                  <c:v>-4.1187551724137926E-2</c:v>
                </c:pt>
                <c:pt idx="7732">
                  <c:v>-4.1187275862068967E-2</c:v>
                </c:pt>
                <c:pt idx="7733">
                  <c:v>-4.1187120689654952E-2</c:v>
                </c:pt>
                <c:pt idx="7734">
                  <c:v>-4.1187086206896574E-2</c:v>
                </c:pt>
                <c:pt idx="7735">
                  <c:v>-4.1187051724137926E-2</c:v>
                </c:pt>
                <c:pt idx="7736">
                  <c:v>-4.1187172413793077E-2</c:v>
                </c:pt>
                <c:pt idx="7737">
                  <c:v>-4.1187413793103464E-2</c:v>
                </c:pt>
                <c:pt idx="7738">
                  <c:v>-4.1187758620689657E-2</c:v>
                </c:pt>
                <c:pt idx="7739">
                  <c:v>-4.1188275862068947E-2</c:v>
                </c:pt>
                <c:pt idx="7740">
                  <c:v>-4.1188896551724141E-2</c:v>
                </c:pt>
                <c:pt idx="7741">
                  <c:v>-4.1189672413793087E-2</c:v>
                </c:pt>
                <c:pt idx="7742">
                  <c:v>-4.1190655172413791E-2</c:v>
                </c:pt>
                <c:pt idx="7743">
                  <c:v>-4.1191810344827585E-2</c:v>
                </c:pt>
                <c:pt idx="7744">
                  <c:v>-4.1193120689655166E-2</c:v>
                </c:pt>
                <c:pt idx="7745">
                  <c:v>-4.1194517241379312E-2</c:v>
                </c:pt>
                <c:pt idx="7746">
                  <c:v>-4.1195965517241404E-2</c:v>
                </c:pt>
                <c:pt idx="7747">
                  <c:v>-4.1197431034483027E-2</c:v>
                </c:pt>
                <c:pt idx="7748">
                  <c:v>-4.1198862068965308E-2</c:v>
                </c:pt>
                <c:pt idx="7749">
                  <c:v>-4.1200189655172366E-2</c:v>
                </c:pt>
                <c:pt idx="7750">
                  <c:v>-4.1201379310344746E-2</c:v>
                </c:pt>
                <c:pt idx="7751">
                  <c:v>-4.1202396551724127E-2</c:v>
                </c:pt>
                <c:pt idx="7752">
                  <c:v>-4.120334482758637E-2</c:v>
                </c:pt>
                <c:pt idx="7753">
                  <c:v>-4.1204224137931331E-2</c:v>
                </c:pt>
                <c:pt idx="7754">
                  <c:v>-4.1205120689654783E-2</c:v>
                </c:pt>
                <c:pt idx="7755">
                  <c:v>-4.1205982758620696E-2</c:v>
                </c:pt>
                <c:pt idx="7756">
                  <c:v>-4.1206655172413786E-2</c:v>
                </c:pt>
                <c:pt idx="7757">
                  <c:v>-4.1207379310344815E-2</c:v>
                </c:pt>
                <c:pt idx="7758">
                  <c:v>-4.1208189655172346E-2</c:v>
                </c:pt>
                <c:pt idx="7759">
                  <c:v>-4.1209137931034492E-2</c:v>
                </c:pt>
                <c:pt idx="7760">
                  <c:v>-4.1210155172413755E-2</c:v>
                </c:pt>
                <c:pt idx="7761">
                  <c:v>-4.1211103448275846E-2</c:v>
                </c:pt>
                <c:pt idx="7762">
                  <c:v>-4.1212034482758779E-2</c:v>
                </c:pt>
                <c:pt idx="7763">
                  <c:v>-4.1212879310344827E-2</c:v>
                </c:pt>
                <c:pt idx="7764">
                  <c:v>-4.1213793103448533E-2</c:v>
                </c:pt>
                <c:pt idx="7765">
                  <c:v>-4.1214655172413787E-2</c:v>
                </c:pt>
                <c:pt idx="7766">
                  <c:v>-4.1215379310344795E-2</c:v>
                </c:pt>
                <c:pt idx="7767">
                  <c:v>-4.1216051724137927E-2</c:v>
                </c:pt>
                <c:pt idx="7768">
                  <c:v>-4.1216827586206907E-2</c:v>
                </c:pt>
                <c:pt idx="7769">
                  <c:v>-4.1217724137931386E-2</c:v>
                </c:pt>
                <c:pt idx="7770">
                  <c:v>-4.1218620689655157E-2</c:v>
                </c:pt>
                <c:pt idx="7771">
                  <c:v>-4.1219620689655165E-2</c:v>
                </c:pt>
                <c:pt idx="7772">
                  <c:v>-4.1220689655172407E-2</c:v>
                </c:pt>
                <c:pt idx="7773">
                  <c:v>-4.1221655172413746E-2</c:v>
                </c:pt>
                <c:pt idx="7774">
                  <c:v>-4.1222517241379306E-2</c:v>
                </c:pt>
                <c:pt idx="7775">
                  <c:v>-4.1223431034482824E-2</c:v>
                </c:pt>
                <c:pt idx="7776">
                  <c:v>-4.1224482758620694E-2</c:v>
                </c:pt>
                <c:pt idx="7777">
                  <c:v>-4.1225724137931033E-2</c:v>
                </c:pt>
                <c:pt idx="7778">
                  <c:v>-4.1226896551724096E-2</c:v>
                </c:pt>
                <c:pt idx="7779">
                  <c:v>-4.1228017241379297E-2</c:v>
                </c:pt>
                <c:pt idx="7780">
                  <c:v>-4.1229224137931134E-2</c:v>
                </c:pt>
                <c:pt idx="7781">
                  <c:v>-4.1230465517241403E-2</c:v>
                </c:pt>
                <c:pt idx="7782">
                  <c:v>-4.1231586206896556E-2</c:v>
                </c:pt>
                <c:pt idx="7783">
                  <c:v>-4.1232637931034863E-2</c:v>
                </c:pt>
                <c:pt idx="7784">
                  <c:v>-4.1233724137931402E-2</c:v>
                </c:pt>
                <c:pt idx="7785">
                  <c:v>-4.1234862068965233E-2</c:v>
                </c:pt>
                <c:pt idx="7786">
                  <c:v>-4.1235965517241381E-2</c:v>
                </c:pt>
                <c:pt idx="7787">
                  <c:v>-4.1236948275861871E-2</c:v>
                </c:pt>
                <c:pt idx="7788">
                  <c:v>-4.1237741379310362E-2</c:v>
                </c:pt>
                <c:pt idx="7789">
                  <c:v>-4.1238448275861816E-2</c:v>
                </c:pt>
                <c:pt idx="7790">
                  <c:v>-4.1239137931034502E-2</c:v>
                </c:pt>
                <c:pt idx="7791">
                  <c:v>-4.1239793103448413E-2</c:v>
                </c:pt>
                <c:pt idx="7792">
                  <c:v>-4.1240465517241386E-2</c:v>
                </c:pt>
                <c:pt idx="7793">
                  <c:v>-4.1241103448275612E-2</c:v>
                </c:pt>
                <c:pt idx="7794">
                  <c:v>-4.1241551724137765E-2</c:v>
                </c:pt>
                <c:pt idx="7795">
                  <c:v>-4.1241758620689267E-2</c:v>
                </c:pt>
                <c:pt idx="7796">
                  <c:v>-4.1241793103448283E-2</c:v>
                </c:pt>
                <c:pt idx="7797">
                  <c:v>-4.1241655172413745E-2</c:v>
                </c:pt>
                <c:pt idx="7798">
                  <c:v>-4.1241448275861681E-2</c:v>
                </c:pt>
                <c:pt idx="7799">
                  <c:v>-4.1241172413792729E-2</c:v>
                </c:pt>
                <c:pt idx="7800">
                  <c:v>-4.1240862068965135E-2</c:v>
                </c:pt>
                <c:pt idx="7801">
                  <c:v>-4.1240413793103448E-2</c:v>
                </c:pt>
                <c:pt idx="7802">
                  <c:v>-4.1239862068965204E-2</c:v>
                </c:pt>
                <c:pt idx="7803">
                  <c:v>-4.1239241379310315E-2</c:v>
                </c:pt>
                <c:pt idx="7804">
                  <c:v>-4.1238448275861816E-2</c:v>
                </c:pt>
                <c:pt idx="7805">
                  <c:v>-4.1237551724137907E-2</c:v>
                </c:pt>
                <c:pt idx="7806">
                  <c:v>-4.1236672413793113E-2</c:v>
                </c:pt>
                <c:pt idx="7807">
                  <c:v>-4.1235931034482823E-2</c:v>
                </c:pt>
                <c:pt idx="7808">
                  <c:v>-4.1235344827586312E-2</c:v>
                </c:pt>
                <c:pt idx="7809">
                  <c:v>-4.1234844827586312E-2</c:v>
                </c:pt>
                <c:pt idx="7810">
                  <c:v>-4.1234482758620704E-2</c:v>
                </c:pt>
                <c:pt idx="7811">
                  <c:v>-4.1234086206896572E-2</c:v>
                </c:pt>
                <c:pt idx="7812">
                  <c:v>-4.1233758620689655E-2</c:v>
                </c:pt>
                <c:pt idx="7813">
                  <c:v>-4.1233327586206896E-2</c:v>
                </c:pt>
                <c:pt idx="7814">
                  <c:v>-4.1232862068965308E-2</c:v>
                </c:pt>
                <c:pt idx="7815">
                  <c:v>-4.1232448275861873E-2</c:v>
                </c:pt>
                <c:pt idx="7816">
                  <c:v>-4.1232120689655066E-2</c:v>
                </c:pt>
                <c:pt idx="7817">
                  <c:v>-4.1232034482758723E-2</c:v>
                </c:pt>
                <c:pt idx="7818">
                  <c:v>-4.1232103448275867E-2</c:v>
                </c:pt>
                <c:pt idx="7819">
                  <c:v>-4.1232310344827591E-2</c:v>
                </c:pt>
                <c:pt idx="7820">
                  <c:v>-4.1232862068965308E-2</c:v>
                </c:pt>
                <c:pt idx="7821">
                  <c:v>-4.123351724137931E-2</c:v>
                </c:pt>
                <c:pt idx="7822">
                  <c:v>-4.123422413793134E-2</c:v>
                </c:pt>
                <c:pt idx="7823">
                  <c:v>-4.1234999999999987E-2</c:v>
                </c:pt>
                <c:pt idx="7824">
                  <c:v>-4.1235793103448333E-2</c:v>
                </c:pt>
                <c:pt idx="7825">
                  <c:v>-4.1236637931034867E-2</c:v>
                </c:pt>
                <c:pt idx="7826">
                  <c:v>-4.1237517241379307E-2</c:v>
                </c:pt>
                <c:pt idx="7827">
                  <c:v>-4.1238362068965244E-2</c:v>
                </c:pt>
                <c:pt idx="7828">
                  <c:v>-4.1239172413792817E-2</c:v>
                </c:pt>
                <c:pt idx="7829">
                  <c:v>-4.1239793103448413E-2</c:v>
                </c:pt>
                <c:pt idx="7830">
                  <c:v>-4.1240310344827565E-2</c:v>
                </c:pt>
                <c:pt idx="7831">
                  <c:v>-4.1240931034482793E-2</c:v>
                </c:pt>
                <c:pt idx="7832">
                  <c:v>-4.1241637931034504E-2</c:v>
                </c:pt>
                <c:pt idx="7833">
                  <c:v>-4.1242275862068946E-2</c:v>
                </c:pt>
                <c:pt idx="7834">
                  <c:v>-4.1242758620689372E-2</c:v>
                </c:pt>
                <c:pt idx="7835">
                  <c:v>-4.1243120689654807E-2</c:v>
                </c:pt>
                <c:pt idx="7836">
                  <c:v>-4.1243448275861752E-2</c:v>
                </c:pt>
                <c:pt idx="7837">
                  <c:v>-4.1243724137931134E-2</c:v>
                </c:pt>
                <c:pt idx="7838">
                  <c:v>-4.1243965517241382E-2</c:v>
                </c:pt>
                <c:pt idx="7839">
                  <c:v>-4.1244103448275664E-2</c:v>
                </c:pt>
                <c:pt idx="7840">
                  <c:v>-4.1244172413792739E-2</c:v>
                </c:pt>
                <c:pt idx="7841">
                  <c:v>-4.1244068965516988E-2</c:v>
                </c:pt>
                <c:pt idx="7842">
                  <c:v>-4.1243931034482803E-2</c:v>
                </c:pt>
                <c:pt idx="7843">
                  <c:v>-4.1243879310344747E-2</c:v>
                </c:pt>
                <c:pt idx="7844">
                  <c:v>-4.1243879310344747E-2</c:v>
                </c:pt>
                <c:pt idx="7845">
                  <c:v>-4.1243862068965166E-2</c:v>
                </c:pt>
                <c:pt idx="7846">
                  <c:v>-4.1243724137931134E-2</c:v>
                </c:pt>
                <c:pt idx="7847">
                  <c:v>-4.1243448275861752E-2</c:v>
                </c:pt>
                <c:pt idx="7848">
                  <c:v>-4.1243206896551726E-2</c:v>
                </c:pt>
                <c:pt idx="7849">
                  <c:v>-4.1242999999999995E-2</c:v>
                </c:pt>
                <c:pt idx="7850">
                  <c:v>-4.124289655172414E-2</c:v>
                </c:pt>
                <c:pt idx="7851">
                  <c:v>-4.1242844827586313E-2</c:v>
                </c:pt>
                <c:pt idx="7852">
                  <c:v>-4.1242879310344767E-2</c:v>
                </c:pt>
                <c:pt idx="7853">
                  <c:v>-4.1242931034482823E-2</c:v>
                </c:pt>
                <c:pt idx="7854">
                  <c:v>-4.1242965517241402E-2</c:v>
                </c:pt>
                <c:pt idx="7855">
                  <c:v>-4.1243017241379305E-2</c:v>
                </c:pt>
                <c:pt idx="7856">
                  <c:v>-4.1243103448275746E-2</c:v>
                </c:pt>
                <c:pt idx="7857">
                  <c:v>-4.1243206896551726E-2</c:v>
                </c:pt>
                <c:pt idx="7858">
                  <c:v>-4.1243258620689345E-2</c:v>
                </c:pt>
                <c:pt idx="7859">
                  <c:v>-4.1243293103448334E-2</c:v>
                </c:pt>
                <c:pt idx="7860">
                  <c:v>-4.1243362068965186E-2</c:v>
                </c:pt>
                <c:pt idx="7861">
                  <c:v>-4.1243396551724085E-2</c:v>
                </c:pt>
                <c:pt idx="7862">
                  <c:v>-4.1243396551724085E-2</c:v>
                </c:pt>
                <c:pt idx="7863">
                  <c:v>-4.1243241379310347E-2</c:v>
                </c:pt>
                <c:pt idx="7864">
                  <c:v>-4.124289655172414E-2</c:v>
                </c:pt>
                <c:pt idx="7865">
                  <c:v>-4.1242448275861793E-2</c:v>
                </c:pt>
                <c:pt idx="7866">
                  <c:v>-4.1241879310344579E-2</c:v>
                </c:pt>
                <c:pt idx="7867">
                  <c:v>-4.1241344827586207E-2</c:v>
                </c:pt>
                <c:pt idx="7868">
                  <c:v>-4.1240862068965135E-2</c:v>
                </c:pt>
                <c:pt idx="7869">
                  <c:v>-4.1240275862068763E-2</c:v>
                </c:pt>
                <c:pt idx="7870">
                  <c:v>-4.1239551724137867E-2</c:v>
                </c:pt>
                <c:pt idx="7871">
                  <c:v>-4.1238827586206887E-2</c:v>
                </c:pt>
                <c:pt idx="7872">
                  <c:v>-4.123812068965485E-2</c:v>
                </c:pt>
                <c:pt idx="7873">
                  <c:v>-4.1237362068965298E-2</c:v>
                </c:pt>
                <c:pt idx="7874">
                  <c:v>-4.1236586206896582E-2</c:v>
                </c:pt>
                <c:pt idx="7875">
                  <c:v>-4.1235741379310346E-2</c:v>
                </c:pt>
                <c:pt idx="7876">
                  <c:v>-4.1234827586206897E-2</c:v>
                </c:pt>
                <c:pt idx="7877">
                  <c:v>-4.1233879310344806E-2</c:v>
                </c:pt>
                <c:pt idx="7878">
                  <c:v>-4.1232931034482972E-2</c:v>
                </c:pt>
                <c:pt idx="7879">
                  <c:v>-4.1231948275861761E-2</c:v>
                </c:pt>
                <c:pt idx="7880">
                  <c:v>-4.1230793103448481E-2</c:v>
                </c:pt>
                <c:pt idx="7881">
                  <c:v>-4.1229517241379285E-2</c:v>
                </c:pt>
                <c:pt idx="7882">
                  <c:v>-4.1228103448275745E-2</c:v>
                </c:pt>
                <c:pt idx="7883">
                  <c:v>-4.122651724137931E-2</c:v>
                </c:pt>
                <c:pt idx="7884">
                  <c:v>-4.1224879310344756E-2</c:v>
                </c:pt>
                <c:pt idx="7885">
                  <c:v>-4.1223275862068955E-2</c:v>
                </c:pt>
                <c:pt idx="7886">
                  <c:v>-4.1221775862068752E-2</c:v>
                </c:pt>
                <c:pt idx="7887">
                  <c:v>-4.1220344827586214E-2</c:v>
                </c:pt>
                <c:pt idx="7888">
                  <c:v>-4.1219034482758619E-2</c:v>
                </c:pt>
                <c:pt idx="7889">
                  <c:v>-4.1217775862068956E-2</c:v>
                </c:pt>
                <c:pt idx="7890">
                  <c:v>-4.1216551724137927E-2</c:v>
                </c:pt>
                <c:pt idx="7891">
                  <c:v>-4.1215344827586334E-2</c:v>
                </c:pt>
                <c:pt idx="7892">
                  <c:v>-4.1214086206896573E-2</c:v>
                </c:pt>
                <c:pt idx="7893">
                  <c:v>-4.1212827586206903E-2</c:v>
                </c:pt>
                <c:pt idx="7894">
                  <c:v>-4.1211655172413778E-2</c:v>
                </c:pt>
                <c:pt idx="7895">
                  <c:v>-4.1210620689655177E-2</c:v>
                </c:pt>
                <c:pt idx="7896">
                  <c:v>-4.1209586206896555E-2</c:v>
                </c:pt>
                <c:pt idx="7897">
                  <c:v>-4.1208620689655147E-2</c:v>
                </c:pt>
                <c:pt idx="7898">
                  <c:v>-4.1207672413793105E-2</c:v>
                </c:pt>
                <c:pt idx="7899">
                  <c:v>-4.1206724137931403E-2</c:v>
                </c:pt>
                <c:pt idx="7900">
                  <c:v>-4.1205689655172406E-2</c:v>
                </c:pt>
                <c:pt idx="7901">
                  <c:v>-4.1204655172413777E-2</c:v>
                </c:pt>
                <c:pt idx="7902">
                  <c:v>-4.1203758620689646E-2</c:v>
                </c:pt>
                <c:pt idx="7903">
                  <c:v>-4.1202931034482949E-2</c:v>
                </c:pt>
                <c:pt idx="7904">
                  <c:v>-4.1202206896551734E-2</c:v>
                </c:pt>
                <c:pt idx="7905">
                  <c:v>-4.1201603448275857E-2</c:v>
                </c:pt>
                <c:pt idx="7906">
                  <c:v>-4.1201051724137877E-2</c:v>
                </c:pt>
                <c:pt idx="7907">
                  <c:v>-4.1200603448275863E-2</c:v>
                </c:pt>
                <c:pt idx="7908">
                  <c:v>-4.1200155172413655E-2</c:v>
                </c:pt>
                <c:pt idx="7909">
                  <c:v>-4.1199758620689655E-2</c:v>
                </c:pt>
                <c:pt idx="7910">
                  <c:v>-4.119951724137931E-2</c:v>
                </c:pt>
                <c:pt idx="7911">
                  <c:v>-4.1199379310344807E-2</c:v>
                </c:pt>
                <c:pt idx="7912">
                  <c:v>-4.1199172413793075E-2</c:v>
                </c:pt>
                <c:pt idx="7913">
                  <c:v>-4.1198896551724117E-2</c:v>
                </c:pt>
                <c:pt idx="7914">
                  <c:v>-4.1198551724137916E-2</c:v>
                </c:pt>
                <c:pt idx="7915">
                  <c:v>-4.1198310344827592E-2</c:v>
                </c:pt>
                <c:pt idx="7916">
                  <c:v>-4.1198086206896592E-2</c:v>
                </c:pt>
                <c:pt idx="7917">
                  <c:v>-4.1197965517241433E-2</c:v>
                </c:pt>
                <c:pt idx="7918">
                  <c:v>-4.1197827586206902E-2</c:v>
                </c:pt>
                <c:pt idx="7919">
                  <c:v>-4.1197603448275923E-2</c:v>
                </c:pt>
                <c:pt idx="7920">
                  <c:v>-4.1197465517241523E-2</c:v>
                </c:pt>
                <c:pt idx="7921">
                  <c:v>-4.1197482758620903E-2</c:v>
                </c:pt>
                <c:pt idx="7922">
                  <c:v>-4.1197637931034904E-2</c:v>
                </c:pt>
                <c:pt idx="7923">
                  <c:v>-4.1197965517241433E-2</c:v>
                </c:pt>
                <c:pt idx="7924">
                  <c:v>-4.1198413793103482E-2</c:v>
                </c:pt>
                <c:pt idx="7925">
                  <c:v>-4.1198931034482938E-2</c:v>
                </c:pt>
                <c:pt idx="7926">
                  <c:v>-4.1199551724137896E-2</c:v>
                </c:pt>
                <c:pt idx="7927">
                  <c:v>-4.1200293103448485E-2</c:v>
                </c:pt>
                <c:pt idx="7928">
                  <c:v>-4.1201051724137877E-2</c:v>
                </c:pt>
                <c:pt idx="7929">
                  <c:v>-4.1201844827586223E-2</c:v>
                </c:pt>
                <c:pt idx="7930">
                  <c:v>-4.1202689655172417E-2</c:v>
                </c:pt>
                <c:pt idx="7931">
                  <c:v>-4.1203551724137887E-2</c:v>
                </c:pt>
                <c:pt idx="7932">
                  <c:v>-4.1204448275861776E-2</c:v>
                </c:pt>
                <c:pt idx="7933">
                  <c:v>-4.1205275862068846E-2</c:v>
                </c:pt>
                <c:pt idx="7934">
                  <c:v>-4.1206172413793075E-2</c:v>
                </c:pt>
                <c:pt idx="7935">
                  <c:v>-4.1207172413793056E-2</c:v>
                </c:pt>
                <c:pt idx="7936">
                  <c:v>-4.1208275862068947E-2</c:v>
                </c:pt>
                <c:pt idx="7937">
                  <c:v>-4.1209499999999975E-2</c:v>
                </c:pt>
                <c:pt idx="7938">
                  <c:v>-4.1210827586206887E-2</c:v>
                </c:pt>
                <c:pt idx="7939">
                  <c:v>-4.1212310344827592E-2</c:v>
                </c:pt>
                <c:pt idx="7940">
                  <c:v>-4.1213913793103484E-2</c:v>
                </c:pt>
                <c:pt idx="7941">
                  <c:v>-4.1215603448275864E-2</c:v>
                </c:pt>
                <c:pt idx="7942">
                  <c:v>-4.1217206896551804E-2</c:v>
                </c:pt>
                <c:pt idx="7943">
                  <c:v>-4.1218758620689647E-2</c:v>
                </c:pt>
                <c:pt idx="7944">
                  <c:v>-4.1220379310344765E-2</c:v>
                </c:pt>
                <c:pt idx="7945">
                  <c:v>-4.1221982758620677E-2</c:v>
                </c:pt>
                <c:pt idx="7946">
                  <c:v>-4.1223586206896562E-2</c:v>
                </c:pt>
                <c:pt idx="7947">
                  <c:v>-4.1225206896551715E-2</c:v>
                </c:pt>
                <c:pt idx="7948">
                  <c:v>-4.1226810344827586E-2</c:v>
                </c:pt>
                <c:pt idx="7949">
                  <c:v>-4.1228517241379305E-2</c:v>
                </c:pt>
                <c:pt idx="7950">
                  <c:v>-4.1230379310344796E-2</c:v>
                </c:pt>
                <c:pt idx="7951">
                  <c:v>-4.1232310344827591E-2</c:v>
                </c:pt>
                <c:pt idx="7952">
                  <c:v>-4.1234137931034504E-2</c:v>
                </c:pt>
                <c:pt idx="7953">
                  <c:v>-4.1235948275861752E-2</c:v>
                </c:pt>
                <c:pt idx="7954">
                  <c:v>-4.1237793103448522E-2</c:v>
                </c:pt>
                <c:pt idx="7955">
                  <c:v>-4.1239758620689335E-2</c:v>
                </c:pt>
                <c:pt idx="7956">
                  <c:v>-4.1241758620689267E-2</c:v>
                </c:pt>
                <c:pt idx="7957">
                  <c:v>-4.1243931034482803E-2</c:v>
                </c:pt>
                <c:pt idx="7958">
                  <c:v>-4.1246172413793046E-2</c:v>
                </c:pt>
                <c:pt idx="7959">
                  <c:v>-4.1248517241379276E-2</c:v>
                </c:pt>
                <c:pt idx="7960">
                  <c:v>-4.1250965517241382E-2</c:v>
                </c:pt>
                <c:pt idx="7961">
                  <c:v>-4.1253396551724116E-2</c:v>
                </c:pt>
                <c:pt idx="7962">
                  <c:v>-4.1255896551724056E-2</c:v>
                </c:pt>
                <c:pt idx="7963">
                  <c:v>-4.1258413793103445E-2</c:v>
                </c:pt>
                <c:pt idx="7964">
                  <c:v>-4.1260844827586324E-2</c:v>
                </c:pt>
                <c:pt idx="7965">
                  <c:v>-4.1263310344827692E-2</c:v>
                </c:pt>
                <c:pt idx="7966">
                  <c:v>-4.1265775862068955E-2</c:v>
                </c:pt>
                <c:pt idx="7967">
                  <c:v>-4.1268241379310344E-2</c:v>
                </c:pt>
                <c:pt idx="7968">
                  <c:v>-4.1270482758620691E-2</c:v>
                </c:pt>
                <c:pt idx="7969">
                  <c:v>-4.1272586206896562E-2</c:v>
                </c:pt>
                <c:pt idx="7970">
                  <c:v>-4.1274620689655046E-2</c:v>
                </c:pt>
                <c:pt idx="7971">
                  <c:v>-4.1276603448275863E-2</c:v>
                </c:pt>
                <c:pt idx="7972">
                  <c:v>-4.1278551724137767E-2</c:v>
                </c:pt>
                <c:pt idx="7973">
                  <c:v>-4.1280482758620694E-2</c:v>
                </c:pt>
                <c:pt idx="7974">
                  <c:v>-4.1282413793103483E-2</c:v>
                </c:pt>
                <c:pt idx="7975">
                  <c:v>-4.1284310344827567E-2</c:v>
                </c:pt>
                <c:pt idx="7976">
                  <c:v>-4.1286120689655065E-2</c:v>
                </c:pt>
                <c:pt idx="7977">
                  <c:v>-4.1287982758620723E-2</c:v>
                </c:pt>
                <c:pt idx="7978">
                  <c:v>-4.1289913793103449E-2</c:v>
                </c:pt>
                <c:pt idx="7979">
                  <c:v>-4.129189655172414E-2</c:v>
                </c:pt>
                <c:pt idx="7980">
                  <c:v>-4.1293931034482971E-2</c:v>
                </c:pt>
                <c:pt idx="7981">
                  <c:v>-4.1295931034482834E-2</c:v>
                </c:pt>
                <c:pt idx="7982">
                  <c:v>-4.1297844827586423E-2</c:v>
                </c:pt>
                <c:pt idx="7983">
                  <c:v>-4.1299758620689346E-2</c:v>
                </c:pt>
                <c:pt idx="7984">
                  <c:v>-4.1301655172413791E-2</c:v>
                </c:pt>
                <c:pt idx="7985">
                  <c:v>-4.1303517241379324E-2</c:v>
                </c:pt>
                <c:pt idx="7986">
                  <c:v>-4.1305327586206905E-2</c:v>
                </c:pt>
                <c:pt idx="7987">
                  <c:v>-4.1306931034483109E-2</c:v>
                </c:pt>
                <c:pt idx="7988">
                  <c:v>-4.1308413793103474E-2</c:v>
                </c:pt>
                <c:pt idx="7989">
                  <c:v>-4.1309862068965281E-2</c:v>
                </c:pt>
                <c:pt idx="7990">
                  <c:v>-4.1311293103448644E-2</c:v>
                </c:pt>
                <c:pt idx="7991">
                  <c:v>-4.1312758620689692E-2</c:v>
                </c:pt>
                <c:pt idx="7992">
                  <c:v>-4.1314172413793107E-2</c:v>
                </c:pt>
                <c:pt idx="7993">
                  <c:v>-4.1315500000000012E-2</c:v>
                </c:pt>
                <c:pt idx="7994">
                  <c:v>-4.1316827586207049E-2</c:v>
                </c:pt>
                <c:pt idx="7995">
                  <c:v>-4.1318293103448644E-2</c:v>
                </c:pt>
                <c:pt idx="7996">
                  <c:v>-4.1319724137931446E-2</c:v>
                </c:pt>
                <c:pt idx="7997">
                  <c:v>-4.132093103448297E-2</c:v>
                </c:pt>
                <c:pt idx="7998">
                  <c:v>-4.1322017241379433E-2</c:v>
                </c:pt>
                <c:pt idx="7999">
                  <c:v>-4.1323103448275861E-2</c:v>
                </c:pt>
                <c:pt idx="8000">
                  <c:v>-4.1324224137931409E-2</c:v>
                </c:pt>
                <c:pt idx="8001">
                  <c:v>-4.1325172413793056E-2</c:v>
                </c:pt>
                <c:pt idx="8002">
                  <c:v>-4.1325931034482913E-2</c:v>
                </c:pt>
                <c:pt idx="8003">
                  <c:v>-4.1326620689655182E-2</c:v>
                </c:pt>
                <c:pt idx="8004">
                  <c:v>-4.1327344827586432E-2</c:v>
                </c:pt>
                <c:pt idx="8005">
                  <c:v>-4.1328000000000004E-2</c:v>
                </c:pt>
                <c:pt idx="8006">
                  <c:v>-4.1328637931034862E-2</c:v>
                </c:pt>
                <c:pt idx="8007">
                  <c:v>-4.1329344827586378E-2</c:v>
                </c:pt>
                <c:pt idx="8008">
                  <c:v>-4.1330068965517303E-2</c:v>
                </c:pt>
                <c:pt idx="8009">
                  <c:v>-4.1330603448275924E-2</c:v>
                </c:pt>
                <c:pt idx="8010">
                  <c:v>-4.1330982758620884E-2</c:v>
                </c:pt>
                <c:pt idx="8011">
                  <c:v>-4.1331172413793096E-2</c:v>
                </c:pt>
                <c:pt idx="8012">
                  <c:v>-4.1331206896551814E-2</c:v>
                </c:pt>
                <c:pt idx="8013">
                  <c:v>-4.1331155172413786E-2</c:v>
                </c:pt>
                <c:pt idx="8014">
                  <c:v>-4.1331120689655075E-2</c:v>
                </c:pt>
                <c:pt idx="8015">
                  <c:v>-4.1331017241379324E-2</c:v>
                </c:pt>
                <c:pt idx="8016">
                  <c:v>-4.1330879310344827E-2</c:v>
                </c:pt>
                <c:pt idx="8017">
                  <c:v>-4.133084482758647E-2</c:v>
                </c:pt>
                <c:pt idx="8018">
                  <c:v>-4.1330862068965447E-2</c:v>
                </c:pt>
                <c:pt idx="8019">
                  <c:v>-4.1330775862068972E-2</c:v>
                </c:pt>
                <c:pt idx="8020">
                  <c:v>-4.1330465517241524E-2</c:v>
                </c:pt>
                <c:pt idx="8021">
                  <c:v>-4.133005172413793E-2</c:v>
                </c:pt>
                <c:pt idx="8022">
                  <c:v>-4.1329344827586378E-2</c:v>
                </c:pt>
                <c:pt idx="8023">
                  <c:v>-4.1328620689655177E-2</c:v>
                </c:pt>
                <c:pt idx="8024">
                  <c:v>-4.1327965517241501E-2</c:v>
                </c:pt>
                <c:pt idx="8025">
                  <c:v>-4.1327293103448605E-2</c:v>
                </c:pt>
                <c:pt idx="8026">
                  <c:v>-4.1326551724137926E-2</c:v>
                </c:pt>
                <c:pt idx="8027">
                  <c:v>-4.1325844827586333E-2</c:v>
                </c:pt>
                <c:pt idx="8028">
                  <c:v>-4.1325206896551732E-2</c:v>
                </c:pt>
                <c:pt idx="8029">
                  <c:v>-4.1324672413793097E-2</c:v>
                </c:pt>
                <c:pt idx="8030">
                  <c:v>-4.1324224137931409E-2</c:v>
                </c:pt>
                <c:pt idx="8031">
                  <c:v>-4.1323862068965357E-2</c:v>
                </c:pt>
                <c:pt idx="8032">
                  <c:v>-4.1323586206896593E-2</c:v>
                </c:pt>
                <c:pt idx="8033">
                  <c:v>-4.1323500000000013E-2</c:v>
                </c:pt>
                <c:pt idx="8034">
                  <c:v>-4.1323431034483028E-2</c:v>
                </c:pt>
                <c:pt idx="8035">
                  <c:v>-4.1323310344827592E-2</c:v>
                </c:pt>
                <c:pt idx="8036">
                  <c:v>-4.1323172413793095E-2</c:v>
                </c:pt>
                <c:pt idx="8037">
                  <c:v>-4.1323017241379413E-2</c:v>
                </c:pt>
                <c:pt idx="8038">
                  <c:v>-4.13227931034486E-2</c:v>
                </c:pt>
                <c:pt idx="8039">
                  <c:v>-4.1322637931034953E-2</c:v>
                </c:pt>
                <c:pt idx="8040">
                  <c:v>-4.1322482758620924E-2</c:v>
                </c:pt>
                <c:pt idx="8041">
                  <c:v>-4.1322206896551923E-2</c:v>
                </c:pt>
                <c:pt idx="8042">
                  <c:v>-4.1321931034482923E-2</c:v>
                </c:pt>
                <c:pt idx="8043">
                  <c:v>-4.1321655172413797E-2</c:v>
                </c:pt>
                <c:pt idx="8044">
                  <c:v>-4.1321293103448523E-2</c:v>
                </c:pt>
                <c:pt idx="8045">
                  <c:v>-4.132079310344855E-2</c:v>
                </c:pt>
                <c:pt idx="8046">
                  <c:v>-4.1320206896551734E-2</c:v>
                </c:pt>
                <c:pt idx="8047">
                  <c:v>-4.1319500000000023E-2</c:v>
                </c:pt>
                <c:pt idx="8048">
                  <c:v>-4.1318758620689656E-2</c:v>
                </c:pt>
                <c:pt idx="8049">
                  <c:v>-4.1317896551724194E-2</c:v>
                </c:pt>
                <c:pt idx="8050">
                  <c:v>-4.1316965517241712E-2</c:v>
                </c:pt>
                <c:pt idx="8051">
                  <c:v>-4.1315948275861956E-2</c:v>
                </c:pt>
                <c:pt idx="8052">
                  <c:v>-4.1314758620689652E-2</c:v>
                </c:pt>
                <c:pt idx="8053">
                  <c:v>-4.1313431034483136E-2</c:v>
                </c:pt>
                <c:pt idx="8054">
                  <c:v>-4.1312068965517458E-2</c:v>
                </c:pt>
                <c:pt idx="8055">
                  <c:v>-4.1310793103448644E-2</c:v>
                </c:pt>
                <c:pt idx="8056">
                  <c:v>-4.1309568965517254E-2</c:v>
                </c:pt>
                <c:pt idx="8057">
                  <c:v>-4.1308431034483027E-2</c:v>
                </c:pt>
                <c:pt idx="8058">
                  <c:v>-4.1307344827586502E-2</c:v>
                </c:pt>
                <c:pt idx="8059">
                  <c:v>-4.1306137931034839E-2</c:v>
                </c:pt>
                <c:pt idx="8060">
                  <c:v>-4.1304724137931452E-2</c:v>
                </c:pt>
                <c:pt idx="8061">
                  <c:v>-4.1303137931034815E-2</c:v>
                </c:pt>
                <c:pt idx="8062">
                  <c:v>-4.1301534482758633E-2</c:v>
                </c:pt>
                <c:pt idx="8063">
                  <c:v>-4.1299982758620693E-2</c:v>
                </c:pt>
                <c:pt idx="8064">
                  <c:v>-4.1298241379310353E-2</c:v>
                </c:pt>
                <c:pt idx="8065">
                  <c:v>-4.1296344827586491E-2</c:v>
                </c:pt>
                <c:pt idx="8066">
                  <c:v>-4.1294396551724143E-2</c:v>
                </c:pt>
                <c:pt idx="8067">
                  <c:v>-4.1292431034483087E-2</c:v>
                </c:pt>
                <c:pt idx="8068">
                  <c:v>-4.1290448275861945E-2</c:v>
                </c:pt>
                <c:pt idx="8069">
                  <c:v>-4.1288379310344785E-2</c:v>
                </c:pt>
                <c:pt idx="8070">
                  <c:v>-4.1286275862068955E-2</c:v>
                </c:pt>
                <c:pt idx="8071">
                  <c:v>-4.1284172413792883E-2</c:v>
                </c:pt>
                <c:pt idx="8072">
                  <c:v>-4.1282120689655047E-2</c:v>
                </c:pt>
                <c:pt idx="8073">
                  <c:v>-4.1280034482758625E-2</c:v>
                </c:pt>
                <c:pt idx="8074">
                  <c:v>-4.1278034482758616E-2</c:v>
                </c:pt>
                <c:pt idx="8075">
                  <c:v>-4.1275965517241366E-2</c:v>
                </c:pt>
                <c:pt idx="8076">
                  <c:v>-4.1273913793103446E-2</c:v>
                </c:pt>
                <c:pt idx="8077">
                  <c:v>-4.1271862068965132E-2</c:v>
                </c:pt>
                <c:pt idx="8078">
                  <c:v>-4.1269844827586284E-2</c:v>
                </c:pt>
                <c:pt idx="8079">
                  <c:v>-4.1267844827586393E-2</c:v>
                </c:pt>
                <c:pt idx="8080">
                  <c:v>-4.1265896551724086E-2</c:v>
                </c:pt>
                <c:pt idx="8081">
                  <c:v>-4.1263948275861856E-2</c:v>
                </c:pt>
                <c:pt idx="8082">
                  <c:v>-4.1262034482758732E-2</c:v>
                </c:pt>
                <c:pt idx="8083">
                  <c:v>-4.1260034482758633E-2</c:v>
                </c:pt>
                <c:pt idx="8084">
                  <c:v>-4.1257948275861767E-2</c:v>
                </c:pt>
                <c:pt idx="8085">
                  <c:v>-4.1255879310344745E-2</c:v>
                </c:pt>
                <c:pt idx="8086">
                  <c:v>-4.1253724137931304E-2</c:v>
                </c:pt>
                <c:pt idx="8087">
                  <c:v>-4.1251586206896555E-2</c:v>
                </c:pt>
                <c:pt idx="8088">
                  <c:v>-4.1249586206896456E-2</c:v>
                </c:pt>
                <c:pt idx="8089">
                  <c:v>-4.1247689655172406E-2</c:v>
                </c:pt>
                <c:pt idx="8090">
                  <c:v>-4.1246086206896557E-2</c:v>
                </c:pt>
                <c:pt idx="8091">
                  <c:v>-4.1244620689654996E-2</c:v>
                </c:pt>
                <c:pt idx="8092">
                  <c:v>-4.1243241379310347E-2</c:v>
                </c:pt>
                <c:pt idx="8093">
                  <c:v>-4.1241931034482773E-2</c:v>
                </c:pt>
                <c:pt idx="8094">
                  <c:v>-4.1240706896551696E-2</c:v>
                </c:pt>
                <c:pt idx="8095">
                  <c:v>-4.1239482758620702E-2</c:v>
                </c:pt>
                <c:pt idx="8096">
                  <c:v>-4.1238275862068956E-2</c:v>
                </c:pt>
                <c:pt idx="8097">
                  <c:v>-4.1236999999999996E-2</c:v>
                </c:pt>
                <c:pt idx="8098">
                  <c:v>-4.1235793103448333E-2</c:v>
                </c:pt>
                <c:pt idx="8099">
                  <c:v>-4.1234775862068945E-2</c:v>
                </c:pt>
                <c:pt idx="8100">
                  <c:v>-4.1233844827586338E-2</c:v>
                </c:pt>
                <c:pt idx="8101">
                  <c:v>-4.1233206896551723E-2</c:v>
                </c:pt>
                <c:pt idx="8102">
                  <c:v>-4.1232724137931422E-2</c:v>
                </c:pt>
                <c:pt idx="8103">
                  <c:v>-4.1232293103448579E-2</c:v>
                </c:pt>
                <c:pt idx="8104">
                  <c:v>-4.1231896551724066E-2</c:v>
                </c:pt>
                <c:pt idx="8105">
                  <c:v>-4.1231551724137866E-2</c:v>
                </c:pt>
                <c:pt idx="8106">
                  <c:v>-4.1231413793103446E-2</c:v>
                </c:pt>
                <c:pt idx="8107">
                  <c:v>-4.1231465517241384E-2</c:v>
                </c:pt>
                <c:pt idx="8108">
                  <c:v>-4.1231689655172397E-2</c:v>
                </c:pt>
                <c:pt idx="8109">
                  <c:v>-4.1232086206896584E-2</c:v>
                </c:pt>
                <c:pt idx="8110">
                  <c:v>-4.1232586206896592E-2</c:v>
                </c:pt>
                <c:pt idx="8111">
                  <c:v>-4.1233137931034523E-2</c:v>
                </c:pt>
                <c:pt idx="8112">
                  <c:v>-4.1233637931034822E-2</c:v>
                </c:pt>
                <c:pt idx="8113">
                  <c:v>-4.1234103448275855E-2</c:v>
                </c:pt>
                <c:pt idx="8114">
                  <c:v>-4.1234620689655166E-2</c:v>
                </c:pt>
                <c:pt idx="8115">
                  <c:v>-4.1235206896551725E-2</c:v>
                </c:pt>
                <c:pt idx="8116">
                  <c:v>-4.1235862068965165E-2</c:v>
                </c:pt>
                <c:pt idx="8117">
                  <c:v>-4.1236482758620824E-2</c:v>
                </c:pt>
                <c:pt idx="8118">
                  <c:v>-4.1236982758620734E-2</c:v>
                </c:pt>
                <c:pt idx="8119">
                  <c:v>-4.1237465517241403E-2</c:v>
                </c:pt>
                <c:pt idx="8120">
                  <c:v>-4.1237862068965264E-2</c:v>
                </c:pt>
                <c:pt idx="8121">
                  <c:v>-4.1238241379310356E-2</c:v>
                </c:pt>
                <c:pt idx="8122">
                  <c:v>-4.1238568965517246E-2</c:v>
                </c:pt>
                <c:pt idx="8123">
                  <c:v>-4.1238862068965251E-2</c:v>
                </c:pt>
                <c:pt idx="8124">
                  <c:v>-4.1239155172413527E-2</c:v>
                </c:pt>
                <c:pt idx="8125">
                  <c:v>-4.1239379310344756E-2</c:v>
                </c:pt>
                <c:pt idx="8126">
                  <c:v>-4.123958620689655E-2</c:v>
                </c:pt>
                <c:pt idx="8127">
                  <c:v>-4.1239724137931179E-2</c:v>
                </c:pt>
                <c:pt idx="8128">
                  <c:v>-4.1239810344827557E-2</c:v>
                </c:pt>
                <c:pt idx="8129">
                  <c:v>-4.1239758620689335E-2</c:v>
                </c:pt>
                <c:pt idx="8130">
                  <c:v>-4.1239517241379295E-2</c:v>
                </c:pt>
                <c:pt idx="8131">
                  <c:v>-4.1239241379310315E-2</c:v>
                </c:pt>
                <c:pt idx="8132">
                  <c:v>-4.1238862068965251E-2</c:v>
                </c:pt>
                <c:pt idx="8133">
                  <c:v>-4.1238465517241384E-2</c:v>
                </c:pt>
                <c:pt idx="8134">
                  <c:v>-4.1238068965517252E-2</c:v>
                </c:pt>
                <c:pt idx="8135">
                  <c:v>-4.1237741379310362E-2</c:v>
                </c:pt>
                <c:pt idx="8136">
                  <c:v>-4.1237379310344796E-2</c:v>
                </c:pt>
                <c:pt idx="8137">
                  <c:v>-4.1236965517241424E-2</c:v>
                </c:pt>
                <c:pt idx="8138">
                  <c:v>-4.1236431034483004E-2</c:v>
                </c:pt>
                <c:pt idx="8139">
                  <c:v>-4.1236000000000002E-2</c:v>
                </c:pt>
                <c:pt idx="8140">
                  <c:v>-4.1235551724137856E-2</c:v>
                </c:pt>
                <c:pt idx="8141">
                  <c:v>-4.1235086206896553E-2</c:v>
                </c:pt>
                <c:pt idx="8142">
                  <c:v>-4.1234551724137897E-2</c:v>
                </c:pt>
                <c:pt idx="8143">
                  <c:v>-4.1233827586206896E-2</c:v>
                </c:pt>
                <c:pt idx="8144">
                  <c:v>-4.1233155172413667E-2</c:v>
                </c:pt>
                <c:pt idx="8145">
                  <c:v>-4.1232465517241433E-2</c:v>
                </c:pt>
                <c:pt idx="8146">
                  <c:v>-4.1231689655172397E-2</c:v>
                </c:pt>
                <c:pt idx="8147">
                  <c:v>-4.1230827586206886E-2</c:v>
                </c:pt>
                <c:pt idx="8148">
                  <c:v>-4.1229965517241375E-2</c:v>
                </c:pt>
                <c:pt idx="8149">
                  <c:v>-4.1229206896551705E-2</c:v>
                </c:pt>
                <c:pt idx="8150">
                  <c:v>-4.1228551724137856E-2</c:v>
                </c:pt>
                <c:pt idx="8151">
                  <c:v>-4.1227948275861764E-2</c:v>
                </c:pt>
                <c:pt idx="8152">
                  <c:v>-4.1227293103448449E-2</c:v>
                </c:pt>
                <c:pt idx="8153">
                  <c:v>-4.1226568965517262E-2</c:v>
                </c:pt>
                <c:pt idx="8154">
                  <c:v>-4.1225793103448323E-2</c:v>
                </c:pt>
                <c:pt idx="8155">
                  <c:v>-4.1224999999999977E-2</c:v>
                </c:pt>
                <c:pt idx="8156">
                  <c:v>-4.1224103448275845E-2</c:v>
                </c:pt>
                <c:pt idx="8157">
                  <c:v>-4.1223241379310355E-2</c:v>
                </c:pt>
                <c:pt idx="8158">
                  <c:v>-4.1222379310344795E-2</c:v>
                </c:pt>
                <c:pt idx="8159">
                  <c:v>-4.1221517241379305E-2</c:v>
                </c:pt>
                <c:pt idx="8160">
                  <c:v>-4.1220827586206876E-2</c:v>
                </c:pt>
                <c:pt idx="8161">
                  <c:v>-4.1220241379310345E-2</c:v>
                </c:pt>
                <c:pt idx="8162">
                  <c:v>-4.1219655172413786E-2</c:v>
                </c:pt>
                <c:pt idx="8163">
                  <c:v>-4.1218982758620723E-2</c:v>
                </c:pt>
                <c:pt idx="8164">
                  <c:v>-4.1218258620689646E-2</c:v>
                </c:pt>
                <c:pt idx="8165">
                  <c:v>-4.1217586206896584E-2</c:v>
                </c:pt>
                <c:pt idx="8166">
                  <c:v>-4.1217000000000004E-2</c:v>
                </c:pt>
                <c:pt idx="8167">
                  <c:v>-4.1216448275861975E-2</c:v>
                </c:pt>
                <c:pt idx="8168">
                  <c:v>-4.1215879310344775E-2</c:v>
                </c:pt>
                <c:pt idx="8169">
                  <c:v>-4.1215379310344795E-2</c:v>
                </c:pt>
                <c:pt idx="8170">
                  <c:v>-4.1215051724137905E-2</c:v>
                </c:pt>
                <c:pt idx="8171">
                  <c:v>-4.1214965517241423E-2</c:v>
                </c:pt>
                <c:pt idx="8172">
                  <c:v>-4.1214896551724126E-2</c:v>
                </c:pt>
                <c:pt idx="8173">
                  <c:v>-4.1214724137931404E-2</c:v>
                </c:pt>
                <c:pt idx="8174">
                  <c:v>-4.1214672413793105E-2</c:v>
                </c:pt>
                <c:pt idx="8175">
                  <c:v>-4.1214672413793105E-2</c:v>
                </c:pt>
                <c:pt idx="8176">
                  <c:v>-4.1214655172413787E-2</c:v>
                </c:pt>
                <c:pt idx="8177">
                  <c:v>-4.1214620689655167E-2</c:v>
                </c:pt>
                <c:pt idx="8178">
                  <c:v>-4.1214379310344815E-2</c:v>
                </c:pt>
                <c:pt idx="8179">
                  <c:v>-4.1214206896551732E-2</c:v>
                </c:pt>
                <c:pt idx="8180">
                  <c:v>-4.1214034482758684E-2</c:v>
                </c:pt>
                <c:pt idx="8181">
                  <c:v>-4.1213896551724125E-2</c:v>
                </c:pt>
                <c:pt idx="8182">
                  <c:v>-4.1213655172413793E-2</c:v>
                </c:pt>
                <c:pt idx="8183">
                  <c:v>-4.1213327586206903E-2</c:v>
                </c:pt>
                <c:pt idx="8184">
                  <c:v>-4.1213068965517283E-2</c:v>
                </c:pt>
                <c:pt idx="8185">
                  <c:v>-4.1212862068965357E-2</c:v>
                </c:pt>
                <c:pt idx="8186">
                  <c:v>-4.1212913793103503E-2</c:v>
                </c:pt>
                <c:pt idx="8187">
                  <c:v>-4.1213206896551814E-2</c:v>
                </c:pt>
                <c:pt idx="8188">
                  <c:v>-4.1213655172413793E-2</c:v>
                </c:pt>
                <c:pt idx="8189">
                  <c:v>-4.1214241379310353E-2</c:v>
                </c:pt>
                <c:pt idx="8190">
                  <c:v>-4.121493103448292E-2</c:v>
                </c:pt>
                <c:pt idx="8191">
                  <c:v>-4.1215689655172416E-2</c:v>
                </c:pt>
                <c:pt idx="8192">
                  <c:v>-4.1216586206896742E-2</c:v>
                </c:pt>
                <c:pt idx="8193">
                  <c:v>-4.1217586206896584E-2</c:v>
                </c:pt>
                <c:pt idx="8194">
                  <c:v>-4.1218620689655157E-2</c:v>
                </c:pt>
                <c:pt idx="8195">
                  <c:v>-4.1219775862068875E-2</c:v>
                </c:pt>
                <c:pt idx="8196">
                  <c:v>-4.1221086206896546E-2</c:v>
                </c:pt>
                <c:pt idx="8197">
                  <c:v>-4.1222482758620733E-2</c:v>
                </c:pt>
                <c:pt idx="8198">
                  <c:v>-4.1223827586206886E-2</c:v>
                </c:pt>
                <c:pt idx="8199">
                  <c:v>-4.1225034482758605E-2</c:v>
                </c:pt>
                <c:pt idx="8200">
                  <c:v>-4.1226155172413646E-2</c:v>
                </c:pt>
                <c:pt idx="8201">
                  <c:v>-4.1227086206896552E-2</c:v>
                </c:pt>
                <c:pt idx="8202">
                  <c:v>-4.1227896551724076E-2</c:v>
                </c:pt>
                <c:pt idx="8203">
                  <c:v>-4.1228655172413767E-2</c:v>
                </c:pt>
                <c:pt idx="8204">
                  <c:v>-4.1229293103448313E-2</c:v>
                </c:pt>
                <c:pt idx="8205">
                  <c:v>-4.1229965517241375E-2</c:v>
                </c:pt>
                <c:pt idx="8206">
                  <c:v>-4.1230637931034785E-2</c:v>
                </c:pt>
                <c:pt idx="8207">
                  <c:v>-4.1231327586206887E-2</c:v>
                </c:pt>
                <c:pt idx="8208">
                  <c:v>-4.1232051724137929E-2</c:v>
                </c:pt>
                <c:pt idx="8209">
                  <c:v>-4.1232724137931422E-2</c:v>
                </c:pt>
                <c:pt idx="8210">
                  <c:v>-4.1233499999999999E-2</c:v>
                </c:pt>
                <c:pt idx="8211">
                  <c:v>-4.1234327586206897E-2</c:v>
                </c:pt>
                <c:pt idx="8212">
                  <c:v>-4.1235206896551725E-2</c:v>
                </c:pt>
                <c:pt idx="8213">
                  <c:v>-4.1236000000000002E-2</c:v>
                </c:pt>
                <c:pt idx="8214">
                  <c:v>-4.1236896551724161E-2</c:v>
                </c:pt>
                <c:pt idx="8215">
                  <c:v>-4.1237793103448522E-2</c:v>
                </c:pt>
                <c:pt idx="8216">
                  <c:v>-4.1238499999999997E-2</c:v>
                </c:pt>
                <c:pt idx="8217">
                  <c:v>-4.1238948275861775E-2</c:v>
                </c:pt>
                <c:pt idx="8218">
                  <c:v>-4.1239137931034502E-2</c:v>
                </c:pt>
                <c:pt idx="8219">
                  <c:v>-4.1239172413792817E-2</c:v>
                </c:pt>
                <c:pt idx="8220">
                  <c:v>-4.1239137931034502E-2</c:v>
                </c:pt>
                <c:pt idx="8221">
                  <c:v>-4.1238896551724087E-2</c:v>
                </c:pt>
                <c:pt idx="8222">
                  <c:v>-4.1238568965517246E-2</c:v>
                </c:pt>
                <c:pt idx="8223">
                  <c:v>-4.1238206896551721E-2</c:v>
                </c:pt>
                <c:pt idx="8224">
                  <c:v>-4.1237793103448522E-2</c:v>
                </c:pt>
                <c:pt idx="8225">
                  <c:v>-4.1237344827586349E-2</c:v>
                </c:pt>
                <c:pt idx="8226">
                  <c:v>-4.1236879310344816E-2</c:v>
                </c:pt>
                <c:pt idx="8227">
                  <c:v>-4.1236551724137926E-2</c:v>
                </c:pt>
                <c:pt idx="8228">
                  <c:v>-4.1236206896551733E-2</c:v>
                </c:pt>
                <c:pt idx="8229">
                  <c:v>-4.1235758620689345E-2</c:v>
                </c:pt>
                <c:pt idx="8230">
                  <c:v>-4.1235258620689358E-2</c:v>
                </c:pt>
                <c:pt idx="8231">
                  <c:v>-4.1234655172413787E-2</c:v>
                </c:pt>
                <c:pt idx="8232">
                  <c:v>-4.1234034482758621E-2</c:v>
                </c:pt>
                <c:pt idx="8233">
                  <c:v>-4.1233465517241413E-2</c:v>
                </c:pt>
                <c:pt idx="8234">
                  <c:v>-4.1232862068965308E-2</c:v>
                </c:pt>
                <c:pt idx="8235">
                  <c:v>-4.1232275862068971E-2</c:v>
                </c:pt>
                <c:pt idx="8236">
                  <c:v>-4.1231620689655156E-2</c:v>
                </c:pt>
                <c:pt idx="8237">
                  <c:v>-4.1230931034482894E-2</c:v>
                </c:pt>
                <c:pt idx="8238">
                  <c:v>-4.1230310344827575E-2</c:v>
                </c:pt>
                <c:pt idx="8239">
                  <c:v>-4.1229534482758429E-2</c:v>
                </c:pt>
                <c:pt idx="8240">
                  <c:v>-4.1228655172413767E-2</c:v>
                </c:pt>
                <c:pt idx="8241">
                  <c:v>-4.1227844827586214E-2</c:v>
                </c:pt>
                <c:pt idx="8242">
                  <c:v>-4.1227137931034503E-2</c:v>
                </c:pt>
                <c:pt idx="8243">
                  <c:v>-4.1226482758620724E-2</c:v>
                </c:pt>
                <c:pt idx="8244">
                  <c:v>-4.1225689655172378E-2</c:v>
                </c:pt>
                <c:pt idx="8245">
                  <c:v>-4.1224706896551715E-2</c:v>
                </c:pt>
                <c:pt idx="8246">
                  <c:v>-4.1223672413793107E-2</c:v>
                </c:pt>
                <c:pt idx="8247">
                  <c:v>-4.1222741379310347E-2</c:v>
                </c:pt>
                <c:pt idx="8248">
                  <c:v>-4.1221913793103367E-2</c:v>
                </c:pt>
                <c:pt idx="8249">
                  <c:v>-4.1221172413792757E-2</c:v>
                </c:pt>
                <c:pt idx="8250">
                  <c:v>-4.1220517241379297E-2</c:v>
                </c:pt>
                <c:pt idx="8251">
                  <c:v>-4.1220051724137875E-2</c:v>
                </c:pt>
                <c:pt idx="8252">
                  <c:v>-4.1219862068965211E-2</c:v>
                </c:pt>
                <c:pt idx="8253">
                  <c:v>-4.1219775862068875E-2</c:v>
                </c:pt>
                <c:pt idx="8254">
                  <c:v>-4.1219620689655165E-2</c:v>
                </c:pt>
                <c:pt idx="8255">
                  <c:v>-4.1219241379310344E-2</c:v>
                </c:pt>
                <c:pt idx="8256">
                  <c:v>-4.1218793103448503E-2</c:v>
                </c:pt>
                <c:pt idx="8257">
                  <c:v>-4.1218465517241412E-2</c:v>
                </c:pt>
                <c:pt idx="8258">
                  <c:v>-4.1218206896551722E-2</c:v>
                </c:pt>
                <c:pt idx="8259">
                  <c:v>-4.1218051724137915E-2</c:v>
                </c:pt>
                <c:pt idx="8260">
                  <c:v>-4.1217982758620791E-2</c:v>
                </c:pt>
                <c:pt idx="8261">
                  <c:v>-4.1217931034482957E-2</c:v>
                </c:pt>
                <c:pt idx="8262">
                  <c:v>-4.1217931034482957E-2</c:v>
                </c:pt>
                <c:pt idx="8263">
                  <c:v>-4.1217844827586413E-2</c:v>
                </c:pt>
                <c:pt idx="8264">
                  <c:v>-4.1217741379310363E-2</c:v>
                </c:pt>
                <c:pt idx="8265">
                  <c:v>-4.1217551724137907E-2</c:v>
                </c:pt>
                <c:pt idx="8266">
                  <c:v>-4.1217327586206901E-2</c:v>
                </c:pt>
                <c:pt idx="8267">
                  <c:v>-4.1217034482758624E-2</c:v>
                </c:pt>
                <c:pt idx="8268">
                  <c:v>-4.1216724137931426E-2</c:v>
                </c:pt>
                <c:pt idx="8269">
                  <c:v>-4.1216379310344817E-2</c:v>
                </c:pt>
                <c:pt idx="8270">
                  <c:v>-4.1215982758620713E-2</c:v>
                </c:pt>
                <c:pt idx="8271">
                  <c:v>-4.1215551724137905E-2</c:v>
                </c:pt>
                <c:pt idx="8272">
                  <c:v>-4.1215017241379305E-2</c:v>
                </c:pt>
                <c:pt idx="8273">
                  <c:v>-4.1214551724137925E-2</c:v>
                </c:pt>
                <c:pt idx="8274">
                  <c:v>-4.1214224137931403E-2</c:v>
                </c:pt>
                <c:pt idx="8275">
                  <c:v>-4.1213965517241491E-2</c:v>
                </c:pt>
                <c:pt idx="8276">
                  <c:v>-4.1213758620689656E-2</c:v>
                </c:pt>
                <c:pt idx="8277">
                  <c:v>-4.1213689655172414E-2</c:v>
                </c:pt>
                <c:pt idx="8278">
                  <c:v>-4.1213689655172414E-2</c:v>
                </c:pt>
                <c:pt idx="8279">
                  <c:v>-4.1213793103448533E-2</c:v>
                </c:pt>
                <c:pt idx="8280">
                  <c:v>-4.1213982758620801E-2</c:v>
                </c:pt>
                <c:pt idx="8281">
                  <c:v>-4.1214362068965345E-2</c:v>
                </c:pt>
                <c:pt idx="8282">
                  <c:v>-4.1214810344827588E-2</c:v>
                </c:pt>
                <c:pt idx="8283">
                  <c:v>-4.1215344827586334E-2</c:v>
                </c:pt>
                <c:pt idx="8284">
                  <c:v>-4.1215758620689373E-2</c:v>
                </c:pt>
                <c:pt idx="8285">
                  <c:v>-4.1216017241379334E-2</c:v>
                </c:pt>
                <c:pt idx="8286">
                  <c:v>-4.1216103448275872E-2</c:v>
                </c:pt>
                <c:pt idx="8287">
                  <c:v>-4.1216137931034777E-2</c:v>
                </c:pt>
                <c:pt idx="8288">
                  <c:v>-4.1216137931034777E-2</c:v>
                </c:pt>
                <c:pt idx="8289">
                  <c:v>-4.1216155172413796E-2</c:v>
                </c:pt>
                <c:pt idx="8290">
                  <c:v>-4.1216241379310403E-2</c:v>
                </c:pt>
                <c:pt idx="8291">
                  <c:v>-4.1216241379310403E-2</c:v>
                </c:pt>
                <c:pt idx="8292">
                  <c:v>-4.1216362068965465E-2</c:v>
                </c:pt>
                <c:pt idx="8293">
                  <c:v>-4.1216655172413803E-2</c:v>
                </c:pt>
                <c:pt idx="8294">
                  <c:v>-4.1217103448275866E-2</c:v>
                </c:pt>
                <c:pt idx="8295">
                  <c:v>-4.1217448275861955E-2</c:v>
                </c:pt>
                <c:pt idx="8296">
                  <c:v>-4.1217724137931386E-2</c:v>
                </c:pt>
                <c:pt idx="8297">
                  <c:v>-4.1218000000000005E-2</c:v>
                </c:pt>
                <c:pt idx="8298">
                  <c:v>-4.1218172413793067E-2</c:v>
                </c:pt>
                <c:pt idx="8299">
                  <c:v>-4.1218396551724115E-2</c:v>
                </c:pt>
                <c:pt idx="8300">
                  <c:v>-4.1218655172413798E-2</c:v>
                </c:pt>
                <c:pt idx="8301">
                  <c:v>-4.1218982758620723E-2</c:v>
                </c:pt>
                <c:pt idx="8302">
                  <c:v>-4.1219482758620703E-2</c:v>
                </c:pt>
                <c:pt idx="8303">
                  <c:v>-4.1220241379310345E-2</c:v>
                </c:pt>
                <c:pt idx="8304">
                  <c:v>-4.1221103448275745E-2</c:v>
                </c:pt>
                <c:pt idx="8305">
                  <c:v>-4.1221982758620677E-2</c:v>
                </c:pt>
                <c:pt idx="8306">
                  <c:v>-4.1222758620689387E-2</c:v>
                </c:pt>
                <c:pt idx="8307">
                  <c:v>-4.1223499999999996E-2</c:v>
                </c:pt>
                <c:pt idx="8308">
                  <c:v>-4.1224206896551707E-2</c:v>
                </c:pt>
                <c:pt idx="8309">
                  <c:v>-4.1224844827586211E-2</c:v>
                </c:pt>
                <c:pt idx="8310">
                  <c:v>-4.1225448275861741E-2</c:v>
                </c:pt>
                <c:pt idx="8311">
                  <c:v>-4.1226103448275847E-2</c:v>
                </c:pt>
                <c:pt idx="8312">
                  <c:v>-4.1226672413793096E-2</c:v>
                </c:pt>
                <c:pt idx="8313">
                  <c:v>-4.1227241379310352E-2</c:v>
                </c:pt>
                <c:pt idx="8314">
                  <c:v>-4.1227844827586214E-2</c:v>
                </c:pt>
                <c:pt idx="8315">
                  <c:v>-4.1228448275861751E-2</c:v>
                </c:pt>
                <c:pt idx="8316">
                  <c:v>-4.1229137931034485E-2</c:v>
                </c:pt>
                <c:pt idx="8317">
                  <c:v>-4.122989655172396E-2</c:v>
                </c:pt>
                <c:pt idx="8318">
                  <c:v>-4.1230620689655176E-2</c:v>
                </c:pt>
                <c:pt idx="8319">
                  <c:v>-4.1231258620689354E-2</c:v>
                </c:pt>
                <c:pt idx="8320">
                  <c:v>-4.1231810344827556E-2</c:v>
                </c:pt>
                <c:pt idx="8321">
                  <c:v>-4.1232310344827591E-2</c:v>
                </c:pt>
                <c:pt idx="8322">
                  <c:v>-4.1232775862068957E-2</c:v>
                </c:pt>
                <c:pt idx="8323">
                  <c:v>-4.1233362068965308E-2</c:v>
                </c:pt>
                <c:pt idx="8324">
                  <c:v>-4.1234103448275855E-2</c:v>
                </c:pt>
                <c:pt idx="8325">
                  <c:v>-4.1235034482758615E-2</c:v>
                </c:pt>
                <c:pt idx="8326">
                  <c:v>-4.1235982758620691E-2</c:v>
                </c:pt>
                <c:pt idx="8327">
                  <c:v>-4.1236982758620734E-2</c:v>
                </c:pt>
                <c:pt idx="8328">
                  <c:v>-4.1238103448275845E-2</c:v>
                </c:pt>
                <c:pt idx="8329">
                  <c:v>-4.1239275862068846E-2</c:v>
                </c:pt>
                <c:pt idx="8330">
                  <c:v>-4.1240465517241386E-2</c:v>
                </c:pt>
                <c:pt idx="8331">
                  <c:v>-4.1241620689654916E-2</c:v>
                </c:pt>
                <c:pt idx="8332">
                  <c:v>-4.124289655172414E-2</c:v>
                </c:pt>
                <c:pt idx="8333">
                  <c:v>-4.1244275862068774E-2</c:v>
                </c:pt>
                <c:pt idx="8334">
                  <c:v>-4.1245741379310245E-2</c:v>
                </c:pt>
                <c:pt idx="8335">
                  <c:v>-4.1247327586206875E-2</c:v>
                </c:pt>
                <c:pt idx="8336">
                  <c:v>-4.1248913793103366E-2</c:v>
                </c:pt>
                <c:pt idx="8337">
                  <c:v>-4.1250499999999996E-2</c:v>
                </c:pt>
                <c:pt idx="8338">
                  <c:v>-4.1252017241379307E-2</c:v>
                </c:pt>
                <c:pt idx="8339">
                  <c:v>-4.1253431034482833E-2</c:v>
                </c:pt>
                <c:pt idx="8340">
                  <c:v>-4.1254655172413786E-2</c:v>
                </c:pt>
                <c:pt idx="8341">
                  <c:v>-4.1255879310344745E-2</c:v>
                </c:pt>
                <c:pt idx="8342">
                  <c:v>-4.1257086206896554E-2</c:v>
                </c:pt>
                <c:pt idx="8343">
                  <c:v>-4.1258275862068955E-2</c:v>
                </c:pt>
                <c:pt idx="8344">
                  <c:v>-4.1259310344827556E-2</c:v>
                </c:pt>
                <c:pt idx="8345">
                  <c:v>-4.1260379310344805E-2</c:v>
                </c:pt>
                <c:pt idx="8346">
                  <c:v>-4.1261465517241393E-2</c:v>
                </c:pt>
                <c:pt idx="8347">
                  <c:v>-4.1262551724137925E-2</c:v>
                </c:pt>
                <c:pt idx="8348">
                  <c:v>-4.1263603448275912E-2</c:v>
                </c:pt>
                <c:pt idx="8349">
                  <c:v>-4.1264655172413796E-2</c:v>
                </c:pt>
                <c:pt idx="8350">
                  <c:v>-4.1265827586206887E-2</c:v>
                </c:pt>
                <c:pt idx="8351">
                  <c:v>-4.1267137931034668E-2</c:v>
                </c:pt>
                <c:pt idx="8352">
                  <c:v>-4.1268620689655165E-2</c:v>
                </c:pt>
                <c:pt idx="8353">
                  <c:v>-4.1270120689654785E-2</c:v>
                </c:pt>
                <c:pt idx="8354">
                  <c:v>-4.1271482758620685E-2</c:v>
                </c:pt>
                <c:pt idx="8355">
                  <c:v>-4.1272620689655155E-2</c:v>
                </c:pt>
                <c:pt idx="8356">
                  <c:v>-4.127374137931035E-2</c:v>
                </c:pt>
                <c:pt idx="8357">
                  <c:v>-4.1274862068965142E-2</c:v>
                </c:pt>
                <c:pt idx="8358">
                  <c:v>-4.1275896551724055E-2</c:v>
                </c:pt>
                <c:pt idx="8359">
                  <c:v>-4.1276810344827587E-2</c:v>
                </c:pt>
                <c:pt idx="8360">
                  <c:v>-4.1277758620689345E-2</c:v>
                </c:pt>
                <c:pt idx="8361">
                  <c:v>-4.1278793103448314E-2</c:v>
                </c:pt>
                <c:pt idx="8362">
                  <c:v>-4.1279810344827396E-2</c:v>
                </c:pt>
                <c:pt idx="8363">
                  <c:v>-4.1280844827586233E-2</c:v>
                </c:pt>
                <c:pt idx="8364">
                  <c:v>-4.1281706896551716E-2</c:v>
                </c:pt>
                <c:pt idx="8365">
                  <c:v>-4.1282413793103483E-2</c:v>
                </c:pt>
                <c:pt idx="8366">
                  <c:v>-4.1283120689654916E-2</c:v>
                </c:pt>
                <c:pt idx="8367">
                  <c:v>-4.1283844827586333E-2</c:v>
                </c:pt>
                <c:pt idx="8368">
                  <c:v>-4.1284586206896547E-2</c:v>
                </c:pt>
                <c:pt idx="8369">
                  <c:v>-4.1285396551724085E-2</c:v>
                </c:pt>
                <c:pt idx="8370">
                  <c:v>-4.1286206896551804E-2</c:v>
                </c:pt>
                <c:pt idx="8371">
                  <c:v>-4.1287034482758632E-2</c:v>
                </c:pt>
                <c:pt idx="8372">
                  <c:v>-4.1287844827586323E-2</c:v>
                </c:pt>
                <c:pt idx="8373">
                  <c:v>-4.1288551724137895E-2</c:v>
                </c:pt>
                <c:pt idx="8374">
                  <c:v>-4.1289103448275674E-2</c:v>
                </c:pt>
                <c:pt idx="8375">
                  <c:v>-4.1289551724137875E-2</c:v>
                </c:pt>
                <c:pt idx="8376">
                  <c:v>-4.1290068965517263E-2</c:v>
                </c:pt>
                <c:pt idx="8377">
                  <c:v>-4.1290620689655166E-2</c:v>
                </c:pt>
                <c:pt idx="8378">
                  <c:v>-4.1291172413793056E-2</c:v>
                </c:pt>
                <c:pt idx="8379">
                  <c:v>-4.1291724137931321E-2</c:v>
                </c:pt>
                <c:pt idx="8380">
                  <c:v>-4.1292327586206913E-2</c:v>
                </c:pt>
                <c:pt idx="8381">
                  <c:v>-4.1292931034483102E-2</c:v>
                </c:pt>
                <c:pt idx="8382">
                  <c:v>-4.1293603448275894E-2</c:v>
                </c:pt>
                <c:pt idx="8383">
                  <c:v>-4.1294327586206901E-2</c:v>
                </c:pt>
                <c:pt idx="8384">
                  <c:v>-4.129520689655173E-2</c:v>
                </c:pt>
                <c:pt idx="8385">
                  <c:v>-4.1296155172413786E-2</c:v>
                </c:pt>
                <c:pt idx="8386">
                  <c:v>-4.1297137931034678E-2</c:v>
                </c:pt>
                <c:pt idx="8387">
                  <c:v>-4.1298224137931404E-2</c:v>
                </c:pt>
                <c:pt idx="8388">
                  <c:v>-4.1299275862068947E-2</c:v>
                </c:pt>
                <c:pt idx="8389">
                  <c:v>-4.1300275862068962E-2</c:v>
                </c:pt>
                <c:pt idx="8390">
                  <c:v>-4.1301275862068956E-2</c:v>
                </c:pt>
                <c:pt idx="8391">
                  <c:v>-4.1302137931034849E-2</c:v>
                </c:pt>
                <c:pt idx="8392">
                  <c:v>-4.1302844827586525E-2</c:v>
                </c:pt>
                <c:pt idx="8393">
                  <c:v>-4.1303396551724193E-2</c:v>
                </c:pt>
                <c:pt idx="8394">
                  <c:v>-4.1303775862068973E-2</c:v>
                </c:pt>
                <c:pt idx="8395">
                  <c:v>-4.1304068965517284E-2</c:v>
                </c:pt>
                <c:pt idx="8396">
                  <c:v>-4.1304379310344828E-2</c:v>
                </c:pt>
                <c:pt idx="8397">
                  <c:v>-4.1304758620689656E-2</c:v>
                </c:pt>
                <c:pt idx="8398">
                  <c:v>-4.1305000000000001E-2</c:v>
                </c:pt>
                <c:pt idx="8399">
                  <c:v>-4.1305137931034533E-2</c:v>
                </c:pt>
                <c:pt idx="8400">
                  <c:v>-4.1305344827586403E-2</c:v>
                </c:pt>
                <c:pt idx="8401">
                  <c:v>-4.1305586206896582E-2</c:v>
                </c:pt>
                <c:pt idx="8402">
                  <c:v>-4.1305689655172423E-2</c:v>
                </c:pt>
                <c:pt idx="8403">
                  <c:v>-4.1305862068965284E-2</c:v>
                </c:pt>
                <c:pt idx="8404">
                  <c:v>-4.1306137931034839E-2</c:v>
                </c:pt>
                <c:pt idx="8405">
                  <c:v>-4.1306517241379424E-2</c:v>
                </c:pt>
                <c:pt idx="8406">
                  <c:v>-4.1306965517241598E-2</c:v>
                </c:pt>
                <c:pt idx="8407">
                  <c:v>-4.1307465517241571E-2</c:v>
                </c:pt>
                <c:pt idx="8408">
                  <c:v>-4.1308000000000004E-2</c:v>
                </c:pt>
                <c:pt idx="8409">
                  <c:v>-4.1308586206896696E-2</c:v>
                </c:pt>
                <c:pt idx="8410">
                  <c:v>-4.1309189655172406E-2</c:v>
                </c:pt>
                <c:pt idx="8411">
                  <c:v>-4.1309758620689647E-2</c:v>
                </c:pt>
                <c:pt idx="8412">
                  <c:v>-4.1310241379310414E-2</c:v>
                </c:pt>
                <c:pt idx="8413">
                  <c:v>-4.1310620689655193E-2</c:v>
                </c:pt>
                <c:pt idx="8414">
                  <c:v>-4.1310982758620926E-2</c:v>
                </c:pt>
                <c:pt idx="8415">
                  <c:v>-4.1311327586206904E-2</c:v>
                </c:pt>
                <c:pt idx="8416">
                  <c:v>-4.1311586206896594E-2</c:v>
                </c:pt>
                <c:pt idx="8417">
                  <c:v>-4.1311827586206912E-2</c:v>
                </c:pt>
                <c:pt idx="8418">
                  <c:v>-4.1312172413793112E-2</c:v>
                </c:pt>
                <c:pt idx="8419">
                  <c:v>-4.1312706896552011E-2</c:v>
                </c:pt>
                <c:pt idx="8420">
                  <c:v>-4.1313189655172423E-2</c:v>
                </c:pt>
                <c:pt idx="8421">
                  <c:v>-4.1313706896551977E-2</c:v>
                </c:pt>
                <c:pt idx="8422">
                  <c:v>-4.131422413793151E-2</c:v>
                </c:pt>
                <c:pt idx="8423">
                  <c:v>-4.1314655172413804E-2</c:v>
                </c:pt>
                <c:pt idx="8424">
                  <c:v>-4.1315017241379419E-2</c:v>
                </c:pt>
                <c:pt idx="8425">
                  <c:v>-4.1315362068965446E-2</c:v>
                </c:pt>
                <c:pt idx="8426">
                  <c:v>-4.1315689655172433E-2</c:v>
                </c:pt>
                <c:pt idx="8427">
                  <c:v>-4.1316103448275923E-2</c:v>
                </c:pt>
                <c:pt idx="8428">
                  <c:v>-4.1316482758621036E-2</c:v>
                </c:pt>
                <c:pt idx="8429">
                  <c:v>-4.1316724137931603E-2</c:v>
                </c:pt>
                <c:pt idx="8430">
                  <c:v>-4.1316758620689682E-2</c:v>
                </c:pt>
                <c:pt idx="8431">
                  <c:v>-4.1316724137931603E-2</c:v>
                </c:pt>
                <c:pt idx="8432">
                  <c:v>-4.1316655172413924E-2</c:v>
                </c:pt>
                <c:pt idx="8433">
                  <c:v>-4.1316568965517414E-2</c:v>
                </c:pt>
                <c:pt idx="8434">
                  <c:v>-4.1316551724138131E-2</c:v>
                </c:pt>
                <c:pt idx="8435">
                  <c:v>-4.1316431034483216E-2</c:v>
                </c:pt>
                <c:pt idx="8436">
                  <c:v>-4.1316396551724421E-2</c:v>
                </c:pt>
                <c:pt idx="8437">
                  <c:v>-4.1316465517241718E-2</c:v>
                </c:pt>
                <c:pt idx="8438">
                  <c:v>-4.1316500000000193E-2</c:v>
                </c:pt>
                <c:pt idx="8439">
                  <c:v>-4.1316344827586601E-2</c:v>
                </c:pt>
                <c:pt idx="8440">
                  <c:v>-4.1316103448275923E-2</c:v>
                </c:pt>
                <c:pt idx="8441">
                  <c:v>-4.1315827586206902E-2</c:v>
                </c:pt>
                <c:pt idx="8442">
                  <c:v>-4.1315637931034911E-2</c:v>
                </c:pt>
                <c:pt idx="8443">
                  <c:v>-4.1315551724137929E-2</c:v>
                </c:pt>
                <c:pt idx="8444">
                  <c:v>-4.1315672413793122E-2</c:v>
                </c:pt>
                <c:pt idx="8445">
                  <c:v>-4.1315775862068957E-2</c:v>
                </c:pt>
                <c:pt idx="8446">
                  <c:v>-4.1315827586206902E-2</c:v>
                </c:pt>
                <c:pt idx="8447">
                  <c:v>-4.1315896551724136E-2</c:v>
                </c:pt>
                <c:pt idx="8448">
                  <c:v>-4.1315931034483028E-2</c:v>
                </c:pt>
                <c:pt idx="8449">
                  <c:v>-4.1315931034483028E-2</c:v>
                </c:pt>
                <c:pt idx="8450">
                  <c:v>-4.1315862068965446E-2</c:v>
                </c:pt>
                <c:pt idx="8451">
                  <c:v>-4.1315879310344826E-2</c:v>
                </c:pt>
                <c:pt idx="8452">
                  <c:v>-4.131606896551742E-2</c:v>
                </c:pt>
                <c:pt idx="8453">
                  <c:v>-4.1316206896552014E-2</c:v>
                </c:pt>
                <c:pt idx="8454">
                  <c:v>-4.1316379310344833E-2</c:v>
                </c:pt>
                <c:pt idx="8455">
                  <c:v>-4.1316517241379531E-2</c:v>
                </c:pt>
                <c:pt idx="8456">
                  <c:v>-4.1316655172413924E-2</c:v>
                </c:pt>
                <c:pt idx="8457">
                  <c:v>-4.1316775862069013E-2</c:v>
                </c:pt>
                <c:pt idx="8458">
                  <c:v>-4.1316982758621036E-2</c:v>
                </c:pt>
                <c:pt idx="8459">
                  <c:v>-4.1317120689655165E-2</c:v>
                </c:pt>
                <c:pt idx="8460">
                  <c:v>-4.1317327586207014E-2</c:v>
                </c:pt>
                <c:pt idx="8461">
                  <c:v>-4.1317551724137931E-2</c:v>
                </c:pt>
                <c:pt idx="8462">
                  <c:v>-4.1317758620689662E-2</c:v>
                </c:pt>
                <c:pt idx="8463">
                  <c:v>-4.1318068965517304E-2</c:v>
                </c:pt>
                <c:pt idx="8464">
                  <c:v>-4.1318413793103533E-2</c:v>
                </c:pt>
                <c:pt idx="8465">
                  <c:v>-4.1318827586206933E-2</c:v>
                </c:pt>
                <c:pt idx="8466">
                  <c:v>-4.1319413793103513E-2</c:v>
                </c:pt>
                <c:pt idx="8467">
                  <c:v>-4.1320000000000003E-2</c:v>
                </c:pt>
                <c:pt idx="8468">
                  <c:v>-4.1320603448275893E-2</c:v>
                </c:pt>
                <c:pt idx="8469">
                  <c:v>-4.1321241379310363E-2</c:v>
                </c:pt>
                <c:pt idx="8470">
                  <c:v>-4.1322017241379433E-2</c:v>
                </c:pt>
                <c:pt idx="8471">
                  <c:v>-4.1322862068965446E-2</c:v>
                </c:pt>
                <c:pt idx="8472">
                  <c:v>-4.1323672413793124E-2</c:v>
                </c:pt>
                <c:pt idx="8473">
                  <c:v>-4.1324431034482967E-2</c:v>
                </c:pt>
                <c:pt idx="8474">
                  <c:v>-4.1325258620689656E-2</c:v>
                </c:pt>
                <c:pt idx="8475">
                  <c:v>-4.1326103448275864E-2</c:v>
                </c:pt>
                <c:pt idx="8476">
                  <c:v>-4.1326706896551879E-2</c:v>
                </c:pt>
                <c:pt idx="8477">
                  <c:v>-4.1327172413793106E-2</c:v>
                </c:pt>
                <c:pt idx="8478">
                  <c:v>-4.1327620689655176E-2</c:v>
                </c:pt>
                <c:pt idx="8479">
                  <c:v>-4.1327931034482998E-2</c:v>
                </c:pt>
                <c:pt idx="8480">
                  <c:v>-4.1328241379310363E-2</c:v>
                </c:pt>
                <c:pt idx="8481">
                  <c:v>-4.1328431034482971E-2</c:v>
                </c:pt>
                <c:pt idx="8482">
                  <c:v>-4.1328603448275894E-2</c:v>
                </c:pt>
                <c:pt idx="8483">
                  <c:v>-4.1328965517241432E-2</c:v>
                </c:pt>
                <c:pt idx="8484">
                  <c:v>-4.1329241379310343E-2</c:v>
                </c:pt>
                <c:pt idx="8485">
                  <c:v>-4.1329396551724115E-2</c:v>
                </c:pt>
                <c:pt idx="8486">
                  <c:v>-4.1329586206896564E-2</c:v>
                </c:pt>
                <c:pt idx="8487">
                  <c:v>-4.1329724137931331E-2</c:v>
                </c:pt>
                <c:pt idx="8488">
                  <c:v>-4.1329810344827585E-2</c:v>
                </c:pt>
                <c:pt idx="8489">
                  <c:v>-4.1330034482758779E-2</c:v>
                </c:pt>
                <c:pt idx="8490">
                  <c:v>-4.1330379310344827E-2</c:v>
                </c:pt>
                <c:pt idx="8491">
                  <c:v>-4.1330689655172434E-2</c:v>
                </c:pt>
                <c:pt idx="8492">
                  <c:v>-4.1330913793103503E-2</c:v>
                </c:pt>
                <c:pt idx="8493">
                  <c:v>-4.1331068965517283E-2</c:v>
                </c:pt>
                <c:pt idx="8494">
                  <c:v>-4.1331120689655075E-2</c:v>
                </c:pt>
                <c:pt idx="8495">
                  <c:v>-4.1331068965517283E-2</c:v>
                </c:pt>
                <c:pt idx="8496">
                  <c:v>-4.1331017241379324E-2</c:v>
                </c:pt>
                <c:pt idx="8497">
                  <c:v>-4.1330913793103503E-2</c:v>
                </c:pt>
                <c:pt idx="8498">
                  <c:v>-4.1330827586206903E-2</c:v>
                </c:pt>
                <c:pt idx="8499">
                  <c:v>-4.1330672413793124E-2</c:v>
                </c:pt>
                <c:pt idx="8500">
                  <c:v>-4.1330500000000013E-2</c:v>
                </c:pt>
                <c:pt idx="8501">
                  <c:v>-4.1330413793103503E-2</c:v>
                </c:pt>
                <c:pt idx="8502">
                  <c:v>-4.1330310344827724E-2</c:v>
                </c:pt>
                <c:pt idx="8503">
                  <c:v>-4.1330172413793095E-2</c:v>
                </c:pt>
                <c:pt idx="8504">
                  <c:v>-4.1330068965517303E-2</c:v>
                </c:pt>
                <c:pt idx="8505">
                  <c:v>-4.1330034482758779E-2</c:v>
                </c:pt>
                <c:pt idx="8506">
                  <c:v>-4.1329913793103447E-2</c:v>
                </c:pt>
                <c:pt idx="8507">
                  <c:v>-4.1329810344827585E-2</c:v>
                </c:pt>
                <c:pt idx="8508">
                  <c:v>-4.1329775862068957E-2</c:v>
                </c:pt>
                <c:pt idx="8509">
                  <c:v>-4.1329879310344785E-2</c:v>
                </c:pt>
                <c:pt idx="8510">
                  <c:v>-4.132994827586179E-2</c:v>
                </c:pt>
                <c:pt idx="8511">
                  <c:v>-4.1330068965517303E-2</c:v>
                </c:pt>
                <c:pt idx="8512">
                  <c:v>-4.1330293103448636E-2</c:v>
                </c:pt>
                <c:pt idx="8513">
                  <c:v>-4.133055172413793E-2</c:v>
                </c:pt>
                <c:pt idx="8514">
                  <c:v>-4.1330775862068972E-2</c:v>
                </c:pt>
                <c:pt idx="8515">
                  <c:v>-4.1331000000000014E-2</c:v>
                </c:pt>
                <c:pt idx="8516">
                  <c:v>-4.1331172413793096E-2</c:v>
                </c:pt>
                <c:pt idx="8517">
                  <c:v>-4.1331103448275862E-2</c:v>
                </c:pt>
                <c:pt idx="8518">
                  <c:v>-4.133093103448307E-2</c:v>
                </c:pt>
                <c:pt idx="8519">
                  <c:v>-4.1330741379310393E-2</c:v>
                </c:pt>
                <c:pt idx="8520">
                  <c:v>-4.1330448275862047E-2</c:v>
                </c:pt>
                <c:pt idx="8521">
                  <c:v>-4.133005172413793E-2</c:v>
                </c:pt>
                <c:pt idx="8522">
                  <c:v>-4.1329637931034807E-2</c:v>
                </c:pt>
                <c:pt idx="8523">
                  <c:v>-4.1329206896551722E-2</c:v>
                </c:pt>
                <c:pt idx="8524">
                  <c:v>-4.1328775862068956E-2</c:v>
                </c:pt>
                <c:pt idx="8525">
                  <c:v>-4.1328534482758632E-2</c:v>
                </c:pt>
                <c:pt idx="8526">
                  <c:v>-4.1328465517241404E-2</c:v>
                </c:pt>
                <c:pt idx="8527">
                  <c:v>-4.1328396551724135E-2</c:v>
                </c:pt>
                <c:pt idx="8528">
                  <c:v>-4.1328362068965355E-2</c:v>
                </c:pt>
                <c:pt idx="8529">
                  <c:v>-4.1328189655172397E-2</c:v>
                </c:pt>
                <c:pt idx="8530">
                  <c:v>-4.1327827586206907E-2</c:v>
                </c:pt>
                <c:pt idx="8531">
                  <c:v>-4.1327379310344817E-2</c:v>
                </c:pt>
                <c:pt idx="8532">
                  <c:v>-4.1326896551724182E-2</c:v>
                </c:pt>
                <c:pt idx="8533">
                  <c:v>-4.132637931034483E-2</c:v>
                </c:pt>
                <c:pt idx="8534">
                  <c:v>-4.1325982758620712E-2</c:v>
                </c:pt>
                <c:pt idx="8535">
                  <c:v>-4.1325758620689414E-2</c:v>
                </c:pt>
                <c:pt idx="8536">
                  <c:v>-4.1325758620689414E-2</c:v>
                </c:pt>
                <c:pt idx="8537">
                  <c:v>-4.1325724137931341E-2</c:v>
                </c:pt>
                <c:pt idx="8538">
                  <c:v>-4.1325672413793105E-2</c:v>
                </c:pt>
                <c:pt idx="8539">
                  <c:v>-4.132563793103481E-2</c:v>
                </c:pt>
                <c:pt idx="8540">
                  <c:v>-4.1325724137931341E-2</c:v>
                </c:pt>
                <c:pt idx="8541">
                  <c:v>-4.1325931034482913E-2</c:v>
                </c:pt>
                <c:pt idx="8542">
                  <c:v>-4.1326189655172416E-2</c:v>
                </c:pt>
                <c:pt idx="8543">
                  <c:v>-4.1326551724137926E-2</c:v>
                </c:pt>
                <c:pt idx="8544">
                  <c:v>-4.1327068965517293E-2</c:v>
                </c:pt>
                <c:pt idx="8545">
                  <c:v>-4.1327620689655176E-2</c:v>
                </c:pt>
                <c:pt idx="8546">
                  <c:v>-4.1328189655172397E-2</c:v>
                </c:pt>
                <c:pt idx="8547">
                  <c:v>-4.1328534482758632E-2</c:v>
                </c:pt>
                <c:pt idx="8548">
                  <c:v>-4.1328724137931386E-2</c:v>
                </c:pt>
                <c:pt idx="8549">
                  <c:v>-4.1328896551724136E-2</c:v>
                </c:pt>
                <c:pt idx="8550">
                  <c:v>-4.1329137931034494E-2</c:v>
                </c:pt>
                <c:pt idx="8551">
                  <c:v>-4.1329258620689646E-2</c:v>
                </c:pt>
                <c:pt idx="8552">
                  <c:v>-4.1329275862068957E-2</c:v>
                </c:pt>
                <c:pt idx="8553">
                  <c:v>-4.1329172413793046E-2</c:v>
                </c:pt>
                <c:pt idx="8554">
                  <c:v>-4.1329051724137915E-2</c:v>
                </c:pt>
                <c:pt idx="8555">
                  <c:v>-4.1328724137931386E-2</c:v>
                </c:pt>
                <c:pt idx="8556">
                  <c:v>-4.1328327586206901E-2</c:v>
                </c:pt>
                <c:pt idx="8557">
                  <c:v>-4.1328034482758624E-2</c:v>
                </c:pt>
                <c:pt idx="8558">
                  <c:v>-4.1327758620689659E-2</c:v>
                </c:pt>
                <c:pt idx="8559">
                  <c:v>-4.1327448275861947E-2</c:v>
                </c:pt>
                <c:pt idx="8560">
                  <c:v>-4.1327224137931474E-2</c:v>
                </c:pt>
                <c:pt idx="8561">
                  <c:v>-4.1327017241379334E-2</c:v>
                </c:pt>
                <c:pt idx="8562">
                  <c:v>-4.1326724137931474E-2</c:v>
                </c:pt>
                <c:pt idx="8563">
                  <c:v>-4.1326327586206933E-2</c:v>
                </c:pt>
                <c:pt idx="8564">
                  <c:v>-4.1326000000000113E-2</c:v>
                </c:pt>
                <c:pt idx="8565">
                  <c:v>-4.1325689655172415E-2</c:v>
                </c:pt>
                <c:pt idx="8566">
                  <c:v>-4.1325327586206898E-2</c:v>
                </c:pt>
                <c:pt idx="8567">
                  <c:v>-4.1324948275861945E-2</c:v>
                </c:pt>
                <c:pt idx="8568">
                  <c:v>-4.1324448275861882E-2</c:v>
                </c:pt>
                <c:pt idx="8569">
                  <c:v>-4.1323913793103483E-2</c:v>
                </c:pt>
                <c:pt idx="8570">
                  <c:v>-4.1323293103448594E-2</c:v>
                </c:pt>
                <c:pt idx="8571">
                  <c:v>-4.1322551724137929E-2</c:v>
                </c:pt>
                <c:pt idx="8572">
                  <c:v>-4.1321724137931379E-2</c:v>
                </c:pt>
                <c:pt idx="8573">
                  <c:v>-4.1320862068965306E-2</c:v>
                </c:pt>
                <c:pt idx="8574">
                  <c:v>-4.1319931034483039E-2</c:v>
                </c:pt>
                <c:pt idx="8575">
                  <c:v>-4.1318913793103512E-2</c:v>
                </c:pt>
                <c:pt idx="8576">
                  <c:v>-4.1317775862068994E-2</c:v>
                </c:pt>
                <c:pt idx="8577">
                  <c:v>-4.131663793103503E-2</c:v>
                </c:pt>
                <c:pt idx="8578">
                  <c:v>-4.1315448275862046E-2</c:v>
                </c:pt>
                <c:pt idx="8579">
                  <c:v>-4.1314172413793107E-2</c:v>
                </c:pt>
                <c:pt idx="8580">
                  <c:v>-4.1312862068965506E-2</c:v>
                </c:pt>
                <c:pt idx="8581">
                  <c:v>-4.1311482758620913E-2</c:v>
                </c:pt>
                <c:pt idx="8582">
                  <c:v>-4.1310068965517324E-2</c:v>
                </c:pt>
                <c:pt idx="8583">
                  <c:v>-4.1308517241379322E-2</c:v>
                </c:pt>
                <c:pt idx="8584">
                  <c:v>-4.1306896551724127E-2</c:v>
                </c:pt>
                <c:pt idx="8585">
                  <c:v>-4.1305241379310374E-2</c:v>
                </c:pt>
                <c:pt idx="8586">
                  <c:v>-4.1303500000000014E-2</c:v>
                </c:pt>
                <c:pt idx="8587">
                  <c:v>-4.1301637931034862E-2</c:v>
                </c:pt>
                <c:pt idx="8588">
                  <c:v>-4.1299758620689346E-2</c:v>
                </c:pt>
                <c:pt idx="8589">
                  <c:v>-4.1297844827586423E-2</c:v>
                </c:pt>
                <c:pt idx="8590">
                  <c:v>-4.1295999999999985E-2</c:v>
                </c:pt>
                <c:pt idx="8591">
                  <c:v>-4.1294275862068956E-2</c:v>
                </c:pt>
                <c:pt idx="8592">
                  <c:v>-4.1292568965517293E-2</c:v>
                </c:pt>
                <c:pt idx="8593">
                  <c:v>-4.1290793103448513E-2</c:v>
                </c:pt>
                <c:pt idx="8594">
                  <c:v>-4.1288999999999985E-2</c:v>
                </c:pt>
                <c:pt idx="8595">
                  <c:v>-4.1287258620689646E-2</c:v>
                </c:pt>
                <c:pt idx="8596">
                  <c:v>-4.1285810344827555E-2</c:v>
                </c:pt>
                <c:pt idx="8597">
                  <c:v>-4.1284758620689373E-2</c:v>
                </c:pt>
                <c:pt idx="8598">
                  <c:v>-4.1283862068965255E-2</c:v>
                </c:pt>
                <c:pt idx="8599">
                  <c:v>-4.1283034482758621E-2</c:v>
                </c:pt>
                <c:pt idx="8600">
                  <c:v>-4.128222413793145E-2</c:v>
                </c:pt>
                <c:pt idx="8601">
                  <c:v>-4.1281413793103447E-2</c:v>
                </c:pt>
                <c:pt idx="8602">
                  <c:v>-4.1280689655172419E-2</c:v>
                </c:pt>
                <c:pt idx="8603">
                  <c:v>-4.1279913793103445E-2</c:v>
                </c:pt>
                <c:pt idx="8604">
                  <c:v>-4.1279241379310265E-2</c:v>
                </c:pt>
                <c:pt idx="8605">
                  <c:v>-4.1278620689655002E-2</c:v>
                </c:pt>
                <c:pt idx="8606">
                  <c:v>-4.1277999999999995E-2</c:v>
                </c:pt>
                <c:pt idx="8607">
                  <c:v>-4.1277310344827567E-2</c:v>
                </c:pt>
                <c:pt idx="8608">
                  <c:v>-4.1276551724137876E-2</c:v>
                </c:pt>
                <c:pt idx="8609">
                  <c:v>-4.1275758620689273E-2</c:v>
                </c:pt>
                <c:pt idx="8610">
                  <c:v>-4.1275017241379296E-2</c:v>
                </c:pt>
                <c:pt idx="8611">
                  <c:v>-4.1274344827586212E-2</c:v>
                </c:pt>
                <c:pt idx="8612">
                  <c:v>-4.1273810344827556E-2</c:v>
                </c:pt>
                <c:pt idx="8613">
                  <c:v>-4.1273465517241384E-2</c:v>
                </c:pt>
                <c:pt idx="8614">
                  <c:v>-4.1273310344827577E-2</c:v>
                </c:pt>
                <c:pt idx="8615">
                  <c:v>-4.1273241379310349E-2</c:v>
                </c:pt>
                <c:pt idx="8616">
                  <c:v>-4.1273137931034494E-2</c:v>
                </c:pt>
                <c:pt idx="8617">
                  <c:v>-4.1272931034482832E-2</c:v>
                </c:pt>
                <c:pt idx="8618">
                  <c:v>-4.1272689655172418E-2</c:v>
                </c:pt>
                <c:pt idx="8619">
                  <c:v>-4.1272379310344796E-2</c:v>
                </c:pt>
                <c:pt idx="8620">
                  <c:v>-4.1271948275861683E-2</c:v>
                </c:pt>
                <c:pt idx="8621">
                  <c:v>-4.1271534482758436E-2</c:v>
                </c:pt>
                <c:pt idx="8622">
                  <c:v>-4.1271120689654765E-2</c:v>
                </c:pt>
                <c:pt idx="8623">
                  <c:v>-4.1270689655172416E-2</c:v>
                </c:pt>
                <c:pt idx="8624">
                  <c:v>-4.1270344827586222E-2</c:v>
                </c:pt>
                <c:pt idx="8625">
                  <c:v>-4.1270206896551725E-2</c:v>
                </c:pt>
                <c:pt idx="8626">
                  <c:v>-4.1270258620689344E-2</c:v>
                </c:pt>
                <c:pt idx="8627">
                  <c:v>-4.1270344827586222E-2</c:v>
                </c:pt>
                <c:pt idx="8628">
                  <c:v>-4.1270586206896546E-2</c:v>
                </c:pt>
                <c:pt idx="8629">
                  <c:v>-4.1270913793103395E-2</c:v>
                </c:pt>
                <c:pt idx="8630">
                  <c:v>-4.1271241379310347E-2</c:v>
                </c:pt>
                <c:pt idx="8631">
                  <c:v>-4.1271448275861718E-2</c:v>
                </c:pt>
                <c:pt idx="8632">
                  <c:v>-4.1271482758620685E-2</c:v>
                </c:pt>
                <c:pt idx="8633">
                  <c:v>-4.1271448275861718E-2</c:v>
                </c:pt>
                <c:pt idx="8634">
                  <c:v>-4.1271362068965131E-2</c:v>
                </c:pt>
                <c:pt idx="8635">
                  <c:v>-4.1271275862068746E-2</c:v>
                </c:pt>
                <c:pt idx="8636">
                  <c:v>-4.1271206896551706E-2</c:v>
                </c:pt>
                <c:pt idx="8637">
                  <c:v>-4.1271120689654765E-2</c:v>
                </c:pt>
                <c:pt idx="8638">
                  <c:v>-4.1271206896551706E-2</c:v>
                </c:pt>
                <c:pt idx="8639">
                  <c:v>-4.1271379310344657E-2</c:v>
                </c:pt>
                <c:pt idx="8640">
                  <c:v>-4.1271534482758436E-2</c:v>
                </c:pt>
                <c:pt idx="8641">
                  <c:v>-4.1271655172413747E-2</c:v>
                </c:pt>
                <c:pt idx="8642">
                  <c:v>-4.1271741379310257E-2</c:v>
                </c:pt>
                <c:pt idx="8643">
                  <c:v>-4.1271862068965132E-2</c:v>
                </c:pt>
                <c:pt idx="8644">
                  <c:v>-4.1272120689654933E-2</c:v>
                </c:pt>
                <c:pt idx="8645">
                  <c:v>-4.1272362068965264E-2</c:v>
                </c:pt>
                <c:pt idx="8646">
                  <c:v>-4.1272586206896562E-2</c:v>
                </c:pt>
                <c:pt idx="8647">
                  <c:v>-4.1272672413793107E-2</c:v>
                </c:pt>
                <c:pt idx="8648">
                  <c:v>-4.1272706896551728E-2</c:v>
                </c:pt>
                <c:pt idx="8649">
                  <c:v>-4.1272706896551728E-2</c:v>
                </c:pt>
                <c:pt idx="8650">
                  <c:v>-4.1272724137931358E-2</c:v>
                </c:pt>
                <c:pt idx="8651">
                  <c:v>-4.1272913793103452E-2</c:v>
                </c:pt>
                <c:pt idx="8652">
                  <c:v>-4.1273275862068866E-2</c:v>
                </c:pt>
                <c:pt idx="8653">
                  <c:v>-4.1273827586206895E-2</c:v>
                </c:pt>
                <c:pt idx="8654">
                  <c:v>-4.1274482758620702E-2</c:v>
                </c:pt>
                <c:pt idx="8655">
                  <c:v>-4.1275086206896495E-2</c:v>
                </c:pt>
                <c:pt idx="8656">
                  <c:v>-4.1275672413793076E-2</c:v>
                </c:pt>
                <c:pt idx="8657">
                  <c:v>-4.1276344827586332E-2</c:v>
                </c:pt>
                <c:pt idx="8658">
                  <c:v>-4.1277086206896553E-2</c:v>
                </c:pt>
                <c:pt idx="8659">
                  <c:v>-4.1277827586206885E-2</c:v>
                </c:pt>
                <c:pt idx="8660">
                  <c:v>-4.1278724137931114E-2</c:v>
                </c:pt>
                <c:pt idx="8661">
                  <c:v>-4.1279724137931094E-2</c:v>
                </c:pt>
                <c:pt idx="8662">
                  <c:v>-4.1280724137931303E-2</c:v>
                </c:pt>
                <c:pt idx="8663">
                  <c:v>-4.1281637931034718E-2</c:v>
                </c:pt>
                <c:pt idx="8664">
                  <c:v>-4.1282413793103483E-2</c:v>
                </c:pt>
                <c:pt idx="8665">
                  <c:v>-4.1283120689654916E-2</c:v>
                </c:pt>
                <c:pt idx="8666">
                  <c:v>-4.1283827586206898E-2</c:v>
                </c:pt>
                <c:pt idx="8667">
                  <c:v>-4.1284586206896547E-2</c:v>
                </c:pt>
                <c:pt idx="8668">
                  <c:v>-4.1285413793103395E-2</c:v>
                </c:pt>
                <c:pt idx="8669">
                  <c:v>-4.1286413793103473E-2</c:v>
                </c:pt>
                <c:pt idx="8670">
                  <c:v>-4.1287672413793088E-2</c:v>
                </c:pt>
                <c:pt idx="8671">
                  <c:v>-4.1289068965517248E-2</c:v>
                </c:pt>
                <c:pt idx="8672">
                  <c:v>-4.1290482758620801E-2</c:v>
                </c:pt>
                <c:pt idx="8673">
                  <c:v>-4.1291913793103451E-2</c:v>
                </c:pt>
                <c:pt idx="8674">
                  <c:v>-4.1293327586206907E-2</c:v>
                </c:pt>
                <c:pt idx="8675">
                  <c:v>-4.1294637931034849E-2</c:v>
                </c:pt>
                <c:pt idx="8676">
                  <c:v>-4.1295827586206896E-2</c:v>
                </c:pt>
                <c:pt idx="8677">
                  <c:v>-4.1296965517241511E-2</c:v>
                </c:pt>
                <c:pt idx="8678">
                  <c:v>-4.1298103448275857E-2</c:v>
                </c:pt>
                <c:pt idx="8679">
                  <c:v>-4.1299103448275865E-2</c:v>
                </c:pt>
                <c:pt idx="8680">
                  <c:v>-4.1300137931034778E-2</c:v>
                </c:pt>
                <c:pt idx="8681">
                  <c:v>-4.1301310344827577E-2</c:v>
                </c:pt>
                <c:pt idx="8682">
                  <c:v>-4.1302500000000034E-2</c:v>
                </c:pt>
                <c:pt idx="8683">
                  <c:v>-4.1303724137931479E-2</c:v>
                </c:pt>
                <c:pt idx="8684">
                  <c:v>-4.1305017241379312E-2</c:v>
                </c:pt>
                <c:pt idx="8685">
                  <c:v>-4.1306431034483136E-2</c:v>
                </c:pt>
                <c:pt idx="8686">
                  <c:v>-4.1307862068965445E-2</c:v>
                </c:pt>
                <c:pt idx="8687">
                  <c:v>-4.1309448275861853E-2</c:v>
                </c:pt>
                <c:pt idx="8688">
                  <c:v>-4.1311172413793097E-2</c:v>
                </c:pt>
                <c:pt idx="8689">
                  <c:v>-4.1312931034483184E-2</c:v>
                </c:pt>
                <c:pt idx="8690">
                  <c:v>-4.1314655172413804E-2</c:v>
                </c:pt>
                <c:pt idx="8691">
                  <c:v>-4.1316379310344833E-2</c:v>
                </c:pt>
                <c:pt idx="8692">
                  <c:v>-4.1318189655172415E-2</c:v>
                </c:pt>
                <c:pt idx="8693">
                  <c:v>-4.1319879310344816E-2</c:v>
                </c:pt>
                <c:pt idx="8694">
                  <c:v>-4.1321379310344825E-2</c:v>
                </c:pt>
                <c:pt idx="8695">
                  <c:v>-4.132272413793147E-2</c:v>
                </c:pt>
                <c:pt idx="8696">
                  <c:v>-4.1323965517241434E-2</c:v>
                </c:pt>
                <c:pt idx="8697">
                  <c:v>-4.1325086206896573E-2</c:v>
                </c:pt>
                <c:pt idx="8698">
                  <c:v>-4.1326172413793105E-2</c:v>
                </c:pt>
                <c:pt idx="8699">
                  <c:v>-4.1327189655172417E-2</c:v>
                </c:pt>
                <c:pt idx="8700">
                  <c:v>-4.1328137931034611E-2</c:v>
                </c:pt>
                <c:pt idx="8701">
                  <c:v>-4.1328965517241432E-2</c:v>
                </c:pt>
                <c:pt idx="8702">
                  <c:v>-4.1329689655172405E-2</c:v>
                </c:pt>
                <c:pt idx="8703">
                  <c:v>-4.1330344827586483E-2</c:v>
                </c:pt>
                <c:pt idx="8704">
                  <c:v>-4.1330896551724138E-2</c:v>
                </c:pt>
                <c:pt idx="8705">
                  <c:v>-4.1331431034483036E-2</c:v>
                </c:pt>
                <c:pt idx="8706">
                  <c:v>-4.1331793103448533E-2</c:v>
                </c:pt>
                <c:pt idx="8707">
                  <c:v>-4.1332120689655166E-2</c:v>
                </c:pt>
                <c:pt idx="8708">
                  <c:v>-4.1332482758620975E-2</c:v>
                </c:pt>
                <c:pt idx="8709">
                  <c:v>-4.1332862068965505E-2</c:v>
                </c:pt>
                <c:pt idx="8710">
                  <c:v>-4.1333224137931536E-2</c:v>
                </c:pt>
                <c:pt idx="8711">
                  <c:v>-4.1333448275862057E-2</c:v>
                </c:pt>
                <c:pt idx="8712">
                  <c:v>-4.1333586206896811E-2</c:v>
                </c:pt>
                <c:pt idx="8713">
                  <c:v>-4.1333741379310403E-2</c:v>
                </c:pt>
                <c:pt idx="8714">
                  <c:v>-4.1334034482758734E-2</c:v>
                </c:pt>
                <c:pt idx="8715">
                  <c:v>-4.1334551724137927E-2</c:v>
                </c:pt>
                <c:pt idx="8716">
                  <c:v>-4.1335103448275866E-2</c:v>
                </c:pt>
                <c:pt idx="8717">
                  <c:v>-4.1335637931034896E-2</c:v>
                </c:pt>
                <c:pt idx="8718">
                  <c:v>-4.1336086206896841E-2</c:v>
                </c:pt>
                <c:pt idx="8719">
                  <c:v>-4.1336431034483152E-2</c:v>
                </c:pt>
                <c:pt idx="8720">
                  <c:v>-4.1336551724138103E-2</c:v>
                </c:pt>
                <c:pt idx="8721">
                  <c:v>-4.1336586206896835E-2</c:v>
                </c:pt>
                <c:pt idx="8722">
                  <c:v>-4.13366896551726E-2</c:v>
                </c:pt>
                <c:pt idx="8723">
                  <c:v>-4.1336793103448705E-2</c:v>
                </c:pt>
                <c:pt idx="8724">
                  <c:v>-4.1336879310344833E-2</c:v>
                </c:pt>
                <c:pt idx="8725">
                  <c:v>-4.1336879310344833E-2</c:v>
                </c:pt>
                <c:pt idx="8726">
                  <c:v>-4.1336810344827793E-2</c:v>
                </c:pt>
                <c:pt idx="8727">
                  <c:v>-4.1336913793103523E-2</c:v>
                </c:pt>
                <c:pt idx="8728">
                  <c:v>-4.1337224137931519E-2</c:v>
                </c:pt>
                <c:pt idx="8729">
                  <c:v>-4.1337637931034947E-2</c:v>
                </c:pt>
                <c:pt idx="8730">
                  <c:v>-4.1338103448275862E-2</c:v>
                </c:pt>
                <c:pt idx="8731">
                  <c:v>-4.1338586206896594E-2</c:v>
                </c:pt>
                <c:pt idx="8732">
                  <c:v>-4.1339051724137925E-2</c:v>
                </c:pt>
                <c:pt idx="8733">
                  <c:v>-4.1339551724137925E-2</c:v>
                </c:pt>
                <c:pt idx="8734">
                  <c:v>-4.1340103448275857E-2</c:v>
                </c:pt>
                <c:pt idx="8735">
                  <c:v>-4.1340706896551727E-2</c:v>
                </c:pt>
                <c:pt idx="8736">
                  <c:v>-4.1341275862068955E-2</c:v>
                </c:pt>
                <c:pt idx="8737">
                  <c:v>-4.1341913793103452E-2</c:v>
                </c:pt>
                <c:pt idx="8738">
                  <c:v>-4.1342413793103494E-2</c:v>
                </c:pt>
                <c:pt idx="8739">
                  <c:v>-4.134275862068966E-2</c:v>
                </c:pt>
                <c:pt idx="8740">
                  <c:v>-4.1343000000000012E-2</c:v>
                </c:pt>
                <c:pt idx="8741">
                  <c:v>-4.1343293103448565E-2</c:v>
                </c:pt>
                <c:pt idx="8742">
                  <c:v>-4.1343482758620834E-2</c:v>
                </c:pt>
                <c:pt idx="8743">
                  <c:v>-4.1343586206896564E-2</c:v>
                </c:pt>
                <c:pt idx="8744">
                  <c:v>-4.1343655172413799E-2</c:v>
                </c:pt>
                <c:pt idx="8745">
                  <c:v>-4.1343758620689647E-2</c:v>
                </c:pt>
                <c:pt idx="8746">
                  <c:v>-4.1343827586206895E-2</c:v>
                </c:pt>
                <c:pt idx="8747">
                  <c:v>-4.1343965517241413E-2</c:v>
                </c:pt>
                <c:pt idx="8748">
                  <c:v>-4.1344051724137916E-2</c:v>
                </c:pt>
                <c:pt idx="8749">
                  <c:v>-4.1344172413793075E-2</c:v>
                </c:pt>
                <c:pt idx="8750">
                  <c:v>-4.1344189655172385E-2</c:v>
                </c:pt>
                <c:pt idx="8751">
                  <c:v>-4.1344155172413667E-2</c:v>
                </c:pt>
                <c:pt idx="8752">
                  <c:v>-4.1344189655172385E-2</c:v>
                </c:pt>
                <c:pt idx="8753">
                  <c:v>-4.1344224137931387E-2</c:v>
                </c:pt>
                <c:pt idx="8754">
                  <c:v>-4.1344293103448504E-2</c:v>
                </c:pt>
                <c:pt idx="8755">
                  <c:v>-4.1344396551724116E-2</c:v>
                </c:pt>
                <c:pt idx="8756">
                  <c:v>-4.1344551724137896E-2</c:v>
                </c:pt>
                <c:pt idx="8757">
                  <c:v>-4.1344844827586234E-2</c:v>
                </c:pt>
                <c:pt idx="8758">
                  <c:v>-4.1345137931034504E-2</c:v>
                </c:pt>
                <c:pt idx="8759">
                  <c:v>-4.1345448275861785E-2</c:v>
                </c:pt>
                <c:pt idx="8760">
                  <c:v>-4.1345741379310345E-2</c:v>
                </c:pt>
                <c:pt idx="8761">
                  <c:v>-4.1345931034482822E-2</c:v>
                </c:pt>
                <c:pt idx="8762">
                  <c:v>-4.1346275862068967E-2</c:v>
                </c:pt>
                <c:pt idx="8763">
                  <c:v>-4.1346758620689657E-2</c:v>
                </c:pt>
                <c:pt idx="8764">
                  <c:v>-4.1347362068965346E-2</c:v>
                </c:pt>
                <c:pt idx="8765">
                  <c:v>-4.1347999999999996E-2</c:v>
                </c:pt>
                <c:pt idx="8766">
                  <c:v>-4.1348758620689645E-2</c:v>
                </c:pt>
                <c:pt idx="8767">
                  <c:v>-4.1349586206896556E-2</c:v>
                </c:pt>
                <c:pt idx="8768">
                  <c:v>-4.1350413793103474E-2</c:v>
                </c:pt>
                <c:pt idx="8769">
                  <c:v>-4.1351103448275847E-2</c:v>
                </c:pt>
                <c:pt idx="8770">
                  <c:v>-4.1351620689655165E-2</c:v>
                </c:pt>
                <c:pt idx="8771">
                  <c:v>-4.1352206896551932E-2</c:v>
                </c:pt>
                <c:pt idx="8772">
                  <c:v>-4.1352827586206904E-2</c:v>
                </c:pt>
                <c:pt idx="8773">
                  <c:v>-4.1353344827586493E-2</c:v>
                </c:pt>
                <c:pt idx="8774">
                  <c:v>-4.1353706896551864E-2</c:v>
                </c:pt>
                <c:pt idx="8775">
                  <c:v>-4.1354051724137926E-2</c:v>
                </c:pt>
                <c:pt idx="8776">
                  <c:v>-4.1354448275861946E-2</c:v>
                </c:pt>
                <c:pt idx="8777">
                  <c:v>-4.1355103448275865E-2</c:v>
                </c:pt>
                <c:pt idx="8778">
                  <c:v>-4.1355948275861851E-2</c:v>
                </c:pt>
                <c:pt idx="8779">
                  <c:v>-4.1356827586206922E-2</c:v>
                </c:pt>
                <c:pt idx="8780">
                  <c:v>-4.1357586206896724E-2</c:v>
                </c:pt>
                <c:pt idx="8781">
                  <c:v>-4.1358258620689647E-2</c:v>
                </c:pt>
                <c:pt idx="8782">
                  <c:v>-4.1358810344827586E-2</c:v>
                </c:pt>
                <c:pt idx="8783">
                  <c:v>-4.1359344827586395E-2</c:v>
                </c:pt>
                <c:pt idx="8784">
                  <c:v>-4.1359758620689656E-2</c:v>
                </c:pt>
                <c:pt idx="8785">
                  <c:v>-4.1360275862068974E-2</c:v>
                </c:pt>
                <c:pt idx="8786">
                  <c:v>-4.1360862068965457E-2</c:v>
                </c:pt>
                <c:pt idx="8787">
                  <c:v>-4.1361482758620893E-2</c:v>
                </c:pt>
                <c:pt idx="8788">
                  <c:v>-4.1362413793103701E-2</c:v>
                </c:pt>
                <c:pt idx="8789">
                  <c:v>-4.1363655172413832E-2</c:v>
                </c:pt>
                <c:pt idx="8790">
                  <c:v>-4.1365000000000013E-2</c:v>
                </c:pt>
                <c:pt idx="8791">
                  <c:v>-4.1366344827586568E-2</c:v>
                </c:pt>
                <c:pt idx="8792">
                  <c:v>-4.1367689655172533E-2</c:v>
                </c:pt>
                <c:pt idx="8793">
                  <c:v>-4.1368965517241514E-2</c:v>
                </c:pt>
                <c:pt idx="8794">
                  <c:v>-4.1370293103448523E-2</c:v>
                </c:pt>
                <c:pt idx="8795">
                  <c:v>-4.1371810344827585E-2</c:v>
                </c:pt>
                <c:pt idx="8796">
                  <c:v>-4.1373482758620857E-2</c:v>
                </c:pt>
                <c:pt idx="8797">
                  <c:v>-4.1375137931034513E-2</c:v>
                </c:pt>
                <c:pt idx="8798">
                  <c:v>-4.1376793103448585E-2</c:v>
                </c:pt>
                <c:pt idx="8799">
                  <c:v>-4.1378344827586379E-2</c:v>
                </c:pt>
                <c:pt idx="8800">
                  <c:v>-4.1379896551724096E-2</c:v>
                </c:pt>
                <c:pt idx="8801">
                  <c:v>-4.1381379310344815E-2</c:v>
                </c:pt>
                <c:pt idx="8802">
                  <c:v>-4.1382810344827804E-2</c:v>
                </c:pt>
                <c:pt idx="8803">
                  <c:v>-4.1384155172413777E-2</c:v>
                </c:pt>
                <c:pt idx="8804">
                  <c:v>-4.1385551724137916E-2</c:v>
                </c:pt>
                <c:pt idx="8805">
                  <c:v>-4.1387137931034775E-2</c:v>
                </c:pt>
                <c:pt idx="8806">
                  <c:v>-4.1388741379310381E-2</c:v>
                </c:pt>
                <c:pt idx="8807">
                  <c:v>-4.1390362068965486E-2</c:v>
                </c:pt>
                <c:pt idx="8808">
                  <c:v>-4.1391931034483027E-2</c:v>
                </c:pt>
                <c:pt idx="8809">
                  <c:v>-4.1393327586207014E-2</c:v>
                </c:pt>
                <c:pt idx="8810">
                  <c:v>-4.1394637931034949E-2</c:v>
                </c:pt>
                <c:pt idx="8811">
                  <c:v>-4.1395620689655167E-2</c:v>
                </c:pt>
                <c:pt idx="8812">
                  <c:v>-4.1396396551724425E-2</c:v>
                </c:pt>
                <c:pt idx="8813">
                  <c:v>-4.1396896551724426E-2</c:v>
                </c:pt>
                <c:pt idx="8814">
                  <c:v>-4.1397172413793107E-2</c:v>
                </c:pt>
                <c:pt idx="8815">
                  <c:v>-4.1397224137931565E-2</c:v>
                </c:pt>
                <c:pt idx="8816">
                  <c:v>-4.1397189655172417E-2</c:v>
                </c:pt>
                <c:pt idx="8817">
                  <c:v>-4.1397275862069004E-2</c:v>
                </c:pt>
                <c:pt idx="8818">
                  <c:v>-4.1397568965517391E-2</c:v>
                </c:pt>
                <c:pt idx="8819">
                  <c:v>-4.1397810344827785E-2</c:v>
                </c:pt>
                <c:pt idx="8820">
                  <c:v>-4.1397896551724371E-2</c:v>
                </c:pt>
                <c:pt idx="8821">
                  <c:v>-4.1397896551724371E-2</c:v>
                </c:pt>
                <c:pt idx="8822">
                  <c:v>-4.1397879310344832E-2</c:v>
                </c:pt>
                <c:pt idx="8823">
                  <c:v>-4.1397948275862066E-2</c:v>
                </c:pt>
                <c:pt idx="8824">
                  <c:v>-4.1397965517241626E-2</c:v>
                </c:pt>
                <c:pt idx="8825">
                  <c:v>-4.1397896551724371E-2</c:v>
                </c:pt>
                <c:pt idx="8826">
                  <c:v>-4.1397913793103591E-2</c:v>
                </c:pt>
                <c:pt idx="8827">
                  <c:v>-4.1397965517241626E-2</c:v>
                </c:pt>
                <c:pt idx="8828">
                  <c:v>-4.1397982758620951E-2</c:v>
                </c:pt>
                <c:pt idx="8829">
                  <c:v>-4.1398017241379433E-2</c:v>
                </c:pt>
                <c:pt idx="8830">
                  <c:v>-4.1398051724137984E-2</c:v>
                </c:pt>
                <c:pt idx="8831">
                  <c:v>-4.1398017241379433E-2</c:v>
                </c:pt>
                <c:pt idx="8832">
                  <c:v>-4.1397844827586544E-2</c:v>
                </c:pt>
                <c:pt idx="8833">
                  <c:v>-4.1397482758620971E-2</c:v>
                </c:pt>
                <c:pt idx="8834">
                  <c:v>-4.1397103448275893E-2</c:v>
                </c:pt>
                <c:pt idx="8835">
                  <c:v>-4.1396655172413949E-2</c:v>
                </c:pt>
                <c:pt idx="8836">
                  <c:v>-4.1396103448275913E-2</c:v>
                </c:pt>
                <c:pt idx="8837">
                  <c:v>-4.1395448275861967E-2</c:v>
                </c:pt>
                <c:pt idx="8838">
                  <c:v>-4.1394758620689663E-2</c:v>
                </c:pt>
                <c:pt idx="8839">
                  <c:v>-4.139413793103483E-2</c:v>
                </c:pt>
                <c:pt idx="8840">
                  <c:v>-4.1393517241379504E-2</c:v>
                </c:pt>
                <c:pt idx="8841">
                  <c:v>-4.1392965517241677E-2</c:v>
                </c:pt>
                <c:pt idx="8842">
                  <c:v>-4.1392448275862075E-2</c:v>
                </c:pt>
                <c:pt idx="8843">
                  <c:v>-4.1392068965517434E-2</c:v>
                </c:pt>
                <c:pt idx="8844">
                  <c:v>-4.1391706896551833E-2</c:v>
                </c:pt>
                <c:pt idx="8845">
                  <c:v>-4.1391362068965466E-2</c:v>
                </c:pt>
                <c:pt idx="8846">
                  <c:v>-4.1391068965517294E-2</c:v>
                </c:pt>
                <c:pt idx="8847">
                  <c:v>-4.1390844827586523E-2</c:v>
                </c:pt>
                <c:pt idx="8848">
                  <c:v>-4.1390724137931517E-2</c:v>
                </c:pt>
                <c:pt idx="8849">
                  <c:v>-4.1390741379310404E-2</c:v>
                </c:pt>
                <c:pt idx="8850">
                  <c:v>-4.1390810344827743E-2</c:v>
                </c:pt>
                <c:pt idx="8851">
                  <c:v>-4.1390844827586523E-2</c:v>
                </c:pt>
                <c:pt idx="8852">
                  <c:v>-4.1390810344827743E-2</c:v>
                </c:pt>
                <c:pt idx="8853">
                  <c:v>-4.1390637931034979E-2</c:v>
                </c:pt>
                <c:pt idx="8854">
                  <c:v>-4.1390448275862066E-2</c:v>
                </c:pt>
                <c:pt idx="8855">
                  <c:v>-4.139020689655195E-2</c:v>
                </c:pt>
                <c:pt idx="8856">
                  <c:v>-4.1389862068965298E-2</c:v>
                </c:pt>
                <c:pt idx="8857">
                  <c:v>-4.1389396551724154E-2</c:v>
                </c:pt>
                <c:pt idx="8858">
                  <c:v>-4.1388827586206912E-2</c:v>
                </c:pt>
                <c:pt idx="8859">
                  <c:v>-4.1388327586206912E-2</c:v>
                </c:pt>
                <c:pt idx="8860">
                  <c:v>-4.1387862068965456E-2</c:v>
                </c:pt>
                <c:pt idx="8861">
                  <c:v>-4.1387379310344828E-2</c:v>
                </c:pt>
                <c:pt idx="8862">
                  <c:v>-4.1386844827586533E-2</c:v>
                </c:pt>
                <c:pt idx="8863">
                  <c:v>-4.1386413793103524E-2</c:v>
                </c:pt>
                <c:pt idx="8864">
                  <c:v>-4.1386258620689682E-2</c:v>
                </c:pt>
                <c:pt idx="8865">
                  <c:v>-4.1386310344827801E-2</c:v>
                </c:pt>
                <c:pt idx="8866">
                  <c:v>-4.1386568965517304E-2</c:v>
                </c:pt>
                <c:pt idx="8867">
                  <c:v>-4.1386982758620933E-2</c:v>
                </c:pt>
                <c:pt idx="8868">
                  <c:v>-4.1387551724137925E-2</c:v>
                </c:pt>
                <c:pt idx="8869">
                  <c:v>-4.1388344827586424E-2</c:v>
                </c:pt>
                <c:pt idx="8870">
                  <c:v>-4.1389206896551733E-2</c:v>
                </c:pt>
                <c:pt idx="8871">
                  <c:v>-4.1390120689655169E-2</c:v>
                </c:pt>
                <c:pt idx="8872">
                  <c:v>-4.1390931034483117E-2</c:v>
                </c:pt>
                <c:pt idx="8873">
                  <c:v>-4.139175862068966E-2</c:v>
                </c:pt>
                <c:pt idx="8874">
                  <c:v>-4.1392603448276201E-2</c:v>
                </c:pt>
                <c:pt idx="8875">
                  <c:v>-4.1393413793103524E-2</c:v>
                </c:pt>
                <c:pt idx="8876">
                  <c:v>-4.1394327586206932E-2</c:v>
                </c:pt>
                <c:pt idx="8877">
                  <c:v>-4.1395413793103512E-2</c:v>
                </c:pt>
                <c:pt idx="8878">
                  <c:v>-4.1396500000000204E-2</c:v>
                </c:pt>
                <c:pt idx="8879">
                  <c:v>-4.1397551724138143E-2</c:v>
                </c:pt>
                <c:pt idx="8880">
                  <c:v>-4.1398603448276068E-2</c:v>
                </c:pt>
                <c:pt idx="8881">
                  <c:v>-4.1399534482758633E-2</c:v>
                </c:pt>
                <c:pt idx="8882">
                  <c:v>-4.140036206896533E-2</c:v>
                </c:pt>
                <c:pt idx="8883">
                  <c:v>-4.1401017241379311E-2</c:v>
                </c:pt>
                <c:pt idx="8884">
                  <c:v>-4.1401568965517242E-2</c:v>
                </c:pt>
                <c:pt idx="8885">
                  <c:v>-4.1402068965517312E-2</c:v>
                </c:pt>
                <c:pt idx="8886">
                  <c:v>-4.1402517241379423E-2</c:v>
                </c:pt>
                <c:pt idx="8887">
                  <c:v>-4.1402862068965457E-2</c:v>
                </c:pt>
                <c:pt idx="8888">
                  <c:v>-4.1403017241379333E-2</c:v>
                </c:pt>
                <c:pt idx="8889">
                  <c:v>-4.1403155172413796E-2</c:v>
                </c:pt>
                <c:pt idx="8890">
                  <c:v>-4.1403155172413796E-2</c:v>
                </c:pt>
                <c:pt idx="8891">
                  <c:v>-4.1403017241379333E-2</c:v>
                </c:pt>
                <c:pt idx="8892">
                  <c:v>-4.1402827586206913E-2</c:v>
                </c:pt>
                <c:pt idx="8893">
                  <c:v>-4.1402603448275933E-2</c:v>
                </c:pt>
                <c:pt idx="8894">
                  <c:v>-4.1402379310344829E-2</c:v>
                </c:pt>
                <c:pt idx="8895">
                  <c:v>-4.1402241379310423E-2</c:v>
                </c:pt>
                <c:pt idx="8896">
                  <c:v>-4.1402155172413795E-2</c:v>
                </c:pt>
                <c:pt idx="8897">
                  <c:v>-4.1402086206896824E-2</c:v>
                </c:pt>
                <c:pt idx="8898">
                  <c:v>-4.1402000000000112E-2</c:v>
                </c:pt>
                <c:pt idx="8899">
                  <c:v>-4.1401982758620733E-2</c:v>
                </c:pt>
                <c:pt idx="8900">
                  <c:v>-4.1401982758620733E-2</c:v>
                </c:pt>
                <c:pt idx="8901">
                  <c:v>-4.1401896551724125E-2</c:v>
                </c:pt>
                <c:pt idx="8902">
                  <c:v>-4.1401724137931376E-2</c:v>
                </c:pt>
                <c:pt idx="8903">
                  <c:v>-4.1401500000000001E-2</c:v>
                </c:pt>
                <c:pt idx="8904">
                  <c:v>-4.1401275862068966E-2</c:v>
                </c:pt>
                <c:pt idx="8905">
                  <c:v>-4.1400948275861861E-2</c:v>
                </c:pt>
                <c:pt idx="8906">
                  <c:v>-4.1400465517241504E-2</c:v>
                </c:pt>
                <c:pt idx="8907">
                  <c:v>-4.1399724137931471E-2</c:v>
                </c:pt>
                <c:pt idx="8908">
                  <c:v>-4.1398896551724192E-2</c:v>
                </c:pt>
                <c:pt idx="8909">
                  <c:v>-4.139813793103482E-2</c:v>
                </c:pt>
                <c:pt idx="8910">
                  <c:v>-4.1397517241379501E-2</c:v>
                </c:pt>
                <c:pt idx="8911">
                  <c:v>-4.1397086206896867E-2</c:v>
                </c:pt>
                <c:pt idx="8912">
                  <c:v>-4.1396775862069003E-2</c:v>
                </c:pt>
                <c:pt idx="8913">
                  <c:v>-4.1396517241379542E-2</c:v>
                </c:pt>
                <c:pt idx="8914">
                  <c:v>-4.1396224137931641E-2</c:v>
                </c:pt>
                <c:pt idx="8915">
                  <c:v>-4.1396034482758901E-2</c:v>
                </c:pt>
                <c:pt idx="8916">
                  <c:v>-4.1395965517241513E-2</c:v>
                </c:pt>
                <c:pt idx="8917">
                  <c:v>-4.1395965517241513E-2</c:v>
                </c:pt>
                <c:pt idx="8918">
                  <c:v>-4.1396000000000245E-2</c:v>
                </c:pt>
                <c:pt idx="8919">
                  <c:v>-4.1396034482758901E-2</c:v>
                </c:pt>
                <c:pt idx="8920">
                  <c:v>-4.1396034482758901E-2</c:v>
                </c:pt>
                <c:pt idx="8921">
                  <c:v>-4.1396172413793113E-2</c:v>
                </c:pt>
                <c:pt idx="8922">
                  <c:v>-4.1396431034483212E-2</c:v>
                </c:pt>
                <c:pt idx="8923">
                  <c:v>-4.1396793103448737E-2</c:v>
                </c:pt>
                <c:pt idx="8924">
                  <c:v>-4.1397172413793107E-2</c:v>
                </c:pt>
                <c:pt idx="8925">
                  <c:v>-4.1397620689655336E-2</c:v>
                </c:pt>
                <c:pt idx="8926">
                  <c:v>-4.139813793103482E-2</c:v>
                </c:pt>
                <c:pt idx="8927">
                  <c:v>-4.1398724137931497E-2</c:v>
                </c:pt>
                <c:pt idx="8928">
                  <c:v>-4.1399258620689647E-2</c:v>
                </c:pt>
                <c:pt idx="8929">
                  <c:v>-4.1399827586206903E-2</c:v>
                </c:pt>
                <c:pt idx="8930">
                  <c:v>-4.1400344827586415E-2</c:v>
                </c:pt>
                <c:pt idx="8931">
                  <c:v>-4.1400810344827586E-2</c:v>
                </c:pt>
                <c:pt idx="8932">
                  <c:v>-4.1401172413793076E-2</c:v>
                </c:pt>
                <c:pt idx="8933">
                  <c:v>-4.1401344827586339E-2</c:v>
                </c:pt>
                <c:pt idx="8934">
                  <c:v>-4.1401448275861855E-2</c:v>
                </c:pt>
                <c:pt idx="8935">
                  <c:v>-4.1401465517241394E-2</c:v>
                </c:pt>
                <c:pt idx="8936">
                  <c:v>-4.1401413793103463E-2</c:v>
                </c:pt>
                <c:pt idx="8937">
                  <c:v>-4.1401120689654916E-2</c:v>
                </c:pt>
                <c:pt idx="8938">
                  <c:v>-4.1400568965517262E-2</c:v>
                </c:pt>
                <c:pt idx="8939">
                  <c:v>-4.1399862068965357E-2</c:v>
                </c:pt>
                <c:pt idx="8940">
                  <c:v>-4.1399241379310413E-2</c:v>
                </c:pt>
                <c:pt idx="8941">
                  <c:v>-4.1398793103448635E-2</c:v>
                </c:pt>
                <c:pt idx="8942">
                  <c:v>-4.1398517241379419E-2</c:v>
                </c:pt>
                <c:pt idx="8943">
                  <c:v>-4.1398241379310433E-2</c:v>
                </c:pt>
                <c:pt idx="8944">
                  <c:v>-4.1398017241379433E-2</c:v>
                </c:pt>
                <c:pt idx="8945">
                  <c:v>-4.1397793103448675E-2</c:v>
                </c:pt>
                <c:pt idx="8946">
                  <c:v>-4.1397793103448675E-2</c:v>
                </c:pt>
                <c:pt idx="8947">
                  <c:v>-4.1397896551724371E-2</c:v>
                </c:pt>
                <c:pt idx="8948">
                  <c:v>-4.1398086206896834E-2</c:v>
                </c:pt>
                <c:pt idx="8949">
                  <c:v>-4.1398241379310433E-2</c:v>
                </c:pt>
                <c:pt idx="8950">
                  <c:v>-4.1398275862068963E-2</c:v>
                </c:pt>
                <c:pt idx="8951">
                  <c:v>-4.1398275862068963E-2</c:v>
                </c:pt>
                <c:pt idx="8952">
                  <c:v>-4.139829310344862E-2</c:v>
                </c:pt>
                <c:pt idx="8953">
                  <c:v>-4.1398379310344825E-2</c:v>
                </c:pt>
                <c:pt idx="8954">
                  <c:v>-4.1398482758620923E-2</c:v>
                </c:pt>
                <c:pt idx="8955">
                  <c:v>-4.1398586206896779E-2</c:v>
                </c:pt>
                <c:pt idx="8956">
                  <c:v>-4.1398775862068964E-2</c:v>
                </c:pt>
                <c:pt idx="8957">
                  <c:v>-4.139910344827586E-2</c:v>
                </c:pt>
                <c:pt idx="8958">
                  <c:v>-4.1399655172413792E-2</c:v>
                </c:pt>
                <c:pt idx="8959">
                  <c:v>-4.1400310344827586E-2</c:v>
                </c:pt>
                <c:pt idx="8960">
                  <c:v>-4.1401086206896573E-2</c:v>
                </c:pt>
                <c:pt idx="8961">
                  <c:v>-4.1402000000000112E-2</c:v>
                </c:pt>
                <c:pt idx="8962">
                  <c:v>-4.1403120689655147E-2</c:v>
                </c:pt>
                <c:pt idx="8963">
                  <c:v>-4.1404293103448564E-2</c:v>
                </c:pt>
                <c:pt idx="8964">
                  <c:v>-4.1405551724137915E-2</c:v>
                </c:pt>
                <c:pt idx="8965">
                  <c:v>-4.1406793103448636E-2</c:v>
                </c:pt>
                <c:pt idx="8966">
                  <c:v>-4.1407913793103483E-2</c:v>
                </c:pt>
                <c:pt idx="8967">
                  <c:v>-4.1409137931034533E-2</c:v>
                </c:pt>
                <c:pt idx="8968">
                  <c:v>-4.1410500000000024E-2</c:v>
                </c:pt>
                <c:pt idx="8969">
                  <c:v>-4.1412034482758896E-2</c:v>
                </c:pt>
                <c:pt idx="8970">
                  <c:v>-4.1413655172413813E-2</c:v>
                </c:pt>
                <c:pt idx="8971">
                  <c:v>-4.1415344827586423E-2</c:v>
                </c:pt>
                <c:pt idx="8972">
                  <c:v>-4.1416896551724362E-2</c:v>
                </c:pt>
                <c:pt idx="8973">
                  <c:v>-4.1418344827586474E-2</c:v>
                </c:pt>
                <c:pt idx="8974">
                  <c:v>-4.1419793103448524E-2</c:v>
                </c:pt>
                <c:pt idx="8975">
                  <c:v>-4.1421172413793055E-2</c:v>
                </c:pt>
                <c:pt idx="8976">
                  <c:v>-4.1422551724137925E-2</c:v>
                </c:pt>
                <c:pt idx="8977">
                  <c:v>-4.1424034482758623E-2</c:v>
                </c:pt>
                <c:pt idx="8978">
                  <c:v>-4.1425603448275873E-2</c:v>
                </c:pt>
                <c:pt idx="8979">
                  <c:v>-4.1427241379310364E-2</c:v>
                </c:pt>
                <c:pt idx="8980">
                  <c:v>-4.1428862068965254E-2</c:v>
                </c:pt>
                <c:pt idx="8981">
                  <c:v>-4.1430379310344816E-2</c:v>
                </c:pt>
                <c:pt idx="8982">
                  <c:v>-4.1431913793103473E-2</c:v>
                </c:pt>
                <c:pt idx="8983">
                  <c:v>-4.1433655172413812E-2</c:v>
                </c:pt>
                <c:pt idx="8984">
                  <c:v>-4.1435379310344807E-2</c:v>
                </c:pt>
                <c:pt idx="8985">
                  <c:v>-4.1436896551724139E-2</c:v>
                </c:pt>
                <c:pt idx="8986">
                  <c:v>-4.1438241379310382E-2</c:v>
                </c:pt>
                <c:pt idx="8987">
                  <c:v>-4.1439517241379308E-2</c:v>
                </c:pt>
                <c:pt idx="8988">
                  <c:v>-4.1440689655172405E-2</c:v>
                </c:pt>
                <c:pt idx="8989">
                  <c:v>-4.1441931034482814E-2</c:v>
                </c:pt>
                <c:pt idx="8990">
                  <c:v>-4.1443275862068966E-2</c:v>
                </c:pt>
                <c:pt idx="8991">
                  <c:v>-4.1444741379310347E-2</c:v>
                </c:pt>
                <c:pt idx="8992">
                  <c:v>-4.1446137931034639E-2</c:v>
                </c:pt>
                <c:pt idx="8993">
                  <c:v>-4.1447534482758626E-2</c:v>
                </c:pt>
                <c:pt idx="8994">
                  <c:v>-4.1449086206896552E-2</c:v>
                </c:pt>
                <c:pt idx="8995">
                  <c:v>-4.1450655172413788E-2</c:v>
                </c:pt>
                <c:pt idx="8996">
                  <c:v>-4.1452241379310403E-2</c:v>
                </c:pt>
                <c:pt idx="8997">
                  <c:v>-4.1453862068965355E-2</c:v>
                </c:pt>
                <c:pt idx="8998">
                  <c:v>-4.1455465517241392E-2</c:v>
                </c:pt>
                <c:pt idx="8999">
                  <c:v>-4.1457034482758719E-2</c:v>
                </c:pt>
                <c:pt idx="9000">
                  <c:v>-4.1458603448275864E-2</c:v>
                </c:pt>
                <c:pt idx="9001">
                  <c:v>-4.1460172413793087E-2</c:v>
                </c:pt>
                <c:pt idx="9002">
                  <c:v>-4.1461810344827585E-2</c:v>
                </c:pt>
                <c:pt idx="9003">
                  <c:v>-4.1463534482758795E-2</c:v>
                </c:pt>
                <c:pt idx="9004">
                  <c:v>-4.1465379310344816E-2</c:v>
                </c:pt>
                <c:pt idx="9005">
                  <c:v>-4.1467241379310404E-2</c:v>
                </c:pt>
                <c:pt idx="9006">
                  <c:v>-4.1469000000000013E-2</c:v>
                </c:pt>
                <c:pt idx="9007">
                  <c:v>-4.1470586206896552E-2</c:v>
                </c:pt>
                <c:pt idx="9008">
                  <c:v>-4.1472068965517264E-2</c:v>
                </c:pt>
                <c:pt idx="9009">
                  <c:v>-4.147363793103484E-2</c:v>
                </c:pt>
                <c:pt idx="9010">
                  <c:v>-4.1475206896551715E-2</c:v>
                </c:pt>
                <c:pt idx="9011">
                  <c:v>-4.1476775862068965E-2</c:v>
                </c:pt>
                <c:pt idx="9012">
                  <c:v>-4.1478379310344787E-2</c:v>
                </c:pt>
                <c:pt idx="9013">
                  <c:v>-4.1480068965517272E-2</c:v>
                </c:pt>
                <c:pt idx="9014">
                  <c:v>-4.1481827586206887E-2</c:v>
                </c:pt>
                <c:pt idx="9015">
                  <c:v>-4.1483551724137917E-2</c:v>
                </c:pt>
                <c:pt idx="9016">
                  <c:v>-4.1485258620689656E-2</c:v>
                </c:pt>
                <c:pt idx="9017">
                  <c:v>-4.1486844827586473E-2</c:v>
                </c:pt>
                <c:pt idx="9018">
                  <c:v>-4.148827586206897E-2</c:v>
                </c:pt>
                <c:pt idx="9019">
                  <c:v>-4.1489586206896557E-2</c:v>
                </c:pt>
                <c:pt idx="9020">
                  <c:v>-4.1490879310344828E-2</c:v>
                </c:pt>
                <c:pt idx="9021">
                  <c:v>-4.1492189655172422E-2</c:v>
                </c:pt>
                <c:pt idx="9022">
                  <c:v>-4.1493465517241632E-2</c:v>
                </c:pt>
                <c:pt idx="9023">
                  <c:v>-4.1494655172413804E-2</c:v>
                </c:pt>
                <c:pt idx="9024">
                  <c:v>-4.1495793103448551E-2</c:v>
                </c:pt>
                <c:pt idx="9025">
                  <c:v>-4.1497000000000034E-2</c:v>
                </c:pt>
                <c:pt idx="9026">
                  <c:v>-4.1498206896551884E-2</c:v>
                </c:pt>
                <c:pt idx="9027">
                  <c:v>-4.1499310344827713E-2</c:v>
                </c:pt>
                <c:pt idx="9028">
                  <c:v>-4.1500275862068968E-2</c:v>
                </c:pt>
                <c:pt idx="9029">
                  <c:v>-4.1501137931034514E-2</c:v>
                </c:pt>
                <c:pt idx="9030">
                  <c:v>-4.1501827586206887E-2</c:v>
                </c:pt>
                <c:pt idx="9031">
                  <c:v>-4.1502189655172418E-2</c:v>
                </c:pt>
                <c:pt idx="9032">
                  <c:v>-4.1502379310344825E-2</c:v>
                </c:pt>
                <c:pt idx="9033">
                  <c:v>-4.1502517241379384E-2</c:v>
                </c:pt>
                <c:pt idx="9034">
                  <c:v>-4.1502517241379384E-2</c:v>
                </c:pt>
                <c:pt idx="9035">
                  <c:v>-4.1502448275862046E-2</c:v>
                </c:pt>
                <c:pt idx="9036">
                  <c:v>-4.1502362068965445E-2</c:v>
                </c:pt>
                <c:pt idx="9037">
                  <c:v>-4.1502448275862046E-2</c:v>
                </c:pt>
                <c:pt idx="9038">
                  <c:v>-4.150262068965517E-2</c:v>
                </c:pt>
                <c:pt idx="9039">
                  <c:v>-4.1502793103448565E-2</c:v>
                </c:pt>
                <c:pt idx="9040">
                  <c:v>-4.150310344827586E-2</c:v>
                </c:pt>
                <c:pt idx="9041">
                  <c:v>-4.1503431034482972E-2</c:v>
                </c:pt>
                <c:pt idx="9042">
                  <c:v>-4.1503879310344806E-2</c:v>
                </c:pt>
                <c:pt idx="9043">
                  <c:v>-4.1504293103448504E-2</c:v>
                </c:pt>
                <c:pt idx="9044">
                  <c:v>-4.1504620689655165E-2</c:v>
                </c:pt>
                <c:pt idx="9045">
                  <c:v>-4.1504931034482904E-2</c:v>
                </c:pt>
                <c:pt idx="9046">
                  <c:v>-4.1505275862068945E-2</c:v>
                </c:pt>
                <c:pt idx="9047">
                  <c:v>-4.1505724137931306E-2</c:v>
                </c:pt>
                <c:pt idx="9048">
                  <c:v>-4.1506068965517284E-2</c:v>
                </c:pt>
                <c:pt idx="9049">
                  <c:v>-4.150643103448301E-2</c:v>
                </c:pt>
                <c:pt idx="9050">
                  <c:v>-4.1506775862068968E-2</c:v>
                </c:pt>
                <c:pt idx="9051">
                  <c:v>-4.1507068965517264E-2</c:v>
                </c:pt>
                <c:pt idx="9052">
                  <c:v>-4.1507275862068968E-2</c:v>
                </c:pt>
                <c:pt idx="9053">
                  <c:v>-4.1507534482758623E-2</c:v>
                </c:pt>
                <c:pt idx="9054">
                  <c:v>-4.1507758620689429E-2</c:v>
                </c:pt>
                <c:pt idx="9055">
                  <c:v>-4.1507931034482949E-2</c:v>
                </c:pt>
                <c:pt idx="9056">
                  <c:v>-4.1508155172413755E-2</c:v>
                </c:pt>
                <c:pt idx="9057">
                  <c:v>-4.1508379310344796E-2</c:v>
                </c:pt>
                <c:pt idx="9058">
                  <c:v>-4.1508655172413797E-2</c:v>
                </c:pt>
                <c:pt idx="9059">
                  <c:v>-4.1509034482758625E-2</c:v>
                </c:pt>
                <c:pt idx="9060">
                  <c:v>-4.1509499999999998E-2</c:v>
                </c:pt>
                <c:pt idx="9061">
                  <c:v>-4.1509913793103446E-2</c:v>
                </c:pt>
                <c:pt idx="9062">
                  <c:v>-4.1510448275861957E-2</c:v>
                </c:pt>
                <c:pt idx="9063">
                  <c:v>-4.1511103448275855E-2</c:v>
                </c:pt>
                <c:pt idx="9064">
                  <c:v>-4.1511775862068966E-2</c:v>
                </c:pt>
                <c:pt idx="9065">
                  <c:v>-4.1512344827586534E-2</c:v>
                </c:pt>
                <c:pt idx="9066">
                  <c:v>-4.1512793103448645E-2</c:v>
                </c:pt>
                <c:pt idx="9067">
                  <c:v>-4.1513258620689657E-2</c:v>
                </c:pt>
                <c:pt idx="9068">
                  <c:v>-4.1513844827586424E-2</c:v>
                </c:pt>
                <c:pt idx="9069">
                  <c:v>-4.1514500000000003E-2</c:v>
                </c:pt>
                <c:pt idx="9070">
                  <c:v>-4.1515241379310362E-2</c:v>
                </c:pt>
                <c:pt idx="9071">
                  <c:v>-4.1516172413793108E-2</c:v>
                </c:pt>
                <c:pt idx="9072">
                  <c:v>-4.1517258620689647E-2</c:v>
                </c:pt>
                <c:pt idx="9073">
                  <c:v>-4.1518482758620814E-2</c:v>
                </c:pt>
                <c:pt idx="9074">
                  <c:v>-4.1519689655172422E-2</c:v>
                </c:pt>
                <c:pt idx="9075">
                  <c:v>-4.1520844827586313E-2</c:v>
                </c:pt>
                <c:pt idx="9076">
                  <c:v>-4.1521844827586224E-2</c:v>
                </c:pt>
                <c:pt idx="9077">
                  <c:v>-4.1522655172413797E-2</c:v>
                </c:pt>
                <c:pt idx="9078">
                  <c:v>-4.1523224137931421E-2</c:v>
                </c:pt>
                <c:pt idx="9079">
                  <c:v>-4.1523689655172419E-2</c:v>
                </c:pt>
                <c:pt idx="9080">
                  <c:v>-4.1524189655172385E-2</c:v>
                </c:pt>
                <c:pt idx="9081">
                  <c:v>-4.1524724137931311E-2</c:v>
                </c:pt>
                <c:pt idx="9082">
                  <c:v>-4.1525344827586214E-2</c:v>
                </c:pt>
                <c:pt idx="9083">
                  <c:v>-4.152596551724138E-2</c:v>
                </c:pt>
                <c:pt idx="9084">
                  <c:v>-4.1526689655172422E-2</c:v>
                </c:pt>
                <c:pt idx="9085">
                  <c:v>-4.1527482758620733E-2</c:v>
                </c:pt>
                <c:pt idx="9086">
                  <c:v>-4.1528327586206885E-2</c:v>
                </c:pt>
                <c:pt idx="9087">
                  <c:v>-4.1529120689654836E-2</c:v>
                </c:pt>
                <c:pt idx="9088">
                  <c:v>-4.1530034482758632E-2</c:v>
                </c:pt>
                <c:pt idx="9089">
                  <c:v>-4.1530913793103454E-2</c:v>
                </c:pt>
                <c:pt idx="9090">
                  <c:v>-4.153179310344849E-2</c:v>
                </c:pt>
                <c:pt idx="9091">
                  <c:v>-4.1532620689655173E-2</c:v>
                </c:pt>
                <c:pt idx="9092">
                  <c:v>-4.1533482758620878E-2</c:v>
                </c:pt>
                <c:pt idx="9093">
                  <c:v>-4.1534310344827588E-2</c:v>
                </c:pt>
                <c:pt idx="9094">
                  <c:v>-4.1535086206896554E-2</c:v>
                </c:pt>
                <c:pt idx="9095">
                  <c:v>-4.1535827586206886E-2</c:v>
                </c:pt>
                <c:pt idx="9096">
                  <c:v>-4.1536551724137928E-2</c:v>
                </c:pt>
                <c:pt idx="9097">
                  <c:v>-4.1537344827586434E-2</c:v>
                </c:pt>
                <c:pt idx="9098">
                  <c:v>-4.1538241379310344E-2</c:v>
                </c:pt>
                <c:pt idx="9099">
                  <c:v>-4.1539206896551731E-2</c:v>
                </c:pt>
                <c:pt idx="9100">
                  <c:v>-4.1540034482758607E-2</c:v>
                </c:pt>
                <c:pt idx="9101">
                  <c:v>-4.1540827586206877E-2</c:v>
                </c:pt>
                <c:pt idx="9102">
                  <c:v>-4.1541586206896547E-2</c:v>
                </c:pt>
                <c:pt idx="9103">
                  <c:v>-4.1542344827586349E-2</c:v>
                </c:pt>
                <c:pt idx="9104">
                  <c:v>-4.1542948275861837E-2</c:v>
                </c:pt>
                <c:pt idx="9105">
                  <c:v>-4.1543499999999997E-2</c:v>
                </c:pt>
                <c:pt idx="9106">
                  <c:v>-4.1544017241379315E-2</c:v>
                </c:pt>
                <c:pt idx="9107">
                  <c:v>-4.154456896551724E-2</c:v>
                </c:pt>
                <c:pt idx="9108">
                  <c:v>-4.1545086206896495E-2</c:v>
                </c:pt>
                <c:pt idx="9109">
                  <c:v>-4.1545517241379296E-2</c:v>
                </c:pt>
                <c:pt idx="9110">
                  <c:v>-4.1545982758620689E-2</c:v>
                </c:pt>
                <c:pt idx="9111">
                  <c:v>-4.1546603448275883E-2</c:v>
                </c:pt>
                <c:pt idx="9112">
                  <c:v>-4.1547206896551725E-2</c:v>
                </c:pt>
                <c:pt idx="9113">
                  <c:v>-4.1547810344827567E-2</c:v>
                </c:pt>
                <c:pt idx="9114">
                  <c:v>-4.1548344827586223E-2</c:v>
                </c:pt>
                <c:pt idx="9115">
                  <c:v>-4.1548810344827575E-2</c:v>
                </c:pt>
                <c:pt idx="9116">
                  <c:v>-4.1549310344827485E-2</c:v>
                </c:pt>
                <c:pt idx="9117">
                  <c:v>-4.1549689655172396E-2</c:v>
                </c:pt>
                <c:pt idx="9118">
                  <c:v>-4.1550103448275866E-2</c:v>
                </c:pt>
                <c:pt idx="9119">
                  <c:v>-4.1550534482758625E-2</c:v>
                </c:pt>
                <c:pt idx="9120">
                  <c:v>-4.1551000000000005E-2</c:v>
                </c:pt>
                <c:pt idx="9121">
                  <c:v>-4.1551379310344777E-2</c:v>
                </c:pt>
                <c:pt idx="9122">
                  <c:v>-4.1551827586206895E-2</c:v>
                </c:pt>
                <c:pt idx="9123">
                  <c:v>-4.1552327586206902E-2</c:v>
                </c:pt>
                <c:pt idx="9124">
                  <c:v>-4.1552931034482994E-2</c:v>
                </c:pt>
                <c:pt idx="9125">
                  <c:v>-4.1553655172413786E-2</c:v>
                </c:pt>
                <c:pt idx="9126">
                  <c:v>-4.1554551724137877E-2</c:v>
                </c:pt>
                <c:pt idx="9127">
                  <c:v>-4.1555448275861766E-2</c:v>
                </c:pt>
                <c:pt idx="9128">
                  <c:v>-4.1556448275861947E-2</c:v>
                </c:pt>
                <c:pt idx="9129">
                  <c:v>-4.1557551724137907E-2</c:v>
                </c:pt>
                <c:pt idx="9130">
                  <c:v>-4.1558758620689355E-2</c:v>
                </c:pt>
                <c:pt idx="9131">
                  <c:v>-4.1559965517241386E-2</c:v>
                </c:pt>
                <c:pt idx="9132">
                  <c:v>-4.1561155172413745E-2</c:v>
                </c:pt>
                <c:pt idx="9133">
                  <c:v>-4.1562293103448646E-2</c:v>
                </c:pt>
                <c:pt idx="9134">
                  <c:v>-4.1563310344827721E-2</c:v>
                </c:pt>
                <c:pt idx="9135">
                  <c:v>-4.1564344827586412E-2</c:v>
                </c:pt>
                <c:pt idx="9136">
                  <c:v>-4.1565431034482923E-2</c:v>
                </c:pt>
                <c:pt idx="9137">
                  <c:v>-4.1566448275862047E-2</c:v>
                </c:pt>
                <c:pt idx="9138">
                  <c:v>-4.1567482758620884E-2</c:v>
                </c:pt>
                <c:pt idx="9139">
                  <c:v>-4.1568551724137925E-2</c:v>
                </c:pt>
                <c:pt idx="9140">
                  <c:v>-4.1569689655172416E-2</c:v>
                </c:pt>
                <c:pt idx="9141">
                  <c:v>-4.1570896551724086E-2</c:v>
                </c:pt>
                <c:pt idx="9142">
                  <c:v>-4.1572103448275867E-2</c:v>
                </c:pt>
                <c:pt idx="9143">
                  <c:v>-4.1573396551724116E-2</c:v>
                </c:pt>
                <c:pt idx="9144">
                  <c:v>-4.1574896551724076E-2</c:v>
                </c:pt>
                <c:pt idx="9145">
                  <c:v>-4.1576482758620734E-2</c:v>
                </c:pt>
                <c:pt idx="9146">
                  <c:v>-4.1578068965517245E-2</c:v>
                </c:pt>
                <c:pt idx="9147">
                  <c:v>-4.1579672413793095E-2</c:v>
                </c:pt>
                <c:pt idx="9148">
                  <c:v>-4.1581275862068966E-2</c:v>
                </c:pt>
                <c:pt idx="9149">
                  <c:v>-4.1582862068965366E-2</c:v>
                </c:pt>
                <c:pt idx="9150">
                  <c:v>-4.1584379310344796E-2</c:v>
                </c:pt>
                <c:pt idx="9151">
                  <c:v>-4.1585844827586232E-2</c:v>
                </c:pt>
                <c:pt idx="9152">
                  <c:v>-4.1587155172413758E-2</c:v>
                </c:pt>
                <c:pt idx="9153">
                  <c:v>-4.1588327586206897E-2</c:v>
                </c:pt>
                <c:pt idx="9154">
                  <c:v>-4.1589275862068946E-2</c:v>
                </c:pt>
                <c:pt idx="9155">
                  <c:v>-4.1590103448275857E-2</c:v>
                </c:pt>
                <c:pt idx="9156">
                  <c:v>-4.1591034482758624E-2</c:v>
                </c:pt>
                <c:pt idx="9157">
                  <c:v>-4.1592068965517322E-2</c:v>
                </c:pt>
                <c:pt idx="9158">
                  <c:v>-4.159322413793147E-2</c:v>
                </c:pt>
                <c:pt idx="9159">
                  <c:v>-4.1594413793103482E-2</c:v>
                </c:pt>
                <c:pt idx="9160">
                  <c:v>-4.1595620689655166E-2</c:v>
                </c:pt>
                <c:pt idx="9161">
                  <c:v>-4.1596689655172533E-2</c:v>
                </c:pt>
                <c:pt idx="9162">
                  <c:v>-4.1597672413793113E-2</c:v>
                </c:pt>
                <c:pt idx="9163">
                  <c:v>-4.1598586206896583E-2</c:v>
                </c:pt>
                <c:pt idx="9164">
                  <c:v>-4.1599551724137915E-2</c:v>
                </c:pt>
                <c:pt idx="9165">
                  <c:v>-4.1600706896551716E-2</c:v>
                </c:pt>
                <c:pt idx="9166">
                  <c:v>-4.1601931034482793E-2</c:v>
                </c:pt>
                <c:pt idx="9167">
                  <c:v>-4.1603086206896574E-2</c:v>
                </c:pt>
                <c:pt idx="9168">
                  <c:v>-4.1604034482758616E-2</c:v>
                </c:pt>
                <c:pt idx="9169">
                  <c:v>-4.1604793103448424E-2</c:v>
                </c:pt>
                <c:pt idx="9170">
                  <c:v>-4.1605482758620693E-2</c:v>
                </c:pt>
                <c:pt idx="9171">
                  <c:v>-4.1606155172413756E-2</c:v>
                </c:pt>
                <c:pt idx="9172">
                  <c:v>-4.16068620689653E-2</c:v>
                </c:pt>
                <c:pt idx="9173">
                  <c:v>-4.1607620689655157E-2</c:v>
                </c:pt>
                <c:pt idx="9174">
                  <c:v>-4.1608448275861784E-2</c:v>
                </c:pt>
                <c:pt idx="9175">
                  <c:v>-4.1609310344827566E-2</c:v>
                </c:pt>
                <c:pt idx="9176">
                  <c:v>-4.1610017241379312E-2</c:v>
                </c:pt>
                <c:pt idx="9177">
                  <c:v>-4.1610620689655167E-2</c:v>
                </c:pt>
                <c:pt idx="9178">
                  <c:v>-4.1611206896551726E-2</c:v>
                </c:pt>
                <c:pt idx="9179">
                  <c:v>-4.1611793103448494E-2</c:v>
                </c:pt>
                <c:pt idx="9180">
                  <c:v>-4.1612379310344817E-2</c:v>
                </c:pt>
                <c:pt idx="9181">
                  <c:v>-4.1612965517241522E-2</c:v>
                </c:pt>
                <c:pt idx="9182">
                  <c:v>-4.1613362068965445E-2</c:v>
                </c:pt>
                <c:pt idx="9183">
                  <c:v>-4.1613586206896584E-2</c:v>
                </c:pt>
                <c:pt idx="9184">
                  <c:v>-4.1613706896551812E-2</c:v>
                </c:pt>
                <c:pt idx="9185">
                  <c:v>-4.1613741379310364E-2</c:v>
                </c:pt>
                <c:pt idx="9186">
                  <c:v>-4.1613844827586434E-2</c:v>
                </c:pt>
                <c:pt idx="9187">
                  <c:v>-4.1613965517241433E-2</c:v>
                </c:pt>
                <c:pt idx="9188">
                  <c:v>-4.1614120689655046E-2</c:v>
                </c:pt>
                <c:pt idx="9189">
                  <c:v>-4.1614379310344805E-2</c:v>
                </c:pt>
                <c:pt idx="9190">
                  <c:v>-4.1614620689655157E-2</c:v>
                </c:pt>
                <c:pt idx="9191">
                  <c:v>-4.1614724137931387E-2</c:v>
                </c:pt>
                <c:pt idx="9192">
                  <c:v>-4.1614724137931387E-2</c:v>
                </c:pt>
                <c:pt idx="9193">
                  <c:v>-4.1614672413793102E-2</c:v>
                </c:pt>
                <c:pt idx="9194">
                  <c:v>-4.1614551724137916E-2</c:v>
                </c:pt>
                <c:pt idx="9195">
                  <c:v>-4.1614224137931421E-2</c:v>
                </c:pt>
                <c:pt idx="9196">
                  <c:v>-4.1613689655172433E-2</c:v>
                </c:pt>
                <c:pt idx="9197">
                  <c:v>-4.1612965517241522E-2</c:v>
                </c:pt>
                <c:pt idx="9198">
                  <c:v>-4.1612172413793107E-2</c:v>
                </c:pt>
                <c:pt idx="9199">
                  <c:v>-4.1611310344827589E-2</c:v>
                </c:pt>
                <c:pt idx="9200">
                  <c:v>-4.1610396551724126E-2</c:v>
                </c:pt>
                <c:pt idx="9201">
                  <c:v>-4.1609517241379297E-2</c:v>
                </c:pt>
                <c:pt idx="9202">
                  <c:v>-4.1608672413793096E-2</c:v>
                </c:pt>
                <c:pt idx="9203">
                  <c:v>-4.1607724137931339E-2</c:v>
                </c:pt>
                <c:pt idx="9204">
                  <c:v>-4.1606758620689646E-2</c:v>
                </c:pt>
                <c:pt idx="9205">
                  <c:v>-4.1605741379310349E-2</c:v>
                </c:pt>
                <c:pt idx="9206">
                  <c:v>-4.1604603448275872E-2</c:v>
                </c:pt>
                <c:pt idx="9207">
                  <c:v>-4.1603293103448513E-2</c:v>
                </c:pt>
                <c:pt idx="9208">
                  <c:v>-4.1601896551724075E-2</c:v>
                </c:pt>
                <c:pt idx="9209">
                  <c:v>-4.1600517241379309E-2</c:v>
                </c:pt>
                <c:pt idx="9210">
                  <c:v>-4.1599086206896584E-2</c:v>
                </c:pt>
                <c:pt idx="9211">
                  <c:v>-4.1597689655172423E-2</c:v>
                </c:pt>
                <c:pt idx="9212">
                  <c:v>-4.1596327586206933E-2</c:v>
                </c:pt>
                <c:pt idx="9213">
                  <c:v>-4.1594931034482967E-2</c:v>
                </c:pt>
                <c:pt idx="9214">
                  <c:v>-4.1593431034483035E-2</c:v>
                </c:pt>
                <c:pt idx="9215">
                  <c:v>-4.1591982758620714E-2</c:v>
                </c:pt>
                <c:pt idx="9216">
                  <c:v>-4.1590706896551734E-2</c:v>
                </c:pt>
                <c:pt idx="9217">
                  <c:v>-4.1589655172413795E-2</c:v>
                </c:pt>
                <c:pt idx="9218">
                  <c:v>-4.1588689655172408E-2</c:v>
                </c:pt>
                <c:pt idx="9219">
                  <c:v>-4.1587655172413786E-2</c:v>
                </c:pt>
                <c:pt idx="9220">
                  <c:v>-4.1586500000000012E-2</c:v>
                </c:pt>
                <c:pt idx="9221">
                  <c:v>-4.1585155172413645E-2</c:v>
                </c:pt>
                <c:pt idx="9222">
                  <c:v>-4.1583724137931412E-2</c:v>
                </c:pt>
                <c:pt idx="9223">
                  <c:v>-4.1582396551724139E-2</c:v>
                </c:pt>
                <c:pt idx="9224">
                  <c:v>-4.1581051724137896E-2</c:v>
                </c:pt>
                <c:pt idx="9225">
                  <c:v>-4.1579637931034676E-2</c:v>
                </c:pt>
                <c:pt idx="9226">
                  <c:v>-4.1578293103448433E-2</c:v>
                </c:pt>
                <c:pt idx="9227">
                  <c:v>-4.1577103448275865E-2</c:v>
                </c:pt>
                <c:pt idx="9228">
                  <c:v>-4.1576068965517264E-2</c:v>
                </c:pt>
                <c:pt idx="9229">
                  <c:v>-4.1575068965517034E-2</c:v>
                </c:pt>
                <c:pt idx="9230">
                  <c:v>-4.1574137931034504E-2</c:v>
                </c:pt>
                <c:pt idx="9231">
                  <c:v>-4.1573379310344806E-2</c:v>
                </c:pt>
                <c:pt idx="9232">
                  <c:v>-4.1572586206896564E-2</c:v>
                </c:pt>
                <c:pt idx="9233">
                  <c:v>-4.1571620689655066E-2</c:v>
                </c:pt>
                <c:pt idx="9234">
                  <c:v>-4.1570534482758617E-2</c:v>
                </c:pt>
                <c:pt idx="9235">
                  <c:v>-4.156936206896527E-2</c:v>
                </c:pt>
                <c:pt idx="9236">
                  <c:v>-4.1568000000000001E-2</c:v>
                </c:pt>
                <c:pt idx="9237">
                  <c:v>-4.156655172413793E-2</c:v>
                </c:pt>
                <c:pt idx="9238">
                  <c:v>-4.1565086206896563E-2</c:v>
                </c:pt>
                <c:pt idx="9239">
                  <c:v>-4.1563517241379314E-2</c:v>
                </c:pt>
                <c:pt idx="9240">
                  <c:v>-4.1561827586206898E-2</c:v>
                </c:pt>
                <c:pt idx="9241">
                  <c:v>-4.1560068965517283E-2</c:v>
                </c:pt>
                <c:pt idx="9242">
                  <c:v>-4.1558275862068957E-2</c:v>
                </c:pt>
                <c:pt idx="9243">
                  <c:v>-4.1556482758620734E-2</c:v>
                </c:pt>
                <c:pt idx="9244">
                  <c:v>-4.1554655172413787E-2</c:v>
                </c:pt>
                <c:pt idx="9245">
                  <c:v>-4.1552862068965329E-2</c:v>
                </c:pt>
                <c:pt idx="9246">
                  <c:v>-4.1551120689654872E-2</c:v>
                </c:pt>
                <c:pt idx="9247">
                  <c:v>-4.1549413793103375E-2</c:v>
                </c:pt>
                <c:pt idx="9248">
                  <c:v>-4.1547620689655146E-2</c:v>
                </c:pt>
                <c:pt idx="9249">
                  <c:v>-4.1545793103448324E-2</c:v>
                </c:pt>
                <c:pt idx="9250">
                  <c:v>-4.1543896551724115E-2</c:v>
                </c:pt>
                <c:pt idx="9251">
                  <c:v>-4.1541931034482803E-2</c:v>
                </c:pt>
                <c:pt idx="9252">
                  <c:v>-4.1539965517241394E-2</c:v>
                </c:pt>
                <c:pt idx="9253">
                  <c:v>-4.1538017241379323E-2</c:v>
                </c:pt>
                <c:pt idx="9254">
                  <c:v>-4.1535982758620714E-2</c:v>
                </c:pt>
                <c:pt idx="9255">
                  <c:v>-4.1533913793103464E-2</c:v>
                </c:pt>
                <c:pt idx="9256">
                  <c:v>-4.153186206896526E-2</c:v>
                </c:pt>
                <c:pt idx="9257">
                  <c:v>-4.1529758620689292E-2</c:v>
                </c:pt>
                <c:pt idx="9258">
                  <c:v>-4.1527689655172416E-2</c:v>
                </c:pt>
                <c:pt idx="9259">
                  <c:v>-4.1525758620689329E-2</c:v>
                </c:pt>
                <c:pt idx="9260">
                  <c:v>-4.1523931034482833E-2</c:v>
                </c:pt>
                <c:pt idx="9261">
                  <c:v>-4.1522241379310383E-2</c:v>
                </c:pt>
                <c:pt idx="9262">
                  <c:v>-4.1520517241379305E-2</c:v>
                </c:pt>
                <c:pt idx="9263">
                  <c:v>-4.1518862068965309E-2</c:v>
                </c:pt>
                <c:pt idx="9264">
                  <c:v>-4.1517224137931484E-2</c:v>
                </c:pt>
                <c:pt idx="9265">
                  <c:v>-4.1515655172413797E-2</c:v>
                </c:pt>
                <c:pt idx="9266">
                  <c:v>-4.1514172413793106E-2</c:v>
                </c:pt>
                <c:pt idx="9267">
                  <c:v>-4.1512758620689663E-2</c:v>
                </c:pt>
                <c:pt idx="9268">
                  <c:v>-4.1511431034482939E-2</c:v>
                </c:pt>
                <c:pt idx="9269">
                  <c:v>-4.1510051724137936E-2</c:v>
                </c:pt>
                <c:pt idx="9270">
                  <c:v>-4.1508603448275873E-2</c:v>
                </c:pt>
                <c:pt idx="9271">
                  <c:v>-4.1507137931034534E-2</c:v>
                </c:pt>
                <c:pt idx="9272">
                  <c:v>-4.1505758620689358E-2</c:v>
                </c:pt>
                <c:pt idx="9273">
                  <c:v>-4.15045E-2</c:v>
                </c:pt>
                <c:pt idx="9274">
                  <c:v>-4.1503310344827592E-2</c:v>
                </c:pt>
                <c:pt idx="9275">
                  <c:v>-4.150225862068966E-2</c:v>
                </c:pt>
                <c:pt idx="9276">
                  <c:v>-4.1501327586206886E-2</c:v>
                </c:pt>
                <c:pt idx="9277">
                  <c:v>-4.1500499999999996E-2</c:v>
                </c:pt>
                <c:pt idx="9278">
                  <c:v>-4.1499810344827588E-2</c:v>
                </c:pt>
                <c:pt idx="9279">
                  <c:v>-4.1499310344827713E-2</c:v>
                </c:pt>
                <c:pt idx="9280">
                  <c:v>-4.1498879310344829E-2</c:v>
                </c:pt>
                <c:pt idx="9281">
                  <c:v>-4.1498586206896594E-2</c:v>
                </c:pt>
                <c:pt idx="9282">
                  <c:v>-4.1498310344827594E-2</c:v>
                </c:pt>
                <c:pt idx="9283">
                  <c:v>-4.1498068965517283E-2</c:v>
                </c:pt>
                <c:pt idx="9284">
                  <c:v>-4.1497948275862055E-2</c:v>
                </c:pt>
                <c:pt idx="9285">
                  <c:v>-4.1497982758620912E-2</c:v>
                </c:pt>
                <c:pt idx="9286">
                  <c:v>-4.1498103448275862E-2</c:v>
                </c:pt>
                <c:pt idx="9287">
                  <c:v>-4.1498310344827594E-2</c:v>
                </c:pt>
                <c:pt idx="9288">
                  <c:v>-4.1498586206896594E-2</c:v>
                </c:pt>
                <c:pt idx="9289">
                  <c:v>-4.1498862068965366E-2</c:v>
                </c:pt>
                <c:pt idx="9290">
                  <c:v>-4.1499344827586424E-2</c:v>
                </c:pt>
                <c:pt idx="9291">
                  <c:v>-4.1499913793103464E-2</c:v>
                </c:pt>
                <c:pt idx="9292">
                  <c:v>-4.1500344827586334E-2</c:v>
                </c:pt>
                <c:pt idx="9293">
                  <c:v>-4.1500672413793106E-2</c:v>
                </c:pt>
                <c:pt idx="9294">
                  <c:v>-4.1500913793103451E-2</c:v>
                </c:pt>
                <c:pt idx="9295">
                  <c:v>-4.1501137931034514E-2</c:v>
                </c:pt>
                <c:pt idx="9296">
                  <c:v>-4.1501431034482901E-2</c:v>
                </c:pt>
                <c:pt idx="9297">
                  <c:v>-4.1501793103448432E-2</c:v>
                </c:pt>
                <c:pt idx="9298">
                  <c:v>-4.1502120689655156E-2</c:v>
                </c:pt>
                <c:pt idx="9299">
                  <c:v>-4.1502413793103494E-2</c:v>
                </c:pt>
                <c:pt idx="9300">
                  <c:v>-4.150262068965517E-2</c:v>
                </c:pt>
                <c:pt idx="9301">
                  <c:v>-4.1502724137931442E-2</c:v>
                </c:pt>
                <c:pt idx="9302">
                  <c:v>-4.1502689655172433E-2</c:v>
                </c:pt>
                <c:pt idx="9303">
                  <c:v>-4.1502551724137936E-2</c:v>
                </c:pt>
                <c:pt idx="9304">
                  <c:v>-4.1502431034483027E-2</c:v>
                </c:pt>
                <c:pt idx="9305">
                  <c:v>-4.1502241379310384E-2</c:v>
                </c:pt>
                <c:pt idx="9306">
                  <c:v>-4.1502017241379419E-2</c:v>
                </c:pt>
                <c:pt idx="9307">
                  <c:v>-4.1501741379310349E-2</c:v>
                </c:pt>
                <c:pt idx="9308">
                  <c:v>-4.1501413793103452E-2</c:v>
                </c:pt>
                <c:pt idx="9309">
                  <c:v>-4.1501051724137906E-2</c:v>
                </c:pt>
                <c:pt idx="9310">
                  <c:v>-4.1500741379310362E-2</c:v>
                </c:pt>
                <c:pt idx="9311">
                  <c:v>-4.1500413793103472E-2</c:v>
                </c:pt>
                <c:pt idx="9312">
                  <c:v>-4.1500068965517244E-2</c:v>
                </c:pt>
                <c:pt idx="9313">
                  <c:v>-4.1499689655172423E-2</c:v>
                </c:pt>
                <c:pt idx="9314">
                  <c:v>-4.1499310344827713E-2</c:v>
                </c:pt>
                <c:pt idx="9315">
                  <c:v>-4.1498931034482996E-2</c:v>
                </c:pt>
                <c:pt idx="9316">
                  <c:v>-4.1498431034483051E-2</c:v>
                </c:pt>
                <c:pt idx="9317">
                  <c:v>-4.1498034482758774E-2</c:v>
                </c:pt>
                <c:pt idx="9318">
                  <c:v>-4.1497793103448637E-2</c:v>
                </c:pt>
                <c:pt idx="9319">
                  <c:v>-4.1497706896551891E-2</c:v>
                </c:pt>
                <c:pt idx="9320">
                  <c:v>-4.1497724137931506E-2</c:v>
                </c:pt>
                <c:pt idx="9321">
                  <c:v>-4.1497758620689662E-2</c:v>
                </c:pt>
                <c:pt idx="9322">
                  <c:v>-4.1497793103448637E-2</c:v>
                </c:pt>
                <c:pt idx="9323">
                  <c:v>-4.1497879310344828E-2</c:v>
                </c:pt>
                <c:pt idx="9324">
                  <c:v>-4.1497896551724194E-2</c:v>
                </c:pt>
                <c:pt idx="9325">
                  <c:v>-4.1497913793103504E-2</c:v>
                </c:pt>
                <c:pt idx="9326">
                  <c:v>-4.1498068965517283E-2</c:v>
                </c:pt>
                <c:pt idx="9327">
                  <c:v>-4.1498310344827594E-2</c:v>
                </c:pt>
                <c:pt idx="9328">
                  <c:v>-4.1498551724137925E-2</c:v>
                </c:pt>
                <c:pt idx="9329">
                  <c:v>-4.1498775862068966E-2</c:v>
                </c:pt>
                <c:pt idx="9330">
                  <c:v>-4.1499000000000022E-2</c:v>
                </c:pt>
                <c:pt idx="9331">
                  <c:v>-4.1499275862068967E-2</c:v>
                </c:pt>
                <c:pt idx="9332">
                  <c:v>-4.1499724137931418E-2</c:v>
                </c:pt>
                <c:pt idx="9333">
                  <c:v>-4.1500379310344816E-2</c:v>
                </c:pt>
                <c:pt idx="9334">
                  <c:v>-4.1501172413793065E-2</c:v>
                </c:pt>
                <c:pt idx="9335">
                  <c:v>-4.1501965517241383E-2</c:v>
                </c:pt>
                <c:pt idx="9336">
                  <c:v>-4.1502724137931442E-2</c:v>
                </c:pt>
                <c:pt idx="9337">
                  <c:v>-4.1503379310344826E-2</c:v>
                </c:pt>
                <c:pt idx="9338">
                  <c:v>-4.1503965517241413E-2</c:v>
                </c:pt>
                <c:pt idx="9339">
                  <c:v>-4.1504551724137896E-2</c:v>
                </c:pt>
                <c:pt idx="9340">
                  <c:v>-4.1505051724137897E-2</c:v>
                </c:pt>
                <c:pt idx="9341">
                  <c:v>-4.1505379310344787E-2</c:v>
                </c:pt>
                <c:pt idx="9342">
                  <c:v>-4.1505603448275863E-2</c:v>
                </c:pt>
                <c:pt idx="9343">
                  <c:v>-4.1505793103448464E-2</c:v>
                </c:pt>
                <c:pt idx="9344">
                  <c:v>-4.1505931034482822E-2</c:v>
                </c:pt>
                <c:pt idx="9345">
                  <c:v>-4.1506034482758733E-2</c:v>
                </c:pt>
                <c:pt idx="9346">
                  <c:v>-4.1506206896551864E-2</c:v>
                </c:pt>
                <c:pt idx="9347">
                  <c:v>-4.1506413793103512E-2</c:v>
                </c:pt>
                <c:pt idx="9348">
                  <c:v>-4.1506534482758713E-2</c:v>
                </c:pt>
                <c:pt idx="9349">
                  <c:v>-4.1506568965517264E-2</c:v>
                </c:pt>
                <c:pt idx="9350">
                  <c:v>-4.1506551724137926E-2</c:v>
                </c:pt>
                <c:pt idx="9351">
                  <c:v>-4.1506551724137926E-2</c:v>
                </c:pt>
                <c:pt idx="9352">
                  <c:v>-4.1506637931034922E-2</c:v>
                </c:pt>
                <c:pt idx="9353">
                  <c:v>-4.1506689655172423E-2</c:v>
                </c:pt>
                <c:pt idx="9354">
                  <c:v>-4.1506862068965346E-2</c:v>
                </c:pt>
                <c:pt idx="9355">
                  <c:v>-4.1507189655172395E-2</c:v>
                </c:pt>
                <c:pt idx="9356">
                  <c:v>-4.1507655172413796E-2</c:v>
                </c:pt>
                <c:pt idx="9357">
                  <c:v>-4.150822413793135E-2</c:v>
                </c:pt>
                <c:pt idx="9358">
                  <c:v>-4.1508999999999997E-2</c:v>
                </c:pt>
                <c:pt idx="9359">
                  <c:v>-4.1509862068965203E-2</c:v>
                </c:pt>
                <c:pt idx="9360">
                  <c:v>-4.1510586206896592E-2</c:v>
                </c:pt>
                <c:pt idx="9361">
                  <c:v>-4.1511344827586394E-2</c:v>
                </c:pt>
                <c:pt idx="9362">
                  <c:v>-4.1512103448275883E-2</c:v>
                </c:pt>
                <c:pt idx="9363">
                  <c:v>-4.1512862068965456E-2</c:v>
                </c:pt>
                <c:pt idx="9364">
                  <c:v>-4.1513620689655174E-2</c:v>
                </c:pt>
                <c:pt idx="9365">
                  <c:v>-4.1514448275861947E-2</c:v>
                </c:pt>
                <c:pt idx="9366">
                  <c:v>-4.15153275862069E-2</c:v>
                </c:pt>
                <c:pt idx="9367">
                  <c:v>-4.1516275862068984E-2</c:v>
                </c:pt>
                <c:pt idx="9368">
                  <c:v>-4.1517310344827592E-2</c:v>
                </c:pt>
                <c:pt idx="9369">
                  <c:v>-4.1518448275861965E-2</c:v>
                </c:pt>
                <c:pt idx="9370">
                  <c:v>-4.1519689655172422E-2</c:v>
                </c:pt>
                <c:pt idx="9371">
                  <c:v>-4.152094827586178E-2</c:v>
                </c:pt>
                <c:pt idx="9372">
                  <c:v>-4.152222413793142E-2</c:v>
                </c:pt>
                <c:pt idx="9373">
                  <c:v>-4.1523551724137915E-2</c:v>
                </c:pt>
                <c:pt idx="9374">
                  <c:v>-4.1524896551724096E-2</c:v>
                </c:pt>
                <c:pt idx="9375">
                  <c:v>-4.1526206896551794E-2</c:v>
                </c:pt>
                <c:pt idx="9376">
                  <c:v>-4.1527706896551726E-2</c:v>
                </c:pt>
                <c:pt idx="9377">
                  <c:v>-4.1529362068965167E-2</c:v>
                </c:pt>
                <c:pt idx="9378">
                  <c:v>-4.1531034482758626E-2</c:v>
                </c:pt>
                <c:pt idx="9379">
                  <c:v>-4.1532775862068973E-2</c:v>
                </c:pt>
                <c:pt idx="9380">
                  <c:v>-4.1534620689655175E-2</c:v>
                </c:pt>
                <c:pt idx="9381">
                  <c:v>-4.1536620689655177E-2</c:v>
                </c:pt>
                <c:pt idx="9382">
                  <c:v>-4.1538637931034822E-2</c:v>
                </c:pt>
                <c:pt idx="9383">
                  <c:v>-4.1540689655172415E-2</c:v>
                </c:pt>
                <c:pt idx="9384">
                  <c:v>-4.1542810344827576E-2</c:v>
                </c:pt>
                <c:pt idx="9385">
                  <c:v>-4.1544844827586212E-2</c:v>
                </c:pt>
                <c:pt idx="9386">
                  <c:v>-4.1546758620689656E-2</c:v>
                </c:pt>
                <c:pt idx="9387">
                  <c:v>-4.1548637931034534E-2</c:v>
                </c:pt>
                <c:pt idx="9388">
                  <c:v>-4.1550603448275873E-2</c:v>
                </c:pt>
                <c:pt idx="9389">
                  <c:v>-4.1552689655172413E-2</c:v>
                </c:pt>
                <c:pt idx="9390">
                  <c:v>-4.1554775862068946E-2</c:v>
                </c:pt>
                <c:pt idx="9391">
                  <c:v>-4.1556775862068969E-2</c:v>
                </c:pt>
                <c:pt idx="9392">
                  <c:v>-4.1558758620689355E-2</c:v>
                </c:pt>
                <c:pt idx="9393">
                  <c:v>-4.1560758620689656E-2</c:v>
                </c:pt>
                <c:pt idx="9394">
                  <c:v>-4.1562758620689672E-2</c:v>
                </c:pt>
                <c:pt idx="9395">
                  <c:v>-4.1564758620689646E-2</c:v>
                </c:pt>
                <c:pt idx="9396">
                  <c:v>-4.1566827586206903E-2</c:v>
                </c:pt>
                <c:pt idx="9397">
                  <c:v>-4.1568741379310353E-2</c:v>
                </c:pt>
                <c:pt idx="9398">
                  <c:v>-4.1570724137931267E-2</c:v>
                </c:pt>
                <c:pt idx="9399">
                  <c:v>-4.1572758620689647E-2</c:v>
                </c:pt>
                <c:pt idx="9400">
                  <c:v>-4.1574689655172407E-2</c:v>
                </c:pt>
                <c:pt idx="9401">
                  <c:v>-4.1576551724137906E-2</c:v>
                </c:pt>
                <c:pt idx="9402">
                  <c:v>-4.1578482758620694E-2</c:v>
                </c:pt>
                <c:pt idx="9403">
                  <c:v>-4.1580448275861846E-2</c:v>
                </c:pt>
                <c:pt idx="9404">
                  <c:v>-4.1582310344827594E-2</c:v>
                </c:pt>
                <c:pt idx="9405">
                  <c:v>-4.1584034482758624E-2</c:v>
                </c:pt>
                <c:pt idx="9406">
                  <c:v>-4.1585689655172405E-2</c:v>
                </c:pt>
                <c:pt idx="9407">
                  <c:v>-4.1587344827586394E-2</c:v>
                </c:pt>
                <c:pt idx="9408">
                  <c:v>-4.1588862068965254E-2</c:v>
                </c:pt>
                <c:pt idx="9409">
                  <c:v>-4.1590241379310403E-2</c:v>
                </c:pt>
                <c:pt idx="9410">
                  <c:v>-4.1591551724137935E-2</c:v>
                </c:pt>
                <c:pt idx="9411">
                  <c:v>-4.1592862068965467E-2</c:v>
                </c:pt>
                <c:pt idx="9412">
                  <c:v>-4.1594189655172406E-2</c:v>
                </c:pt>
                <c:pt idx="9413">
                  <c:v>-4.1595551724137925E-2</c:v>
                </c:pt>
                <c:pt idx="9414">
                  <c:v>-4.1596862068965457E-2</c:v>
                </c:pt>
                <c:pt idx="9415">
                  <c:v>-4.1598086206896714E-2</c:v>
                </c:pt>
                <c:pt idx="9416">
                  <c:v>-4.1599206896551784E-2</c:v>
                </c:pt>
                <c:pt idx="9417">
                  <c:v>-4.1600293103448434E-2</c:v>
                </c:pt>
                <c:pt idx="9418">
                  <c:v>-4.1601206896551716E-2</c:v>
                </c:pt>
                <c:pt idx="9419">
                  <c:v>-4.1602000000000007E-2</c:v>
                </c:pt>
                <c:pt idx="9420">
                  <c:v>-4.1602758620689656E-2</c:v>
                </c:pt>
                <c:pt idx="9421">
                  <c:v>-4.1603379310344815E-2</c:v>
                </c:pt>
                <c:pt idx="9422">
                  <c:v>-4.1603844827586334E-2</c:v>
                </c:pt>
                <c:pt idx="9423">
                  <c:v>-4.1604172413792884E-2</c:v>
                </c:pt>
                <c:pt idx="9424">
                  <c:v>-4.1604431034482824E-2</c:v>
                </c:pt>
                <c:pt idx="9425">
                  <c:v>-4.1604517241379306E-2</c:v>
                </c:pt>
                <c:pt idx="9426">
                  <c:v>-4.1604482758620713E-2</c:v>
                </c:pt>
                <c:pt idx="9427">
                  <c:v>-4.1604344827586313E-2</c:v>
                </c:pt>
                <c:pt idx="9428">
                  <c:v>-4.1604310344827575E-2</c:v>
                </c:pt>
                <c:pt idx="9429">
                  <c:v>-4.1604344827586313E-2</c:v>
                </c:pt>
                <c:pt idx="9430">
                  <c:v>-4.1604293103448493E-2</c:v>
                </c:pt>
                <c:pt idx="9431">
                  <c:v>-4.1604137931034513E-2</c:v>
                </c:pt>
                <c:pt idx="9432">
                  <c:v>-4.16037931034485E-2</c:v>
                </c:pt>
                <c:pt idx="9433">
                  <c:v>-4.1603241379310353E-2</c:v>
                </c:pt>
                <c:pt idx="9434">
                  <c:v>-4.1602620689655166E-2</c:v>
                </c:pt>
                <c:pt idx="9435">
                  <c:v>-4.1601879310344765E-2</c:v>
                </c:pt>
                <c:pt idx="9436">
                  <c:v>-4.1600965517241392E-2</c:v>
                </c:pt>
                <c:pt idx="9437">
                  <c:v>-4.1599948275861845E-2</c:v>
                </c:pt>
                <c:pt idx="9438">
                  <c:v>-4.1599086206896584E-2</c:v>
                </c:pt>
                <c:pt idx="9439">
                  <c:v>-4.1598241379310383E-2</c:v>
                </c:pt>
                <c:pt idx="9440">
                  <c:v>-4.1597448275862065E-2</c:v>
                </c:pt>
                <c:pt idx="9441">
                  <c:v>-4.1596551724137933E-2</c:v>
                </c:pt>
                <c:pt idx="9442">
                  <c:v>-4.1595689655172421E-2</c:v>
                </c:pt>
                <c:pt idx="9443">
                  <c:v>-4.1594913793103483E-2</c:v>
                </c:pt>
                <c:pt idx="9444">
                  <c:v>-4.1594172413793096E-2</c:v>
                </c:pt>
                <c:pt idx="9445">
                  <c:v>-4.1593448275862047E-2</c:v>
                </c:pt>
                <c:pt idx="9446">
                  <c:v>-4.1592689655172578E-2</c:v>
                </c:pt>
                <c:pt idx="9447">
                  <c:v>-4.1591879310344797E-2</c:v>
                </c:pt>
                <c:pt idx="9448">
                  <c:v>-4.1591034482758624E-2</c:v>
                </c:pt>
                <c:pt idx="9449">
                  <c:v>-4.1590137931034742E-2</c:v>
                </c:pt>
                <c:pt idx="9450">
                  <c:v>-4.1589241379310346E-2</c:v>
                </c:pt>
                <c:pt idx="9451">
                  <c:v>-4.1588293103448505E-2</c:v>
                </c:pt>
                <c:pt idx="9452">
                  <c:v>-4.1587344827586394E-2</c:v>
                </c:pt>
                <c:pt idx="9453">
                  <c:v>-4.1586362068965446E-2</c:v>
                </c:pt>
                <c:pt idx="9454">
                  <c:v>-4.1585396551724142E-2</c:v>
                </c:pt>
                <c:pt idx="9455">
                  <c:v>-4.1584413793103472E-2</c:v>
                </c:pt>
                <c:pt idx="9456">
                  <c:v>-4.1583586206896582E-2</c:v>
                </c:pt>
                <c:pt idx="9457">
                  <c:v>-4.1582827586206912E-2</c:v>
                </c:pt>
                <c:pt idx="9458">
                  <c:v>-4.1582000000000022E-2</c:v>
                </c:pt>
                <c:pt idx="9459">
                  <c:v>-4.1581120689654874E-2</c:v>
                </c:pt>
                <c:pt idx="9460">
                  <c:v>-4.1580206896551723E-2</c:v>
                </c:pt>
                <c:pt idx="9461">
                  <c:v>-4.1579310344827557E-2</c:v>
                </c:pt>
                <c:pt idx="9462">
                  <c:v>-4.1578517241379308E-2</c:v>
                </c:pt>
                <c:pt idx="9463">
                  <c:v>-4.1577862068965209E-2</c:v>
                </c:pt>
                <c:pt idx="9464">
                  <c:v>-4.1577310344827575E-2</c:v>
                </c:pt>
                <c:pt idx="9465">
                  <c:v>-4.1576724137931384E-2</c:v>
                </c:pt>
                <c:pt idx="9466">
                  <c:v>-4.1576120689654952E-2</c:v>
                </c:pt>
                <c:pt idx="9467">
                  <c:v>-4.1575465517241381E-2</c:v>
                </c:pt>
                <c:pt idx="9468">
                  <c:v>-4.1574896551724076E-2</c:v>
                </c:pt>
                <c:pt idx="9469">
                  <c:v>-4.1574465517241393E-2</c:v>
                </c:pt>
                <c:pt idx="9470">
                  <c:v>-4.1574155172413606E-2</c:v>
                </c:pt>
                <c:pt idx="9471">
                  <c:v>-4.1573948275861812E-2</c:v>
                </c:pt>
                <c:pt idx="9472">
                  <c:v>-4.1573620689655165E-2</c:v>
                </c:pt>
                <c:pt idx="9473">
                  <c:v>-4.1573155172413646E-2</c:v>
                </c:pt>
                <c:pt idx="9474">
                  <c:v>-4.1572568965517254E-2</c:v>
                </c:pt>
                <c:pt idx="9475">
                  <c:v>-4.157186206896514E-2</c:v>
                </c:pt>
                <c:pt idx="9476">
                  <c:v>-4.1571051724137865E-2</c:v>
                </c:pt>
                <c:pt idx="9477">
                  <c:v>-4.157017241379285E-2</c:v>
                </c:pt>
                <c:pt idx="9478">
                  <c:v>-4.1569310344827588E-2</c:v>
                </c:pt>
                <c:pt idx="9479">
                  <c:v>-4.1568431034482989E-2</c:v>
                </c:pt>
                <c:pt idx="9480">
                  <c:v>-4.1567500000000014E-2</c:v>
                </c:pt>
                <c:pt idx="9481">
                  <c:v>-4.1566586206896815E-2</c:v>
                </c:pt>
                <c:pt idx="9482">
                  <c:v>-4.1565655172413798E-2</c:v>
                </c:pt>
                <c:pt idx="9483">
                  <c:v>-4.1564689655172411E-2</c:v>
                </c:pt>
                <c:pt idx="9484">
                  <c:v>-4.1563706896551832E-2</c:v>
                </c:pt>
                <c:pt idx="9485">
                  <c:v>-4.1562620689655182E-2</c:v>
                </c:pt>
                <c:pt idx="9486">
                  <c:v>-4.1561568965517243E-2</c:v>
                </c:pt>
                <c:pt idx="9487">
                  <c:v>-4.1560689655172414E-2</c:v>
                </c:pt>
                <c:pt idx="9488">
                  <c:v>-4.1560000000000014E-2</c:v>
                </c:pt>
                <c:pt idx="9489">
                  <c:v>-4.1559379310344785E-2</c:v>
                </c:pt>
                <c:pt idx="9490">
                  <c:v>-4.1558775862068867E-2</c:v>
                </c:pt>
                <c:pt idx="9491">
                  <c:v>-4.1558137931034494E-2</c:v>
                </c:pt>
                <c:pt idx="9492">
                  <c:v>-4.1557586206896563E-2</c:v>
                </c:pt>
                <c:pt idx="9493">
                  <c:v>-4.1557034482758624E-2</c:v>
                </c:pt>
                <c:pt idx="9494">
                  <c:v>-4.1556517241379314E-2</c:v>
                </c:pt>
                <c:pt idx="9495">
                  <c:v>-4.1556103448275865E-2</c:v>
                </c:pt>
                <c:pt idx="9496">
                  <c:v>-4.1555689655172416E-2</c:v>
                </c:pt>
                <c:pt idx="9497">
                  <c:v>-4.1555206896551726E-2</c:v>
                </c:pt>
                <c:pt idx="9498">
                  <c:v>-4.155472413793132E-2</c:v>
                </c:pt>
                <c:pt idx="9499">
                  <c:v>-4.1554224137931375E-2</c:v>
                </c:pt>
                <c:pt idx="9500">
                  <c:v>-4.1553793103448505E-2</c:v>
                </c:pt>
                <c:pt idx="9501">
                  <c:v>-4.1553379310344807E-2</c:v>
                </c:pt>
                <c:pt idx="9502">
                  <c:v>-4.1552931034482994E-2</c:v>
                </c:pt>
                <c:pt idx="9503">
                  <c:v>-4.1552344827586442E-2</c:v>
                </c:pt>
                <c:pt idx="9504">
                  <c:v>-4.1551448275861776E-2</c:v>
                </c:pt>
                <c:pt idx="9505">
                  <c:v>-4.1550275862068956E-2</c:v>
                </c:pt>
                <c:pt idx="9506">
                  <c:v>-4.1548965517241382E-2</c:v>
                </c:pt>
                <c:pt idx="9507">
                  <c:v>-4.1547603448275863E-2</c:v>
                </c:pt>
                <c:pt idx="9508">
                  <c:v>-4.1546224137931402E-2</c:v>
                </c:pt>
                <c:pt idx="9509">
                  <c:v>-4.1544862068965203E-2</c:v>
                </c:pt>
                <c:pt idx="9510">
                  <c:v>-4.1543603448275873E-2</c:v>
                </c:pt>
                <c:pt idx="9511">
                  <c:v>-4.1542396551724162E-2</c:v>
                </c:pt>
                <c:pt idx="9512">
                  <c:v>-4.1541172413792772E-2</c:v>
                </c:pt>
                <c:pt idx="9513">
                  <c:v>-4.1539931034482891E-2</c:v>
                </c:pt>
                <c:pt idx="9514">
                  <c:v>-4.1538672413793096E-2</c:v>
                </c:pt>
                <c:pt idx="9515">
                  <c:v>-4.1537413793103474E-2</c:v>
                </c:pt>
                <c:pt idx="9516">
                  <c:v>-4.1536086206896784E-2</c:v>
                </c:pt>
                <c:pt idx="9517">
                  <c:v>-4.1534620689655175E-2</c:v>
                </c:pt>
                <c:pt idx="9518">
                  <c:v>-4.1533137931034685E-2</c:v>
                </c:pt>
                <c:pt idx="9519">
                  <c:v>-4.153168965517242E-2</c:v>
                </c:pt>
                <c:pt idx="9520">
                  <c:v>-4.1530310344827591E-2</c:v>
                </c:pt>
                <c:pt idx="9521">
                  <c:v>-4.1528827586206886E-2</c:v>
                </c:pt>
                <c:pt idx="9522">
                  <c:v>-4.1527396551724147E-2</c:v>
                </c:pt>
                <c:pt idx="9523">
                  <c:v>-4.1526034482758704E-2</c:v>
                </c:pt>
                <c:pt idx="9524">
                  <c:v>-4.1524741379310316E-2</c:v>
                </c:pt>
                <c:pt idx="9525">
                  <c:v>-4.1523431034482923E-2</c:v>
                </c:pt>
                <c:pt idx="9526">
                  <c:v>-4.1522172413793086E-2</c:v>
                </c:pt>
                <c:pt idx="9527">
                  <c:v>-4.1520862068965235E-2</c:v>
                </c:pt>
                <c:pt idx="9528">
                  <c:v>-4.1519689655172422E-2</c:v>
                </c:pt>
                <c:pt idx="9529">
                  <c:v>-4.1518741379310373E-2</c:v>
                </c:pt>
                <c:pt idx="9530">
                  <c:v>-4.1518120689655075E-2</c:v>
                </c:pt>
                <c:pt idx="9531">
                  <c:v>-4.1517672413793123E-2</c:v>
                </c:pt>
                <c:pt idx="9532">
                  <c:v>-4.1517241379310413E-2</c:v>
                </c:pt>
                <c:pt idx="9533">
                  <c:v>-4.1516724137931497E-2</c:v>
                </c:pt>
                <c:pt idx="9534">
                  <c:v>-4.1516275862068984E-2</c:v>
                </c:pt>
                <c:pt idx="9535">
                  <c:v>-4.1516000000000101E-2</c:v>
                </c:pt>
                <c:pt idx="9536">
                  <c:v>-4.1515982758620791E-2</c:v>
                </c:pt>
                <c:pt idx="9537">
                  <c:v>-4.151613793103482E-2</c:v>
                </c:pt>
                <c:pt idx="9538">
                  <c:v>-4.1516448275862067E-2</c:v>
                </c:pt>
                <c:pt idx="9539">
                  <c:v>-4.1516724137931497E-2</c:v>
                </c:pt>
                <c:pt idx="9540">
                  <c:v>-4.1516879310344826E-2</c:v>
                </c:pt>
                <c:pt idx="9541">
                  <c:v>-4.1516931034483104E-2</c:v>
                </c:pt>
                <c:pt idx="9542">
                  <c:v>-4.1516879310344826E-2</c:v>
                </c:pt>
                <c:pt idx="9543">
                  <c:v>-4.1516793103448635E-2</c:v>
                </c:pt>
                <c:pt idx="9544">
                  <c:v>-4.1516724137931497E-2</c:v>
                </c:pt>
                <c:pt idx="9545">
                  <c:v>-4.1516586206896779E-2</c:v>
                </c:pt>
                <c:pt idx="9546">
                  <c:v>-4.1516379310344832E-2</c:v>
                </c:pt>
                <c:pt idx="9547">
                  <c:v>-4.1516172413793108E-2</c:v>
                </c:pt>
                <c:pt idx="9548">
                  <c:v>-4.1515982758620791E-2</c:v>
                </c:pt>
                <c:pt idx="9549">
                  <c:v>-4.1515741379310363E-2</c:v>
                </c:pt>
                <c:pt idx="9550">
                  <c:v>-4.1515448275861865E-2</c:v>
                </c:pt>
                <c:pt idx="9551">
                  <c:v>-4.1515017241379314E-2</c:v>
                </c:pt>
                <c:pt idx="9552">
                  <c:v>-4.1514396551724154E-2</c:v>
                </c:pt>
                <c:pt idx="9553">
                  <c:v>-4.1513586206896734E-2</c:v>
                </c:pt>
                <c:pt idx="9554">
                  <c:v>-4.1512724137931521E-2</c:v>
                </c:pt>
                <c:pt idx="9555">
                  <c:v>-4.1511965517241414E-2</c:v>
                </c:pt>
                <c:pt idx="9556">
                  <c:v>-4.1511275862068965E-2</c:v>
                </c:pt>
                <c:pt idx="9557">
                  <c:v>-4.151072413793145E-2</c:v>
                </c:pt>
                <c:pt idx="9558">
                  <c:v>-4.151013793103471E-2</c:v>
                </c:pt>
                <c:pt idx="9559">
                  <c:v>-4.150958620689655E-2</c:v>
                </c:pt>
                <c:pt idx="9560">
                  <c:v>-4.1508931034482902E-2</c:v>
                </c:pt>
                <c:pt idx="9561">
                  <c:v>-4.1508241379310362E-2</c:v>
                </c:pt>
                <c:pt idx="9562">
                  <c:v>-4.1507413793103472E-2</c:v>
                </c:pt>
                <c:pt idx="9563">
                  <c:v>-4.1506413793103512E-2</c:v>
                </c:pt>
                <c:pt idx="9564">
                  <c:v>-4.1505293103448471E-2</c:v>
                </c:pt>
                <c:pt idx="9565">
                  <c:v>-4.1503999999999999E-2</c:v>
                </c:pt>
                <c:pt idx="9566">
                  <c:v>-4.1502586206896584E-2</c:v>
                </c:pt>
                <c:pt idx="9567">
                  <c:v>-4.1501206896551728E-2</c:v>
                </c:pt>
                <c:pt idx="9568">
                  <c:v>-4.1499827586206905E-2</c:v>
                </c:pt>
                <c:pt idx="9569">
                  <c:v>-4.1498517241379332E-2</c:v>
                </c:pt>
                <c:pt idx="9570">
                  <c:v>-4.1497258620689662E-2</c:v>
                </c:pt>
                <c:pt idx="9571">
                  <c:v>-4.1496155172413791E-2</c:v>
                </c:pt>
                <c:pt idx="9572">
                  <c:v>-4.1495137931034723E-2</c:v>
                </c:pt>
                <c:pt idx="9573">
                  <c:v>-4.1494241379310404E-2</c:v>
                </c:pt>
                <c:pt idx="9574">
                  <c:v>-4.1493413793103513E-2</c:v>
                </c:pt>
                <c:pt idx="9575">
                  <c:v>-4.1492655172413913E-2</c:v>
                </c:pt>
                <c:pt idx="9576">
                  <c:v>-4.1491931034482989E-2</c:v>
                </c:pt>
                <c:pt idx="9577">
                  <c:v>-4.1491327586206904E-2</c:v>
                </c:pt>
                <c:pt idx="9578">
                  <c:v>-4.1490827586206903E-2</c:v>
                </c:pt>
                <c:pt idx="9579">
                  <c:v>-4.1490396551724193E-2</c:v>
                </c:pt>
                <c:pt idx="9580">
                  <c:v>-4.1490086206896801E-2</c:v>
                </c:pt>
                <c:pt idx="9581">
                  <c:v>-4.1489844827586234E-2</c:v>
                </c:pt>
                <c:pt idx="9582">
                  <c:v>-4.1489620689655157E-2</c:v>
                </c:pt>
                <c:pt idx="9583">
                  <c:v>-4.1489310344827585E-2</c:v>
                </c:pt>
                <c:pt idx="9584">
                  <c:v>-4.1489051724137915E-2</c:v>
                </c:pt>
                <c:pt idx="9585">
                  <c:v>-4.1488741379310363E-2</c:v>
                </c:pt>
                <c:pt idx="9586">
                  <c:v>-4.1488448275861872E-2</c:v>
                </c:pt>
                <c:pt idx="9587">
                  <c:v>-4.1488241379310363E-2</c:v>
                </c:pt>
                <c:pt idx="9588">
                  <c:v>-4.1488172413793066E-2</c:v>
                </c:pt>
                <c:pt idx="9589">
                  <c:v>-4.1488137931034619E-2</c:v>
                </c:pt>
                <c:pt idx="9590">
                  <c:v>-4.1488034482758632E-2</c:v>
                </c:pt>
                <c:pt idx="9591">
                  <c:v>-4.1487827586206893E-2</c:v>
                </c:pt>
                <c:pt idx="9592">
                  <c:v>-4.1487517241379314E-2</c:v>
                </c:pt>
                <c:pt idx="9593">
                  <c:v>-4.1487275862068969E-2</c:v>
                </c:pt>
                <c:pt idx="9594">
                  <c:v>-4.1487172413793107E-2</c:v>
                </c:pt>
                <c:pt idx="9595">
                  <c:v>-4.1487189655172417E-2</c:v>
                </c:pt>
                <c:pt idx="9596">
                  <c:v>-4.1487137931034729E-2</c:v>
                </c:pt>
                <c:pt idx="9597">
                  <c:v>-4.1486862068965465E-2</c:v>
                </c:pt>
                <c:pt idx="9598">
                  <c:v>-4.1486534482758734E-2</c:v>
                </c:pt>
                <c:pt idx="9599">
                  <c:v>-4.1486275862068982E-2</c:v>
                </c:pt>
                <c:pt idx="9600">
                  <c:v>-4.1486120689655175E-2</c:v>
                </c:pt>
                <c:pt idx="9601">
                  <c:v>-4.1486034482758734E-2</c:v>
                </c:pt>
                <c:pt idx="9602">
                  <c:v>-4.1485862068965249E-2</c:v>
                </c:pt>
                <c:pt idx="9603">
                  <c:v>-4.1485620689655167E-2</c:v>
                </c:pt>
                <c:pt idx="9604">
                  <c:v>-4.1485448275861835E-2</c:v>
                </c:pt>
                <c:pt idx="9605">
                  <c:v>-4.1485327586206898E-2</c:v>
                </c:pt>
                <c:pt idx="9606">
                  <c:v>-4.1485275862068967E-2</c:v>
                </c:pt>
                <c:pt idx="9607">
                  <c:v>-4.1485258620689656E-2</c:v>
                </c:pt>
                <c:pt idx="9608">
                  <c:v>-4.1485241379310353E-2</c:v>
                </c:pt>
                <c:pt idx="9609">
                  <c:v>-4.1485206896551732E-2</c:v>
                </c:pt>
                <c:pt idx="9610">
                  <c:v>-4.1485275862068967E-2</c:v>
                </c:pt>
                <c:pt idx="9611">
                  <c:v>-4.1485362068965262E-2</c:v>
                </c:pt>
                <c:pt idx="9612">
                  <c:v>-4.1485568965517243E-2</c:v>
                </c:pt>
                <c:pt idx="9613">
                  <c:v>-4.148589655172414E-2</c:v>
                </c:pt>
                <c:pt idx="9614">
                  <c:v>-4.1486396551724293E-2</c:v>
                </c:pt>
                <c:pt idx="9615">
                  <c:v>-4.1487017241379334E-2</c:v>
                </c:pt>
                <c:pt idx="9616">
                  <c:v>-4.1487672413793114E-2</c:v>
                </c:pt>
                <c:pt idx="9617">
                  <c:v>-4.1488379310344825E-2</c:v>
                </c:pt>
                <c:pt idx="9618">
                  <c:v>-4.1489310344827585E-2</c:v>
                </c:pt>
                <c:pt idx="9619">
                  <c:v>-4.1490293103448636E-2</c:v>
                </c:pt>
                <c:pt idx="9620">
                  <c:v>-4.1491293103448575E-2</c:v>
                </c:pt>
                <c:pt idx="9621">
                  <c:v>-4.1492206896551996E-2</c:v>
                </c:pt>
                <c:pt idx="9622">
                  <c:v>-4.1493017241379479E-2</c:v>
                </c:pt>
                <c:pt idx="9623">
                  <c:v>-4.149372413793153E-2</c:v>
                </c:pt>
                <c:pt idx="9624">
                  <c:v>-4.1494431034483109E-2</c:v>
                </c:pt>
                <c:pt idx="9625">
                  <c:v>-4.1495017241379314E-2</c:v>
                </c:pt>
                <c:pt idx="9626">
                  <c:v>-4.1495551724137936E-2</c:v>
                </c:pt>
                <c:pt idx="9627">
                  <c:v>-4.1496206896551958E-2</c:v>
                </c:pt>
                <c:pt idx="9628">
                  <c:v>-4.1496862068965495E-2</c:v>
                </c:pt>
                <c:pt idx="9629">
                  <c:v>-4.1497551724137931E-2</c:v>
                </c:pt>
                <c:pt idx="9630">
                  <c:v>-4.1498310344827594E-2</c:v>
                </c:pt>
                <c:pt idx="9631">
                  <c:v>-4.1499000000000022E-2</c:v>
                </c:pt>
                <c:pt idx="9632">
                  <c:v>-4.1499758620689657E-2</c:v>
                </c:pt>
                <c:pt idx="9633">
                  <c:v>-4.1500689655172417E-2</c:v>
                </c:pt>
                <c:pt idx="9634">
                  <c:v>-4.1501655172413797E-2</c:v>
                </c:pt>
                <c:pt idx="9635">
                  <c:v>-4.150262068965517E-2</c:v>
                </c:pt>
                <c:pt idx="9636">
                  <c:v>-4.1503551724137916E-2</c:v>
                </c:pt>
                <c:pt idx="9637">
                  <c:v>-4.1504586206896572E-2</c:v>
                </c:pt>
                <c:pt idx="9638">
                  <c:v>-4.1505620689655166E-2</c:v>
                </c:pt>
                <c:pt idx="9639">
                  <c:v>-4.1506655172413802E-2</c:v>
                </c:pt>
                <c:pt idx="9640">
                  <c:v>-4.1507672413793106E-2</c:v>
                </c:pt>
                <c:pt idx="9641">
                  <c:v>-4.1508775862068956E-2</c:v>
                </c:pt>
                <c:pt idx="9642">
                  <c:v>-4.1509913793103446E-2</c:v>
                </c:pt>
                <c:pt idx="9643">
                  <c:v>-4.1511103448275855E-2</c:v>
                </c:pt>
                <c:pt idx="9644">
                  <c:v>-4.1512379310344884E-2</c:v>
                </c:pt>
                <c:pt idx="9645">
                  <c:v>-4.1513844827586424E-2</c:v>
                </c:pt>
                <c:pt idx="9646">
                  <c:v>-4.1515379310344797E-2</c:v>
                </c:pt>
                <c:pt idx="9647">
                  <c:v>-4.1517068965517274E-2</c:v>
                </c:pt>
                <c:pt idx="9648">
                  <c:v>-4.1518637931034885E-2</c:v>
                </c:pt>
                <c:pt idx="9649">
                  <c:v>-4.1520034482758622E-2</c:v>
                </c:pt>
                <c:pt idx="9650">
                  <c:v>-4.1521413793103396E-2</c:v>
                </c:pt>
                <c:pt idx="9651">
                  <c:v>-4.1522931034482971E-2</c:v>
                </c:pt>
                <c:pt idx="9652">
                  <c:v>-4.1524465517241392E-2</c:v>
                </c:pt>
                <c:pt idx="9653">
                  <c:v>-4.1526034482758704E-2</c:v>
                </c:pt>
                <c:pt idx="9654">
                  <c:v>-4.1527689655172416E-2</c:v>
                </c:pt>
                <c:pt idx="9655">
                  <c:v>-4.1529310344827576E-2</c:v>
                </c:pt>
                <c:pt idx="9656">
                  <c:v>-4.1530931034482924E-2</c:v>
                </c:pt>
                <c:pt idx="9657">
                  <c:v>-4.1532482758620912E-2</c:v>
                </c:pt>
                <c:pt idx="9658">
                  <c:v>-4.1533896551724125E-2</c:v>
                </c:pt>
                <c:pt idx="9659">
                  <c:v>-4.1535293103448494E-2</c:v>
                </c:pt>
                <c:pt idx="9660">
                  <c:v>-4.1536586206896743E-2</c:v>
                </c:pt>
                <c:pt idx="9661">
                  <c:v>-4.1537741379310364E-2</c:v>
                </c:pt>
                <c:pt idx="9662">
                  <c:v>-4.1538758620689648E-2</c:v>
                </c:pt>
                <c:pt idx="9663">
                  <c:v>-4.1539655172413786E-2</c:v>
                </c:pt>
                <c:pt idx="9664">
                  <c:v>-4.1540482758620711E-2</c:v>
                </c:pt>
                <c:pt idx="9665">
                  <c:v>-4.1541241379310347E-2</c:v>
                </c:pt>
                <c:pt idx="9666">
                  <c:v>-4.1541982758620685E-2</c:v>
                </c:pt>
                <c:pt idx="9667">
                  <c:v>-4.1542862068965264E-2</c:v>
                </c:pt>
                <c:pt idx="9668">
                  <c:v>-4.1543931034482832E-2</c:v>
                </c:pt>
                <c:pt idx="9669">
                  <c:v>-4.1545120689654776E-2</c:v>
                </c:pt>
                <c:pt idx="9670">
                  <c:v>-4.1546344827586339E-2</c:v>
                </c:pt>
                <c:pt idx="9671">
                  <c:v>-4.1547499999999987E-2</c:v>
                </c:pt>
                <c:pt idx="9672">
                  <c:v>-4.1548620689655057E-2</c:v>
                </c:pt>
                <c:pt idx="9673">
                  <c:v>-4.1549672413793065E-2</c:v>
                </c:pt>
                <c:pt idx="9674">
                  <c:v>-4.1550586206896563E-2</c:v>
                </c:pt>
                <c:pt idx="9675">
                  <c:v>-4.1551344827586233E-2</c:v>
                </c:pt>
                <c:pt idx="9676">
                  <c:v>-4.1551982758620702E-2</c:v>
                </c:pt>
                <c:pt idx="9677">
                  <c:v>-4.1552586206896593E-2</c:v>
                </c:pt>
                <c:pt idx="9678">
                  <c:v>-4.1553086206896593E-2</c:v>
                </c:pt>
                <c:pt idx="9679">
                  <c:v>-4.1553413793103462E-2</c:v>
                </c:pt>
                <c:pt idx="9680">
                  <c:v>-4.1553551724137917E-2</c:v>
                </c:pt>
                <c:pt idx="9681">
                  <c:v>-4.15535E-2</c:v>
                </c:pt>
                <c:pt idx="9682">
                  <c:v>-4.1553310344827586E-2</c:v>
                </c:pt>
                <c:pt idx="9683">
                  <c:v>-4.1553137931034524E-2</c:v>
                </c:pt>
                <c:pt idx="9684">
                  <c:v>-4.1552982758620814E-2</c:v>
                </c:pt>
                <c:pt idx="9685">
                  <c:v>-4.1552896551724137E-2</c:v>
                </c:pt>
                <c:pt idx="9686">
                  <c:v>-4.1552724137931422E-2</c:v>
                </c:pt>
                <c:pt idx="9687">
                  <c:v>-4.1552551724137916E-2</c:v>
                </c:pt>
                <c:pt idx="9688">
                  <c:v>-4.1552293103448587E-2</c:v>
                </c:pt>
                <c:pt idx="9689">
                  <c:v>-4.1551758620689341E-2</c:v>
                </c:pt>
                <c:pt idx="9690">
                  <c:v>-4.1550913793103453E-2</c:v>
                </c:pt>
                <c:pt idx="9691">
                  <c:v>-4.1549931034482783E-2</c:v>
                </c:pt>
                <c:pt idx="9692">
                  <c:v>-4.1548931034482803E-2</c:v>
                </c:pt>
                <c:pt idx="9693">
                  <c:v>-4.1547948275861765E-2</c:v>
                </c:pt>
                <c:pt idx="9694">
                  <c:v>-4.1547068965517242E-2</c:v>
                </c:pt>
                <c:pt idx="9695">
                  <c:v>-4.1546155172413675E-2</c:v>
                </c:pt>
                <c:pt idx="9696">
                  <c:v>-4.1545189655172246E-2</c:v>
                </c:pt>
                <c:pt idx="9697">
                  <c:v>-4.1544241379310315E-2</c:v>
                </c:pt>
                <c:pt idx="9698">
                  <c:v>-4.1543362068965251E-2</c:v>
                </c:pt>
                <c:pt idx="9699">
                  <c:v>-4.1542465517241403E-2</c:v>
                </c:pt>
                <c:pt idx="9700">
                  <c:v>-4.1541775862068753E-2</c:v>
                </c:pt>
                <c:pt idx="9701">
                  <c:v>-4.1541206896551726E-2</c:v>
                </c:pt>
                <c:pt idx="9702">
                  <c:v>-4.1540689655172415E-2</c:v>
                </c:pt>
                <c:pt idx="9703">
                  <c:v>-4.1540103448275766E-2</c:v>
                </c:pt>
                <c:pt idx="9704">
                  <c:v>-4.1539465517241393E-2</c:v>
                </c:pt>
                <c:pt idx="9705">
                  <c:v>-4.1538862068965267E-2</c:v>
                </c:pt>
                <c:pt idx="9706">
                  <c:v>-4.1538396551724116E-2</c:v>
                </c:pt>
                <c:pt idx="9707">
                  <c:v>-4.1537913793103474E-2</c:v>
                </c:pt>
                <c:pt idx="9708">
                  <c:v>-4.1537551724137915E-2</c:v>
                </c:pt>
                <c:pt idx="9709">
                  <c:v>-4.1537310344827591E-2</c:v>
                </c:pt>
                <c:pt idx="9710">
                  <c:v>-4.1537258620689646E-2</c:v>
                </c:pt>
                <c:pt idx="9711">
                  <c:v>-4.1537241379310384E-2</c:v>
                </c:pt>
                <c:pt idx="9712">
                  <c:v>-4.1537120689655066E-2</c:v>
                </c:pt>
                <c:pt idx="9713">
                  <c:v>-4.1537051724137929E-2</c:v>
                </c:pt>
                <c:pt idx="9714">
                  <c:v>-4.1536965517241523E-2</c:v>
                </c:pt>
                <c:pt idx="9715">
                  <c:v>-4.1536827586206922E-2</c:v>
                </c:pt>
                <c:pt idx="9716">
                  <c:v>-4.1536672413793121E-2</c:v>
                </c:pt>
                <c:pt idx="9717">
                  <c:v>-4.1536396551724183E-2</c:v>
                </c:pt>
                <c:pt idx="9718">
                  <c:v>-4.1536189655172417E-2</c:v>
                </c:pt>
                <c:pt idx="9719">
                  <c:v>-4.1536051724137983E-2</c:v>
                </c:pt>
                <c:pt idx="9720">
                  <c:v>-4.1535913793103452E-2</c:v>
                </c:pt>
                <c:pt idx="9721">
                  <c:v>-4.1535810344827576E-2</c:v>
                </c:pt>
                <c:pt idx="9722">
                  <c:v>-4.1535724137931322E-2</c:v>
                </c:pt>
                <c:pt idx="9723">
                  <c:v>-4.153586206896525E-2</c:v>
                </c:pt>
                <c:pt idx="9724">
                  <c:v>-4.1536206896551894E-2</c:v>
                </c:pt>
                <c:pt idx="9725">
                  <c:v>-4.1536672413793121E-2</c:v>
                </c:pt>
                <c:pt idx="9726">
                  <c:v>-4.1537241379310384E-2</c:v>
                </c:pt>
                <c:pt idx="9727">
                  <c:v>-4.1537844827586413E-2</c:v>
                </c:pt>
                <c:pt idx="9728">
                  <c:v>-4.1538517241379316E-2</c:v>
                </c:pt>
                <c:pt idx="9729">
                  <c:v>-4.153936206896524E-2</c:v>
                </c:pt>
                <c:pt idx="9730">
                  <c:v>-4.1540310344827566E-2</c:v>
                </c:pt>
                <c:pt idx="9731">
                  <c:v>-4.1541431034482774E-2</c:v>
                </c:pt>
                <c:pt idx="9732">
                  <c:v>-4.1542551724137906E-2</c:v>
                </c:pt>
                <c:pt idx="9733">
                  <c:v>-4.1543689655172418E-2</c:v>
                </c:pt>
                <c:pt idx="9734">
                  <c:v>-4.1544879310344757E-2</c:v>
                </c:pt>
                <c:pt idx="9735">
                  <c:v>-4.1546068965517262E-2</c:v>
                </c:pt>
                <c:pt idx="9736">
                  <c:v>-4.1547206896551725E-2</c:v>
                </c:pt>
                <c:pt idx="9737">
                  <c:v>-4.1548258620689345E-2</c:v>
                </c:pt>
                <c:pt idx="9738">
                  <c:v>-4.1549310344827485E-2</c:v>
                </c:pt>
                <c:pt idx="9739">
                  <c:v>-4.1550482758620784E-2</c:v>
                </c:pt>
                <c:pt idx="9740">
                  <c:v>-4.1551672413793095E-2</c:v>
                </c:pt>
                <c:pt idx="9741">
                  <c:v>-4.1552879310344827E-2</c:v>
                </c:pt>
                <c:pt idx="9742">
                  <c:v>-4.1554258620689656E-2</c:v>
                </c:pt>
                <c:pt idx="9743">
                  <c:v>-4.1555706896551727E-2</c:v>
                </c:pt>
                <c:pt idx="9744">
                  <c:v>-4.1557068965517273E-2</c:v>
                </c:pt>
                <c:pt idx="9745">
                  <c:v>-4.1558310344827577E-2</c:v>
                </c:pt>
                <c:pt idx="9746">
                  <c:v>-4.1559448275861756E-2</c:v>
                </c:pt>
                <c:pt idx="9747">
                  <c:v>-4.1560534482758704E-2</c:v>
                </c:pt>
                <c:pt idx="9748">
                  <c:v>-4.1561551724137925E-2</c:v>
                </c:pt>
                <c:pt idx="9749">
                  <c:v>-4.1562586206896783E-2</c:v>
                </c:pt>
                <c:pt idx="9750">
                  <c:v>-4.1563689655172424E-2</c:v>
                </c:pt>
                <c:pt idx="9751">
                  <c:v>-4.1564655172413797E-2</c:v>
                </c:pt>
                <c:pt idx="9752">
                  <c:v>-4.1565482758620723E-2</c:v>
                </c:pt>
                <c:pt idx="9753">
                  <c:v>-4.1566275862068972E-2</c:v>
                </c:pt>
                <c:pt idx="9754">
                  <c:v>-4.1566844827586477E-2</c:v>
                </c:pt>
                <c:pt idx="9755">
                  <c:v>-4.1567310344827593E-2</c:v>
                </c:pt>
                <c:pt idx="9756">
                  <c:v>-4.1567706896551822E-2</c:v>
                </c:pt>
                <c:pt idx="9757">
                  <c:v>-4.1568068965517263E-2</c:v>
                </c:pt>
                <c:pt idx="9758">
                  <c:v>-4.1568327586206912E-2</c:v>
                </c:pt>
                <c:pt idx="9759">
                  <c:v>-4.1568448275861945E-2</c:v>
                </c:pt>
                <c:pt idx="9760">
                  <c:v>-4.1568448275861945E-2</c:v>
                </c:pt>
                <c:pt idx="9761">
                  <c:v>-4.1568362068965345E-2</c:v>
                </c:pt>
                <c:pt idx="9762">
                  <c:v>-4.1568155172413766E-2</c:v>
                </c:pt>
                <c:pt idx="9763">
                  <c:v>-4.1567844827586423E-2</c:v>
                </c:pt>
                <c:pt idx="9764">
                  <c:v>-4.1567586206896594E-2</c:v>
                </c:pt>
                <c:pt idx="9765">
                  <c:v>-4.1567379310344828E-2</c:v>
                </c:pt>
                <c:pt idx="9766">
                  <c:v>-4.1567206896551814E-2</c:v>
                </c:pt>
                <c:pt idx="9767">
                  <c:v>-4.1567103448275862E-2</c:v>
                </c:pt>
                <c:pt idx="9768">
                  <c:v>-4.1567051724137917E-2</c:v>
                </c:pt>
                <c:pt idx="9769">
                  <c:v>-4.1567086206896593E-2</c:v>
                </c:pt>
                <c:pt idx="9770">
                  <c:v>-4.1567241379310393E-2</c:v>
                </c:pt>
                <c:pt idx="9771">
                  <c:v>-4.1567465517241504E-2</c:v>
                </c:pt>
                <c:pt idx="9772">
                  <c:v>-4.1567827586206897E-2</c:v>
                </c:pt>
                <c:pt idx="9773">
                  <c:v>-4.1568362068965345E-2</c:v>
                </c:pt>
                <c:pt idx="9774">
                  <c:v>-4.1569103448275857E-2</c:v>
                </c:pt>
                <c:pt idx="9775">
                  <c:v>-4.1570017241379306E-2</c:v>
                </c:pt>
                <c:pt idx="9776">
                  <c:v>-4.1571206896551707E-2</c:v>
                </c:pt>
                <c:pt idx="9777">
                  <c:v>-4.1572448275861859E-2</c:v>
                </c:pt>
                <c:pt idx="9778">
                  <c:v>-4.1573551724137896E-2</c:v>
                </c:pt>
                <c:pt idx="9779">
                  <c:v>-4.1574517241379297E-2</c:v>
                </c:pt>
                <c:pt idx="9780">
                  <c:v>-4.1575431034482822E-2</c:v>
                </c:pt>
                <c:pt idx="9781">
                  <c:v>-4.1576310344827588E-2</c:v>
                </c:pt>
                <c:pt idx="9782">
                  <c:v>-4.1577068965517244E-2</c:v>
                </c:pt>
                <c:pt idx="9783">
                  <c:v>-4.1577810344827576E-2</c:v>
                </c:pt>
                <c:pt idx="9784">
                  <c:v>-4.1578413793103446E-2</c:v>
                </c:pt>
                <c:pt idx="9785">
                  <c:v>-4.1579103448275673E-2</c:v>
                </c:pt>
                <c:pt idx="9786">
                  <c:v>-4.1579793103448323E-2</c:v>
                </c:pt>
                <c:pt idx="9787">
                  <c:v>-4.1580379310344806E-2</c:v>
                </c:pt>
                <c:pt idx="9788">
                  <c:v>-4.1580810344827586E-2</c:v>
                </c:pt>
                <c:pt idx="9789">
                  <c:v>-4.1581068965517241E-2</c:v>
                </c:pt>
                <c:pt idx="9790">
                  <c:v>-4.1581189655172365E-2</c:v>
                </c:pt>
                <c:pt idx="9791">
                  <c:v>-4.1581155172413745E-2</c:v>
                </c:pt>
                <c:pt idx="9792">
                  <c:v>-4.1581068965517241E-2</c:v>
                </c:pt>
                <c:pt idx="9793">
                  <c:v>-4.1580896551724117E-2</c:v>
                </c:pt>
                <c:pt idx="9794">
                  <c:v>-4.1580482758620724E-2</c:v>
                </c:pt>
                <c:pt idx="9795">
                  <c:v>-4.1579965517241385E-2</c:v>
                </c:pt>
                <c:pt idx="9796">
                  <c:v>-4.1579517241379295E-2</c:v>
                </c:pt>
                <c:pt idx="9797">
                  <c:v>-4.1579103448275673E-2</c:v>
                </c:pt>
                <c:pt idx="9798">
                  <c:v>-4.1578568965517246E-2</c:v>
                </c:pt>
                <c:pt idx="9799">
                  <c:v>-4.1577982758620693E-2</c:v>
                </c:pt>
                <c:pt idx="9800">
                  <c:v>-4.1577362068965264E-2</c:v>
                </c:pt>
                <c:pt idx="9801">
                  <c:v>-4.1576896551724161E-2</c:v>
                </c:pt>
                <c:pt idx="9802">
                  <c:v>-4.1576586206896554E-2</c:v>
                </c:pt>
                <c:pt idx="9803">
                  <c:v>-4.1576275862068968E-2</c:v>
                </c:pt>
                <c:pt idx="9804">
                  <c:v>-4.1576068965517264E-2</c:v>
                </c:pt>
                <c:pt idx="9805">
                  <c:v>-4.1575827586206857E-2</c:v>
                </c:pt>
                <c:pt idx="9806">
                  <c:v>-4.1575655172413767E-2</c:v>
                </c:pt>
                <c:pt idx="9807">
                  <c:v>-4.1575568965517007E-2</c:v>
                </c:pt>
                <c:pt idx="9808">
                  <c:v>-4.1575586206896546E-2</c:v>
                </c:pt>
                <c:pt idx="9809">
                  <c:v>-4.1575672413793077E-2</c:v>
                </c:pt>
                <c:pt idx="9810">
                  <c:v>-4.1575724137931133E-2</c:v>
                </c:pt>
                <c:pt idx="9811">
                  <c:v>-4.1575689655172415E-2</c:v>
                </c:pt>
                <c:pt idx="9812">
                  <c:v>-4.1575655172413767E-2</c:v>
                </c:pt>
                <c:pt idx="9813">
                  <c:v>-4.1575517241379305E-2</c:v>
                </c:pt>
                <c:pt idx="9814">
                  <c:v>-4.1575241379310346E-2</c:v>
                </c:pt>
                <c:pt idx="9815">
                  <c:v>-4.1574965517241387E-2</c:v>
                </c:pt>
                <c:pt idx="9816">
                  <c:v>-4.1574862068965192E-2</c:v>
                </c:pt>
                <c:pt idx="9817">
                  <c:v>-4.1574965517241387E-2</c:v>
                </c:pt>
                <c:pt idx="9818">
                  <c:v>-4.1575172413792792E-2</c:v>
                </c:pt>
                <c:pt idx="9819">
                  <c:v>-4.1575396551724077E-2</c:v>
                </c:pt>
                <c:pt idx="9820">
                  <c:v>-4.1575620689655056E-2</c:v>
                </c:pt>
                <c:pt idx="9821">
                  <c:v>-4.1575724137931133E-2</c:v>
                </c:pt>
                <c:pt idx="9822">
                  <c:v>-4.1575706896551726E-2</c:v>
                </c:pt>
                <c:pt idx="9823">
                  <c:v>-4.1575637931034533E-2</c:v>
                </c:pt>
                <c:pt idx="9824">
                  <c:v>-4.1575517241379305E-2</c:v>
                </c:pt>
                <c:pt idx="9825">
                  <c:v>-4.1575379310344746E-2</c:v>
                </c:pt>
                <c:pt idx="9826">
                  <c:v>-4.1575206896551725E-2</c:v>
                </c:pt>
                <c:pt idx="9827">
                  <c:v>-4.1574913793103449E-2</c:v>
                </c:pt>
                <c:pt idx="9828">
                  <c:v>-4.1574465517241393E-2</c:v>
                </c:pt>
                <c:pt idx="9829">
                  <c:v>-4.1574034482758621E-2</c:v>
                </c:pt>
                <c:pt idx="9830">
                  <c:v>-4.1573413793103454E-2</c:v>
                </c:pt>
                <c:pt idx="9831">
                  <c:v>-4.1572724137931387E-2</c:v>
                </c:pt>
                <c:pt idx="9832">
                  <c:v>-4.1572034482758632E-2</c:v>
                </c:pt>
                <c:pt idx="9833">
                  <c:v>-4.1571379310344755E-2</c:v>
                </c:pt>
                <c:pt idx="9834">
                  <c:v>-4.1570827586206886E-2</c:v>
                </c:pt>
                <c:pt idx="9835">
                  <c:v>-4.1570517241379307E-2</c:v>
                </c:pt>
                <c:pt idx="9836">
                  <c:v>-4.1570258620689374E-2</c:v>
                </c:pt>
                <c:pt idx="9837">
                  <c:v>-4.1569982758620713E-2</c:v>
                </c:pt>
                <c:pt idx="9838">
                  <c:v>-4.1569637931034811E-2</c:v>
                </c:pt>
                <c:pt idx="9839">
                  <c:v>-4.1569310344827588E-2</c:v>
                </c:pt>
                <c:pt idx="9840">
                  <c:v>-4.1568965517241423E-2</c:v>
                </c:pt>
                <c:pt idx="9841">
                  <c:v>-4.1568517241379312E-2</c:v>
                </c:pt>
                <c:pt idx="9842">
                  <c:v>-4.1568068965517263E-2</c:v>
                </c:pt>
                <c:pt idx="9843">
                  <c:v>-4.1567758620689656E-2</c:v>
                </c:pt>
                <c:pt idx="9844">
                  <c:v>-4.1567620689655173E-2</c:v>
                </c:pt>
                <c:pt idx="9845">
                  <c:v>-4.1567517241379331E-2</c:v>
                </c:pt>
                <c:pt idx="9846">
                  <c:v>-4.1567482758620884E-2</c:v>
                </c:pt>
                <c:pt idx="9847">
                  <c:v>-4.1567379310344828E-2</c:v>
                </c:pt>
                <c:pt idx="9848">
                  <c:v>-4.1567275862068966E-2</c:v>
                </c:pt>
                <c:pt idx="9849">
                  <c:v>-4.1567155172413786E-2</c:v>
                </c:pt>
                <c:pt idx="9850">
                  <c:v>-4.1566879310344827E-2</c:v>
                </c:pt>
                <c:pt idx="9851">
                  <c:v>-4.1566448275862047E-2</c:v>
                </c:pt>
                <c:pt idx="9852">
                  <c:v>-4.156605172413793E-2</c:v>
                </c:pt>
                <c:pt idx="9853">
                  <c:v>-4.1565793103448503E-2</c:v>
                </c:pt>
                <c:pt idx="9854">
                  <c:v>-4.1565534482758626E-2</c:v>
                </c:pt>
                <c:pt idx="9855">
                  <c:v>-4.1565310344827577E-2</c:v>
                </c:pt>
                <c:pt idx="9856">
                  <c:v>-4.1565172413793067E-2</c:v>
                </c:pt>
                <c:pt idx="9857">
                  <c:v>-4.1565103448275867E-2</c:v>
                </c:pt>
                <c:pt idx="9858">
                  <c:v>-4.1565034482758632E-2</c:v>
                </c:pt>
                <c:pt idx="9859">
                  <c:v>-4.1564844827586413E-2</c:v>
                </c:pt>
                <c:pt idx="9860">
                  <c:v>-4.1564551724137908E-2</c:v>
                </c:pt>
                <c:pt idx="9861">
                  <c:v>-4.156431034482759E-2</c:v>
                </c:pt>
                <c:pt idx="9862">
                  <c:v>-4.1564034482758624E-2</c:v>
                </c:pt>
                <c:pt idx="9863">
                  <c:v>-4.1563862068965375E-2</c:v>
                </c:pt>
                <c:pt idx="9864">
                  <c:v>-4.1563689655172424E-2</c:v>
                </c:pt>
                <c:pt idx="9865">
                  <c:v>-4.1563482758620894E-2</c:v>
                </c:pt>
                <c:pt idx="9866">
                  <c:v>-4.1563448275861975E-2</c:v>
                </c:pt>
                <c:pt idx="9867">
                  <c:v>-4.1563620689655176E-2</c:v>
                </c:pt>
                <c:pt idx="9868">
                  <c:v>-4.1563982758620832E-2</c:v>
                </c:pt>
                <c:pt idx="9869">
                  <c:v>-4.1564551724137908E-2</c:v>
                </c:pt>
                <c:pt idx="9870">
                  <c:v>-4.1565172413793067E-2</c:v>
                </c:pt>
                <c:pt idx="9871">
                  <c:v>-4.1565896551724116E-2</c:v>
                </c:pt>
                <c:pt idx="9872">
                  <c:v>-4.1566758620689662E-2</c:v>
                </c:pt>
                <c:pt idx="9873">
                  <c:v>-4.1567586206896594E-2</c:v>
                </c:pt>
                <c:pt idx="9874">
                  <c:v>-4.1568379310344815E-2</c:v>
                </c:pt>
                <c:pt idx="9875">
                  <c:v>-4.1569137931034512E-2</c:v>
                </c:pt>
                <c:pt idx="9876">
                  <c:v>-4.1569844827586314E-2</c:v>
                </c:pt>
                <c:pt idx="9877">
                  <c:v>-4.1570724137931267E-2</c:v>
                </c:pt>
                <c:pt idx="9878">
                  <c:v>-4.1571655172413756E-2</c:v>
                </c:pt>
                <c:pt idx="9879">
                  <c:v>-4.1572758620689647E-2</c:v>
                </c:pt>
                <c:pt idx="9880">
                  <c:v>-4.1573896551724096E-2</c:v>
                </c:pt>
                <c:pt idx="9881">
                  <c:v>-4.1574931034482794E-2</c:v>
                </c:pt>
                <c:pt idx="9882">
                  <c:v>-4.1575862068965151E-2</c:v>
                </c:pt>
                <c:pt idx="9883">
                  <c:v>-4.1576706896551727E-2</c:v>
                </c:pt>
                <c:pt idx="9884">
                  <c:v>-4.1577482758620714E-2</c:v>
                </c:pt>
                <c:pt idx="9885">
                  <c:v>-4.1578137931034494E-2</c:v>
                </c:pt>
                <c:pt idx="9886">
                  <c:v>-4.1578655172413777E-2</c:v>
                </c:pt>
                <c:pt idx="9887">
                  <c:v>-4.1579103448275673E-2</c:v>
                </c:pt>
                <c:pt idx="9888">
                  <c:v>-4.1579482758620702E-2</c:v>
                </c:pt>
                <c:pt idx="9889">
                  <c:v>-4.1579741379310267E-2</c:v>
                </c:pt>
                <c:pt idx="9890">
                  <c:v>-4.1580068965517254E-2</c:v>
                </c:pt>
                <c:pt idx="9891">
                  <c:v>-4.158053448275862E-2</c:v>
                </c:pt>
                <c:pt idx="9892">
                  <c:v>-4.1580965517241393E-2</c:v>
                </c:pt>
                <c:pt idx="9893">
                  <c:v>-4.1581344827586304E-2</c:v>
                </c:pt>
                <c:pt idx="9894">
                  <c:v>-4.1581689655172407E-2</c:v>
                </c:pt>
                <c:pt idx="9895">
                  <c:v>-4.1582206896551878E-2</c:v>
                </c:pt>
                <c:pt idx="9896">
                  <c:v>-4.1582620689655167E-2</c:v>
                </c:pt>
                <c:pt idx="9897">
                  <c:v>-4.1583017241379312E-2</c:v>
                </c:pt>
                <c:pt idx="9898">
                  <c:v>-4.1583482758620734E-2</c:v>
                </c:pt>
                <c:pt idx="9899">
                  <c:v>-4.1584068965517244E-2</c:v>
                </c:pt>
                <c:pt idx="9900">
                  <c:v>-4.1584793103448495E-2</c:v>
                </c:pt>
                <c:pt idx="9901">
                  <c:v>-4.1585655172413777E-2</c:v>
                </c:pt>
                <c:pt idx="9902">
                  <c:v>-4.1586672413793123E-2</c:v>
                </c:pt>
                <c:pt idx="9903">
                  <c:v>-4.1587706896551724E-2</c:v>
                </c:pt>
                <c:pt idx="9904">
                  <c:v>-4.1588655172413787E-2</c:v>
                </c:pt>
                <c:pt idx="9905">
                  <c:v>-4.1589551724137877E-2</c:v>
                </c:pt>
                <c:pt idx="9906">
                  <c:v>-4.1590379310344816E-2</c:v>
                </c:pt>
                <c:pt idx="9907">
                  <c:v>-4.159129310344855E-2</c:v>
                </c:pt>
                <c:pt idx="9908">
                  <c:v>-4.1592241379310432E-2</c:v>
                </c:pt>
                <c:pt idx="9909">
                  <c:v>-4.1593137931034786E-2</c:v>
                </c:pt>
                <c:pt idx="9910">
                  <c:v>-4.1593965517241434E-2</c:v>
                </c:pt>
                <c:pt idx="9911">
                  <c:v>-4.1594758620689655E-2</c:v>
                </c:pt>
                <c:pt idx="9912">
                  <c:v>-4.1595620689655166E-2</c:v>
                </c:pt>
                <c:pt idx="9913">
                  <c:v>-4.1596517241379423E-2</c:v>
                </c:pt>
                <c:pt idx="9914">
                  <c:v>-4.1597310344827734E-2</c:v>
                </c:pt>
                <c:pt idx="9915">
                  <c:v>-4.1598000000000003E-2</c:v>
                </c:pt>
                <c:pt idx="9916">
                  <c:v>-4.1598724137931413E-2</c:v>
                </c:pt>
                <c:pt idx="9917">
                  <c:v>-4.1599500000000005E-2</c:v>
                </c:pt>
                <c:pt idx="9918">
                  <c:v>-4.1600275862068957E-2</c:v>
                </c:pt>
                <c:pt idx="9919">
                  <c:v>-4.1600965517241392E-2</c:v>
                </c:pt>
                <c:pt idx="9920">
                  <c:v>-4.1601586206896551E-2</c:v>
                </c:pt>
                <c:pt idx="9921">
                  <c:v>-4.1602103448275855E-2</c:v>
                </c:pt>
                <c:pt idx="9922">
                  <c:v>-4.1602517241379332E-2</c:v>
                </c:pt>
                <c:pt idx="9923">
                  <c:v>-4.1602896551724125E-2</c:v>
                </c:pt>
                <c:pt idx="9924">
                  <c:v>-4.1603206896551732E-2</c:v>
                </c:pt>
                <c:pt idx="9925">
                  <c:v>-4.1603275862068967E-2</c:v>
                </c:pt>
                <c:pt idx="9926">
                  <c:v>-4.1603137931034533E-2</c:v>
                </c:pt>
                <c:pt idx="9927">
                  <c:v>-4.1602982758620823E-2</c:v>
                </c:pt>
                <c:pt idx="9928">
                  <c:v>-4.1602965517241422E-2</c:v>
                </c:pt>
                <c:pt idx="9929">
                  <c:v>-4.1603034482758622E-2</c:v>
                </c:pt>
                <c:pt idx="9930">
                  <c:v>-4.1603137931034533E-2</c:v>
                </c:pt>
                <c:pt idx="9931">
                  <c:v>-4.1603293103448513E-2</c:v>
                </c:pt>
                <c:pt idx="9932">
                  <c:v>-4.1603379310344815E-2</c:v>
                </c:pt>
                <c:pt idx="9933">
                  <c:v>-4.1603344827586333E-2</c:v>
                </c:pt>
                <c:pt idx="9934">
                  <c:v>-4.1603155172413746E-2</c:v>
                </c:pt>
                <c:pt idx="9935">
                  <c:v>-4.1602827586206897E-2</c:v>
                </c:pt>
                <c:pt idx="9936">
                  <c:v>-4.1602413793103483E-2</c:v>
                </c:pt>
                <c:pt idx="9937">
                  <c:v>-4.1601896551724075E-2</c:v>
                </c:pt>
                <c:pt idx="9938">
                  <c:v>-4.1601413793103455E-2</c:v>
                </c:pt>
                <c:pt idx="9939">
                  <c:v>-4.1600862068965225E-2</c:v>
                </c:pt>
                <c:pt idx="9940">
                  <c:v>-4.1600275862068957E-2</c:v>
                </c:pt>
                <c:pt idx="9941">
                  <c:v>-4.1599603448275874E-2</c:v>
                </c:pt>
                <c:pt idx="9942">
                  <c:v>-4.1598948275861865E-2</c:v>
                </c:pt>
                <c:pt idx="9943">
                  <c:v>-4.1598396551724162E-2</c:v>
                </c:pt>
                <c:pt idx="9944">
                  <c:v>-4.1597982758620894E-2</c:v>
                </c:pt>
                <c:pt idx="9945">
                  <c:v>-4.1597724137931474E-2</c:v>
                </c:pt>
                <c:pt idx="9946">
                  <c:v>-4.15975862068967E-2</c:v>
                </c:pt>
                <c:pt idx="9947">
                  <c:v>-4.1597551724137927E-2</c:v>
                </c:pt>
                <c:pt idx="9948">
                  <c:v>-4.1597465517241534E-2</c:v>
                </c:pt>
                <c:pt idx="9949">
                  <c:v>-4.1597448275862065E-2</c:v>
                </c:pt>
                <c:pt idx="9950">
                  <c:v>-4.1597413793103513E-2</c:v>
                </c:pt>
                <c:pt idx="9951">
                  <c:v>-4.1597431034483087E-2</c:v>
                </c:pt>
                <c:pt idx="9952">
                  <c:v>-4.1597344827586459E-2</c:v>
                </c:pt>
                <c:pt idx="9953">
                  <c:v>-4.1597137931034783E-2</c:v>
                </c:pt>
                <c:pt idx="9954">
                  <c:v>-4.1596862068965457E-2</c:v>
                </c:pt>
                <c:pt idx="9955">
                  <c:v>-4.1596534482758803E-2</c:v>
                </c:pt>
                <c:pt idx="9956">
                  <c:v>-4.1596172413793105E-2</c:v>
                </c:pt>
                <c:pt idx="9957">
                  <c:v>-4.1595879310344815E-2</c:v>
                </c:pt>
                <c:pt idx="9958">
                  <c:v>-4.1595706896551732E-2</c:v>
                </c:pt>
                <c:pt idx="9959">
                  <c:v>-4.1595586206896573E-2</c:v>
                </c:pt>
                <c:pt idx="9960">
                  <c:v>-4.159563793103483E-2</c:v>
                </c:pt>
                <c:pt idx="9961">
                  <c:v>-4.1595879310344815E-2</c:v>
                </c:pt>
                <c:pt idx="9962">
                  <c:v>-4.1596224137931528E-2</c:v>
                </c:pt>
                <c:pt idx="9963">
                  <c:v>-4.1596706896551913E-2</c:v>
                </c:pt>
                <c:pt idx="9964">
                  <c:v>-4.1597241379310403E-2</c:v>
                </c:pt>
                <c:pt idx="9965">
                  <c:v>-4.1597793103448612E-2</c:v>
                </c:pt>
                <c:pt idx="9966">
                  <c:v>-4.1598413793103493E-2</c:v>
                </c:pt>
                <c:pt idx="9967">
                  <c:v>-4.1599086206896584E-2</c:v>
                </c:pt>
                <c:pt idx="9968">
                  <c:v>-4.1599724137931386E-2</c:v>
                </c:pt>
                <c:pt idx="9969">
                  <c:v>-4.1600327586206895E-2</c:v>
                </c:pt>
                <c:pt idx="9970">
                  <c:v>-4.1600965517241392E-2</c:v>
                </c:pt>
                <c:pt idx="9971">
                  <c:v>-4.1601551724137875E-2</c:v>
                </c:pt>
                <c:pt idx="9972">
                  <c:v>-4.1602206896551724E-2</c:v>
                </c:pt>
                <c:pt idx="9973">
                  <c:v>-4.1602827586206897E-2</c:v>
                </c:pt>
                <c:pt idx="9974">
                  <c:v>-4.1603482758620733E-2</c:v>
                </c:pt>
                <c:pt idx="9975">
                  <c:v>-4.1604120689654883E-2</c:v>
                </c:pt>
                <c:pt idx="9976">
                  <c:v>-4.1604724137931315E-2</c:v>
                </c:pt>
                <c:pt idx="9977">
                  <c:v>-4.1605362068965167E-2</c:v>
                </c:pt>
                <c:pt idx="9978">
                  <c:v>-4.1606068965517273E-2</c:v>
                </c:pt>
                <c:pt idx="9979">
                  <c:v>-4.1606672413793101E-2</c:v>
                </c:pt>
                <c:pt idx="9980">
                  <c:v>-4.1607241379310357E-2</c:v>
                </c:pt>
                <c:pt idx="9981">
                  <c:v>-4.1607724137931339E-2</c:v>
                </c:pt>
                <c:pt idx="9982">
                  <c:v>-4.1608103448275847E-2</c:v>
                </c:pt>
                <c:pt idx="9983">
                  <c:v>-4.1608431034482814E-2</c:v>
                </c:pt>
                <c:pt idx="9984">
                  <c:v>-4.1608724137931194E-2</c:v>
                </c:pt>
                <c:pt idx="9985">
                  <c:v>-4.1609051724137876E-2</c:v>
                </c:pt>
                <c:pt idx="9986">
                  <c:v>-4.1609431034482794E-2</c:v>
                </c:pt>
                <c:pt idx="9987">
                  <c:v>-4.1609724137931133E-2</c:v>
                </c:pt>
                <c:pt idx="9988">
                  <c:v>-4.1609896551724056E-2</c:v>
                </c:pt>
                <c:pt idx="9989">
                  <c:v>-4.1610103448275856E-2</c:v>
                </c:pt>
                <c:pt idx="9990">
                  <c:v>-4.1610293103448534E-2</c:v>
                </c:pt>
                <c:pt idx="9991">
                  <c:v>-4.1610362068965345E-2</c:v>
                </c:pt>
                <c:pt idx="9992">
                  <c:v>-4.1610224137931404E-2</c:v>
                </c:pt>
                <c:pt idx="9993">
                  <c:v>-4.1609913793103449E-2</c:v>
                </c:pt>
                <c:pt idx="9994">
                  <c:v>-4.1609482758620697E-2</c:v>
                </c:pt>
                <c:pt idx="9995">
                  <c:v>-4.1608999999999986E-2</c:v>
                </c:pt>
                <c:pt idx="9996">
                  <c:v>-4.1608379310344785E-2</c:v>
                </c:pt>
                <c:pt idx="9997">
                  <c:v>-4.1607586206896564E-2</c:v>
                </c:pt>
                <c:pt idx="9998">
                  <c:v>-4.1606672413793101E-2</c:v>
                </c:pt>
                <c:pt idx="9999">
                  <c:v>-4.1605913793103445E-2</c:v>
                </c:pt>
                <c:pt idx="10000">
                  <c:v>-4.1605310344827576E-2</c:v>
                </c:pt>
                <c:pt idx="10001">
                  <c:v>-4.1604724137931315E-2</c:v>
                </c:pt>
                <c:pt idx="10002">
                  <c:v>-4.1604241379310347E-2</c:v>
                </c:pt>
                <c:pt idx="10003">
                  <c:v>-4.1603862068965249E-2</c:v>
                </c:pt>
                <c:pt idx="10004">
                  <c:v>-4.1603448275861855E-2</c:v>
                </c:pt>
                <c:pt idx="10005">
                  <c:v>-4.1603034482758622E-2</c:v>
                </c:pt>
                <c:pt idx="10006">
                  <c:v>-4.1602568965517263E-2</c:v>
                </c:pt>
                <c:pt idx="10007">
                  <c:v>-4.1602086206896594E-2</c:v>
                </c:pt>
                <c:pt idx="10008">
                  <c:v>-4.1601603448275869E-2</c:v>
                </c:pt>
                <c:pt idx="10009">
                  <c:v>-4.1601051724137895E-2</c:v>
                </c:pt>
                <c:pt idx="10010">
                  <c:v>-4.1600499999999999E-2</c:v>
                </c:pt>
                <c:pt idx="10011">
                  <c:v>-4.1599931034482923E-2</c:v>
                </c:pt>
                <c:pt idx="10012">
                  <c:v>-4.1599241379310363E-2</c:v>
                </c:pt>
                <c:pt idx="10013">
                  <c:v>-4.1598448275862045E-2</c:v>
                </c:pt>
                <c:pt idx="10014">
                  <c:v>-4.1597568965517293E-2</c:v>
                </c:pt>
                <c:pt idx="10015">
                  <c:v>-4.1596517241379423E-2</c:v>
                </c:pt>
                <c:pt idx="10016">
                  <c:v>-4.1595379310344807E-2</c:v>
                </c:pt>
                <c:pt idx="10017">
                  <c:v>-4.1594189655172406E-2</c:v>
                </c:pt>
                <c:pt idx="10018">
                  <c:v>-4.1593000000000033E-2</c:v>
                </c:pt>
                <c:pt idx="10019">
                  <c:v>-4.1592000000000122E-2</c:v>
                </c:pt>
                <c:pt idx="10020">
                  <c:v>-4.159129310344855E-2</c:v>
                </c:pt>
                <c:pt idx="10021">
                  <c:v>-4.1590724137931419E-2</c:v>
                </c:pt>
                <c:pt idx="10022">
                  <c:v>-4.1590172413793106E-2</c:v>
                </c:pt>
                <c:pt idx="10023">
                  <c:v>-4.1589517241379305E-2</c:v>
                </c:pt>
                <c:pt idx="10024">
                  <c:v>-4.1588689655172408E-2</c:v>
                </c:pt>
                <c:pt idx="10025">
                  <c:v>-4.1587913793103462E-2</c:v>
                </c:pt>
                <c:pt idx="10026">
                  <c:v>-4.1587258620689647E-2</c:v>
                </c:pt>
                <c:pt idx="10027">
                  <c:v>-4.1586603448275923E-2</c:v>
                </c:pt>
                <c:pt idx="10028">
                  <c:v>-4.1585965517241384E-2</c:v>
                </c:pt>
                <c:pt idx="10029">
                  <c:v>-4.1585327586206887E-2</c:v>
                </c:pt>
                <c:pt idx="10030">
                  <c:v>-4.1584827586206886E-2</c:v>
                </c:pt>
                <c:pt idx="10031">
                  <c:v>-4.1584379310344796E-2</c:v>
                </c:pt>
                <c:pt idx="10032">
                  <c:v>-4.1583965517241424E-2</c:v>
                </c:pt>
                <c:pt idx="10033">
                  <c:v>-4.1583724137931412E-2</c:v>
                </c:pt>
                <c:pt idx="10034">
                  <c:v>-4.1583568965517244E-2</c:v>
                </c:pt>
                <c:pt idx="10035">
                  <c:v>-4.1583568965517244E-2</c:v>
                </c:pt>
                <c:pt idx="10036">
                  <c:v>-4.1583827586206899E-2</c:v>
                </c:pt>
                <c:pt idx="10037">
                  <c:v>-4.1584275862068955E-2</c:v>
                </c:pt>
                <c:pt idx="10038">
                  <c:v>-4.1584827586206886E-2</c:v>
                </c:pt>
                <c:pt idx="10039">
                  <c:v>-4.1585499999999997E-2</c:v>
                </c:pt>
                <c:pt idx="10040">
                  <c:v>-4.1586103448275867E-2</c:v>
                </c:pt>
                <c:pt idx="10041">
                  <c:v>-4.1586482758620834E-2</c:v>
                </c:pt>
                <c:pt idx="10042">
                  <c:v>-4.1586741379310364E-2</c:v>
                </c:pt>
                <c:pt idx="10043">
                  <c:v>-4.1586965517241434E-2</c:v>
                </c:pt>
                <c:pt idx="10044">
                  <c:v>-4.1587172413793096E-2</c:v>
                </c:pt>
                <c:pt idx="10045">
                  <c:v>-4.1587413793103482E-2</c:v>
                </c:pt>
                <c:pt idx="10046">
                  <c:v>-4.1587724137931409E-2</c:v>
                </c:pt>
                <c:pt idx="10047">
                  <c:v>-4.1588103448275855E-2</c:v>
                </c:pt>
                <c:pt idx="10048">
                  <c:v>-4.1588344827586332E-2</c:v>
                </c:pt>
                <c:pt idx="10049">
                  <c:v>-4.1588482758620732E-2</c:v>
                </c:pt>
                <c:pt idx="10050">
                  <c:v>-4.1588741379310352E-2</c:v>
                </c:pt>
                <c:pt idx="10051">
                  <c:v>-4.1589068965517242E-2</c:v>
                </c:pt>
                <c:pt idx="10052">
                  <c:v>-4.1589551724137877E-2</c:v>
                </c:pt>
                <c:pt idx="10053">
                  <c:v>-4.1590034482758734E-2</c:v>
                </c:pt>
                <c:pt idx="10054">
                  <c:v>-4.1590620689655175E-2</c:v>
                </c:pt>
                <c:pt idx="10055">
                  <c:v>-4.159129310344855E-2</c:v>
                </c:pt>
                <c:pt idx="10056">
                  <c:v>-4.1592000000000122E-2</c:v>
                </c:pt>
                <c:pt idx="10057">
                  <c:v>-4.1592758620689667E-2</c:v>
                </c:pt>
                <c:pt idx="10058">
                  <c:v>-4.1593620689655192E-2</c:v>
                </c:pt>
                <c:pt idx="10059">
                  <c:v>-4.1594603448275903E-2</c:v>
                </c:pt>
                <c:pt idx="10060">
                  <c:v>-4.1595568965517263E-2</c:v>
                </c:pt>
                <c:pt idx="10061">
                  <c:v>-4.1596517241379423E-2</c:v>
                </c:pt>
                <c:pt idx="10062">
                  <c:v>-4.1597500000000023E-2</c:v>
                </c:pt>
                <c:pt idx="10063">
                  <c:v>-4.1598534482758624E-2</c:v>
                </c:pt>
                <c:pt idx="10064">
                  <c:v>-4.1599568965517253E-2</c:v>
                </c:pt>
                <c:pt idx="10065">
                  <c:v>-4.1600620689655157E-2</c:v>
                </c:pt>
                <c:pt idx="10066">
                  <c:v>-4.1601603448275869E-2</c:v>
                </c:pt>
                <c:pt idx="10067">
                  <c:v>-4.1602482758620822E-2</c:v>
                </c:pt>
                <c:pt idx="10068">
                  <c:v>-4.1603344827586333E-2</c:v>
                </c:pt>
                <c:pt idx="10069">
                  <c:v>-4.1604172413792884E-2</c:v>
                </c:pt>
                <c:pt idx="10070">
                  <c:v>-4.1604931034482824E-2</c:v>
                </c:pt>
                <c:pt idx="10071">
                  <c:v>-4.1605551724137865E-2</c:v>
                </c:pt>
                <c:pt idx="10072">
                  <c:v>-4.1606137931034619E-2</c:v>
                </c:pt>
                <c:pt idx="10073">
                  <c:v>-4.1606775862068957E-2</c:v>
                </c:pt>
                <c:pt idx="10074">
                  <c:v>-4.1607413793103454E-2</c:v>
                </c:pt>
                <c:pt idx="10075">
                  <c:v>-4.1608068965517241E-2</c:v>
                </c:pt>
                <c:pt idx="10076">
                  <c:v>-4.1608603448275876E-2</c:v>
                </c:pt>
                <c:pt idx="10077">
                  <c:v>-4.1609224137931243E-2</c:v>
                </c:pt>
                <c:pt idx="10078">
                  <c:v>-4.1609931034482794E-2</c:v>
                </c:pt>
                <c:pt idx="10079">
                  <c:v>-4.1610758620689657E-2</c:v>
                </c:pt>
                <c:pt idx="10080">
                  <c:v>-4.1611724137931343E-2</c:v>
                </c:pt>
                <c:pt idx="10081">
                  <c:v>-4.1612793103448585E-2</c:v>
                </c:pt>
                <c:pt idx="10082">
                  <c:v>-4.1613827586206902E-2</c:v>
                </c:pt>
                <c:pt idx="10083">
                  <c:v>-4.1614879310344806E-2</c:v>
                </c:pt>
                <c:pt idx="10084">
                  <c:v>-4.1615965517241393E-2</c:v>
                </c:pt>
                <c:pt idx="10085">
                  <c:v>-4.1616965517241533E-2</c:v>
                </c:pt>
                <c:pt idx="10086">
                  <c:v>-4.1617896551724154E-2</c:v>
                </c:pt>
                <c:pt idx="10087">
                  <c:v>-4.1618775862068955E-2</c:v>
                </c:pt>
                <c:pt idx="10088">
                  <c:v>-4.1619551724137886E-2</c:v>
                </c:pt>
                <c:pt idx="10089">
                  <c:v>-4.1620310344827577E-2</c:v>
                </c:pt>
                <c:pt idx="10090">
                  <c:v>-4.1621189655172246E-2</c:v>
                </c:pt>
                <c:pt idx="10091">
                  <c:v>-4.1622068965517262E-2</c:v>
                </c:pt>
                <c:pt idx="10092">
                  <c:v>-4.1622879310344786E-2</c:v>
                </c:pt>
                <c:pt idx="10093">
                  <c:v>-4.1623499999999987E-2</c:v>
                </c:pt>
                <c:pt idx="10094">
                  <c:v>-4.1624103448275745E-2</c:v>
                </c:pt>
                <c:pt idx="10095">
                  <c:v>-4.1624620689655147E-2</c:v>
                </c:pt>
                <c:pt idx="10096">
                  <c:v>-4.1624965517241382E-2</c:v>
                </c:pt>
                <c:pt idx="10097">
                  <c:v>-4.1625275862068781E-2</c:v>
                </c:pt>
                <c:pt idx="10098">
                  <c:v>-4.1625586206896548E-2</c:v>
                </c:pt>
                <c:pt idx="10099">
                  <c:v>-4.1625913793103445E-2</c:v>
                </c:pt>
                <c:pt idx="10100">
                  <c:v>-4.1626137931034514E-2</c:v>
                </c:pt>
                <c:pt idx="10101">
                  <c:v>-4.16263275862069E-2</c:v>
                </c:pt>
                <c:pt idx="10102">
                  <c:v>-4.1626413793103452E-2</c:v>
                </c:pt>
                <c:pt idx="10103">
                  <c:v>-4.1626431034482922E-2</c:v>
                </c:pt>
                <c:pt idx="10104">
                  <c:v>-4.1626482758620714E-2</c:v>
                </c:pt>
                <c:pt idx="10105">
                  <c:v>-4.1626517241379307E-2</c:v>
                </c:pt>
                <c:pt idx="10106">
                  <c:v>-4.1626482758620714E-2</c:v>
                </c:pt>
                <c:pt idx="10107">
                  <c:v>-4.1626379310344797E-2</c:v>
                </c:pt>
                <c:pt idx="10108">
                  <c:v>-4.1626241379310362E-2</c:v>
                </c:pt>
                <c:pt idx="10109">
                  <c:v>-4.1625965517241376E-2</c:v>
                </c:pt>
                <c:pt idx="10110">
                  <c:v>-4.1625655172413747E-2</c:v>
                </c:pt>
                <c:pt idx="10111">
                  <c:v>-4.1625344827586216E-2</c:v>
                </c:pt>
                <c:pt idx="10112">
                  <c:v>-4.1624896551724085E-2</c:v>
                </c:pt>
                <c:pt idx="10113">
                  <c:v>-4.162439655172414E-2</c:v>
                </c:pt>
                <c:pt idx="10114">
                  <c:v>-4.1623931034482822E-2</c:v>
                </c:pt>
                <c:pt idx="10115">
                  <c:v>-4.1623586206896553E-2</c:v>
                </c:pt>
                <c:pt idx="10116">
                  <c:v>-4.1623310344827587E-2</c:v>
                </c:pt>
                <c:pt idx="10117">
                  <c:v>-4.1623051724137897E-2</c:v>
                </c:pt>
                <c:pt idx="10118">
                  <c:v>-4.1622827586206897E-2</c:v>
                </c:pt>
                <c:pt idx="10119">
                  <c:v>-4.162263793103483E-2</c:v>
                </c:pt>
                <c:pt idx="10120">
                  <c:v>-4.1622448275861861E-2</c:v>
                </c:pt>
                <c:pt idx="10121">
                  <c:v>-4.1622293103448504E-2</c:v>
                </c:pt>
                <c:pt idx="10122">
                  <c:v>-4.1622155172413765E-2</c:v>
                </c:pt>
                <c:pt idx="10123">
                  <c:v>-4.1621965517241379E-2</c:v>
                </c:pt>
                <c:pt idx="10124">
                  <c:v>-4.1621724137931124E-2</c:v>
                </c:pt>
                <c:pt idx="10125">
                  <c:v>-4.1621362068965141E-2</c:v>
                </c:pt>
                <c:pt idx="10126">
                  <c:v>-4.1620879310344756E-2</c:v>
                </c:pt>
                <c:pt idx="10127">
                  <c:v>-4.1620344827586232E-2</c:v>
                </c:pt>
                <c:pt idx="10128">
                  <c:v>-4.1619931034482832E-2</c:v>
                </c:pt>
                <c:pt idx="10129">
                  <c:v>-4.1619517241379307E-2</c:v>
                </c:pt>
                <c:pt idx="10130">
                  <c:v>-4.1619103448275845E-2</c:v>
                </c:pt>
                <c:pt idx="10131">
                  <c:v>-4.1618568965517244E-2</c:v>
                </c:pt>
                <c:pt idx="10132">
                  <c:v>-4.1618017241379313E-2</c:v>
                </c:pt>
                <c:pt idx="10133">
                  <c:v>-4.1617448275861946E-2</c:v>
                </c:pt>
                <c:pt idx="10134">
                  <c:v>-4.1616879310344829E-2</c:v>
                </c:pt>
                <c:pt idx="10135">
                  <c:v>-4.1616241379310394E-2</c:v>
                </c:pt>
                <c:pt idx="10136">
                  <c:v>-4.1615603448275883E-2</c:v>
                </c:pt>
                <c:pt idx="10137">
                  <c:v>-4.161503448275862E-2</c:v>
                </c:pt>
                <c:pt idx="10138">
                  <c:v>-4.1614465517241413E-2</c:v>
                </c:pt>
                <c:pt idx="10139">
                  <c:v>-4.1613775862068957E-2</c:v>
                </c:pt>
                <c:pt idx="10140">
                  <c:v>-4.1613068965517273E-2</c:v>
                </c:pt>
                <c:pt idx="10141">
                  <c:v>-4.1612344827586474E-2</c:v>
                </c:pt>
                <c:pt idx="10142">
                  <c:v>-4.1611655172413796E-2</c:v>
                </c:pt>
                <c:pt idx="10143">
                  <c:v>-4.1610879310344816E-2</c:v>
                </c:pt>
                <c:pt idx="10144">
                  <c:v>-4.1609948275861751E-2</c:v>
                </c:pt>
                <c:pt idx="10145">
                  <c:v>-4.1608862068965212E-2</c:v>
                </c:pt>
                <c:pt idx="10146">
                  <c:v>-4.1607689655172406E-2</c:v>
                </c:pt>
                <c:pt idx="10147">
                  <c:v>-4.1606465517241432E-2</c:v>
                </c:pt>
                <c:pt idx="10148">
                  <c:v>-4.1605206896551727E-2</c:v>
                </c:pt>
                <c:pt idx="10149">
                  <c:v>-4.1604034482758616E-2</c:v>
                </c:pt>
                <c:pt idx="10150">
                  <c:v>-4.1602982758620823E-2</c:v>
                </c:pt>
                <c:pt idx="10151">
                  <c:v>-4.1601896551724075E-2</c:v>
                </c:pt>
                <c:pt idx="10152">
                  <c:v>-4.1600827586206895E-2</c:v>
                </c:pt>
                <c:pt idx="10153">
                  <c:v>-4.1599689655172412E-2</c:v>
                </c:pt>
                <c:pt idx="10154">
                  <c:v>-4.1598517241379314E-2</c:v>
                </c:pt>
                <c:pt idx="10155">
                  <c:v>-4.1597517241379334E-2</c:v>
                </c:pt>
                <c:pt idx="10156">
                  <c:v>-4.1596724137931494E-2</c:v>
                </c:pt>
                <c:pt idx="10157">
                  <c:v>-4.1596034482758823E-2</c:v>
                </c:pt>
                <c:pt idx="10158">
                  <c:v>-4.1595448275861945E-2</c:v>
                </c:pt>
                <c:pt idx="10159">
                  <c:v>-4.1594965517241414E-2</c:v>
                </c:pt>
                <c:pt idx="10160">
                  <c:v>-4.1594551724137917E-2</c:v>
                </c:pt>
                <c:pt idx="10161">
                  <c:v>-4.1594155172413785E-2</c:v>
                </c:pt>
                <c:pt idx="10162">
                  <c:v>-4.1593689655172433E-2</c:v>
                </c:pt>
                <c:pt idx="10163">
                  <c:v>-4.1593120689655157E-2</c:v>
                </c:pt>
                <c:pt idx="10164">
                  <c:v>-4.1592568965517294E-2</c:v>
                </c:pt>
                <c:pt idx="10165">
                  <c:v>-4.1592034482758833E-2</c:v>
                </c:pt>
                <c:pt idx="10166">
                  <c:v>-4.1591517241379307E-2</c:v>
                </c:pt>
                <c:pt idx="10167">
                  <c:v>-4.1590689655172423E-2</c:v>
                </c:pt>
                <c:pt idx="10168">
                  <c:v>-4.1589741379310347E-2</c:v>
                </c:pt>
                <c:pt idx="10169">
                  <c:v>-4.1588758620689392E-2</c:v>
                </c:pt>
                <c:pt idx="10170">
                  <c:v>-4.1587913793103462E-2</c:v>
                </c:pt>
                <c:pt idx="10171">
                  <c:v>-4.1587241379310372E-2</c:v>
                </c:pt>
                <c:pt idx="10172">
                  <c:v>-4.1586637931034898E-2</c:v>
                </c:pt>
                <c:pt idx="10173">
                  <c:v>-4.1586120689655066E-2</c:v>
                </c:pt>
                <c:pt idx="10174">
                  <c:v>-4.1585672413793087E-2</c:v>
                </c:pt>
                <c:pt idx="10175">
                  <c:v>-4.1585310344827577E-2</c:v>
                </c:pt>
                <c:pt idx="10176">
                  <c:v>-4.1585155172413645E-2</c:v>
                </c:pt>
                <c:pt idx="10177">
                  <c:v>-4.1585103448275845E-2</c:v>
                </c:pt>
                <c:pt idx="10178">
                  <c:v>-4.1585034482758625E-2</c:v>
                </c:pt>
                <c:pt idx="10179">
                  <c:v>-4.1584896551724142E-2</c:v>
                </c:pt>
                <c:pt idx="10180">
                  <c:v>-4.15846724137931E-2</c:v>
                </c:pt>
                <c:pt idx="10181">
                  <c:v>-4.1584431034482922E-2</c:v>
                </c:pt>
                <c:pt idx="10182">
                  <c:v>-4.1584137931034514E-2</c:v>
                </c:pt>
                <c:pt idx="10183">
                  <c:v>-4.1583827586206899E-2</c:v>
                </c:pt>
                <c:pt idx="10184">
                  <c:v>-4.1583448275861946E-2</c:v>
                </c:pt>
                <c:pt idx="10185">
                  <c:v>-4.1583034482758713E-2</c:v>
                </c:pt>
                <c:pt idx="10186">
                  <c:v>-4.1582534482758733E-2</c:v>
                </c:pt>
                <c:pt idx="10187">
                  <c:v>-4.1581913793103449E-2</c:v>
                </c:pt>
                <c:pt idx="10188">
                  <c:v>-4.1581327586206897E-2</c:v>
                </c:pt>
                <c:pt idx="10189">
                  <c:v>-4.158086206896526E-2</c:v>
                </c:pt>
                <c:pt idx="10190">
                  <c:v>-4.1580603448275882E-2</c:v>
                </c:pt>
                <c:pt idx="10191">
                  <c:v>-4.1580431034482924E-2</c:v>
                </c:pt>
                <c:pt idx="10192">
                  <c:v>-4.1580310344827585E-2</c:v>
                </c:pt>
                <c:pt idx="10193">
                  <c:v>-4.1580206896551723E-2</c:v>
                </c:pt>
                <c:pt idx="10194">
                  <c:v>-4.1580103448275847E-2</c:v>
                </c:pt>
                <c:pt idx="10195">
                  <c:v>-4.1580051724137916E-2</c:v>
                </c:pt>
                <c:pt idx="10196">
                  <c:v>-4.1580068965517254E-2</c:v>
                </c:pt>
                <c:pt idx="10197">
                  <c:v>-4.1580172413793075E-2</c:v>
                </c:pt>
                <c:pt idx="10198">
                  <c:v>-4.1580431034482924E-2</c:v>
                </c:pt>
                <c:pt idx="10199">
                  <c:v>-4.1580896551724117E-2</c:v>
                </c:pt>
                <c:pt idx="10200">
                  <c:v>-4.1581517241379297E-2</c:v>
                </c:pt>
                <c:pt idx="10201">
                  <c:v>-4.1582137931034768E-2</c:v>
                </c:pt>
                <c:pt idx="10202">
                  <c:v>-4.1582724137931452E-2</c:v>
                </c:pt>
                <c:pt idx="10203">
                  <c:v>-4.1583293103448556E-2</c:v>
                </c:pt>
                <c:pt idx="10204">
                  <c:v>-4.1583896551724162E-2</c:v>
                </c:pt>
                <c:pt idx="10205">
                  <c:v>-4.1584534482758617E-2</c:v>
                </c:pt>
                <c:pt idx="10206">
                  <c:v>-4.1585206896551728E-2</c:v>
                </c:pt>
                <c:pt idx="10207">
                  <c:v>-4.1585793103448433E-2</c:v>
                </c:pt>
                <c:pt idx="10208">
                  <c:v>-4.1586431034483028E-2</c:v>
                </c:pt>
                <c:pt idx="10209">
                  <c:v>-4.1587051724137916E-2</c:v>
                </c:pt>
                <c:pt idx="10210">
                  <c:v>-4.1587517241379317E-2</c:v>
                </c:pt>
                <c:pt idx="10211">
                  <c:v>-4.1587913793103462E-2</c:v>
                </c:pt>
                <c:pt idx="10212">
                  <c:v>-4.1588344827586332E-2</c:v>
                </c:pt>
                <c:pt idx="10213">
                  <c:v>-4.1588672413793097E-2</c:v>
                </c:pt>
                <c:pt idx="10214">
                  <c:v>-4.1588896551724125E-2</c:v>
                </c:pt>
                <c:pt idx="10215">
                  <c:v>-4.1589068965517242E-2</c:v>
                </c:pt>
                <c:pt idx="10216">
                  <c:v>-4.1589120689654847E-2</c:v>
                </c:pt>
                <c:pt idx="10217">
                  <c:v>-4.1589103448275856E-2</c:v>
                </c:pt>
                <c:pt idx="10218">
                  <c:v>-4.1589068965517242E-2</c:v>
                </c:pt>
                <c:pt idx="10219">
                  <c:v>-4.1589068965517242E-2</c:v>
                </c:pt>
                <c:pt idx="10220">
                  <c:v>-4.1589189655172366E-2</c:v>
                </c:pt>
                <c:pt idx="10221">
                  <c:v>-4.158941379310345E-2</c:v>
                </c:pt>
                <c:pt idx="10222">
                  <c:v>-4.1589827586206878E-2</c:v>
                </c:pt>
                <c:pt idx="10223">
                  <c:v>-4.1590224137931446E-2</c:v>
                </c:pt>
                <c:pt idx="10224">
                  <c:v>-4.1590568965517292E-2</c:v>
                </c:pt>
                <c:pt idx="10225">
                  <c:v>-4.1590862068965347E-2</c:v>
                </c:pt>
                <c:pt idx="10226">
                  <c:v>-4.1591206896551734E-2</c:v>
                </c:pt>
                <c:pt idx="10227">
                  <c:v>-4.1591706896551804E-2</c:v>
                </c:pt>
                <c:pt idx="10228">
                  <c:v>-4.1592275862068984E-2</c:v>
                </c:pt>
                <c:pt idx="10229">
                  <c:v>-4.1593000000000033E-2</c:v>
                </c:pt>
                <c:pt idx="10230">
                  <c:v>-4.1593879310344826E-2</c:v>
                </c:pt>
                <c:pt idx="10231">
                  <c:v>-4.1594793103448532E-2</c:v>
                </c:pt>
                <c:pt idx="10232">
                  <c:v>-4.1595758620689656E-2</c:v>
                </c:pt>
                <c:pt idx="10233">
                  <c:v>-4.1596775862068974E-2</c:v>
                </c:pt>
                <c:pt idx="10234">
                  <c:v>-4.1597810344827714E-2</c:v>
                </c:pt>
                <c:pt idx="10235">
                  <c:v>-4.1598706896551804E-2</c:v>
                </c:pt>
                <c:pt idx="10236">
                  <c:v>-4.1599413793103453E-2</c:v>
                </c:pt>
                <c:pt idx="10237">
                  <c:v>-4.1599931034482923E-2</c:v>
                </c:pt>
                <c:pt idx="10238">
                  <c:v>-4.1600258620689647E-2</c:v>
                </c:pt>
                <c:pt idx="10239">
                  <c:v>-4.1600465517241413E-2</c:v>
                </c:pt>
                <c:pt idx="10240">
                  <c:v>-4.1600620689655157E-2</c:v>
                </c:pt>
                <c:pt idx="10241">
                  <c:v>-4.1600689655172406E-2</c:v>
                </c:pt>
                <c:pt idx="10242">
                  <c:v>-4.1600793103448434E-2</c:v>
                </c:pt>
                <c:pt idx="10243">
                  <c:v>-4.1600775862068867E-2</c:v>
                </c:pt>
                <c:pt idx="10244">
                  <c:v>-4.1600793103448434E-2</c:v>
                </c:pt>
                <c:pt idx="10245">
                  <c:v>-4.1600810344827585E-2</c:v>
                </c:pt>
                <c:pt idx="10246">
                  <c:v>-4.1600810344827585E-2</c:v>
                </c:pt>
                <c:pt idx="10247">
                  <c:v>-4.1600827586206895E-2</c:v>
                </c:pt>
                <c:pt idx="10248">
                  <c:v>-4.1600896551724095E-2</c:v>
                </c:pt>
                <c:pt idx="10249">
                  <c:v>-4.1600999999999985E-2</c:v>
                </c:pt>
                <c:pt idx="10250">
                  <c:v>-4.1601137931034503E-2</c:v>
                </c:pt>
                <c:pt idx="10251">
                  <c:v>-4.1601362068965211E-2</c:v>
                </c:pt>
                <c:pt idx="10252">
                  <c:v>-4.1601603448275869E-2</c:v>
                </c:pt>
                <c:pt idx="10253">
                  <c:v>-4.1601862068965191E-2</c:v>
                </c:pt>
                <c:pt idx="10254">
                  <c:v>-4.1602155172413766E-2</c:v>
                </c:pt>
                <c:pt idx="10255">
                  <c:v>-4.1602465517241491E-2</c:v>
                </c:pt>
                <c:pt idx="10256">
                  <c:v>-4.1602810344827587E-2</c:v>
                </c:pt>
                <c:pt idx="10257">
                  <c:v>-4.1603206896551732E-2</c:v>
                </c:pt>
                <c:pt idx="10258">
                  <c:v>-4.1603706896551726E-2</c:v>
                </c:pt>
                <c:pt idx="10259">
                  <c:v>-4.1604189655172347E-2</c:v>
                </c:pt>
                <c:pt idx="10260">
                  <c:v>-4.1604793103448424E-2</c:v>
                </c:pt>
                <c:pt idx="10261">
                  <c:v>-4.1605396551724086E-2</c:v>
                </c:pt>
                <c:pt idx="10262">
                  <c:v>-4.1606086206896584E-2</c:v>
                </c:pt>
                <c:pt idx="10263">
                  <c:v>-4.1606758620689646E-2</c:v>
                </c:pt>
                <c:pt idx="10264">
                  <c:v>-4.1607293103448503E-2</c:v>
                </c:pt>
                <c:pt idx="10265">
                  <c:v>-4.1607741379310351E-2</c:v>
                </c:pt>
                <c:pt idx="10266">
                  <c:v>-4.1608103448275847E-2</c:v>
                </c:pt>
                <c:pt idx="10267">
                  <c:v>-4.1608379310344785E-2</c:v>
                </c:pt>
                <c:pt idx="10268">
                  <c:v>-4.1608620689655165E-2</c:v>
                </c:pt>
                <c:pt idx="10269">
                  <c:v>-4.1608844827586214E-2</c:v>
                </c:pt>
                <c:pt idx="10270">
                  <c:v>-4.1608862068965212E-2</c:v>
                </c:pt>
                <c:pt idx="10271">
                  <c:v>-4.1608827586206897E-2</c:v>
                </c:pt>
                <c:pt idx="10272">
                  <c:v>-4.1608586206896551E-2</c:v>
                </c:pt>
                <c:pt idx="10273">
                  <c:v>-4.1608206896551717E-2</c:v>
                </c:pt>
                <c:pt idx="10274">
                  <c:v>-4.1607844827586234E-2</c:v>
                </c:pt>
                <c:pt idx="10275">
                  <c:v>-4.1607482758620723E-2</c:v>
                </c:pt>
                <c:pt idx="10276">
                  <c:v>-4.1607086206896564E-2</c:v>
                </c:pt>
                <c:pt idx="10277">
                  <c:v>-4.1606689655172412E-2</c:v>
                </c:pt>
                <c:pt idx="10278">
                  <c:v>-4.1606241379310363E-2</c:v>
                </c:pt>
                <c:pt idx="10279">
                  <c:v>-4.1605775862068782E-2</c:v>
                </c:pt>
                <c:pt idx="10280">
                  <c:v>-4.1605137931034493E-2</c:v>
                </c:pt>
                <c:pt idx="10281">
                  <c:v>-4.1604344827586313E-2</c:v>
                </c:pt>
                <c:pt idx="10282">
                  <c:v>-4.1603551724137905E-2</c:v>
                </c:pt>
                <c:pt idx="10283">
                  <c:v>-4.1602655172413787E-2</c:v>
                </c:pt>
                <c:pt idx="10284">
                  <c:v>-4.1601672413793096E-2</c:v>
                </c:pt>
                <c:pt idx="10285">
                  <c:v>-4.1600672413793095E-2</c:v>
                </c:pt>
                <c:pt idx="10286">
                  <c:v>-4.1599758620689646E-2</c:v>
                </c:pt>
                <c:pt idx="10287">
                  <c:v>-4.159879310344855E-2</c:v>
                </c:pt>
                <c:pt idx="10288">
                  <c:v>-4.1597913793103493E-2</c:v>
                </c:pt>
                <c:pt idx="10289">
                  <c:v>-4.1596982758620914E-2</c:v>
                </c:pt>
                <c:pt idx="10290">
                  <c:v>-4.159608620689683E-2</c:v>
                </c:pt>
                <c:pt idx="10291">
                  <c:v>-4.1595293103448533E-2</c:v>
                </c:pt>
                <c:pt idx="10292">
                  <c:v>-4.1594551724137917E-2</c:v>
                </c:pt>
                <c:pt idx="10293">
                  <c:v>-4.1593775862068971E-2</c:v>
                </c:pt>
                <c:pt idx="10294">
                  <c:v>-4.1592982758620924E-2</c:v>
                </c:pt>
                <c:pt idx="10295">
                  <c:v>-4.1592241379310432E-2</c:v>
                </c:pt>
                <c:pt idx="10296">
                  <c:v>-4.1591517241379307E-2</c:v>
                </c:pt>
                <c:pt idx="10297">
                  <c:v>-4.1590827586206906E-2</c:v>
                </c:pt>
                <c:pt idx="10298">
                  <c:v>-4.1590172413793106E-2</c:v>
                </c:pt>
                <c:pt idx="10299">
                  <c:v>-4.1589396551724105E-2</c:v>
                </c:pt>
                <c:pt idx="10300">
                  <c:v>-4.1588586206896552E-2</c:v>
                </c:pt>
                <c:pt idx="10301">
                  <c:v>-4.1587758620689655E-2</c:v>
                </c:pt>
                <c:pt idx="10302">
                  <c:v>-4.1587000000000013E-2</c:v>
                </c:pt>
                <c:pt idx="10303">
                  <c:v>-4.1586275862068971E-2</c:v>
                </c:pt>
                <c:pt idx="10304">
                  <c:v>-4.1585534482758618E-2</c:v>
                </c:pt>
                <c:pt idx="10305">
                  <c:v>-4.1584775862068955E-2</c:v>
                </c:pt>
                <c:pt idx="10306">
                  <c:v>-4.1583982758620734E-2</c:v>
                </c:pt>
                <c:pt idx="10307">
                  <c:v>-4.1583206896551733E-2</c:v>
                </c:pt>
                <c:pt idx="10308">
                  <c:v>-4.1582413793103484E-2</c:v>
                </c:pt>
                <c:pt idx="10309">
                  <c:v>-4.1581586206896552E-2</c:v>
                </c:pt>
                <c:pt idx="10310">
                  <c:v>-4.1580689655172406E-2</c:v>
                </c:pt>
                <c:pt idx="10311">
                  <c:v>-4.1579827586206847E-2</c:v>
                </c:pt>
                <c:pt idx="10312">
                  <c:v>-4.1578931034482812E-2</c:v>
                </c:pt>
                <c:pt idx="10313">
                  <c:v>-4.1577931034482832E-2</c:v>
                </c:pt>
                <c:pt idx="10314">
                  <c:v>-4.1576913793103472E-2</c:v>
                </c:pt>
                <c:pt idx="10315">
                  <c:v>-4.1575827586206857E-2</c:v>
                </c:pt>
                <c:pt idx="10316">
                  <c:v>-4.1574775862068945E-2</c:v>
                </c:pt>
                <c:pt idx="10317">
                  <c:v>-4.1573689655172406E-2</c:v>
                </c:pt>
                <c:pt idx="10318">
                  <c:v>-4.1572568965517254E-2</c:v>
                </c:pt>
                <c:pt idx="10319">
                  <c:v>-4.1571551724137866E-2</c:v>
                </c:pt>
                <c:pt idx="10320">
                  <c:v>-4.1570655172413797E-2</c:v>
                </c:pt>
                <c:pt idx="10321">
                  <c:v>-4.1569793103448494E-2</c:v>
                </c:pt>
                <c:pt idx="10322">
                  <c:v>-4.1569000000000002E-2</c:v>
                </c:pt>
                <c:pt idx="10323">
                  <c:v>-4.1568206896551732E-2</c:v>
                </c:pt>
                <c:pt idx="10324">
                  <c:v>-4.1567310344827593E-2</c:v>
                </c:pt>
                <c:pt idx="10325">
                  <c:v>-4.1566310344827759E-2</c:v>
                </c:pt>
                <c:pt idx="10326">
                  <c:v>-4.1565241379310343E-2</c:v>
                </c:pt>
                <c:pt idx="10327">
                  <c:v>-4.1564206896551804E-2</c:v>
                </c:pt>
                <c:pt idx="10328">
                  <c:v>-4.1563120689655147E-2</c:v>
                </c:pt>
                <c:pt idx="10329">
                  <c:v>-4.1561862068965262E-2</c:v>
                </c:pt>
                <c:pt idx="10330">
                  <c:v>-4.1560517241379318E-2</c:v>
                </c:pt>
                <c:pt idx="10331">
                  <c:v>-4.155906896551724E-2</c:v>
                </c:pt>
                <c:pt idx="10332">
                  <c:v>-4.1557551724137907E-2</c:v>
                </c:pt>
                <c:pt idx="10333">
                  <c:v>-4.1556017241379313E-2</c:v>
                </c:pt>
                <c:pt idx="10334">
                  <c:v>-4.1554499999999987E-2</c:v>
                </c:pt>
                <c:pt idx="10335">
                  <c:v>-4.1553000000000007E-2</c:v>
                </c:pt>
                <c:pt idx="10336">
                  <c:v>-4.1551431034482833E-2</c:v>
                </c:pt>
                <c:pt idx="10337">
                  <c:v>-4.1549931034482783E-2</c:v>
                </c:pt>
                <c:pt idx="10338">
                  <c:v>-4.1548568965517035E-2</c:v>
                </c:pt>
                <c:pt idx="10339">
                  <c:v>-4.1547103448275856E-2</c:v>
                </c:pt>
                <c:pt idx="10340">
                  <c:v>-4.1545620689654963E-2</c:v>
                </c:pt>
                <c:pt idx="10341">
                  <c:v>-4.1544241379310315E-2</c:v>
                </c:pt>
                <c:pt idx="10342">
                  <c:v>-4.1542896551724107E-2</c:v>
                </c:pt>
                <c:pt idx="10343">
                  <c:v>-4.1541517241379305E-2</c:v>
                </c:pt>
                <c:pt idx="10344">
                  <c:v>-4.1540155172413551E-2</c:v>
                </c:pt>
                <c:pt idx="10345">
                  <c:v>-4.1538879310344806E-2</c:v>
                </c:pt>
                <c:pt idx="10346">
                  <c:v>-4.1537689655172433E-2</c:v>
                </c:pt>
                <c:pt idx="10347">
                  <c:v>-4.1536603448275984E-2</c:v>
                </c:pt>
                <c:pt idx="10348">
                  <c:v>-4.1535551724137885E-2</c:v>
                </c:pt>
                <c:pt idx="10349">
                  <c:v>-4.1534551724137926E-2</c:v>
                </c:pt>
                <c:pt idx="10350">
                  <c:v>-4.1533586206896574E-2</c:v>
                </c:pt>
                <c:pt idx="10351">
                  <c:v>-4.1532827586206904E-2</c:v>
                </c:pt>
                <c:pt idx="10352">
                  <c:v>-4.1532327586206903E-2</c:v>
                </c:pt>
                <c:pt idx="10353">
                  <c:v>-4.1531827586206896E-2</c:v>
                </c:pt>
                <c:pt idx="10354">
                  <c:v>-4.1531310344827585E-2</c:v>
                </c:pt>
                <c:pt idx="10355">
                  <c:v>-4.1530913793103454E-2</c:v>
                </c:pt>
                <c:pt idx="10356">
                  <c:v>-4.1530672413793109E-2</c:v>
                </c:pt>
                <c:pt idx="10357">
                  <c:v>-4.1530655172413798E-2</c:v>
                </c:pt>
                <c:pt idx="10358">
                  <c:v>-4.1530724137931387E-2</c:v>
                </c:pt>
                <c:pt idx="10359">
                  <c:v>-4.1530655172413798E-2</c:v>
                </c:pt>
                <c:pt idx="10360">
                  <c:v>-4.1530724137931387E-2</c:v>
                </c:pt>
                <c:pt idx="10361">
                  <c:v>-4.1530810344827578E-2</c:v>
                </c:pt>
                <c:pt idx="10362">
                  <c:v>-4.1530896551724115E-2</c:v>
                </c:pt>
                <c:pt idx="10363">
                  <c:v>-4.1530862068965287E-2</c:v>
                </c:pt>
                <c:pt idx="10364">
                  <c:v>-4.1530862068965287E-2</c:v>
                </c:pt>
                <c:pt idx="10365">
                  <c:v>-4.1531017241379316E-2</c:v>
                </c:pt>
                <c:pt idx="10366">
                  <c:v>-4.1531189655172385E-2</c:v>
                </c:pt>
                <c:pt idx="10367">
                  <c:v>-4.1531310344827585E-2</c:v>
                </c:pt>
                <c:pt idx="10368">
                  <c:v>-4.1531448275861818E-2</c:v>
                </c:pt>
                <c:pt idx="10369">
                  <c:v>-4.1531603448275882E-2</c:v>
                </c:pt>
                <c:pt idx="10370">
                  <c:v>-4.153179310344849E-2</c:v>
                </c:pt>
                <c:pt idx="10371">
                  <c:v>-4.153186206896526E-2</c:v>
                </c:pt>
                <c:pt idx="10372">
                  <c:v>-4.1531965517241393E-2</c:v>
                </c:pt>
                <c:pt idx="10373">
                  <c:v>-4.1532172413793096E-2</c:v>
                </c:pt>
                <c:pt idx="10374">
                  <c:v>-4.1532448275862055E-2</c:v>
                </c:pt>
                <c:pt idx="10375">
                  <c:v>-4.1532758620689655E-2</c:v>
                </c:pt>
                <c:pt idx="10376">
                  <c:v>-4.1532965517241532E-2</c:v>
                </c:pt>
                <c:pt idx="10377">
                  <c:v>-4.1533206896551857E-2</c:v>
                </c:pt>
                <c:pt idx="10378">
                  <c:v>-4.1533500000000022E-2</c:v>
                </c:pt>
                <c:pt idx="10379">
                  <c:v>-4.1533758620689656E-2</c:v>
                </c:pt>
                <c:pt idx="10380">
                  <c:v>-4.1534000000000001E-2</c:v>
                </c:pt>
                <c:pt idx="10381">
                  <c:v>-4.1534275862068967E-2</c:v>
                </c:pt>
                <c:pt idx="10382">
                  <c:v>-4.1534448275861856E-2</c:v>
                </c:pt>
                <c:pt idx="10383">
                  <c:v>-4.1534551724137926E-2</c:v>
                </c:pt>
                <c:pt idx="10384">
                  <c:v>-4.1534620689655175E-2</c:v>
                </c:pt>
                <c:pt idx="10385">
                  <c:v>-4.1534655172413795E-2</c:v>
                </c:pt>
                <c:pt idx="10386">
                  <c:v>-4.1534793103448514E-2</c:v>
                </c:pt>
                <c:pt idx="10387">
                  <c:v>-4.1534965517241403E-2</c:v>
                </c:pt>
                <c:pt idx="10388">
                  <c:v>-4.1535068965517244E-2</c:v>
                </c:pt>
                <c:pt idx="10389">
                  <c:v>-4.1535086206896554E-2</c:v>
                </c:pt>
                <c:pt idx="10390">
                  <c:v>-4.1535068965517244E-2</c:v>
                </c:pt>
                <c:pt idx="10391">
                  <c:v>-4.1535086206896554E-2</c:v>
                </c:pt>
                <c:pt idx="10392">
                  <c:v>-4.1535068965517244E-2</c:v>
                </c:pt>
                <c:pt idx="10393">
                  <c:v>-4.1535051724137906E-2</c:v>
                </c:pt>
                <c:pt idx="10394">
                  <c:v>-4.1535172413792891E-2</c:v>
                </c:pt>
                <c:pt idx="10395">
                  <c:v>-4.1535379310344796E-2</c:v>
                </c:pt>
                <c:pt idx="10396">
                  <c:v>-4.1535568965517217E-2</c:v>
                </c:pt>
                <c:pt idx="10397">
                  <c:v>-4.1535724137931322E-2</c:v>
                </c:pt>
                <c:pt idx="10398">
                  <c:v>-4.153579310344848E-2</c:v>
                </c:pt>
                <c:pt idx="10399">
                  <c:v>-4.1535810344827576E-2</c:v>
                </c:pt>
                <c:pt idx="10400">
                  <c:v>-4.153579310344848E-2</c:v>
                </c:pt>
                <c:pt idx="10401">
                  <c:v>-4.1535724137931322E-2</c:v>
                </c:pt>
                <c:pt idx="10402">
                  <c:v>-4.1535689655172417E-2</c:v>
                </c:pt>
                <c:pt idx="10403">
                  <c:v>-4.1535655172413796E-2</c:v>
                </c:pt>
                <c:pt idx="10404">
                  <c:v>-4.1535655172413796E-2</c:v>
                </c:pt>
                <c:pt idx="10405">
                  <c:v>-4.1535758620689645E-2</c:v>
                </c:pt>
                <c:pt idx="10406">
                  <c:v>-4.1535896551724107E-2</c:v>
                </c:pt>
                <c:pt idx="10407">
                  <c:v>-4.1536034482758749E-2</c:v>
                </c:pt>
                <c:pt idx="10408">
                  <c:v>-4.1536172413793107E-2</c:v>
                </c:pt>
                <c:pt idx="10409">
                  <c:v>-4.1536465517241557E-2</c:v>
                </c:pt>
                <c:pt idx="10410">
                  <c:v>-4.1536948275862046E-2</c:v>
                </c:pt>
                <c:pt idx="10411">
                  <c:v>-4.1537482758620833E-2</c:v>
                </c:pt>
                <c:pt idx="10412">
                  <c:v>-4.1537965517241433E-2</c:v>
                </c:pt>
                <c:pt idx="10413">
                  <c:v>-4.1538431034482924E-2</c:v>
                </c:pt>
                <c:pt idx="10414">
                  <c:v>-4.1538827586206896E-2</c:v>
                </c:pt>
                <c:pt idx="10415">
                  <c:v>-4.1539258620689655E-2</c:v>
                </c:pt>
                <c:pt idx="10416">
                  <c:v>-4.1539775862068945E-2</c:v>
                </c:pt>
                <c:pt idx="10417">
                  <c:v>-4.1540310344827566E-2</c:v>
                </c:pt>
                <c:pt idx="10418">
                  <c:v>-4.1540844827586222E-2</c:v>
                </c:pt>
                <c:pt idx="10419">
                  <c:v>-4.1541344827586223E-2</c:v>
                </c:pt>
                <c:pt idx="10420">
                  <c:v>-4.1541689655172395E-2</c:v>
                </c:pt>
                <c:pt idx="10421">
                  <c:v>-4.1541862068965131E-2</c:v>
                </c:pt>
                <c:pt idx="10422">
                  <c:v>-4.1541913793103367E-2</c:v>
                </c:pt>
                <c:pt idx="10423">
                  <c:v>-4.1541965517241375E-2</c:v>
                </c:pt>
                <c:pt idx="10424">
                  <c:v>-4.1542068965517244E-2</c:v>
                </c:pt>
                <c:pt idx="10425">
                  <c:v>-4.1542275862068968E-2</c:v>
                </c:pt>
                <c:pt idx="10426">
                  <c:v>-4.1542448275861843E-2</c:v>
                </c:pt>
                <c:pt idx="10427">
                  <c:v>-4.1542499999999996E-2</c:v>
                </c:pt>
                <c:pt idx="10428">
                  <c:v>-4.1542465517241403E-2</c:v>
                </c:pt>
                <c:pt idx="10429">
                  <c:v>-4.1542379310344796E-2</c:v>
                </c:pt>
                <c:pt idx="10430">
                  <c:v>-4.154225862068945E-2</c:v>
                </c:pt>
                <c:pt idx="10431">
                  <c:v>-4.1542172413793065E-2</c:v>
                </c:pt>
                <c:pt idx="10432">
                  <c:v>-4.1542068965517244E-2</c:v>
                </c:pt>
                <c:pt idx="10433">
                  <c:v>-4.1541862068965131E-2</c:v>
                </c:pt>
                <c:pt idx="10434">
                  <c:v>-4.1541724137931134E-2</c:v>
                </c:pt>
                <c:pt idx="10435">
                  <c:v>-4.1541568965516994E-2</c:v>
                </c:pt>
                <c:pt idx="10436">
                  <c:v>-4.1541448275861724E-2</c:v>
                </c:pt>
                <c:pt idx="10437">
                  <c:v>-4.1541362068965165E-2</c:v>
                </c:pt>
                <c:pt idx="10438">
                  <c:v>-4.1541344827586223E-2</c:v>
                </c:pt>
                <c:pt idx="10439">
                  <c:v>-4.1541344827586223E-2</c:v>
                </c:pt>
                <c:pt idx="10440">
                  <c:v>-4.1541379310344746E-2</c:v>
                </c:pt>
                <c:pt idx="10441">
                  <c:v>-4.1541482758620692E-2</c:v>
                </c:pt>
                <c:pt idx="10442">
                  <c:v>-4.1541689655172395E-2</c:v>
                </c:pt>
                <c:pt idx="10443">
                  <c:v>-4.1541965517241375E-2</c:v>
                </c:pt>
                <c:pt idx="10444">
                  <c:v>-4.1542241379310361E-2</c:v>
                </c:pt>
                <c:pt idx="10445">
                  <c:v>-4.1542431034482914E-2</c:v>
                </c:pt>
                <c:pt idx="10446">
                  <c:v>-4.1542551724137906E-2</c:v>
                </c:pt>
                <c:pt idx="10447">
                  <c:v>-4.154272413793135E-2</c:v>
                </c:pt>
                <c:pt idx="10448">
                  <c:v>-4.1543068965517217E-2</c:v>
                </c:pt>
                <c:pt idx="10449">
                  <c:v>-4.1543465517241383E-2</c:v>
                </c:pt>
                <c:pt idx="10450">
                  <c:v>-4.1543965517241384E-2</c:v>
                </c:pt>
                <c:pt idx="10451">
                  <c:v>-4.1544448275861762E-2</c:v>
                </c:pt>
                <c:pt idx="10452">
                  <c:v>-4.1545051724137846E-2</c:v>
                </c:pt>
                <c:pt idx="10453">
                  <c:v>-4.1545724137931034E-2</c:v>
                </c:pt>
                <c:pt idx="10454">
                  <c:v>-4.1546534482758621E-2</c:v>
                </c:pt>
                <c:pt idx="10455">
                  <c:v>-4.1547517241379305E-2</c:v>
                </c:pt>
                <c:pt idx="10456">
                  <c:v>-4.1548620689655057E-2</c:v>
                </c:pt>
                <c:pt idx="10457">
                  <c:v>-4.1549948275861691E-2</c:v>
                </c:pt>
                <c:pt idx="10458">
                  <c:v>-4.1551396551724087E-2</c:v>
                </c:pt>
                <c:pt idx="10459">
                  <c:v>-4.1552965517241434E-2</c:v>
                </c:pt>
                <c:pt idx="10460">
                  <c:v>-4.155463793103481E-2</c:v>
                </c:pt>
                <c:pt idx="10461">
                  <c:v>-4.1556344827586432E-2</c:v>
                </c:pt>
                <c:pt idx="10462">
                  <c:v>-4.1558068965517225E-2</c:v>
                </c:pt>
                <c:pt idx="10463">
                  <c:v>-4.1559551724137875E-2</c:v>
                </c:pt>
                <c:pt idx="10464">
                  <c:v>-4.1560948275861945E-2</c:v>
                </c:pt>
                <c:pt idx="10465">
                  <c:v>-4.1562206896551913E-2</c:v>
                </c:pt>
                <c:pt idx="10466">
                  <c:v>-4.1563379310344817E-2</c:v>
                </c:pt>
                <c:pt idx="10467">
                  <c:v>-4.1564482758620833E-2</c:v>
                </c:pt>
                <c:pt idx="10468">
                  <c:v>-4.1565534482758626E-2</c:v>
                </c:pt>
                <c:pt idx="10469">
                  <c:v>-4.1566655172413813E-2</c:v>
                </c:pt>
                <c:pt idx="10470">
                  <c:v>-4.1567793103448575E-2</c:v>
                </c:pt>
                <c:pt idx="10471">
                  <c:v>-4.1569017241379312E-2</c:v>
                </c:pt>
                <c:pt idx="10472">
                  <c:v>-4.1570068965517216E-2</c:v>
                </c:pt>
                <c:pt idx="10473">
                  <c:v>-4.1570913793103445E-2</c:v>
                </c:pt>
                <c:pt idx="10474">
                  <c:v>-4.1571465517241377E-2</c:v>
                </c:pt>
                <c:pt idx="10475">
                  <c:v>-4.1571827586206866E-2</c:v>
                </c:pt>
                <c:pt idx="10476">
                  <c:v>-4.1571931034482784E-2</c:v>
                </c:pt>
                <c:pt idx="10477">
                  <c:v>-4.1571879310344756E-2</c:v>
                </c:pt>
                <c:pt idx="10478">
                  <c:v>-4.1571724137931178E-2</c:v>
                </c:pt>
                <c:pt idx="10479">
                  <c:v>-4.1571413793103446E-2</c:v>
                </c:pt>
                <c:pt idx="10480">
                  <c:v>-4.1570931034482804E-2</c:v>
                </c:pt>
                <c:pt idx="10481">
                  <c:v>-4.1570431034482824E-2</c:v>
                </c:pt>
                <c:pt idx="10482">
                  <c:v>-4.1569775862068947E-2</c:v>
                </c:pt>
                <c:pt idx="10483">
                  <c:v>-4.1568982758620733E-2</c:v>
                </c:pt>
                <c:pt idx="10484">
                  <c:v>-4.1568051724137925E-2</c:v>
                </c:pt>
                <c:pt idx="10485">
                  <c:v>-4.1566965517241532E-2</c:v>
                </c:pt>
                <c:pt idx="10486">
                  <c:v>-4.1565775862068957E-2</c:v>
                </c:pt>
                <c:pt idx="10487">
                  <c:v>-4.1564551724137908E-2</c:v>
                </c:pt>
                <c:pt idx="10488">
                  <c:v>-4.1563396551724183E-2</c:v>
                </c:pt>
                <c:pt idx="10489">
                  <c:v>-4.1562241379310423E-2</c:v>
                </c:pt>
                <c:pt idx="10490">
                  <c:v>-4.1560982758620801E-2</c:v>
                </c:pt>
                <c:pt idx="10491">
                  <c:v>-4.1559551724137875E-2</c:v>
                </c:pt>
                <c:pt idx="10492">
                  <c:v>-4.1558000000000005E-2</c:v>
                </c:pt>
                <c:pt idx="10493">
                  <c:v>-4.1556482758620734E-2</c:v>
                </c:pt>
                <c:pt idx="10494">
                  <c:v>-4.1555137931034512E-2</c:v>
                </c:pt>
                <c:pt idx="10495">
                  <c:v>-4.1553758620689656E-2</c:v>
                </c:pt>
                <c:pt idx="10496">
                  <c:v>-4.1552310344827592E-2</c:v>
                </c:pt>
                <c:pt idx="10497">
                  <c:v>-4.1550931034482833E-2</c:v>
                </c:pt>
                <c:pt idx="10498">
                  <c:v>-4.1549672413793065E-2</c:v>
                </c:pt>
                <c:pt idx="10499">
                  <c:v>-4.1548517241379306E-2</c:v>
                </c:pt>
                <c:pt idx="10500">
                  <c:v>-4.1547413793103456E-2</c:v>
                </c:pt>
                <c:pt idx="10501">
                  <c:v>-4.1546310344827586E-2</c:v>
                </c:pt>
                <c:pt idx="10502">
                  <c:v>-4.1545241379310295E-2</c:v>
                </c:pt>
                <c:pt idx="10503">
                  <c:v>-4.1544137931034487E-2</c:v>
                </c:pt>
                <c:pt idx="10504">
                  <c:v>-4.1543086206896562E-2</c:v>
                </c:pt>
                <c:pt idx="10505">
                  <c:v>-4.1542172413793065E-2</c:v>
                </c:pt>
                <c:pt idx="10506">
                  <c:v>-4.1541310344827546E-2</c:v>
                </c:pt>
                <c:pt idx="10507">
                  <c:v>-4.1540517241379298E-2</c:v>
                </c:pt>
                <c:pt idx="10508">
                  <c:v>-4.153979310344847E-2</c:v>
                </c:pt>
                <c:pt idx="10509">
                  <c:v>-4.1539051724137896E-2</c:v>
                </c:pt>
                <c:pt idx="10510">
                  <c:v>-4.1538206896551813E-2</c:v>
                </c:pt>
                <c:pt idx="10511">
                  <c:v>-4.1537172413793087E-2</c:v>
                </c:pt>
                <c:pt idx="10512">
                  <c:v>-4.1536206896551894E-2</c:v>
                </c:pt>
                <c:pt idx="10513">
                  <c:v>-4.1535465517241403E-2</c:v>
                </c:pt>
                <c:pt idx="10514">
                  <c:v>-4.1534827586206899E-2</c:v>
                </c:pt>
                <c:pt idx="10515">
                  <c:v>-4.1534379310344816E-2</c:v>
                </c:pt>
                <c:pt idx="10516">
                  <c:v>-4.1533965517241513E-2</c:v>
                </c:pt>
                <c:pt idx="10517">
                  <c:v>-4.1533517241379332E-2</c:v>
                </c:pt>
                <c:pt idx="10518">
                  <c:v>-4.1533120689655145E-2</c:v>
                </c:pt>
                <c:pt idx="10519">
                  <c:v>-4.1532827586206904E-2</c:v>
                </c:pt>
                <c:pt idx="10520">
                  <c:v>-4.1532534482758773E-2</c:v>
                </c:pt>
                <c:pt idx="10521">
                  <c:v>-4.1532224137931506E-2</c:v>
                </c:pt>
                <c:pt idx="10522">
                  <c:v>-4.1532034482758724E-2</c:v>
                </c:pt>
                <c:pt idx="10523">
                  <c:v>-4.1531931034482834E-2</c:v>
                </c:pt>
                <c:pt idx="10524">
                  <c:v>-4.1532068965517303E-2</c:v>
                </c:pt>
                <c:pt idx="10525">
                  <c:v>-4.1532241379310393E-2</c:v>
                </c:pt>
                <c:pt idx="10526">
                  <c:v>-4.1532396551724193E-2</c:v>
                </c:pt>
                <c:pt idx="10527">
                  <c:v>-4.1532603448275932E-2</c:v>
                </c:pt>
                <c:pt idx="10528">
                  <c:v>-4.1532896551724138E-2</c:v>
                </c:pt>
                <c:pt idx="10529">
                  <c:v>-4.1533258620689656E-2</c:v>
                </c:pt>
                <c:pt idx="10530">
                  <c:v>-4.1533586206896574E-2</c:v>
                </c:pt>
                <c:pt idx="10531">
                  <c:v>-4.1533879310344815E-2</c:v>
                </c:pt>
                <c:pt idx="10532">
                  <c:v>-4.1534051724137926E-2</c:v>
                </c:pt>
                <c:pt idx="10533">
                  <c:v>-4.1534137931034533E-2</c:v>
                </c:pt>
                <c:pt idx="10534">
                  <c:v>-4.1534224137931404E-2</c:v>
                </c:pt>
                <c:pt idx="10535">
                  <c:v>-4.1534258620689657E-2</c:v>
                </c:pt>
                <c:pt idx="10536">
                  <c:v>-4.1534275862068967E-2</c:v>
                </c:pt>
                <c:pt idx="10537">
                  <c:v>-4.1534379310344816E-2</c:v>
                </c:pt>
                <c:pt idx="10538">
                  <c:v>-4.1534517241379312E-2</c:v>
                </c:pt>
                <c:pt idx="10539">
                  <c:v>-4.1534655172413795E-2</c:v>
                </c:pt>
                <c:pt idx="10540">
                  <c:v>-4.1534862068965277E-2</c:v>
                </c:pt>
                <c:pt idx="10541">
                  <c:v>-4.1535275862068947E-2</c:v>
                </c:pt>
                <c:pt idx="10542">
                  <c:v>-4.1535655172413796E-2</c:v>
                </c:pt>
                <c:pt idx="10543">
                  <c:v>-4.1535948275861781E-2</c:v>
                </c:pt>
                <c:pt idx="10544">
                  <c:v>-4.1536051724137983E-2</c:v>
                </c:pt>
                <c:pt idx="10545">
                  <c:v>-4.1536137931034778E-2</c:v>
                </c:pt>
                <c:pt idx="10546">
                  <c:v>-4.1536275862068976E-2</c:v>
                </c:pt>
                <c:pt idx="10547">
                  <c:v>-4.153631034482775E-2</c:v>
                </c:pt>
                <c:pt idx="10548">
                  <c:v>-4.1536206896551894E-2</c:v>
                </c:pt>
                <c:pt idx="10549">
                  <c:v>-4.1536155172413797E-2</c:v>
                </c:pt>
                <c:pt idx="10550">
                  <c:v>-4.1536206896551894E-2</c:v>
                </c:pt>
                <c:pt idx="10551">
                  <c:v>-4.1536448275862045E-2</c:v>
                </c:pt>
                <c:pt idx="10552">
                  <c:v>-4.1536965517241523E-2</c:v>
                </c:pt>
                <c:pt idx="10553">
                  <c:v>-4.1537689655172433E-2</c:v>
                </c:pt>
                <c:pt idx="10554">
                  <c:v>-4.1538603448275882E-2</c:v>
                </c:pt>
                <c:pt idx="10555">
                  <c:v>-4.1539586206896552E-2</c:v>
                </c:pt>
                <c:pt idx="10556">
                  <c:v>-4.1540810344827567E-2</c:v>
                </c:pt>
                <c:pt idx="10557">
                  <c:v>-4.154212068965496E-2</c:v>
                </c:pt>
                <c:pt idx="10558">
                  <c:v>-4.1543413793103452E-2</c:v>
                </c:pt>
                <c:pt idx="10559">
                  <c:v>-4.1544775862068846E-2</c:v>
                </c:pt>
                <c:pt idx="10560">
                  <c:v>-4.1546137931034524E-2</c:v>
                </c:pt>
                <c:pt idx="10561">
                  <c:v>-4.1547517241379305E-2</c:v>
                </c:pt>
                <c:pt idx="10562">
                  <c:v>-4.1548844827586223E-2</c:v>
                </c:pt>
                <c:pt idx="10563">
                  <c:v>-4.1550172413793066E-2</c:v>
                </c:pt>
                <c:pt idx="10564">
                  <c:v>-4.1551517241379315E-2</c:v>
                </c:pt>
                <c:pt idx="10565">
                  <c:v>-4.1552862068965329E-2</c:v>
                </c:pt>
                <c:pt idx="10566">
                  <c:v>-4.1554034482758621E-2</c:v>
                </c:pt>
                <c:pt idx="10567">
                  <c:v>-4.1555086206896553E-2</c:v>
                </c:pt>
                <c:pt idx="10568">
                  <c:v>-4.1556120689655057E-2</c:v>
                </c:pt>
                <c:pt idx="10569">
                  <c:v>-4.1557120689654996E-2</c:v>
                </c:pt>
                <c:pt idx="10570">
                  <c:v>-4.1558068965517225E-2</c:v>
                </c:pt>
                <c:pt idx="10571">
                  <c:v>-4.1558965517241392E-2</c:v>
                </c:pt>
                <c:pt idx="10572">
                  <c:v>-4.1559793103448324E-2</c:v>
                </c:pt>
                <c:pt idx="10573">
                  <c:v>-4.1560655172413787E-2</c:v>
                </c:pt>
                <c:pt idx="10574">
                  <c:v>-4.1561448275861855E-2</c:v>
                </c:pt>
                <c:pt idx="10575">
                  <c:v>-4.1562172413793105E-2</c:v>
                </c:pt>
                <c:pt idx="10576">
                  <c:v>-4.1562827586206913E-2</c:v>
                </c:pt>
                <c:pt idx="10577">
                  <c:v>-4.1563362068965465E-2</c:v>
                </c:pt>
                <c:pt idx="10578">
                  <c:v>-4.1563758620689659E-2</c:v>
                </c:pt>
                <c:pt idx="10579">
                  <c:v>-4.1564017241379314E-2</c:v>
                </c:pt>
                <c:pt idx="10580">
                  <c:v>-4.1564224137931413E-2</c:v>
                </c:pt>
                <c:pt idx="10581">
                  <c:v>-4.1564362068965445E-2</c:v>
                </c:pt>
                <c:pt idx="10582">
                  <c:v>-4.1564517241379322E-2</c:v>
                </c:pt>
                <c:pt idx="10583">
                  <c:v>-4.1564706896551812E-2</c:v>
                </c:pt>
                <c:pt idx="10584">
                  <c:v>-4.1565017241379322E-2</c:v>
                </c:pt>
                <c:pt idx="10585">
                  <c:v>-4.1565396551724115E-2</c:v>
                </c:pt>
                <c:pt idx="10586">
                  <c:v>-4.1565655172413798E-2</c:v>
                </c:pt>
                <c:pt idx="10587">
                  <c:v>-4.1565862068965252E-2</c:v>
                </c:pt>
                <c:pt idx="10588">
                  <c:v>-4.1565965517241413E-2</c:v>
                </c:pt>
                <c:pt idx="10589">
                  <c:v>-4.1565965517241413E-2</c:v>
                </c:pt>
                <c:pt idx="10590">
                  <c:v>-4.1565827586206895E-2</c:v>
                </c:pt>
                <c:pt idx="10591">
                  <c:v>-4.1565672413793095E-2</c:v>
                </c:pt>
                <c:pt idx="10592">
                  <c:v>-4.1565482758620723E-2</c:v>
                </c:pt>
                <c:pt idx="10593">
                  <c:v>-4.1565206896551722E-2</c:v>
                </c:pt>
                <c:pt idx="10594">
                  <c:v>-4.1564827586206901E-2</c:v>
                </c:pt>
                <c:pt idx="10595">
                  <c:v>-4.156431034482759E-2</c:v>
                </c:pt>
                <c:pt idx="10596">
                  <c:v>-4.1563706896551832E-2</c:v>
                </c:pt>
                <c:pt idx="10597">
                  <c:v>-4.1563000000000024E-2</c:v>
                </c:pt>
                <c:pt idx="10598">
                  <c:v>-4.1562155172413795E-2</c:v>
                </c:pt>
                <c:pt idx="10599">
                  <c:v>-4.1561344827586402E-2</c:v>
                </c:pt>
                <c:pt idx="10600">
                  <c:v>-4.1560689655172414E-2</c:v>
                </c:pt>
                <c:pt idx="10601">
                  <c:v>-4.1560034482758634E-2</c:v>
                </c:pt>
                <c:pt idx="10602">
                  <c:v>-4.1559362068965211E-2</c:v>
                </c:pt>
                <c:pt idx="10603">
                  <c:v>-4.1558586206896557E-2</c:v>
                </c:pt>
                <c:pt idx="10604">
                  <c:v>-4.1557724137931386E-2</c:v>
                </c:pt>
                <c:pt idx="10605">
                  <c:v>-4.1556844827586412E-2</c:v>
                </c:pt>
                <c:pt idx="10606">
                  <c:v>-4.1555965517241382E-2</c:v>
                </c:pt>
                <c:pt idx="10607">
                  <c:v>-4.1555206896551726E-2</c:v>
                </c:pt>
                <c:pt idx="10608">
                  <c:v>-4.1554396551724125E-2</c:v>
                </c:pt>
                <c:pt idx="10609">
                  <c:v>-4.1553482758620724E-2</c:v>
                </c:pt>
                <c:pt idx="10610">
                  <c:v>-4.1552758620689655E-2</c:v>
                </c:pt>
                <c:pt idx="10611">
                  <c:v>-4.1552103448275861E-2</c:v>
                </c:pt>
                <c:pt idx="10612">
                  <c:v>-4.1551551724137895E-2</c:v>
                </c:pt>
                <c:pt idx="10613">
                  <c:v>-4.1551000000000005E-2</c:v>
                </c:pt>
                <c:pt idx="10614">
                  <c:v>-4.1550413793103452E-2</c:v>
                </c:pt>
                <c:pt idx="10615">
                  <c:v>-4.1549775862068761E-2</c:v>
                </c:pt>
                <c:pt idx="10616">
                  <c:v>-4.1548948275861725E-2</c:v>
                </c:pt>
                <c:pt idx="10617">
                  <c:v>-4.1548034482758615E-2</c:v>
                </c:pt>
                <c:pt idx="10618">
                  <c:v>-4.1547206896551725E-2</c:v>
                </c:pt>
                <c:pt idx="10619">
                  <c:v>-4.1546413793103462E-2</c:v>
                </c:pt>
                <c:pt idx="10620">
                  <c:v>-4.1545568965516956E-2</c:v>
                </c:pt>
                <c:pt idx="10621">
                  <c:v>-4.1544775862068846E-2</c:v>
                </c:pt>
                <c:pt idx="10622">
                  <c:v>-4.1544034482758618E-2</c:v>
                </c:pt>
                <c:pt idx="10623">
                  <c:v>-4.1543448275861816E-2</c:v>
                </c:pt>
                <c:pt idx="10624">
                  <c:v>-4.1542879310344796E-2</c:v>
                </c:pt>
                <c:pt idx="10625">
                  <c:v>-4.1542362068965291E-2</c:v>
                </c:pt>
                <c:pt idx="10626">
                  <c:v>-4.1541982758620685E-2</c:v>
                </c:pt>
                <c:pt idx="10627">
                  <c:v>-4.1541620689654987E-2</c:v>
                </c:pt>
                <c:pt idx="10628">
                  <c:v>-4.1541241379310347E-2</c:v>
                </c:pt>
                <c:pt idx="10629">
                  <c:v>-4.1540879310344746E-2</c:v>
                </c:pt>
                <c:pt idx="10630">
                  <c:v>-4.1540689655172415E-2</c:v>
                </c:pt>
                <c:pt idx="10631">
                  <c:v>-4.1540689655172415E-2</c:v>
                </c:pt>
                <c:pt idx="10632">
                  <c:v>-4.1540965517241381E-2</c:v>
                </c:pt>
                <c:pt idx="10633">
                  <c:v>-4.1541465517241381E-2</c:v>
                </c:pt>
                <c:pt idx="10634">
                  <c:v>-4.1542000000000003E-2</c:v>
                </c:pt>
                <c:pt idx="10635">
                  <c:v>-4.1542586206896562E-2</c:v>
                </c:pt>
                <c:pt idx="10636">
                  <c:v>-4.1543137931034493E-2</c:v>
                </c:pt>
                <c:pt idx="10637">
                  <c:v>-4.1543586206896556E-2</c:v>
                </c:pt>
                <c:pt idx="10638">
                  <c:v>-4.1543896551724115E-2</c:v>
                </c:pt>
                <c:pt idx="10639">
                  <c:v>-4.1544103448275756E-2</c:v>
                </c:pt>
                <c:pt idx="10640">
                  <c:v>-4.1544137931034487E-2</c:v>
                </c:pt>
                <c:pt idx="10641">
                  <c:v>-4.1544068965517045E-2</c:v>
                </c:pt>
                <c:pt idx="10642">
                  <c:v>-4.1544017241379315E-2</c:v>
                </c:pt>
                <c:pt idx="10643">
                  <c:v>-4.1543965517241384E-2</c:v>
                </c:pt>
                <c:pt idx="10644">
                  <c:v>-4.1543896551724115E-2</c:v>
                </c:pt>
                <c:pt idx="10645">
                  <c:v>-4.1543827586206887E-2</c:v>
                </c:pt>
                <c:pt idx="10646">
                  <c:v>-4.1543724137931275E-2</c:v>
                </c:pt>
                <c:pt idx="10647">
                  <c:v>-4.1543655172413797E-2</c:v>
                </c:pt>
                <c:pt idx="10648">
                  <c:v>-4.1543534482758618E-2</c:v>
                </c:pt>
                <c:pt idx="10649">
                  <c:v>-4.1543362068965251E-2</c:v>
                </c:pt>
                <c:pt idx="10650">
                  <c:v>-4.1543137931034493E-2</c:v>
                </c:pt>
                <c:pt idx="10651">
                  <c:v>-4.1542775862068955E-2</c:v>
                </c:pt>
                <c:pt idx="10652">
                  <c:v>-4.1542448275861843E-2</c:v>
                </c:pt>
                <c:pt idx="10653">
                  <c:v>-4.1542086206896554E-2</c:v>
                </c:pt>
                <c:pt idx="10654">
                  <c:v>-4.1541620689654987E-2</c:v>
                </c:pt>
                <c:pt idx="10655">
                  <c:v>-4.1540982758620691E-2</c:v>
                </c:pt>
                <c:pt idx="10656">
                  <c:v>-4.1540189655172345E-2</c:v>
                </c:pt>
                <c:pt idx="10657">
                  <c:v>-4.1539275862068965E-2</c:v>
                </c:pt>
                <c:pt idx="10658">
                  <c:v>-4.1538396551724116E-2</c:v>
                </c:pt>
                <c:pt idx="10659">
                  <c:v>-4.1537500000000012E-2</c:v>
                </c:pt>
                <c:pt idx="10660">
                  <c:v>-4.1536534482758757E-2</c:v>
                </c:pt>
                <c:pt idx="10661">
                  <c:v>-4.1535551724137885E-2</c:v>
                </c:pt>
                <c:pt idx="10662">
                  <c:v>-4.1534706896551733E-2</c:v>
                </c:pt>
                <c:pt idx="10663">
                  <c:v>-4.1533931034482989E-2</c:v>
                </c:pt>
                <c:pt idx="10664">
                  <c:v>-4.1533137931034685E-2</c:v>
                </c:pt>
                <c:pt idx="10665">
                  <c:v>-4.1532482758620912E-2</c:v>
                </c:pt>
                <c:pt idx="10666">
                  <c:v>-4.1531999999999986E-2</c:v>
                </c:pt>
                <c:pt idx="10667">
                  <c:v>-4.1531431034482834E-2</c:v>
                </c:pt>
                <c:pt idx="10668">
                  <c:v>-4.1530879310344805E-2</c:v>
                </c:pt>
                <c:pt idx="10669">
                  <c:v>-4.1530310344827591E-2</c:v>
                </c:pt>
                <c:pt idx="10670">
                  <c:v>-4.1529741379310287E-2</c:v>
                </c:pt>
                <c:pt idx="10671">
                  <c:v>-4.1529241379310286E-2</c:v>
                </c:pt>
                <c:pt idx="10672">
                  <c:v>-4.1528810344827576E-2</c:v>
                </c:pt>
                <c:pt idx="10673">
                  <c:v>-4.1528310344827575E-2</c:v>
                </c:pt>
                <c:pt idx="10674">
                  <c:v>-4.1527758620689387E-2</c:v>
                </c:pt>
                <c:pt idx="10675">
                  <c:v>-4.1527310344827588E-2</c:v>
                </c:pt>
                <c:pt idx="10676">
                  <c:v>-4.1526810344827587E-2</c:v>
                </c:pt>
                <c:pt idx="10677">
                  <c:v>-4.1526258620689656E-2</c:v>
                </c:pt>
                <c:pt idx="10678">
                  <c:v>-4.1525551724137875E-2</c:v>
                </c:pt>
                <c:pt idx="10679">
                  <c:v>-4.1524827586206896E-2</c:v>
                </c:pt>
                <c:pt idx="10680">
                  <c:v>-4.1524137931034502E-2</c:v>
                </c:pt>
                <c:pt idx="10681">
                  <c:v>-4.1523517241379315E-2</c:v>
                </c:pt>
                <c:pt idx="10682">
                  <c:v>-4.1522827586206901E-2</c:v>
                </c:pt>
                <c:pt idx="10683">
                  <c:v>-4.1522241379310383E-2</c:v>
                </c:pt>
                <c:pt idx="10684">
                  <c:v>-4.1521689655172417E-2</c:v>
                </c:pt>
                <c:pt idx="10685">
                  <c:v>-4.1521137931034492E-2</c:v>
                </c:pt>
                <c:pt idx="10686">
                  <c:v>-4.1520586206896554E-2</c:v>
                </c:pt>
                <c:pt idx="10687">
                  <c:v>-4.1520086206896553E-2</c:v>
                </c:pt>
                <c:pt idx="10688">
                  <c:v>-4.1519620689655166E-2</c:v>
                </c:pt>
                <c:pt idx="10689">
                  <c:v>-4.1519017241379311E-2</c:v>
                </c:pt>
                <c:pt idx="10690">
                  <c:v>-4.1518344827586449E-2</c:v>
                </c:pt>
                <c:pt idx="10691">
                  <c:v>-4.1517724137931478E-2</c:v>
                </c:pt>
                <c:pt idx="10692">
                  <c:v>-4.1517137931034752E-2</c:v>
                </c:pt>
                <c:pt idx="10693">
                  <c:v>-4.1516637931034953E-2</c:v>
                </c:pt>
                <c:pt idx="10694">
                  <c:v>-4.1516120689655156E-2</c:v>
                </c:pt>
                <c:pt idx="10695">
                  <c:v>-4.1515551724137935E-2</c:v>
                </c:pt>
                <c:pt idx="10696">
                  <c:v>-4.1515068965517272E-2</c:v>
                </c:pt>
                <c:pt idx="10697">
                  <c:v>-4.1514655172413796E-2</c:v>
                </c:pt>
                <c:pt idx="10698">
                  <c:v>-4.1514258620689658E-2</c:v>
                </c:pt>
                <c:pt idx="10699">
                  <c:v>-4.1513844827586424E-2</c:v>
                </c:pt>
                <c:pt idx="10700">
                  <c:v>-4.1513517241379333E-2</c:v>
                </c:pt>
                <c:pt idx="10701">
                  <c:v>-4.1513310344827803E-2</c:v>
                </c:pt>
                <c:pt idx="10702">
                  <c:v>-4.1513189655172415E-2</c:v>
                </c:pt>
                <c:pt idx="10703">
                  <c:v>-4.1512965517241589E-2</c:v>
                </c:pt>
                <c:pt idx="10704">
                  <c:v>-4.1512482758620933E-2</c:v>
                </c:pt>
                <c:pt idx="10705">
                  <c:v>-4.1511982758620732E-2</c:v>
                </c:pt>
                <c:pt idx="10706">
                  <c:v>-4.1511448275861874E-2</c:v>
                </c:pt>
                <c:pt idx="10707">
                  <c:v>-4.1510810344827592E-2</c:v>
                </c:pt>
                <c:pt idx="10708">
                  <c:v>-4.1510224137931435E-2</c:v>
                </c:pt>
                <c:pt idx="10709">
                  <c:v>-4.1509655172413777E-2</c:v>
                </c:pt>
                <c:pt idx="10710">
                  <c:v>-4.1509172413793045E-2</c:v>
                </c:pt>
                <c:pt idx="10711">
                  <c:v>-4.1508724137931378E-2</c:v>
                </c:pt>
                <c:pt idx="10712">
                  <c:v>-4.15083275862069E-2</c:v>
                </c:pt>
                <c:pt idx="10713">
                  <c:v>-4.1507999999999996E-2</c:v>
                </c:pt>
                <c:pt idx="10714">
                  <c:v>-4.1507655172413796E-2</c:v>
                </c:pt>
                <c:pt idx="10715">
                  <c:v>-4.1507224137931419E-2</c:v>
                </c:pt>
                <c:pt idx="10716">
                  <c:v>-4.1506724137931446E-2</c:v>
                </c:pt>
                <c:pt idx="10717">
                  <c:v>-4.1506275862068967E-2</c:v>
                </c:pt>
                <c:pt idx="10718">
                  <c:v>-4.1505896551724077E-2</c:v>
                </c:pt>
                <c:pt idx="10719">
                  <c:v>-4.1505586206896553E-2</c:v>
                </c:pt>
                <c:pt idx="10720">
                  <c:v>-4.1505241379310352E-2</c:v>
                </c:pt>
                <c:pt idx="10721">
                  <c:v>-4.1504931034482904E-2</c:v>
                </c:pt>
                <c:pt idx="10722">
                  <c:v>-4.1504655172413786E-2</c:v>
                </c:pt>
                <c:pt idx="10723">
                  <c:v>-4.1504413793103462E-2</c:v>
                </c:pt>
                <c:pt idx="10724">
                  <c:v>-4.1504241379310372E-2</c:v>
                </c:pt>
                <c:pt idx="10725">
                  <c:v>-4.1504172413793075E-2</c:v>
                </c:pt>
                <c:pt idx="10726">
                  <c:v>-4.1504206896551724E-2</c:v>
                </c:pt>
                <c:pt idx="10727">
                  <c:v>-4.1504344827586324E-2</c:v>
                </c:pt>
                <c:pt idx="10728">
                  <c:v>-4.1504620689655165E-2</c:v>
                </c:pt>
                <c:pt idx="10729">
                  <c:v>-4.1504948275861833E-2</c:v>
                </c:pt>
                <c:pt idx="10730">
                  <c:v>-4.1505206896551725E-2</c:v>
                </c:pt>
                <c:pt idx="10731">
                  <c:v>-4.1505448275861834E-2</c:v>
                </c:pt>
                <c:pt idx="10732">
                  <c:v>-4.1505620689655166E-2</c:v>
                </c:pt>
                <c:pt idx="10733">
                  <c:v>-4.1505775862068946E-2</c:v>
                </c:pt>
                <c:pt idx="10734">
                  <c:v>-4.1506034482758733E-2</c:v>
                </c:pt>
                <c:pt idx="10735">
                  <c:v>-4.150629310344859E-2</c:v>
                </c:pt>
                <c:pt idx="10736">
                  <c:v>-4.1506551724137926E-2</c:v>
                </c:pt>
                <c:pt idx="10737">
                  <c:v>-4.1506913793103464E-2</c:v>
                </c:pt>
                <c:pt idx="10738">
                  <c:v>-4.1507413793103472E-2</c:v>
                </c:pt>
                <c:pt idx="10739">
                  <c:v>-4.1507965517241403E-2</c:v>
                </c:pt>
                <c:pt idx="10740">
                  <c:v>-4.1508517241379307E-2</c:v>
                </c:pt>
                <c:pt idx="10741">
                  <c:v>-4.1509051724137887E-2</c:v>
                </c:pt>
                <c:pt idx="10742">
                  <c:v>-4.1509655172413777E-2</c:v>
                </c:pt>
                <c:pt idx="10743">
                  <c:v>-4.1510327586206902E-2</c:v>
                </c:pt>
                <c:pt idx="10744">
                  <c:v>-4.1511034482758634E-2</c:v>
                </c:pt>
                <c:pt idx="10745">
                  <c:v>-4.1511724137931402E-2</c:v>
                </c:pt>
                <c:pt idx="10746">
                  <c:v>-4.1512482758620933E-2</c:v>
                </c:pt>
                <c:pt idx="10747">
                  <c:v>-4.1513431034483086E-2</c:v>
                </c:pt>
                <c:pt idx="10748">
                  <c:v>-4.1514482758620824E-2</c:v>
                </c:pt>
                <c:pt idx="10749">
                  <c:v>-4.1515655172413797E-2</c:v>
                </c:pt>
                <c:pt idx="10750">
                  <c:v>-4.1516879310344826E-2</c:v>
                </c:pt>
                <c:pt idx="10751">
                  <c:v>-4.1518137931034704E-2</c:v>
                </c:pt>
                <c:pt idx="10752">
                  <c:v>-4.1519241379310352E-2</c:v>
                </c:pt>
                <c:pt idx="10753">
                  <c:v>-4.1520206896551726E-2</c:v>
                </c:pt>
                <c:pt idx="10754">
                  <c:v>-4.1520999999999995E-2</c:v>
                </c:pt>
                <c:pt idx="10755">
                  <c:v>-4.1521689655172417E-2</c:v>
                </c:pt>
                <c:pt idx="10756">
                  <c:v>-4.152231034482759E-2</c:v>
                </c:pt>
                <c:pt idx="10757">
                  <c:v>-4.1522896551724163E-2</c:v>
                </c:pt>
                <c:pt idx="10758">
                  <c:v>-4.1523431034482923E-2</c:v>
                </c:pt>
                <c:pt idx="10759">
                  <c:v>-4.1523965517241412E-2</c:v>
                </c:pt>
                <c:pt idx="10760">
                  <c:v>-4.1524551724137895E-2</c:v>
                </c:pt>
                <c:pt idx="10761">
                  <c:v>-4.1525172413792819E-2</c:v>
                </c:pt>
                <c:pt idx="10762">
                  <c:v>-4.1525758620689329E-2</c:v>
                </c:pt>
                <c:pt idx="10763">
                  <c:v>-4.1526396551724125E-2</c:v>
                </c:pt>
                <c:pt idx="10764">
                  <c:v>-4.1526965517241422E-2</c:v>
                </c:pt>
                <c:pt idx="10765">
                  <c:v>-4.1527534482758623E-2</c:v>
                </c:pt>
                <c:pt idx="10766">
                  <c:v>-4.1528103448275865E-2</c:v>
                </c:pt>
                <c:pt idx="10767">
                  <c:v>-4.1528655172413796E-2</c:v>
                </c:pt>
                <c:pt idx="10768">
                  <c:v>-4.1529241379310286E-2</c:v>
                </c:pt>
                <c:pt idx="10769">
                  <c:v>-4.1529999999999977E-2</c:v>
                </c:pt>
                <c:pt idx="10770">
                  <c:v>-4.1530931034482924E-2</c:v>
                </c:pt>
                <c:pt idx="10771">
                  <c:v>-4.1532068965517303E-2</c:v>
                </c:pt>
                <c:pt idx="10772">
                  <c:v>-4.1533172413793097E-2</c:v>
                </c:pt>
                <c:pt idx="10773">
                  <c:v>-4.1534206896551733E-2</c:v>
                </c:pt>
                <c:pt idx="10774">
                  <c:v>-4.1535137931034513E-2</c:v>
                </c:pt>
                <c:pt idx="10775">
                  <c:v>-4.1536000000000024E-2</c:v>
                </c:pt>
                <c:pt idx="10776">
                  <c:v>-4.1536793103448606E-2</c:v>
                </c:pt>
                <c:pt idx="10777">
                  <c:v>-4.1537586206896591E-2</c:v>
                </c:pt>
                <c:pt idx="10778">
                  <c:v>-4.1538362068965301E-2</c:v>
                </c:pt>
                <c:pt idx="10779">
                  <c:v>-4.1539086206896572E-2</c:v>
                </c:pt>
                <c:pt idx="10780">
                  <c:v>-4.1539775862068945E-2</c:v>
                </c:pt>
                <c:pt idx="10781">
                  <c:v>-4.1540551724137877E-2</c:v>
                </c:pt>
                <c:pt idx="10782">
                  <c:v>-4.1541310344827546E-2</c:v>
                </c:pt>
                <c:pt idx="10783">
                  <c:v>-4.1542137931034513E-2</c:v>
                </c:pt>
                <c:pt idx="10784">
                  <c:v>-4.1542999999999997E-2</c:v>
                </c:pt>
                <c:pt idx="10785">
                  <c:v>-4.1543672413793108E-2</c:v>
                </c:pt>
                <c:pt idx="10786">
                  <c:v>-4.1544275862068845E-2</c:v>
                </c:pt>
                <c:pt idx="10787">
                  <c:v>-4.1544758620689334E-2</c:v>
                </c:pt>
                <c:pt idx="10788">
                  <c:v>-4.1545172413792783E-2</c:v>
                </c:pt>
                <c:pt idx="10789">
                  <c:v>-4.1545724137931034E-2</c:v>
                </c:pt>
                <c:pt idx="10790">
                  <c:v>-4.1546310344827586E-2</c:v>
                </c:pt>
                <c:pt idx="10791">
                  <c:v>-4.1547103448275856E-2</c:v>
                </c:pt>
                <c:pt idx="10792">
                  <c:v>-4.1547965517241402E-2</c:v>
                </c:pt>
                <c:pt idx="10793">
                  <c:v>-4.1548758620689318E-2</c:v>
                </c:pt>
                <c:pt idx="10794">
                  <c:v>-4.1549534482758436E-2</c:v>
                </c:pt>
                <c:pt idx="10795">
                  <c:v>-4.1550206896551721E-2</c:v>
                </c:pt>
                <c:pt idx="10796">
                  <c:v>-4.1550672413793108E-2</c:v>
                </c:pt>
                <c:pt idx="10797">
                  <c:v>-4.1550913793103453E-2</c:v>
                </c:pt>
                <c:pt idx="10798">
                  <c:v>-4.1551051724137887E-2</c:v>
                </c:pt>
                <c:pt idx="10799">
                  <c:v>-4.1551258620689355E-2</c:v>
                </c:pt>
                <c:pt idx="10800">
                  <c:v>-4.155156896551724E-2</c:v>
                </c:pt>
                <c:pt idx="10801">
                  <c:v>-4.1552034482758633E-2</c:v>
                </c:pt>
                <c:pt idx="10802">
                  <c:v>-4.1552568965517254E-2</c:v>
                </c:pt>
                <c:pt idx="10803">
                  <c:v>-4.1553206896551724E-2</c:v>
                </c:pt>
                <c:pt idx="10804">
                  <c:v>-4.1553879310344786E-2</c:v>
                </c:pt>
                <c:pt idx="10805">
                  <c:v>-4.1554534482758622E-2</c:v>
                </c:pt>
                <c:pt idx="10806">
                  <c:v>-4.1555051724137905E-2</c:v>
                </c:pt>
                <c:pt idx="10807">
                  <c:v>-4.1555431034482823E-2</c:v>
                </c:pt>
                <c:pt idx="10808">
                  <c:v>-4.1555775862068857E-2</c:v>
                </c:pt>
                <c:pt idx="10809">
                  <c:v>-4.1555931034482803E-2</c:v>
                </c:pt>
                <c:pt idx="10810">
                  <c:v>-4.1555931034482803E-2</c:v>
                </c:pt>
                <c:pt idx="10811">
                  <c:v>-4.1556000000000003E-2</c:v>
                </c:pt>
                <c:pt idx="10812">
                  <c:v>-4.1556137931034534E-2</c:v>
                </c:pt>
                <c:pt idx="10813">
                  <c:v>-4.1556327586206906E-2</c:v>
                </c:pt>
                <c:pt idx="10814">
                  <c:v>-4.1556448275861947E-2</c:v>
                </c:pt>
                <c:pt idx="10815">
                  <c:v>-4.1556603448275893E-2</c:v>
                </c:pt>
                <c:pt idx="10816">
                  <c:v>-4.1556603448275893E-2</c:v>
                </c:pt>
                <c:pt idx="10817">
                  <c:v>-4.1556551724137927E-2</c:v>
                </c:pt>
                <c:pt idx="10818">
                  <c:v>-4.1556413793103493E-2</c:v>
                </c:pt>
                <c:pt idx="10819">
                  <c:v>-4.1556172413793085E-2</c:v>
                </c:pt>
                <c:pt idx="10820">
                  <c:v>-4.1555879310344775E-2</c:v>
                </c:pt>
                <c:pt idx="10821">
                  <c:v>-4.1555620689655147E-2</c:v>
                </c:pt>
                <c:pt idx="10822">
                  <c:v>-4.1555327586206885E-2</c:v>
                </c:pt>
                <c:pt idx="10823">
                  <c:v>-4.1554999999999995E-2</c:v>
                </c:pt>
                <c:pt idx="10824">
                  <c:v>-4.1554655172413787E-2</c:v>
                </c:pt>
                <c:pt idx="10825">
                  <c:v>-4.1554344827586333E-2</c:v>
                </c:pt>
                <c:pt idx="10826">
                  <c:v>-4.1554034482758621E-2</c:v>
                </c:pt>
                <c:pt idx="10827">
                  <c:v>-4.1553517241379311E-2</c:v>
                </c:pt>
                <c:pt idx="10828">
                  <c:v>-4.1552879310344827E-2</c:v>
                </c:pt>
                <c:pt idx="10829">
                  <c:v>-4.1552120689655046E-2</c:v>
                </c:pt>
                <c:pt idx="10830">
                  <c:v>-4.1551293103448433E-2</c:v>
                </c:pt>
                <c:pt idx="10831">
                  <c:v>-4.1550413793103452E-2</c:v>
                </c:pt>
                <c:pt idx="10832">
                  <c:v>-4.1549499999999975E-2</c:v>
                </c:pt>
                <c:pt idx="10833">
                  <c:v>-4.1548655172413775E-2</c:v>
                </c:pt>
                <c:pt idx="10834">
                  <c:v>-4.1547844827586312E-2</c:v>
                </c:pt>
                <c:pt idx="10835">
                  <c:v>-4.1546982758620704E-2</c:v>
                </c:pt>
                <c:pt idx="10836">
                  <c:v>-4.1546172413793075E-2</c:v>
                </c:pt>
                <c:pt idx="10837">
                  <c:v>-4.1545275862068756E-2</c:v>
                </c:pt>
                <c:pt idx="10838">
                  <c:v>-4.1544206896551715E-2</c:v>
                </c:pt>
                <c:pt idx="10839">
                  <c:v>-4.1542913793103452E-2</c:v>
                </c:pt>
                <c:pt idx="10840">
                  <c:v>-4.1541620689654987E-2</c:v>
                </c:pt>
                <c:pt idx="10841">
                  <c:v>-4.1540413793103449E-2</c:v>
                </c:pt>
                <c:pt idx="10842">
                  <c:v>-4.1539206896551731E-2</c:v>
                </c:pt>
                <c:pt idx="10843">
                  <c:v>-4.1538103448275847E-2</c:v>
                </c:pt>
                <c:pt idx="10844">
                  <c:v>-4.1537034482758722E-2</c:v>
                </c:pt>
                <c:pt idx="10845">
                  <c:v>-4.1536034482758749E-2</c:v>
                </c:pt>
                <c:pt idx="10846">
                  <c:v>-4.1535258620689415E-2</c:v>
                </c:pt>
                <c:pt idx="10847">
                  <c:v>-4.1534741379310354E-2</c:v>
                </c:pt>
                <c:pt idx="10848">
                  <c:v>-4.1534344827586403E-2</c:v>
                </c:pt>
                <c:pt idx="10849">
                  <c:v>-4.1533896551724125E-2</c:v>
                </c:pt>
                <c:pt idx="10850">
                  <c:v>-4.1533275862068966E-2</c:v>
                </c:pt>
                <c:pt idx="10851">
                  <c:v>-4.1532551724137917E-2</c:v>
                </c:pt>
                <c:pt idx="10852">
                  <c:v>-4.1531724137931311E-2</c:v>
                </c:pt>
                <c:pt idx="10853">
                  <c:v>-4.1530775862068957E-2</c:v>
                </c:pt>
                <c:pt idx="10854">
                  <c:v>-4.1529793103448391E-2</c:v>
                </c:pt>
                <c:pt idx="10855">
                  <c:v>-4.1528741379310341E-2</c:v>
                </c:pt>
                <c:pt idx="10856">
                  <c:v>-4.1527706896551726E-2</c:v>
                </c:pt>
                <c:pt idx="10857">
                  <c:v>-4.1526741379310353E-2</c:v>
                </c:pt>
                <c:pt idx="10858">
                  <c:v>-4.1525844827586214E-2</c:v>
                </c:pt>
                <c:pt idx="10859">
                  <c:v>-4.1524965517241393E-2</c:v>
                </c:pt>
                <c:pt idx="10860">
                  <c:v>-4.1523965517241412E-2</c:v>
                </c:pt>
                <c:pt idx="10861">
                  <c:v>-4.1522844827586412E-2</c:v>
                </c:pt>
                <c:pt idx="10862">
                  <c:v>-4.1521775862068865E-2</c:v>
                </c:pt>
                <c:pt idx="10863">
                  <c:v>-4.1520689655172416E-2</c:v>
                </c:pt>
                <c:pt idx="10864">
                  <c:v>-4.1519551724137925E-2</c:v>
                </c:pt>
                <c:pt idx="10865">
                  <c:v>-4.1518413793103483E-2</c:v>
                </c:pt>
                <c:pt idx="10866">
                  <c:v>-4.1517275862068964E-2</c:v>
                </c:pt>
                <c:pt idx="10867">
                  <c:v>-4.151613793103482E-2</c:v>
                </c:pt>
                <c:pt idx="10868">
                  <c:v>-4.1514879310344817E-2</c:v>
                </c:pt>
                <c:pt idx="10869">
                  <c:v>-4.1513689655172513E-2</c:v>
                </c:pt>
                <c:pt idx="10870">
                  <c:v>-4.151258620689683E-2</c:v>
                </c:pt>
                <c:pt idx="10871">
                  <c:v>-4.1511637931034844E-2</c:v>
                </c:pt>
                <c:pt idx="10872">
                  <c:v>-4.1510655172413792E-2</c:v>
                </c:pt>
                <c:pt idx="10873">
                  <c:v>-4.1509499999999998E-2</c:v>
                </c:pt>
                <c:pt idx="10874">
                  <c:v>-4.1508206896551783E-2</c:v>
                </c:pt>
                <c:pt idx="10875">
                  <c:v>-4.1506827586206912E-2</c:v>
                </c:pt>
                <c:pt idx="10876">
                  <c:v>-4.1505413793103456E-2</c:v>
                </c:pt>
                <c:pt idx="10877">
                  <c:v>-4.1503965517241413E-2</c:v>
                </c:pt>
                <c:pt idx="10878">
                  <c:v>-4.1502672413793122E-2</c:v>
                </c:pt>
                <c:pt idx="10879">
                  <c:v>-4.1501517241379307E-2</c:v>
                </c:pt>
                <c:pt idx="10880">
                  <c:v>-4.1500448275861836E-2</c:v>
                </c:pt>
                <c:pt idx="10881">
                  <c:v>-4.1499413793103464E-2</c:v>
                </c:pt>
                <c:pt idx="10882">
                  <c:v>-4.1498344827586492E-2</c:v>
                </c:pt>
                <c:pt idx="10883">
                  <c:v>-4.1497086206896842E-2</c:v>
                </c:pt>
                <c:pt idx="10884">
                  <c:v>-4.1495793103448551E-2</c:v>
                </c:pt>
                <c:pt idx="10885">
                  <c:v>-4.1494500000000004E-2</c:v>
                </c:pt>
                <c:pt idx="10886">
                  <c:v>-4.1493362068965485E-2</c:v>
                </c:pt>
                <c:pt idx="10887">
                  <c:v>-4.1492310344827865E-2</c:v>
                </c:pt>
                <c:pt idx="10888">
                  <c:v>-4.1491362068965455E-2</c:v>
                </c:pt>
                <c:pt idx="10889">
                  <c:v>-4.1490482758620904E-2</c:v>
                </c:pt>
                <c:pt idx="10890">
                  <c:v>-4.1489517241379309E-2</c:v>
                </c:pt>
                <c:pt idx="10891">
                  <c:v>-4.1488551724137936E-2</c:v>
                </c:pt>
                <c:pt idx="10892">
                  <c:v>-4.1487655172413797E-2</c:v>
                </c:pt>
                <c:pt idx="10893">
                  <c:v>-4.1486775862068982E-2</c:v>
                </c:pt>
                <c:pt idx="10894">
                  <c:v>-4.148589655172414E-2</c:v>
                </c:pt>
                <c:pt idx="10895">
                  <c:v>-4.1484931034482933E-2</c:v>
                </c:pt>
                <c:pt idx="10896">
                  <c:v>-4.1483879310344828E-2</c:v>
                </c:pt>
                <c:pt idx="10897">
                  <c:v>-4.1482793103448636E-2</c:v>
                </c:pt>
                <c:pt idx="10898">
                  <c:v>-4.1481793103448503E-2</c:v>
                </c:pt>
                <c:pt idx="10899">
                  <c:v>-4.1480896551724163E-2</c:v>
                </c:pt>
                <c:pt idx="10900">
                  <c:v>-4.1479896551724085E-2</c:v>
                </c:pt>
                <c:pt idx="10901">
                  <c:v>-4.1478655172413795E-2</c:v>
                </c:pt>
                <c:pt idx="10902">
                  <c:v>-4.1477241379310373E-2</c:v>
                </c:pt>
                <c:pt idx="10903">
                  <c:v>-4.1475603448275875E-2</c:v>
                </c:pt>
                <c:pt idx="10904">
                  <c:v>-4.1473706896551783E-2</c:v>
                </c:pt>
                <c:pt idx="10905">
                  <c:v>-4.1471534482758615E-2</c:v>
                </c:pt>
                <c:pt idx="10906">
                  <c:v>-4.1469310344827585E-2</c:v>
                </c:pt>
                <c:pt idx="10907">
                  <c:v>-4.1467068965517294E-2</c:v>
                </c:pt>
                <c:pt idx="10908">
                  <c:v>-4.1464793103448583E-2</c:v>
                </c:pt>
                <c:pt idx="10909">
                  <c:v>-4.1462517241379462E-2</c:v>
                </c:pt>
                <c:pt idx="10910">
                  <c:v>-4.1460327586206894E-2</c:v>
                </c:pt>
                <c:pt idx="10911">
                  <c:v>-4.1458258620689657E-2</c:v>
                </c:pt>
                <c:pt idx="10912">
                  <c:v>-4.1456155172413786E-2</c:v>
                </c:pt>
                <c:pt idx="10913">
                  <c:v>-4.1454120689655045E-2</c:v>
                </c:pt>
                <c:pt idx="10914">
                  <c:v>-4.1452241379310403E-2</c:v>
                </c:pt>
                <c:pt idx="10915">
                  <c:v>-4.1450310344827587E-2</c:v>
                </c:pt>
                <c:pt idx="10916">
                  <c:v>-4.1448413793103447E-2</c:v>
                </c:pt>
                <c:pt idx="10917">
                  <c:v>-4.1446551724137908E-2</c:v>
                </c:pt>
                <c:pt idx="10918">
                  <c:v>-4.1444758620689373E-2</c:v>
                </c:pt>
                <c:pt idx="10919">
                  <c:v>-4.1443034482758621E-2</c:v>
                </c:pt>
                <c:pt idx="10920">
                  <c:v>-4.1441482758620703E-2</c:v>
                </c:pt>
                <c:pt idx="10921">
                  <c:v>-4.1440137931034494E-2</c:v>
                </c:pt>
                <c:pt idx="10922">
                  <c:v>-4.143879310344855E-2</c:v>
                </c:pt>
                <c:pt idx="10923">
                  <c:v>-4.1437482758620893E-2</c:v>
                </c:pt>
                <c:pt idx="10924">
                  <c:v>-4.1436206896551933E-2</c:v>
                </c:pt>
                <c:pt idx="10925">
                  <c:v>-4.1434896551724137E-2</c:v>
                </c:pt>
                <c:pt idx="10926">
                  <c:v>-4.1433534482758723E-2</c:v>
                </c:pt>
                <c:pt idx="10927">
                  <c:v>-4.1432206896551922E-2</c:v>
                </c:pt>
                <c:pt idx="10928">
                  <c:v>-4.1431000000000003E-2</c:v>
                </c:pt>
                <c:pt idx="10929">
                  <c:v>-4.1429827586206877E-2</c:v>
                </c:pt>
                <c:pt idx="10930">
                  <c:v>-4.1428741379310352E-2</c:v>
                </c:pt>
                <c:pt idx="10931">
                  <c:v>-4.1427741379310344E-2</c:v>
                </c:pt>
                <c:pt idx="10932">
                  <c:v>-4.1426758620689647E-2</c:v>
                </c:pt>
                <c:pt idx="10933">
                  <c:v>-4.1425896551724087E-2</c:v>
                </c:pt>
                <c:pt idx="10934">
                  <c:v>-4.1425172413793045E-2</c:v>
                </c:pt>
                <c:pt idx="10935">
                  <c:v>-4.1424603448275872E-2</c:v>
                </c:pt>
                <c:pt idx="10936">
                  <c:v>-4.1424086206896554E-2</c:v>
                </c:pt>
                <c:pt idx="10937">
                  <c:v>-4.1423448275861946E-2</c:v>
                </c:pt>
                <c:pt idx="10938">
                  <c:v>-4.1422844827586423E-2</c:v>
                </c:pt>
                <c:pt idx="10939">
                  <c:v>-4.1422275862068966E-2</c:v>
                </c:pt>
                <c:pt idx="10940">
                  <c:v>-4.1421655172413786E-2</c:v>
                </c:pt>
                <c:pt idx="10941">
                  <c:v>-4.1421068965517241E-2</c:v>
                </c:pt>
                <c:pt idx="10942">
                  <c:v>-4.1420534482758627E-2</c:v>
                </c:pt>
                <c:pt idx="10943">
                  <c:v>-4.1419931034482958E-2</c:v>
                </c:pt>
                <c:pt idx="10944">
                  <c:v>-4.1419310344827591E-2</c:v>
                </c:pt>
                <c:pt idx="10945">
                  <c:v>-4.1418672413793114E-2</c:v>
                </c:pt>
                <c:pt idx="10946">
                  <c:v>-4.1418034482758749E-2</c:v>
                </c:pt>
                <c:pt idx="10947">
                  <c:v>-4.1417620689655182E-2</c:v>
                </c:pt>
                <c:pt idx="10948">
                  <c:v>-4.1417327586206934E-2</c:v>
                </c:pt>
                <c:pt idx="10949">
                  <c:v>-4.1417258620689672E-2</c:v>
                </c:pt>
                <c:pt idx="10950">
                  <c:v>-4.1417344827586515E-2</c:v>
                </c:pt>
                <c:pt idx="10951">
                  <c:v>-4.1417448275862065E-2</c:v>
                </c:pt>
                <c:pt idx="10952">
                  <c:v>-4.1417620689655182E-2</c:v>
                </c:pt>
                <c:pt idx="10953">
                  <c:v>-4.1417879310344831E-2</c:v>
                </c:pt>
                <c:pt idx="10954">
                  <c:v>-4.1418241379310404E-2</c:v>
                </c:pt>
                <c:pt idx="10955">
                  <c:v>-4.1418844827586468E-2</c:v>
                </c:pt>
                <c:pt idx="10956">
                  <c:v>-4.1419620689655171E-2</c:v>
                </c:pt>
                <c:pt idx="10957">
                  <c:v>-4.1420551724137916E-2</c:v>
                </c:pt>
                <c:pt idx="10958">
                  <c:v>-4.1421517241379296E-2</c:v>
                </c:pt>
                <c:pt idx="10959">
                  <c:v>-4.1422586206896594E-2</c:v>
                </c:pt>
                <c:pt idx="10960">
                  <c:v>-4.1423689655172423E-2</c:v>
                </c:pt>
                <c:pt idx="10961">
                  <c:v>-4.1424862068965264E-2</c:v>
                </c:pt>
                <c:pt idx="10962">
                  <c:v>-4.1426051724137929E-2</c:v>
                </c:pt>
                <c:pt idx="10963">
                  <c:v>-4.1427413793103454E-2</c:v>
                </c:pt>
                <c:pt idx="10964">
                  <c:v>-4.1428965517241394E-2</c:v>
                </c:pt>
                <c:pt idx="10965">
                  <c:v>-4.1430517241379312E-2</c:v>
                </c:pt>
                <c:pt idx="10966">
                  <c:v>-4.1432034482758825E-2</c:v>
                </c:pt>
                <c:pt idx="10967">
                  <c:v>-4.1433517241379413E-2</c:v>
                </c:pt>
                <c:pt idx="10968">
                  <c:v>-4.1434896551724137E-2</c:v>
                </c:pt>
                <c:pt idx="10969">
                  <c:v>-4.1436120689655166E-2</c:v>
                </c:pt>
                <c:pt idx="10970">
                  <c:v>-4.1437172413793105E-2</c:v>
                </c:pt>
                <c:pt idx="10971">
                  <c:v>-4.1438258620689658E-2</c:v>
                </c:pt>
                <c:pt idx="10972">
                  <c:v>-4.1439396551724135E-2</c:v>
                </c:pt>
                <c:pt idx="10973">
                  <c:v>-4.1440413793103453E-2</c:v>
                </c:pt>
                <c:pt idx="10974">
                  <c:v>-4.1441241379310295E-2</c:v>
                </c:pt>
                <c:pt idx="10975">
                  <c:v>-4.1442000000000014E-2</c:v>
                </c:pt>
                <c:pt idx="10976">
                  <c:v>-4.1442758620689656E-2</c:v>
                </c:pt>
                <c:pt idx="10977">
                  <c:v>-4.1443396551724125E-2</c:v>
                </c:pt>
                <c:pt idx="10978">
                  <c:v>-4.1444051724137905E-2</c:v>
                </c:pt>
                <c:pt idx="10979">
                  <c:v>-4.1444775862068885E-2</c:v>
                </c:pt>
                <c:pt idx="10980">
                  <c:v>-4.1445603448275865E-2</c:v>
                </c:pt>
                <c:pt idx="10981">
                  <c:v>-4.1446517241379321E-2</c:v>
                </c:pt>
                <c:pt idx="10982">
                  <c:v>-4.1447500000000005E-2</c:v>
                </c:pt>
                <c:pt idx="10983">
                  <c:v>-4.1448465517241392E-2</c:v>
                </c:pt>
                <c:pt idx="10984">
                  <c:v>-4.1449310344827565E-2</c:v>
                </c:pt>
                <c:pt idx="10985">
                  <c:v>-4.1450155172413766E-2</c:v>
                </c:pt>
                <c:pt idx="10986">
                  <c:v>-4.1451068965517243E-2</c:v>
                </c:pt>
                <c:pt idx="10987">
                  <c:v>-4.1452034482758734E-2</c:v>
                </c:pt>
                <c:pt idx="10988">
                  <c:v>-4.1453051724137928E-2</c:v>
                </c:pt>
                <c:pt idx="10989">
                  <c:v>-4.1454275862068957E-2</c:v>
                </c:pt>
                <c:pt idx="10990">
                  <c:v>-4.1455672413793096E-2</c:v>
                </c:pt>
                <c:pt idx="10991">
                  <c:v>-4.1457275862068967E-2</c:v>
                </c:pt>
                <c:pt idx="10992">
                  <c:v>-4.1458982758620713E-2</c:v>
                </c:pt>
                <c:pt idx="10993">
                  <c:v>-4.1460827586206894E-2</c:v>
                </c:pt>
                <c:pt idx="10994">
                  <c:v>-4.1462655172413834E-2</c:v>
                </c:pt>
                <c:pt idx="10995">
                  <c:v>-4.1464551724137926E-2</c:v>
                </c:pt>
                <c:pt idx="10996">
                  <c:v>-4.1466344827586522E-2</c:v>
                </c:pt>
                <c:pt idx="10997">
                  <c:v>-4.1468051724137929E-2</c:v>
                </c:pt>
                <c:pt idx="10998">
                  <c:v>-4.1469637931034822E-2</c:v>
                </c:pt>
                <c:pt idx="10999">
                  <c:v>-4.1471068965517242E-2</c:v>
                </c:pt>
                <c:pt idx="11000">
                  <c:v>-4.1472379310344816E-2</c:v>
                </c:pt>
                <c:pt idx="11001">
                  <c:v>-4.1473586206896583E-2</c:v>
                </c:pt>
                <c:pt idx="11002">
                  <c:v>-4.1474655172413777E-2</c:v>
                </c:pt>
                <c:pt idx="11003">
                  <c:v>-4.1475551724137895E-2</c:v>
                </c:pt>
                <c:pt idx="11004">
                  <c:v>-4.147629310344858E-2</c:v>
                </c:pt>
                <c:pt idx="11005">
                  <c:v>-4.1476982758620724E-2</c:v>
                </c:pt>
                <c:pt idx="11006">
                  <c:v>-4.1477586206896573E-2</c:v>
                </c:pt>
                <c:pt idx="11007">
                  <c:v>-4.1478137931034512E-2</c:v>
                </c:pt>
                <c:pt idx="11008">
                  <c:v>-4.1478862068965242E-2</c:v>
                </c:pt>
                <c:pt idx="11009">
                  <c:v>-4.1479586206896547E-2</c:v>
                </c:pt>
                <c:pt idx="11010">
                  <c:v>-4.1480206896551734E-2</c:v>
                </c:pt>
                <c:pt idx="11011">
                  <c:v>-4.1480724137931406E-2</c:v>
                </c:pt>
                <c:pt idx="11012">
                  <c:v>-4.1481120689655045E-2</c:v>
                </c:pt>
                <c:pt idx="11013">
                  <c:v>-4.1481396551724142E-2</c:v>
                </c:pt>
                <c:pt idx="11014">
                  <c:v>-4.1481568965517253E-2</c:v>
                </c:pt>
                <c:pt idx="11015">
                  <c:v>-4.148163793103482E-2</c:v>
                </c:pt>
                <c:pt idx="11016">
                  <c:v>-4.1481620689655177E-2</c:v>
                </c:pt>
                <c:pt idx="11017">
                  <c:v>-4.1481534482758632E-2</c:v>
                </c:pt>
                <c:pt idx="11018">
                  <c:v>-4.1481465517241432E-2</c:v>
                </c:pt>
                <c:pt idx="11019">
                  <c:v>-4.1481499999999998E-2</c:v>
                </c:pt>
                <c:pt idx="11020">
                  <c:v>-4.1481620689655177E-2</c:v>
                </c:pt>
                <c:pt idx="11021">
                  <c:v>-4.1481793103448503E-2</c:v>
                </c:pt>
                <c:pt idx="11022">
                  <c:v>-4.1481879310344805E-2</c:v>
                </c:pt>
                <c:pt idx="11023">
                  <c:v>-4.1482034482758813E-2</c:v>
                </c:pt>
                <c:pt idx="11024">
                  <c:v>-4.1482327586206923E-2</c:v>
                </c:pt>
                <c:pt idx="11025">
                  <c:v>-4.1482689655172524E-2</c:v>
                </c:pt>
                <c:pt idx="11026">
                  <c:v>-4.148305172413793E-2</c:v>
                </c:pt>
                <c:pt idx="11027">
                  <c:v>-4.1483396551724137E-2</c:v>
                </c:pt>
                <c:pt idx="11028">
                  <c:v>-4.1483758620689655E-2</c:v>
                </c:pt>
                <c:pt idx="11029">
                  <c:v>-4.1484000000000007E-2</c:v>
                </c:pt>
                <c:pt idx="11030">
                  <c:v>-4.1484137931034643E-2</c:v>
                </c:pt>
                <c:pt idx="11031">
                  <c:v>-4.1484293103448533E-2</c:v>
                </c:pt>
                <c:pt idx="11032">
                  <c:v>-4.1484310344827587E-2</c:v>
                </c:pt>
                <c:pt idx="11033">
                  <c:v>-4.1484310344827587E-2</c:v>
                </c:pt>
                <c:pt idx="11034">
                  <c:v>-4.1484310344827587E-2</c:v>
                </c:pt>
                <c:pt idx="11035">
                  <c:v>-4.1484293103448533E-2</c:v>
                </c:pt>
                <c:pt idx="11036">
                  <c:v>-4.1484206896551724E-2</c:v>
                </c:pt>
                <c:pt idx="11037">
                  <c:v>-4.1484017241379324E-2</c:v>
                </c:pt>
                <c:pt idx="11038">
                  <c:v>-4.1483793103448581E-2</c:v>
                </c:pt>
                <c:pt idx="11039">
                  <c:v>-4.1483620689655179E-2</c:v>
                </c:pt>
                <c:pt idx="11040">
                  <c:v>-4.148343103448307E-2</c:v>
                </c:pt>
                <c:pt idx="11041">
                  <c:v>-4.1483103448275875E-2</c:v>
                </c:pt>
                <c:pt idx="11042">
                  <c:v>-4.14825862068968E-2</c:v>
                </c:pt>
                <c:pt idx="11043">
                  <c:v>-4.1481965517241384E-2</c:v>
                </c:pt>
                <c:pt idx="11044">
                  <c:v>-4.1481224137931413E-2</c:v>
                </c:pt>
                <c:pt idx="11045">
                  <c:v>-4.1480206896551734E-2</c:v>
                </c:pt>
                <c:pt idx="11046">
                  <c:v>-4.1478965517241402E-2</c:v>
                </c:pt>
                <c:pt idx="11047">
                  <c:v>-4.1477672413793097E-2</c:v>
                </c:pt>
                <c:pt idx="11048">
                  <c:v>-4.1476482758620849E-2</c:v>
                </c:pt>
                <c:pt idx="11049">
                  <c:v>-4.1475310344827578E-2</c:v>
                </c:pt>
                <c:pt idx="11050">
                  <c:v>-4.1474155172413665E-2</c:v>
                </c:pt>
                <c:pt idx="11051">
                  <c:v>-4.1473068965517244E-2</c:v>
                </c:pt>
                <c:pt idx="11052">
                  <c:v>-4.1472068965517264E-2</c:v>
                </c:pt>
                <c:pt idx="11053">
                  <c:v>-4.1471258620689365E-2</c:v>
                </c:pt>
                <c:pt idx="11054">
                  <c:v>-4.1470620689655166E-2</c:v>
                </c:pt>
                <c:pt idx="11055">
                  <c:v>-4.1470034482758621E-2</c:v>
                </c:pt>
                <c:pt idx="11056">
                  <c:v>-4.1469413793103482E-2</c:v>
                </c:pt>
                <c:pt idx="11057">
                  <c:v>-4.1468706896551813E-2</c:v>
                </c:pt>
                <c:pt idx="11058">
                  <c:v>-4.1468000000000012E-2</c:v>
                </c:pt>
                <c:pt idx="11059">
                  <c:v>-4.1467413793103494E-2</c:v>
                </c:pt>
                <c:pt idx="11060">
                  <c:v>-4.1466862068965465E-2</c:v>
                </c:pt>
                <c:pt idx="11061">
                  <c:v>-4.1466448275862065E-2</c:v>
                </c:pt>
                <c:pt idx="11062">
                  <c:v>-4.14661724137931E-2</c:v>
                </c:pt>
                <c:pt idx="11063">
                  <c:v>-4.1465793103448514E-2</c:v>
                </c:pt>
                <c:pt idx="11064">
                  <c:v>-4.1465534482758623E-2</c:v>
                </c:pt>
                <c:pt idx="11065">
                  <c:v>-4.1465517241379313E-2</c:v>
                </c:pt>
                <c:pt idx="11066">
                  <c:v>-4.1465620689655175E-2</c:v>
                </c:pt>
                <c:pt idx="11067">
                  <c:v>-4.1465620689655175E-2</c:v>
                </c:pt>
                <c:pt idx="11068">
                  <c:v>-4.1465500000000002E-2</c:v>
                </c:pt>
                <c:pt idx="11069">
                  <c:v>-4.1465206896551733E-2</c:v>
                </c:pt>
                <c:pt idx="11070">
                  <c:v>-4.1464862068965345E-2</c:v>
                </c:pt>
                <c:pt idx="11071">
                  <c:v>-4.1464482758620885E-2</c:v>
                </c:pt>
                <c:pt idx="11072">
                  <c:v>-4.1464103448275863E-2</c:v>
                </c:pt>
                <c:pt idx="11073">
                  <c:v>-4.1463827586206904E-2</c:v>
                </c:pt>
                <c:pt idx="11074">
                  <c:v>-4.1463482758620926E-2</c:v>
                </c:pt>
                <c:pt idx="11075">
                  <c:v>-4.1463068965517304E-2</c:v>
                </c:pt>
                <c:pt idx="11076">
                  <c:v>-4.1462689655172594E-2</c:v>
                </c:pt>
                <c:pt idx="11077">
                  <c:v>-4.1462241379310434E-2</c:v>
                </c:pt>
                <c:pt idx="11078">
                  <c:v>-4.1461724137931422E-2</c:v>
                </c:pt>
                <c:pt idx="11079">
                  <c:v>-4.1461120689655045E-2</c:v>
                </c:pt>
                <c:pt idx="11080">
                  <c:v>-4.1460534482758722E-2</c:v>
                </c:pt>
                <c:pt idx="11081">
                  <c:v>-4.1459896551724142E-2</c:v>
                </c:pt>
                <c:pt idx="11082">
                  <c:v>-4.1459224137931343E-2</c:v>
                </c:pt>
                <c:pt idx="11083">
                  <c:v>-4.1458482758620734E-2</c:v>
                </c:pt>
                <c:pt idx="11084">
                  <c:v>-4.1457689655172422E-2</c:v>
                </c:pt>
                <c:pt idx="11085">
                  <c:v>-4.1456931034483037E-2</c:v>
                </c:pt>
                <c:pt idx="11086">
                  <c:v>-4.1456068965517304E-2</c:v>
                </c:pt>
                <c:pt idx="11087">
                  <c:v>-4.145503448275862E-2</c:v>
                </c:pt>
                <c:pt idx="11088">
                  <c:v>-4.1453896551724136E-2</c:v>
                </c:pt>
                <c:pt idx="11089">
                  <c:v>-4.1452724137931475E-2</c:v>
                </c:pt>
                <c:pt idx="11090">
                  <c:v>-4.1451620689655175E-2</c:v>
                </c:pt>
                <c:pt idx="11091">
                  <c:v>-4.1450534482758622E-2</c:v>
                </c:pt>
                <c:pt idx="11092">
                  <c:v>-4.1449482758620697E-2</c:v>
                </c:pt>
                <c:pt idx="11093">
                  <c:v>-4.1448379310344785E-2</c:v>
                </c:pt>
                <c:pt idx="11094">
                  <c:v>-4.1447275862068957E-2</c:v>
                </c:pt>
                <c:pt idx="11095">
                  <c:v>-4.1446206896551804E-2</c:v>
                </c:pt>
                <c:pt idx="11096">
                  <c:v>-4.1445241379310348E-2</c:v>
                </c:pt>
                <c:pt idx="11097">
                  <c:v>-4.144439655172414E-2</c:v>
                </c:pt>
                <c:pt idx="11098">
                  <c:v>-4.1443689655172415E-2</c:v>
                </c:pt>
                <c:pt idx="11099">
                  <c:v>-4.1443103448275856E-2</c:v>
                </c:pt>
                <c:pt idx="11100">
                  <c:v>-4.1442758620689656E-2</c:v>
                </c:pt>
                <c:pt idx="11101">
                  <c:v>-4.1442482758620822E-2</c:v>
                </c:pt>
                <c:pt idx="11102">
                  <c:v>-4.1442327586206897E-2</c:v>
                </c:pt>
                <c:pt idx="11103">
                  <c:v>-4.1442241379310372E-2</c:v>
                </c:pt>
                <c:pt idx="11104">
                  <c:v>-4.1442155172413765E-2</c:v>
                </c:pt>
                <c:pt idx="11105">
                  <c:v>-4.1442189655172407E-2</c:v>
                </c:pt>
                <c:pt idx="11106">
                  <c:v>-4.1442241379310372E-2</c:v>
                </c:pt>
                <c:pt idx="11107">
                  <c:v>-4.1442206896551724E-2</c:v>
                </c:pt>
                <c:pt idx="11108">
                  <c:v>-4.1442241379310372E-2</c:v>
                </c:pt>
                <c:pt idx="11109">
                  <c:v>-4.1442327586206897E-2</c:v>
                </c:pt>
                <c:pt idx="11110">
                  <c:v>-4.1442379310344807E-2</c:v>
                </c:pt>
                <c:pt idx="11111">
                  <c:v>-4.14425E-2</c:v>
                </c:pt>
                <c:pt idx="11112">
                  <c:v>-4.1442758620689656E-2</c:v>
                </c:pt>
                <c:pt idx="11113">
                  <c:v>-4.1443189655172387E-2</c:v>
                </c:pt>
                <c:pt idx="11114">
                  <c:v>-4.1443620689655167E-2</c:v>
                </c:pt>
                <c:pt idx="11115">
                  <c:v>-4.1444051724137905E-2</c:v>
                </c:pt>
                <c:pt idx="11116">
                  <c:v>-4.1444603448275864E-2</c:v>
                </c:pt>
                <c:pt idx="11117">
                  <c:v>-4.1445275862068955E-2</c:v>
                </c:pt>
                <c:pt idx="11118">
                  <c:v>-4.1445862068965167E-2</c:v>
                </c:pt>
                <c:pt idx="11119">
                  <c:v>-4.1446465517241432E-2</c:v>
                </c:pt>
                <c:pt idx="11120">
                  <c:v>-4.1447034482758632E-2</c:v>
                </c:pt>
                <c:pt idx="11121">
                  <c:v>-4.1447689655172405E-2</c:v>
                </c:pt>
                <c:pt idx="11122">
                  <c:v>-4.1448379310344785E-2</c:v>
                </c:pt>
                <c:pt idx="11123">
                  <c:v>-4.1449120689654791E-2</c:v>
                </c:pt>
                <c:pt idx="11124">
                  <c:v>-4.144996551724138E-2</c:v>
                </c:pt>
                <c:pt idx="11125">
                  <c:v>-4.1450913793103464E-2</c:v>
                </c:pt>
                <c:pt idx="11126">
                  <c:v>-4.1451982758620713E-2</c:v>
                </c:pt>
                <c:pt idx="11127">
                  <c:v>-4.145322413793142E-2</c:v>
                </c:pt>
                <c:pt idx="11128">
                  <c:v>-4.1454551724137916E-2</c:v>
                </c:pt>
                <c:pt idx="11129">
                  <c:v>-4.1455896551724096E-2</c:v>
                </c:pt>
                <c:pt idx="11130">
                  <c:v>-4.1457258620689656E-2</c:v>
                </c:pt>
                <c:pt idx="11131">
                  <c:v>-4.1458672413793106E-2</c:v>
                </c:pt>
                <c:pt idx="11132">
                  <c:v>-4.1460206896551874E-2</c:v>
                </c:pt>
                <c:pt idx="11133">
                  <c:v>-4.1461931034482966E-2</c:v>
                </c:pt>
                <c:pt idx="11134">
                  <c:v>-4.1463862068965456E-2</c:v>
                </c:pt>
                <c:pt idx="11135">
                  <c:v>-4.1465913793103472E-2</c:v>
                </c:pt>
                <c:pt idx="11136">
                  <c:v>-4.1468103448275867E-2</c:v>
                </c:pt>
                <c:pt idx="11137">
                  <c:v>-4.1470362068965282E-2</c:v>
                </c:pt>
                <c:pt idx="11138">
                  <c:v>-4.1472706896551734E-2</c:v>
                </c:pt>
                <c:pt idx="11139">
                  <c:v>-4.1475172413792845E-2</c:v>
                </c:pt>
                <c:pt idx="11140">
                  <c:v>-4.1477672413793097E-2</c:v>
                </c:pt>
                <c:pt idx="11141">
                  <c:v>-4.1480068965517272E-2</c:v>
                </c:pt>
                <c:pt idx="11142">
                  <c:v>-4.1482448275862047E-2</c:v>
                </c:pt>
                <c:pt idx="11143">
                  <c:v>-4.1484810344827587E-2</c:v>
                </c:pt>
                <c:pt idx="11144">
                  <c:v>-4.1487206896551734E-2</c:v>
                </c:pt>
                <c:pt idx="11145">
                  <c:v>-4.1489620689655157E-2</c:v>
                </c:pt>
                <c:pt idx="11146">
                  <c:v>-4.1492224137931577E-2</c:v>
                </c:pt>
                <c:pt idx="11147">
                  <c:v>-4.1494913793103494E-2</c:v>
                </c:pt>
                <c:pt idx="11148">
                  <c:v>-4.1497620689655193E-2</c:v>
                </c:pt>
                <c:pt idx="11149">
                  <c:v>-4.1500448275861836E-2</c:v>
                </c:pt>
                <c:pt idx="11150">
                  <c:v>-4.1503275862068957E-2</c:v>
                </c:pt>
                <c:pt idx="11151">
                  <c:v>-4.1506034482758733E-2</c:v>
                </c:pt>
                <c:pt idx="11152">
                  <c:v>-4.1508706896551784E-2</c:v>
                </c:pt>
                <c:pt idx="11153">
                  <c:v>-4.1511241379310372E-2</c:v>
                </c:pt>
                <c:pt idx="11154">
                  <c:v>-4.1513586206896734E-2</c:v>
                </c:pt>
                <c:pt idx="11155">
                  <c:v>-4.1515672413793107E-2</c:v>
                </c:pt>
                <c:pt idx="11156">
                  <c:v>-4.1517517241379323E-2</c:v>
                </c:pt>
                <c:pt idx="11157">
                  <c:v>-4.1518965517241414E-2</c:v>
                </c:pt>
                <c:pt idx="11158">
                  <c:v>-4.1520241379310353E-2</c:v>
                </c:pt>
                <c:pt idx="11159">
                  <c:v>-4.1521448275861753E-2</c:v>
                </c:pt>
                <c:pt idx="11160">
                  <c:v>-4.1522724137931386E-2</c:v>
                </c:pt>
                <c:pt idx="11161">
                  <c:v>-4.1523999999999998E-2</c:v>
                </c:pt>
                <c:pt idx="11162">
                  <c:v>-4.1525258620689336E-2</c:v>
                </c:pt>
                <c:pt idx="11163">
                  <c:v>-4.1526500000000001E-2</c:v>
                </c:pt>
                <c:pt idx="11164">
                  <c:v>-4.1527689655172416E-2</c:v>
                </c:pt>
                <c:pt idx="11165">
                  <c:v>-4.1528793103448432E-2</c:v>
                </c:pt>
                <c:pt idx="11166">
                  <c:v>-4.1529948275861733E-2</c:v>
                </c:pt>
                <c:pt idx="11167">
                  <c:v>-4.1531189655172385E-2</c:v>
                </c:pt>
                <c:pt idx="11168">
                  <c:v>-4.1532396551724193E-2</c:v>
                </c:pt>
                <c:pt idx="11169">
                  <c:v>-4.1533448275861945E-2</c:v>
                </c:pt>
                <c:pt idx="11170">
                  <c:v>-4.1534206896551733E-2</c:v>
                </c:pt>
                <c:pt idx="11171">
                  <c:v>-4.1534775862068968E-2</c:v>
                </c:pt>
                <c:pt idx="11172">
                  <c:v>-4.1535206896551727E-2</c:v>
                </c:pt>
                <c:pt idx="11173">
                  <c:v>-4.1535431034482824E-2</c:v>
                </c:pt>
                <c:pt idx="11174">
                  <c:v>-4.1535551724137885E-2</c:v>
                </c:pt>
                <c:pt idx="11175">
                  <c:v>-4.1535672413793107E-2</c:v>
                </c:pt>
                <c:pt idx="11176">
                  <c:v>-4.1535879310344775E-2</c:v>
                </c:pt>
                <c:pt idx="11177">
                  <c:v>-4.1536051724137983E-2</c:v>
                </c:pt>
                <c:pt idx="11178">
                  <c:v>-4.1536086206896784E-2</c:v>
                </c:pt>
                <c:pt idx="11179">
                  <c:v>-4.1536000000000024E-2</c:v>
                </c:pt>
                <c:pt idx="11180">
                  <c:v>-4.1535931034482824E-2</c:v>
                </c:pt>
                <c:pt idx="11181">
                  <c:v>-4.1535896551724107E-2</c:v>
                </c:pt>
                <c:pt idx="11182">
                  <c:v>-4.1535810344827576E-2</c:v>
                </c:pt>
                <c:pt idx="11183">
                  <c:v>-4.1535534482758617E-2</c:v>
                </c:pt>
                <c:pt idx="11184">
                  <c:v>-4.1535155172413657E-2</c:v>
                </c:pt>
                <c:pt idx="11185">
                  <c:v>-4.1534655172413795E-2</c:v>
                </c:pt>
                <c:pt idx="11186">
                  <c:v>-4.1534000000000001E-2</c:v>
                </c:pt>
                <c:pt idx="11187">
                  <c:v>-4.1533293103448575E-2</c:v>
                </c:pt>
                <c:pt idx="11188">
                  <c:v>-4.1532655172413793E-2</c:v>
                </c:pt>
                <c:pt idx="11189">
                  <c:v>-4.1532206896551911E-2</c:v>
                </c:pt>
                <c:pt idx="11190">
                  <c:v>-4.1531931034482834E-2</c:v>
                </c:pt>
                <c:pt idx="11191">
                  <c:v>-4.153179310344849E-2</c:v>
                </c:pt>
                <c:pt idx="11192">
                  <c:v>-4.1531655172413785E-2</c:v>
                </c:pt>
                <c:pt idx="11193">
                  <c:v>-4.1531482758620723E-2</c:v>
                </c:pt>
                <c:pt idx="11194">
                  <c:v>-4.1531224137931366E-2</c:v>
                </c:pt>
                <c:pt idx="11195">
                  <c:v>-4.1530965517241412E-2</c:v>
                </c:pt>
                <c:pt idx="11196">
                  <c:v>-4.1530741379310364E-2</c:v>
                </c:pt>
                <c:pt idx="11197">
                  <c:v>-4.1530637931034849E-2</c:v>
                </c:pt>
                <c:pt idx="11198">
                  <c:v>-4.1530655172413798E-2</c:v>
                </c:pt>
                <c:pt idx="11199">
                  <c:v>-4.1530672413793109E-2</c:v>
                </c:pt>
                <c:pt idx="11200">
                  <c:v>-4.1530551724137915E-2</c:v>
                </c:pt>
                <c:pt idx="11201">
                  <c:v>-4.1530310344827591E-2</c:v>
                </c:pt>
                <c:pt idx="11202">
                  <c:v>-4.1530086206896584E-2</c:v>
                </c:pt>
                <c:pt idx="11203">
                  <c:v>-4.1529879310344756E-2</c:v>
                </c:pt>
                <c:pt idx="11204">
                  <c:v>-4.1529586206896549E-2</c:v>
                </c:pt>
                <c:pt idx="11205">
                  <c:v>-4.1529344827586231E-2</c:v>
                </c:pt>
                <c:pt idx="11206">
                  <c:v>-4.1529137931034493E-2</c:v>
                </c:pt>
                <c:pt idx="11207">
                  <c:v>-4.1528965517241383E-2</c:v>
                </c:pt>
                <c:pt idx="11208">
                  <c:v>-4.1528827586206886E-2</c:v>
                </c:pt>
                <c:pt idx="11209">
                  <c:v>-4.1528758620689346E-2</c:v>
                </c:pt>
                <c:pt idx="11210">
                  <c:v>-4.1528655172413796E-2</c:v>
                </c:pt>
                <c:pt idx="11211">
                  <c:v>-4.1528431034482824E-2</c:v>
                </c:pt>
                <c:pt idx="11212">
                  <c:v>-4.1528155172413629E-2</c:v>
                </c:pt>
                <c:pt idx="11213">
                  <c:v>-4.1527913793103451E-2</c:v>
                </c:pt>
                <c:pt idx="11214">
                  <c:v>-4.1527827586206899E-2</c:v>
                </c:pt>
                <c:pt idx="11215">
                  <c:v>-4.1527724137931321E-2</c:v>
                </c:pt>
                <c:pt idx="11216">
                  <c:v>-4.1527689655172416E-2</c:v>
                </c:pt>
                <c:pt idx="11217">
                  <c:v>-4.1527620689655168E-2</c:v>
                </c:pt>
                <c:pt idx="11218">
                  <c:v>-4.1527482758620733E-2</c:v>
                </c:pt>
                <c:pt idx="11219">
                  <c:v>-4.1527206896551733E-2</c:v>
                </c:pt>
                <c:pt idx="11220">
                  <c:v>-4.1526810344827587E-2</c:v>
                </c:pt>
                <c:pt idx="11221">
                  <c:v>-4.1526379310344808E-2</c:v>
                </c:pt>
                <c:pt idx="11222">
                  <c:v>-4.1526000000000007E-2</c:v>
                </c:pt>
                <c:pt idx="11223">
                  <c:v>-4.1525741379310345E-2</c:v>
                </c:pt>
                <c:pt idx="11224">
                  <c:v>-4.1525620689655145E-2</c:v>
                </c:pt>
                <c:pt idx="11225">
                  <c:v>-4.1525586206896545E-2</c:v>
                </c:pt>
                <c:pt idx="11226">
                  <c:v>-4.1525637931034705E-2</c:v>
                </c:pt>
                <c:pt idx="11227">
                  <c:v>-4.1525689655172407E-2</c:v>
                </c:pt>
                <c:pt idx="11228">
                  <c:v>-4.1525724137931194E-2</c:v>
                </c:pt>
                <c:pt idx="11229">
                  <c:v>-4.1525620689655145E-2</c:v>
                </c:pt>
                <c:pt idx="11230">
                  <c:v>-4.1525396551724075E-2</c:v>
                </c:pt>
                <c:pt idx="11231">
                  <c:v>-4.1525034482758606E-2</c:v>
                </c:pt>
                <c:pt idx="11232">
                  <c:v>-4.1524655172413785E-2</c:v>
                </c:pt>
                <c:pt idx="11233">
                  <c:v>-4.1524310344827585E-2</c:v>
                </c:pt>
                <c:pt idx="11234">
                  <c:v>-4.1523999999999998E-2</c:v>
                </c:pt>
                <c:pt idx="11235">
                  <c:v>-4.1523620689655157E-2</c:v>
                </c:pt>
                <c:pt idx="11236">
                  <c:v>-4.1523293103448523E-2</c:v>
                </c:pt>
                <c:pt idx="11237">
                  <c:v>-4.1523086206896563E-2</c:v>
                </c:pt>
                <c:pt idx="11238">
                  <c:v>-4.1523034482758632E-2</c:v>
                </c:pt>
                <c:pt idx="11239">
                  <c:v>-4.1523086206896563E-2</c:v>
                </c:pt>
                <c:pt idx="11240">
                  <c:v>-4.1523068965517225E-2</c:v>
                </c:pt>
                <c:pt idx="11241">
                  <c:v>-4.1523034482758632E-2</c:v>
                </c:pt>
                <c:pt idx="11242">
                  <c:v>-4.1523086206896563E-2</c:v>
                </c:pt>
                <c:pt idx="11243">
                  <c:v>-4.1523137931034522E-2</c:v>
                </c:pt>
                <c:pt idx="11244">
                  <c:v>-4.1523137931034522E-2</c:v>
                </c:pt>
                <c:pt idx="11245">
                  <c:v>-4.1523103448275846E-2</c:v>
                </c:pt>
                <c:pt idx="11246">
                  <c:v>-4.1523034482758632E-2</c:v>
                </c:pt>
                <c:pt idx="11247">
                  <c:v>-4.1522793103448523E-2</c:v>
                </c:pt>
                <c:pt idx="11248">
                  <c:v>-4.1522517241379314E-2</c:v>
                </c:pt>
                <c:pt idx="11249">
                  <c:v>-4.152231034482759E-2</c:v>
                </c:pt>
                <c:pt idx="11250">
                  <c:v>-4.1522017241379314E-2</c:v>
                </c:pt>
                <c:pt idx="11251">
                  <c:v>-4.1521655172413775E-2</c:v>
                </c:pt>
                <c:pt idx="11252">
                  <c:v>-4.1521275862068857E-2</c:v>
                </c:pt>
                <c:pt idx="11253">
                  <c:v>-4.1520810344827568E-2</c:v>
                </c:pt>
                <c:pt idx="11254">
                  <c:v>-4.1520310344827588E-2</c:v>
                </c:pt>
                <c:pt idx="11255">
                  <c:v>-4.1519775862068967E-2</c:v>
                </c:pt>
                <c:pt idx="11256">
                  <c:v>-4.1519155172413745E-2</c:v>
                </c:pt>
                <c:pt idx="11257">
                  <c:v>-4.1518637931034885E-2</c:v>
                </c:pt>
                <c:pt idx="11258">
                  <c:v>-4.1518172413793096E-2</c:v>
                </c:pt>
                <c:pt idx="11259">
                  <c:v>-4.1517793103448587E-2</c:v>
                </c:pt>
                <c:pt idx="11260">
                  <c:v>-4.1517413793103503E-2</c:v>
                </c:pt>
                <c:pt idx="11261">
                  <c:v>-4.1517000000000033E-2</c:v>
                </c:pt>
                <c:pt idx="11262">
                  <c:v>-4.1516689655172564E-2</c:v>
                </c:pt>
                <c:pt idx="11263">
                  <c:v>-4.1516448275862067E-2</c:v>
                </c:pt>
                <c:pt idx="11264">
                  <c:v>-4.1516293103448676E-2</c:v>
                </c:pt>
                <c:pt idx="11265">
                  <c:v>-4.1516155172413798E-2</c:v>
                </c:pt>
                <c:pt idx="11266">
                  <c:v>-4.1516000000000101E-2</c:v>
                </c:pt>
                <c:pt idx="11267">
                  <c:v>-4.1515862068965285E-2</c:v>
                </c:pt>
                <c:pt idx="11268">
                  <c:v>-4.1515775862068956E-2</c:v>
                </c:pt>
                <c:pt idx="11269">
                  <c:v>-4.1515637931034827E-2</c:v>
                </c:pt>
                <c:pt idx="11270">
                  <c:v>-4.1515517241379307E-2</c:v>
                </c:pt>
                <c:pt idx="11271">
                  <c:v>-4.1515344827586384E-2</c:v>
                </c:pt>
                <c:pt idx="11272">
                  <c:v>-4.1515103448275859E-2</c:v>
                </c:pt>
                <c:pt idx="11273">
                  <c:v>-4.15148275862069E-2</c:v>
                </c:pt>
                <c:pt idx="11274">
                  <c:v>-4.1514551724137927E-2</c:v>
                </c:pt>
                <c:pt idx="11275">
                  <c:v>-4.1514465517241424E-2</c:v>
                </c:pt>
                <c:pt idx="11276">
                  <c:v>-4.1514534482758624E-2</c:v>
                </c:pt>
                <c:pt idx="11277">
                  <c:v>-4.1514775862068969E-2</c:v>
                </c:pt>
                <c:pt idx="11278">
                  <c:v>-4.1515172413793065E-2</c:v>
                </c:pt>
                <c:pt idx="11279">
                  <c:v>-4.1515620689655169E-2</c:v>
                </c:pt>
                <c:pt idx="11280">
                  <c:v>-4.1516172413793108E-2</c:v>
                </c:pt>
                <c:pt idx="11281">
                  <c:v>-4.1516465517241585E-2</c:v>
                </c:pt>
                <c:pt idx="11282">
                  <c:v>-4.1516431034483117E-2</c:v>
                </c:pt>
                <c:pt idx="11283">
                  <c:v>-4.1516310344827771E-2</c:v>
                </c:pt>
                <c:pt idx="11284">
                  <c:v>-4.1516155172413798E-2</c:v>
                </c:pt>
                <c:pt idx="11285">
                  <c:v>-4.1515896551724142E-2</c:v>
                </c:pt>
                <c:pt idx="11286">
                  <c:v>-4.1515586206896563E-2</c:v>
                </c:pt>
                <c:pt idx="11287">
                  <c:v>-4.1515189655172396E-2</c:v>
                </c:pt>
                <c:pt idx="11288">
                  <c:v>-4.151479310344857E-2</c:v>
                </c:pt>
                <c:pt idx="11289">
                  <c:v>-4.1514465517241424E-2</c:v>
                </c:pt>
                <c:pt idx="11290">
                  <c:v>-4.1514206896551734E-2</c:v>
                </c:pt>
                <c:pt idx="11291">
                  <c:v>-4.1513896551724182E-2</c:v>
                </c:pt>
                <c:pt idx="11292">
                  <c:v>-4.1513551724137926E-2</c:v>
                </c:pt>
                <c:pt idx="11293">
                  <c:v>-4.1513189655172415E-2</c:v>
                </c:pt>
                <c:pt idx="11294">
                  <c:v>-4.1512689655172533E-2</c:v>
                </c:pt>
                <c:pt idx="11295">
                  <c:v>-4.1512120689655166E-2</c:v>
                </c:pt>
                <c:pt idx="11296">
                  <c:v>-4.1511482758620724E-2</c:v>
                </c:pt>
                <c:pt idx="11297">
                  <c:v>-4.151072413793145E-2</c:v>
                </c:pt>
                <c:pt idx="11298">
                  <c:v>-4.1509827586206895E-2</c:v>
                </c:pt>
                <c:pt idx="11299">
                  <c:v>-4.1508862068965272E-2</c:v>
                </c:pt>
                <c:pt idx="11300">
                  <c:v>-4.1507689655172417E-2</c:v>
                </c:pt>
                <c:pt idx="11301">
                  <c:v>-4.150643103448301E-2</c:v>
                </c:pt>
                <c:pt idx="11302">
                  <c:v>-4.1505206896551725E-2</c:v>
                </c:pt>
                <c:pt idx="11303">
                  <c:v>-4.1504137931034524E-2</c:v>
                </c:pt>
                <c:pt idx="11304">
                  <c:v>-4.1503224137931428E-2</c:v>
                </c:pt>
                <c:pt idx="11305">
                  <c:v>-4.1502379310344825E-2</c:v>
                </c:pt>
                <c:pt idx="11306">
                  <c:v>-4.1501586206896562E-2</c:v>
                </c:pt>
                <c:pt idx="11307">
                  <c:v>-4.1500913793103451E-2</c:v>
                </c:pt>
                <c:pt idx="11308">
                  <c:v>-4.1500344827586334E-2</c:v>
                </c:pt>
                <c:pt idx="11309">
                  <c:v>-4.1499724137931418E-2</c:v>
                </c:pt>
                <c:pt idx="11310">
                  <c:v>-4.1498896551724139E-2</c:v>
                </c:pt>
                <c:pt idx="11311">
                  <c:v>-4.1497948275862055E-2</c:v>
                </c:pt>
                <c:pt idx="11312">
                  <c:v>-4.1496982758620973E-2</c:v>
                </c:pt>
                <c:pt idx="11313">
                  <c:v>-4.1496034482758883E-2</c:v>
                </c:pt>
                <c:pt idx="11314">
                  <c:v>-4.1495224137931441E-2</c:v>
                </c:pt>
                <c:pt idx="11315">
                  <c:v>-4.1494793103448585E-2</c:v>
                </c:pt>
                <c:pt idx="11316">
                  <c:v>-4.1494448275862045E-2</c:v>
                </c:pt>
                <c:pt idx="11317">
                  <c:v>-4.1494224137931475E-2</c:v>
                </c:pt>
                <c:pt idx="11318">
                  <c:v>-4.1493965517241584E-2</c:v>
                </c:pt>
                <c:pt idx="11319">
                  <c:v>-4.1493603448275934E-2</c:v>
                </c:pt>
                <c:pt idx="11320">
                  <c:v>-4.1493103448275864E-2</c:v>
                </c:pt>
                <c:pt idx="11321">
                  <c:v>-4.1492551724137933E-2</c:v>
                </c:pt>
                <c:pt idx="11322">
                  <c:v>-4.1492103448275884E-2</c:v>
                </c:pt>
                <c:pt idx="11323">
                  <c:v>-4.1491724137931445E-2</c:v>
                </c:pt>
                <c:pt idx="11324">
                  <c:v>-4.1491362068965455E-2</c:v>
                </c:pt>
                <c:pt idx="11325">
                  <c:v>-4.1491103448275862E-2</c:v>
                </c:pt>
                <c:pt idx="11326">
                  <c:v>-4.1490896551724138E-2</c:v>
                </c:pt>
                <c:pt idx="11327">
                  <c:v>-4.1490689655172434E-2</c:v>
                </c:pt>
                <c:pt idx="11328">
                  <c:v>-4.149058620689678E-2</c:v>
                </c:pt>
                <c:pt idx="11329">
                  <c:v>-4.1490620689655172E-2</c:v>
                </c:pt>
                <c:pt idx="11330">
                  <c:v>-4.1490689655172434E-2</c:v>
                </c:pt>
                <c:pt idx="11331">
                  <c:v>-4.1490775862068972E-2</c:v>
                </c:pt>
                <c:pt idx="11332">
                  <c:v>-4.1490931034483036E-2</c:v>
                </c:pt>
                <c:pt idx="11333">
                  <c:v>-4.1491086206896594E-2</c:v>
                </c:pt>
                <c:pt idx="11334">
                  <c:v>-4.1491413793103483E-2</c:v>
                </c:pt>
                <c:pt idx="11335">
                  <c:v>-4.1491913793103484E-2</c:v>
                </c:pt>
                <c:pt idx="11336">
                  <c:v>-4.149248275862099E-2</c:v>
                </c:pt>
                <c:pt idx="11337">
                  <c:v>-4.1493241379310424E-2</c:v>
                </c:pt>
                <c:pt idx="11338">
                  <c:v>-4.1494103448275872E-2</c:v>
                </c:pt>
                <c:pt idx="11339">
                  <c:v>-4.1495000000000004E-2</c:v>
                </c:pt>
                <c:pt idx="11340">
                  <c:v>-4.1495879310344826E-2</c:v>
                </c:pt>
                <c:pt idx="11341">
                  <c:v>-4.1496793103448684E-2</c:v>
                </c:pt>
                <c:pt idx="11342">
                  <c:v>-4.1497724137931506E-2</c:v>
                </c:pt>
                <c:pt idx="11343">
                  <c:v>-4.1498637931034928E-2</c:v>
                </c:pt>
                <c:pt idx="11344">
                  <c:v>-4.1499517241379312E-2</c:v>
                </c:pt>
                <c:pt idx="11345">
                  <c:v>-4.1500448275861836E-2</c:v>
                </c:pt>
                <c:pt idx="11346">
                  <c:v>-4.1501413793103452E-2</c:v>
                </c:pt>
                <c:pt idx="11347">
                  <c:v>-4.1502362068965445E-2</c:v>
                </c:pt>
                <c:pt idx="11348">
                  <c:v>-4.1503241379310364E-2</c:v>
                </c:pt>
                <c:pt idx="11349">
                  <c:v>-4.1504103448275848E-2</c:v>
                </c:pt>
                <c:pt idx="11350">
                  <c:v>-4.1505068965517242E-2</c:v>
                </c:pt>
                <c:pt idx="11351">
                  <c:v>-4.1506000000000022E-2</c:v>
                </c:pt>
                <c:pt idx="11352">
                  <c:v>-4.1506896551724154E-2</c:v>
                </c:pt>
                <c:pt idx="11353">
                  <c:v>-4.1507741379310362E-2</c:v>
                </c:pt>
                <c:pt idx="11354">
                  <c:v>-4.1508413793103452E-2</c:v>
                </c:pt>
                <c:pt idx="11355">
                  <c:v>-4.1509051724137887E-2</c:v>
                </c:pt>
                <c:pt idx="11356">
                  <c:v>-4.1509689655172405E-2</c:v>
                </c:pt>
                <c:pt idx="11357">
                  <c:v>-4.1510534482758633E-2</c:v>
                </c:pt>
                <c:pt idx="11358">
                  <c:v>-4.1511586206896572E-2</c:v>
                </c:pt>
                <c:pt idx="11359">
                  <c:v>-4.1512655172413822E-2</c:v>
                </c:pt>
                <c:pt idx="11360">
                  <c:v>-4.1513793103448597E-2</c:v>
                </c:pt>
                <c:pt idx="11361">
                  <c:v>-4.1514862068965347E-2</c:v>
                </c:pt>
                <c:pt idx="11362">
                  <c:v>-4.1515913793103452E-2</c:v>
                </c:pt>
                <c:pt idx="11363">
                  <c:v>-4.1516982758620903E-2</c:v>
                </c:pt>
                <c:pt idx="11364">
                  <c:v>-4.1517913793103503E-2</c:v>
                </c:pt>
                <c:pt idx="11365">
                  <c:v>-4.1518827586206897E-2</c:v>
                </c:pt>
                <c:pt idx="11366">
                  <c:v>-4.1519689655172422E-2</c:v>
                </c:pt>
                <c:pt idx="11367">
                  <c:v>-4.1520586206896554E-2</c:v>
                </c:pt>
                <c:pt idx="11368">
                  <c:v>-4.1521379310344775E-2</c:v>
                </c:pt>
                <c:pt idx="11369">
                  <c:v>-4.1521982758620693E-2</c:v>
                </c:pt>
                <c:pt idx="11370">
                  <c:v>-4.1522603448275894E-2</c:v>
                </c:pt>
                <c:pt idx="11371">
                  <c:v>-4.1523275862068956E-2</c:v>
                </c:pt>
                <c:pt idx="11372">
                  <c:v>-4.1524034482758626E-2</c:v>
                </c:pt>
                <c:pt idx="11373">
                  <c:v>-4.1524827586206896E-2</c:v>
                </c:pt>
                <c:pt idx="11374">
                  <c:v>-4.1525517241379296E-2</c:v>
                </c:pt>
                <c:pt idx="11375">
                  <c:v>-4.1526103448275856E-2</c:v>
                </c:pt>
                <c:pt idx="11376">
                  <c:v>-4.1526637931034872E-2</c:v>
                </c:pt>
                <c:pt idx="11377">
                  <c:v>-4.1527155172413746E-2</c:v>
                </c:pt>
                <c:pt idx="11378">
                  <c:v>-4.1527637931034825E-2</c:v>
                </c:pt>
                <c:pt idx="11379">
                  <c:v>-4.1528103448275865E-2</c:v>
                </c:pt>
                <c:pt idx="11380">
                  <c:v>-4.1528482758620713E-2</c:v>
                </c:pt>
                <c:pt idx="11381">
                  <c:v>-4.1528672413793107E-2</c:v>
                </c:pt>
                <c:pt idx="11382">
                  <c:v>-4.1528724137931253E-2</c:v>
                </c:pt>
                <c:pt idx="11383">
                  <c:v>-4.1528586206896562E-2</c:v>
                </c:pt>
                <c:pt idx="11384">
                  <c:v>-4.1528362068965242E-2</c:v>
                </c:pt>
                <c:pt idx="11385">
                  <c:v>-4.1528172413792884E-2</c:v>
                </c:pt>
                <c:pt idx="11386">
                  <c:v>-4.1528068965517216E-2</c:v>
                </c:pt>
                <c:pt idx="11387">
                  <c:v>-4.1528017241379306E-2</c:v>
                </c:pt>
                <c:pt idx="11388">
                  <c:v>-4.1527931034482914E-2</c:v>
                </c:pt>
                <c:pt idx="11389">
                  <c:v>-4.1527758620689387E-2</c:v>
                </c:pt>
                <c:pt idx="11390">
                  <c:v>-4.1527448275861835E-2</c:v>
                </c:pt>
                <c:pt idx="11391">
                  <c:v>-4.1527120689654917E-2</c:v>
                </c:pt>
                <c:pt idx="11392">
                  <c:v>-4.1526741379310353E-2</c:v>
                </c:pt>
                <c:pt idx="11393">
                  <c:v>-4.1526293103448533E-2</c:v>
                </c:pt>
                <c:pt idx="11394">
                  <c:v>-4.1525724137931194E-2</c:v>
                </c:pt>
                <c:pt idx="11395">
                  <c:v>-4.1525051724137875E-2</c:v>
                </c:pt>
                <c:pt idx="11396">
                  <c:v>-4.1524293103448434E-2</c:v>
                </c:pt>
                <c:pt idx="11397">
                  <c:v>-4.1523448275861845E-2</c:v>
                </c:pt>
                <c:pt idx="11398">
                  <c:v>-4.1522603448275894E-2</c:v>
                </c:pt>
                <c:pt idx="11399">
                  <c:v>-4.1521793103448404E-2</c:v>
                </c:pt>
                <c:pt idx="11400">
                  <c:v>-4.1521017241379306E-2</c:v>
                </c:pt>
                <c:pt idx="11401">
                  <c:v>-4.1520551724137905E-2</c:v>
                </c:pt>
                <c:pt idx="11402">
                  <c:v>-4.1520362068965248E-2</c:v>
                </c:pt>
                <c:pt idx="11403">
                  <c:v>-4.1520344827586333E-2</c:v>
                </c:pt>
                <c:pt idx="11404">
                  <c:v>-4.1520482758620712E-2</c:v>
                </c:pt>
                <c:pt idx="11405">
                  <c:v>-4.1520603448275864E-2</c:v>
                </c:pt>
                <c:pt idx="11406">
                  <c:v>-4.1520862068965235E-2</c:v>
                </c:pt>
                <c:pt idx="11407">
                  <c:v>-4.1521189655172347E-2</c:v>
                </c:pt>
                <c:pt idx="11408">
                  <c:v>-4.1521431034482824E-2</c:v>
                </c:pt>
                <c:pt idx="11409">
                  <c:v>-4.1521586206896555E-2</c:v>
                </c:pt>
                <c:pt idx="11410">
                  <c:v>-4.1521655172413775E-2</c:v>
                </c:pt>
                <c:pt idx="11411">
                  <c:v>-4.1521724137931246E-2</c:v>
                </c:pt>
                <c:pt idx="11412">
                  <c:v>-4.1521844827586224E-2</c:v>
                </c:pt>
                <c:pt idx="11413">
                  <c:v>-4.1522034482758624E-2</c:v>
                </c:pt>
                <c:pt idx="11414">
                  <c:v>-4.1522155172413776E-2</c:v>
                </c:pt>
                <c:pt idx="11415">
                  <c:v>-4.1522189655172397E-2</c:v>
                </c:pt>
                <c:pt idx="11416">
                  <c:v>-4.15223275862069E-2</c:v>
                </c:pt>
                <c:pt idx="11417">
                  <c:v>-4.1522482758620832E-2</c:v>
                </c:pt>
                <c:pt idx="11418">
                  <c:v>-4.1522517241379314E-2</c:v>
                </c:pt>
                <c:pt idx="11419">
                  <c:v>-4.1522396551724162E-2</c:v>
                </c:pt>
                <c:pt idx="11420">
                  <c:v>-4.1522241379310383E-2</c:v>
                </c:pt>
                <c:pt idx="11421">
                  <c:v>-4.1522120689655065E-2</c:v>
                </c:pt>
                <c:pt idx="11422">
                  <c:v>-4.1521879310344748E-2</c:v>
                </c:pt>
                <c:pt idx="11423">
                  <c:v>-4.1521620689655155E-2</c:v>
                </c:pt>
                <c:pt idx="11424">
                  <c:v>-4.1521482758620692E-2</c:v>
                </c:pt>
                <c:pt idx="11425">
                  <c:v>-4.1521396551724085E-2</c:v>
                </c:pt>
                <c:pt idx="11426">
                  <c:v>-4.1521551724137885E-2</c:v>
                </c:pt>
                <c:pt idx="11427">
                  <c:v>-4.1521862068965167E-2</c:v>
                </c:pt>
                <c:pt idx="11428">
                  <c:v>-4.1522137931034667E-2</c:v>
                </c:pt>
                <c:pt idx="11429">
                  <c:v>-4.1522379310344817E-2</c:v>
                </c:pt>
                <c:pt idx="11430">
                  <c:v>-4.1522482758620832E-2</c:v>
                </c:pt>
                <c:pt idx="11431">
                  <c:v>-4.1522379310344817E-2</c:v>
                </c:pt>
                <c:pt idx="11432">
                  <c:v>-4.1522103448275859E-2</c:v>
                </c:pt>
                <c:pt idx="11433">
                  <c:v>-4.1521827586206886E-2</c:v>
                </c:pt>
                <c:pt idx="11434">
                  <c:v>-4.1521655172413775E-2</c:v>
                </c:pt>
                <c:pt idx="11435">
                  <c:v>-4.1521499999999996E-2</c:v>
                </c:pt>
                <c:pt idx="11436">
                  <c:v>-4.1521379310344775E-2</c:v>
                </c:pt>
                <c:pt idx="11437">
                  <c:v>-4.1521327586206885E-2</c:v>
                </c:pt>
                <c:pt idx="11438">
                  <c:v>-4.152124137931034E-2</c:v>
                </c:pt>
                <c:pt idx="11439">
                  <c:v>-4.1521172413792835E-2</c:v>
                </c:pt>
                <c:pt idx="11440">
                  <c:v>-4.1521017241379306E-2</c:v>
                </c:pt>
                <c:pt idx="11441">
                  <c:v>-4.1520982758620713E-2</c:v>
                </c:pt>
                <c:pt idx="11442">
                  <c:v>-4.1520775862068947E-2</c:v>
                </c:pt>
                <c:pt idx="11443">
                  <c:v>-4.1520413793103457E-2</c:v>
                </c:pt>
                <c:pt idx="11444">
                  <c:v>-4.1520034482758622E-2</c:v>
                </c:pt>
                <c:pt idx="11445">
                  <c:v>-4.1519827586206898E-2</c:v>
                </c:pt>
                <c:pt idx="11446">
                  <c:v>-4.1519862068965262E-2</c:v>
                </c:pt>
                <c:pt idx="11447">
                  <c:v>-4.1520017241379305E-2</c:v>
                </c:pt>
                <c:pt idx="11448">
                  <c:v>-4.1520344827586333E-2</c:v>
                </c:pt>
                <c:pt idx="11449">
                  <c:v>-4.1520706896551726E-2</c:v>
                </c:pt>
                <c:pt idx="11450">
                  <c:v>-4.1521034482758616E-2</c:v>
                </c:pt>
                <c:pt idx="11451">
                  <c:v>-4.1521275862068857E-2</c:v>
                </c:pt>
                <c:pt idx="11452">
                  <c:v>-4.1521413793103396E-2</c:v>
                </c:pt>
                <c:pt idx="11453">
                  <c:v>-4.1521551724137885E-2</c:v>
                </c:pt>
                <c:pt idx="11454">
                  <c:v>-4.1521586206896555E-2</c:v>
                </c:pt>
                <c:pt idx="11455">
                  <c:v>-4.1521603448275865E-2</c:v>
                </c:pt>
                <c:pt idx="11456">
                  <c:v>-4.1521534482758617E-2</c:v>
                </c:pt>
                <c:pt idx="11457">
                  <c:v>-4.1521396551724085E-2</c:v>
                </c:pt>
                <c:pt idx="11458">
                  <c:v>-4.1521379310344775E-2</c:v>
                </c:pt>
                <c:pt idx="11459">
                  <c:v>-4.1521431034482824E-2</c:v>
                </c:pt>
                <c:pt idx="11460">
                  <c:v>-4.1521499999999996E-2</c:v>
                </c:pt>
                <c:pt idx="11461">
                  <c:v>-4.1521655172413775E-2</c:v>
                </c:pt>
                <c:pt idx="11462">
                  <c:v>-4.1521931034482804E-2</c:v>
                </c:pt>
                <c:pt idx="11463">
                  <c:v>-4.1522241379310383E-2</c:v>
                </c:pt>
                <c:pt idx="11464">
                  <c:v>-4.1522499999999997E-2</c:v>
                </c:pt>
                <c:pt idx="11465">
                  <c:v>-4.1522689655172432E-2</c:v>
                </c:pt>
                <c:pt idx="11466">
                  <c:v>-4.1522879310344825E-2</c:v>
                </c:pt>
                <c:pt idx="11467">
                  <c:v>-4.1523137931034522E-2</c:v>
                </c:pt>
                <c:pt idx="11468">
                  <c:v>-4.1523482758620792E-2</c:v>
                </c:pt>
                <c:pt idx="11469">
                  <c:v>-4.1523862068965273E-2</c:v>
                </c:pt>
                <c:pt idx="11470">
                  <c:v>-4.1524241379310343E-2</c:v>
                </c:pt>
                <c:pt idx="11471">
                  <c:v>-4.1524655172413785E-2</c:v>
                </c:pt>
                <c:pt idx="11472">
                  <c:v>-4.1525017241379296E-2</c:v>
                </c:pt>
                <c:pt idx="11473">
                  <c:v>-4.1525293103448414E-2</c:v>
                </c:pt>
                <c:pt idx="11474">
                  <c:v>-4.1525551724137875E-2</c:v>
                </c:pt>
                <c:pt idx="11475">
                  <c:v>-4.1525741379310345E-2</c:v>
                </c:pt>
                <c:pt idx="11476">
                  <c:v>-4.1525793103448401E-2</c:v>
                </c:pt>
                <c:pt idx="11477">
                  <c:v>-4.1525689655172407E-2</c:v>
                </c:pt>
                <c:pt idx="11478">
                  <c:v>-4.152544827586175E-2</c:v>
                </c:pt>
                <c:pt idx="11479">
                  <c:v>-4.1525189655172275E-2</c:v>
                </c:pt>
                <c:pt idx="11480">
                  <c:v>-4.1525051724137875E-2</c:v>
                </c:pt>
                <c:pt idx="11481">
                  <c:v>-4.1524913793103455E-2</c:v>
                </c:pt>
                <c:pt idx="11482">
                  <c:v>-4.1524827586206896E-2</c:v>
                </c:pt>
                <c:pt idx="11483">
                  <c:v>-4.1524706896551716E-2</c:v>
                </c:pt>
                <c:pt idx="11484">
                  <c:v>-4.1524534482758627E-2</c:v>
                </c:pt>
                <c:pt idx="11485">
                  <c:v>-4.1524189655172385E-2</c:v>
                </c:pt>
                <c:pt idx="11486">
                  <c:v>-4.1523724137931366E-2</c:v>
                </c:pt>
                <c:pt idx="11487">
                  <c:v>-4.1523172413793066E-2</c:v>
                </c:pt>
                <c:pt idx="11488">
                  <c:v>-4.1522517241379314E-2</c:v>
                </c:pt>
                <c:pt idx="11489">
                  <c:v>-4.1521862068965167E-2</c:v>
                </c:pt>
                <c:pt idx="11490">
                  <c:v>-4.1521172413792835E-2</c:v>
                </c:pt>
                <c:pt idx="11491">
                  <c:v>-4.1520586206896554E-2</c:v>
                </c:pt>
                <c:pt idx="11492">
                  <c:v>-4.1520068965517243E-2</c:v>
                </c:pt>
                <c:pt idx="11493">
                  <c:v>-4.1519482758620732E-2</c:v>
                </c:pt>
                <c:pt idx="11494">
                  <c:v>-4.1518862068965309E-2</c:v>
                </c:pt>
                <c:pt idx="11495">
                  <c:v>-4.1518275862068965E-2</c:v>
                </c:pt>
                <c:pt idx="11496">
                  <c:v>-4.1517913793103503E-2</c:v>
                </c:pt>
                <c:pt idx="11497">
                  <c:v>-4.1517672413793123E-2</c:v>
                </c:pt>
                <c:pt idx="11498">
                  <c:v>-4.1517500000000013E-2</c:v>
                </c:pt>
                <c:pt idx="11499">
                  <c:v>-4.1517310344827592E-2</c:v>
                </c:pt>
                <c:pt idx="11500">
                  <c:v>-4.1517189655172405E-2</c:v>
                </c:pt>
                <c:pt idx="11501">
                  <c:v>-4.1517103448275867E-2</c:v>
                </c:pt>
                <c:pt idx="11502">
                  <c:v>-4.1517103448275867E-2</c:v>
                </c:pt>
                <c:pt idx="11503">
                  <c:v>-4.1516948275862046E-2</c:v>
                </c:pt>
                <c:pt idx="11504">
                  <c:v>-4.1516758620689653E-2</c:v>
                </c:pt>
                <c:pt idx="11505">
                  <c:v>-4.1516620689655184E-2</c:v>
                </c:pt>
                <c:pt idx="11506">
                  <c:v>-4.1516448275862067E-2</c:v>
                </c:pt>
                <c:pt idx="11507">
                  <c:v>-4.1516362068965466E-2</c:v>
                </c:pt>
                <c:pt idx="11508">
                  <c:v>-4.1516413793103522E-2</c:v>
                </c:pt>
                <c:pt idx="11509">
                  <c:v>-4.1516534482758813E-2</c:v>
                </c:pt>
                <c:pt idx="11510">
                  <c:v>-4.1516603448276068E-2</c:v>
                </c:pt>
                <c:pt idx="11511">
                  <c:v>-4.1516689655172564E-2</c:v>
                </c:pt>
                <c:pt idx="11512">
                  <c:v>-4.1516862068965467E-2</c:v>
                </c:pt>
                <c:pt idx="11513">
                  <c:v>-4.1517068965517274E-2</c:v>
                </c:pt>
                <c:pt idx="11514">
                  <c:v>-4.1517206896551834E-2</c:v>
                </c:pt>
                <c:pt idx="11515">
                  <c:v>-4.1517224137931484E-2</c:v>
                </c:pt>
                <c:pt idx="11516">
                  <c:v>-4.1517275862068964E-2</c:v>
                </c:pt>
                <c:pt idx="11517">
                  <c:v>-4.1517275862068964E-2</c:v>
                </c:pt>
                <c:pt idx="11518">
                  <c:v>-4.1517275862068964E-2</c:v>
                </c:pt>
                <c:pt idx="11519">
                  <c:v>-4.1517137931034752E-2</c:v>
                </c:pt>
                <c:pt idx="11520">
                  <c:v>-4.151684482758651E-2</c:v>
                </c:pt>
                <c:pt idx="11521">
                  <c:v>-4.1516568965517323E-2</c:v>
                </c:pt>
                <c:pt idx="11522">
                  <c:v>-4.1516344827586524E-2</c:v>
                </c:pt>
                <c:pt idx="11523">
                  <c:v>-4.151613793103482E-2</c:v>
                </c:pt>
                <c:pt idx="11524">
                  <c:v>-4.1516034482758833E-2</c:v>
                </c:pt>
                <c:pt idx="11525">
                  <c:v>-4.1515862068965285E-2</c:v>
                </c:pt>
                <c:pt idx="11526">
                  <c:v>-4.1515603448275894E-2</c:v>
                </c:pt>
                <c:pt idx="11527">
                  <c:v>-4.1515034482758624E-2</c:v>
                </c:pt>
                <c:pt idx="11528">
                  <c:v>-4.1514431034483004E-2</c:v>
                </c:pt>
                <c:pt idx="11529">
                  <c:v>-4.1514068965517292E-2</c:v>
                </c:pt>
                <c:pt idx="11530">
                  <c:v>-4.1513913793103492E-2</c:v>
                </c:pt>
                <c:pt idx="11531">
                  <c:v>-4.1513793103448597E-2</c:v>
                </c:pt>
                <c:pt idx="11532">
                  <c:v>-4.1513741379310402E-2</c:v>
                </c:pt>
                <c:pt idx="11533">
                  <c:v>-4.1513689655172513E-2</c:v>
                </c:pt>
                <c:pt idx="11534">
                  <c:v>-4.1513620689655174E-2</c:v>
                </c:pt>
                <c:pt idx="11535">
                  <c:v>-4.1513637931034929E-2</c:v>
                </c:pt>
                <c:pt idx="11536">
                  <c:v>-4.1513637931034929E-2</c:v>
                </c:pt>
                <c:pt idx="11537">
                  <c:v>-4.1513534482758734E-2</c:v>
                </c:pt>
                <c:pt idx="11538">
                  <c:v>-4.1513413793103512E-2</c:v>
                </c:pt>
                <c:pt idx="11539">
                  <c:v>-4.1513482758620913E-2</c:v>
                </c:pt>
                <c:pt idx="11540">
                  <c:v>-4.1513637931034929E-2</c:v>
                </c:pt>
                <c:pt idx="11541">
                  <c:v>-4.1513896551724182E-2</c:v>
                </c:pt>
                <c:pt idx="11542">
                  <c:v>-4.1514137931034721E-2</c:v>
                </c:pt>
                <c:pt idx="11543">
                  <c:v>-4.1514465517241424E-2</c:v>
                </c:pt>
                <c:pt idx="11544">
                  <c:v>-4.15148275862069E-2</c:v>
                </c:pt>
                <c:pt idx="11545">
                  <c:v>-4.1515189655172396E-2</c:v>
                </c:pt>
                <c:pt idx="11546">
                  <c:v>-4.1515586206896563E-2</c:v>
                </c:pt>
                <c:pt idx="11547">
                  <c:v>-4.1516051724137984E-2</c:v>
                </c:pt>
                <c:pt idx="11548">
                  <c:v>-4.1516724137931497E-2</c:v>
                </c:pt>
                <c:pt idx="11549">
                  <c:v>-4.1517586206896759E-2</c:v>
                </c:pt>
                <c:pt idx="11550">
                  <c:v>-4.1518534482758634E-2</c:v>
                </c:pt>
                <c:pt idx="11551">
                  <c:v>-4.1519344827586402E-2</c:v>
                </c:pt>
                <c:pt idx="11552">
                  <c:v>-4.1519999999999987E-2</c:v>
                </c:pt>
                <c:pt idx="11553">
                  <c:v>-4.1520672413793105E-2</c:v>
                </c:pt>
                <c:pt idx="11554">
                  <c:v>-4.1521482758620692E-2</c:v>
                </c:pt>
                <c:pt idx="11555">
                  <c:v>-4.1522344827586433E-2</c:v>
                </c:pt>
                <c:pt idx="11556">
                  <c:v>-4.1523275862068956E-2</c:v>
                </c:pt>
                <c:pt idx="11557">
                  <c:v>-4.1524293103448434E-2</c:v>
                </c:pt>
                <c:pt idx="11558">
                  <c:v>-4.152544827586175E-2</c:v>
                </c:pt>
                <c:pt idx="11559">
                  <c:v>-4.1526724137931396E-2</c:v>
                </c:pt>
                <c:pt idx="11560">
                  <c:v>-4.1528137931034513E-2</c:v>
                </c:pt>
                <c:pt idx="11561">
                  <c:v>-4.1529758620689292E-2</c:v>
                </c:pt>
                <c:pt idx="11562">
                  <c:v>-4.1531379310344806E-2</c:v>
                </c:pt>
                <c:pt idx="11563">
                  <c:v>-4.1533034482758704E-2</c:v>
                </c:pt>
                <c:pt idx="11564">
                  <c:v>-4.1534620689655175E-2</c:v>
                </c:pt>
                <c:pt idx="11565">
                  <c:v>-4.1536206896551894E-2</c:v>
                </c:pt>
                <c:pt idx="11566">
                  <c:v>-4.1537706896551813E-2</c:v>
                </c:pt>
                <c:pt idx="11567">
                  <c:v>-4.1539068965517241E-2</c:v>
                </c:pt>
                <c:pt idx="11568">
                  <c:v>-4.1540172413792827E-2</c:v>
                </c:pt>
                <c:pt idx="11569">
                  <c:v>-4.1541051724137856E-2</c:v>
                </c:pt>
                <c:pt idx="11570">
                  <c:v>-4.1541741379310347E-2</c:v>
                </c:pt>
                <c:pt idx="11571">
                  <c:v>-4.1542310344827589E-2</c:v>
                </c:pt>
                <c:pt idx="11572">
                  <c:v>-4.1542775862068955E-2</c:v>
                </c:pt>
                <c:pt idx="11573">
                  <c:v>-4.1543241379310342E-2</c:v>
                </c:pt>
                <c:pt idx="11574">
                  <c:v>-4.1543568965517225E-2</c:v>
                </c:pt>
                <c:pt idx="11575">
                  <c:v>-4.1543758620689354E-2</c:v>
                </c:pt>
                <c:pt idx="11576">
                  <c:v>-4.1543810344827577E-2</c:v>
                </c:pt>
                <c:pt idx="11577">
                  <c:v>-4.1543758620689354E-2</c:v>
                </c:pt>
                <c:pt idx="11578">
                  <c:v>-4.1543551724137887E-2</c:v>
                </c:pt>
                <c:pt idx="11579">
                  <c:v>-4.1543344827586322E-2</c:v>
                </c:pt>
                <c:pt idx="11580">
                  <c:v>-4.1542999999999997E-2</c:v>
                </c:pt>
                <c:pt idx="11581">
                  <c:v>-4.154270689655172E-2</c:v>
                </c:pt>
                <c:pt idx="11582">
                  <c:v>-4.1542482758620734E-2</c:v>
                </c:pt>
                <c:pt idx="11583">
                  <c:v>-4.1542310344827589E-2</c:v>
                </c:pt>
                <c:pt idx="11584">
                  <c:v>-4.1542034482758623E-2</c:v>
                </c:pt>
                <c:pt idx="11585">
                  <c:v>-4.1541517241379305E-2</c:v>
                </c:pt>
                <c:pt idx="11586">
                  <c:v>-4.1540793103448333E-2</c:v>
                </c:pt>
                <c:pt idx="11587">
                  <c:v>-4.1539844827586304E-2</c:v>
                </c:pt>
                <c:pt idx="11588">
                  <c:v>-4.1538827586206896E-2</c:v>
                </c:pt>
                <c:pt idx="11589">
                  <c:v>-4.1537758620689647E-2</c:v>
                </c:pt>
                <c:pt idx="11590">
                  <c:v>-4.1536672413793121E-2</c:v>
                </c:pt>
                <c:pt idx="11591">
                  <c:v>-4.1535637931034784E-2</c:v>
                </c:pt>
                <c:pt idx="11592">
                  <c:v>-4.1534551724137926E-2</c:v>
                </c:pt>
                <c:pt idx="11593">
                  <c:v>-4.1533379310344815E-2</c:v>
                </c:pt>
                <c:pt idx="11594">
                  <c:v>-4.1532155172413786E-2</c:v>
                </c:pt>
                <c:pt idx="11595">
                  <c:v>-4.1530965517241412E-2</c:v>
                </c:pt>
                <c:pt idx="11596">
                  <c:v>-4.152986206896514E-2</c:v>
                </c:pt>
                <c:pt idx="11597">
                  <c:v>-4.1528827586206886E-2</c:v>
                </c:pt>
                <c:pt idx="11598">
                  <c:v>-4.1527793103448493E-2</c:v>
                </c:pt>
                <c:pt idx="11599">
                  <c:v>-4.1526689655172422E-2</c:v>
                </c:pt>
                <c:pt idx="11600">
                  <c:v>-4.1525586206896545E-2</c:v>
                </c:pt>
                <c:pt idx="11601">
                  <c:v>-4.1524413793103447E-2</c:v>
                </c:pt>
                <c:pt idx="11602">
                  <c:v>-4.1523068965517225E-2</c:v>
                </c:pt>
                <c:pt idx="11603">
                  <c:v>-4.1521655172413775E-2</c:v>
                </c:pt>
                <c:pt idx="11604">
                  <c:v>-4.1520275862068946E-2</c:v>
                </c:pt>
                <c:pt idx="11605">
                  <c:v>-4.1518931034482981E-2</c:v>
                </c:pt>
                <c:pt idx="11606">
                  <c:v>-4.1517448275862047E-2</c:v>
                </c:pt>
                <c:pt idx="11607">
                  <c:v>-4.1515948275861851E-2</c:v>
                </c:pt>
                <c:pt idx="11608">
                  <c:v>-4.1514396551724154E-2</c:v>
                </c:pt>
                <c:pt idx="11609">
                  <c:v>-4.1512844827586506E-2</c:v>
                </c:pt>
                <c:pt idx="11610">
                  <c:v>-4.1511310344827586E-2</c:v>
                </c:pt>
                <c:pt idx="11611">
                  <c:v>-4.1509862068965203E-2</c:v>
                </c:pt>
                <c:pt idx="11612">
                  <c:v>-4.1508517241379307E-2</c:v>
                </c:pt>
                <c:pt idx="11613">
                  <c:v>-4.1507310344827589E-2</c:v>
                </c:pt>
                <c:pt idx="11614">
                  <c:v>-4.1506068965517284E-2</c:v>
                </c:pt>
                <c:pt idx="11615">
                  <c:v>-4.150472413793134E-2</c:v>
                </c:pt>
                <c:pt idx="11616">
                  <c:v>-4.1503310344827592E-2</c:v>
                </c:pt>
                <c:pt idx="11617">
                  <c:v>-4.1501672413793107E-2</c:v>
                </c:pt>
                <c:pt idx="11618">
                  <c:v>-4.1499862068965346E-2</c:v>
                </c:pt>
                <c:pt idx="11619">
                  <c:v>-4.1498086206896781E-2</c:v>
                </c:pt>
                <c:pt idx="11620">
                  <c:v>-4.1496275862069013E-2</c:v>
                </c:pt>
                <c:pt idx="11621">
                  <c:v>-4.1494413793103493E-2</c:v>
                </c:pt>
                <c:pt idx="11622">
                  <c:v>-4.149263793103504E-2</c:v>
                </c:pt>
                <c:pt idx="11623">
                  <c:v>-4.1490982758620884E-2</c:v>
                </c:pt>
                <c:pt idx="11624">
                  <c:v>-4.1489293103448503E-2</c:v>
                </c:pt>
                <c:pt idx="11625">
                  <c:v>-4.148763793103491E-2</c:v>
                </c:pt>
                <c:pt idx="11626">
                  <c:v>-4.1486000000000113E-2</c:v>
                </c:pt>
                <c:pt idx="11627">
                  <c:v>-4.1484517241379311E-2</c:v>
                </c:pt>
                <c:pt idx="11628">
                  <c:v>-4.1483241379310393E-2</c:v>
                </c:pt>
                <c:pt idx="11629">
                  <c:v>-4.1482068965517323E-2</c:v>
                </c:pt>
                <c:pt idx="11630">
                  <c:v>-4.1481017241379307E-2</c:v>
                </c:pt>
                <c:pt idx="11631">
                  <c:v>-4.1480068965517272E-2</c:v>
                </c:pt>
                <c:pt idx="11632">
                  <c:v>-4.1479224137931314E-2</c:v>
                </c:pt>
                <c:pt idx="11633">
                  <c:v>-4.1478551724137905E-2</c:v>
                </c:pt>
                <c:pt idx="11634">
                  <c:v>-4.1478206896551725E-2</c:v>
                </c:pt>
                <c:pt idx="11635">
                  <c:v>-4.1478034482758622E-2</c:v>
                </c:pt>
                <c:pt idx="11636">
                  <c:v>-4.1478017241379311E-2</c:v>
                </c:pt>
                <c:pt idx="11637">
                  <c:v>-4.1478034482758622E-2</c:v>
                </c:pt>
                <c:pt idx="11638">
                  <c:v>-4.1478241379310353E-2</c:v>
                </c:pt>
                <c:pt idx="11639">
                  <c:v>-4.1478482758620712E-2</c:v>
                </c:pt>
                <c:pt idx="11640">
                  <c:v>-4.1478724137931321E-2</c:v>
                </c:pt>
                <c:pt idx="11641">
                  <c:v>-4.147891379310345E-2</c:v>
                </c:pt>
                <c:pt idx="11642">
                  <c:v>-4.1479241379310347E-2</c:v>
                </c:pt>
                <c:pt idx="11643">
                  <c:v>-4.1479793103448334E-2</c:v>
                </c:pt>
                <c:pt idx="11644">
                  <c:v>-4.1480568965517273E-2</c:v>
                </c:pt>
                <c:pt idx="11645">
                  <c:v>-4.1481586206896563E-2</c:v>
                </c:pt>
                <c:pt idx="11646">
                  <c:v>-4.1482793103448636E-2</c:v>
                </c:pt>
                <c:pt idx="11647">
                  <c:v>-4.1484137931034643E-2</c:v>
                </c:pt>
                <c:pt idx="11648">
                  <c:v>-4.1485551724137905E-2</c:v>
                </c:pt>
                <c:pt idx="11649">
                  <c:v>-4.1487086206896714E-2</c:v>
                </c:pt>
                <c:pt idx="11650">
                  <c:v>-4.1488724137931421E-2</c:v>
                </c:pt>
                <c:pt idx="11651">
                  <c:v>-4.1490344827586505E-2</c:v>
                </c:pt>
                <c:pt idx="11652">
                  <c:v>-4.1491913793103484E-2</c:v>
                </c:pt>
                <c:pt idx="11653">
                  <c:v>-4.1493517241379424E-2</c:v>
                </c:pt>
                <c:pt idx="11654">
                  <c:v>-4.1495224137931441E-2</c:v>
                </c:pt>
                <c:pt idx="11655">
                  <c:v>-4.1497103448275882E-2</c:v>
                </c:pt>
                <c:pt idx="11656">
                  <c:v>-4.1499137931034741E-2</c:v>
                </c:pt>
                <c:pt idx="11657">
                  <c:v>-4.1501310344827576E-2</c:v>
                </c:pt>
                <c:pt idx="11658">
                  <c:v>-4.1503655172413792E-2</c:v>
                </c:pt>
                <c:pt idx="11659">
                  <c:v>-4.1506086206896733E-2</c:v>
                </c:pt>
                <c:pt idx="11660">
                  <c:v>-4.1508586206896562E-2</c:v>
                </c:pt>
                <c:pt idx="11661">
                  <c:v>-4.1511068965517282E-2</c:v>
                </c:pt>
                <c:pt idx="11662">
                  <c:v>-4.1513344827586486E-2</c:v>
                </c:pt>
                <c:pt idx="11663">
                  <c:v>-4.1515551724137935E-2</c:v>
                </c:pt>
                <c:pt idx="11664">
                  <c:v>-4.1517724137931478E-2</c:v>
                </c:pt>
                <c:pt idx="11665">
                  <c:v>-4.1519827586206898E-2</c:v>
                </c:pt>
                <c:pt idx="11666">
                  <c:v>-4.1521775862068865E-2</c:v>
                </c:pt>
                <c:pt idx="11667">
                  <c:v>-4.1523517241379315E-2</c:v>
                </c:pt>
                <c:pt idx="11668">
                  <c:v>-4.1525137931034482E-2</c:v>
                </c:pt>
                <c:pt idx="11669">
                  <c:v>-4.1526586206896574E-2</c:v>
                </c:pt>
                <c:pt idx="11670">
                  <c:v>-4.1527827586206899E-2</c:v>
                </c:pt>
                <c:pt idx="11671">
                  <c:v>-4.1528999999999996E-2</c:v>
                </c:pt>
                <c:pt idx="11672">
                  <c:v>-4.1530172413793066E-2</c:v>
                </c:pt>
                <c:pt idx="11673">
                  <c:v>-4.1531258620689647E-2</c:v>
                </c:pt>
                <c:pt idx="11674">
                  <c:v>-4.1532189655172407E-2</c:v>
                </c:pt>
                <c:pt idx="11675">
                  <c:v>-4.1533086206896594E-2</c:v>
                </c:pt>
                <c:pt idx="11676">
                  <c:v>-4.1533879310344815E-2</c:v>
                </c:pt>
                <c:pt idx="11677">
                  <c:v>-4.1534586206896554E-2</c:v>
                </c:pt>
                <c:pt idx="11678">
                  <c:v>-4.1535137931034513E-2</c:v>
                </c:pt>
                <c:pt idx="11679">
                  <c:v>-4.1535586206896562E-2</c:v>
                </c:pt>
                <c:pt idx="11680">
                  <c:v>-4.153586206896525E-2</c:v>
                </c:pt>
                <c:pt idx="11681">
                  <c:v>-4.1535965517241383E-2</c:v>
                </c:pt>
                <c:pt idx="11682">
                  <c:v>-4.1535931034482824E-2</c:v>
                </c:pt>
                <c:pt idx="11683">
                  <c:v>-4.153586206896525E-2</c:v>
                </c:pt>
                <c:pt idx="11684">
                  <c:v>-4.153586206896525E-2</c:v>
                </c:pt>
                <c:pt idx="11685">
                  <c:v>-4.1535689655172417E-2</c:v>
                </c:pt>
                <c:pt idx="11686">
                  <c:v>-4.1535189655172375E-2</c:v>
                </c:pt>
                <c:pt idx="11687">
                  <c:v>-4.1534500000000002E-2</c:v>
                </c:pt>
                <c:pt idx="11688">
                  <c:v>-4.1533603448275912E-2</c:v>
                </c:pt>
                <c:pt idx="11689">
                  <c:v>-4.1532413793103504E-2</c:v>
                </c:pt>
                <c:pt idx="11690">
                  <c:v>-4.1530965517241412E-2</c:v>
                </c:pt>
                <c:pt idx="11691">
                  <c:v>-4.1529172413792802E-2</c:v>
                </c:pt>
                <c:pt idx="11692">
                  <c:v>-4.1527172413793056E-2</c:v>
                </c:pt>
                <c:pt idx="11693">
                  <c:v>-4.1525137931034482E-2</c:v>
                </c:pt>
                <c:pt idx="11694">
                  <c:v>-4.1522982758620812E-2</c:v>
                </c:pt>
                <c:pt idx="11695">
                  <c:v>-4.1520655172413795E-2</c:v>
                </c:pt>
                <c:pt idx="11696">
                  <c:v>-4.1518103448275862E-2</c:v>
                </c:pt>
                <c:pt idx="11697">
                  <c:v>-4.1515517241379307E-2</c:v>
                </c:pt>
                <c:pt idx="11698">
                  <c:v>-4.1513068965517284E-2</c:v>
                </c:pt>
                <c:pt idx="11699">
                  <c:v>-4.1510637931034877E-2</c:v>
                </c:pt>
                <c:pt idx="11700">
                  <c:v>-4.1508172413793065E-2</c:v>
                </c:pt>
                <c:pt idx="11701">
                  <c:v>-4.1505724137931306E-2</c:v>
                </c:pt>
                <c:pt idx="11702">
                  <c:v>-4.1503310344827592E-2</c:v>
                </c:pt>
                <c:pt idx="11703">
                  <c:v>-4.1501017241379307E-2</c:v>
                </c:pt>
                <c:pt idx="11704">
                  <c:v>-4.1498793103448596E-2</c:v>
                </c:pt>
                <c:pt idx="11705">
                  <c:v>-4.1496603448276125E-2</c:v>
                </c:pt>
                <c:pt idx="11706">
                  <c:v>-4.1494482758620894E-2</c:v>
                </c:pt>
                <c:pt idx="11707">
                  <c:v>-4.1492448275862057E-2</c:v>
                </c:pt>
                <c:pt idx="11708">
                  <c:v>-4.1490431034483112E-2</c:v>
                </c:pt>
                <c:pt idx="11709">
                  <c:v>-4.148827586206897E-2</c:v>
                </c:pt>
                <c:pt idx="11710">
                  <c:v>-4.1485879310344795E-2</c:v>
                </c:pt>
                <c:pt idx="11711">
                  <c:v>-4.1483396551724137E-2</c:v>
                </c:pt>
                <c:pt idx="11712">
                  <c:v>-4.1480896551724163E-2</c:v>
                </c:pt>
                <c:pt idx="11713">
                  <c:v>-4.1478448275861834E-2</c:v>
                </c:pt>
                <c:pt idx="11714">
                  <c:v>-4.1476051724137916E-2</c:v>
                </c:pt>
                <c:pt idx="11715">
                  <c:v>-4.1473724137931385E-2</c:v>
                </c:pt>
                <c:pt idx="11716">
                  <c:v>-4.147141379310345E-2</c:v>
                </c:pt>
                <c:pt idx="11717">
                  <c:v>-4.1469051724137916E-2</c:v>
                </c:pt>
                <c:pt idx="11718">
                  <c:v>-4.1466655172413824E-2</c:v>
                </c:pt>
                <c:pt idx="11719">
                  <c:v>-4.1464120689655146E-2</c:v>
                </c:pt>
                <c:pt idx="11720">
                  <c:v>-4.1461603448275902E-2</c:v>
                </c:pt>
                <c:pt idx="11721">
                  <c:v>-4.1459068965517244E-2</c:v>
                </c:pt>
                <c:pt idx="11722">
                  <c:v>-4.1456500000000014E-2</c:v>
                </c:pt>
                <c:pt idx="11723">
                  <c:v>-4.1453931034482971E-2</c:v>
                </c:pt>
                <c:pt idx="11724">
                  <c:v>-4.1451396551724147E-2</c:v>
                </c:pt>
                <c:pt idx="11725">
                  <c:v>-4.1448965517241393E-2</c:v>
                </c:pt>
                <c:pt idx="11726">
                  <c:v>-4.1446586206896584E-2</c:v>
                </c:pt>
                <c:pt idx="11727">
                  <c:v>-4.1444189655172346E-2</c:v>
                </c:pt>
                <c:pt idx="11728">
                  <c:v>-4.1441896551724075E-2</c:v>
                </c:pt>
                <c:pt idx="11729">
                  <c:v>-4.1439620689655177E-2</c:v>
                </c:pt>
                <c:pt idx="11730">
                  <c:v>-4.1437241379310402E-2</c:v>
                </c:pt>
                <c:pt idx="11731">
                  <c:v>-4.1434827586206903E-2</c:v>
                </c:pt>
                <c:pt idx="11732">
                  <c:v>-4.1432344827586544E-2</c:v>
                </c:pt>
                <c:pt idx="11733">
                  <c:v>-4.1429982758620712E-2</c:v>
                </c:pt>
                <c:pt idx="11734">
                  <c:v>-4.1427931034482939E-2</c:v>
                </c:pt>
                <c:pt idx="11735">
                  <c:v>-4.142610344827586E-2</c:v>
                </c:pt>
                <c:pt idx="11736">
                  <c:v>-4.1424620689655176E-2</c:v>
                </c:pt>
                <c:pt idx="11737">
                  <c:v>-4.1423344827586424E-2</c:v>
                </c:pt>
                <c:pt idx="11738">
                  <c:v>-4.1422068965517284E-2</c:v>
                </c:pt>
                <c:pt idx="11739">
                  <c:v>-4.1420827586206896E-2</c:v>
                </c:pt>
                <c:pt idx="11740">
                  <c:v>-4.1419620689655171E-2</c:v>
                </c:pt>
                <c:pt idx="11741">
                  <c:v>-4.1418448275862045E-2</c:v>
                </c:pt>
                <c:pt idx="11742">
                  <c:v>-4.1417327586206934E-2</c:v>
                </c:pt>
                <c:pt idx="11743">
                  <c:v>-4.1416275862069002E-2</c:v>
                </c:pt>
                <c:pt idx="11744">
                  <c:v>-4.1415310344827587E-2</c:v>
                </c:pt>
                <c:pt idx="11745">
                  <c:v>-4.1414448275862055E-2</c:v>
                </c:pt>
                <c:pt idx="11746">
                  <c:v>-4.1413689655172524E-2</c:v>
                </c:pt>
                <c:pt idx="11747">
                  <c:v>-4.1412896551724393E-2</c:v>
                </c:pt>
                <c:pt idx="11748">
                  <c:v>-4.1412103448275894E-2</c:v>
                </c:pt>
                <c:pt idx="11749">
                  <c:v>-4.1411275862068962E-2</c:v>
                </c:pt>
                <c:pt idx="11750">
                  <c:v>-4.1410551724137927E-2</c:v>
                </c:pt>
                <c:pt idx="11751">
                  <c:v>-4.1409724137931321E-2</c:v>
                </c:pt>
                <c:pt idx="11752">
                  <c:v>-4.1408827586206905E-2</c:v>
                </c:pt>
                <c:pt idx="11753">
                  <c:v>-4.1408120689655055E-2</c:v>
                </c:pt>
                <c:pt idx="11754">
                  <c:v>-4.1407586206896593E-2</c:v>
                </c:pt>
                <c:pt idx="11755">
                  <c:v>-4.1407189655172406E-2</c:v>
                </c:pt>
                <c:pt idx="11756">
                  <c:v>-4.1406862068965447E-2</c:v>
                </c:pt>
                <c:pt idx="11757">
                  <c:v>-4.1406603448275923E-2</c:v>
                </c:pt>
                <c:pt idx="11758">
                  <c:v>-4.1406327586206923E-2</c:v>
                </c:pt>
                <c:pt idx="11759">
                  <c:v>-4.1406120689655157E-2</c:v>
                </c:pt>
                <c:pt idx="11760">
                  <c:v>-4.1405999999999998E-2</c:v>
                </c:pt>
                <c:pt idx="11761">
                  <c:v>-4.1405965517241412E-2</c:v>
                </c:pt>
                <c:pt idx="11762">
                  <c:v>-4.1405948275861804E-2</c:v>
                </c:pt>
                <c:pt idx="11763">
                  <c:v>-4.1405827586206895E-2</c:v>
                </c:pt>
                <c:pt idx="11764">
                  <c:v>-4.1405637931034821E-2</c:v>
                </c:pt>
                <c:pt idx="11765">
                  <c:v>-4.1405431034482923E-2</c:v>
                </c:pt>
                <c:pt idx="11766">
                  <c:v>-4.1405275862068956E-2</c:v>
                </c:pt>
                <c:pt idx="11767">
                  <c:v>-4.1405275862068956E-2</c:v>
                </c:pt>
                <c:pt idx="11768">
                  <c:v>-4.1405275862068956E-2</c:v>
                </c:pt>
                <c:pt idx="11769">
                  <c:v>-4.1405379310344805E-2</c:v>
                </c:pt>
                <c:pt idx="11770">
                  <c:v>-4.1405637931034821E-2</c:v>
                </c:pt>
                <c:pt idx="11771">
                  <c:v>-4.1406017241379434E-2</c:v>
                </c:pt>
                <c:pt idx="11772">
                  <c:v>-4.1406396551724192E-2</c:v>
                </c:pt>
                <c:pt idx="11773">
                  <c:v>-4.1406672413793123E-2</c:v>
                </c:pt>
                <c:pt idx="11774">
                  <c:v>-4.1406913793103503E-2</c:v>
                </c:pt>
                <c:pt idx="11775">
                  <c:v>-4.1407120689655165E-2</c:v>
                </c:pt>
                <c:pt idx="11776">
                  <c:v>-4.1407310344827593E-2</c:v>
                </c:pt>
                <c:pt idx="11777">
                  <c:v>-4.1407534482758634E-2</c:v>
                </c:pt>
                <c:pt idx="11778">
                  <c:v>-4.1407775862068966E-2</c:v>
                </c:pt>
                <c:pt idx="11779">
                  <c:v>-4.1408068965517263E-2</c:v>
                </c:pt>
                <c:pt idx="11780">
                  <c:v>-4.1408241379310373E-2</c:v>
                </c:pt>
                <c:pt idx="11781">
                  <c:v>-4.140836206896531E-2</c:v>
                </c:pt>
                <c:pt idx="11782">
                  <c:v>-4.1408465517241484E-2</c:v>
                </c:pt>
                <c:pt idx="11783">
                  <c:v>-4.1408603448275884E-2</c:v>
                </c:pt>
                <c:pt idx="11784">
                  <c:v>-4.1408775862068967E-2</c:v>
                </c:pt>
                <c:pt idx="11785">
                  <c:v>-4.1409068965517243E-2</c:v>
                </c:pt>
                <c:pt idx="11786">
                  <c:v>-4.1409396551724147E-2</c:v>
                </c:pt>
                <c:pt idx="11787">
                  <c:v>-4.140989655172414E-2</c:v>
                </c:pt>
                <c:pt idx="11788">
                  <c:v>-4.1410500000000024E-2</c:v>
                </c:pt>
                <c:pt idx="11789">
                  <c:v>-4.1411293103448578E-2</c:v>
                </c:pt>
                <c:pt idx="11790">
                  <c:v>-4.1412206896552013E-2</c:v>
                </c:pt>
                <c:pt idx="11791">
                  <c:v>-4.1413241379310413E-2</c:v>
                </c:pt>
                <c:pt idx="11792">
                  <c:v>-4.1414362068965455E-2</c:v>
                </c:pt>
                <c:pt idx="11793">
                  <c:v>-4.1415482758620829E-2</c:v>
                </c:pt>
                <c:pt idx="11794">
                  <c:v>-4.1416603448276121E-2</c:v>
                </c:pt>
                <c:pt idx="11795">
                  <c:v>-4.1417827586206914E-2</c:v>
                </c:pt>
                <c:pt idx="11796">
                  <c:v>-4.1419241379310363E-2</c:v>
                </c:pt>
                <c:pt idx="11797">
                  <c:v>-4.1420724137931339E-2</c:v>
                </c:pt>
                <c:pt idx="11798">
                  <c:v>-4.1422189655172408E-2</c:v>
                </c:pt>
                <c:pt idx="11799">
                  <c:v>-4.1423620689655175E-2</c:v>
                </c:pt>
                <c:pt idx="11800">
                  <c:v>-4.1424965517241404E-2</c:v>
                </c:pt>
                <c:pt idx="11801">
                  <c:v>-4.1426155172413777E-2</c:v>
                </c:pt>
                <c:pt idx="11802">
                  <c:v>-4.1427275862068957E-2</c:v>
                </c:pt>
                <c:pt idx="11803">
                  <c:v>-4.1428431034482932E-2</c:v>
                </c:pt>
                <c:pt idx="11804">
                  <c:v>-4.1429551724137877E-2</c:v>
                </c:pt>
                <c:pt idx="11805">
                  <c:v>-4.1430637931034908E-2</c:v>
                </c:pt>
                <c:pt idx="11806">
                  <c:v>-4.1431896551724107E-2</c:v>
                </c:pt>
                <c:pt idx="11807">
                  <c:v>-4.1433258620689653E-2</c:v>
                </c:pt>
                <c:pt idx="11808">
                  <c:v>-4.1434706896551723E-2</c:v>
                </c:pt>
                <c:pt idx="11809">
                  <c:v>-4.1436241379310422E-2</c:v>
                </c:pt>
                <c:pt idx="11810">
                  <c:v>-4.1437931034483046E-2</c:v>
                </c:pt>
                <c:pt idx="11811">
                  <c:v>-4.1439620689655177E-2</c:v>
                </c:pt>
                <c:pt idx="11812">
                  <c:v>-4.1441327586206896E-2</c:v>
                </c:pt>
                <c:pt idx="11813">
                  <c:v>-4.1443241379310353E-2</c:v>
                </c:pt>
                <c:pt idx="11814">
                  <c:v>-4.1445258620689339E-2</c:v>
                </c:pt>
                <c:pt idx="11815">
                  <c:v>-4.1447172413793067E-2</c:v>
                </c:pt>
                <c:pt idx="11816">
                  <c:v>-4.1448896551724096E-2</c:v>
                </c:pt>
                <c:pt idx="11817">
                  <c:v>-4.1450534482758622E-2</c:v>
                </c:pt>
                <c:pt idx="11818">
                  <c:v>-4.1452206896551894E-2</c:v>
                </c:pt>
                <c:pt idx="11819">
                  <c:v>-4.1453931034482971E-2</c:v>
                </c:pt>
                <c:pt idx="11820">
                  <c:v>-4.1455620689655165E-2</c:v>
                </c:pt>
                <c:pt idx="11821">
                  <c:v>-4.1457379310344815E-2</c:v>
                </c:pt>
                <c:pt idx="11822">
                  <c:v>-4.1459137931034513E-2</c:v>
                </c:pt>
                <c:pt idx="11823">
                  <c:v>-4.146075862068966E-2</c:v>
                </c:pt>
                <c:pt idx="11824">
                  <c:v>-4.1462258620689654E-2</c:v>
                </c:pt>
                <c:pt idx="11825">
                  <c:v>-4.1463655172413814E-2</c:v>
                </c:pt>
                <c:pt idx="11826">
                  <c:v>-4.1464965517241513E-2</c:v>
                </c:pt>
                <c:pt idx="11827">
                  <c:v>-4.1466362068965486E-2</c:v>
                </c:pt>
                <c:pt idx="11828">
                  <c:v>-4.1467724137931469E-2</c:v>
                </c:pt>
                <c:pt idx="11829">
                  <c:v>-4.1469051724137916E-2</c:v>
                </c:pt>
                <c:pt idx="11830">
                  <c:v>-4.1470310344827586E-2</c:v>
                </c:pt>
                <c:pt idx="11831">
                  <c:v>-4.1471431034482822E-2</c:v>
                </c:pt>
                <c:pt idx="11832">
                  <c:v>-4.1472413793103464E-2</c:v>
                </c:pt>
                <c:pt idx="11833">
                  <c:v>-4.1473362068965305E-2</c:v>
                </c:pt>
                <c:pt idx="11834">
                  <c:v>-4.1474310344827577E-2</c:v>
                </c:pt>
                <c:pt idx="11835">
                  <c:v>-4.147524137931035E-2</c:v>
                </c:pt>
                <c:pt idx="11836">
                  <c:v>-4.147629310344858E-2</c:v>
                </c:pt>
                <c:pt idx="11837">
                  <c:v>-4.1477362068965289E-2</c:v>
                </c:pt>
                <c:pt idx="11838">
                  <c:v>-4.1478448275861834E-2</c:v>
                </c:pt>
                <c:pt idx="11839">
                  <c:v>-4.1479637931034777E-2</c:v>
                </c:pt>
                <c:pt idx="11840">
                  <c:v>-4.1480965517241404E-2</c:v>
                </c:pt>
                <c:pt idx="11841">
                  <c:v>-4.1482327586206923E-2</c:v>
                </c:pt>
                <c:pt idx="11842">
                  <c:v>-4.1483827586206903E-2</c:v>
                </c:pt>
                <c:pt idx="11843">
                  <c:v>-4.1485396551724125E-2</c:v>
                </c:pt>
                <c:pt idx="11844">
                  <c:v>-4.1486965517241549E-2</c:v>
                </c:pt>
                <c:pt idx="11845">
                  <c:v>-4.1488500000000011E-2</c:v>
                </c:pt>
                <c:pt idx="11846">
                  <c:v>-4.1490034482758793E-2</c:v>
                </c:pt>
                <c:pt idx="11847">
                  <c:v>-4.1491724137931445E-2</c:v>
                </c:pt>
                <c:pt idx="11848">
                  <c:v>-4.1493517241379424E-2</c:v>
                </c:pt>
                <c:pt idx="11849">
                  <c:v>-4.1495310344827584E-2</c:v>
                </c:pt>
                <c:pt idx="11850">
                  <c:v>-4.1497068965517324E-2</c:v>
                </c:pt>
                <c:pt idx="11851">
                  <c:v>-4.1498879310344829E-2</c:v>
                </c:pt>
                <c:pt idx="11852">
                  <c:v>-4.1500758620689415E-2</c:v>
                </c:pt>
                <c:pt idx="11853">
                  <c:v>-4.150275862068966E-2</c:v>
                </c:pt>
                <c:pt idx="11854">
                  <c:v>-4.1504741379310352E-2</c:v>
                </c:pt>
                <c:pt idx="11855">
                  <c:v>-4.1506689655172423E-2</c:v>
                </c:pt>
                <c:pt idx="11856">
                  <c:v>-4.1508551724137886E-2</c:v>
                </c:pt>
                <c:pt idx="11857">
                  <c:v>-4.1510344827586441E-2</c:v>
                </c:pt>
                <c:pt idx="11858">
                  <c:v>-4.1511931034482932E-2</c:v>
                </c:pt>
                <c:pt idx="11859">
                  <c:v>-4.1513206896551885E-2</c:v>
                </c:pt>
                <c:pt idx="11860">
                  <c:v>-4.1514206896551734E-2</c:v>
                </c:pt>
                <c:pt idx="11861">
                  <c:v>-4.1515051724137907E-2</c:v>
                </c:pt>
                <c:pt idx="11862">
                  <c:v>-4.1515758620689645E-2</c:v>
                </c:pt>
                <c:pt idx="11863">
                  <c:v>-4.1516293103448676E-2</c:v>
                </c:pt>
                <c:pt idx="11864">
                  <c:v>-4.1516689655172564E-2</c:v>
                </c:pt>
                <c:pt idx="11865">
                  <c:v>-4.1516862068965467E-2</c:v>
                </c:pt>
                <c:pt idx="11866">
                  <c:v>-4.1516896551724296E-2</c:v>
                </c:pt>
                <c:pt idx="11867">
                  <c:v>-4.1516689655172564E-2</c:v>
                </c:pt>
                <c:pt idx="11868">
                  <c:v>-4.1516310344827771E-2</c:v>
                </c:pt>
                <c:pt idx="11869">
                  <c:v>-4.1515948275861851E-2</c:v>
                </c:pt>
                <c:pt idx="11870">
                  <c:v>-4.1515620689655169E-2</c:v>
                </c:pt>
                <c:pt idx="11871">
                  <c:v>-4.151531034482759E-2</c:v>
                </c:pt>
                <c:pt idx="11872">
                  <c:v>-4.1514896551724162E-2</c:v>
                </c:pt>
                <c:pt idx="11873">
                  <c:v>-4.1514465517241424E-2</c:v>
                </c:pt>
                <c:pt idx="11874">
                  <c:v>-4.1513948275861946E-2</c:v>
                </c:pt>
                <c:pt idx="11875">
                  <c:v>-4.1513310344827803E-2</c:v>
                </c:pt>
                <c:pt idx="11876">
                  <c:v>-4.1512517241379457E-2</c:v>
                </c:pt>
                <c:pt idx="11877">
                  <c:v>-4.1511586206896572E-2</c:v>
                </c:pt>
                <c:pt idx="11878">
                  <c:v>-4.1510517241379323E-2</c:v>
                </c:pt>
                <c:pt idx="11879">
                  <c:v>-4.1509396551724115E-2</c:v>
                </c:pt>
                <c:pt idx="11880">
                  <c:v>-4.1508189655172376E-2</c:v>
                </c:pt>
                <c:pt idx="11881">
                  <c:v>-4.1506896551724154E-2</c:v>
                </c:pt>
                <c:pt idx="11882">
                  <c:v>-4.1505655172413787E-2</c:v>
                </c:pt>
                <c:pt idx="11883">
                  <c:v>-4.15045E-2</c:v>
                </c:pt>
                <c:pt idx="11884">
                  <c:v>-4.1503413793103482E-2</c:v>
                </c:pt>
                <c:pt idx="11885">
                  <c:v>-4.1502431034483027E-2</c:v>
                </c:pt>
                <c:pt idx="11886">
                  <c:v>-4.1501551724137886E-2</c:v>
                </c:pt>
                <c:pt idx="11887">
                  <c:v>-4.150072413793135E-2</c:v>
                </c:pt>
                <c:pt idx="11888">
                  <c:v>-4.1500034482758623E-2</c:v>
                </c:pt>
                <c:pt idx="11889">
                  <c:v>-4.1499379310344815E-2</c:v>
                </c:pt>
                <c:pt idx="11890">
                  <c:v>-4.1498706896551857E-2</c:v>
                </c:pt>
                <c:pt idx="11891">
                  <c:v>-4.1498068965517283E-2</c:v>
                </c:pt>
                <c:pt idx="11892">
                  <c:v>-4.1497500000000034E-2</c:v>
                </c:pt>
                <c:pt idx="11893">
                  <c:v>-4.14969655172416E-2</c:v>
                </c:pt>
                <c:pt idx="11894">
                  <c:v>-4.1496586206896835E-2</c:v>
                </c:pt>
                <c:pt idx="11895">
                  <c:v>-4.1496275862069013E-2</c:v>
                </c:pt>
                <c:pt idx="11896">
                  <c:v>-4.1495982758620834E-2</c:v>
                </c:pt>
                <c:pt idx="11897">
                  <c:v>-4.1495827586206901E-2</c:v>
                </c:pt>
                <c:pt idx="11898">
                  <c:v>-4.1495793103448551E-2</c:v>
                </c:pt>
                <c:pt idx="11899">
                  <c:v>-4.1495793103448551E-2</c:v>
                </c:pt>
                <c:pt idx="11900">
                  <c:v>-4.1495931034482972E-2</c:v>
                </c:pt>
                <c:pt idx="11901">
                  <c:v>-4.1496206896551958E-2</c:v>
                </c:pt>
                <c:pt idx="11902">
                  <c:v>-4.1496568965517323E-2</c:v>
                </c:pt>
                <c:pt idx="11903">
                  <c:v>-4.1496896551724366E-2</c:v>
                </c:pt>
                <c:pt idx="11904">
                  <c:v>-4.1497172413793096E-2</c:v>
                </c:pt>
                <c:pt idx="11905">
                  <c:v>-4.1497482758620904E-2</c:v>
                </c:pt>
                <c:pt idx="11906">
                  <c:v>-4.1497775862068972E-2</c:v>
                </c:pt>
                <c:pt idx="11907">
                  <c:v>-4.1498051724137931E-2</c:v>
                </c:pt>
                <c:pt idx="11908">
                  <c:v>-4.1498120689655166E-2</c:v>
                </c:pt>
                <c:pt idx="11909">
                  <c:v>-4.1498034482758774E-2</c:v>
                </c:pt>
                <c:pt idx="11910">
                  <c:v>-4.1497931034483071E-2</c:v>
                </c:pt>
                <c:pt idx="11911">
                  <c:v>-4.1497793103448637E-2</c:v>
                </c:pt>
                <c:pt idx="11912">
                  <c:v>-4.1497655172413814E-2</c:v>
                </c:pt>
                <c:pt idx="11913">
                  <c:v>-4.1497637931034927E-2</c:v>
                </c:pt>
                <c:pt idx="11914">
                  <c:v>-4.1497603448275924E-2</c:v>
                </c:pt>
                <c:pt idx="11915">
                  <c:v>-4.1497465517241594E-2</c:v>
                </c:pt>
                <c:pt idx="11916">
                  <c:v>-4.1497258620689662E-2</c:v>
                </c:pt>
                <c:pt idx="11917">
                  <c:v>-4.14970344827588E-2</c:v>
                </c:pt>
                <c:pt idx="11918">
                  <c:v>-4.1496706896551931E-2</c:v>
                </c:pt>
                <c:pt idx="11919">
                  <c:v>-4.14963965517244E-2</c:v>
                </c:pt>
                <c:pt idx="11920">
                  <c:v>-4.1496206896551958E-2</c:v>
                </c:pt>
                <c:pt idx="11921">
                  <c:v>-4.149600000000013E-2</c:v>
                </c:pt>
                <c:pt idx="11922">
                  <c:v>-4.1495724137931428E-2</c:v>
                </c:pt>
                <c:pt idx="11923">
                  <c:v>-4.1495413793103474E-2</c:v>
                </c:pt>
                <c:pt idx="11924">
                  <c:v>-4.1495137931034723E-2</c:v>
                </c:pt>
                <c:pt idx="11925">
                  <c:v>-4.1495051724137935E-2</c:v>
                </c:pt>
                <c:pt idx="11926">
                  <c:v>-4.1494931034483026E-2</c:v>
                </c:pt>
                <c:pt idx="11927">
                  <c:v>-4.1494655172413804E-2</c:v>
                </c:pt>
                <c:pt idx="11928">
                  <c:v>-4.1494655172413804E-2</c:v>
                </c:pt>
                <c:pt idx="11929">
                  <c:v>-4.1494896551724184E-2</c:v>
                </c:pt>
                <c:pt idx="11930">
                  <c:v>-4.1495241379310384E-2</c:v>
                </c:pt>
                <c:pt idx="11931">
                  <c:v>-4.1495689655172432E-2</c:v>
                </c:pt>
                <c:pt idx="11932">
                  <c:v>-4.1496275862069013E-2</c:v>
                </c:pt>
                <c:pt idx="11933">
                  <c:v>-4.1496862068965495E-2</c:v>
                </c:pt>
                <c:pt idx="11934">
                  <c:v>-4.1497379310344827E-2</c:v>
                </c:pt>
                <c:pt idx="11935">
                  <c:v>-4.1497982758620912E-2</c:v>
                </c:pt>
                <c:pt idx="11936">
                  <c:v>-4.1498568965517284E-2</c:v>
                </c:pt>
                <c:pt idx="11937">
                  <c:v>-4.1499051724137925E-2</c:v>
                </c:pt>
                <c:pt idx="11938">
                  <c:v>-4.1499396551724126E-2</c:v>
                </c:pt>
                <c:pt idx="11939">
                  <c:v>-4.1499620689655167E-2</c:v>
                </c:pt>
                <c:pt idx="11940">
                  <c:v>-4.1499706896551733E-2</c:v>
                </c:pt>
                <c:pt idx="11941">
                  <c:v>-4.1499689655172423E-2</c:v>
                </c:pt>
                <c:pt idx="11942">
                  <c:v>-4.1499568965517264E-2</c:v>
                </c:pt>
                <c:pt idx="11943">
                  <c:v>-4.1499448275861946E-2</c:v>
                </c:pt>
                <c:pt idx="11944">
                  <c:v>-4.1499465517241513E-2</c:v>
                </c:pt>
                <c:pt idx="11945">
                  <c:v>-4.1499517241379312E-2</c:v>
                </c:pt>
                <c:pt idx="11946">
                  <c:v>-4.1499620689655167E-2</c:v>
                </c:pt>
                <c:pt idx="11947">
                  <c:v>-4.1499896551724154E-2</c:v>
                </c:pt>
                <c:pt idx="11948">
                  <c:v>-4.1500310344827589E-2</c:v>
                </c:pt>
                <c:pt idx="11949">
                  <c:v>-4.1500672413793106E-2</c:v>
                </c:pt>
                <c:pt idx="11950">
                  <c:v>-4.1500965517241403E-2</c:v>
                </c:pt>
                <c:pt idx="11951">
                  <c:v>-4.1501068965517252E-2</c:v>
                </c:pt>
                <c:pt idx="11952">
                  <c:v>-4.1501086206896562E-2</c:v>
                </c:pt>
                <c:pt idx="11953">
                  <c:v>-4.1501017241379307E-2</c:v>
                </c:pt>
                <c:pt idx="11954">
                  <c:v>-4.1500931034482914E-2</c:v>
                </c:pt>
                <c:pt idx="11955">
                  <c:v>-4.1500706896551727E-2</c:v>
                </c:pt>
                <c:pt idx="11956">
                  <c:v>-4.1500482758620734E-2</c:v>
                </c:pt>
                <c:pt idx="11957">
                  <c:v>-4.1500344827586334E-2</c:v>
                </c:pt>
                <c:pt idx="11958">
                  <c:v>-4.1500241379310354E-2</c:v>
                </c:pt>
                <c:pt idx="11959">
                  <c:v>-4.1500224137931405E-2</c:v>
                </c:pt>
                <c:pt idx="11960">
                  <c:v>-4.1500224137931405E-2</c:v>
                </c:pt>
                <c:pt idx="11961">
                  <c:v>-4.1500224137931405E-2</c:v>
                </c:pt>
                <c:pt idx="11962">
                  <c:v>-4.1500224137931405E-2</c:v>
                </c:pt>
                <c:pt idx="11963">
                  <c:v>-4.1500137931034534E-2</c:v>
                </c:pt>
                <c:pt idx="11964">
                  <c:v>-4.1500034482758623E-2</c:v>
                </c:pt>
                <c:pt idx="11965">
                  <c:v>-4.1499879310344816E-2</c:v>
                </c:pt>
                <c:pt idx="11966">
                  <c:v>-4.1499568965517264E-2</c:v>
                </c:pt>
                <c:pt idx="11967">
                  <c:v>-4.1499241379310374E-2</c:v>
                </c:pt>
                <c:pt idx="11968">
                  <c:v>-4.1499000000000022E-2</c:v>
                </c:pt>
                <c:pt idx="11969">
                  <c:v>-4.1498862068965366E-2</c:v>
                </c:pt>
                <c:pt idx="11970">
                  <c:v>-4.1498931034482996E-2</c:v>
                </c:pt>
                <c:pt idx="11971">
                  <c:v>-4.1499137931034741E-2</c:v>
                </c:pt>
                <c:pt idx="11972">
                  <c:v>-4.1499327586206912E-2</c:v>
                </c:pt>
                <c:pt idx="11973">
                  <c:v>-4.1499568965517264E-2</c:v>
                </c:pt>
                <c:pt idx="11974">
                  <c:v>-4.1499827586206905E-2</c:v>
                </c:pt>
                <c:pt idx="11975">
                  <c:v>-4.1500034482758623E-2</c:v>
                </c:pt>
                <c:pt idx="11976">
                  <c:v>-4.1500413793103472E-2</c:v>
                </c:pt>
                <c:pt idx="11977">
                  <c:v>-4.1500931034482914E-2</c:v>
                </c:pt>
                <c:pt idx="11978">
                  <c:v>-4.1501413793103452E-2</c:v>
                </c:pt>
                <c:pt idx="11979">
                  <c:v>-4.1501758620689645E-2</c:v>
                </c:pt>
                <c:pt idx="11980">
                  <c:v>-4.1502068965517294E-2</c:v>
                </c:pt>
                <c:pt idx="11981">
                  <c:v>-4.1502327586206894E-2</c:v>
                </c:pt>
                <c:pt idx="11982">
                  <c:v>-4.1502465517241523E-2</c:v>
                </c:pt>
                <c:pt idx="11983">
                  <c:v>-4.1502551724137936E-2</c:v>
                </c:pt>
                <c:pt idx="11984">
                  <c:v>-4.1502586206896584E-2</c:v>
                </c:pt>
                <c:pt idx="11985">
                  <c:v>-4.1502672413793122E-2</c:v>
                </c:pt>
                <c:pt idx="11986">
                  <c:v>-4.1502862068965446E-2</c:v>
                </c:pt>
                <c:pt idx="11987">
                  <c:v>-4.150310344827586E-2</c:v>
                </c:pt>
                <c:pt idx="11988">
                  <c:v>-4.1503448275861866E-2</c:v>
                </c:pt>
                <c:pt idx="11989">
                  <c:v>-4.1503741379310372E-2</c:v>
                </c:pt>
                <c:pt idx="11990">
                  <c:v>-4.1503948275861853E-2</c:v>
                </c:pt>
                <c:pt idx="11991">
                  <c:v>-4.1504120689654943E-2</c:v>
                </c:pt>
                <c:pt idx="11992">
                  <c:v>-4.1504327586206896E-2</c:v>
                </c:pt>
                <c:pt idx="11993">
                  <c:v>-4.1504413793103462E-2</c:v>
                </c:pt>
                <c:pt idx="11994">
                  <c:v>-4.1504241379310372E-2</c:v>
                </c:pt>
                <c:pt idx="11995">
                  <c:v>-4.1503913793103454E-2</c:v>
                </c:pt>
                <c:pt idx="11996">
                  <c:v>-4.1503500000000006E-2</c:v>
                </c:pt>
                <c:pt idx="11997">
                  <c:v>-4.1503120689655046E-2</c:v>
                </c:pt>
                <c:pt idx="11998">
                  <c:v>-4.150275862068966E-2</c:v>
                </c:pt>
                <c:pt idx="11999">
                  <c:v>-4.1502517241379384E-2</c:v>
                </c:pt>
                <c:pt idx="12000">
                  <c:v>-4.1502327586206894E-2</c:v>
                </c:pt>
                <c:pt idx="12001">
                  <c:v>-4.1502241379310384E-2</c:v>
                </c:pt>
                <c:pt idx="12002">
                  <c:v>-4.1502155172413777E-2</c:v>
                </c:pt>
                <c:pt idx="12003">
                  <c:v>-4.1502017241379419E-2</c:v>
                </c:pt>
                <c:pt idx="12004">
                  <c:v>-4.1501827586206887E-2</c:v>
                </c:pt>
                <c:pt idx="12005">
                  <c:v>-4.1501620689655155E-2</c:v>
                </c:pt>
                <c:pt idx="12006">
                  <c:v>-4.1501448275861795E-2</c:v>
                </c:pt>
                <c:pt idx="12007">
                  <c:v>-4.1501310344827576E-2</c:v>
                </c:pt>
                <c:pt idx="12008">
                  <c:v>-4.1501275862068955E-2</c:v>
                </c:pt>
                <c:pt idx="12009">
                  <c:v>-4.1501396551724141E-2</c:v>
                </c:pt>
                <c:pt idx="12010">
                  <c:v>-4.1501517241379307E-2</c:v>
                </c:pt>
                <c:pt idx="12011">
                  <c:v>-4.1501586206896562E-2</c:v>
                </c:pt>
                <c:pt idx="12012">
                  <c:v>-4.1501637931034806E-2</c:v>
                </c:pt>
                <c:pt idx="12013">
                  <c:v>-4.1501534482758617E-2</c:v>
                </c:pt>
                <c:pt idx="12014">
                  <c:v>-4.1501241379310362E-2</c:v>
                </c:pt>
                <c:pt idx="12015">
                  <c:v>-4.1500879310344796E-2</c:v>
                </c:pt>
                <c:pt idx="12016">
                  <c:v>-4.1500465517241424E-2</c:v>
                </c:pt>
                <c:pt idx="12017">
                  <c:v>-4.1500034482758623E-2</c:v>
                </c:pt>
                <c:pt idx="12018">
                  <c:v>-4.1499534482758622E-2</c:v>
                </c:pt>
                <c:pt idx="12019">
                  <c:v>-4.1499034482758719E-2</c:v>
                </c:pt>
                <c:pt idx="12020">
                  <c:v>-4.1498534482758732E-2</c:v>
                </c:pt>
                <c:pt idx="12021">
                  <c:v>-4.1498068965517283E-2</c:v>
                </c:pt>
                <c:pt idx="12022">
                  <c:v>-4.1497586206896815E-2</c:v>
                </c:pt>
                <c:pt idx="12023">
                  <c:v>-4.14970344827588E-2</c:v>
                </c:pt>
                <c:pt idx="12024">
                  <c:v>-4.1496379310344833E-2</c:v>
                </c:pt>
                <c:pt idx="12025">
                  <c:v>-4.1495793103448551E-2</c:v>
                </c:pt>
                <c:pt idx="12026">
                  <c:v>-4.1495413793103474E-2</c:v>
                </c:pt>
                <c:pt idx="12027">
                  <c:v>-4.1495189655172397E-2</c:v>
                </c:pt>
                <c:pt idx="12028">
                  <c:v>-4.1494931034483026E-2</c:v>
                </c:pt>
                <c:pt idx="12029">
                  <c:v>-4.1494482758620894E-2</c:v>
                </c:pt>
                <c:pt idx="12030">
                  <c:v>-4.1493862068965465E-2</c:v>
                </c:pt>
                <c:pt idx="12031">
                  <c:v>-4.1493275862068982E-2</c:v>
                </c:pt>
                <c:pt idx="12032">
                  <c:v>-4.1492551724137933E-2</c:v>
                </c:pt>
                <c:pt idx="12033">
                  <c:v>-4.1491862068965345E-2</c:v>
                </c:pt>
                <c:pt idx="12034">
                  <c:v>-4.1491206896551829E-2</c:v>
                </c:pt>
                <c:pt idx="12035">
                  <c:v>-4.1490603448275924E-2</c:v>
                </c:pt>
                <c:pt idx="12036">
                  <c:v>-4.1489879310344785E-2</c:v>
                </c:pt>
                <c:pt idx="12037">
                  <c:v>-4.1489086206896564E-2</c:v>
                </c:pt>
                <c:pt idx="12038">
                  <c:v>-4.1488224137931413E-2</c:v>
                </c:pt>
                <c:pt idx="12039">
                  <c:v>-4.1487396551724183E-2</c:v>
                </c:pt>
                <c:pt idx="12040">
                  <c:v>-4.1486655172413803E-2</c:v>
                </c:pt>
                <c:pt idx="12041">
                  <c:v>-4.1485913793103457E-2</c:v>
                </c:pt>
                <c:pt idx="12042">
                  <c:v>-4.1485172413793056E-2</c:v>
                </c:pt>
                <c:pt idx="12043">
                  <c:v>-4.1484517241379311E-2</c:v>
                </c:pt>
                <c:pt idx="12044">
                  <c:v>-4.1483827586206903E-2</c:v>
                </c:pt>
                <c:pt idx="12045">
                  <c:v>-4.1483172413793096E-2</c:v>
                </c:pt>
                <c:pt idx="12046">
                  <c:v>-4.14825862068968E-2</c:v>
                </c:pt>
                <c:pt idx="12047">
                  <c:v>-4.1481948275861845E-2</c:v>
                </c:pt>
                <c:pt idx="12048">
                  <c:v>-4.1481431034482957E-2</c:v>
                </c:pt>
                <c:pt idx="12049">
                  <c:v>-4.1481137931034591E-2</c:v>
                </c:pt>
                <c:pt idx="12050">
                  <c:v>-4.1481051724137935E-2</c:v>
                </c:pt>
                <c:pt idx="12051">
                  <c:v>-4.1481120689655045E-2</c:v>
                </c:pt>
                <c:pt idx="12052">
                  <c:v>-4.1481206896551784E-2</c:v>
                </c:pt>
                <c:pt idx="12053">
                  <c:v>-4.1481310344827577E-2</c:v>
                </c:pt>
                <c:pt idx="12054">
                  <c:v>-4.1481362068965286E-2</c:v>
                </c:pt>
                <c:pt idx="12055">
                  <c:v>-4.1481310344827577E-2</c:v>
                </c:pt>
                <c:pt idx="12056">
                  <c:v>-4.1481172413793066E-2</c:v>
                </c:pt>
                <c:pt idx="12057">
                  <c:v>-4.1480982758620812E-2</c:v>
                </c:pt>
                <c:pt idx="12058">
                  <c:v>-4.1480793103448522E-2</c:v>
                </c:pt>
                <c:pt idx="12059">
                  <c:v>-4.1480620689655176E-2</c:v>
                </c:pt>
                <c:pt idx="12060">
                  <c:v>-4.1480465517241424E-2</c:v>
                </c:pt>
                <c:pt idx="12061">
                  <c:v>-4.1480172413793086E-2</c:v>
                </c:pt>
                <c:pt idx="12062">
                  <c:v>-4.1479844827586224E-2</c:v>
                </c:pt>
                <c:pt idx="12063">
                  <c:v>-4.1479568965517036E-2</c:v>
                </c:pt>
                <c:pt idx="12064">
                  <c:v>-4.1479258620689373E-2</c:v>
                </c:pt>
                <c:pt idx="12065">
                  <c:v>-4.1478948275861773E-2</c:v>
                </c:pt>
                <c:pt idx="12066">
                  <c:v>-4.1478655172413795E-2</c:v>
                </c:pt>
                <c:pt idx="12067">
                  <c:v>-4.1478275862068946E-2</c:v>
                </c:pt>
                <c:pt idx="12068">
                  <c:v>-4.1477913793103463E-2</c:v>
                </c:pt>
                <c:pt idx="12069">
                  <c:v>-4.1477706896551732E-2</c:v>
                </c:pt>
                <c:pt idx="12070">
                  <c:v>-4.14775E-2</c:v>
                </c:pt>
                <c:pt idx="12071">
                  <c:v>-4.1477396551724117E-2</c:v>
                </c:pt>
                <c:pt idx="12072">
                  <c:v>-4.1477293103448533E-2</c:v>
                </c:pt>
                <c:pt idx="12073">
                  <c:v>-4.1477241379310373E-2</c:v>
                </c:pt>
                <c:pt idx="12074">
                  <c:v>-4.1477189655172386E-2</c:v>
                </c:pt>
                <c:pt idx="12075">
                  <c:v>-4.1477275862068966E-2</c:v>
                </c:pt>
                <c:pt idx="12076">
                  <c:v>-4.1477482758620794E-2</c:v>
                </c:pt>
                <c:pt idx="12077">
                  <c:v>-4.1477862068965345E-2</c:v>
                </c:pt>
                <c:pt idx="12078">
                  <c:v>-4.1478465517241402E-2</c:v>
                </c:pt>
                <c:pt idx="12079">
                  <c:v>-4.1479275862068857E-2</c:v>
                </c:pt>
                <c:pt idx="12080">
                  <c:v>-4.1480275862068969E-2</c:v>
                </c:pt>
                <c:pt idx="12081">
                  <c:v>-4.1481327586206887E-2</c:v>
                </c:pt>
                <c:pt idx="12082">
                  <c:v>-4.1482465517241586E-2</c:v>
                </c:pt>
                <c:pt idx="12083">
                  <c:v>-4.1483620689655179E-2</c:v>
                </c:pt>
                <c:pt idx="12084">
                  <c:v>-4.1484603448275884E-2</c:v>
                </c:pt>
                <c:pt idx="12085">
                  <c:v>-4.1485310344827588E-2</c:v>
                </c:pt>
                <c:pt idx="12086">
                  <c:v>-4.1485862068965249E-2</c:v>
                </c:pt>
                <c:pt idx="12087">
                  <c:v>-4.148637931034483E-2</c:v>
                </c:pt>
                <c:pt idx="12088">
                  <c:v>-4.1486931034483046E-2</c:v>
                </c:pt>
                <c:pt idx="12089">
                  <c:v>-4.1487568965517273E-2</c:v>
                </c:pt>
                <c:pt idx="12090">
                  <c:v>-4.1488241379310363E-2</c:v>
                </c:pt>
                <c:pt idx="12091">
                  <c:v>-4.1488948275861852E-2</c:v>
                </c:pt>
                <c:pt idx="12092">
                  <c:v>-4.1489620689655157E-2</c:v>
                </c:pt>
                <c:pt idx="12093">
                  <c:v>-4.1490137931034766E-2</c:v>
                </c:pt>
                <c:pt idx="12094">
                  <c:v>-4.1490603448275924E-2</c:v>
                </c:pt>
                <c:pt idx="12095">
                  <c:v>-4.1491051724137917E-2</c:v>
                </c:pt>
                <c:pt idx="12096">
                  <c:v>-4.1491551724137925E-2</c:v>
                </c:pt>
                <c:pt idx="12097">
                  <c:v>-4.1492086206896886E-2</c:v>
                </c:pt>
                <c:pt idx="12098">
                  <c:v>-4.1492706896551976E-2</c:v>
                </c:pt>
                <c:pt idx="12099">
                  <c:v>-4.1493275862068982E-2</c:v>
                </c:pt>
                <c:pt idx="12100">
                  <c:v>-4.1493689655172548E-2</c:v>
                </c:pt>
                <c:pt idx="12101">
                  <c:v>-4.1494017241379334E-2</c:v>
                </c:pt>
                <c:pt idx="12102">
                  <c:v>-4.1494344827586474E-2</c:v>
                </c:pt>
                <c:pt idx="12103">
                  <c:v>-4.1494620689655183E-2</c:v>
                </c:pt>
                <c:pt idx="12104">
                  <c:v>-4.1494965517241522E-2</c:v>
                </c:pt>
                <c:pt idx="12105">
                  <c:v>-4.1495275862068956E-2</c:v>
                </c:pt>
                <c:pt idx="12106">
                  <c:v>-4.1495465517241432E-2</c:v>
                </c:pt>
                <c:pt idx="12107">
                  <c:v>-4.1495482758620833E-2</c:v>
                </c:pt>
                <c:pt idx="12108">
                  <c:v>-4.1495465517241432E-2</c:v>
                </c:pt>
                <c:pt idx="12109">
                  <c:v>-4.1495396551724163E-2</c:v>
                </c:pt>
                <c:pt idx="12110">
                  <c:v>-4.1495275862068956E-2</c:v>
                </c:pt>
                <c:pt idx="12111">
                  <c:v>-4.1495000000000004E-2</c:v>
                </c:pt>
                <c:pt idx="12112">
                  <c:v>-4.1494620689655183E-2</c:v>
                </c:pt>
                <c:pt idx="12113">
                  <c:v>-4.1494155172413796E-2</c:v>
                </c:pt>
                <c:pt idx="12114">
                  <c:v>-4.1493672413793134E-2</c:v>
                </c:pt>
                <c:pt idx="12115">
                  <c:v>-4.1493034482758824E-2</c:v>
                </c:pt>
                <c:pt idx="12116">
                  <c:v>-4.1492258620689684E-2</c:v>
                </c:pt>
                <c:pt idx="12117">
                  <c:v>-4.1491517241379332E-2</c:v>
                </c:pt>
                <c:pt idx="12118">
                  <c:v>-4.1490827586206903E-2</c:v>
                </c:pt>
                <c:pt idx="12119">
                  <c:v>-4.1490017241379414E-2</c:v>
                </c:pt>
                <c:pt idx="12120">
                  <c:v>-4.1489103448275867E-2</c:v>
                </c:pt>
                <c:pt idx="12121">
                  <c:v>-4.1488258620689646E-2</c:v>
                </c:pt>
                <c:pt idx="12122">
                  <c:v>-4.1487534482758624E-2</c:v>
                </c:pt>
                <c:pt idx="12123">
                  <c:v>-4.1486810344827742E-2</c:v>
                </c:pt>
                <c:pt idx="12124">
                  <c:v>-4.1486068965517313E-2</c:v>
                </c:pt>
                <c:pt idx="12125">
                  <c:v>-4.1485293103448513E-2</c:v>
                </c:pt>
                <c:pt idx="12126">
                  <c:v>-4.1484465517241491E-2</c:v>
                </c:pt>
                <c:pt idx="12127">
                  <c:v>-4.1483551724137917E-2</c:v>
                </c:pt>
                <c:pt idx="12128">
                  <c:v>-4.1482689655172524E-2</c:v>
                </c:pt>
                <c:pt idx="12129">
                  <c:v>-4.1481896551724143E-2</c:v>
                </c:pt>
                <c:pt idx="12130">
                  <c:v>-4.1481137931034591E-2</c:v>
                </c:pt>
                <c:pt idx="12131">
                  <c:v>-4.1480413793103472E-2</c:v>
                </c:pt>
                <c:pt idx="12132">
                  <c:v>-4.1479827586206885E-2</c:v>
                </c:pt>
                <c:pt idx="12133">
                  <c:v>-4.1479310344827575E-2</c:v>
                </c:pt>
                <c:pt idx="12134">
                  <c:v>-4.1478810344827567E-2</c:v>
                </c:pt>
                <c:pt idx="12135">
                  <c:v>-4.1478310344827587E-2</c:v>
                </c:pt>
                <c:pt idx="12136">
                  <c:v>-4.1477844827586333E-2</c:v>
                </c:pt>
                <c:pt idx="12137">
                  <c:v>-4.1477396551724117E-2</c:v>
                </c:pt>
                <c:pt idx="12138">
                  <c:v>-4.1477137931034531E-2</c:v>
                </c:pt>
                <c:pt idx="12139">
                  <c:v>-4.1476965517241414E-2</c:v>
                </c:pt>
                <c:pt idx="12140">
                  <c:v>-4.1476810344827586E-2</c:v>
                </c:pt>
                <c:pt idx="12141">
                  <c:v>-4.1476655172413793E-2</c:v>
                </c:pt>
                <c:pt idx="12142">
                  <c:v>-4.1476637931034885E-2</c:v>
                </c:pt>
                <c:pt idx="12143">
                  <c:v>-4.1476586206896593E-2</c:v>
                </c:pt>
                <c:pt idx="12144">
                  <c:v>-4.1476344827586421E-2</c:v>
                </c:pt>
                <c:pt idx="12145">
                  <c:v>-4.1476068965517282E-2</c:v>
                </c:pt>
                <c:pt idx="12146">
                  <c:v>-4.1475827586206895E-2</c:v>
                </c:pt>
                <c:pt idx="12147">
                  <c:v>-4.147556896551724E-2</c:v>
                </c:pt>
                <c:pt idx="12148">
                  <c:v>-4.1475310344827578E-2</c:v>
                </c:pt>
                <c:pt idx="12149">
                  <c:v>-4.1475051724137867E-2</c:v>
                </c:pt>
                <c:pt idx="12150">
                  <c:v>-4.1474810344827577E-2</c:v>
                </c:pt>
                <c:pt idx="12151">
                  <c:v>-4.1474551724137915E-2</c:v>
                </c:pt>
                <c:pt idx="12152">
                  <c:v>-4.1474241379310363E-2</c:v>
                </c:pt>
                <c:pt idx="12153">
                  <c:v>-4.1473862068965271E-2</c:v>
                </c:pt>
                <c:pt idx="12154">
                  <c:v>-4.1473413793103472E-2</c:v>
                </c:pt>
                <c:pt idx="12155">
                  <c:v>-4.1472913793103493E-2</c:v>
                </c:pt>
                <c:pt idx="12156">
                  <c:v>-4.1472379310344816E-2</c:v>
                </c:pt>
                <c:pt idx="12157">
                  <c:v>-4.147189655172414E-2</c:v>
                </c:pt>
                <c:pt idx="12158">
                  <c:v>-4.1471551724137877E-2</c:v>
                </c:pt>
                <c:pt idx="12159">
                  <c:v>-4.1471206896551725E-2</c:v>
                </c:pt>
                <c:pt idx="12160">
                  <c:v>-4.1471034482758615E-2</c:v>
                </c:pt>
                <c:pt idx="12161">
                  <c:v>-4.1471068965517242E-2</c:v>
                </c:pt>
                <c:pt idx="12162">
                  <c:v>-4.1471172413792882E-2</c:v>
                </c:pt>
                <c:pt idx="12163">
                  <c:v>-4.1471206896551725E-2</c:v>
                </c:pt>
                <c:pt idx="12164">
                  <c:v>-4.1471034482758615E-2</c:v>
                </c:pt>
                <c:pt idx="12165">
                  <c:v>-4.1470844827586319E-2</c:v>
                </c:pt>
                <c:pt idx="12166">
                  <c:v>-4.1470827586206897E-2</c:v>
                </c:pt>
                <c:pt idx="12167">
                  <c:v>-4.1470862068965254E-2</c:v>
                </c:pt>
                <c:pt idx="12168">
                  <c:v>-4.1470965517241394E-2</c:v>
                </c:pt>
                <c:pt idx="12169">
                  <c:v>-4.147112068965484E-2</c:v>
                </c:pt>
                <c:pt idx="12170">
                  <c:v>-4.1471362068965241E-2</c:v>
                </c:pt>
                <c:pt idx="12171">
                  <c:v>-4.1471706896551726E-2</c:v>
                </c:pt>
                <c:pt idx="12172">
                  <c:v>-4.1472155172413795E-2</c:v>
                </c:pt>
                <c:pt idx="12173">
                  <c:v>-4.1472620689655175E-2</c:v>
                </c:pt>
                <c:pt idx="12174">
                  <c:v>-4.1473068965517244E-2</c:v>
                </c:pt>
                <c:pt idx="12175">
                  <c:v>-4.1473586206896583E-2</c:v>
                </c:pt>
                <c:pt idx="12176">
                  <c:v>-4.1474068965517252E-2</c:v>
                </c:pt>
                <c:pt idx="12177">
                  <c:v>-4.1474603448275874E-2</c:v>
                </c:pt>
                <c:pt idx="12178">
                  <c:v>-4.1475206896551715E-2</c:v>
                </c:pt>
                <c:pt idx="12179">
                  <c:v>-4.1475810344827585E-2</c:v>
                </c:pt>
                <c:pt idx="12180">
                  <c:v>-4.1476431034482994E-2</c:v>
                </c:pt>
                <c:pt idx="12181">
                  <c:v>-4.1477068965517262E-2</c:v>
                </c:pt>
                <c:pt idx="12182">
                  <c:v>-4.1477655172413787E-2</c:v>
                </c:pt>
                <c:pt idx="12183">
                  <c:v>-4.1478137931034512E-2</c:v>
                </c:pt>
                <c:pt idx="12184">
                  <c:v>-4.1478551724137905E-2</c:v>
                </c:pt>
                <c:pt idx="12185">
                  <c:v>-4.1478879310344795E-2</c:v>
                </c:pt>
                <c:pt idx="12186">
                  <c:v>-4.1479206896551726E-2</c:v>
                </c:pt>
                <c:pt idx="12187">
                  <c:v>-4.1479603448275872E-2</c:v>
                </c:pt>
                <c:pt idx="12188">
                  <c:v>-4.1480068965517272E-2</c:v>
                </c:pt>
                <c:pt idx="12189">
                  <c:v>-4.1480482758620832E-2</c:v>
                </c:pt>
                <c:pt idx="12190">
                  <c:v>-4.1480879310344825E-2</c:v>
                </c:pt>
                <c:pt idx="12191">
                  <c:v>-4.1481344827586371E-2</c:v>
                </c:pt>
                <c:pt idx="12192">
                  <c:v>-4.1481741379310356E-2</c:v>
                </c:pt>
                <c:pt idx="12193">
                  <c:v>-4.1482120689655157E-2</c:v>
                </c:pt>
                <c:pt idx="12194">
                  <c:v>-4.1482517241379434E-2</c:v>
                </c:pt>
                <c:pt idx="12195">
                  <c:v>-4.1482827586206923E-2</c:v>
                </c:pt>
                <c:pt idx="12196">
                  <c:v>-4.1483034482758724E-2</c:v>
                </c:pt>
                <c:pt idx="12197">
                  <c:v>-4.1483172413793096E-2</c:v>
                </c:pt>
                <c:pt idx="12198">
                  <c:v>-4.1483275862068972E-2</c:v>
                </c:pt>
                <c:pt idx="12199">
                  <c:v>-4.1483448275862055E-2</c:v>
                </c:pt>
                <c:pt idx="12200">
                  <c:v>-4.1483620689655179E-2</c:v>
                </c:pt>
                <c:pt idx="12201">
                  <c:v>-4.1483758620689655E-2</c:v>
                </c:pt>
                <c:pt idx="12202">
                  <c:v>-4.1483896551724138E-2</c:v>
                </c:pt>
                <c:pt idx="12203">
                  <c:v>-4.1484103448275855E-2</c:v>
                </c:pt>
                <c:pt idx="12204">
                  <c:v>-4.1484258620689655E-2</c:v>
                </c:pt>
                <c:pt idx="12205">
                  <c:v>-4.1484327586206897E-2</c:v>
                </c:pt>
                <c:pt idx="12206">
                  <c:v>-4.1484379310344807E-2</c:v>
                </c:pt>
                <c:pt idx="12207">
                  <c:v>-4.1484482758620822E-2</c:v>
                </c:pt>
                <c:pt idx="12208">
                  <c:v>-4.1484741379310373E-2</c:v>
                </c:pt>
                <c:pt idx="12209">
                  <c:v>-4.1484965517241422E-2</c:v>
                </c:pt>
                <c:pt idx="12210">
                  <c:v>-4.1485189655172366E-2</c:v>
                </c:pt>
                <c:pt idx="12211">
                  <c:v>-4.1485465517241422E-2</c:v>
                </c:pt>
                <c:pt idx="12212">
                  <c:v>-4.1485724137931348E-2</c:v>
                </c:pt>
                <c:pt idx="12213">
                  <c:v>-4.1485931034482913E-2</c:v>
                </c:pt>
                <c:pt idx="12214">
                  <c:v>-4.1486000000000113E-2</c:v>
                </c:pt>
                <c:pt idx="12215">
                  <c:v>-4.1486103448275864E-2</c:v>
                </c:pt>
                <c:pt idx="12216">
                  <c:v>-4.1486189655172416E-2</c:v>
                </c:pt>
                <c:pt idx="12217">
                  <c:v>-4.1486189655172416E-2</c:v>
                </c:pt>
                <c:pt idx="12218">
                  <c:v>-4.1486068965517313E-2</c:v>
                </c:pt>
                <c:pt idx="12219">
                  <c:v>-4.1485862068965249E-2</c:v>
                </c:pt>
                <c:pt idx="12220">
                  <c:v>-4.1485482758620733E-2</c:v>
                </c:pt>
                <c:pt idx="12221">
                  <c:v>-4.1484913793103463E-2</c:v>
                </c:pt>
                <c:pt idx="12222">
                  <c:v>-4.1484275862068966E-2</c:v>
                </c:pt>
                <c:pt idx="12223">
                  <c:v>-4.1483655172413793E-2</c:v>
                </c:pt>
                <c:pt idx="12224">
                  <c:v>-4.1482913793103503E-2</c:v>
                </c:pt>
                <c:pt idx="12225">
                  <c:v>-4.1481999999999998E-2</c:v>
                </c:pt>
                <c:pt idx="12226">
                  <c:v>-4.1480999999999997E-2</c:v>
                </c:pt>
                <c:pt idx="12227">
                  <c:v>-4.1480000000000003E-2</c:v>
                </c:pt>
                <c:pt idx="12228">
                  <c:v>-4.1479034482758616E-2</c:v>
                </c:pt>
                <c:pt idx="12229">
                  <c:v>-4.1478310344827587E-2</c:v>
                </c:pt>
                <c:pt idx="12230">
                  <c:v>-4.1477603448275883E-2</c:v>
                </c:pt>
                <c:pt idx="12231">
                  <c:v>-4.1476931034482967E-2</c:v>
                </c:pt>
                <c:pt idx="12232">
                  <c:v>-4.1476344827586421E-2</c:v>
                </c:pt>
                <c:pt idx="12233">
                  <c:v>-4.1475775862068846E-2</c:v>
                </c:pt>
                <c:pt idx="12234">
                  <c:v>-4.1475275862068867E-2</c:v>
                </c:pt>
                <c:pt idx="12235">
                  <c:v>-4.1474724137931331E-2</c:v>
                </c:pt>
                <c:pt idx="12236">
                  <c:v>-4.1474103448275866E-2</c:v>
                </c:pt>
                <c:pt idx="12237">
                  <c:v>-4.1473482758620804E-2</c:v>
                </c:pt>
                <c:pt idx="12238">
                  <c:v>-4.1473034482758624E-2</c:v>
                </c:pt>
                <c:pt idx="12239">
                  <c:v>-4.1472620689655175E-2</c:v>
                </c:pt>
                <c:pt idx="12240">
                  <c:v>-4.1472206896551823E-2</c:v>
                </c:pt>
                <c:pt idx="12241">
                  <c:v>-4.1471689655172415E-2</c:v>
                </c:pt>
                <c:pt idx="12242">
                  <c:v>-4.147112068965484E-2</c:v>
                </c:pt>
                <c:pt idx="12243">
                  <c:v>-4.1470603448275863E-2</c:v>
                </c:pt>
                <c:pt idx="12244">
                  <c:v>-4.1470137931034504E-2</c:v>
                </c:pt>
                <c:pt idx="12245">
                  <c:v>-4.1469603448275903E-2</c:v>
                </c:pt>
                <c:pt idx="12246">
                  <c:v>-4.1469051724137916E-2</c:v>
                </c:pt>
                <c:pt idx="12247">
                  <c:v>-4.1468482758620834E-2</c:v>
                </c:pt>
                <c:pt idx="12248">
                  <c:v>-4.1467844827586468E-2</c:v>
                </c:pt>
                <c:pt idx="12249">
                  <c:v>-4.1467137931034806E-2</c:v>
                </c:pt>
                <c:pt idx="12250">
                  <c:v>-4.1466344827586522E-2</c:v>
                </c:pt>
                <c:pt idx="12251">
                  <c:v>-4.1465396551724154E-2</c:v>
                </c:pt>
                <c:pt idx="12252">
                  <c:v>-4.1464448275861966E-2</c:v>
                </c:pt>
                <c:pt idx="12253">
                  <c:v>-4.1463517241379456E-2</c:v>
                </c:pt>
                <c:pt idx="12254">
                  <c:v>-4.1462551724137993E-2</c:v>
                </c:pt>
                <c:pt idx="12255">
                  <c:v>-4.1461551724137916E-2</c:v>
                </c:pt>
                <c:pt idx="12256">
                  <c:v>-4.1460620689655177E-2</c:v>
                </c:pt>
                <c:pt idx="12257">
                  <c:v>-4.1459758620689645E-2</c:v>
                </c:pt>
                <c:pt idx="12258">
                  <c:v>-4.1458827586206899E-2</c:v>
                </c:pt>
                <c:pt idx="12259">
                  <c:v>-4.1458068965517243E-2</c:v>
                </c:pt>
                <c:pt idx="12260">
                  <c:v>-4.1457431034482996E-2</c:v>
                </c:pt>
                <c:pt idx="12261">
                  <c:v>-4.1456793103448603E-2</c:v>
                </c:pt>
                <c:pt idx="12262">
                  <c:v>-4.1456258620689662E-2</c:v>
                </c:pt>
                <c:pt idx="12263">
                  <c:v>-4.1455931034482814E-2</c:v>
                </c:pt>
                <c:pt idx="12264">
                  <c:v>-4.1455741379310317E-2</c:v>
                </c:pt>
                <c:pt idx="12265">
                  <c:v>-4.1455724137931339E-2</c:v>
                </c:pt>
                <c:pt idx="12266">
                  <c:v>-4.1455810344827586E-2</c:v>
                </c:pt>
                <c:pt idx="12267">
                  <c:v>-4.1455862068965212E-2</c:v>
                </c:pt>
                <c:pt idx="12268">
                  <c:v>-4.1455913793103462E-2</c:v>
                </c:pt>
                <c:pt idx="12269">
                  <c:v>-4.1456000000000014E-2</c:v>
                </c:pt>
                <c:pt idx="12270">
                  <c:v>-4.1456068965517304E-2</c:v>
                </c:pt>
                <c:pt idx="12271">
                  <c:v>-4.145603448275878E-2</c:v>
                </c:pt>
                <c:pt idx="12272">
                  <c:v>-4.1455931034482814E-2</c:v>
                </c:pt>
                <c:pt idx="12273">
                  <c:v>-4.1455965517241393E-2</c:v>
                </c:pt>
                <c:pt idx="12274">
                  <c:v>-4.1456120689655165E-2</c:v>
                </c:pt>
                <c:pt idx="12275">
                  <c:v>-4.1456413793103504E-2</c:v>
                </c:pt>
                <c:pt idx="12276">
                  <c:v>-4.1456879310344828E-2</c:v>
                </c:pt>
                <c:pt idx="12277">
                  <c:v>-4.1457396551724125E-2</c:v>
                </c:pt>
                <c:pt idx="12278">
                  <c:v>-4.1458068965517243E-2</c:v>
                </c:pt>
                <c:pt idx="12279">
                  <c:v>-4.1458724137931349E-2</c:v>
                </c:pt>
                <c:pt idx="12280">
                  <c:v>-4.1459310344827575E-2</c:v>
                </c:pt>
                <c:pt idx="12281">
                  <c:v>-4.1459999999999997E-2</c:v>
                </c:pt>
                <c:pt idx="12282">
                  <c:v>-4.1460896551724163E-2</c:v>
                </c:pt>
                <c:pt idx="12283">
                  <c:v>-4.1462000000000124E-2</c:v>
                </c:pt>
                <c:pt idx="12284">
                  <c:v>-4.1463017241379414E-2</c:v>
                </c:pt>
                <c:pt idx="12285">
                  <c:v>-4.1464051724137925E-2</c:v>
                </c:pt>
                <c:pt idx="12286">
                  <c:v>-4.1465137931034533E-2</c:v>
                </c:pt>
                <c:pt idx="12287">
                  <c:v>-4.1466189655172417E-2</c:v>
                </c:pt>
                <c:pt idx="12288">
                  <c:v>-4.1467241379310404E-2</c:v>
                </c:pt>
                <c:pt idx="12289">
                  <c:v>-4.1468172413793095E-2</c:v>
                </c:pt>
                <c:pt idx="12290">
                  <c:v>-4.146893103448298E-2</c:v>
                </c:pt>
                <c:pt idx="12291">
                  <c:v>-4.1469655172413786E-2</c:v>
                </c:pt>
                <c:pt idx="12292">
                  <c:v>-4.1470275862068966E-2</c:v>
                </c:pt>
                <c:pt idx="12293">
                  <c:v>-4.1470810344827587E-2</c:v>
                </c:pt>
                <c:pt idx="12294">
                  <c:v>-4.1471241379310346E-2</c:v>
                </c:pt>
                <c:pt idx="12295">
                  <c:v>-4.1471586206896546E-2</c:v>
                </c:pt>
                <c:pt idx="12296">
                  <c:v>-4.1471931034482823E-2</c:v>
                </c:pt>
                <c:pt idx="12297">
                  <c:v>-4.1472258620689657E-2</c:v>
                </c:pt>
                <c:pt idx="12298">
                  <c:v>-4.1472517241379313E-2</c:v>
                </c:pt>
                <c:pt idx="12299">
                  <c:v>-4.1472775862068968E-2</c:v>
                </c:pt>
                <c:pt idx="12300">
                  <c:v>-4.1473068965517244E-2</c:v>
                </c:pt>
                <c:pt idx="12301">
                  <c:v>-4.1473362068965305E-2</c:v>
                </c:pt>
                <c:pt idx="12302">
                  <c:v>-4.1473603448275893E-2</c:v>
                </c:pt>
                <c:pt idx="12303">
                  <c:v>-4.1473793103448522E-2</c:v>
                </c:pt>
                <c:pt idx="12304">
                  <c:v>-4.1473879310344797E-2</c:v>
                </c:pt>
                <c:pt idx="12305">
                  <c:v>-4.1473948275861851E-2</c:v>
                </c:pt>
                <c:pt idx="12306">
                  <c:v>-4.1474068965517252E-2</c:v>
                </c:pt>
                <c:pt idx="12307">
                  <c:v>-4.1474189655172376E-2</c:v>
                </c:pt>
                <c:pt idx="12308">
                  <c:v>-4.1474327586206887E-2</c:v>
                </c:pt>
                <c:pt idx="12309">
                  <c:v>-4.1474551724137915E-2</c:v>
                </c:pt>
                <c:pt idx="12310">
                  <c:v>-4.1474844827586323E-2</c:v>
                </c:pt>
                <c:pt idx="12311">
                  <c:v>-4.1475137931034502E-2</c:v>
                </c:pt>
                <c:pt idx="12312">
                  <c:v>-4.1475396551724095E-2</c:v>
                </c:pt>
                <c:pt idx="12313">
                  <c:v>-4.1475517241379295E-2</c:v>
                </c:pt>
                <c:pt idx="12314">
                  <c:v>-4.1475448275861783E-2</c:v>
                </c:pt>
                <c:pt idx="12315">
                  <c:v>-4.1475206896551715E-2</c:v>
                </c:pt>
                <c:pt idx="12316">
                  <c:v>-4.1474965517241384E-2</c:v>
                </c:pt>
                <c:pt idx="12317">
                  <c:v>-4.1474758620689646E-2</c:v>
                </c:pt>
                <c:pt idx="12318">
                  <c:v>-4.1474448275861817E-2</c:v>
                </c:pt>
                <c:pt idx="12319">
                  <c:v>-4.1474103448275866E-2</c:v>
                </c:pt>
                <c:pt idx="12320">
                  <c:v>-4.1473793103448522E-2</c:v>
                </c:pt>
                <c:pt idx="12321">
                  <c:v>-4.1473448275861864E-2</c:v>
                </c:pt>
                <c:pt idx="12322">
                  <c:v>-4.1473206896551734E-2</c:v>
                </c:pt>
                <c:pt idx="12323">
                  <c:v>-4.1473103448275865E-2</c:v>
                </c:pt>
                <c:pt idx="12324">
                  <c:v>-4.1472982758620734E-2</c:v>
                </c:pt>
                <c:pt idx="12325">
                  <c:v>-4.1472741379310354E-2</c:v>
                </c:pt>
                <c:pt idx="12326">
                  <c:v>-4.1472517241379313E-2</c:v>
                </c:pt>
                <c:pt idx="12327">
                  <c:v>-4.1472413793103464E-2</c:v>
                </c:pt>
                <c:pt idx="12328">
                  <c:v>-4.1472431034483039E-2</c:v>
                </c:pt>
                <c:pt idx="12329">
                  <c:v>-4.1472465517241514E-2</c:v>
                </c:pt>
                <c:pt idx="12330">
                  <c:v>-4.1472586206896686E-2</c:v>
                </c:pt>
                <c:pt idx="12331">
                  <c:v>-4.1472862068965347E-2</c:v>
                </c:pt>
                <c:pt idx="12332">
                  <c:v>-4.1473189655172396E-2</c:v>
                </c:pt>
                <c:pt idx="12333">
                  <c:v>-4.1473517241379307E-2</c:v>
                </c:pt>
                <c:pt idx="12334">
                  <c:v>-4.1473896551724142E-2</c:v>
                </c:pt>
                <c:pt idx="12335">
                  <c:v>-4.1474362068965272E-2</c:v>
                </c:pt>
                <c:pt idx="12336">
                  <c:v>-4.1474948275861775E-2</c:v>
                </c:pt>
                <c:pt idx="12337">
                  <c:v>-4.1475534482758619E-2</c:v>
                </c:pt>
                <c:pt idx="12338">
                  <c:v>-4.1476155172413785E-2</c:v>
                </c:pt>
                <c:pt idx="12339">
                  <c:v>-4.1476896551724117E-2</c:v>
                </c:pt>
                <c:pt idx="12340">
                  <c:v>-4.1477793103448513E-2</c:v>
                </c:pt>
                <c:pt idx="12341">
                  <c:v>-4.1478844827586313E-2</c:v>
                </c:pt>
                <c:pt idx="12342">
                  <c:v>-4.1479913793103396E-2</c:v>
                </c:pt>
                <c:pt idx="12343">
                  <c:v>-4.1480965517241404E-2</c:v>
                </c:pt>
                <c:pt idx="12344">
                  <c:v>-4.1481999999999998E-2</c:v>
                </c:pt>
                <c:pt idx="12345">
                  <c:v>-4.1482982758620904E-2</c:v>
                </c:pt>
                <c:pt idx="12346">
                  <c:v>-4.1483879310344828E-2</c:v>
                </c:pt>
                <c:pt idx="12347">
                  <c:v>-4.1484689655172421E-2</c:v>
                </c:pt>
                <c:pt idx="12348">
                  <c:v>-4.1485379310344815E-2</c:v>
                </c:pt>
                <c:pt idx="12349">
                  <c:v>-4.1486034482758734E-2</c:v>
                </c:pt>
                <c:pt idx="12350">
                  <c:v>-4.1486689655172514E-2</c:v>
                </c:pt>
                <c:pt idx="12351">
                  <c:v>-4.1487413793103493E-2</c:v>
                </c:pt>
                <c:pt idx="12352">
                  <c:v>-4.1488344827586413E-2</c:v>
                </c:pt>
                <c:pt idx="12353">
                  <c:v>-4.1489431034482833E-2</c:v>
                </c:pt>
                <c:pt idx="12354">
                  <c:v>-4.1490551724137931E-2</c:v>
                </c:pt>
                <c:pt idx="12355">
                  <c:v>-4.1491655172413794E-2</c:v>
                </c:pt>
                <c:pt idx="12356">
                  <c:v>-4.1492758620689664E-2</c:v>
                </c:pt>
                <c:pt idx="12357">
                  <c:v>-4.1493844827586515E-2</c:v>
                </c:pt>
                <c:pt idx="12358">
                  <c:v>-4.1495068965517273E-2</c:v>
                </c:pt>
                <c:pt idx="12359">
                  <c:v>-4.1496448275862068E-2</c:v>
                </c:pt>
                <c:pt idx="12360">
                  <c:v>-4.1497879310344828E-2</c:v>
                </c:pt>
                <c:pt idx="12361">
                  <c:v>-4.1499327586206912E-2</c:v>
                </c:pt>
                <c:pt idx="12362">
                  <c:v>-4.1500879310344796E-2</c:v>
                </c:pt>
                <c:pt idx="12363">
                  <c:v>-4.1502413793103494E-2</c:v>
                </c:pt>
                <c:pt idx="12364">
                  <c:v>-4.1504120689654943E-2</c:v>
                </c:pt>
                <c:pt idx="12365">
                  <c:v>-4.1505913793103449E-2</c:v>
                </c:pt>
                <c:pt idx="12366">
                  <c:v>-4.1507689655172417E-2</c:v>
                </c:pt>
                <c:pt idx="12367">
                  <c:v>-4.1509275862068956E-2</c:v>
                </c:pt>
                <c:pt idx="12368">
                  <c:v>-4.1510706896551813E-2</c:v>
                </c:pt>
                <c:pt idx="12369">
                  <c:v>-4.1512068965517304E-2</c:v>
                </c:pt>
                <c:pt idx="12370">
                  <c:v>-4.1513344827586486E-2</c:v>
                </c:pt>
                <c:pt idx="12371">
                  <c:v>-4.1514724137931419E-2</c:v>
                </c:pt>
                <c:pt idx="12372">
                  <c:v>-4.1516172413793108E-2</c:v>
                </c:pt>
                <c:pt idx="12373">
                  <c:v>-4.1517689655172434E-2</c:v>
                </c:pt>
                <c:pt idx="12374">
                  <c:v>-4.1519275862068966E-2</c:v>
                </c:pt>
                <c:pt idx="12375">
                  <c:v>-4.1520879310344795E-2</c:v>
                </c:pt>
                <c:pt idx="12376">
                  <c:v>-4.1522465517241432E-2</c:v>
                </c:pt>
                <c:pt idx="12377">
                  <c:v>-4.1523948275861845E-2</c:v>
                </c:pt>
                <c:pt idx="12378">
                  <c:v>-4.1525258620689336E-2</c:v>
                </c:pt>
                <c:pt idx="12379">
                  <c:v>-4.1526568965517263E-2</c:v>
                </c:pt>
                <c:pt idx="12380">
                  <c:v>-4.1527724137931321E-2</c:v>
                </c:pt>
                <c:pt idx="12381">
                  <c:v>-4.1528775862068955E-2</c:v>
                </c:pt>
                <c:pt idx="12382">
                  <c:v>-4.1529741379310287E-2</c:v>
                </c:pt>
                <c:pt idx="12383">
                  <c:v>-4.1530637931034849E-2</c:v>
                </c:pt>
                <c:pt idx="12384">
                  <c:v>-4.1531465517241413E-2</c:v>
                </c:pt>
                <c:pt idx="12385">
                  <c:v>-4.1532137931034767E-2</c:v>
                </c:pt>
                <c:pt idx="12386">
                  <c:v>-4.1532775862068973E-2</c:v>
                </c:pt>
                <c:pt idx="12387">
                  <c:v>-4.1533379310344815E-2</c:v>
                </c:pt>
                <c:pt idx="12388">
                  <c:v>-4.1534000000000001E-2</c:v>
                </c:pt>
                <c:pt idx="12389">
                  <c:v>-4.1534603448275892E-2</c:v>
                </c:pt>
                <c:pt idx="12390">
                  <c:v>-4.1535293103448494E-2</c:v>
                </c:pt>
                <c:pt idx="12391">
                  <c:v>-4.1535948275861781E-2</c:v>
                </c:pt>
                <c:pt idx="12392">
                  <c:v>-4.1536465517241557E-2</c:v>
                </c:pt>
                <c:pt idx="12393">
                  <c:v>-4.1537000000000004E-2</c:v>
                </c:pt>
                <c:pt idx="12394">
                  <c:v>-4.1537517241379322E-2</c:v>
                </c:pt>
                <c:pt idx="12395">
                  <c:v>-4.1537913793103474E-2</c:v>
                </c:pt>
                <c:pt idx="12396">
                  <c:v>-4.1538413793103454E-2</c:v>
                </c:pt>
                <c:pt idx="12397">
                  <c:v>-4.1539034482758627E-2</c:v>
                </c:pt>
                <c:pt idx="12398">
                  <c:v>-4.1539689655172407E-2</c:v>
                </c:pt>
                <c:pt idx="12399">
                  <c:v>-4.1540379310344766E-2</c:v>
                </c:pt>
                <c:pt idx="12400">
                  <c:v>-4.1541051724137856E-2</c:v>
                </c:pt>
                <c:pt idx="12401">
                  <c:v>-4.1541586206896547E-2</c:v>
                </c:pt>
                <c:pt idx="12402">
                  <c:v>-4.1541931034482803E-2</c:v>
                </c:pt>
                <c:pt idx="12403">
                  <c:v>-4.1542172413793065E-2</c:v>
                </c:pt>
                <c:pt idx="12404">
                  <c:v>-4.1542448275861843E-2</c:v>
                </c:pt>
                <c:pt idx="12405">
                  <c:v>-4.1542793103448494E-2</c:v>
                </c:pt>
                <c:pt idx="12406">
                  <c:v>-4.1543310344827576E-2</c:v>
                </c:pt>
                <c:pt idx="12407">
                  <c:v>-4.1543948275861775E-2</c:v>
                </c:pt>
                <c:pt idx="12408">
                  <c:v>-4.154458620689655E-2</c:v>
                </c:pt>
                <c:pt idx="12409">
                  <c:v>-4.1545293103448323E-2</c:v>
                </c:pt>
                <c:pt idx="12410">
                  <c:v>-4.1546103448275855E-2</c:v>
                </c:pt>
                <c:pt idx="12411">
                  <c:v>-4.1546999999999987E-2</c:v>
                </c:pt>
                <c:pt idx="12412">
                  <c:v>-4.1547931034482823E-2</c:v>
                </c:pt>
                <c:pt idx="12413">
                  <c:v>-4.1548948275861725E-2</c:v>
                </c:pt>
                <c:pt idx="12414">
                  <c:v>-4.1550034482758617E-2</c:v>
                </c:pt>
                <c:pt idx="12415">
                  <c:v>-4.1551224137931303E-2</c:v>
                </c:pt>
                <c:pt idx="12416">
                  <c:v>-4.1552448275861888E-2</c:v>
                </c:pt>
                <c:pt idx="12417">
                  <c:v>-4.1553706896551731E-2</c:v>
                </c:pt>
                <c:pt idx="12418">
                  <c:v>-4.1554999999999995E-2</c:v>
                </c:pt>
                <c:pt idx="12419">
                  <c:v>-4.1556241379310382E-2</c:v>
                </c:pt>
                <c:pt idx="12420">
                  <c:v>-4.1557362068965355E-2</c:v>
                </c:pt>
                <c:pt idx="12421">
                  <c:v>-4.1558586206896557E-2</c:v>
                </c:pt>
                <c:pt idx="12422">
                  <c:v>-4.1559827586206875E-2</c:v>
                </c:pt>
                <c:pt idx="12423">
                  <c:v>-4.1560931034482967E-2</c:v>
                </c:pt>
                <c:pt idx="12424">
                  <c:v>-4.1561862068965262E-2</c:v>
                </c:pt>
                <c:pt idx="12425">
                  <c:v>-4.1562655172413823E-2</c:v>
                </c:pt>
                <c:pt idx="12426">
                  <c:v>-4.1563362068965465E-2</c:v>
                </c:pt>
                <c:pt idx="12427">
                  <c:v>-4.1563982758620832E-2</c:v>
                </c:pt>
                <c:pt idx="12428">
                  <c:v>-4.1564413793103473E-2</c:v>
                </c:pt>
                <c:pt idx="12429">
                  <c:v>-4.1564793103448523E-2</c:v>
                </c:pt>
                <c:pt idx="12430">
                  <c:v>-4.1565155172413666E-2</c:v>
                </c:pt>
                <c:pt idx="12431">
                  <c:v>-4.1565431034482923E-2</c:v>
                </c:pt>
                <c:pt idx="12432">
                  <c:v>-4.1565637931034821E-2</c:v>
                </c:pt>
                <c:pt idx="12433">
                  <c:v>-4.1565793103448503E-2</c:v>
                </c:pt>
                <c:pt idx="12434">
                  <c:v>-4.1565948275861818E-2</c:v>
                </c:pt>
                <c:pt idx="12435">
                  <c:v>-4.1566068965517303E-2</c:v>
                </c:pt>
                <c:pt idx="12436">
                  <c:v>-4.1566293103448636E-2</c:v>
                </c:pt>
                <c:pt idx="12437">
                  <c:v>-4.1566637931034926E-2</c:v>
                </c:pt>
                <c:pt idx="12438">
                  <c:v>-4.1567206896551814E-2</c:v>
                </c:pt>
                <c:pt idx="12439">
                  <c:v>-4.1567862068965365E-2</c:v>
                </c:pt>
                <c:pt idx="12440">
                  <c:v>-4.1568551724137925E-2</c:v>
                </c:pt>
                <c:pt idx="12441">
                  <c:v>-4.1569172413793057E-2</c:v>
                </c:pt>
                <c:pt idx="12442">
                  <c:v>-4.1569896551724141E-2</c:v>
                </c:pt>
                <c:pt idx="12443">
                  <c:v>-4.1570603448275872E-2</c:v>
                </c:pt>
                <c:pt idx="12444">
                  <c:v>-4.1571258620689326E-2</c:v>
                </c:pt>
                <c:pt idx="12445">
                  <c:v>-4.1571931034482784E-2</c:v>
                </c:pt>
                <c:pt idx="12446">
                  <c:v>-4.1572568965517254E-2</c:v>
                </c:pt>
                <c:pt idx="12447">
                  <c:v>-4.1573189655172385E-2</c:v>
                </c:pt>
                <c:pt idx="12448">
                  <c:v>-4.1573655172413786E-2</c:v>
                </c:pt>
                <c:pt idx="12449">
                  <c:v>-4.1573965517241393E-2</c:v>
                </c:pt>
                <c:pt idx="12450">
                  <c:v>-4.1574310344827586E-2</c:v>
                </c:pt>
                <c:pt idx="12451">
                  <c:v>-4.1574551724137876E-2</c:v>
                </c:pt>
                <c:pt idx="12452">
                  <c:v>-4.1574810344827566E-2</c:v>
                </c:pt>
                <c:pt idx="12453">
                  <c:v>-4.1575017241379297E-2</c:v>
                </c:pt>
                <c:pt idx="12454">
                  <c:v>-4.1575206896551725E-2</c:v>
                </c:pt>
                <c:pt idx="12455">
                  <c:v>-4.1575431034482822E-2</c:v>
                </c:pt>
                <c:pt idx="12456">
                  <c:v>-4.1575637931034533E-2</c:v>
                </c:pt>
                <c:pt idx="12457">
                  <c:v>-4.1575758620689317E-2</c:v>
                </c:pt>
                <c:pt idx="12458">
                  <c:v>-4.1575741379310346E-2</c:v>
                </c:pt>
                <c:pt idx="12459">
                  <c:v>-4.1575689655172415E-2</c:v>
                </c:pt>
                <c:pt idx="12460">
                  <c:v>-4.1575741379310346E-2</c:v>
                </c:pt>
                <c:pt idx="12461">
                  <c:v>-4.1575827586206857E-2</c:v>
                </c:pt>
                <c:pt idx="12462">
                  <c:v>-4.1575965517241381E-2</c:v>
                </c:pt>
                <c:pt idx="12463">
                  <c:v>-4.1576155172413747E-2</c:v>
                </c:pt>
                <c:pt idx="12464">
                  <c:v>-4.1576482758620734E-2</c:v>
                </c:pt>
                <c:pt idx="12465">
                  <c:v>-4.1576913793103472E-2</c:v>
                </c:pt>
                <c:pt idx="12466">
                  <c:v>-4.1577413793103452E-2</c:v>
                </c:pt>
                <c:pt idx="12467">
                  <c:v>-4.1577982758620693E-2</c:v>
                </c:pt>
                <c:pt idx="12468">
                  <c:v>-4.1578672413793087E-2</c:v>
                </c:pt>
                <c:pt idx="12469">
                  <c:v>-4.1579448275861741E-2</c:v>
                </c:pt>
                <c:pt idx="12470">
                  <c:v>-4.1580137931034523E-2</c:v>
                </c:pt>
                <c:pt idx="12471">
                  <c:v>-4.1580724137931339E-2</c:v>
                </c:pt>
                <c:pt idx="12472">
                  <c:v>-4.1581293103448484E-2</c:v>
                </c:pt>
                <c:pt idx="12473">
                  <c:v>-4.158186206896524E-2</c:v>
                </c:pt>
                <c:pt idx="12474">
                  <c:v>-4.1582379310344829E-2</c:v>
                </c:pt>
                <c:pt idx="12475">
                  <c:v>-4.1582844827586424E-2</c:v>
                </c:pt>
                <c:pt idx="12476">
                  <c:v>-4.1583379310344816E-2</c:v>
                </c:pt>
                <c:pt idx="12477">
                  <c:v>-4.1583896551724162E-2</c:v>
                </c:pt>
                <c:pt idx="12478">
                  <c:v>-4.1584517241379307E-2</c:v>
                </c:pt>
                <c:pt idx="12479">
                  <c:v>-4.1585241379310356E-2</c:v>
                </c:pt>
                <c:pt idx="12480">
                  <c:v>-4.1585999999999977E-2</c:v>
                </c:pt>
                <c:pt idx="12481">
                  <c:v>-4.1586586206896696E-2</c:v>
                </c:pt>
                <c:pt idx="12482">
                  <c:v>-4.1586896551724137E-2</c:v>
                </c:pt>
                <c:pt idx="12483">
                  <c:v>-4.1587172413793096E-2</c:v>
                </c:pt>
                <c:pt idx="12484">
                  <c:v>-4.1587448275861881E-2</c:v>
                </c:pt>
                <c:pt idx="12485">
                  <c:v>-4.1587706896551724E-2</c:v>
                </c:pt>
                <c:pt idx="12486">
                  <c:v>-4.1588E-2</c:v>
                </c:pt>
                <c:pt idx="12487">
                  <c:v>-4.1588396551724117E-2</c:v>
                </c:pt>
                <c:pt idx="12488">
                  <c:v>-4.1588896551724125E-2</c:v>
                </c:pt>
                <c:pt idx="12489">
                  <c:v>-4.1589310344827567E-2</c:v>
                </c:pt>
                <c:pt idx="12490">
                  <c:v>-4.1589551724137877E-2</c:v>
                </c:pt>
                <c:pt idx="12491">
                  <c:v>-4.1589724137931286E-2</c:v>
                </c:pt>
                <c:pt idx="12492">
                  <c:v>-4.1589689655172415E-2</c:v>
                </c:pt>
                <c:pt idx="12493">
                  <c:v>-4.1589448275861793E-2</c:v>
                </c:pt>
                <c:pt idx="12494">
                  <c:v>-4.1589120689654847E-2</c:v>
                </c:pt>
                <c:pt idx="12495">
                  <c:v>-4.1588793103448485E-2</c:v>
                </c:pt>
                <c:pt idx="12496">
                  <c:v>-4.1588379310344786E-2</c:v>
                </c:pt>
                <c:pt idx="12497">
                  <c:v>-4.1587896551724117E-2</c:v>
                </c:pt>
                <c:pt idx="12498">
                  <c:v>-4.1587327586206903E-2</c:v>
                </c:pt>
                <c:pt idx="12499">
                  <c:v>-4.1586620689655185E-2</c:v>
                </c:pt>
                <c:pt idx="12500">
                  <c:v>-4.1585775862068866E-2</c:v>
                </c:pt>
                <c:pt idx="12501">
                  <c:v>-4.1584862068965271E-2</c:v>
                </c:pt>
                <c:pt idx="12502">
                  <c:v>-4.1583827586206899E-2</c:v>
                </c:pt>
                <c:pt idx="12503">
                  <c:v>-4.1582775862068967E-2</c:v>
                </c:pt>
                <c:pt idx="12504">
                  <c:v>-4.1581896551724097E-2</c:v>
                </c:pt>
                <c:pt idx="12505">
                  <c:v>-4.1581120689654874E-2</c:v>
                </c:pt>
                <c:pt idx="12506">
                  <c:v>-4.1580586206896572E-2</c:v>
                </c:pt>
                <c:pt idx="12507">
                  <c:v>-4.1580103448275847E-2</c:v>
                </c:pt>
                <c:pt idx="12508">
                  <c:v>-4.1579586206896495E-2</c:v>
                </c:pt>
                <c:pt idx="12509">
                  <c:v>-4.1578982758620688E-2</c:v>
                </c:pt>
                <c:pt idx="12510">
                  <c:v>-4.1578206896551707E-2</c:v>
                </c:pt>
                <c:pt idx="12511">
                  <c:v>-4.1577448275861788E-2</c:v>
                </c:pt>
                <c:pt idx="12512">
                  <c:v>-4.1576758620689429E-2</c:v>
                </c:pt>
                <c:pt idx="12513">
                  <c:v>-4.1576137931034533E-2</c:v>
                </c:pt>
                <c:pt idx="12514">
                  <c:v>-4.1575482758620691E-2</c:v>
                </c:pt>
                <c:pt idx="12515">
                  <c:v>-4.1574913793103449E-2</c:v>
                </c:pt>
                <c:pt idx="12516">
                  <c:v>-4.1574482758620704E-2</c:v>
                </c:pt>
                <c:pt idx="12517">
                  <c:v>-4.1574137931034504E-2</c:v>
                </c:pt>
                <c:pt idx="12518">
                  <c:v>-4.1573706896551717E-2</c:v>
                </c:pt>
                <c:pt idx="12519">
                  <c:v>-4.1573137931034523E-2</c:v>
                </c:pt>
                <c:pt idx="12520">
                  <c:v>-4.1572500000000005E-2</c:v>
                </c:pt>
                <c:pt idx="12521">
                  <c:v>-4.1571758620689313E-2</c:v>
                </c:pt>
                <c:pt idx="12522">
                  <c:v>-4.1570827586206886E-2</c:v>
                </c:pt>
                <c:pt idx="12523">
                  <c:v>-4.1569810344827575E-2</c:v>
                </c:pt>
                <c:pt idx="12524">
                  <c:v>-4.1568758620689657E-2</c:v>
                </c:pt>
                <c:pt idx="12525">
                  <c:v>-4.1567620689655173E-2</c:v>
                </c:pt>
                <c:pt idx="12526">
                  <c:v>-4.1566413793103503E-2</c:v>
                </c:pt>
                <c:pt idx="12527">
                  <c:v>-4.1565189655172377E-2</c:v>
                </c:pt>
                <c:pt idx="12528">
                  <c:v>-4.1564000000000004E-2</c:v>
                </c:pt>
                <c:pt idx="12529">
                  <c:v>-4.1562793103448605E-2</c:v>
                </c:pt>
                <c:pt idx="12530">
                  <c:v>-4.1561413793103463E-2</c:v>
                </c:pt>
                <c:pt idx="12531">
                  <c:v>-4.1559810344827565E-2</c:v>
                </c:pt>
                <c:pt idx="12532">
                  <c:v>-4.1558103448275846E-2</c:v>
                </c:pt>
                <c:pt idx="12533">
                  <c:v>-4.1556327586206906E-2</c:v>
                </c:pt>
                <c:pt idx="12534">
                  <c:v>-4.1554517241379305E-2</c:v>
                </c:pt>
                <c:pt idx="12535">
                  <c:v>-4.1552689655172413E-2</c:v>
                </c:pt>
                <c:pt idx="12536">
                  <c:v>-4.1550948275861845E-2</c:v>
                </c:pt>
                <c:pt idx="12537">
                  <c:v>-4.1549206896551706E-2</c:v>
                </c:pt>
                <c:pt idx="12538">
                  <c:v>-4.1547448275861799E-2</c:v>
                </c:pt>
                <c:pt idx="12539">
                  <c:v>-4.1545672413793075E-2</c:v>
                </c:pt>
                <c:pt idx="12540">
                  <c:v>-4.1544068965517045E-2</c:v>
                </c:pt>
                <c:pt idx="12541">
                  <c:v>-4.1542620689655176E-2</c:v>
                </c:pt>
                <c:pt idx="12542">
                  <c:v>-4.1541344827586223E-2</c:v>
                </c:pt>
                <c:pt idx="12543">
                  <c:v>-4.1540155172413551E-2</c:v>
                </c:pt>
                <c:pt idx="12544">
                  <c:v>-4.153901724137931E-2</c:v>
                </c:pt>
                <c:pt idx="12545">
                  <c:v>-4.1537982758620813E-2</c:v>
                </c:pt>
                <c:pt idx="12546">
                  <c:v>-4.1537034482758722E-2</c:v>
                </c:pt>
                <c:pt idx="12547">
                  <c:v>-4.1536068965517293E-2</c:v>
                </c:pt>
                <c:pt idx="12548">
                  <c:v>-4.1535172413792891E-2</c:v>
                </c:pt>
                <c:pt idx="12549">
                  <c:v>-4.1534362068965346E-2</c:v>
                </c:pt>
                <c:pt idx="12550">
                  <c:v>-4.1533586206896574E-2</c:v>
                </c:pt>
                <c:pt idx="12551">
                  <c:v>-4.1532741379310394E-2</c:v>
                </c:pt>
                <c:pt idx="12552">
                  <c:v>-4.153179310344849E-2</c:v>
                </c:pt>
                <c:pt idx="12553">
                  <c:v>-4.1530948275861845E-2</c:v>
                </c:pt>
                <c:pt idx="12554">
                  <c:v>-4.1530379310344825E-2</c:v>
                </c:pt>
                <c:pt idx="12555">
                  <c:v>-4.1529999999999977E-2</c:v>
                </c:pt>
                <c:pt idx="12556">
                  <c:v>-4.1529706896551707E-2</c:v>
                </c:pt>
                <c:pt idx="12557">
                  <c:v>-4.1529379310344755E-2</c:v>
                </c:pt>
                <c:pt idx="12558">
                  <c:v>-4.1529017241379307E-2</c:v>
                </c:pt>
                <c:pt idx="12559">
                  <c:v>-4.1528551724137885E-2</c:v>
                </c:pt>
                <c:pt idx="12560">
                  <c:v>-4.152789655172414E-2</c:v>
                </c:pt>
                <c:pt idx="12561">
                  <c:v>-4.1527103448275857E-2</c:v>
                </c:pt>
                <c:pt idx="12562">
                  <c:v>-4.1526189655172387E-2</c:v>
                </c:pt>
                <c:pt idx="12563">
                  <c:v>-4.1525206896551717E-2</c:v>
                </c:pt>
                <c:pt idx="12564">
                  <c:v>-4.1524241379310343E-2</c:v>
                </c:pt>
                <c:pt idx="12565">
                  <c:v>-4.1523344827586385E-2</c:v>
                </c:pt>
                <c:pt idx="12566">
                  <c:v>-4.1522534482758632E-2</c:v>
                </c:pt>
                <c:pt idx="12567">
                  <c:v>-4.1521741379310341E-2</c:v>
                </c:pt>
                <c:pt idx="12568">
                  <c:v>-4.1520931034482823E-2</c:v>
                </c:pt>
                <c:pt idx="12569">
                  <c:v>-4.1520189655172367E-2</c:v>
                </c:pt>
                <c:pt idx="12570">
                  <c:v>-4.1519551724137925E-2</c:v>
                </c:pt>
                <c:pt idx="12571">
                  <c:v>-4.1519137931034532E-2</c:v>
                </c:pt>
                <c:pt idx="12572">
                  <c:v>-4.1518879310344807E-2</c:v>
                </c:pt>
                <c:pt idx="12573">
                  <c:v>-4.1518724137931416E-2</c:v>
                </c:pt>
                <c:pt idx="12574">
                  <c:v>-4.1518551724137917E-2</c:v>
                </c:pt>
                <c:pt idx="12575">
                  <c:v>-4.1518500000000007E-2</c:v>
                </c:pt>
                <c:pt idx="12576">
                  <c:v>-4.1518534482758634E-2</c:v>
                </c:pt>
                <c:pt idx="12577">
                  <c:v>-4.1518724137931416E-2</c:v>
                </c:pt>
                <c:pt idx="12578">
                  <c:v>-4.1518827586206897E-2</c:v>
                </c:pt>
                <c:pt idx="12579">
                  <c:v>-4.1518827586206897E-2</c:v>
                </c:pt>
                <c:pt idx="12580">
                  <c:v>-4.1518741379310373E-2</c:v>
                </c:pt>
                <c:pt idx="12581">
                  <c:v>-4.1518655172413793E-2</c:v>
                </c:pt>
                <c:pt idx="12582">
                  <c:v>-4.1518534482758634E-2</c:v>
                </c:pt>
                <c:pt idx="12583">
                  <c:v>-4.1518482758620814E-2</c:v>
                </c:pt>
                <c:pt idx="12584">
                  <c:v>-4.1518413793103483E-2</c:v>
                </c:pt>
                <c:pt idx="12585">
                  <c:v>-4.1518206896551814E-2</c:v>
                </c:pt>
                <c:pt idx="12586">
                  <c:v>-4.1518017241379324E-2</c:v>
                </c:pt>
                <c:pt idx="12587">
                  <c:v>-4.1517862068965385E-2</c:v>
                </c:pt>
                <c:pt idx="12588">
                  <c:v>-4.1517689655172434E-2</c:v>
                </c:pt>
                <c:pt idx="12589">
                  <c:v>-4.1517551724137937E-2</c:v>
                </c:pt>
                <c:pt idx="12590">
                  <c:v>-4.1517500000000013E-2</c:v>
                </c:pt>
                <c:pt idx="12591">
                  <c:v>-4.1517448275862047E-2</c:v>
                </c:pt>
                <c:pt idx="12592">
                  <c:v>-4.1517327586206923E-2</c:v>
                </c:pt>
                <c:pt idx="12593">
                  <c:v>-4.1517275862068964E-2</c:v>
                </c:pt>
                <c:pt idx="12594">
                  <c:v>-4.1517379310344826E-2</c:v>
                </c:pt>
                <c:pt idx="12595">
                  <c:v>-4.1517586206896759E-2</c:v>
                </c:pt>
                <c:pt idx="12596">
                  <c:v>-4.1517827586206903E-2</c:v>
                </c:pt>
                <c:pt idx="12597">
                  <c:v>-4.1518017241379324E-2</c:v>
                </c:pt>
                <c:pt idx="12598">
                  <c:v>-4.1518275862068965E-2</c:v>
                </c:pt>
                <c:pt idx="12599">
                  <c:v>-4.1518568965517262E-2</c:v>
                </c:pt>
                <c:pt idx="12600">
                  <c:v>-4.1518913793103483E-2</c:v>
                </c:pt>
                <c:pt idx="12601">
                  <c:v>-4.1519379310344807E-2</c:v>
                </c:pt>
                <c:pt idx="12602">
                  <c:v>-4.1519775862068967E-2</c:v>
                </c:pt>
                <c:pt idx="12603">
                  <c:v>-4.1520275862068946E-2</c:v>
                </c:pt>
                <c:pt idx="12604">
                  <c:v>-4.1520741379310347E-2</c:v>
                </c:pt>
                <c:pt idx="12605">
                  <c:v>-4.1521103448275747E-2</c:v>
                </c:pt>
                <c:pt idx="12606">
                  <c:v>-4.1521413793103396E-2</c:v>
                </c:pt>
                <c:pt idx="12607">
                  <c:v>-4.1521758620689284E-2</c:v>
                </c:pt>
                <c:pt idx="12608">
                  <c:v>-4.1521982758620693E-2</c:v>
                </c:pt>
                <c:pt idx="12609">
                  <c:v>-4.1522000000000003E-2</c:v>
                </c:pt>
                <c:pt idx="12610">
                  <c:v>-4.1521724137931246E-2</c:v>
                </c:pt>
                <c:pt idx="12611">
                  <c:v>-4.1521534482758617E-2</c:v>
                </c:pt>
                <c:pt idx="12612">
                  <c:v>-4.1521431034482824E-2</c:v>
                </c:pt>
                <c:pt idx="12613">
                  <c:v>-4.1521413793103396E-2</c:v>
                </c:pt>
                <c:pt idx="12614">
                  <c:v>-4.1521310344827575E-2</c:v>
                </c:pt>
                <c:pt idx="12615">
                  <c:v>-4.1521155172413553E-2</c:v>
                </c:pt>
                <c:pt idx="12616">
                  <c:v>-4.1521034482758616E-2</c:v>
                </c:pt>
                <c:pt idx="12617">
                  <c:v>-4.1521051724137885E-2</c:v>
                </c:pt>
                <c:pt idx="12618">
                  <c:v>-4.1521293103448334E-2</c:v>
                </c:pt>
                <c:pt idx="12619">
                  <c:v>-4.1521482758620692E-2</c:v>
                </c:pt>
                <c:pt idx="12620">
                  <c:v>-4.1521724137931246E-2</c:v>
                </c:pt>
                <c:pt idx="12621">
                  <c:v>-4.1522017241379314E-2</c:v>
                </c:pt>
                <c:pt idx="12622">
                  <c:v>-4.15223275862069E-2</c:v>
                </c:pt>
                <c:pt idx="12623">
                  <c:v>-4.1522603448275894E-2</c:v>
                </c:pt>
                <c:pt idx="12624">
                  <c:v>-4.152281034482759E-2</c:v>
                </c:pt>
                <c:pt idx="12625">
                  <c:v>-4.1522793103448523E-2</c:v>
                </c:pt>
                <c:pt idx="12626">
                  <c:v>-4.1522586206896583E-2</c:v>
                </c:pt>
                <c:pt idx="12627">
                  <c:v>-4.1522258620689645E-2</c:v>
                </c:pt>
                <c:pt idx="12628">
                  <c:v>-4.1521862068965167E-2</c:v>
                </c:pt>
                <c:pt idx="12629">
                  <c:v>-4.1521448275861753E-2</c:v>
                </c:pt>
                <c:pt idx="12630">
                  <c:v>-4.1521120689654814E-2</c:v>
                </c:pt>
                <c:pt idx="12631">
                  <c:v>-4.1520724137931321E-2</c:v>
                </c:pt>
                <c:pt idx="12632">
                  <c:v>-4.1520310344827588E-2</c:v>
                </c:pt>
                <c:pt idx="12633">
                  <c:v>-4.1519896551724125E-2</c:v>
                </c:pt>
                <c:pt idx="12634">
                  <c:v>-4.1519620689655166E-2</c:v>
                </c:pt>
                <c:pt idx="12635">
                  <c:v>-4.1519603448275884E-2</c:v>
                </c:pt>
                <c:pt idx="12636">
                  <c:v>-4.1519793103448513E-2</c:v>
                </c:pt>
                <c:pt idx="12637">
                  <c:v>-4.1519999999999987E-2</c:v>
                </c:pt>
                <c:pt idx="12638">
                  <c:v>-4.1520241379310353E-2</c:v>
                </c:pt>
                <c:pt idx="12639">
                  <c:v>-4.1520603448275864E-2</c:v>
                </c:pt>
                <c:pt idx="12640">
                  <c:v>-4.1521051724137885E-2</c:v>
                </c:pt>
                <c:pt idx="12641">
                  <c:v>-4.1521672413793086E-2</c:v>
                </c:pt>
                <c:pt idx="12642">
                  <c:v>-4.1522431034482984E-2</c:v>
                </c:pt>
                <c:pt idx="12643">
                  <c:v>-4.1523137931034522E-2</c:v>
                </c:pt>
                <c:pt idx="12644">
                  <c:v>-4.1523706896551729E-2</c:v>
                </c:pt>
                <c:pt idx="12645">
                  <c:v>-4.1524120689654873E-2</c:v>
                </c:pt>
                <c:pt idx="12646">
                  <c:v>-4.1524431034482834E-2</c:v>
                </c:pt>
                <c:pt idx="12647">
                  <c:v>-4.1524793103448449E-2</c:v>
                </c:pt>
                <c:pt idx="12648">
                  <c:v>-4.1525258620689336E-2</c:v>
                </c:pt>
                <c:pt idx="12649">
                  <c:v>-4.1525896551724076E-2</c:v>
                </c:pt>
                <c:pt idx="12650">
                  <c:v>-4.1526637931034872E-2</c:v>
                </c:pt>
                <c:pt idx="12651">
                  <c:v>-4.1527413793103464E-2</c:v>
                </c:pt>
                <c:pt idx="12652">
                  <c:v>-4.1528172413792884E-2</c:v>
                </c:pt>
                <c:pt idx="12653">
                  <c:v>-4.1528827586206886E-2</c:v>
                </c:pt>
                <c:pt idx="12654">
                  <c:v>-4.1529396551724086E-2</c:v>
                </c:pt>
                <c:pt idx="12655">
                  <c:v>-4.1529931034482784E-2</c:v>
                </c:pt>
                <c:pt idx="12656">
                  <c:v>-4.1530379310344825E-2</c:v>
                </c:pt>
                <c:pt idx="12657">
                  <c:v>-4.1530844827586379E-2</c:v>
                </c:pt>
                <c:pt idx="12658">
                  <c:v>-4.1531344827586324E-2</c:v>
                </c:pt>
                <c:pt idx="12659">
                  <c:v>-4.1531896551724096E-2</c:v>
                </c:pt>
                <c:pt idx="12660">
                  <c:v>-4.1532534482758773E-2</c:v>
                </c:pt>
                <c:pt idx="12661">
                  <c:v>-4.1533137931034685E-2</c:v>
                </c:pt>
                <c:pt idx="12662">
                  <c:v>-4.1533758620689656E-2</c:v>
                </c:pt>
                <c:pt idx="12663">
                  <c:v>-4.1534310344827588E-2</c:v>
                </c:pt>
                <c:pt idx="12664">
                  <c:v>-4.1534896551724147E-2</c:v>
                </c:pt>
                <c:pt idx="12665">
                  <c:v>-4.1535586206896562E-2</c:v>
                </c:pt>
                <c:pt idx="12666">
                  <c:v>-4.1536293103448613E-2</c:v>
                </c:pt>
                <c:pt idx="12667">
                  <c:v>-4.1536931034483027E-2</c:v>
                </c:pt>
                <c:pt idx="12668">
                  <c:v>-4.1537586206896591E-2</c:v>
                </c:pt>
                <c:pt idx="12669">
                  <c:v>-4.1538120689655046E-2</c:v>
                </c:pt>
                <c:pt idx="12670">
                  <c:v>-4.1538586206896572E-2</c:v>
                </c:pt>
                <c:pt idx="12671">
                  <c:v>-4.1538965517241414E-2</c:v>
                </c:pt>
                <c:pt idx="12672">
                  <c:v>-4.1539344827586332E-2</c:v>
                </c:pt>
                <c:pt idx="12673">
                  <c:v>-4.1539741379310352E-2</c:v>
                </c:pt>
                <c:pt idx="12674">
                  <c:v>-4.1540258620689358E-2</c:v>
                </c:pt>
                <c:pt idx="12675">
                  <c:v>-4.1540965517241381E-2</c:v>
                </c:pt>
                <c:pt idx="12676">
                  <c:v>-4.1541827586206857E-2</c:v>
                </c:pt>
                <c:pt idx="12677">
                  <c:v>-4.1542793103448494E-2</c:v>
                </c:pt>
                <c:pt idx="12678">
                  <c:v>-4.1543913793103446E-2</c:v>
                </c:pt>
                <c:pt idx="12679">
                  <c:v>-4.15451551724135E-2</c:v>
                </c:pt>
                <c:pt idx="12680">
                  <c:v>-4.1546362068965281E-2</c:v>
                </c:pt>
                <c:pt idx="12681">
                  <c:v>-4.1547413793103456E-2</c:v>
                </c:pt>
                <c:pt idx="12682">
                  <c:v>-4.1548344827586223E-2</c:v>
                </c:pt>
                <c:pt idx="12683">
                  <c:v>-4.154910344827565E-2</c:v>
                </c:pt>
                <c:pt idx="12684">
                  <c:v>-4.1549793103448314E-2</c:v>
                </c:pt>
                <c:pt idx="12685">
                  <c:v>-4.1550499999999997E-2</c:v>
                </c:pt>
                <c:pt idx="12686">
                  <c:v>-4.1551155172413645E-2</c:v>
                </c:pt>
                <c:pt idx="12687">
                  <c:v>-4.1551758620689341E-2</c:v>
                </c:pt>
                <c:pt idx="12688">
                  <c:v>-4.1552258620689647E-2</c:v>
                </c:pt>
                <c:pt idx="12689">
                  <c:v>-4.1552793103448574E-2</c:v>
                </c:pt>
                <c:pt idx="12690">
                  <c:v>-4.1553379310344807E-2</c:v>
                </c:pt>
                <c:pt idx="12691">
                  <c:v>-4.1553931034482933E-2</c:v>
                </c:pt>
                <c:pt idx="12692">
                  <c:v>-4.1554448275861834E-2</c:v>
                </c:pt>
                <c:pt idx="12693">
                  <c:v>-4.1554862068965241E-2</c:v>
                </c:pt>
                <c:pt idx="12694">
                  <c:v>-4.1555172413792849E-2</c:v>
                </c:pt>
                <c:pt idx="12695">
                  <c:v>-4.155539655172414E-2</c:v>
                </c:pt>
                <c:pt idx="12696">
                  <c:v>-4.1555362068965235E-2</c:v>
                </c:pt>
                <c:pt idx="12697">
                  <c:v>-4.1555086206896553E-2</c:v>
                </c:pt>
                <c:pt idx="12698">
                  <c:v>-4.155463793103481E-2</c:v>
                </c:pt>
                <c:pt idx="12699">
                  <c:v>-4.1554017241379311E-2</c:v>
                </c:pt>
                <c:pt idx="12700">
                  <c:v>-4.1553431034482939E-2</c:v>
                </c:pt>
                <c:pt idx="12701">
                  <c:v>-4.1552827586206903E-2</c:v>
                </c:pt>
                <c:pt idx="12702">
                  <c:v>-4.1552293103448587E-2</c:v>
                </c:pt>
                <c:pt idx="12703">
                  <c:v>-4.1551793103448434E-2</c:v>
                </c:pt>
                <c:pt idx="12704">
                  <c:v>-4.1551293103448433E-2</c:v>
                </c:pt>
                <c:pt idx="12705">
                  <c:v>-4.1550758620689646E-2</c:v>
                </c:pt>
                <c:pt idx="12706">
                  <c:v>-4.1550224137931385E-2</c:v>
                </c:pt>
                <c:pt idx="12707">
                  <c:v>-4.1549758620689284E-2</c:v>
                </c:pt>
                <c:pt idx="12708">
                  <c:v>-4.1549189655172208E-2</c:v>
                </c:pt>
                <c:pt idx="12709">
                  <c:v>-4.1548586206896547E-2</c:v>
                </c:pt>
                <c:pt idx="12710">
                  <c:v>-4.1547931034482823E-2</c:v>
                </c:pt>
                <c:pt idx="12711">
                  <c:v>-4.1547379310344766E-2</c:v>
                </c:pt>
                <c:pt idx="12712">
                  <c:v>-4.1546810344827587E-2</c:v>
                </c:pt>
                <c:pt idx="12713">
                  <c:v>-4.1546293103448526E-2</c:v>
                </c:pt>
                <c:pt idx="12714">
                  <c:v>-4.1545827586206875E-2</c:v>
                </c:pt>
                <c:pt idx="12715">
                  <c:v>-4.1545413793103447E-2</c:v>
                </c:pt>
                <c:pt idx="12716">
                  <c:v>-4.154506896551699E-2</c:v>
                </c:pt>
                <c:pt idx="12717">
                  <c:v>-4.1544793103448413E-2</c:v>
                </c:pt>
                <c:pt idx="12718">
                  <c:v>-4.1544448275861762E-2</c:v>
                </c:pt>
                <c:pt idx="12719">
                  <c:v>-4.1544051724137866E-2</c:v>
                </c:pt>
                <c:pt idx="12720">
                  <c:v>-4.1543620689655156E-2</c:v>
                </c:pt>
                <c:pt idx="12721">
                  <c:v>-4.1543293103448495E-2</c:v>
                </c:pt>
                <c:pt idx="12722">
                  <c:v>-4.1543155172413665E-2</c:v>
                </c:pt>
                <c:pt idx="12723">
                  <c:v>-4.1543051724137886E-2</c:v>
                </c:pt>
                <c:pt idx="12724">
                  <c:v>-4.1542931034482922E-2</c:v>
                </c:pt>
                <c:pt idx="12725">
                  <c:v>-4.1542879310344796E-2</c:v>
                </c:pt>
                <c:pt idx="12726">
                  <c:v>-4.15428275862069E-2</c:v>
                </c:pt>
                <c:pt idx="12727">
                  <c:v>-4.1542913793103452E-2</c:v>
                </c:pt>
                <c:pt idx="12728">
                  <c:v>-4.1543068965517217E-2</c:v>
                </c:pt>
                <c:pt idx="12729">
                  <c:v>-4.1543379310344776E-2</c:v>
                </c:pt>
                <c:pt idx="12730">
                  <c:v>-4.1543758620689354E-2</c:v>
                </c:pt>
                <c:pt idx="12731">
                  <c:v>-4.1544275862068845E-2</c:v>
                </c:pt>
                <c:pt idx="12732">
                  <c:v>-4.1544965517241385E-2</c:v>
                </c:pt>
                <c:pt idx="12733">
                  <c:v>-4.1545724137931034E-2</c:v>
                </c:pt>
                <c:pt idx="12734">
                  <c:v>-4.1546448275861854E-2</c:v>
                </c:pt>
                <c:pt idx="12735">
                  <c:v>-4.1547017241379297E-2</c:v>
                </c:pt>
                <c:pt idx="12736">
                  <c:v>-4.1547603448275863E-2</c:v>
                </c:pt>
                <c:pt idx="12737">
                  <c:v>-4.1548103448275746E-2</c:v>
                </c:pt>
                <c:pt idx="12738">
                  <c:v>-4.1548551724137885E-2</c:v>
                </c:pt>
                <c:pt idx="12739">
                  <c:v>-4.1548931034482803E-2</c:v>
                </c:pt>
                <c:pt idx="12740">
                  <c:v>-4.1549275862068774E-2</c:v>
                </c:pt>
                <c:pt idx="12741">
                  <c:v>-4.1549586206896555E-2</c:v>
                </c:pt>
                <c:pt idx="12742">
                  <c:v>-4.1549862068965132E-2</c:v>
                </c:pt>
                <c:pt idx="12743">
                  <c:v>-4.1550068965517217E-2</c:v>
                </c:pt>
                <c:pt idx="12744">
                  <c:v>-4.1550241379310363E-2</c:v>
                </c:pt>
                <c:pt idx="12745">
                  <c:v>-4.1550482758620784E-2</c:v>
                </c:pt>
                <c:pt idx="12746">
                  <c:v>-4.1550775862068956E-2</c:v>
                </c:pt>
                <c:pt idx="12747">
                  <c:v>-4.1551155172413645E-2</c:v>
                </c:pt>
                <c:pt idx="12748">
                  <c:v>-4.1551620689655157E-2</c:v>
                </c:pt>
                <c:pt idx="12749">
                  <c:v>-4.1552000000000013E-2</c:v>
                </c:pt>
                <c:pt idx="12750">
                  <c:v>-4.1552189655172406E-2</c:v>
                </c:pt>
                <c:pt idx="12751">
                  <c:v>-4.1552189655172406E-2</c:v>
                </c:pt>
                <c:pt idx="12752">
                  <c:v>-4.1552000000000013E-2</c:v>
                </c:pt>
                <c:pt idx="12753">
                  <c:v>-4.1551793103448434E-2</c:v>
                </c:pt>
                <c:pt idx="12754">
                  <c:v>-4.1551793103448434E-2</c:v>
                </c:pt>
                <c:pt idx="12755">
                  <c:v>-4.1552068965517282E-2</c:v>
                </c:pt>
                <c:pt idx="12756">
                  <c:v>-4.1552586206896593E-2</c:v>
                </c:pt>
                <c:pt idx="12757">
                  <c:v>-4.1553241379310372E-2</c:v>
                </c:pt>
                <c:pt idx="12758">
                  <c:v>-4.1553862068965282E-2</c:v>
                </c:pt>
                <c:pt idx="12759">
                  <c:v>-4.1554448275861834E-2</c:v>
                </c:pt>
                <c:pt idx="12760">
                  <c:v>-4.1554896551724105E-2</c:v>
                </c:pt>
                <c:pt idx="12761">
                  <c:v>-4.1555241379310347E-2</c:v>
                </c:pt>
                <c:pt idx="12762">
                  <c:v>-4.1555517241379306E-2</c:v>
                </c:pt>
                <c:pt idx="12763">
                  <c:v>-4.1555758620689345E-2</c:v>
                </c:pt>
                <c:pt idx="12764">
                  <c:v>-4.1556017241379313E-2</c:v>
                </c:pt>
                <c:pt idx="12765">
                  <c:v>-4.1556327586206906E-2</c:v>
                </c:pt>
                <c:pt idx="12766">
                  <c:v>-4.1556500000000003E-2</c:v>
                </c:pt>
                <c:pt idx="12767">
                  <c:v>-4.1556637931034902E-2</c:v>
                </c:pt>
                <c:pt idx="12768">
                  <c:v>-4.1556724137931413E-2</c:v>
                </c:pt>
                <c:pt idx="12769">
                  <c:v>-4.1556741379310383E-2</c:v>
                </c:pt>
                <c:pt idx="12770">
                  <c:v>-4.1556775862068969E-2</c:v>
                </c:pt>
                <c:pt idx="12771">
                  <c:v>-4.1556896551724162E-2</c:v>
                </c:pt>
                <c:pt idx="12772">
                  <c:v>-4.1557034482758624E-2</c:v>
                </c:pt>
                <c:pt idx="12773">
                  <c:v>-4.1557172413793066E-2</c:v>
                </c:pt>
                <c:pt idx="12774">
                  <c:v>-4.155731034482759E-2</c:v>
                </c:pt>
                <c:pt idx="12775">
                  <c:v>-4.1557517241379321E-2</c:v>
                </c:pt>
                <c:pt idx="12776">
                  <c:v>-4.1557741379310363E-2</c:v>
                </c:pt>
                <c:pt idx="12777">
                  <c:v>-4.1558103448275846E-2</c:v>
                </c:pt>
                <c:pt idx="12778">
                  <c:v>-4.1558620689655157E-2</c:v>
                </c:pt>
                <c:pt idx="12779">
                  <c:v>-4.1559206896551716E-2</c:v>
                </c:pt>
                <c:pt idx="12780">
                  <c:v>-4.1559948275861749E-2</c:v>
                </c:pt>
                <c:pt idx="12781">
                  <c:v>-4.1560758620689656E-2</c:v>
                </c:pt>
                <c:pt idx="12782">
                  <c:v>-4.1561482758620732E-2</c:v>
                </c:pt>
                <c:pt idx="12783">
                  <c:v>-4.1562241379310423E-2</c:v>
                </c:pt>
                <c:pt idx="12784">
                  <c:v>-4.1562982758620894E-2</c:v>
                </c:pt>
                <c:pt idx="12785">
                  <c:v>-4.1563655172413803E-2</c:v>
                </c:pt>
                <c:pt idx="12786">
                  <c:v>-4.1564189655172397E-2</c:v>
                </c:pt>
                <c:pt idx="12787">
                  <c:v>-4.1564603448275894E-2</c:v>
                </c:pt>
                <c:pt idx="12788">
                  <c:v>-4.1564965517241433E-2</c:v>
                </c:pt>
                <c:pt idx="12789">
                  <c:v>-4.1565258620689646E-2</c:v>
                </c:pt>
                <c:pt idx="12790">
                  <c:v>-4.1565551724137915E-2</c:v>
                </c:pt>
                <c:pt idx="12791">
                  <c:v>-4.1566034482758786E-2</c:v>
                </c:pt>
                <c:pt idx="12792">
                  <c:v>-4.156655172413793E-2</c:v>
                </c:pt>
                <c:pt idx="12793">
                  <c:v>-4.1567068965517283E-2</c:v>
                </c:pt>
                <c:pt idx="12794">
                  <c:v>-4.1567689655172414E-2</c:v>
                </c:pt>
                <c:pt idx="12795">
                  <c:v>-4.1568362068965345E-2</c:v>
                </c:pt>
                <c:pt idx="12796">
                  <c:v>-4.1568965517241423E-2</c:v>
                </c:pt>
                <c:pt idx="12797">
                  <c:v>-4.1569499999999995E-2</c:v>
                </c:pt>
                <c:pt idx="12798">
                  <c:v>-4.1569862068965242E-2</c:v>
                </c:pt>
                <c:pt idx="12799">
                  <c:v>-4.1569999999999996E-2</c:v>
                </c:pt>
                <c:pt idx="12800">
                  <c:v>-4.1570034482758617E-2</c:v>
                </c:pt>
                <c:pt idx="12801">
                  <c:v>-4.1570034482758617E-2</c:v>
                </c:pt>
                <c:pt idx="12802">
                  <c:v>-4.1569999999999996E-2</c:v>
                </c:pt>
                <c:pt idx="12803">
                  <c:v>-4.1569965517241403E-2</c:v>
                </c:pt>
                <c:pt idx="12804">
                  <c:v>-4.1569982758620713E-2</c:v>
                </c:pt>
                <c:pt idx="12805">
                  <c:v>-4.1569896551724141E-2</c:v>
                </c:pt>
                <c:pt idx="12806">
                  <c:v>-4.1569724137931349E-2</c:v>
                </c:pt>
                <c:pt idx="12807">
                  <c:v>-4.1569465517241402E-2</c:v>
                </c:pt>
                <c:pt idx="12808">
                  <c:v>-4.1569224137931397E-2</c:v>
                </c:pt>
                <c:pt idx="12809">
                  <c:v>-4.1569034482758623E-2</c:v>
                </c:pt>
                <c:pt idx="12810">
                  <c:v>-4.1568965517241423E-2</c:v>
                </c:pt>
                <c:pt idx="12811">
                  <c:v>-4.1568965517241423E-2</c:v>
                </c:pt>
                <c:pt idx="12812">
                  <c:v>-4.1568948275861856E-2</c:v>
                </c:pt>
                <c:pt idx="12813">
                  <c:v>-4.1568965517241423E-2</c:v>
                </c:pt>
                <c:pt idx="12814">
                  <c:v>-4.1569000000000002E-2</c:v>
                </c:pt>
                <c:pt idx="12815">
                  <c:v>-4.1569017241379312E-2</c:v>
                </c:pt>
                <c:pt idx="12816">
                  <c:v>-4.1569034482758623E-2</c:v>
                </c:pt>
                <c:pt idx="12817">
                  <c:v>-4.1569068965517243E-2</c:v>
                </c:pt>
                <c:pt idx="12818">
                  <c:v>-4.1569155172413746E-2</c:v>
                </c:pt>
                <c:pt idx="12819">
                  <c:v>-4.1569310344827588E-2</c:v>
                </c:pt>
                <c:pt idx="12820">
                  <c:v>-4.1569413793103457E-2</c:v>
                </c:pt>
                <c:pt idx="12821">
                  <c:v>-4.1569379310344795E-2</c:v>
                </c:pt>
                <c:pt idx="12822">
                  <c:v>-4.1569189655172395E-2</c:v>
                </c:pt>
                <c:pt idx="12823">
                  <c:v>-4.1568965517241423E-2</c:v>
                </c:pt>
                <c:pt idx="12824">
                  <c:v>-4.1568551724137925E-2</c:v>
                </c:pt>
                <c:pt idx="12825">
                  <c:v>-4.1568137931034629E-2</c:v>
                </c:pt>
                <c:pt idx="12826">
                  <c:v>-4.1567758620689656E-2</c:v>
                </c:pt>
                <c:pt idx="12827">
                  <c:v>-4.1567310344827593E-2</c:v>
                </c:pt>
                <c:pt idx="12828">
                  <c:v>-4.1566827586206903E-2</c:v>
                </c:pt>
                <c:pt idx="12829">
                  <c:v>-4.1566344827586511E-2</c:v>
                </c:pt>
                <c:pt idx="12830">
                  <c:v>-4.1565965517241413E-2</c:v>
                </c:pt>
                <c:pt idx="12831">
                  <c:v>-4.1565724137931352E-2</c:v>
                </c:pt>
                <c:pt idx="12832">
                  <c:v>-4.1565689655172412E-2</c:v>
                </c:pt>
                <c:pt idx="12833">
                  <c:v>-4.1565862068965252E-2</c:v>
                </c:pt>
                <c:pt idx="12834">
                  <c:v>-4.1566120689655157E-2</c:v>
                </c:pt>
                <c:pt idx="12835">
                  <c:v>-4.1566379310344827E-2</c:v>
                </c:pt>
                <c:pt idx="12836">
                  <c:v>-4.1566620689655172E-2</c:v>
                </c:pt>
                <c:pt idx="12837">
                  <c:v>-4.1566879310344827E-2</c:v>
                </c:pt>
                <c:pt idx="12838">
                  <c:v>-4.1567206896551814E-2</c:v>
                </c:pt>
                <c:pt idx="12839">
                  <c:v>-4.1567603448275904E-2</c:v>
                </c:pt>
                <c:pt idx="12840">
                  <c:v>-4.1568000000000001E-2</c:v>
                </c:pt>
                <c:pt idx="12841">
                  <c:v>-4.1568448275861945E-2</c:v>
                </c:pt>
                <c:pt idx="12842">
                  <c:v>-4.1568982758620733E-2</c:v>
                </c:pt>
                <c:pt idx="12843">
                  <c:v>-4.1569517241379306E-2</c:v>
                </c:pt>
                <c:pt idx="12844">
                  <c:v>-4.157017241379285E-2</c:v>
                </c:pt>
                <c:pt idx="12845">
                  <c:v>-4.1570965517241383E-2</c:v>
                </c:pt>
                <c:pt idx="12846">
                  <c:v>-4.1571758620689313E-2</c:v>
                </c:pt>
                <c:pt idx="12847">
                  <c:v>-4.1572396551724136E-2</c:v>
                </c:pt>
                <c:pt idx="12848">
                  <c:v>-4.1572862068965301E-2</c:v>
                </c:pt>
                <c:pt idx="12849">
                  <c:v>-4.1573241379310344E-2</c:v>
                </c:pt>
                <c:pt idx="12850">
                  <c:v>-4.1573655172413786E-2</c:v>
                </c:pt>
                <c:pt idx="12851">
                  <c:v>-4.1574017241379296E-2</c:v>
                </c:pt>
                <c:pt idx="12852">
                  <c:v>-4.1574396551724097E-2</c:v>
                </c:pt>
                <c:pt idx="12853">
                  <c:v>-4.1574844827586284E-2</c:v>
                </c:pt>
                <c:pt idx="12854">
                  <c:v>-4.1575137931034484E-2</c:v>
                </c:pt>
                <c:pt idx="12855">
                  <c:v>-4.1575189655172345E-2</c:v>
                </c:pt>
                <c:pt idx="12856">
                  <c:v>-4.1574931034482794E-2</c:v>
                </c:pt>
                <c:pt idx="12857">
                  <c:v>-4.1574413793103455E-2</c:v>
                </c:pt>
                <c:pt idx="12858">
                  <c:v>-4.1573775862068965E-2</c:v>
                </c:pt>
                <c:pt idx="12859">
                  <c:v>-4.1573034482758627E-2</c:v>
                </c:pt>
                <c:pt idx="12860">
                  <c:v>-4.1572241379310364E-2</c:v>
                </c:pt>
                <c:pt idx="12861">
                  <c:v>-4.1571431034482804E-2</c:v>
                </c:pt>
                <c:pt idx="12862">
                  <c:v>-4.1570620689655155E-2</c:v>
                </c:pt>
                <c:pt idx="12863">
                  <c:v>-4.1569724137931349E-2</c:v>
                </c:pt>
                <c:pt idx="12864">
                  <c:v>-4.1568689655172422E-2</c:v>
                </c:pt>
                <c:pt idx="12865">
                  <c:v>-4.1567517241379331E-2</c:v>
                </c:pt>
                <c:pt idx="12866">
                  <c:v>-4.1566172413793095E-2</c:v>
                </c:pt>
                <c:pt idx="12867">
                  <c:v>-4.1564724137931386E-2</c:v>
                </c:pt>
                <c:pt idx="12868">
                  <c:v>-4.1563224137931475E-2</c:v>
                </c:pt>
                <c:pt idx="12869">
                  <c:v>-4.1561758620689428E-2</c:v>
                </c:pt>
                <c:pt idx="12870">
                  <c:v>-4.1560310344827586E-2</c:v>
                </c:pt>
                <c:pt idx="12871">
                  <c:v>-4.1558603448275867E-2</c:v>
                </c:pt>
                <c:pt idx="12872">
                  <c:v>-4.1556793103448564E-2</c:v>
                </c:pt>
                <c:pt idx="12873">
                  <c:v>-4.1554999999999995E-2</c:v>
                </c:pt>
                <c:pt idx="12874">
                  <c:v>-4.1553206896551724E-2</c:v>
                </c:pt>
                <c:pt idx="12875">
                  <c:v>-4.1551241379310343E-2</c:v>
                </c:pt>
                <c:pt idx="12876">
                  <c:v>-4.1549120689654766E-2</c:v>
                </c:pt>
                <c:pt idx="12877">
                  <c:v>-4.1546982758620704E-2</c:v>
                </c:pt>
                <c:pt idx="12878">
                  <c:v>-4.1544793103448413E-2</c:v>
                </c:pt>
                <c:pt idx="12879">
                  <c:v>-4.1542517241379306E-2</c:v>
                </c:pt>
                <c:pt idx="12880">
                  <c:v>-4.1540137931034483E-2</c:v>
                </c:pt>
                <c:pt idx="12881">
                  <c:v>-4.1537793103448524E-2</c:v>
                </c:pt>
                <c:pt idx="12882">
                  <c:v>-4.1535431034482824E-2</c:v>
                </c:pt>
                <c:pt idx="12883">
                  <c:v>-4.1533086206896594E-2</c:v>
                </c:pt>
                <c:pt idx="12884">
                  <c:v>-4.1530879310344805E-2</c:v>
                </c:pt>
                <c:pt idx="12885">
                  <c:v>-4.1528775862068955E-2</c:v>
                </c:pt>
                <c:pt idx="12886">
                  <c:v>-4.1526724137931396E-2</c:v>
                </c:pt>
                <c:pt idx="12887">
                  <c:v>-4.1524655172413785E-2</c:v>
                </c:pt>
                <c:pt idx="12888">
                  <c:v>-4.1522689655172432E-2</c:v>
                </c:pt>
                <c:pt idx="12889">
                  <c:v>-4.1520862068965235E-2</c:v>
                </c:pt>
                <c:pt idx="12890">
                  <c:v>-4.1519034482758684E-2</c:v>
                </c:pt>
                <c:pt idx="12891">
                  <c:v>-4.1517327586206923E-2</c:v>
                </c:pt>
                <c:pt idx="12892">
                  <c:v>-4.1515741379310363E-2</c:v>
                </c:pt>
                <c:pt idx="12893">
                  <c:v>-4.1514137931034721E-2</c:v>
                </c:pt>
                <c:pt idx="12894">
                  <c:v>-4.1512482758620933E-2</c:v>
                </c:pt>
                <c:pt idx="12895">
                  <c:v>-4.1510862068965329E-2</c:v>
                </c:pt>
                <c:pt idx="12896">
                  <c:v>-4.1509206896551729E-2</c:v>
                </c:pt>
                <c:pt idx="12897">
                  <c:v>-4.1507465517241424E-2</c:v>
                </c:pt>
                <c:pt idx="12898">
                  <c:v>-4.1505775862068946E-2</c:v>
                </c:pt>
                <c:pt idx="12899">
                  <c:v>-4.1504241379310372E-2</c:v>
                </c:pt>
                <c:pt idx="12900">
                  <c:v>-4.1502810344827584E-2</c:v>
                </c:pt>
                <c:pt idx="12901">
                  <c:v>-4.1501482758620714E-2</c:v>
                </c:pt>
                <c:pt idx="12902">
                  <c:v>-4.1500224137931405E-2</c:v>
                </c:pt>
                <c:pt idx="12903">
                  <c:v>-4.1499034482758719E-2</c:v>
                </c:pt>
                <c:pt idx="12904">
                  <c:v>-4.1497844827586505E-2</c:v>
                </c:pt>
                <c:pt idx="12905">
                  <c:v>-4.1496586206896835E-2</c:v>
                </c:pt>
                <c:pt idx="12906">
                  <c:v>-4.1495241379310384E-2</c:v>
                </c:pt>
                <c:pt idx="12907">
                  <c:v>-4.1493862068965465E-2</c:v>
                </c:pt>
                <c:pt idx="12908">
                  <c:v>-4.1492379310344912E-2</c:v>
                </c:pt>
                <c:pt idx="12909">
                  <c:v>-4.1490793103448637E-2</c:v>
                </c:pt>
                <c:pt idx="12910">
                  <c:v>-4.1489241379310357E-2</c:v>
                </c:pt>
                <c:pt idx="12911">
                  <c:v>-4.148772413793142E-2</c:v>
                </c:pt>
                <c:pt idx="12912">
                  <c:v>-4.1486172413793106E-2</c:v>
                </c:pt>
                <c:pt idx="12913">
                  <c:v>-4.1484620689655166E-2</c:v>
                </c:pt>
                <c:pt idx="12914">
                  <c:v>-4.1483224137931478E-2</c:v>
                </c:pt>
                <c:pt idx="12915">
                  <c:v>-4.1481913793103453E-2</c:v>
                </c:pt>
                <c:pt idx="12916">
                  <c:v>-4.1480568965517273E-2</c:v>
                </c:pt>
                <c:pt idx="12917">
                  <c:v>-4.1479258620689373E-2</c:v>
                </c:pt>
                <c:pt idx="12918">
                  <c:v>-4.1477896551724125E-2</c:v>
                </c:pt>
                <c:pt idx="12919">
                  <c:v>-4.1476482758620849E-2</c:v>
                </c:pt>
                <c:pt idx="12920">
                  <c:v>-4.1474965517241384E-2</c:v>
                </c:pt>
                <c:pt idx="12921">
                  <c:v>-4.1473396551724162E-2</c:v>
                </c:pt>
                <c:pt idx="12922">
                  <c:v>-4.1471827586206877E-2</c:v>
                </c:pt>
                <c:pt idx="12923">
                  <c:v>-4.1470310344827586E-2</c:v>
                </c:pt>
                <c:pt idx="12924">
                  <c:v>-4.1469017241379323E-2</c:v>
                </c:pt>
                <c:pt idx="12925">
                  <c:v>-4.1467931034483027E-2</c:v>
                </c:pt>
                <c:pt idx="12926">
                  <c:v>-4.1467000000000094E-2</c:v>
                </c:pt>
                <c:pt idx="12927">
                  <c:v>-4.146613793103484E-2</c:v>
                </c:pt>
                <c:pt idx="12928">
                  <c:v>-4.1465172413793085E-2</c:v>
                </c:pt>
                <c:pt idx="12929">
                  <c:v>-4.1464206896551878E-2</c:v>
                </c:pt>
                <c:pt idx="12930">
                  <c:v>-4.1463327586206924E-2</c:v>
                </c:pt>
                <c:pt idx="12931">
                  <c:v>-4.1462672413793304E-2</c:v>
                </c:pt>
                <c:pt idx="12932">
                  <c:v>-4.1462086206896835E-2</c:v>
                </c:pt>
                <c:pt idx="12933">
                  <c:v>-4.1461551724137916E-2</c:v>
                </c:pt>
                <c:pt idx="12934">
                  <c:v>-4.1461051724137915E-2</c:v>
                </c:pt>
                <c:pt idx="12935">
                  <c:v>-4.1460655172413798E-2</c:v>
                </c:pt>
                <c:pt idx="12936">
                  <c:v>-4.1460396551724184E-2</c:v>
                </c:pt>
                <c:pt idx="12937">
                  <c:v>-4.1460189655172397E-2</c:v>
                </c:pt>
                <c:pt idx="12938">
                  <c:v>-4.1459931034482832E-2</c:v>
                </c:pt>
                <c:pt idx="12939">
                  <c:v>-4.1459827586206886E-2</c:v>
                </c:pt>
                <c:pt idx="12940">
                  <c:v>-4.1459672413793086E-2</c:v>
                </c:pt>
                <c:pt idx="12941">
                  <c:v>-4.1459448275861788E-2</c:v>
                </c:pt>
                <c:pt idx="12942">
                  <c:v>-4.1459189655172375E-2</c:v>
                </c:pt>
                <c:pt idx="12943">
                  <c:v>-4.1459034482758617E-2</c:v>
                </c:pt>
                <c:pt idx="12944">
                  <c:v>-4.1459017241379306E-2</c:v>
                </c:pt>
                <c:pt idx="12945">
                  <c:v>-4.1458948275861836E-2</c:v>
                </c:pt>
                <c:pt idx="12946">
                  <c:v>-4.1458827586206899E-2</c:v>
                </c:pt>
                <c:pt idx="12947">
                  <c:v>-4.1458724137931349E-2</c:v>
                </c:pt>
                <c:pt idx="12948">
                  <c:v>-4.1458448275861835E-2</c:v>
                </c:pt>
                <c:pt idx="12949">
                  <c:v>-4.1458103448275857E-2</c:v>
                </c:pt>
                <c:pt idx="12950">
                  <c:v>-4.1457775862068967E-2</c:v>
                </c:pt>
                <c:pt idx="12951">
                  <c:v>-4.1457413793103484E-2</c:v>
                </c:pt>
                <c:pt idx="12952">
                  <c:v>-4.1457000000000022E-2</c:v>
                </c:pt>
                <c:pt idx="12953">
                  <c:v>-4.1456586206896594E-2</c:v>
                </c:pt>
                <c:pt idx="12954">
                  <c:v>-4.1456258620689662E-2</c:v>
                </c:pt>
                <c:pt idx="12955">
                  <c:v>-4.1455913793103462E-2</c:v>
                </c:pt>
                <c:pt idx="12956">
                  <c:v>-4.1455586206896551E-2</c:v>
                </c:pt>
                <c:pt idx="12957">
                  <c:v>-4.1455189655172385E-2</c:v>
                </c:pt>
                <c:pt idx="12958">
                  <c:v>-4.1454758620689647E-2</c:v>
                </c:pt>
                <c:pt idx="12959">
                  <c:v>-4.14543620689653E-2</c:v>
                </c:pt>
                <c:pt idx="12960">
                  <c:v>-4.1453931034482971E-2</c:v>
                </c:pt>
                <c:pt idx="12961">
                  <c:v>-4.1453620689655177E-2</c:v>
                </c:pt>
                <c:pt idx="12962">
                  <c:v>-4.1453396551724163E-2</c:v>
                </c:pt>
                <c:pt idx="12963">
                  <c:v>-4.145331034482759E-2</c:v>
                </c:pt>
                <c:pt idx="12964">
                  <c:v>-4.1453293103448571E-2</c:v>
                </c:pt>
                <c:pt idx="12965">
                  <c:v>-4.1453362068965445E-2</c:v>
                </c:pt>
                <c:pt idx="12966">
                  <c:v>-4.1453413793103473E-2</c:v>
                </c:pt>
                <c:pt idx="12967">
                  <c:v>-4.1453534482758632E-2</c:v>
                </c:pt>
                <c:pt idx="12968">
                  <c:v>-4.1453655172413797E-2</c:v>
                </c:pt>
                <c:pt idx="12969">
                  <c:v>-4.1453793103448551E-2</c:v>
                </c:pt>
                <c:pt idx="12970">
                  <c:v>-4.1453948275861872E-2</c:v>
                </c:pt>
                <c:pt idx="12971">
                  <c:v>-4.1454155172413756E-2</c:v>
                </c:pt>
                <c:pt idx="12972">
                  <c:v>-4.1454431034482958E-2</c:v>
                </c:pt>
                <c:pt idx="12973">
                  <c:v>-4.1454810344827585E-2</c:v>
                </c:pt>
                <c:pt idx="12974">
                  <c:v>-4.1455206896551723E-2</c:v>
                </c:pt>
                <c:pt idx="12975">
                  <c:v>-4.1455499999999999E-2</c:v>
                </c:pt>
                <c:pt idx="12976">
                  <c:v>-4.1455689655172406E-2</c:v>
                </c:pt>
                <c:pt idx="12977">
                  <c:v>-4.1455827586206896E-2</c:v>
                </c:pt>
                <c:pt idx="12978">
                  <c:v>-4.1455896551724096E-2</c:v>
                </c:pt>
                <c:pt idx="12979">
                  <c:v>-4.1455862068965212E-2</c:v>
                </c:pt>
                <c:pt idx="12980">
                  <c:v>-4.1455741379310317E-2</c:v>
                </c:pt>
                <c:pt idx="12981">
                  <c:v>-4.1455586206896551E-2</c:v>
                </c:pt>
                <c:pt idx="12982">
                  <c:v>-4.1455672413793096E-2</c:v>
                </c:pt>
                <c:pt idx="12983">
                  <c:v>-4.1455965517241393E-2</c:v>
                </c:pt>
                <c:pt idx="12984">
                  <c:v>-4.1456293103448637E-2</c:v>
                </c:pt>
                <c:pt idx="12985">
                  <c:v>-4.1456637931034913E-2</c:v>
                </c:pt>
                <c:pt idx="12986">
                  <c:v>-4.1457068965517284E-2</c:v>
                </c:pt>
                <c:pt idx="12987">
                  <c:v>-4.1457551724137925E-2</c:v>
                </c:pt>
                <c:pt idx="12988">
                  <c:v>-4.1458103448275857E-2</c:v>
                </c:pt>
                <c:pt idx="12989">
                  <c:v>-4.1458689655172416E-2</c:v>
                </c:pt>
                <c:pt idx="12990">
                  <c:v>-4.1459362068965243E-2</c:v>
                </c:pt>
                <c:pt idx="12991">
                  <c:v>-4.146013793103473E-2</c:v>
                </c:pt>
                <c:pt idx="12992">
                  <c:v>-4.1460879310344825E-2</c:v>
                </c:pt>
                <c:pt idx="12993">
                  <c:v>-4.1461586206896564E-2</c:v>
                </c:pt>
                <c:pt idx="12994">
                  <c:v>-4.1462344827586567E-2</c:v>
                </c:pt>
                <c:pt idx="12995">
                  <c:v>-4.1463120689655165E-2</c:v>
                </c:pt>
                <c:pt idx="12996">
                  <c:v>-4.1463879310344828E-2</c:v>
                </c:pt>
                <c:pt idx="12997">
                  <c:v>-4.1464689655172422E-2</c:v>
                </c:pt>
                <c:pt idx="12998">
                  <c:v>-4.1465603448275892E-2</c:v>
                </c:pt>
                <c:pt idx="12999">
                  <c:v>-4.146658620689684E-2</c:v>
                </c:pt>
                <c:pt idx="13000">
                  <c:v>-4.1467534482758757E-2</c:v>
                </c:pt>
                <c:pt idx="13001">
                  <c:v>-4.1468379310344826E-2</c:v>
                </c:pt>
                <c:pt idx="13002">
                  <c:v>-4.1469172413793075E-2</c:v>
                </c:pt>
                <c:pt idx="13003">
                  <c:v>-4.1469862068965295E-2</c:v>
                </c:pt>
                <c:pt idx="13004">
                  <c:v>-4.1470431034482912E-2</c:v>
                </c:pt>
                <c:pt idx="13005">
                  <c:v>-4.1471068965517242E-2</c:v>
                </c:pt>
                <c:pt idx="13006">
                  <c:v>-4.1471844827586223E-2</c:v>
                </c:pt>
                <c:pt idx="13007">
                  <c:v>-4.1472603448275913E-2</c:v>
                </c:pt>
                <c:pt idx="13008">
                  <c:v>-4.1473482758620804E-2</c:v>
                </c:pt>
                <c:pt idx="13009">
                  <c:v>-4.1474379310344776E-2</c:v>
                </c:pt>
                <c:pt idx="13010">
                  <c:v>-4.1475206896551715E-2</c:v>
                </c:pt>
                <c:pt idx="13011">
                  <c:v>-4.1475896551724095E-2</c:v>
                </c:pt>
                <c:pt idx="13012">
                  <c:v>-4.1476500000000006E-2</c:v>
                </c:pt>
                <c:pt idx="13013">
                  <c:v>-4.1476982758620724E-2</c:v>
                </c:pt>
                <c:pt idx="13014">
                  <c:v>-4.1477465517241414E-2</c:v>
                </c:pt>
                <c:pt idx="13015">
                  <c:v>-4.1477965517241394E-2</c:v>
                </c:pt>
                <c:pt idx="13016">
                  <c:v>-4.1478482758620712E-2</c:v>
                </c:pt>
                <c:pt idx="13017">
                  <c:v>-4.1478982758620712E-2</c:v>
                </c:pt>
                <c:pt idx="13018">
                  <c:v>-4.1479620689655085E-2</c:v>
                </c:pt>
                <c:pt idx="13019">
                  <c:v>-4.1480206896551734E-2</c:v>
                </c:pt>
                <c:pt idx="13020">
                  <c:v>-4.1480810344827576E-2</c:v>
                </c:pt>
                <c:pt idx="13021">
                  <c:v>-4.1481413793103453E-2</c:v>
                </c:pt>
                <c:pt idx="13022">
                  <c:v>-4.1482137931034807E-2</c:v>
                </c:pt>
                <c:pt idx="13023">
                  <c:v>-4.1482879310344827E-2</c:v>
                </c:pt>
                <c:pt idx="13024">
                  <c:v>-4.1483517241379324E-2</c:v>
                </c:pt>
                <c:pt idx="13025">
                  <c:v>-4.1484137931034643E-2</c:v>
                </c:pt>
                <c:pt idx="13026">
                  <c:v>-4.1484827586206897E-2</c:v>
                </c:pt>
                <c:pt idx="13027">
                  <c:v>-4.1485655172413795E-2</c:v>
                </c:pt>
                <c:pt idx="13028">
                  <c:v>-4.1486465517241534E-2</c:v>
                </c:pt>
                <c:pt idx="13029">
                  <c:v>-4.1487241379310383E-2</c:v>
                </c:pt>
                <c:pt idx="13030">
                  <c:v>-4.1487758620689659E-2</c:v>
                </c:pt>
                <c:pt idx="13031">
                  <c:v>-4.1488120689655045E-2</c:v>
                </c:pt>
                <c:pt idx="13032">
                  <c:v>-4.1488517241379322E-2</c:v>
                </c:pt>
                <c:pt idx="13033">
                  <c:v>-4.1488982758620813E-2</c:v>
                </c:pt>
                <c:pt idx="13034">
                  <c:v>-4.1489396551724143E-2</c:v>
                </c:pt>
                <c:pt idx="13035">
                  <c:v>-4.1489724137931339E-2</c:v>
                </c:pt>
                <c:pt idx="13036">
                  <c:v>-4.1489999999999999E-2</c:v>
                </c:pt>
                <c:pt idx="13037">
                  <c:v>-4.1490310344827593E-2</c:v>
                </c:pt>
                <c:pt idx="13038">
                  <c:v>-4.1490603448275924E-2</c:v>
                </c:pt>
                <c:pt idx="13039">
                  <c:v>-4.1490948275862055E-2</c:v>
                </c:pt>
                <c:pt idx="13040">
                  <c:v>-4.1491362068965455E-2</c:v>
                </c:pt>
                <c:pt idx="13041">
                  <c:v>-4.1491896551724125E-2</c:v>
                </c:pt>
                <c:pt idx="13042">
                  <c:v>-4.1492448275862057E-2</c:v>
                </c:pt>
                <c:pt idx="13043">
                  <c:v>-4.1492896551724383E-2</c:v>
                </c:pt>
                <c:pt idx="13044">
                  <c:v>-4.1493362068965485E-2</c:v>
                </c:pt>
                <c:pt idx="13045">
                  <c:v>-4.1493965517241584E-2</c:v>
                </c:pt>
                <c:pt idx="13046">
                  <c:v>-4.1494724137931469E-2</c:v>
                </c:pt>
                <c:pt idx="13047">
                  <c:v>-4.149562068965517E-2</c:v>
                </c:pt>
                <c:pt idx="13048">
                  <c:v>-4.1496500000000124E-2</c:v>
                </c:pt>
                <c:pt idx="13049">
                  <c:v>-4.1497396551724193E-2</c:v>
                </c:pt>
                <c:pt idx="13050">
                  <c:v>-4.1498413793103504E-2</c:v>
                </c:pt>
                <c:pt idx="13051">
                  <c:v>-4.1499448275861946E-2</c:v>
                </c:pt>
                <c:pt idx="13052">
                  <c:v>-4.1500379310344816E-2</c:v>
                </c:pt>
                <c:pt idx="13053">
                  <c:v>-4.1501189655172376E-2</c:v>
                </c:pt>
                <c:pt idx="13054">
                  <c:v>-4.1501931034482804E-2</c:v>
                </c:pt>
                <c:pt idx="13055">
                  <c:v>-4.150262068965517E-2</c:v>
                </c:pt>
                <c:pt idx="13056">
                  <c:v>-4.1503310344827592E-2</c:v>
                </c:pt>
                <c:pt idx="13057">
                  <c:v>-4.1503982758620724E-2</c:v>
                </c:pt>
                <c:pt idx="13058">
                  <c:v>-4.1504568965517262E-2</c:v>
                </c:pt>
                <c:pt idx="13059">
                  <c:v>-4.1505103448275855E-2</c:v>
                </c:pt>
                <c:pt idx="13060">
                  <c:v>-4.1505724137931306E-2</c:v>
                </c:pt>
                <c:pt idx="13061">
                  <c:v>-4.1506362068965366E-2</c:v>
                </c:pt>
                <c:pt idx="13062">
                  <c:v>-4.1506982758620824E-2</c:v>
                </c:pt>
                <c:pt idx="13063">
                  <c:v>-4.1507534482758623E-2</c:v>
                </c:pt>
                <c:pt idx="13064">
                  <c:v>-4.1508068965517252E-2</c:v>
                </c:pt>
                <c:pt idx="13065">
                  <c:v>-4.1508620689655155E-2</c:v>
                </c:pt>
                <c:pt idx="13066">
                  <c:v>-4.1509172413793045E-2</c:v>
                </c:pt>
                <c:pt idx="13067">
                  <c:v>-4.1509896551724067E-2</c:v>
                </c:pt>
                <c:pt idx="13068">
                  <c:v>-4.1510620689655171E-2</c:v>
                </c:pt>
                <c:pt idx="13069">
                  <c:v>-4.1511120689655047E-2</c:v>
                </c:pt>
                <c:pt idx="13070">
                  <c:v>-4.1511534482758627E-2</c:v>
                </c:pt>
                <c:pt idx="13071">
                  <c:v>-4.1512068965517304E-2</c:v>
                </c:pt>
                <c:pt idx="13072">
                  <c:v>-4.1512603448276078E-2</c:v>
                </c:pt>
                <c:pt idx="13073">
                  <c:v>-4.1513068965517284E-2</c:v>
                </c:pt>
                <c:pt idx="13074">
                  <c:v>-4.1513431034483086E-2</c:v>
                </c:pt>
                <c:pt idx="13075">
                  <c:v>-4.1513793103448597E-2</c:v>
                </c:pt>
                <c:pt idx="13076">
                  <c:v>-4.1514137931034721E-2</c:v>
                </c:pt>
                <c:pt idx="13077">
                  <c:v>-4.1514465517241424E-2</c:v>
                </c:pt>
                <c:pt idx="13078">
                  <c:v>-4.15148275862069E-2</c:v>
                </c:pt>
                <c:pt idx="13079">
                  <c:v>-4.1515275862068955E-2</c:v>
                </c:pt>
                <c:pt idx="13080">
                  <c:v>-4.1515810344827576E-2</c:v>
                </c:pt>
                <c:pt idx="13081">
                  <c:v>-4.1516327586207012E-2</c:v>
                </c:pt>
                <c:pt idx="13082">
                  <c:v>-4.1516879310344826E-2</c:v>
                </c:pt>
                <c:pt idx="13083">
                  <c:v>-4.1517517241379323E-2</c:v>
                </c:pt>
                <c:pt idx="13084">
                  <c:v>-4.1518344827586449E-2</c:v>
                </c:pt>
                <c:pt idx="13085">
                  <c:v>-4.1519258620689656E-2</c:v>
                </c:pt>
                <c:pt idx="13086">
                  <c:v>-4.1520172413793056E-2</c:v>
                </c:pt>
                <c:pt idx="13087">
                  <c:v>-4.1521068965517036E-2</c:v>
                </c:pt>
                <c:pt idx="13088">
                  <c:v>-4.1521931034482804E-2</c:v>
                </c:pt>
                <c:pt idx="13089">
                  <c:v>-4.1522827586206901E-2</c:v>
                </c:pt>
                <c:pt idx="13090">
                  <c:v>-4.1523741379310343E-2</c:v>
                </c:pt>
                <c:pt idx="13091">
                  <c:v>-4.1524706896551716E-2</c:v>
                </c:pt>
                <c:pt idx="13092">
                  <c:v>-4.1525741379310345E-2</c:v>
                </c:pt>
                <c:pt idx="13093">
                  <c:v>-4.1526655172413787E-2</c:v>
                </c:pt>
                <c:pt idx="13094">
                  <c:v>-4.1527413793103464E-2</c:v>
                </c:pt>
                <c:pt idx="13095">
                  <c:v>-4.1527931034482914E-2</c:v>
                </c:pt>
                <c:pt idx="13096">
                  <c:v>-4.1528482758620713E-2</c:v>
                </c:pt>
                <c:pt idx="13097">
                  <c:v>-4.1529206896551728E-2</c:v>
                </c:pt>
                <c:pt idx="13098">
                  <c:v>-4.1529965517241377E-2</c:v>
                </c:pt>
                <c:pt idx="13099">
                  <c:v>-4.1530758620689646E-2</c:v>
                </c:pt>
                <c:pt idx="13100">
                  <c:v>-4.1531482758620723E-2</c:v>
                </c:pt>
                <c:pt idx="13101">
                  <c:v>-4.1532275862068972E-2</c:v>
                </c:pt>
                <c:pt idx="13102">
                  <c:v>-4.1533120689655145E-2</c:v>
                </c:pt>
                <c:pt idx="13103">
                  <c:v>-4.1534000000000001E-2</c:v>
                </c:pt>
                <c:pt idx="13104">
                  <c:v>-4.1534758620689449E-2</c:v>
                </c:pt>
                <c:pt idx="13105">
                  <c:v>-4.1535396551724106E-2</c:v>
                </c:pt>
                <c:pt idx="13106">
                  <c:v>-4.1535931034482824E-2</c:v>
                </c:pt>
                <c:pt idx="13107">
                  <c:v>-4.1536293103448613E-2</c:v>
                </c:pt>
                <c:pt idx="13108">
                  <c:v>-4.1536586206896743E-2</c:v>
                </c:pt>
                <c:pt idx="13109">
                  <c:v>-4.1536965517241523E-2</c:v>
                </c:pt>
                <c:pt idx="13110">
                  <c:v>-4.1537448275861956E-2</c:v>
                </c:pt>
                <c:pt idx="13111">
                  <c:v>-4.1537982758620813E-2</c:v>
                </c:pt>
                <c:pt idx="13112">
                  <c:v>-4.1538586206896572E-2</c:v>
                </c:pt>
                <c:pt idx="13113">
                  <c:v>-4.1539206896551731E-2</c:v>
                </c:pt>
                <c:pt idx="13114">
                  <c:v>-4.1539879310344786E-2</c:v>
                </c:pt>
                <c:pt idx="13115">
                  <c:v>-4.1540568965517034E-2</c:v>
                </c:pt>
                <c:pt idx="13116">
                  <c:v>-4.1541293103448333E-2</c:v>
                </c:pt>
                <c:pt idx="13117">
                  <c:v>-4.1541965517241375E-2</c:v>
                </c:pt>
                <c:pt idx="13118">
                  <c:v>-4.1542551724137906E-2</c:v>
                </c:pt>
                <c:pt idx="13119">
                  <c:v>-4.1543120689654857E-2</c:v>
                </c:pt>
                <c:pt idx="13120">
                  <c:v>-4.1543706896551715E-2</c:v>
                </c:pt>
                <c:pt idx="13121">
                  <c:v>-4.1544310344827556E-2</c:v>
                </c:pt>
                <c:pt idx="13122">
                  <c:v>-4.1544948275861741E-2</c:v>
                </c:pt>
                <c:pt idx="13123">
                  <c:v>-4.1545655172413765E-2</c:v>
                </c:pt>
                <c:pt idx="13124">
                  <c:v>-4.1546448275861854E-2</c:v>
                </c:pt>
                <c:pt idx="13125">
                  <c:v>-4.1547344827586319E-2</c:v>
                </c:pt>
                <c:pt idx="13126">
                  <c:v>-4.1548172413792835E-2</c:v>
                </c:pt>
                <c:pt idx="13127">
                  <c:v>-4.1548948275861725E-2</c:v>
                </c:pt>
                <c:pt idx="13128">
                  <c:v>-4.1549741379310265E-2</c:v>
                </c:pt>
                <c:pt idx="13129">
                  <c:v>-4.1550620689655177E-2</c:v>
                </c:pt>
                <c:pt idx="13130">
                  <c:v>-4.1551551724137895E-2</c:v>
                </c:pt>
                <c:pt idx="13131">
                  <c:v>-4.1552413793103503E-2</c:v>
                </c:pt>
                <c:pt idx="13132">
                  <c:v>-4.1553137931034524E-2</c:v>
                </c:pt>
                <c:pt idx="13133">
                  <c:v>-4.1553689655172407E-2</c:v>
                </c:pt>
                <c:pt idx="13134">
                  <c:v>-4.1554120689654916E-2</c:v>
                </c:pt>
                <c:pt idx="13135">
                  <c:v>-4.1554465517241394E-2</c:v>
                </c:pt>
                <c:pt idx="13136">
                  <c:v>-4.1554741379310346E-2</c:v>
                </c:pt>
                <c:pt idx="13137">
                  <c:v>-4.1554965517241402E-2</c:v>
                </c:pt>
                <c:pt idx="13138">
                  <c:v>-4.1555172413792849E-2</c:v>
                </c:pt>
                <c:pt idx="13139">
                  <c:v>-4.1555431034482823E-2</c:v>
                </c:pt>
                <c:pt idx="13140">
                  <c:v>-4.1555741379310347E-2</c:v>
                </c:pt>
                <c:pt idx="13141">
                  <c:v>-4.1556103448275865E-2</c:v>
                </c:pt>
                <c:pt idx="13142">
                  <c:v>-4.1556482758620734E-2</c:v>
                </c:pt>
                <c:pt idx="13143">
                  <c:v>-4.1556758620689659E-2</c:v>
                </c:pt>
                <c:pt idx="13144">
                  <c:v>-4.155681034482759E-2</c:v>
                </c:pt>
                <c:pt idx="13145">
                  <c:v>-4.1556775862068969E-2</c:v>
                </c:pt>
                <c:pt idx="13146">
                  <c:v>-4.1556655172413796E-2</c:v>
                </c:pt>
                <c:pt idx="13147">
                  <c:v>-4.1556517241379314E-2</c:v>
                </c:pt>
                <c:pt idx="13148">
                  <c:v>-4.1556362068965375E-2</c:v>
                </c:pt>
                <c:pt idx="13149">
                  <c:v>-4.1556224137931419E-2</c:v>
                </c:pt>
                <c:pt idx="13150">
                  <c:v>-4.1556068965517293E-2</c:v>
                </c:pt>
                <c:pt idx="13151">
                  <c:v>-4.1555982758620692E-2</c:v>
                </c:pt>
                <c:pt idx="13152">
                  <c:v>-4.1556000000000003E-2</c:v>
                </c:pt>
                <c:pt idx="13153">
                  <c:v>-4.1556120689655057E-2</c:v>
                </c:pt>
                <c:pt idx="13154">
                  <c:v>-4.1556258620689658E-2</c:v>
                </c:pt>
                <c:pt idx="13155">
                  <c:v>-4.1556344827586432E-2</c:v>
                </c:pt>
                <c:pt idx="13156">
                  <c:v>-4.1556344827586432E-2</c:v>
                </c:pt>
                <c:pt idx="13157">
                  <c:v>-4.1556224137931419E-2</c:v>
                </c:pt>
                <c:pt idx="13158">
                  <c:v>-4.1556000000000003E-2</c:v>
                </c:pt>
                <c:pt idx="13159">
                  <c:v>-4.1555741379310347E-2</c:v>
                </c:pt>
                <c:pt idx="13160">
                  <c:v>-4.1555448275861766E-2</c:v>
                </c:pt>
                <c:pt idx="13161">
                  <c:v>-4.1555258620689373E-2</c:v>
                </c:pt>
                <c:pt idx="13162">
                  <c:v>-4.1555103448275767E-2</c:v>
                </c:pt>
                <c:pt idx="13163">
                  <c:v>-4.1554948275861807E-2</c:v>
                </c:pt>
                <c:pt idx="13164">
                  <c:v>-4.1554844827586333E-2</c:v>
                </c:pt>
                <c:pt idx="13165">
                  <c:v>-4.1554689655172415E-2</c:v>
                </c:pt>
                <c:pt idx="13166">
                  <c:v>-4.1554586206896553E-2</c:v>
                </c:pt>
                <c:pt idx="13167">
                  <c:v>-4.1554620689655167E-2</c:v>
                </c:pt>
                <c:pt idx="13168">
                  <c:v>-4.1554844827586333E-2</c:v>
                </c:pt>
                <c:pt idx="13169">
                  <c:v>-4.1555103448275767E-2</c:v>
                </c:pt>
                <c:pt idx="13170">
                  <c:v>-4.1555310344827567E-2</c:v>
                </c:pt>
                <c:pt idx="13171">
                  <c:v>-4.1555431034482823E-2</c:v>
                </c:pt>
                <c:pt idx="13172">
                  <c:v>-4.1555327586206885E-2</c:v>
                </c:pt>
                <c:pt idx="13173">
                  <c:v>-4.1555120689654827E-2</c:v>
                </c:pt>
                <c:pt idx="13174">
                  <c:v>-4.1554758620689386E-2</c:v>
                </c:pt>
                <c:pt idx="13175">
                  <c:v>-4.1554206896551732E-2</c:v>
                </c:pt>
                <c:pt idx="13176">
                  <c:v>-4.1553672413793097E-2</c:v>
                </c:pt>
                <c:pt idx="13177">
                  <c:v>-4.1553206896551724E-2</c:v>
                </c:pt>
                <c:pt idx="13178">
                  <c:v>-4.1552689655172413E-2</c:v>
                </c:pt>
                <c:pt idx="13179">
                  <c:v>-4.1552241379310392E-2</c:v>
                </c:pt>
                <c:pt idx="13180">
                  <c:v>-4.1551793103448434E-2</c:v>
                </c:pt>
                <c:pt idx="13181">
                  <c:v>-4.1551344827586233E-2</c:v>
                </c:pt>
                <c:pt idx="13182">
                  <c:v>-4.1550896551724115E-2</c:v>
                </c:pt>
                <c:pt idx="13183">
                  <c:v>-4.1550586206896563E-2</c:v>
                </c:pt>
                <c:pt idx="13184">
                  <c:v>-4.1550413793103452E-2</c:v>
                </c:pt>
                <c:pt idx="13185">
                  <c:v>-4.1550310344827576E-2</c:v>
                </c:pt>
                <c:pt idx="13186">
                  <c:v>-4.1550344827586357E-2</c:v>
                </c:pt>
                <c:pt idx="13187">
                  <c:v>-4.1550586206896563E-2</c:v>
                </c:pt>
                <c:pt idx="13188">
                  <c:v>-4.1550982758620694E-2</c:v>
                </c:pt>
                <c:pt idx="13189">
                  <c:v>-4.1551396551724087E-2</c:v>
                </c:pt>
                <c:pt idx="13190">
                  <c:v>-4.1551724137931241E-2</c:v>
                </c:pt>
                <c:pt idx="13191">
                  <c:v>-4.1551965517241392E-2</c:v>
                </c:pt>
                <c:pt idx="13192">
                  <c:v>-4.1552137931034717E-2</c:v>
                </c:pt>
                <c:pt idx="13193">
                  <c:v>-4.1552189655172406E-2</c:v>
                </c:pt>
                <c:pt idx="13194">
                  <c:v>-4.1552241379310392E-2</c:v>
                </c:pt>
                <c:pt idx="13195">
                  <c:v>-4.1552396551724137E-2</c:v>
                </c:pt>
                <c:pt idx="13196">
                  <c:v>-4.1552620689655172E-2</c:v>
                </c:pt>
                <c:pt idx="13197">
                  <c:v>-4.1552931034482994E-2</c:v>
                </c:pt>
                <c:pt idx="13198">
                  <c:v>-4.1553275862068965E-2</c:v>
                </c:pt>
                <c:pt idx="13199">
                  <c:v>-4.1553586206896573E-2</c:v>
                </c:pt>
                <c:pt idx="13200">
                  <c:v>-4.1553913793103463E-2</c:v>
                </c:pt>
                <c:pt idx="13201">
                  <c:v>-4.1554155172413745E-2</c:v>
                </c:pt>
                <c:pt idx="13202">
                  <c:v>-4.1554275862068966E-2</c:v>
                </c:pt>
                <c:pt idx="13203">
                  <c:v>-4.1554258620689656E-2</c:v>
                </c:pt>
                <c:pt idx="13204">
                  <c:v>-4.1554206896551732E-2</c:v>
                </c:pt>
                <c:pt idx="13205">
                  <c:v>-4.1554103448275856E-2</c:v>
                </c:pt>
                <c:pt idx="13206">
                  <c:v>-4.1553896551724125E-2</c:v>
                </c:pt>
                <c:pt idx="13207">
                  <c:v>-4.1553603448275883E-2</c:v>
                </c:pt>
                <c:pt idx="13208">
                  <c:v>-4.1553172413793076E-2</c:v>
                </c:pt>
                <c:pt idx="13209">
                  <c:v>-4.1552706896551724E-2</c:v>
                </c:pt>
                <c:pt idx="13210">
                  <c:v>-4.1552241379310392E-2</c:v>
                </c:pt>
                <c:pt idx="13211">
                  <c:v>-4.1551827586206895E-2</c:v>
                </c:pt>
                <c:pt idx="13212">
                  <c:v>-4.1551379310344777E-2</c:v>
                </c:pt>
                <c:pt idx="13213">
                  <c:v>-4.1550844827586322E-2</c:v>
                </c:pt>
                <c:pt idx="13214">
                  <c:v>-4.1550224137931385E-2</c:v>
                </c:pt>
                <c:pt idx="13215">
                  <c:v>-4.1549655172413755E-2</c:v>
                </c:pt>
                <c:pt idx="13216">
                  <c:v>-4.154910344827565E-2</c:v>
                </c:pt>
                <c:pt idx="13217">
                  <c:v>-4.154841379310345E-2</c:v>
                </c:pt>
                <c:pt idx="13218">
                  <c:v>-4.1547568965517215E-2</c:v>
                </c:pt>
                <c:pt idx="13219">
                  <c:v>-4.1546793103448484E-2</c:v>
                </c:pt>
                <c:pt idx="13220">
                  <c:v>-4.1546120689654908E-2</c:v>
                </c:pt>
                <c:pt idx="13221">
                  <c:v>-4.1545551724137847E-2</c:v>
                </c:pt>
                <c:pt idx="13222">
                  <c:v>-4.1544913793103447E-2</c:v>
                </c:pt>
                <c:pt idx="13223">
                  <c:v>-4.1544241379310315E-2</c:v>
                </c:pt>
                <c:pt idx="13224">
                  <c:v>-4.1543396551724086E-2</c:v>
                </c:pt>
                <c:pt idx="13225">
                  <c:v>-4.1542482758620734E-2</c:v>
                </c:pt>
                <c:pt idx="13226">
                  <c:v>-4.1541499999999967E-2</c:v>
                </c:pt>
                <c:pt idx="13227">
                  <c:v>-4.1540431034482822E-2</c:v>
                </c:pt>
                <c:pt idx="13228">
                  <c:v>-4.1539413793103462E-2</c:v>
                </c:pt>
                <c:pt idx="13229">
                  <c:v>-4.1538482758620723E-2</c:v>
                </c:pt>
                <c:pt idx="13230">
                  <c:v>-4.1537379310344826E-2</c:v>
                </c:pt>
                <c:pt idx="13231">
                  <c:v>-4.1536155172413797E-2</c:v>
                </c:pt>
                <c:pt idx="13232">
                  <c:v>-4.1534827586206899E-2</c:v>
                </c:pt>
                <c:pt idx="13233">
                  <c:v>-4.1533448275861945E-2</c:v>
                </c:pt>
                <c:pt idx="13234">
                  <c:v>-4.1532034482758724E-2</c:v>
                </c:pt>
                <c:pt idx="13235">
                  <c:v>-4.1530689655172426E-2</c:v>
                </c:pt>
                <c:pt idx="13236">
                  <c:v>-4.1529344827586231E-2</c:v>
                </c:pt>
                <c:pt idx="13237">
                  <c:v>-4.1528137931034513E-2</c:v>
                </c:pt>
                <c:pt idx="13238">
                  <c:v>-4.1527034482758622E-2</c:v>
                </c:pt>
                <c:pt idx="13239">
                  <c:v>-4.152586206896515E-2</c:v>
                </c:pt>
                <c:pt idx="13240">
                  <c:v>-4.1524655172413785E-2</c:v>
                </c:pt>
                <c:pt idx="13241">
                  <c:v>-4.1523448275861845E-2</c:v>
                </c:pt>
                <c:pt idx="13242">
                  <c:v>-4.1522241379310383E-2</c:v>
                </c:pt>
                <c:pt idx="13243">
                  <c:v>-4.1521034482758616E-2</c:v>
                </c:pt>
                <c:pt idx="13244">
                  <c:v>-4.1519965517241422E-2</c:v>
                </c:pt>
                <c:pt idx="13245">
                  <c:v>-4.1519137931034532E-2</c:v>
                </c:pt>
                <c:pt idx="13246">
                  <c:v>-4.1518551724137917E-2</c:v>
                </c:pt>
                <c:pt idx="13247">
                  <c:v>-4.1518017241379324E-2</c:v>
                </c:pt>
                <c:pt idx="13248">
                  <c:v>-4.1517586206896759E-2</c:v>
                </c:pt>
                <c:pt idx="13249">
                  <c:v>-4.1517379310344826E-2</c:v>
                </c:pt>
                <c:pt idx="13250">
                  <c:v>-4.1517275862068964E-2</c:v>
                </c:pt>
                <c:pt idx="13251">
                  <c:v>-4.1517275862068964E-2</c:v>
                </c:pt>
                <c:pt idx="13252">
                  <c:v>-4.1517465517241524E-2</c:v>
                </c:pt>
                <c:pt idx="13253">
                  <c:v>-4.1517672413793123E-2</c:v>
                </c:pt>
                <c:pt idx="13254">
                  <c:v>-4.1517931034483001E-2</c:v>
                </c:pt>
                <c:pt idx="13255">
                  <c:v>-4.1518172413793096E-2</c:v>
                </c:pt>
                <c:pt idx="13256">
                  <c:v>-4.1518293103448574E-2</c:v>
                </c:pt>
                <c:pt idx="13257">
                  <c:v>-4.1518293103448574E-2</c:v>
                </c:pt>
                <c:pt idx="13258">
                  <c:v>-4.1518293103448574E-2</c:v>
                </c:pt>
                <c:pt idx="13259">
                  <c:v>-4.1518275862068965E-2</c:v>
                </c:pt>
                <c:pt idx="13260">
                  <c:v>-4.1518172413793096E-2</c:v>
                </c:pt>
                <c:pt idx="13261">
                  <c:v>-4.1517965517241434E-2</c:v>
                </c:pt>
                <c:pt idx="13262">
                  <c:v>-4.1517551724137937E-2</c:v>
                </c:pt>
                <c:pt idx="13263">
                  <c:v>-4.1516982758620903E-2</c:v>
                </c:pt>
                <c:pt idx="13264">
                  <c:v>-4.1516344827586524E-2</c:v>
                </c:pt>
                <c:pt idx="13265">
                  <c:v>-4.1515689655172425E-2</c:v>
                </c:pt>
                <c:pt idx="13266">
                  <c:v>-4.1515000000000003E-2</c:v>
                </c:pt>
                <c:pt idx="13267">
                  <c:v>-4.1514275862068968E-2</c:v>
                </c:pt>
                <c:pt idx="13268">
                  <c:v>-4.1513551724137926E-2</c:v>
                </c:pt>
                <c:pt idx="13269">
                  <c:v>-4.1512758620689663E-2</c:v>
                </c:pt>
                <c:pt idx="13270">
                  <c:v>-4.1512068965517304E-2</c:v>
                </c:pt>
                <c:pt idx="13271">
                  <c:v>-4.1511448275861874E-2</c:v>
                </c:pt>
                <c:pt idx="13272">
                  <c:v>-4.1510982758620814E-2</c:v>
                </c:pt>
                <c:pt idx="13273">
                  <c:v>-4.1510534482758633E-2</c:v>
                </c:pt>
                <c:pt idx="13274">
                  <c:v>-4.1510017241379323E-2</c:v>
                </c:pt>
                <c:pt idx="13275">
                  <c:v>-4.1509482758620694E-2</c:v>
                </c:pt>
                <c:pt idx="13276">
                  <c:v>-4.1508999999999997E-2</c:v>
                </c:pt>
                <c:pt idx="13277">
                  <c:v>-4.1508741379310356E-2</c:v>
                </c:pt>
                <c:pt idx="13278">
                  <c:v>-4.150863793103482E-2</c:v>
                </c:pt>
                <c:pt idx="13279">
                  <c:v>-4.1508448275861851E-2</c:v>
                </c:pt>
                <c:pt idx="13280">
                  <c:v>-4.1508155172413755E-2</c:v>
                </c:pt>
                <c:pt idx="13281">
                  <c:v>-4.1507620689655175E-2</c:v>
                </c:pt>
                <c:pt idx="13282">
                  <c:v>-4.1506862068965346E-2</c:v>
                </c:pt>
                <c:pt idx="13283">
                  <c:v>-4.1506137931034741E-2</c:v>
                </c:pt>
                <c:pt idx="13284">
                  <c:v>-4.1505482758620704E-2</c:v>
                </c:pt>
                <c:pt idx="13285">
                  <c:v>-4.1504999999999986E-2</c:v>
                </c:pt>
                <c:pt idx="13286">
                  <c:v>-4.1504655172413786E-2</c:v>
                </c:pt>
                <c:pt idx="13287">
                  <c:v>-4.1504413793103462E-2</c:v>
                </c:pt>
                <c:pt idx="13288">
                  <c:v>-4.1504258620689655E-2</c:v>
                </c:pt>
                <c:pt idx="13289">
                  <c:v>-4.1504327586206896E-2</c:v>
                </c:pt>
                <c:pt idx="13290">
                  <c:v>-4.150451724137931E-2</c:v>
                </c:pt>
                <c:pt idx="13291">
                  <c:v>-4.1504758620689655E-2</c:v>
                </c:pt>
                <c:pt idx="13292">
                  <c:v>-4.1504999999999986E-2</c:v>
                </c:pt>
                <c:pt idx="13293">
                  <c:v>-4.1505224137931312E-2</c:v>
                </c:pt>
                <c:pt idx="13294">
                  <c:v>-4.1505517241379297E-2</c:v>
                </c:pt>
                <c:pt idx="13295">
                  <c:v>-4.1505827586206877E-2</c:v>
                </c:pt>
                <c:pt idx="13296">
                  <c:v>-4.1506189655172415E-2</c:v>
                </c:pt>
                <c:pt idx="13297">
                  <c:v>-4.1506551724137926E-2</c:v>
                </c:pt>
                <c:pt idx="13298">
                  <c:v>-4.1506896551724154E-2</c:v>
                </c:pt>
                <c:pt idx="13299">
                  <c:v>-4.1507379310344816E-2</c:v>
                </c:pt>
                <c:pt idx="13300">
                  <c:v>-4.1507913793103472E-2</c:v>
                </c:pt>
                <c:pt idx="13301">
                  <c:v>-4.1508620689655155E-2</c:v>
                </c:pt>
                <c:pt idx="13302">
                  <c:v>-4.1509465517241384E-2</c:v>
                </c:pt>
                <c:pt idx="13303">
                  <c:v>-4.1510379310344826E-2</c:v>
                </c:pt>
                <c:pt idx="13304">
                  <c:v>-4.1511206896551724E-2</c:v>
                </c:pt>
                <c:pt idx="13305">
                  <c:v>-4.1512034482758822E-2</c:v>
                </c:pt>
                <c:pt idx="13306">
                  <c:v>-4.1512793103448645E-2</c:v>
                </c:pt>
                <c:pt idx="13307">
                  <c:v>-4.1513672413793133E-2</c:v>
                </c:pt>
                <c:pt idx="13308">
                  <c:v>-4.1514741379310383E-2</c:v>
                </c:pt>
                <c:pt idx="13309">
                  <c:v>-4.1515948275861851E-2</c:v>
                </c:pt>
                <c:pt idx="13310">
                  <c:v>-4.1517172413793095E-2</c:v>
                </c:pt>
                <c:pt idx="13311">
                  <c:v>-4.1518293103448574E-2</c:v>
                </c:pt>
                <c:pt idx="13312">
                  <c:v>-4.1519465517241422E-2</c:v>
                </c:pt>
                <c:pt idx="13313">
                  <c:v>-4.1520724137931321E-2</c:v>
                </c:pt>
                <c:pt idx="13314">
                  <c:v>-4.1521931034482804E-2</c:v>
                </c:pt>
                <c:pt idx="13315">
                  <c:v>-4.1523034482758632E-2</c:v>
                </c:pt>
                <c:pt idx="13316">
                  <c:v>-4.1524034482758626E-2</c:v>
                </c:pt>
                <c:pt idx="13317">
                  <c:v>-4.1524862068965211E-2</c:v>
                </c:pt>
                <c:pt idx="13318">
                  <c:v>-4.1525689655172407E-2</c:v>
                </c:pt>
                <c:pt idx="13319">
                  <c:v>-4.1526482758620822E-2</c:v>
                </c:pt>
                <c:pt idx="13320">
                  <c:v>-4.1527137931034533E-2</c:v>
                </c:pt>
                <c:pt idx="13321">
                  <c:v>-4.1527637931034825E-2</c:v>
                </c:pt>
                <c:pt idx="13322">
                  <c:v>-4.1528137931034513E-2</c:v>
                </c:pt>
                <c:pt idx="13323">
                  <c:v>-4.1528586206896562E-2</c:v>
                </c:pt>
                <c:pt idx="13324">
                  <c:v>-4.1529068965517051E-2</c:v>
                </c:pt>
                <c:pt idx="13325">
                  <c:v>-4.1529499999999976E-2</c:v>
                </c:pt>
                <c:pt idx="13326">
                  <c:v>-4.1530034482758632E-2</c:v>
                </c:pt>
                <c:pt idx="13327">
                  <c:v>-4.1530724137931387E-2</c:v>
                </c:pt>
                <c:pt idx="13328">
                  <c:v>-4.1531568965517247E-2</c:v>
                </c:pt>
                <c:pt idx="13329">
                  <c:v>-4.1532517241379324E-2</c:v>
                </c:pt>
                <c:pt idx="13330">
                  <c:v>-4.1533534482758712E-2</c:v>
                </c:pt>
                <c:pt idx="13331">
                  <c:v>-4.1534637931034832E-2</c:v>
                </c:pt>
                <c:pt idx="13332">
                  <c:v>-4.1535827586206886E-2</c:v>
                </c:pt>
                <c:pt idx="13333">
                  <c:v>-4.1537000000000004E-2</c:v>
                </c:pt>
                <c:pt idx="13334">
                  <c:v>-4.1538293103448524E-2</c:v>
                </c:pt>
                <c:pt idx="13335">
                  <c:v>-4.1539655172413786E-2</c:v>
                </c:pt>
                <c:pt idx="13336">
                  <c:v>-4.1540982758620691E-2</c:v>
                </c:pt>
                <c:pt idx="13337">
                  <c:v>-4.1542241379310361E-2</c:v>
                </c:pt>
                <c:pt idx="13338">
                  <c:v>-4.1543517241379307E-2</c:v>
                </c:pt>
                <c:pt idx="13339">
                  <c:v>-4.1544689655172405E-2</c:v>
                </c:pt>
                <c:pt idx="13340">
                  <c:v>-4.1545793103448324E-2</c:v>
                </c:pt>
                <c:pt idx="13341">
                  <c:v>-4.1546844827586332E-2</c:v>
                </c:pt>
                <c:pt idx="13342">
                  <c:v>-4.1547862068965234E-2</c:v>
                </c:pt>
                <c:pt idx="13343">
                  <c:v>-4.1548793103448334E-2</c:v>
                </c:pt>
                <c:pt idx="13344">
                  <c:v>-4.1549655172413755E-2</c:v>
                </c:pt>
                <c:pt idx="13345">
                  <c:v>-4.1550499999999997E-2</c:v>
                </c:pt>
                <c:pt idx="13346">
                  <c:v>-4.1551189655172356E-2</c:v>
                </c:pt>
                <c:pt idx="13347">
                  <c:v>-4.1551810344827585E-2</c:v>
                </c:pt>
                <c:pt idx="13348">
                  <c:v>-4.1552568965517254E-2</c:v>
                </c:pt>
                <c:pt idx="13349">
                  <c:v>-4.1553275862068965E-2</c:v>
                </c:pt>
                <c:pt idx="13350">
                  <c:v>-4.1554017241379311E-2</c:v>
                </c:pt>
                <c:pt idx="13351">
                  <c:v>-4.1554879310344767E-2</c:v>
                </c:pt>
                <c:pt idx="13352">
                  <c:v>-4.1555775862068857E-2</c:v>
                </c:pt>
                <c:pt idx="13353">
                  <c:v>-4.1556689655172424E-2</c:v>
                </c:pt>
                <c:pt idx="13354">
                  <c:v>-4.1557586206896563E-2</c:v>
                </c:pt>
                <c:pt idx="13355">
                  <c:v>-4.1558448275861803E-2</c:v>
                </c:pt>
                <c:pt idx="13356">
                  <c:v>-4.1559310344827585E-2</c:v>
                </c:pt>
                <c:pt idx="13357">
                  <c:v>-4.1560172413793096E-2</c:v>
                </c:pt>
                <c:pt idx="13358">
                  <c:v>-4.1560948275861945E-2</c:v>
                </c:pt>
                <c:pt idx="13359">
                  <c:v>-4.1561620689655167E-2</c:v>
                </c:pt>
                <c:pt idx="13360">
                  <c:v>-4.1562137931034825E-2</c:v>
                </c:pt>
                <c:pt idx="13361">
                  <c:v>-4.1562655172413823E-2</c:v>
                </c:pt>
                <c:pt idx="13362">
                  <c:v>-4.1563103448275872E-2</c:v>
                </c:pt>
                <c:pt idx="13363">
                  <c:v>-4.1563413793103493E-2</c:v>
                </c:pt>
                <c:pt idx="13364">
                  <c:v>-4.1563551724137927E-2</c:v>
                </c:pt>
                <c:pt idx="13365">
                  <c:v>-4.1563586206896742E-2</c:v>
                </c:pt>
                <c:pt idx="13366">
                  <c:v>-4.1563551724137927E-2</c:v>
                </c:pt>
                <c:pt idx="13367">
                  <c:v>-4.1563448275861975E-2</c:v>
                </c:pt>
                <c:pt idx="13368">
                  <c:v>-4.1563275862068975E-2</c:v>
                </c:pt>
                <c:pt idx="13369">
                  <c:v>-4.1563103448275872E-2</c:v>
                </c:pt>
                <c:pt idx="13370">
                  <c:v>-4.1562896551724286E-2</c:v>
                </c:pt>
                <c:pt idx="13371">
                  <c:v>-4.1562637931034978E-2</c:v>
                </c:pt>
                <c:pt idx="13372">
                  <c:v>-4.1562327586206933E-2</c:v>
                </c:pt>
                <c:pt idx="13373">
                  <c:v>-4.1561896551724146E-2</c:v>
                </c:pt>
                <c:pt idx="13374">
                  <c:v>-4.1561293103448513E-2</c:v>
                </c:pt>
                <c:pt idx="13375">
                  <c:v>-4.1560517241379318E-2</c:v>
                </c:pt>
                <c:pt idx="13376">
                  <c:v>-4.1559620689655165E-2</c:v>
                </c:pt>
                <c:pt idx="13377">
                  <c:v>-4.1558586206896557E-2</c:v>
                </c:pt>
                <c:pt idx="13378">
                  <c:v>-4.1557517241379321E-2</c:v>
                </c:pt>
                <c:pt idx="13379">
                  <c:v>-4.1556465517241424E-2</c:v>
                </c:pt>
                <c:pt idx="13380">
                  <c:v>-4.155539655172414E-2</c:v>
                </c:pt>
                <c:pt idx="13381">
                  <c:v>-4.1554413793103463E-2</c:v>
                </c:pt>
                <c:pt idx="13382">
                  <c:v>-4.1553465517241414E-2</c:v>
                </c:pt>
                <c:pt idx="13383">
                  <c:v>-4.1552568965517254E-2</c:v>
                </c:pt>
                <c:pt idx="13384">
                  <c:v>-4.1551724137931241E-2</c:v>
                </c:pt>
                <c:pt idx="13385">
                  <c:v>-4.1551000000000005E-2</c:v>
                </c:pt>
                <c:pt idx="13386">
                  <c:v>-4.155044827586183E-2</c:v>
                </c:pt>
                <c:pt idx="13387">
                  <c:v>-4.1549948275861691E-2</c:v>
                </c:pt>
                <c:pt idx="13388">
                  <c:v>-4.1549655172413755E-2</c:v>
                </c:pt>
                <c:pt idx="13389">
                  <c:v>-4.1549482758620686E-2</c:v>
                </c:pt>
                <c:pt idx="13390">
                  <c:v>-4.1549293103448313E-2</c:v>
                </c:pt>
                <c:pt idx="13391">
                  <c:v>-4.1549051724137767E-2</c:v>
                </c:pt>
                <c:pt idx="13392">
                  <c:v>-4.1548758620689318E-2</c:v>
                </c:pt>
                <c:pt idx="13393">
                  <c:v>-4.1548448275861752E-2</c:v>
                </c:pt>
                <c:pt idx="13394">
                  <c:v>-4.1548172413792835E-2</c:v>
                </c:pt>
                <c:pt idx="13395">
                  <c:v>-4.1547810344827567E-2</c:v>
                </c:pt>
                <c:pt idx="13396">
                  <c:v>-4.1547396551724097E-2</c:v>
                </c:pt>
                <c:pt idx="13397">
                  <c:v>-4.1546965517241394E-2</c:v>
                </c:pt>
                <c:pt idx="13398">
                  <c:v>-4.154651724137931E-2</c:v>
                </c:pt>
                <c:pt idx="13399">
                  <c:v>-4.1545965517241379E-2</c:v>
                </c:pt>
                <c:pt idx="13400">
                  <c:v>-4.1545413793103447E-2</c:v>
                </c:pt>
                <c:pt idx="13401">
                  <c:v>-4.1544931034482813E-2</c:v>
                </c:pt>
                <c:pt idx="13402">
                  <c:v>-4.1544482758620702E-2</c:v>
                </c:pt>
                <c:pt idx="13403">
                  <c:v>-4.1544206896551715E-2</c:v>
                </c:pt>
                <c:pt idx="13404">
                  <c:v>-4.1543931034482832E-2</c:v>
                </c:pt>
                <c:pt idx="13405">
                  <c:v>-4.1543620689655156E-2</c:v>
                </c:pt>
                <c:pt idx="13406">
                  <c:v>-4.1543396551724086E-2</c:v>
                </c:pt>
                <c:pt idx="13407">
                  <c:v>-4.1543206896551721E-2</c:v>
                </c:pt>
                <c:pt idx="13408">
                  <c:v>-4.1543137931034493E-2</c:v>
                </c:pt>
                <c:pt idx="13409">
                  <c:v>-4.1543137931034493E-2</c:v>
                </c:pt>
                <c:pt idx="13410">
                  <c:v>-4.1543120689654857E-2</c:v>
                </c:pt>
                <c:pt idx="13411">
                  <c:v>-4.1543120689654857E-2</c:v>
                </c:pt>
                <c:pt idx="13412">
                  <c:v>-4.1543206896551721E-2</c:v>
                </c:pt>
                <c:pt idx="13413">
                  <c:v>-4.1543448275861816E-2</c:v>
                </c:pt>
                <c:pt idx="13414">
                  <c:v>-4.1543706896551715E-2</c:v>
                </c:pt>
                <c:pt idx="13415">
                  <c:v>-4.1543896551724115E-2</c:v>
                </c:pt>
                <c:pt idx="13416">
                  <c:v>-4.1543896551724115E-2</c:v>
                </c:pt>
                <c:pt idx="13417">
                  <c:v>-4.1543758620689354E-2</c:v>
                </c:pt>
                <c:pt idx="13418">
                  <c:v>-4.1543551724137887E-2</c:v>
                </c:pt>
                <c:pt idx="13419">
                  <c:v>-4.1543275862068955E-2</c:v>
                </c:pt>
                <c:pt idx="13420">
                  <c:v>-4.1542862068965264E-2</c:v>
                </c:pt>
                <c:pt idx="13421">
                  <c:v>-4.1542448275861843E-2</c:v>
                </c:pt>
                <c:pt idx="13422">
                  <c:v>-4.154212068965496E-2</c:v>
                </c:pt>
                <c:pt idx="13423">
                  <c:v>-4.1541827586206857E-2</c:v>
                </c:pt>
                <c:pt idx="13424">
                  <c:v>-4.1541551724137767E-2</c:v>
                </c:pt>
                <c:pt idx="13425">
                  <c:v>-4.1541224137931133E-2</c:v>
                </c:pt>
                <c:pt idx="13426">
                  <c:v>-4.1540879310344746E-2</c:v>
                </c:pt>
                <c:pt idx="13427">
                  <c:v>-4.1540482758620711E-2</c:v>
                </c:pt>
                <c:pt idx="13428">
                  <c:v>-4.1539948275861813E-2</c:v>
                </c:pt>
                <c:pt idx="13429">
                  <c:v>-4.153936206896524E-2</c:v>
                </c:pt>
                <c:pt idx="13430">
                  <c:v>-4.1538724137931388E-2</c:v>
                </c:pt>
                <c:pt idx="13431">
                  <c:v>-4.1537948275861859E-2</c:v>
                </c:pt>
                <c:pt idx="13432">
                  <c:v>-4.1537051724137929E-2</c:v>
                </c:pt>
                <c:pt idx="13433">
                  <c:v>-4.1536172413793107E-2</c:v>
                </c:pt>
                <c:pt idx="13434">
                  <c:v>-4.1535327586206899E-2</c:v>
                </c:pt>
                <c:pt idx="13435">
                  <c:v>-4.1534327586206905E-2</c:v>
                </c:pt>
                <c:pt idx="13436">
                  <c:v>-4.1533206896551857E-2</c:v>
                </c:pt>
                <c:pt idx="13437">
                  <c:v>-4.1532086206896815E-2</c:v>
                </c:pt>
                <c:pt idx="13438">
                  <c:v>-4.1530896551724115E-2</c:v>
                </c:pt>
                <c:pt idx="13439">
                  <c:v>-4.1529775862068845E-2</c:v>
                </c:pt>
                <c:pt idx="13440">
                  <c:v>-4.1528689655172417E-2</c:v>
                </c:pt>
                <c:pt idx="13441">
                  <c:v>-4.1527689655172416E-2</c:v>
                </c:pt>
                <c:pt idx="13442">
                  <c:v>-4.1526741379310353E-2</c:v>
                </c:pt>
                <c:pt idx="13443">
                  <c:v>-4.1525896551724076E-2</c:v>
                </c:pt>
                <c:pt idx="13444">
                  <c:v>-4.1524999999999986E-2</c:v>
                </c:pt>
                <c:pt idx="13445">
                  <c:v>-4.1523948275861845E-2</c:v>
                </c:pt>
                <c:pt idx="13446">
                  <c:v>-4.1522724137931386E-2</c:v>
                </c:pt>
                <c:pt idx="13447">
                  <c:v>-4.1521344827586223E-2</c:v>
                </c:pt>
                <c:pt idx="13448">
                  <c:v>-4.1519948275861834E-2</c:v>
                </c:pt>
                <c:pt idx="13449">
                  <c:v>-4.1518620689655165E-2</c:v>
                </c:pt>
                <c:pt idx="13450">
                  <c:v>-4.1517431034483028E-2</c:v>
                </c:pt>
                <c:pt idx="13451">
                  <c:v>-4.1516362068965466E-2</c:v>
                </c:pt>
                <c:pt idx="13452">
                  <c:v>-4.15153275862069E-2</c:v>
                </c:pt>
                <c:pt idx="13453">
                  <c:v>-4.1514344827586432E-2</c:v>
                </c:pt>
                <c:pt idx="13454">
                  <c:v>-4.1513551724137926E-2</c:v>
                </c:pt>
                <c:pt idx="13455">
                  <c:v>-4.1512982758620913E-2</c:v>
                </c:pt>
                <c:pt idx="13456">
                  <c:v>-4.151258620689683E-2</c:v>
                </c:pt>
                <c:pt idx="13457">
                  <c:v>-4.1512310344827802E-2</c:v>
                </c:pt>
                <c:pt idx="13458">
                  <c:v>-4.1512000000000132E-2</c:v>
                </c:pt>
                <c:pt idx="13459">
                  <c:v>-4.1511706896551724E-2</c:v>
                </c:pt>
                <c:pt idx="13460">
                  <c:v>-4.1511379310344806E-2</c:v>
                </c:pt>
                <c:pt idx="13461">
                  <c:v>-4.1511034482758634E-2</c:v>
                </c:pt>
                <c:pt idx="13462">
                  <c:v>-4.1510655172413792E-2</c:v>
                </c:pt>
                <c:pt idx="13463">
                  <c:v>-4.1510362068965447E-2</c:v>
                </c:pt>
                <c:pt idx="13464">
                  <c:v>-4.151013793103471E-2</c:v>
                </c:pt>
                <c:pt idx="13465">
                  <c:v>-4.1510017241379323E-2</c:v>
                </c:pt>
                <c:pt idx="13466">
                  <c:v>-4.1509793103448434E-2</c:v>
                </c:pt>
                <c:pt idx="13467">
                  <c:v>-4.1509499999999998E-2</c:v>
                </c:pt>
                <c:pt idx="13468">
                  <c:v>-4.1509172413793045E-2</c:v>
                </c:pt>
                <c:pt idx="13469">
                  <c:v>-4.1508672413793107E-2</c:v>
                </c:pt>
                <c:pt idx="13470">
                  <c:v>-4.1508034482758617E-2</c:v>
                </c:pt>
                <c:pt idx="13471">
                  <c:v>-4.1507172413793085E-2</c:v>
                </c:pt>
                <c:pt idx="13472">
                  <c:v>-4.1506137931034741E-2</c:v>
                </c:pt>
                <c:pt idx="13473">
                  <c:v>-4.1504948275861833E-2</c:v>
                </c:pt>
                <c:pt idx="13474">
                  <c:v>-4.1503620689655157E-2</c:v>
                </c:pt>
                <c:pt idx="13475">
                  <c:v>-4.1502310344827584E-2</c:v>
                </c:pt>
                <c:pt idx="13476">
                  <c:v>-4.1501068965517252E-2</c:v>
                </c:pt>
                <c:pt idx="13477">
                  <c:v>-4.1499793103448514E-2</c:v>
                </c:pt>
                <c:pt idx="13478">
                  <c:v>-4.1498396551724138E-2</c:v>
                </c:pt>
                <c:pt idx="13479">
                  <c:v>-4.1496931034483174E-2</c:v>
                </c:pt>
                <c:pt idx="13480">
                  <c:v>-4.1495465517241432E-2</c:v>
                </c:pt>
                <c:pt idx="13481">
                  <c:v>-4.1493775862068982E-2</c:v>
                </c:pt>
                <c:pt idx="13482">
                  <c:v>-4.1491982758620823E-2</c:v>
                </c:pt>
                <c:pt idx="13483">
                  <c:v>-4.1490275862068972E-2</c:v>
                </c:pt>
                <c:pt idx="13484">
                  <c:v>-4.1488827586206888E-2</c:v>
                </c:pt>
                <c:pt idx="13485">
                  <c:v>-4.1487603448275914E-2</c:v>
                </c:pt>
                <c:pt idx="13486">
                  <c:v>-4.1486620689655182E-2</c:v>
                </c:pt>
                <c:pt idx="13487">
                  <c:v>-4.14857931034485E-2</c:v>
                </c:pt>
                <c:pt idx="13488">
                  <c:v>-4.1485051724137925E-2</c:v>
                </c:pt>
                <c:pt idx="13489">
                  <c:v>-4.1484500000000001E-2</c:v>
                </c:pt>
                <c:pt idx="13490">
                  <c:v>-4.1484155172413766E-2</c:v>
                </c:pt>
                <c:pt idx="13491">
                  <c:v>-4.1483793103448581E-2</c:v>
                </c:pt>
                <c:pt idx="13492">
                  <c:v>-4.1483258620689648E-2</c:v>
                </c:pt>
                <c:pt idx="13493">
                  <c:v>-4.1482620689655192E-2</c:v>
                </c:pt>
                <c:pt idx="13494">
                  <c:v>-4.1481965517241384E-2</c:v>
                </c:pt>
                <c:pt idx="13495">
                  <c:v>-4.1481482758620791E-2</c:v>
                </c:pt>
                <c:pt idx="13496">
                  <c:v>-4.1481034482758632E-2</c:v>
                </c:pt>
                <c:pt idx="13497">
                  <c:v>-4.1480603448275893E-2</c:v>
                </c:pt>
                <c:pt idx="13498">
                  <c:v>-4.1480137931034534E-2</c:v>
                </c:pt>
                <c:pt idx="13499">
                  <c:v>-4.1479637931034777E-2</c:v>
                </c:pt>
                <c:pt idx="13500">
                  <c:v>-4.1478982758620712E-2</c:v>
                </c:pt>
                <c:pt idx="13501">
                  <c:v>-4.1478310344827587E-2</c:v>
                </c:pt>
                <c:pt idx="13502">
                  <c:v>-4.1477689655172408E-2</c:v>
                </c:pt>
                <c:pt idx="13503">
                  <c:v>-4.1476965517241414E-2</c:v>
                </c:pt>
                <c:pt idx="13504">
                  <c:v>-4.1476172413793096E-2</c:v>
                </c:pt>
                <c:pt idx="13505">
                  <c:v>-4.1475379310344757E-2</c:v>
                </c:pt>
                <c:pt idx="13506">
                  <c:v>-4.1474706896551722E-2</c:v>
                </c:pt>
                <c:pt idx="13507">
                  <c:v>-4.1474086206896563E-2</c:v>
                </c:pt>
                <c:pt idx="13508">
                  <c:v>-4.1473499999999996E-2</c:v>
                </c:pt>
                <c:pt idx="13509">
                  <c:v>-4.1472827586206906E-2</c:v>
                </c:pt>
                <c:pt idx="13510">
                  <c:v>-4.1472137931034742E-2</c:v>
                </c:pt>
                <c:pt idx="13511">
                  <c:v>-4.1471551724137877E-2</c:v>
                </c:pt>
                <c:pt idx="13512">
                  <c:v>-4.1471103448275766E-2</c:v>
                </c:pt>
                <c:pt idx="13513">
                  <c:v>-4.1470706896551725E-2</c:v>
                </c:pt>
                <c:pt idx="13514">
                  <c:v>-4.1470431034482912E-2</c:v>
                </c:pt>
                <c:pt idx="13515">
                  <c:v>-4.1470293103448505E-2</c:v>
                </c:pt>
                <c:pt idx="13516">
                  <c:v>-4.1470137931034504E-2</c:v>
                </c:pt>
                <c:pt idx="13517">
                  <c:v>-4.1470137931034504E-2</c:v>
                </c:pt>
                <c:pt idx="13518">
                  <c:v>-4.1470396551724097E-2</c:v>
                </c:pt>
                <c:pt idx="13519">
                  <c:v>-4.1470896551724125E-2</c:v>
                </c:pt>
                <c:pt idx="13520">
                  <c:v>-4.1471551724137877E-2</c:v>
                </c:pt>
                <c:pt idx="13521">
                  <c:v>-4.1472258620689657E-2</c:v>
                </c:pt>
                <c:pt idx="13522">
                  <c:v>-4.1472844827586432E-2</c:v>
                </c:pt>
                <c:pt idx="13523">
                  <c:v>-4.1473379310344817E-2</c:v>
                </c:pt>
                <c:pt idx="13524">
                  <c:v>-4.1473999999999997E-2</c:v>
                </c:pt>
                <c:pt idx="13525">
                  <c:v>-4.1474758620689646E-2</c:v>
                </c:pt>
                <c:pt idx="13526">
                  <c:v>-4.1475672413793095E-2</c:v>
                </c:pt>
                <c:pt idx="13527">
                  <c:v>-4.1476655172413793E-2</c:v>
                </c:pt>
                <c:pt idx="13528">
                  <c:v>-4.1477586206896573E-2</c:v>
                </c:pt>
                <c:pt idx="13529">
                  <c:v>-4.1478620689655167E-2</c:v>
                </c:pt>
                <c:pt idx="13530">
                  <c:v>-4.1479724137931134E-2</c:v>
                </c:pt>
                <c:pt idx="13531">
                  <c:v>-4.1480758620689645E-2</c:v>
                </c:pt>
                <c:pt idx="13532">
                  <c:v>-4.148163793103482E-2</c:v>
                </c:pt>
                <c:pt idx="13533">
                  <c:v>-4.1482431034483104E-2</c:v>
                </c:pt>
                <c:pt idx="13534">
                  <c:v>-4.1483155172413785E-2</c:v>
                </c:pt>
                <c:pt idx="13535">
                  <c:v>-4.1483931034483036E-2</c:v>
                </c:pt>
                <c:pt idx="13536">
                  <c:v>-4.1484827586206897E-2</c:v>
                </c:pt>
                <c:pt idx="13537">
                  <c:v>-4.1485827586206898E-2</c:v>
                </c:pt>
                <c:pt idx="13538">
                  <c:v>-4.1486827586206913E-2</c:v>
                </c:pt>
                <c:pt idx="13539">
                  <c:v>-4.1487931034482999E-2</c:v>
                </c:pt>
                <c:pt idx="13540">
                  <c:v>-4.1489051724137915E-2</c:v>
                </c:pt>
                <c:pt idx="13541">
                  <c:v>-4.1490103448275882E-2</c:v>
                </c:pt>
                <c:pt idx="13542">
                  <c:v>-4.1491241379310394E-2</c:v>
                </c:pt>
                <c:pt idx="13543">
                  <c:v>-4.1492379310344912E-2</c:v>
                </c:pt>
                <c:pt idx="13544">
                  <c:v>-4.1493327586206934E-2</c:v>
                </c:pt>
                <c:pt idx="13545">
                  <c:v>-4.1494172413793107E-2</c:v>
                </c:pt>
                <c:pt idx="13546">
                  <c:v>-4.1494965517241522E-2</c:v>
                </c:pt>
                <c:pt idx="13547">
                  <c:v>-4.1495793103448551E-2</c:v>
                </c:pt>
                <c:pt idx="13548">
                  <c:v>-4.1496655172413834E-2</c:v>
                </c:pt>
                <c:pt idx="13549">
                  <c:v>-4.1497482758620904E-2</c:v>
                </c:pt>
                <c:pt idx="13550">
                  <c:v>-4.1498396551724138E-2</c:v>
                </c:pt>
                <c:pt idx="13551">
                  <c:v>-4.1499344827586424E-2</c:v>
                </c:pt>
                <c:pt idx="13552">
                  <c:v>-4.1500362068965277E-2</c:v>
                </c:pt>
                <c:pt idx="13553">
                  <c:v>-4.1501396551724141E-2</c:v>
                </c:pt>
                <c:pt idx="13554">
                  <c:v>-4.1502500000000012E-2</c:v>
                </c:pt>
                <c:pt idx="13555">
                  <c:v>-4.1503517241379323E-2</c:v>
                </c:pt>
                <c:pt idx="13556">
                  <c:v>-4.1504551724137896E-2</c:v>
                </c:pt>
                <c:pt idx="13557">
                  <c:v>-4.1505568965517242E-2</c:v>
                </c:pt>
                <c:pt idx="13558">
                  <c:v>-4.1506551724137926E-2</c:v>
                </c:pt>
                <c:pt idx="13559">
                  <c:v>-4.1507344827586432E-2</c:v>
                </c:pt>
                <c:pt idx="13560">
                  <c:v>-4.1508172413793065E-2</c:v>
                </c:pt>
                <c:pt idx="13561">
                  <c:v>-4.1508999999999997E-2</c:v>
                </c:pt>
                <c:pt idx="13562">
                  <c:v>-4.1509758620689341E-2</c:v>
                </c:pt>
                <c:pt idx="13563">
                  <c:v>-4.1510344827586441E-2</c:v>
                </c:pt>
                <c:pt idx="13564">
                  <c:v>-4.1510827586206903E-2</c:v>
                </c:pt>
                <c:pt idx="13565">
                  <c:v>-4.1511275862068965E-2</c:v>
                </c:pt>
                <c:pt idx="13566">
                  <c:v>-4.1511724137931402E-2</c:v>
                </c:pt>
                <c:pt idx="13567">
                  <c:v>-4.1512172413793097E-2</c:v>
                </c:pt>
                <c:pt idx="13568">
                  <c:v>-4.1512620689655173E-2</c:v>
                </c:pt>
                <c:pt idx="13569">
                  <c:v>-4.1513241379310402E-2</c:v>
                </c:pt>
                <c:pt idx="13570">
                  <c:v>-4.1513965517241534E-2</c:v>
                </c:pt>
                <c:pt idx="13571">
                  <c:v>-4.1514896551724162E-2</c:v>
                </c:pt>
                <c:pt idx="13572">
                  <c:v>-4.1515862068965285E-2</c:v>
                </c:pt>
                <c:pt idx="13573">
                  <c:v>-4.1516931034483104E-2</c:v>
                </c:pt>
                <c:pt idx="13574">
                  <c:v>-4.1518103448275862E-2</c:v>
                </c:pt>
                <c:pt idx="13575">
                  <c:v>-4.1519327586206897E-2</c:v>
                </c:pt>
                <c:pt idx="13576">
                  <c:v>-4.1520551724137905E-2</c:v>
                </c:pt>
                <c:pt idx="13577">
                  <c:v>-4.1521896551724086E-2</c:v>
                </c:pt>
                <c:pt idx="13578">
                  <c:v>-4.1523206896551784E-2</c:v>
                </c:pt>
                <c:pt idx="13579">
                  <c:v>-4.1524431034482834E-2</c:v>
                </c:pt>
                <c:pt idx="13580">
                  <c:v>-4.1525517241379296E-2</c:v>
                </c:pt>
                <c:pt idx="13581">
                  <c:v>-4.1526672413793111E-2</c:v>
                </c:pt>
                <c:pt idx="13582">
                  <c:v>-4.152789655172414E-2</c:v>
                </c:pt>
                <c:pt idx="13583">
                  <c:v>-4.1529034482758617E-2</c:v>
                </c:pt>
                <c:pt idx="13584">
                  <c:v>-4.1530051724137935E-2</c:v>
                </c:pt>
                <c:pt idx="13585">
                  <c:v>-4.1531137931034523E-2</c:v>
                </c:pt>
                <c:pt idx="13586">
                  <c:v>-4.1532275862068972E-2</c:v>
                </c:pt>
                <c:pt idx="13587">
                  <c:v>-4.1533413793103484E-2</c:v>
                </c:pt>
                <c:pt idx="13588">
                  <c:v>-4.1534551724137926E-2</c:v>
                </c:pt>
                <c:pt idx="13589">
                  <c:v>-4.1535655172413796E-2</c:v>
                </c:pt>
                <c:pt idx="13590">
                  <c:v>-4.1536724137931427E-2</c:v>
                </c:pt>
                <c:pt idx="13591">
                  <c:v>-4.1537706896551813E-2</c:v>
                </c:pt>
                <c:pt idx="13592">
                  <c:v>-4.1538672413793096E-2</c:v>
                </c:pt>
                <c:pt idx="13593">
                  <c:v>-4.1539689655172407E-2</c:v>
                </c:pt>
                <c:pt idx="13594">
                  <c:v>-4.1540689655172415E-2</c:v>
                </c:pt>
                <c:pt idx="13595">
                  <c:v>-4.1541620689654987E-2</c:v>
                </c:pt>
                <c:pt idx="13596">
                  <c:v>-4.1542517241379306E-2</c:v>
                </c:pt>
                <c:pt idx="13597">
                  <c:v>-4.1543396551724086E-2</c:v>
                </c:pt>
                <c:pt idx="13598">
                  <c:v>-4.1544241379310315E-2</c:v>
                </c:pt>
                <c:pt idx="13599">
                  <c:v>-4.1545051724137846E-2</c:v>
                </c:pt>
                <c:pt idx="13600">
                  <c:v>-4.1545706896551717E-2</c:v>
                </c:pt>
                <c:pt idx="13601">
                  <c:v>-4.1546344827586339E-2</c:v>
                </c:pt>
                <c:pt idx="13602">
                  <c:v>-4.1546999999999987E-2</c:v>
                </c:pt>
                <c:pt idx="13603">
                  <c:v>-4.1547672413793105E-2</c:v>
                </c:pt>
                <c:pt idx="13604">
                  <c:v>-4.1548396551724077E-2</c:v>
                </c:pt>
                <c:pt idx="13605">
                  <c:v>-4.1549172413792752E-2</c:v>
                </c:pt>
                <c:pt idx="13606">
                  <c:v>-4.1549999999999955E-2</c:v>
                </c:pt>
                <c:pt idx="13607">
                  <c:v>-4.1550896551724115E-2</c:v>
                </c:pt>
                <c:pt idx="13608">
                  <c:v>-4.1551827586206895E-2</c:v>
                </c:pt>
                <c:pt idx="13609">
                  <c:v>-4.1552689655172413E-2</c:v>
                </c:pt>
                <c:pt idx="13610">
                  <c:v>-4.1553413793103462E-2</c:v>
                </c:pt>
                <c:pt idx="13611">
                  <c:v>-4.1554120689654916E-2</c:v>
                </c:pt>
                <c:pt idx="13612">
                  <c:v>-4.1555017241379305E-2</c:v>
                </c:pt>
                <c:pt idx="13613">
                  <c:v>-4.1556017241379313E-2</c:v>
                </c:pt>
                <c:pt idx="13614">
                  <c:v>-4.1556948275861955E-2</c:v>
                </c:pt>
                <c:pt idx="13615">
                  <c:v>-4.1557844827586378E-2</c:v>
                </c:pt>
                <c:pt idx="13616">
                  <c:v>-4.1558793103448434E-2</c:v>
                </c:pt>
                <c:pt idx="13617">
                  <c:v>-4.1559793103448324E-2</c:v>
                </c:pt>
                <c:pt idx="13618">
                  <c:v>-4.1560810344827587E-2</c:v>
                </c:pt>
                <c:pt idx="13619">
                  <c:v>-4.1561672413793105E-2</c:v>
                </c:pt>
                <c:pt idx="13620">
                  <c:v>-4.1562431034483129E-2</c:v>
                </c:pt>
                <c:pt idx="13621">
                  <c:v>-4.1563051724137927E-2</c:v>
                </c:pt>
                <c:pt idx="13622">
                  <c:v>-4.1563517241379314E-2</c:v>
                </c:pt>
                <c:pt idx="13623">
                  <c:v>-4.1563965517241501E-2</c:v>
                </c:pt>
                <c:pt idx="13624">
                  <c:v>-4.1564413793103473E-2</c:v>
                </c:pt>
                <c:pt idx="13625">
                  <c:v>-4.1564741379310363E-2</c:v>
                </c:pt>
                <c:pt idx="13626">
                  <c:v>-4.1565017241379322E-2</c:v>
                </c:pt>
                <c:pt idx="13627">
                  <c:v>-4.1565465517241412E-2</c:v>
                </c:pt>
                <c:pt idx="13628">
                  <c:v>-4.1566034482758786E-2</c:v>
                </c:pt>
                <c:pt idx="13629">
                  <c:v>-4.1566603448275924E-2</c:v>
                </c:pt>
                <c:pt idx="13630">
                  <c:v>-4.1567086206896593E-2</c:v>
                </c:pt>
                <c:pt idx="13631">
                  <c:v>-4.1567568965517283E-2</c:v>
                </c:pt>
                <c:pt idx="13632">
                  <c:v>-4.1567948275861945E-2</c:v>
                </c:pt>
                <c:pt idx="13633">
                  <c:v>-4.1568344827586423E-2</c:v>
                </c:pt>
                <c:pt idx="13634">
                  <c:v>-4.1568741379310353E-2</c:v>
                </c:pt>
                <c:pt idx="13635">
                  <c:v>-4.1569103448275857E-2</c:v>
                </c:pt>
                <c:pt idx="13636">
                  <c:v>-4.1569465517241402E-2</c:v>
                </c:pt>
                <c:pt idx="13637">
                  <c:v>-4.1569931034482824E-2</c:v>
                </c:pt>
                <c:pt idx="13638">
                  <c:v>-4.1570396551724141E-2</c:v>
                </c:pt>
                <c:pt idx="13639">
                  <c:v>-4.1570862068965188E-2</c:v>
                </c:pt>
                <c:pt idx="13640">
                  <c:v>-4.1571275862068845E-2</c:v>
                </c:pt>
                <c:pt idx="13641">
                  <c:v>-4.1571568965517246E-2</c:v>
                </c:pt>
                <c:pt idx="13642">
                  <c:v>-4.1571775862068845E-2</c:v>
                </c:pt>
                <c:pt idx="13643">
                  <c:v>-4.1571896551724066E-2</c:v>
                </c:pt>
                <c:pt idx="13644">
                  <c:v>-4.1571931034482784E-2</c:v>
                </c:pt>
                <c:pt idx="13645">
                  <c:v>-4.1571948275861741E-2</c:v>
                </c:pt>
                <c:pt idx="13646">
                  <c:v>-4.1571896551724066E-2</c:v>
                </c:pt>
                <c:pt idx="13647">
                  <c:v>-4.1571931034482784E-2</c:v>
                </c:pt>
                <c:pt idx="13648">
                  <c:v>-4.1571999999999977E-2</c:v>
                </c:pt>
                <c:pt idx="13649">
                  <c:v>-4.1571999999999977E-2</c:v>
                </c:pt>
                <c:pt idx="13650">
                  <c:v>-4.1572068965517225E-2</c:v>
                </c:pt>
                <c:pt idx="13651">
                  <c:v>-4.1572310344827591E-2</c:v>
                </c:pt>
                <c:pt idx="13652">
                  <c:v>-4.1572551724137916E-2</c:v>
                </c:pt>
                <c:pt idx="13653">
                  <c:v>-4.1572862068965301E-2</c:v>
                </c:pt>
                <c:pt idx="13654">
                  <c:v>-4.1573258620689647E-2</c:v>
                </c:pt>
                <c:pt idx="13655">
                  <c:v>-4.1573672413793096E-2</c:v>
                </c:pt>
                <c:pt idx="13656">
                  <c:v>-4.1574206896551717E-2</c:v>
                </c:pt>
                <c:pt idx="13657">
                  <c:v>-4.1574793103448401E-2</c:v>
                </c:pt>
                <c:pt idx="13658">
                  <c:v>-4.1575327586206877E-2</c:v>
                </c:pt>
                <c:pt idx="13659">
                  <c:v>-4.1575672413793077E-2</c:v>
                </c:pt>
                <c:pt idx="13660">
                  <c:v>-4.1575827586206857E-2</c:v>
                </c:pt>
                <c:pt idx="13661">
                  <c:v>-4.1575982758620691E-2</c:v>
                </c:pt>
                <c:pt idx="13662">
                  <c:v>-4.1576206896551733E-2</c:v>
                </c:pt>
                <c:pt idx="13663">
                  <c:v>-4.1576499999999995E-2</c:v>
                </c:pt>
                <c:pt idx="13664">
                  <c:v>-4.1576758620689429E-2</c:v>
                </c:pt>
                <c:pt idx="13665">
                  <c:v>-4.1577034482758617E-2</c:v>
                </c:pt>
                <c:pt idx="13666">
                  <c:v>-4.1577206896551727E-2</c:v>
                </c:pt>
                <c:pt idx="13667">
                  <c:v>-4.1577310344827575E-2</c:v>
                </c:pt>
                <c:pt idx="13668">
                  <c:v>-4.1577448275861788E-2</c:v>
                </c:pt>
                <c:pt idx="13669">
                  <c:v>-4.1577534482758617E-2</c:v>
                </c:pt>
                <c:pt idx="13670">
                  <c:v>-4.1577620689655176E-2</c:v>
                </c:pt>
                <c:pt idx="13671">
                  <c:v>-4.1577724137931329E-2</c:v>
                </c:pt>
                <c:pt idx="13672">
                  <c:v>-4.1577827586206886E-2</c:v>
                </c:pt>
                <c:pt idx="13673">
                  <c:v>-4.1577844827586224E-2</c:v>
                </c:pt>
                <c:pt idx="13674">
                  <c:v>-4.1577827586206886E-2</c:v>
                </c:pt>
                <c:pt idx="13675">
                  <c:v>-4.157768965517241E-2</c:v>
                </c:pt>
                <c:pt idx="13676">
                  <c:v>-4.1577534482758617E-2</c:v>
                </c:pt>
                <c:pt idx="13677">
                  <c:v>-4.1577482758620714E-2</c:v>
                </c:pt>
                <c:pt idx="13678">
                  <c:v>-4.1577448275861788E-2</c:v>
                </c:pt>
                <c:pt idx="13679">
                  <c:v>-4.1577379310344796E-2</c:v>
                </c:pt>
                <c:pt idx="13680">
                  <c:v>-4.1577448275861788E-2</c:v>
                </c:pt>
                <c:pt idx="13681">
                  <c:v>-4.157768965517241E-2</c:v>
                </c:pt>
                <c:pt idx="13682">
                  <c:v>-4.1578034482758618E-2</c:v>
                </c:pt>
                <c:pt idx="13683">
                  <c:v>-4.1578431034482832E-2</c:v>
                </c:pt>
                <c:pt idx="13684">
                  <c:v>-4.1578896551724066E-2</c:v>
                </c:pt>
                <c:pt idx="13685">
                  <c:v>-4.1579206896551715E-2</c:v>
                </c:pt>
                <c:pt idx="13686">
                  <c:v>-4.1579465517241385E-2</c:v>
                </c:pt>
                <c:pt idx="13687">
                  <c:v>-4.1579672413793095E-2</c:v>
                </c:pt>
                <c:pt idx="13688">
                  <c:v>-4.1579793103448323E-2</c:v>
                </c:pt>
                <c:pt idx="13689">
                  <c:v>-4.1579982758620689E-2</c:v>
                </c:pt>
                <c:pt idx="13690">
                  <c:v>-4.1580275862068965E-2</c:v>
                </c:pt>
                <c:pt idx="13691">
                  <c:v>-4.158051724137931E-2</c:v>
                </c:pt>
                <c:pt idx="13692">
                  <c:v>-4.1580793103448491E-2</c:v>
                </c:pt>
                <c:pt idx="13693">
                  <c:v>-4.1581103448275855E-2</c:v>
                </c:pt>
                <c:pt idx="13694">
                  <c:v>-4.1581534482758621E-2</c:v>
                </c:pt>
                <c:pt idx="13695">
                  <c:v>-4.1582103448275863E-2</c:v>
                </c:pt>
                <c:pt idx="13696">
                  <c:v>-4.1582724137931452E-2</c:v>
                </c:pt>
                <c:pt idx="13697">
                  <c:v>-4.1583327586206906E-2</c:v>
                </c:pt>
                <c:pt idx="13698">
                  <c:v>-4.1583862068965291E-2</c:v>
                </c:pt>
                <c:pt idx="13699">
                  <c:v>-4.1584379310344796E-2</c:v>
                </c:pt>
                <c:pt idx="13700">
                  <c:v>-4.1584896551724142E-2</c:v>
                </c:pt>
                <c:pt idx="13701">
                  <c:v>-4.1585448275861803E-2</c:v>
                </c:pt>
                <c:pt idx="13702">
                  <c:v>-4.1586120689655066E-2</c:v>
                </c:pt>
                <c:pt idx="13703">
                  <c:v>-4.1586913793103482E-2</c:v>
                </c:pt>
                <c:pt idx="13704">
                  <c:v>-4.1587775862068965E-2</c:v>
                </c:pt>
                <c:pt idx="13705">
                  <c:v>-4.1588568965517242E-2</c:v>
                </c:pt>
                <c:pt idx="13706">
                  <c:v>-4.1589275862068946E-2</c:v>
                </c:pt>
                <c:pt idx="13707">
                  <c:v>-4.1590017241379333E-2</c:v>
                </c:pt>
                <c:pt idx="13708">
                  <c:v>-4.1590689655172423E-2</c:v>
                </c:pt>
                <c:pt idx="13709">
                  <c:v>-4.1591189655172396E-2</c:v>
                </c:pt>
                <c:pt idx="13710">
                  <c:v>-4.1591586206896583E-2</c:v>
                </c:pt>
                <c:pt idx="13711">
                  <c:v>-4.1591862068965292E-2</c:v>
                </c:pt>
                <c:pt idx="13712">
                  <c:v>-4.159208620689684E-2</c:v>
                </c:pt>
                <c:pt idx="13713">
                  <c:v>-4.1592379310344832E-2</c:v>
                </c:pt>
                <c:pt idx="13714">
                  <c:v>-4.1592689655172578E-2</c:v>
                </c:pt>
                <c:pt idx="13715">
                  <c:v>-4.159293103448311E-2</c:v>
                </c:pt>
                <c:pt idx="13716">
                  <c:v>-4.159322413793147E-2</c:v>
                </c:pt>
                <c:pt idx="13717">
                  <c:v>-4.1593396551724192E-2</c:v>
                </c:pt>
                <c:pt idx="13718">
                  <c:v>-4.159355172413793E-2</c:v>
                </c:pt>
                <c:pt idx="13719">
                  <c:v>-4.1593655172413813E-2</c:v>
                </c:pt>
                <c:pt idx="13720">
                  <c:v>-4.1593775862068971E-2</c:v>
                </c:pt>
                <c:pt idx="13721">
                  <c:v>-4.1593982758620834E-2</c:v>
                </c:pt>
                <c:pt idx="13722">
                  <c:v>-4.1594327586206903E-2</c:v>
                </c:pt>
                <c:pt idx="13723">
                  <c:v>-4.1594724137931451E-2</c:v>
                </c:pt>
                <c:pt idx="13724">
                  <c:v>-4.1595172413793076E-2</c:v>
                </c:pt>
                <c:pt idx="13725">
                  <c:v>-4.1595586206896573E-2</c:v>
                </c:pt>
                <c:pt idx="13726">
                  <c:v>-4.1595931034482912E-2</c:v>
                </c:pt>
                <c:pt idx="13727">
                  <c:v>-4.1596379310344829E-2</c:v>
                </c:pt>
                <c:pt idx="13728">
                  <c:v>-4.1596862068965457E-2</c:v>
                </c:pt>
                <c:pt idx="13729">
                  <c:v>-4.1597362068965395E-2</c:v>
                </c:pt>
                <c:pt idx="13730">
                  <c:v>-4.1597982758620894E-2</c:v>
                </c:pt>
                <c:pt idx="13731">
                  <c:v>-4.1598724137931413E-2</c:v>
                </c:pt>
                <c:pt idx="13732">
                  <c:v>-4.1599482758620791E-2</c:v>
                </c:pt>
                <c:pt idx="13733">
                  <c:v>-4.1600172413793046E-2</c:v>
                </c:pt>
                <c:pt idx="13734">
                  <c:v>-4.1600793103448434E-2</c:v>
                </c:pt>
                <c:pt idx="13735">
                  <c:v>-4.1601344827586213E-2</c:v>
                </c:pt>
                <c:pt idx="13736">
                  <c:v>-4.1601758620689336E-2</c:v>
                </c:pt>
                <c:pt idx="13737">
                  <c:v>-4.1602155172413766E-2</c:v>
                </c:pt>
                <c:pt idx="13738">
                  <c:v>-4.1602568965517263E-2</c:v>
                </c:pt>
                <c:pt idx="13739">
                  <c:v>-4.1603103448275856E-2</c:v>
                </c:pt>
                <c:pt idx="13740">
                  <c:v>-4.1603775862068947E-2</c:v>
                </c:pt>
                <c:pt idx="13741">
                  <c:v>-4.1604724137931315E-2</c:v>
                </c:pt>
                <c:pt idx="13742">
                  <c:v>-4.1605896551724066E-2</c:v>
                </c:pt>
                <c:pt idx="13743">
                  <c:v>-4.1607155172413667E-2</c:v>
                </c:pt>
                <c:pt idx="13744">
                  <c:v>-4.1608431034482814E-2</c:v>
                </c:pt>
                <c:pt idx="13745">
                  <c:v>-4.1609689655172415E-2</c:v>
                </c:pt>
                <c:pt idx="13746">
                  <c:v>-4.1611068965517244E-2</c:v>
                </c:pt>
                <c:pt idx="13747">
                  <c:v>-4.1612586206896771E-2</c:v>
                </c:pt>
                <c:pt idx="13748">
                  <c:v>-4.1614224137931421E-2</c:v>
                </c:pt>
                <c:pt idx="13749">
                  <c:v>-4.1615948275861785E-2</c:v>
                </c:pt>
                <c:pt idx="13750">
                  <c:v>-4.1617465517241513E-2</c:v>
                </c:pt>
                <c:pt idx="13751">
                  <c:v>-4.1618999999999996E-2</c:v>
                </c:pt>
                <c:pt idx="13752">
                  <c:v>-4.1620517241379315E-2</c:v>
                </c:pt>
                <c:pt idx="13753">
                  <c:v>-4.1621948275861735E-2</c:v>
                </c:pt>
                <c:pt idx="13754">
                  <c:v>-4.1623448275861834E-2</c:v>
                </c:pt>
                <c:pt idx="13755">
                  <c:v>-4.1624982758620692E-2</c:v>
                </c:pt>
                <c:pt idx="13756">
                  <c:v>-4.1626551724137907E-2</c:v>
                </c:pt>
                <c:pt idx="13757">
                  <c:v>-4.1627965517241391E-2</c:v>
                </c:pt>
                <c:pt idx="13758">
                  <c:v>-4.1629396551724145E-2</c:v>
                </c:pt>
                <c:pt idx="13759">
                  <c:v>-4.1630862068965248E-2</c:v>
                </c:pt>
                <c:pt idx="13760">
                  <c:v>-4.1632172413793106E-2</c:v>
                </c:pt>
                <c:pt idx="13761">
                  <c:v>-4.1633344827586384E-2</c:v>
                </c:pt>
                <c:pt idx="13762">
                  <c:v>-4.1634465517241384E-2</c:v>
                </c:pt>
                <c:pt idx="13763">
                  <c:v>-4.1635603448275861E-2</c:v>
                </c:pt>
                <c:pt idx="13764">
                  <c:v>-4.1636758620689655E-2</c:v>
                </c:pt>
                <c:pt idx="13765">
                  <c:v>-4.1637844827586333E-2</c:v>
                </c:pt>
                <c:pt idx="13766">
                  <c:v>-4.1638931034482823E-2</c:v>
                </c:pt>
                <c:pt idx="13767">
                  <c:v>-4.1640103448275755E-2</c:v>
                </c:pt>
                <c:pt idx="13768">
                  <c:v>-4.1641293103448294E-2</c:v>
                </c:pt>
                <c:pt idx="13769">
                  <c:v>-4.1642586206896551E-2</c:v>
                </c:pt>
                <c:pt idx="13770">
                  <c:v>-4.1643982758620697E-2</c:v>
                </c:pt>
                <c:pt idx="13771">
                  <c:v>-4.1645499999999946E-2</c:v>
                </c:pt>
                <c:pt idx="13772">
                  <c:v>-4.1647034482758617E-2</c:v>
                </c:pt>
                <c:pt idx="13773">
                  <c:v>-4.1648568965516969E-2</c:v>
                </c:pt>
                <c:pt idx="13774">
                  <c:v>-4.1649965517241365E-2</c:v>
                </c:pt>
                <c:pt idx="13775">
                  <c:v>-4.165136206896515E-2</c:v>
                </c:pt>
                <c:pt idx="13776">
                  <c:v>-4.1652706896551733E-2</c:v>
                </c:pt>
                <c:pt idx="13777">
                  <c:v>-4.165386206896525E-2</c:v>
                </c:pt>
                <c:pt idx="13778">
                  <c:v>-4.1655103448275756E-2</c:v>
                </c:pt>
                <c:pt idx="13779">
                  <c:v>-4.1656344827586393E-2</c:v>
                </c:pt>
                <c:pt idx="13780">
                  <c:v>-4.1657551724137896E-2</c:v>
                </c:pt>
                <c:pt idx="13781">
                  <c:v>-4.1658620689655146E-2</c:v>
                </c:pt>
                <c:pt idx="13782">
                  <c:v>-4.1659620689654987E-2</c:v>
                </c:pt>
                <c:pt idx="13783">
                  <c:v>-4.1660620689655176E-2</c:v>
                </c:pt>
                <c:pt idx="13784">
                  <c:v>-4.1661551724137887E-2</c:v>
                </c:pt>
                <c:pt idx="13785">
                  <c:v>-4.1662448275862046E-2</c:v>
                </c:pt>
                <c:pt idx="13786">
                  <c:v>-4.1663344827586414E-2</c:v>
                </c:pt>
                <c:pt idx="13787">
                  <c:v>-4.1664068965517262E-2</c:v>
                </c:pt>
                <c:pt idx="13788">
                  <c:v>-4.1664517241379311E-2</c:v>
                </c:pt>
                <c:pt idx="13789">
                  <c:v>-4.1664879310344786E-2</c:v>
                </c:pt>
                <c:pt idx="13790">
                  <c:v>-4.1665120689654847E-2</c:v>
                </c:pt>
                <c:pt idx="13791">
                  <c:v>-4.1665241379310353E-2</c:v>
                </c:pt>
                <c:pt idx="13792">
                  <c:v>-4.1665172413793056E-2</c:v>
                </c:pt>
                <c:pt idx="13793">
                  <c:v>-4.1665051724137897E-2</c:v>
                </c:pt>
                <c:pt idx="13794">
                  <c:v>-4.1664827586206897E-2</c:v>
                </c:pt>
                <c:pt idx="13795">
                  <c:v>-4.1664413793103462E-2</c:v>
                </c:pt>
                <c:pt idx="13796">
                  <c:v>-4.1663827586206896E-2</c:v>
                </c:pt>
                <c:pt idx="13797">
                  <c:v>-4.1663172413793095E-2</c:v>
                </c:pt>
                <c:pt idx="13798">
                  <c:v>-4.1662482758620903E-2</c:v>
                </c:pt>
                <c:pt idx="13799">
                  <c:v>-4.1661482758620721E-2</c:v>
                </c:pt>
                <c:pt idx="13800">
                  <c:v>-4.166025862068945E-2</c:v>
                </c:pt>
                <c:pt idx="13801">
                  <c:v>-4.1658948275861765E-2</c:v>
                </c:pt>
                <c:pt idx="13802">
                  <c:v>-4.1657620689655166E-2</c:v>
                </c:pt>
                <c:pt idx="13803">
                  <c:v>-4.1656275862068957E-2</c:v>
                </c:pt>
                <c:pt idx="13804">
                  <c:v>-4.1654965517241384E-2</c:v>
                </c:pt>
                <c:pt idx="13805">
                  <c:v>-4.1653724137931322E-2</c:v>
                </c:pt>
                <c:pt idx="13806">
                  <c:v>-4.1652655172413795E-2</c:v>
                </c:pt>
                <c:pt idx="13807">
                  <c:v>-4.1651655172413767E-2</c:v>
                </c:pt>
                <c:pt idx="13808">
                  <c:v>-4.1650637931034774E-2</c:v>
                </c:pt>
                <c:pt idx="13809">
                  <c:v>-4.1649551724137729E-2</c:v>
                </c:pt>
                <c:pt idx="13810">
                  <c:v>-4.1648310344827556E-2</c:v>
                </c:pt>
                <c:pt idx="13811">
                  <c:v>-4.1647120689654836E-2</c:v>
                </c:pt>
                <c:pt idx="13812">
                  <c:v>-4.1646034482758616E-2</c:v>
                </c:pt>
                <c:pt idx="13813">
                  <c:v>-4.1645034482758615E-2</c:v>
                </c:pt>
                <c:pt idx="13814">
                  <c:v>-4.1644137931034476E-2</c:v>
                </c:pt>
                <c:pt idx="13815">
                  <c:v>-4.1643482758620703E-2</c:v>
                </c:pt>
                <c:pt idx="13816">
                  <c:v>-4.1642948275861763E-2</c:v>
                </c:pt>
                <c:pt idx="13817">
                  <c:v>-4.1642603448275882E-2</c:v>
                </c:pt>
                <c:pt idx="13818">
                  <c:v>-4.164244827586179E-2</c:v>
                </c:pt>
                <c:pt idx="13819">
                  <c:v>-4.1642344827586233E-2</c:v>
                </c:pt>
                <c:pt idx="13820">
                  <c:v>-4.1642224137931332E-2</c:v>
                </c:pt>
                <c:pt idx="13821">
                  <c:v>-4.1642034482758626E-2</c:v>
                </c:pt>
                <c:pt idx="13822">
                  <c:v>-4.1641948275861693E-2</c:v>
                </c:pt>
                <c:pt idx="13823">
                  <c:v>-4.1641931034482764E-2</c:v>
                </c:pt>
                <c:pt idx="13824">
                  <c:v>-4.1641896551724046E-2</c:v>
                </c:pt>
                <c:pt idx="13825">
                  <c:v>-4.1641948275861693E-2</c:v>
                </c:pt>
                <c:pt idx="13826">
                  <c:v>-4.1642137931034502E-2</c:v>
                </c:pt>
                <c:pt idx="13827">
                  <c:v>-4.1642293103448434E-2</c:v>
                </c:pt>
                <c:pt idx="13828">
                  <c:v>-4.1642465517241392E-2</c:v>
                </c:pt>
                <c:pt idx="13829">
                  <c:v>-4.1642517241379316E-2</c:v>
                </c:pt>
                <c:pt idx="13830">
                  <c:v>-4.1642534482758627E-2</c:v>
                </c:pt>
                <c:pt idx="13831">
                  <c:v>-4.1642431034482834E-2</c:v>
                </c:pt>
                <c:pt idx="13832">
                  <c:v>-4.1642310344827585E-2</c:v>
                </c:pt>
                <c:pt idx="13833">
                  <c:v>-4.1642103448275847E-2</c:v>
                </c:pt>
                <c:pt idx="13834">
                  <c:v>-4.1641672413793046E-2</c:v>
                </c:pt>
                <c:pt idx="13835">
                  <c:v>-4.1641103448275645E-2</c:v>
                </c:pt>
                <c:pt idx="13836">
                  <c:v>-4.1640482758620687E-2</c:v>
                </c:pt>
                <c:pt idx="13837">
                  <c:v>-4.1639827586206886E-2</c:v>
                </c:pt>
                <c:pt idx="13838">
                  <c:v>-4.1639103448275747E-2</c:v>
                </c:pt>
                <c:pt idx="13839">
                  <c:v>-4.1638362068965248E-2</c:v>
                </c:pt>
                <c:pt idx="13840">
                  <c:v>-4.1637586206896574E-2</c:v>
                </c:pt>
                <c:pt idx="13841">
                  <c:v>-4.1636775862068966E-2</c:v>
                </c:pt>
                <c:pt idx="13842">
                  <c:v>-4.1635862068965211E-2</c:v>
                </c:pt>
                <c:pt idx="13843">
                  <c:v>-4.1634879310344777E-2</c:v>
                </c:pt>
                <c:pt idx="13844">
                  <c:v>-4.1633827586206901E-2</c:v>
                </c:pt>
                <c:pt idx="13845">
                  <c:v>-4.1632810344827589E-2</c:v>
                </c:pt>
                <c:pt idx="13846">
                  <c:v>-4.1631827586206885E-2</c:v>
                </c:pt>
                <c:pt idx="13847">
                  <c:v>-4.1630827586206898E-2</c:v>
                </c:pt>
                <c:pt idx="13848">
                  <c:v>-4.1629706896551696E-2</c:v>
                </c:pt>
                <c:pt idx="13849">
                  <c:v>-4.1628689655172406E-2</c:v>
                </c:pt>
                <c:pt idx="13850">
                  <c:v>-4.1627862068965203E-2</c:v>
                </c:pt>
                <c:pt idx="13851">
                  <c:v>-4.1627068965517246E-2</c:v>
                </c:pt>
                <c:pt idx="13852">
                  <c:v>-4.1626379310344797E-2</c:v>
                </c:pt>
                <c:pt idx="13853">
                  <c:v>-4.1625775862068753E-2</c:v>
                </c:pt>
                <c:pt idx="13854">
                  <c:v>-4.1625120689654793E-2</c:v>
                </c:pt>
                <c:pt idx="13855">
                  <c:v>-4.1624448275861765E-2</c:v>
                </c:pt>
                <c:pt idx="13856">
                  <c:v>-4.1623724137931306E-2</c:v>
                </c:pt>
                <c:pt idx="13857">
                  <c:v>-4.1622948275861833E-2</c:v>
                </c:pt>
                <c:pt idx="13858">
                  <c:v>-4.1622137931034524E-2</c:v>
                </c:pt>
                <c:pt idx="13859">
                  <c:v>-4.16212586206893E-2</c:v>
                </c:pt>
                <c:pt idx="13860">
                  <c:v>-4.1620344827586232E-2</c:v>
                </c:pt>
                <c:pt idx="13861">
                  <c:v>-4.1619413793103452E-2</c:v>
                </c:pt>
                <c:pt idx="13862">
                  <c:v>-4.1618396551724147E-2</c:v>
                </c:pt>
                <c:pt idx="13863">
                  <c:v>-4.1617275862068967E-2</c:v>
                </c:pt>
                <c:pt idx="13864">
                  <c:v>-4.1616172413793097E-2</c:v>
                </c:pt>
                <c:pt idx="13865">
                  <c:v>-4.1615051724137896E-2</c:v>
                </c:pt>
                <c:pt idx="13866">
                  <c:v>-4.1614017241379322E-2</c:v>
                </c:pt>
                <c:pt idx="13867">
                  <c:v>-4.1613068965517273E-2</c:v>
                </c:pt>
                <c:pt idx="13868">
                  <c:v>-4.1612224137931517E-2</c:v>
                </c:pt>
                <c:pt idx="13869">
                  <c:v>-4.1611568965517244E-2</c:v>
                </c:pt>
                <c:pt idx="13870">
                  <c:v>-4.1610982758620733E-2</c:v>
                </c:pt>
                <c:pt idx="13871">
                  <c:v>-4.1610413793103464E-2</c:v>
                </c:pt>
                <c:pt idx="13872">
                  <c:v>-4.160996551724138E-2</c:v>
                </c:pt>
                <c:pt idx="13873">
                  <c:v>-4.1609568965517034E-2</c:v>
                </c:pt>
                <c:pt idx="13874">
                  <c:v>-4.1609275862068945E-2</c:v>
                </c:pt>
                <c:pt idx="13875">
                  <c:v>-4.1609086206896552E-2</c:v>
                </c:pt>
                <c:pt idx="13876">
                  <c:v>-4.1609068965517054E-2</c:v>
                </c:pt>
                <c:pt idx="13877">
                  <c:v>-4.1609172413792792E-2</c:v>
                </c:pt>
                <c:pt idx="13878">
                  <c:v>-4.1609379310344766E-2</c:v>
                </c:pt>
                <c:pt idx="13879">
                  <c:v>-4.1609724137931133E-2</c:v>
                </c:pt>
                <c:pt idx="13880">
                  <c:v>-4.1610120689655056E-2</c:v>
                </c:pt>
                <c:pt idx="13881">
                  <c:v>-4.1610655172413795E-2</c:v>
                </c:pt>
                <c:pt idx="13882">
                  <c:v>-4.1611344827586334E-2</c:v>
                </c:pt>
                <c:pt idx="13883">
                  <c:v>-4.1611931034482824E-2</c:v>
                </c:pt>
                <c:pt idx="13884">
                  <c:v>-4.1612396551724183E-2</c:v>
                </c:pt>
                <c:pt idx="13885">
                  <c:v>-4.1612793103448585E-2</c:v>
                </c:pt>
                <c:pt idx="13886">
                  <c:v>-4.1613034482758722E-2</c:v>
                </c:pt>
                <c:pt idx="13887">
                  <c:v>-4.1613172413793087E-2</c:v>
                </c:pt>
                <c:pt idx="13888">
                  <c:v>-4.1613103448275859E-2</c:v>
                </c:pt>
                <c:pt idx="13889">
                  <c:v>-4.1612965517241522E-2</c:v>
                </c:pt>
                <c:pt idx="13890">
                  <c:v>-4.1612862068965445E-2</c:v>
                </c:pt>
                <c:pt idx="13891">
                  <c:v>-4.1612879310344825E-2</c:v>
                </c:pt>
                <c:pt idx="13892">
                  <c:v>-4.1612965517241522E-2</c:v>
                </c:pt>
                <c:pt idx="13893">
                  <c:v>-4.1613103448275859E-2</c:v>
                </c:pt>
                <c:pt idx="13894">
                  <c:v>-4.1613275862068956E-2</c:v>
                </c:pt>
                <c:pt idx="13895">
                  <c:v>-4.1613517241379322E-2</c:v>
                </c:pt>
                <c:pt idx="13896">
                  <c:v>-4.1613586206896584E-2</c:v>
                </c:pt>
                <c:pt idx="13897">
                  <c:v>-4.1613534482758632E-2</c:v>
                </c:pt>
                <c:pt idx="13898">
                  <c:v>-4.1613396551724163E-2</c:v>
                </c:pt>
                <c:pt idx="13899">
                  <c:v>-4.1613275862068956E-2</c:v>
                </c:pt>
                <c:pt idx="13900">
                  <c:v>-4.1613189655172397E-2</c:v>
                </c:pt>
                <c:pt idx="13901">
                  <c:v>-4.1613034482758722E-2</c:v>
                </c:pt>
                <c:pt idx="13902">
                  <c:v>-4.1612844827586468E-2</c:v>
                </c:pt>
                <c:pt idx="13903">
                  <c:v>-4.1612758620689659E-2</c:v>
                </c:pt>
                <c:pt idx="13904">
                  <c:v>-4.1612637931034917E-2</c:v>
                </c:pt>
                <c:pt idx="13905">
                  <c:v>-4.1612413793103493E-2</c:v>
                </c:pt>
                <c:pt idx="13906">
                  <c:v>-4.1612189655172417E-2</c:v>
                </c:pt>
                <c:pt idx="13907">
                  <c:v>-4.1612034482758777E-2</c:v>
                </c:pt>
                <c:pt idx="13908">
                  <c:v>-4.1611896551724141E-2</c:v>
                </c:pt>
                <c:pt idx="13909">
                  <c:v>-4.1611689655172417E-2</c:v>
                </c:pt>
                <c:pt idx="13910">
                  <c:v>-4.1611482758620713E-2</c:v>
                </c:pt>
                <c:pt idx="13911">
                  <c:v>-4.1611275862068947E-2</c:v>
                </c:pt>
                <c:pt idx="13912">
                  <c:v>-4.1610862068965283E-2</c:v>
                </c:pt>
                <c:pt idx="13913">
                  <c:v>-4.1610379310344815E-2</c:v>
                </c:pt>
                <c:pt idx="13914">
                  <c:v>-4.1609913793103449E-2</c:v>
                </c:pt>
                <c:pt idx="13915">
                  <c:v>-4.1609379310344766E-2</c:v>
                </c:pt>
                <c:pt idx="13916">
                  <c:v>-4.1608689655172407E-2</c:v>
                </c:pt>
                <c:pt idx="13917">
                  <c:v>-4.1607913793103447E-2</c:v>
                </c:pt>
                <c:pt idx="13918">
                  <c:v>-4.1607120689654928E-2</c:v>
                </c:pt>
                <c:pt idx="13919">
                  <c:v>-4.1606172413793087E-2</c:v>
                </c:pt>
                <c:pt idx="13920">
                  <c:v>-4.1604999999999996E-2</c:v>
                </c:pt>
                <c:pt idx="13921">
                  <c:v>-4.1603655172413795E-2</c:v>
                </c:pt>
                <c:pt idx="13922">
                  <c:v>-4.1602413793103483E-2</c:v>
                </c:pt>
                <c:pt idx="13923">
                  <c:v>-4.1601310344827586E-2</c:v>
                </c:pt>
                <c:pt idx="13924">
                  <c:v>-4.1600310344827585E-2</c:v>
                </c:pt>
                <c:pt idx="13925">
                  <c:v>-4.1599379310344825E-2</c:v>
                </c:pt>
                <c:pt idx="13926">
                  <c:v>-4.1598448275862045E-2</c:v>
                </c:pt>
                <c:pt idx="13927">
                  <c:v>-4.1597689655172423E-2</c:v>
                </c:pt>
                <c:pt idx="13928">
                  <c:v>-4.1597034482758734E-2</c:v>
                </c:pt>
                <c:pt idx="13929">
                  <c:v>-4.1596448275862057E-2</c:v>
                </c:pt>
                <c:pt idx="13930">
                  <c:v>-4.1595793103448513E-2</c:v>
                </c:pt>
                <c:pt idx="13931">
                  <c:v>-4.1595224137931409E-2</c:v>
                </c:pt>
                <c:pt idx="13932">
                  <c:v>-4.1594758620689655E-2</c:v>
                </c:pt>
                <c:pt idx="13933">
                  <c:v>-4.1594362068965357E-2</c:v>
                </c:pt>
                <c:pt idx="13934">
                  <c:v>-4.159393103448307E-2</c:v>
                </c:pt>
                <c:pt idx="13935">
                  <c:v>-4.1593517241379413E-2</c:v>
                </c:pt>
                <c:pt idx="13936">
                  <c:v>-4.1593103448275867E-2</c:v>
                </c:pt>
                <c:pt idx="13937">
                  <c:v>-4.1592620689655184E-2</c:v>
                </c:pt>
                <c:pt idx="13938">
                  <c:v>-4.159215517241379E-2</c:v>
                </c:pt>
                <c:pt idx="13939">
                  <c:v>-4.1591827586206886E-2</c:v>
                </c:pt>
                <c:pt idx="13940">
                  <c:v>-4.1591551724137935E-2</c:v>
                </c:pt>
                <c:pt idx="13941">
                  <c:v>-4.1591310344827583E-2</c:v>
                </c:pt>
                <c:pt idx="13942">
                  <c:v>-4.1591051724137927E-2</c:v>
                </c:pt>
                <c:pt idx="13943">
                  <c:v>-4.1590862068965347E-2</c:v>
                </c:pt>
                <c:pt idx="13944">
                  <c:v>-4.1590793103448542E-2</c:v>
                </c:pt>
                <c:pt idx="13945">
                  <c:v>-4.1590793103448542E-2</c:v>
                </c:pt>
                <c:pt idx="13946">
                  <c:v>-4.1590758620689658E-2</c:v>
                </c:pt>
                <c:pt idx="13947">
                  <c:v>-4.1590655172413803E-2</c:v>
                </c:pt>
                <c:pt idx="13948">
                  <c:v>-4.1590689655172423E-2</c:v>
                </c:pt>
                <c:pt idx="13949">
                  <c:v>-4.1590810344827582E-2</c:v>
                </c:pt>
                <c:pt idx="13950">
                  <c:v>-4.1591068965517244E-2</c:v>
                </c:pt>
                <c:pt idx="13951">
                  <c:v>-4.1591413793103472E-2</c:v>
                </c:pt>
                <c:pt idx="13952">
                  <c:v>-4.159165517241379E-2</c:v>
                </c:pt>
                <c:pt idx="13953">
                  <c:v>-4.1591810344827576E-2</c:v>
                </c:pt>
                <c:pt idx="13954">
                  <c:v>-4.1591982758620714E-2</c:v>
                </c:pt>
                <c:pt idx="13955">
                  <c:v>-4.159213793103482E-2</c:v>
                </c:pt>
                <c:pt idx="13956">
                  <c:v>-4.1592465517241627E-2</c:v>
                </c:pt>
                <c:pt idx="13957">
                  <c:v>-4.1592844827586524E-2</c:v>
                </c:pt>
                <c:pt idx="13958">
                  <c:v>-4.1593362068965446E-2</c:v>
                </c:pt>
                <c:pt idx="13959">
                  <c:v>-4.1593948275861957E-2</c:v>
                </c:pt>
                <c:pt idx="13960">
                  <c:v>-4.1594551724137917E-2</c:v>
                </c:pt>
                <c:pt idx="13961">
                  <c:v>-4.1595068965517262E-2</c:v>
                </c:pt>
                <c:pt idx="13962">
                  <c:v>-4.1595551724137925E-2</c:v>
                </c:pt>
                <c:pt idx="13963">
                  <c:v>-4.159608620689683E-2</c:v>
                </c:pt>
                <c:pt idx="13964">
                  <c:v>-4.1596637931034942E-2</c:v>
                </c:pt>
                <c:pt idx="13965">
                  <c:v>-4.1597275862068982E-2</c:v>
                </c:pt>
                <c:pt idx="13966">
                  <c:v>-4.1598068965517272E-2</c:v>
                </c:pt>
                <c:pt idx="13967">
                  <c:v>-4.1598965517241432E-2</c:v>
                </c:pt>
                <c:pt idx="13968">
                  <c:v>-4.1599896551724143E-2</c:v>
                </c:pt>
                <c:pt idx="13969">
                  <c:v>-4.1600689655172406E-2</c:v>
                </c:pt>
                <c:pt idx="13970">
                  <c:v>-4.1601327586206896E-2</c:v>
                </c:pt>
                <c:pt idx="13971">
                  <c:v>-4.1601896551724075E-2</c:v>
                </c:pt>
                <c:pt idx="13972">
                  <c:v>-4.1602482758620822E-2</c:v>
                </c:pt>
                <c:pt idx="13973">
                  <c:v>-4.1602982758620823E-2</c:v>
                </c:pt>
                <c:pt idx="13974">
                  <c:v>-4.1603379310344815E-2</c:v>
                </c:pt>
                <c:pt idx="13975">
                  <c:v>-4.1603655172413795E-2</c:v>
                </c:pt>
                <c:pt idx="13976">
                  <c:v>-4.16037931034485E-2</c:v>
                </c:pt>
                <c:pt idx="13977">
                  <c:v>-4.1603827586206898E-2</c:v>
                </c:pt>
                <c:pt idx="13978">
                  <c:v>-4.1603758620689414E-2</c:v>
                </c:pt>
                <c:pt idx="13979">
                  <c:v>-4.1603586206896553E-2</c:v>
                </c:pt>
                <c:pt idx="13980">
                  <c:v>-4.1603275862068967E-2</c:v>
                </c:pt>
                <c:pt idx="13981">
                  <c:v>-4.1602810344827587E-2</c:v>
                </c:pt>
                <c:pt idx="13982">
                  <c:v>-4.1602120689655145E-2</c:v>
                </c:pt>
                <c:pt idx="13983">
                  <c:v>-4.1601258620689363E-2</c:v>
                </c:pt>
                <c:pt idx="13984">
                  <c:v>-4.160024137931035E-2</c:v>
                </c:pt>
                <c:pt idx="13985">
                  <c:v>-4.1599068965517252E-2</c:v>
                </c:pt>
                <c:pt idx="13986">
                  <c:v>-4.1597706896551824E-2</c:v>
                </c:pt>
                <c:pt idx="13987">
                  <c:v>-4.1596241379310422E-2</c:v>
                </c:pt>
                <c:pt idx="13988">
                  <c:v>-4.1594775862068965E-2</c:v>
                </c:pt>
                <c:pt idx="13989">
                  <c:v>-4.1593482758620903E-2</c:v>
                </c:pt>
                <c:pt idx="13990">
                  <c:v>-4.159234482758653E-2</c:v>
                </c:pt>
                <c:pt idx="13991">
                  <c:v>-4.1591206896551734E-2</c:v>
                </c:pt>
                <c:pt idx="13992">
                  <c:v>-4.1590103448275857E-2</c:v>
                </c:pt>
                <c:pt idx="13993">
                  <c:v>-4.1589068965517242E-2</c:v>
                </c:pt>
                <c:pt idx="13994">
                  <c:v>-4.1588068965517262E-2</c:v>
                </c:pt>
                <c:pt idx="13995">
                  <c:v>-4.1587172413793096E-2</c:v>
                </c:pt>
                <c:pt idx="13996">
                  <c:v>-4.1586344827586434E-2</c:v>
                </c:pt>
                <c:pt idx="13997">
                  <c:v>-4.1585534482758618E-2</c:v>
                </c:pt>
                <c:pt idx="13998">
                  <c:v>-4.15846724137931E-2</c:v>
                </c:pt>
                <c:pt idx="13999">
                  <c:v>-4.1583758620689658E-2</c:v>
                </c:pt>
                <c:pt idx="14000">
                  <c:v>-4.1582827586206912E-2</c:v>
                </c:pt>
                <c:pt idx="14001">
                  <c:v>-4.1581965517241394E-2</c:v>
                </c:pt>
                <c:pt idx="14002">
                  <c:v>-4.1581327586206897E-2</c:v>
                </c:pt>
                <c:pt idx="14003">
                  <c:v>-4.1580741379310344E-2</c:v>
                </c:pt>
                <c:pt idx="14004">
                  <c:v>-4.1580206896551723E-2</c:v>
                </c:pt>
                <c:pt idx="14005">
                  <c:v>-4.1579620689655046E-2</c:v>
                </c:pt>
                <c:pt idx="14006">
                  <c:v>-4.1578999999999977E-2</c:v>
                </c:pt>
                <c:pt idx="14007">
                  <c:v>-4.1578448275861775E-2</c:v>
                </c:pt>
                <c:pt idx="14008">
                  <c:v>-4.1577982758620693E-2</c:v>
                </c:pt>
                <c:pt idx="14009">
                  <c:v>-4.1577586206896562E-2</c:v>
                </c:pt>
                <c:pt idx="14010">
                  <c:v>-4.1577327586206886E-2</c:v>
                </c:pt>
                <c:pt idx="14011">
                  <c:v>-4.1577189655172375E-2</c:v>
                </c:pt>
                <c:pt idx="14012">
                  <c:v>-4.1577103448275865E-2</c:v>
                </c:pt>
                <c:pt idx="14013">
                  <c:v>-4.1577103448275865E-2</c:v>
                </c:pt>
                <c:pt idx="14014">
                  <c:v>-4.1577103448275865E-2</c:v>
                </c:pt>
                <c:pt idx="14015">
                  <c:v>-4.1577051724137906E-2</c:v>
                </c:pt>
                <c:pt idx="14016">
                  <c:v>-4.1576982758620713E-2</c:v>
                </c:pt>
                <c:pt idx="14017">
                  <c:v>-4.1576913793103472E-2</c:v>
                </c:pt>
                <c:pt idx="14018">
                  <c:v>-4.1576758620689429E-2</c:v>
                </c:pt>
                <c:pt idx="14019">
                  <c:v>-4.1576689655172416E-2</c:v>
                </c:pt>
                <c:pt idx="14020">
                  <c:v>-4.1576620689655175E-2</c:v>
                </c:pt>
                <c:pt idx="14021">
                  <c:v>-4.1576482758620734E-2</c:v>
                </c:pt>
                <c:pt idx="14022">
                  <c:v>-4.1576344827586334E-2</c:v>
                </c:pt>
                <c:pt idx="14023">
                  <c:v>-4.1576155172413747E-2</c:v>
                </c:pt>
                <c:pt idx="14024">
                  <c:v>-4.1575931034482774E-2</c:v>
                </c:pt>
                <c:pt idx="14025">
                  <c:v>-4.1575758620689317E-2</c:v>
                </c:pt>
                <c:pt idx="14026">
                  <c:v>-4.1575586206896546E-2</c:v>
                </c:pt>
                <c:pt idx="14027">
                  <c:v>-4.1575482758620691E-2</c:v>
                </c:pt>
                <c:pt idx="14028">
                  <c:v>-4.1575275862068856E-2</c:v>
                </c:pt>
                <c:pt idx="14029">
                  <c:v>-4.1574931034482794E-2</c:v>
                </c:pt>
                <c:pt idx="14030">
                  <c:v>-4.1574499999999986E-2</c:v>
                </c:pt>
                <c:pt idx="14031">
                  <c:v>-4.1573913793103462E-2</c:v>
                </c:pt>
                <c:pt idx="14032">
                  <c:v>-4.1573275862068965E-2</c:v>
                </c:pt>
                <c:pt idx="14033">
                  <c:v>-4.1572586206896564E-2</c:v>
                </c:pt>
                <c:pt idx="14034">
                  <c:v>-4.1571879310344756E-2</c:v>
                </c:pt>
                <c:pt idx="14035">
                  <c:v>-4.1571310344827556E-2</c:v>
                </c:pt>
                <c:pt idx="14036">
                  <c:v>-4.1570931034482804E-2</c:v>
                </c:pt>
                <c:pt idx="14037">
                  <c:v>-4.1570603448275872E-2</c:v>
                </c:pt>
                <c:pt idx="14038">
                  <c:v>-4.1570120689654828E-2</c:v>
                </c:pt>
                <c:pt idx="14039">
                  <c:v>-4.1569551724137906E-2</c:v>
                </c:pt>
                <c:pt idx="14040">
                  <c:v>-4.1568827586206898E-2</c:v>
                </c:pt>
                <c:pt idx="14041">
                  <c:v>-4.1568103448275856E-2</c:v>
                </c:pt>
                <c:pt idx="14042">
                  <c:v>-4.1567344827586478E-2</c:v>
                </c:pt>
                <c:pt idx="14043">
                  <c:v>-4.1566500000000013E-2</c:v>
                </c:pt>
                <c:pt idx="14044">
                  <c:v>-4.1565568965517254E-2</c:v>
                </c:pt>
                <c:pt idx="14045">
                  <c:v>-4.1564672413793101E-2</c:v>
                </c:pt>
                <c:pt idx="14046">
                  <c:v>-4.1563931034483005E-2</c:v>
                </c:pt>
                <c:pt idx="14047">
                  <c:v>-4.1563362068965465E-2</c:v>
                </c:pt>
                <c:pt idx="14048">
                  <c:v>-4.1562758620689672E-2</c:v>
                </c:pt>
                <c:pt idx="14049">
                  <c:v>-4.1562103448275864E-2</c:v>
                </c:pt>
                <c:pt idx="14050">
                  <c:v>-4.1561379310344815E-2</c:v>
                </c:pt>
                <c:pt idx="14051">
                  <c:v>-4.1560551724137917E-2</c:v>
                </c:pt>
                <c:pt idx="14052">
                  <c:v>-4.1559724137931194E-2</c:v>
                </c:pt>
                <c:pt idx="14053">
                  <c:v>-4.1559086206896551E-2</c:v>
                </c:pt>
                <c:pt idx="14054">
                  <c:v>-4.1558448275861803E-2</c:v>
                </c:pt>
                <c:pt idx="14055">
                  <c:v>-4.1557862068965286E-2</c:v>
                </c:pt>
                <c:pt idx="14056">
                  <c:v>-4.1557206896551804E-2</c:v>
                </c:pt>
                <c:pt idx="14057">
                  <c:v>-4.1556551724137927E-2</c:v>
                </c:pt>
                <c:pt idx="14058">
                  <c:v>-4.1555844827586223E-2</c:v>
                </c:pt>
                <c:pt idx="14059">
                  <c:v>-4.1555224137931286E-2</c:v>
                </c:pt>
                <c:pt idx="14060">
                  <c:v>-4.1554620689655167E-2</c:v>
                </c:pt>
                <c:pt idx="14061">
                  <c:v>-4.1553965517241394E-2</c:v>
                </c:pt>
                <c:pt idx="14062">
                  <c:v>-4.1553155172413765E-2</c:v>
                </c:pt>
                <c:pt idx="14063">
                  <c:v>-4.1552310344827592E-2</c:v>
                </c:pt>
                <c:pt idx="14064">
                  <c:v>-4.1551672413793095E-2</c:v>
                </c:pt>
                <c:pt idx="14065">
                  <c:v>-4.1551103448275846E-2</c:v>
                </c:pt>
                <c:pt idx="14066">
                  <c:v>-4.1550413793103452E-2</c:v>
                </c:pt>
                <c:pt idx="14067">
                  <c:v>-4.1549724137931114E-2</c:v>
                </c:pt>
                <c:pt idx="14068">
                  <c:v>-4.1549137931034485E-2</c:v>
                </c:pt>
                <c:pt idx="14069">
                  <c:v>-4.1548517241379306E-2</c:v>
                </c:pt>
                <c:pt idx="14070">
                  <c:v>-4.154791379310345E-2</c:v>
                </c:pt>
                <c:pt idx="14071">
                  <c:v>-4.1547241379310353E-2</c:v>
                </c:pt>
                <c:pt idx="14072">
                  <c:v>-4.1546603448275883E-2</c:v>
                </c:pt>
                <c:pt idx="14073">
                  <c:v>-4.1546051724137917E-2</c:v>
                </c:pt>
                <c:pt idx="14074">
                  <c:v>-4.1545620689654963E-2</c:v>
                </c:pt>
                <c:pt idx="14075">
                  <c:v>-4.1545448275861742E-2</c:v>
                </c:pt>
                <c:pt idx="14076">
                  <c:v>-4.1545603448275847E-2</c:v>
                </c:pt>
                <c:pt idx="14077">
                  <c:v>-4.1545965517241379E-2</c:v>
                </c:pt>
                <c:pt idx="14078">
                  <c:v>-4.1546379310344807E-2</c:v>
                </c:pt>
                <c:pt idx="14079">
                  <c:v>-4.1546758620689656E-2</c:v>
                </c:pt>
                <c:pt idx="14080">
                  <c:v>-4.1547155172413655E-2</c:v>
                </c:pt>
                <c:pt idx="14081">
                  <c:v>-4.1547465517241394E-2</c:v>
                </c:pt>
                <c:pt idx="14082">
                  <c:v>-4.1547586206896553E-2</c:v>
                </c:pt>
                <c:pt idx="14083">
                  <c:v>-4.1547482758620712E-2</c:v>
                </c:pt>
                <c:pt idx="14084">
                  <c:v>-4.1547310344827587E-2</c:v>
                </c:pt>
                <c:pt idx="14085">
                  <c:v>-4.1547068965517242E-2</c:v>
                </c:pt>
                <c:pt idx="14086">
                  <c:v>-4.1546672413793097E-2</c:v>
                </c:pt>
                <c:pt idx="14087">
                  <c:v>-4.1546310344827586E-2</c:v>
                </c:pt>
                <c:pt idx="14088">
                  <c:v>-4.1546034482758627E-2</c:v>
                </c:pt>
                <c:pt idx="14089">
                  <c:v>-4.1545758620689266E-2</c:v>
                </c:pt>
                <c:pt idx="14090">
                  <c:v>-4.1545482758620696E-2</c:v>
                </c:pt>
                <c:pt idx="14091">
                  <c:v>-4.154510344827566E-2</c:v>
                </c:pt>
                <c:pt idx="14092">
                  <c:v>-4.1544620689655067E-2</c:v>
                </c:pt>
                <c:pt idx="14093">
                  <c:v>-4.1544017241379315E-2</c:v>
                </c:pt>
                <c:pt idx="14094">
                  <c:v>-4.1543327586206887E-2</c:v>
                </c:pt>
                <c:pt idx="14095">
                  <c:v>-4.154270689655172E-2</c:v>
                </c:pt>
                <c:pt idx="14096">
                  <c:v>-4.1542275862068968E-2</c:v>
                </c:pt>
                <c:pt idx="14097">
                  <c:v>-4.1542103448275865E-2</c:v>
                </c:pt>
                <c:pt idx="14098">
                  <c:v>-4.1542189655172396E-2</c:v>
                </c:pt>
                <c:pt idx="14099">
                  <c:v>-4.1542431034482914E-2</c:v>
                </c:pt>
                <c:pt idx="14100">
                  <c:v>-4.1542844827586314E-2</c:v>
                </c:pt>
                <c:pt idx="14101">
                  <c:v>-4.1543551724137887E-2</c:v>
                </c:pt>
                <c:pt idx="14102">
                  <c:v>-4.1544672413793095E-2</c:v>
                </c:pt>
                <c:pt idx="14103">
                  <c:v>-4.1546E-2</c:v>
                </c:pt>
                <c:pt idx="14104">
                  <c:v>-4.1547310344827587E-2</c:v>
                </c:pt>
                <c:pt idx="14105">
                  <c:v>-4.1548689655172416E-2</c:v>
                </c:pt>
                <c:pt idx="14106">
                  <c:v>-4.1549965517241376E-2</c:v>
                </c:pt>
                <c:pt idx="14107">
                  <c:v>-4.1551120689654872E-2</c:v>
                </c:pt>
                <c:pt idx="14108">
                  <c:v>-4.1552137931034717E-2</c:v>
                </c:pt>
                <c:pt idx="14109">
                  <c:v>-4.1553017241379317E-2</c:v>
                </c:pt>
                <c:pt idx="14110">
                  <c:v>-4.1553827586206897E-2</c:v>
                </c:pt>
                <c:pt idx="14111">
                  <c:v>-4.1554620689655167E-2</c:v>
                </c:pt>
                <c:pt idx="14112">
                  <c:v>-4.1555482758620713E-2</c:v>
                </c:pt>
                <c:pt idx="14113">
                  <c:v>-4.1556068965517293E-2</c:v>
                </c:pt>
                <c:pt idx="14114">
                  <c:v>-4.1556551724137927E-2</c:v>
                </c:pt>
                <c:pt idx="14115">
                  <c:v>-4.1556982758620804E-2</c:v>
                </c:pt>
                <c:pt idx="14116">
                  <c:v>-4.1557362068965355E-2</c:v>
                </c:pt>
                <c:pt idx="14117">
                  <c:v>-4.1557741379310363E-2</c:v>
                </c:pt>
                <c:pt idx="14118">
                  <c:v>-4.1558224137931365E-2</c:v>
                </c:pt>
                <c:pt idx="14119">
                  <c:v>-4.1558896551724095E-2</c:v>
                </c:pt>
                <c:pt idx="14120">
                  <c:v>-4.1559620689655165E-2</c:v>
                </c:pt>
                <c:pt idx="14121">
                  <c:v>-4.1560482758620856E-2</c:v>
                </c:pt>
                <c:pt idx="14122">
                  <c:v>-4.1561551724137925E-2</c:v>
                </c:pt>
                <c:pt idx="14123">
                  <c:v>-4.1562810344827734E-2</c:v>
                </c:pt>
                <c:pt idx="14124">
                  <c:v>-4.1564189655172397E-2</c:v>
                </c:pt>
                <c:pt idx="14125">
                  <c:v>-4.1565637931034821E-2</c:v>
                </c:pt>
                <c:pt idx="14126">
                  <c:v>-4.1567137931034712E-2</c:v>
                </c:pt>
                <c:pt idx="14127">
                  <c:v>-4.1568534482758622E-2</c:v>
                </c:pt>
                <c:pt idx="14128">
                  <c:v>-4.1569810344827575E-2</c:v>
                </c:pt>
                <c:pt idx="14129">
                  <c:v>-4.1571103448275755E-2</c:v>
                </c:pt>
                <c:pt idx="14130">
                  <c:v>-4.1572293103448524E-2</c:v>
                </c:pt>
                <c:pt idx="14131">
                  <c:v>-4.1573379310344806E-2</c:v>
                </c:pt>
                <c:pt idx="14132">
                  <c:v>-4.1574413793103455E-2</c:v>
                </c:pt>
                <c:pt idx="14133">
                  <c:v>-4.157541379310345E-2</c:v>
                </c:pt>
                <c:pt idx="14134">
                  <c:v>-4.1576448275861856E-2</c:v>
                </c:pt>
                <c:pt idx="14135">
                  <c:v>-4.1577482758620714E-2</c:v>
                </c:pt>
                <c:pt idx="14136">
                  <c:v>-4.1578344827586232E-2</c:v>
                </c:pt>
                <c:pt idx="14137">
                  <c:v>-4.1579068965517003E-2</c:v>
                </c:pt>
                <c:pt idx="14138">
                  <c:v>-4.1579844827586213E-2</c:v>
                </c:pt>
                <c:pt idx="14139">
                  <c:v>-4.1580620689655165E-2</c:v>
                </c:pt>
                <c:pt idx="14140">
                  <c:v>-4.1581413793103462E-2</c:v>
                </c:pt>
                <c:pt idx="14141">
                  <c:v>-4.1582155172413787E-2</c:v>
                </c:pt>
                <c:pt idx="14142">
                  <c:v>-4.1582827586206912E-2</c:v>
                </c:pt>
                <c:pt idx="14143">
                  <c:v>-4.1583396551724154E-2</c:v>
                </c:pt>
                <c:pt idx="14144">
                  <c:v>-4.1583879310344816E-2</c:v>
                </c:pt>
                <c:pt idx="14145">
                  <c:v>-4.1584413793103472E-2</c:v>
                </c:pt>
                <c:pt idx="14146">
                  <c:v>-4.1585068965517252E-2</c:v>
                </c:pt>
                <c:pt idx="14147">
                  <c:v>-4.1585689655172405E-2</c:v>
                </c:pt>
                <c:pt idx="14148">
                  <c:v>-4.1586275862068971E-2</c:v>
                </c:pt>
                <c:pt idx="14149">
                  <c:v>-4.1586965517241434E-2</c:v>
                </c:pt>
                <c:pt idx="14150">
                  <c:v>-4.1587655172413786E-2</c:v>
                </c:pt>
                <c:pt idx="14151">
                  <c:v>-4.1588258620689655E-2</c:v>
                </c:pt>
                <c:pt idx="14152">
                  <c:v>-4.1588724137931375E-2</c:v>
                </c:pt>
                <c:pt idx="14153">
                  <c:v>-4.158922413793132E-2</c:v>
                </c:pt>
                <c:pt idx="14154">
                  <c:v>-4.1589706896551726E-2</c:v>
                </c:pt>
                <c:pt idx="14155">
                  <c:v>-4.1590241379310403E-2</c:v>
                </c:pt>
                <c:pt idx="14156">
                  <c:v>-4.1590827586206906E-2</c:v>
                </c:pt>
                <c:pt idx="14157">
                  <c:v>-4.1591551724137935E-2</c:v>
                </c:pt>
                <c:pt idx="14158">
                  <c:v>-4.1592413793103584E-2</c:v>
                </c:pt>
                <c:pt idx="14159">
                  <c:v>-4.1593293103448635E-2</c:v>
                </c:pt>
                <c:pt idx="14160">
                  <c:v>-4.1594172413793096E-2</c:v>
                </c:pt>
                <c:pt idx="14161">
                  <c:v>-4.1595068965517262E-2</c:v>
                </c:pt>
                <c:pt idx="14162">
                  <c:v>-4.1596068965517333E-2</c:v>
                </c:pt>
                <c:pt idx="14163">
                  <c:v>-4.1597103448275864E-2</c:v>
                </c:pt>
                <c:pt idx="14164">
                  <c:v>-4.1598241379310383E-2</c:v>
                </c:pt>
                <c:pt idx="14165">
                  <c:v>-4.1599517241379315E-2</c:v>
                </c:pt>
                <c:pt idx="14166">
                  <c:v>-4.1600931034482834E-2</c:v>
                </c:pt>
                <c:pt idx="14167">
                  <c:v>-4.1602482758620822E-2</c:v>
                </c:pt>
                <c:pt idx="14168">
                  <c:v>-4.1604137931034513E-2</c:v>
                </c:pt>
                <c:pt idx="14169">
                  <c:v>-4.1605844827586232E-2</c:v>
                </c:pt>
                <c:pt idx="14170">
                  <c:v>-4.1607620689655157E-2</c:v>
                </c:pt>
                <c:pt idx="14171">
                  <c:v>-4.1609431034482794E-2</c:v>
                </c:pt>
                <c:pt idx="14172">
                  <c:v>-4.1611206896551726E-2</c:v>
                </c:pt>
                <c:pt idx="14173">
                  <c:v>-4.1612844827586468E-2</c:v>
                </c:pt>
                <c:pt idx="14174">
                  <c:v>-4.1614310344827585E-2</c:v>
                </c:pt>
                <c:pt idx="14175">
                  <c:v>-4.1615586206896572E-2</c:v>
                </c:pt>
                <c:pt idx="14176">
                  <c:v>-4.1616827586206911E-2</c:v>
                </c:pt>
                <c:pt idx="14177">
                  <c:v>-4.1617931034482934E-2</c:v>
                </c:pt>
                <c:pt idx="14178">
                  <c:v>-4.1618896551724141E-2</c:v>
                </c:pt>
                <c:pt idx="14179">
                  <c:v>-4.1619793103448474E-2</c:v>
                </c:pt>
                <c:pt idx="14180">
                  <c:v>-4.1620620689655066E-2</c:v>
                </c:pt>
                <c:pt idx="14181">
                  <c:v>-4.1621344827586212E-2</c:v>
                </c:pt>
                <c:pt idx="14182">
                  <c:v>-4.1621931034482793E-2</c:v>
                </c:pt>
                <c:pt idx="14183">
                  <c:v>-4.1622482758620724E-2</c:v>
                </c:pt>
                <c:pt idx="14184">
                  <c:v>-4.1623103448275856E-2</c:v>
                </c:pt>
                <c:pt idx="14185">
                  <c:v>-4.1623724137931306E-2</c:v>
                </c:pt>
                <c:pt idx="14186">
                  <c:v>-4.1624241379310346E-2</c:v>
                </c:pt>
                <c:pt idx="14187">
                  <c:v>-4.1624620689655147E-2</c:v>
                </c:pt>
                <c:pt idx="14188">
                  <c:v>-4.1624896551724085E-2</c:v>
                </c:pt>
                <c:pt idx="14189">
                  <c:v>-4.1625224137931134E-2</c:v>
                </c:pt>
                <c:pt idx="14190">
                  <c:v>-4.1625568965516981E-2</c:v>
                </c:pt>
                <c:pt idx="14191">
                  <c:v>-4.1625965517241376E-2</c:v>
                </c:pt>
                <c:pt idx="14192">
                  <c:v>-4.1626551724137907E-2</c:v>
                </c:pt>
                <c:pt idx="14193">
                  <c:v>-4.1627155172413645E-2</c:v>
                </c:pt>
                <c:pt idx="14194">
                  <c:v>-4.1627724137931303E-2</c:v>
                </c:pt>
                <c:pt idx="14195">
                  <c:v>-4.1628275862068846E-2</c:v>
                </c:pt>
                <c:pt idx="14196">
                  <c:v>-4.1628706896551716E-2</c:v>
                </c:pt>
                <c:pt idx="14197">
                  <c:v>-4.1629103448275646E-2</c:v>
                </c:pt>
                <c:pt idx="14198">
                  <c:v>-4.1629499999999965E-2</c:v>
                </c:pt>
                <c:pt idx="14199">
                  <c:v>-4.1629896551724055E-2</c:v>
                </c:pt>
                <c:pt idx="14200">
                  <c:v>-4.163022413793134E-2</c:v>
                </c:pt>
                <c:pt idx="14201">
                  <c:v>-4.1630482758620704E-2</c:v>
                </c:pt>
                <c:pt idx="14202">
                  <c:v>-4.1630689655172415E-2</c:v>
                </c:pt>
                <c:pt idx="14203">
                  <c:v>-4.1630775862068946E-2</c:v>
                </c:pt>
                <c:pt idx="14204">
                  <c:v>-4.1630741379310353E-2</c:v>
                </c:pt>
                <c:pt idx="14205">
                  <c:v>-4.1630689655172415E-2</c:v>
                </c:pt>
                <c:pt idx="14206">
                  <c:v>-4.1630655172413787E-2</c:v>
                </c:pt>
                <c:pt idx="14207">
                  <c:v>-4.163063793103481E-2</c:v>
                </c:pt>
                <c:pt idx="14208">
                  <c:v>-4.1630620689655166E-2</c:v>
                </c:pt>
                <c:pt idx="14209">
                  <c:v>-4.1630689655172415E-2</c:v>
                </c:pt>
                <c:pt idx="14210">
                  <c:v>-4.1630775862068946E-2</c:v>
                </c:pt>
                <c:pt idx="14211">
                  <c:v>-4.1630862068965248E-2</c:v>
                </c:pt>
                <c:pt idx="14212">
                  <c:v>-4.1630965517241394E-2</c:v>
                </c:pt>
                <c:pt idx="14213">
                  <c:v>-4.1631034482758615E-2</c:v>
                </c:pt>
                <c:pt idx="14214">
                  <c:v>-4.1631068965517243E-2</c:v>
                </c:pt>
                <c:pt idx="14215">
                  <c:v>-4.1631068965517243E-2</c:v>
                </c:pt>
                <c:pt idx="14216">
                  <c:v>-4.1631068965517243E-2</c:v>
                </c:pt>
                <c:pt idx="14217">
                  <c:v>-4.1631103448275766E-2</c:v>
                </c:pt>
                <c:pt idx="14218">
                  <c:v>-4.1631224137931321E-2</c:v>
                </c:pt>
                <c:pt idx="14219">
                  <c:v>-4.1631448275861772E-2</c:v>
                </c:pt>
                <c:pt idx="14220">
                  <c:v>-4.1631689655172416E-2</c:v>
                </c:pt>
                <c:pt idx="14221">
                  <c:v>-4.1631948275861766E-2</c:v>
                </c:pt>
                <c:pt idx="14222">
                  <c:v>-4.1632068965517292E-2</c:v>
                </c:pt>
                <c:pt idx="14223">
                  <c:v>-4.1632172413793106E-2</c:v>
                </c:pt>
                <c:pt idx="14224">
                  <c:v>-4.1632224137931474E-2</c:v>
                </c:pt>
                <c:pt idx="14225">
                  <c:v>-4.1632034482758713E-2</c:v>
                </c:pt>
                <c:pt idx="14226">
                  <c:v>-4.1631655172413795E-2</c:v>
                </c:pt>
                <c:pt idx="14227">
                  <c:v>-4.1631172413792848E-2</c:v>
                </c:pt>
                <c:pt idx="14228">
                  <c:v>-4.163063793103481E-2</c:v>
                </c:pt>
                <c:pt idx="14229">
                  <c:v>-4.162998275862069E-2</c:v>
                </c:pt>
                <c:pt idx="14230">
                  <c:v>-4.1629275862068764E-2</c:v>
                </c:pt>
                <c:pt idx="14231">
                  <c:v>-4.1628551724137847E-2</c:v>
                </c:pt>
                <c:pt idx="14232">
                  <c:v>-4.1627896551724095E-2</c:v>
                </c:pt>
                <c:pt idx="14233">
                  <c:v>-4.1627293103448433E-2</c:v>
                </c:pt>
                <c:pt idx="14234">
                  <c:v>-4.1626775862068956E-2</c:v>
                </c:pt>
                <c:pt idx="14235">
                  <c:v>-4.1626206896551783E-2</c:v>
                </c:pt>
                <c:pt idx="14236">
                  <c:v>-4.1625672413793086E-2</c:v>
                </c:pt>
                <c:pt idx="14237">
                  <c:v>-4.1625224137931134E-2</c:v>
                </c:pt>
                <c:pt idx="14238">
                  <c:v>-4.1624741379310347E-2</c:v>
                </c:pt>
                <c:pt idx="14239">
                  <c:v>-4.1624344827586222E-2</c:v>
                </c:pt>
                <c:pt idx="14240">
                  <c:v>-4.1623931034482822E-2</c:v>
                </c:pt>
                <c:pt idx="14241">
                  <c:v>-4.1623396551724125E-2</c:v>
                </c:pt>
                <c:pt idx="14242">
                  <c:v>-4.1622758620689655E-2</c:v>
                </c:pt>
                <c:pt idx="14243">
                  <c:v>-4.1622120689654943E-2</c:v>
                </c:pt>
                <c:pt idx="14244">
                  <c:v>-4.1621413793103447E-2</c:v>
                </c:pt>
                <c:pt idx="14245">
                  <c:v>-4.1620758620689341E-2</c:v>
                </c:pt>
                <c:pt idx="14246">
                  <c:v>-4.1620155172413645E-2</c:v>
                </c:pt>
                <c:pt idx="14247">
                  <c:v>-4.1619568965517252E-2</c:v>
                </c:pt>
                <c:pt idx="14248">
                  <c:v>-4.1619034482758617E-2</c:v>
                </c:pt>
                <c:pt idx="14249">
                  <c:v>-4.1618465517241424E-2</c:v>
                </c:pt>
                <c:pt idx="14250">
                  <c:v>-4.1617827586206906E-2</c:v>
                </c:pt>
                <c:pt idx="14251">
                  <c:v>-4.1617206896551823E-2</c:v>
                </c:pt>
                <c:pt idx="14252">
                  <c:v>-4.1616586206896594E-2</c:v>
                </c:pt>
                <c:pt idx="14253">
                  <c:v>-4.1615896551724096E-2</c:v>
                </c:pt>
                <c:pt idx="14254">
                  <c:v>-4.1615103448275848E-2</c:v>
                </c:pt>
                <c:pt idx="14255">
                  <c:v>-4.1614258620689647E-2</c:v>
                </c:pt>
                <c:pt idx="14256">
                  <c:v>-4.1613310344827584E-2</c:v>
                </c:pt>
                <c:pt idx="14257">
                  <c:v>-4.1612327586206914E-2</c:v>
                </c:pt>
                <c:pt idx="14258">
                  <c:v>-4.1611413793103472E-2</c:v>
                </c:pt>
                <c:pt idx="14259">
                  <c:v>-4.1610517241379312E-2</c:v>
                </c:pt>
                <c:pt idx="14260">
                  <c:v>-4.1609637931034643E-2</c:v>
                </c:pt>
                <c:pt idx="14261">
                  <c:v>-4.1608844827586214E-2</c:v>
                </c:pt>
                <c:pt idx="14262">
                  <c:v>-4.160803448275862E-2</c:v>
                </c:pt>
                <c:pt idx="14263">
                  <c:v>-4.1607258620689647E-2</c:v>
                </c:pt>
                <c:pt idx="14264">
                  <c:v>-4.1606517241379322E-2</c:v>
                </c:pt>
                <c:pt idx="14265">
                  <c:v>-4.160594827586174E-2</c:v>
                </c:pt>
                <c:pt idx="14266">
                  <c:v>-4.1605499999999997E-2</c:v>
                </c:pt>
                <c:pt idx="14267">
                  <c:v>-4.1605103448275747E-2</c:v>
                </c:pt>
                <c:pt idx="14268">
                  <c:v>-4.1604637931034784E-2</c:v>
                </c:pt>
                <c:pt idx="14269">
                  <c:v>-4.1604206896551726E-2</c:v>
                </c:pt>
                <c:pt idx="14270">
                  <c:v>-4.1603965517241402E-2</c:v>
                </c:pt>
                <c:pt idx="14271">
                  <c:v>-4.1603741379310354E-2</c:v>
                </c:pt>
                <c:pt idx="14272">
                  <c:v>-4.1603448275861855E-2</c:v>
                </c:pt>
                <c:pt idx="14273">
                  <c:v>-4.1603224137931404E-2</c:v>
                </c:pt>
                <c:pt idx="14274">
                  <c:v>-4.1603000000000001E-2</c:v>
                </c:pt>
                <c:pt idx="14275">
                  <c:v>-4.1602689655172422E-2</c:v>
                </c:pt>
                <c:pt idx="14276">
                  <c:v>-4.1602206896551724E-2</c:v>
                </c:pt>
                <c:pt idx="14277">
                  <c:v>-4.1601603448275869E-2</c:v>
                </c:pt>
                <c:pt idx="14278">
                  <c:v>-4.1601017241379296E-2</c:v>
                </c:pt>
                <c:pt idx="14279">
                  <c:v>-4.1600551724137895E-2</c:v>
                </c:pt>
                <c:pt idx="14280">
                  <c:v>-4.1600206896551722E-2</c:v>
                </c:pt>
                <c:pt idx="14281">
                  <c:v>-4.1600017241379308E-2</c:v>
                </c:pt>
                <c:pt idx="14282">
                  <c:v>-4.1599913793103453E-2</c:v>
                </c:pt>
                <c:pt idx="14283">
                  <c:v>-4.1599810344827577E-2</c:v>
                </c:pt>
                <c:pt idx="14284">
                  <c:v>-4.1599551724137915E-2</c:v>
                </c:pt>
                <c:pt idx="14285">
                  <c:v>-4.1599189655172376E-2</c:v>
                </c:pt>
                <c:pt idx="14286">
                  <c:v>-4.1598724137931413E-2</c:v>
                </c:pt>
                <c:pt idx="14287">
                  <c:v>-4.1598293103448578E-2</c:v>
                </c:pt>
                <c:pt idx="14288">
                  <c:v>-4.1597896551724182E-2</c:v>
                </c:pt>
                <c:pt idx="14289">
                  <c:v>-4.15975862068967E-2</c:v>
                </c:pt>
                <c:pt idx="14290">
                  <c:v>-4.1597241379310403E-2</c:v>
                </c:pt>
                <c:pt idx="14291">
                  <c:v>-4.1596862068965457E-2</c:v>
                </c:pt>
                <c:pt idx="14292">
                  <c:v>-4.1596517241379423E-2</c:v>
                </c:pt>
                <c:pt idx="14293">
                  <c:v>-4.1596310344827594E-2</c:v>
                </c:pt>
                <c:pt idx="14294">
                  <c:v>-4.1596206896551934E-2</c:v>
                </c:pt>
                <c:pt idx="14295">
                  <c:v>-4.1596206896551934E-2</c:v>
                </c:pt>
                <c:pt idx="14296">
                  <c:v>-4.1596224137931528E-2</c:v>
                </c:pt>
                <c:pt idx="14297">
                  <c:v>-4.1596344827586507E-2</c:v>
                </c:pt>
                <c:pt idx="14298">
                  <c:v>-4.1596517241379423E-2</c:v>
                </c:pt>
                <c:pt idx="14299">
                  <c:v>-4.1596620689655174E-2</c:v>
                </c:pt>
                <c:pt idx="14300">
                  <c:v>-4.1596689655172533E-2</c:v>
                </c:pt>
                <c:pt idx="14301">
                  <c:v>-4.1596810344827803E-2</c:v>
                </c:pt>
                <c:pt idx="14302">
                  <c:v>-4.1597000000000023E-2</c:v>
                </c:pt>
                <c:pt idx="14303">
                  <c:v>-4.1597275862068982E-2</c:v>
                </c:pt>
                <c:pt idx="14304">
                  <c:v>-4.1597448275862065E-2</c:v>
                </c:pt>
                <c:pt idx="14305">
                  <c:v>-4.1597448275862065E-2</c:v>
                </c:pt>
                <c:pt idx="14306">
                  <c:v>-4.1597482758620893E-2</c:v>
                </c:pt>
                <c:pt idx="14307">
                  <c:v>-4.1597551724137927E-2</c:v>
                </c:pt>
                <c:pt idx="14308">
                  <c:v>-4.159763793103495E-2</c:v>
                </c:pt>
                <c:pt idx="14309">
                  <c:v>-4.1597931034483039E-2</c:v>
                </c:pt>
                <c:pt idx="14310">
                  <c:v>-4.1598362068965347E-2</c:v>
                </c:pt>
                <c:pt idx="14311">
                  <c:v>-4.1598896551724163E-2</c:v>
                </c:pt>
                <c:pt idx="14312">
                  <c:v>-4.1599500000000005E-2</c:v>
                </c:pt>
                <c:pt idx="14313">
                  <c:v>-4.1600103448275846E-2</c:v>
                </c:pt>
                <c:pt idx="14314">
                  <c:v>-4.1600793103448434E-2</c:v>
                </c:pt>
                <c:pt idx="14315">
                  <c:v>-4.1601603448275869E-2</c:v>
                </c:pt>
                <c:pt idx="14316">
                  <c:v>-4.1602517241379332E-2</c:v>
                </c:pt>
                <c:pt idx="14317">
                  <c:v>-4.1603586206896553E-2</c:v>
                </c:pt>
                <c:pt idx="14318">
                  <c:v>-4.1604724137931315E-2</c:v>
                </c:pt>
                <c:pt idx="14319">
                  <c:v>-4.1605896551724066E-2</c:v>
                </c:pt>
                <c:pt idx="14320">
                  <c:v>-4.1607034482758633E-2</c:v>
                </c:pt>
                <c:pt idx="14321">
                  <c:v>-4.1608172413792881E-2</c:v>
                </c:pt>
                <c:pt idx="14322">
                  <c:v>-4.1609310344827566E-2</c:v>
                </c:pt>
                <c:pt idx="14323">
                  <c:v>-4.1610344827586403E-2</c:v>
                </c:pt>
                <c:pt idx="14324">
                  <c:v>-4.1611379310344795E-2</c:v>
                </c:pt>
                <c:pt idx="14325">
                  <c:v>-4.1612482758620922E-2</c:v>
                </c:pt>
                <c:pt idx="14326">
                  <c:v>-4.161362068965517E-2</c:v>
                </c:pt>
                <c:pt idx="14327">
                  <c:v>-4.1614827586206896E-2</c:v>
                </c:pt>
                <c:pt idx="14328">
                  <c:v>-4.1616068965517304E-2</c:v>
                </c:pt>
                <c:pt idx="14329">
                  <c:v>-4.1617172413793105E-2</c:v>
                </c:pt>
                <c:pt idx="14330">
                  <c:v>-4.1618241379310354E-2</c:v>
                </c:pt>
              </c:numCache>
            </c:numRef>
          </c:yVal>
          <c:smooth val="1"/>
          <c:extLst>
            <c:ext xmlns:c15="http://schemas.microsoft.com/office/drawing/2012/chart" uri="{02D57815-91ED-43cb-92C2-25804820EDAC}">
              <c15:filteredSeriesTitle>
                <c15:tx>
                  <c:v>o_phenylene 140</c:v>
                </c15:tx>
              </c15:filteredSeriesTitle>
            </c:ext>
            <c:ext xmlns:c16="http://schemas.microsoft.com/office/drawing/2014/chart" uri="{C3380CC4-5D6E-409C-BE32-E72D297353CC}">
              <c16:uniqueId val="{00000000-ECFB-4528-857D-42B34C15B899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86633856"/>
        <c:axId val="86844928"/>
      </c:scatterChart>
      <c:valAx>
        <c:axId val="86633856"/>
        <c:scaling>
          <c:logBase val="10"/>
          <c:orientation val="minMax"/>
          <c:max val="120"/>
          <c:min val="0.4"/>
        </c:scaling>
        <c:delete val="0"/>
        <c:axPos val="b"/>
        <c:title>
          <c:tx>
            <c:rich>
              <a:bodyPr/>
              <a:lstStyle/>
              <a:p>
                <a:pPr>
                  <a:defRPr lang="en-US"/>
                </a:pPr>
                <a:r>
                  <a:rPr lang="en-CA"/>
                  <a:t>Time (min)</a:t>
                </a:r>
              </a:p>
            </c:rich>
          </c:tx>
          <c:overlay val="0"/>
        </c:title>
        <c:numFmt formatCode="General" sourceLinked="1"/>
        <c:majorTickMark val="in"/>
        <c:minorTickMark val="none"/>
        <c:tickLblPos val="nextTo"/>
        <c:spPr>
          <a:ln>
            <a:solidFill>
              <a:sysClr val="windowText" lastClr="000000"/>
            </a:solidFill>
          </a:ln>
        </c:spPr>
        <c:txPr>
          <a:bodyPr rot="-60000000" vert="horz"/>
          <a:lstStyle/>
          <a:p>
            <a:pPr>
              <a:defRPr lang="en-US">
                <a:ln>
                  <a:noFill/>
                </a:ln>
              </a:defRPr>
            </a:pPr>
            <a:endParaRPr lang="en-US"/>
          </a:p>
        </c:txPr>
        <c:crossAx val="86844928"/>
        <c:crossesAt val="-4.1204224137931303E-2"/>
        <c:crossBetween val="midCat"/>
        <c:majorUnit val="10"/>
      </c:valAx>
      <c:valAx>
        <c:axId val="86844928"/>
        <c:scaling>
          <c:orientation val="minMax"/>
          <c:max val="2.5"/>
          <c:min val="-4.1204224137931303E-2"/>
        </c:scaling>
        <c:delete val="0"/>
        <c:axPos val="l"/>
        <c:title>
          <c:tx>
            <c:rich>
              <a:bodyPr rot="-5400000" vert="horz"/>
              <a:lstStyle/>
              <a:p>
                <a:pPr>
                  <a:defRPr lang="en-US"/>
                </a:pPr>
                <a:r>
                  <a:rPr lang="en-CA"/>
                  <a:t>Heat flow (W/g)</a:t>
                </a:r>
              </a:p>
            </c:rich>
          </c:tx>
          <c:layout>
            <c:manualLayout>
              <c:xMode val="edge"/>
              <c:yMode val="edge"/>
              <c:x val="7.4420475035348752E-2"/>
              <c:y val="0.19933563788188724"/>
            </c:manualLayout>
          </c:layout>
          <c:overlay val="0"/>
        </c:title>
        <c:numFmt formatCode="#,##0.0" sourceLinked="0"/>
        <c:majorTickMark val="in"/>
        <c:minorTickMark val="none"/>
        <c:tickLblPos val="nextTo"/>
        <c:spPr>
          <a:ln>
            <a:solidFill>
              <a:sysClr val="windowText" lastClr="000000"/>
            </a:solidFill>
          </a:ln>
        </c:spPr>
        <c:txPr>
          <a:bodyPr rot="-60000000" vert="horz"/>
          <a:lstStyle/>
          <a:p>
            <a:pPr>
              <a:defRPr lang="en-US"/>
            </a:pPr>
            <a:endParaRPr lang="en-US"/>
          </a:p>
        </c:txPr>
        <c:crossAx val="86633856"/>
        <c:crossesAt val="0.4"/>
        <c:crossBetween val="midCat"/>
        <c:majorUnit val="0.75000000000000011"/>
      </c:valAx>
      <c:spPr>
        <a:ln>
          <a:solidFill>
            <a:schemeClr val="tx1"/>
          </a:solidFill>
        </a:ln>
      </c:spPr>
    </c:plotArea>
    <c:plotVisOnly val="1"/>
    <c:dispBlanksAs val="zero"/>
    <c:showDLblsOverMax val="0"/>
  </c:chart>
  <c:spPr>
    <a:ln>
      <a:noFill/>
    </a:ln>
  </c:spPr>
  <c:externalData r:id="rId2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1"/>
    </mc:Choice>
    <mc:Fallback>
      <c:style val="1"/>
    </mc:Fallback>
  </mc:AlternateContent>
  <c:clrMapOvr bg1="lt1" tx1="dk1" bg2="lt2" tx2="dk2" accent1="accent1" accent2="accent2" accent3="accent3" accent4="accent4" accent5="accent5" accent6="accent6" hlink="hlink" folHlink="folHlink"/>
  <c:chart>
    <c:autoTitleDeleted val="1"/>
    <c:plotArea>
      <c:layout>
        <c:manualLayout>
          <c:layoutTarget val="inner"/>
          <c:xMode val="edge"/>
          <c:yMode val="edge"/>
          <c:x val="0.32644841710094691"/>
          <c:y val="0.10039419066809929"/>
          <c:w val="0.60447333649173518"/>
          <c:h val="0.62662403615972728"/>
        </c:manualLayout>
      </c:layout>
      <c:scatterChart>
        <c:scatterStyle val="smoothMarker"/>
        <c:varyColors val="0"/>
        <c:ser>
          <c:idx val="1"/>
          <c:order val="0"/>
          <c:tx>
            <c:v>o_phenylne at 229</c:v>
          </c:tx>
          <c:spPr>
            <a:ln>
              <a:solidFill>
                <a:sysClr val="windowText" lastClr="000000"/>
              </a:solidFill>
            </a:ln>
          </c:spPr>
          <c:marker>
            <c:symbol val="none"/>
          </c:marker>
          <c:xVal>
            <c:numRef>
              <c:f>'[Curing rate calculations 229 (Exp 47) - Copy.xlsx]DATA'!$A$30:$A$19001</c:f>
              <c:numCache>
                <c:formatCode>General</c:formatCode>
                <c:ptCount val="18972"/>
                <c:pt idx="0">
                  <c:v>0.89200000000000002</c:v>
                </c:pt>
                <c:pt idx="1">
                  <c:v>0.92116659999999695</c:v>
                </c:pt>
                <c:pt idx="2">
                  <c:v>0.95033339999999766</c:v>
                </c:pt>
                <c:pt idx="3">
                  <c:v>0.98366679999999695</c:v>
                </c:pt>
                <c:pt idx="4">
                  <c:v>1.0169999999999948</c:v>
                </c:pt>
                <c:pt idx="5">
                  <c:v>1.0503339999999999</c:v>
                </c:pt>
                <c:pt idx="6">
                  <c:v>1.0794999999999948</c:v>
                </c:pt>
                <c:pt idx="7">
                  <c:v>1.1086670000000001</c:v>
                </c:pt>
                <c:pt idx="8">
                  <c:v>1.1419999999999948</c:v>
                </c:pt>
                <c:pt idx="9">
                  <c:v>1.1753339999999999</c:v>
                </c:pt>
                <c:pt idx="10">
                  <c:v>1.2044999999999948</c:v>
                </c:pt>
                <c:pt idx="11">
                  <c:v>1.2336669999999943</c:v>
                </c:pt>
                <c:pt idx="12">
                  <c:v>1.2669999999999948</c:v>
                </c:pt>
                <c:pt idx="13">
                  <c:v>1.3003339999999999</c:v>
                </c:pt>
                <c:pt idx="14">
                  <c:v>1.3336669999999953</c:v>
                </c:pt>
                <c:pt idx="15">
                  <c:v>1.3628339999999999</c:v>
                </c:pt>
                <c:pt idx="16">
                  <c:v>1.3919999999999948</c:v>
                </c:pt>
                <c:pt idx="17">
                  <c:v>1.4253339999999941</c:v>
                </c:pt>
                <c:pt idx="18">
                  <c:v>1.4586669999999953</c:v>
                </c:pt>
                <c:pt idx="19">
                  <c:v>1.492</c:v>
                </c:pt>
                <c:pt idx="20">
                  <c:v>1.5211669999999953</c:v>
                </c:pt>
                <c:pt idx="21">
                  <c:v>1.5503339999999999</c:v>
                </c:pt>
                <c:pt idx="22">
                  <c:v>1.5836669999999953</c:v>
                </c:pt>
                <c:pt idx="23">
                  <c:v>1.617</c:v>
                </c:pt>
                <c:pt idx="24">
                  <c:v>1.650333</c:v>
                </c:pt>
                <c:pt idx="25">
                  <c:v>1.6795</c:v>
                </c:pt>
                <c:pt idx="26">
                  <c:v>1.7086669999999953</c:v>
                </c:pt>
                <c:pt idx="27">
                  <c:v>1.742</c:v>
                </c:pt>
                <c:pt idx="28">
                  <c:v>1.7753329999999998</c:v>
                </c:pt>
                <c:pt idx="29">
                  <c:v>1.8045</c:v>
                </c:pt>
                <c:pt idx="30">
                  <c:v>1.8336669999999953</c:v>
                </c:pt>
                <c:pt idx="31">
                  <c:v>1.867</c:v>
                </c:pt>
                <c:pt idx="32">
                  <c:v>1.900334</c:v>
                </c:pt>
                <c:pt idx="33">
                  <c:v>1.933667</c:v>
                </c:pt>
                <c:pt idx="34">
                  <c:v>1.962833</c:v>
                </c:pt>
                <c:pt idx="35">
                  <c:v>1.9920000000000051</c:v>
                </c:pt>
                <c:pt idx="36">
                  <c:v>2.0253340000000093</c:v>
                </c:pt>
                <c:pt idx="37">
                  <c:v>2.0586669999999967</c:v>
                </c:pt>
                <c:pt idx="38">
                  <c:v>2.0919999999999987</c:v>
                </c:pt>
                <c:pt idx="39">
                  <c:v>2.1211669999999998</c:v>
                </c:pt>
                <c:pt idx="40">
                  <c:v>2.1503340000000093</c:v>
                </c:pt>
                <c:pt idx="41">
                  <c:v>2.1836669999999998</c:v>
                </c:pt>
                <c:pt idx="42">
                  <c:v>2.2170000000000001</c:v>
                </c:pt>
                <c:pt idx="43">
                  <c:v>2.2503340000000103</c:v>
                </c:pt>
                <c:pt idx="44">
                  <c:v>2.2795000000000001</c:v>
                </c:pt>
                <c:pt idx="45">
                  <c:v>2.3086669999999967</c:v>
                </c:pt>
                <c:pt idx="46">
                  <c:v>2.3419999999999987</c:v>
                </c:pt>
                <c:pt idx="47">
                  <c:v>2.3753340000000001</c:v>
                </c:pt>
                <c:pt idx="48">
                  <c:v>2.4045000000000001</c:v>
                </c:pt>
                <c:pt idx="49">
                  <c:v>2.4336669999999967</c:v>
                </c:pt>
                <c:pt idx="50">
                  <c:v>2.4670000000000001</c:v>
                </c:pt>
                <c:pt idx="51">
                  <c:v>2.5003340000000103</c:v>
                </c:pt>
                <c:pt idx="52">
                  <c:v>2.5336669999999977</c:v>
                </c:pt>
                <c:pt idx="53">
                  <c:v>2.5628329999999977</c:v>
                </c:pt>
                <c:pt idx="54">
                  <c:v>2.5919999999999987</c:v>
                </c:pt>
                <c:pt idx="55">
                  <c:v>2.6253329999999999</c:v>
                </c:pt>
                <c:pt idx="56">
                  <c:v>2.6586669999999977</c:v>
                </c:pt>
                <c:pt idx="57">
                  <c:v>2.6919999999999997</c:v>
                </c:pt>
                <c:pt idx="58">
                  <c:v>2.7211669999999999</c:v>
                </c:pt>
                <c:pt idx="59">
                  <c:v>2.7503340000000103</c:v>
                </c:pt>
                <c:pt idx="60">
                  <c:v>2.7836669999999999</c:v>
                </c:pt>
                <c:pt idx="61">
                  <c:v>2.8169999999999908</c:v>
                </c:pt>
                <c:pt idx="62">
                  <c:v>2.850333</c:v>
                </c:pt>
                <c:pt idx="63">
                  <c:v>2.8794999999999908</c:v>
                </c:pt>
                <c:pt idx="64">
                  <c:v>2.9086669999999977</c:v>
                </c:pt>
                <c:pt idx="65">
                  <c:v>2.9419999999999997</c:v>
                </c:pt>
                <c:pt idx="66">
                  <c:v>2.975333</c:v>
                </c:pt>
                <c:pt idx="67">
                  <c:v>3.0045000000000002</c:v>
                </c:pt>
                <c:pt idx="68">
                  <c:v>3.0336669999999977</c:v>
                </c:pt>
                <c:pt idx="69">
                  <c:v>3.0670000000000002</c:v>
                </c:pt>
                <c:pt idx="70">
                  <c:v>3.1003330000000102</c:v>
                </c:pt>
                <c:pt idx="71">
                  <c:v>3.133667</c:v>
                </c:pt>
                <c:pt idx="72">
                  <c:v>3.162833</c:v>
                </c:pt>
                <c:pt idx="73">
                  <c:v>3.1919999999999997</c:v>
                </c:pt>
                <c:pt idx="74">
                  <c:v>3.2253330000000102</c:v>
                </c:pt>
                <c:pt idx="75">
                  <c:v>3.258667</c:v>
                </c:pt>
                <c:pt idx="76">
                  <c:v>3.2919999999999998</c:v>
                </c:pt>
                <c:pt idx="77">
                  <c:v>3.321167</c:v>
                </c:pt>
                <c:pt idx="78">
                  <c:v>3.350333</c:v>
                </c:pt>
                <c:pt idx="79">
                  <c:v>3.383667</c:v>
                </c:pt>
                <c:pt idx="80">
                  <c:v>3.4169999999999967</c:v>
                </c:pt>
                <c:pt idx="81">
                  <c:v>3.4503330000000001</c:v>
                </c:pt>
                <c:pt idx="82">
                  <c:v>3.4794999999999967</c:v>
                </c:pt>
                <c:pt idx="83">
                  <c:v>3.508667</c:v>
                </c:pt>
                <c:pt idx="84">
                  <c:v>3.5419999999999998</c:v>
                </c:pt>
                <c:pt idx="85">
                  <c:v>3.5753330000000001</c:v>
                </c:pt>
                <c:pt idx="86">
                  <c:v>3.6044999999999998</c:v>
                </c:pt>
                <c:pt idx="87">
                  <c:v>3.633667</c:v>
                </c:pt>
                <c:pt idx="88">
                  <c:v>3.6669999999999998</c:v>
                </c:pt>
                <c:pt idx="89">
                  <c:v>3.7003330000000103</c:v>
                </c:pt>
                <c:pt idx="90">
                  <c:v>3.7336659999999977</c:v>
                </c:pt>
                <c:pt idx="91">
                  <c:v>3.7628330000000001</c:v>
                </c:pt>
                <c:pt idx="92">
                  <c:v>3.7919999999999998</c:v>
                </c:pt>
                <c:pt idx="93">
                  <c:v>3.8253330000000001</c:v>
                </c:pt>
                <c:pt idx="94">
                  <c:v>3.8586659999999839</c:v>
                </c:pt>
                <c:pt idx="95">
                  <c:v>3.8919999999999977</c:v>
                </c:pt>
                <c:pt idx="96">
                  <c:v>3.9211670000000001</c:v>
                </c:pt>
                <c:pt idx="97">
                  <c:v>3.9503330000000001</c:v>
                </c:pt>
                <c:pt idx="98">
                  <c:v>3.9836659999999977</c:v>
                </c:pt>
                <c:pt idx="99">
                  <c:v>4.0169999999999995</c:v>
                </c:pt>
                <c:pt idx="100">
                  <c:v>4.0503330000000002</c:v>
                </c:pt>
                <c:pt idx="101">
                  <c:v>4.0795000000000003</c:v>
                </c:pt>
                <c:pt idx="102">
                  <c:v>4.1086660000000004</c:v>
                </c:pt>
                <c:pt idx="103">
                  <c:v>4.1419999999999995</c:v>
                </c:pt>
                <c:pt idx="104">
                  <c:v>4.1753330000000002</c:v>
                </c:pt>
                <c:pt idx="105">
                  <c:v>4.2044999999999995</c:v>
                </c:pt>
                <c:pt idx="106">
                  <c:v>4.2336660000000226</c:v>
                </c:pt>
                <c:pt idx="107">
                  <c:v>4.2669999999999995</c:v>
                </c:pt>
                <c:pt idx="108">
                  <c:v>4.3003330000000002</c:v>
                </c:pt>
                <c:pt idx="109">
                  <c:v>4.3336670000000197</c:v>
                </c:pt>
                <c:pt idx="110">
                  <c:v>4.362832999999978</c:v>
                </c:pt>
                <c:pt idx="111">
                  <c:v>4.3919999999999995</c:v>
                </c:pt>
                <c:pt idx="112">
                  <c:v>4.4253330000000002</c:v>
                </c:pt>
                <c:pt idx="113">
                  <c:v>4.4586670000000197</c:v>
                </c:pt>
                <c:pt idx="114">
                  <c:v>4.492</c:v>
                </c:pt>
                <c:pt idx="115">
                  <c:v>4.5211670000000002</c:v>
                </c:pt>
                <c:pt idx="116">
                  <c:v>4.5503330000000002</c:v>
                </c:pt>
                <c:pt idx="117">
                  <c:v>4.5836670000000197</c:v>
                </c:pt>
                <c:pt idx="118">
                  <c:v>4.6169999999999956</c:v>
                </c:pt>
                <c:pt idx="119">
                  <c:v>4.6503329999999945</c:v>
                </c:pt>
                <c:pt idx="120">
                  <c:v>4.6795</c:v>
                </c:pt>
                <c:pt idx="121">
                  <c:v>4.7086670000000197</c:v>
                </c:pt>
                <c:pt idx="122">
                  <c:v>4.742</c:v>
                </c:pt>
                <c:pt idx="123">
                  <c:v>4.7753329999999998</c:v>
                </c:pt>
                <c:pt idx="124">
                  <c:v>4.8044999999999956</c:v>
                </c:pt>
                <c:pt idx="125">
                  <c:v>4.8336670000000197</c:v>
                </c:pt>
                <c:pt idx="126">
                  <c:v>4.8669999999999956</c:v>
                </c:pt>
                <c:pt idx="127">
                  <c:v>4.9003329999999998</c:v>
                </c:pt>
                <c:pt idx="128">
                  <c:v>4.9336660000000272</c:v>
                </c:pt>
                <c:pt idx="129">
                  <c:v>4.9628329999999945</c:v>
                </c:pt>
                <c:pt idx="130">
                  <c:v>4.992</c:v>
                </c:pt>
                <c:pt idx="131">
                  <c:v>5.0253329999999945</c:v>
                </c:pt>
                <c:pt idx="132">
                  <c:v>5.0586659999999997</c:v>
                </c:pt>
                <c:pt idx="133">
                  <c:v>5.0919999999999996</c:v>
                </c:pt>
                <c:pt idx="134">
                  <c:v>5.1211659999999855</c:v>
                </c:pt>
                <c:pt idx="135">
                  <c:v>5.1503329999999945</c:v>
                </c:pt>
                <c:pt idx="136">
                  <c:v>5.1836659999999997</c:v>
                </c:pt>
                <c:pt idx="137">
                  <c:v>5.2169999999999996</c:v>
                </c:pt>
                <c:pt idx="138">
                  <c:v>5.2503320000000002</c:v>
                </c:pt>
                <c:pt idx="139">
                  <c:v>5.2795000000000014</c:v>
                </c:pt>
                <c:pt idx="140">
                  <c:v>5.3086659999999997</c:v>
                </c:pt>
                <c:pt idx="141">
                  <c:v>5.3419999999999996</c:v>
                </c:pt>
                <c:pt idx="142">
                  <c:v>5.3753320000000002</c:v>
                </c:pt>
                <c:pt idx="143">
                  <c:v>5.4044999999999996</c:v>
                </c:pt>
                <c:pt idx="144">
                  <c:v>5.4336660000000272</c:v>
                </c:pt>
                <c:pt idx="145">
                  <c:v>5.4669999999999996</c:v>
                </c:pt>
                <c:pt idx="146">
                  <c:v>5.5003320000000002</c:v>
                </c:pt>
                <c:pt idx="147">
                  <c:v>5.5336680000000271</c:v>
                </c:pt>
                <c:pt idx="148">
                  <c:v>5.562831999999978</c:v>
                </c:pt>
                <c:pt idx="149">
                  <c:v>5.5919999999999996</c:v>
                </c:pt>
                <c:pt idx="150">
                  <c:v>5.625331999999978</c:v>
                </c:pt>
                <c:pt idx="151">
                  <c:v>5.6586679999999996</c:v>
                </c:pt>
                <c:pt idx="152">
                  <c:v>5.6919999999999975</c:v>
                </c:pt>
                <c:pt idx="153">
                  <c:v>5.7211660000000002</c:v>
                </c:pt>
                <c:pt idx="154">
                  <c:v>5.7503320000000002</c:v>
                </c:pt>
                <c:pt idx="155">
                  <c:v>5.7836680000000271</c:v>
                </c:pt>
                <c:pt idx="156">
                  <c:v>5.8169999999999975</c:v>
                </c:pt>
                <c:pt idx="157">
                  <c:v>5.8503319999999945</c:v>
                </c:pt>
                <c:pt idx="158">
                  <c:v>5.8795000000000002</c:v>
                </c:pt>
                <c:pt idx="159">
                  <c:v>5.9086680000000271</c:v>
                </c:pt>
                <c:pt idx="160">
                  <c:v>5.9420000000000002</c:v>
                </c:pt>
                <c:pt idx="161">
                  <c:v>5.9753319999999999</c:v>
                </c:pt>
                <c:pt idx="162">
                  <c:v>6.0044999999999975</c:v>
                </c:pt>
                <c:pt idx="163">
                  <c:v>6.0336680000000271</c:v>
                </c:pt>
                <c:pt idx="164">
                  <c:v>6.0669999999999975</c:v>
                </c:pt>
                <c:pt idx="165">
                  <c:v>6.1003319999999945</c:v>
                </c:pt>
                <c:pt idx="166">
                  <c:v>6.1336680000000134</c:v>
                </c:pt>
                <c:pt idx="167">
                  <c:v>6.1628319999999714</c:v>
                </c:pt>
                <c:pt idx="168">
                  <c:v>6.1919999999999975</c:v>
                </c:pt>
                <c:pt idx="169">
                  <c:v>6.2253319999999945</c:v>
                </c:pt>
                <c:pt idx="170">
                  <c:v>6.2586680000000134</c:v>
                </c:pt>
                <c:pt idx="171">
                  <c:v>6.2919999999999998</c:v>
                </c:pt>
                <c:pt idx="172">
                  <c:v>6.3211659999999945</c:v>
                </c:pt>
                <c:pt idx="173">
                  <c:v>6.3503319999999945</c:v>
                </c:pt>
                <c:pt idx="174">
                  <c:v>6.3836680000000134</c:v>
                </c:pt>
                <c:pt idx="175">
                  <c:v>6.4169999999999998</c:v>
                </c:pt>
                <c:pt idx="176">
                  <c:v>6.4503320000000004</c:v>
                </c:pt>
                <c:pt idx="177">
                  <c:v>6.4795000000000034</c:v>
                </c:pt>
                <c:pt idx="178">
                  <c:v>6.5086680000000134</c:v>
                </c:pt>
                <c:pt idx="179">
                  <c:v>6.5419999999999998</c:v>
                </c:pt>
                <c:pt idx="180">
                  <c:v>6.5753320000000004</c:v>
                </c:pt>
                <c:pt idx="181">
                  <c:v>6.6044999999999945</c:v>
                </c:pt>
                <c:pt idx="182">
                  <c:v>6.6336680000000134</c:v>
                </c:pt>
                <c:pt idx="183">
                  <c:v>6.6669999999999945</c:v>
                </c:pt>
                <c:pt idx="184">
                  <c:v>6.7003320000000004</c:v>
                </c:pt>
                <c:pt idx="185">
                  <c:v>6.7336660000000226</c:v>
                </c:pt>
                <c:pt idx="186">
                  <c:v>6.7628319999999809</c:v>
                </c:pt>
                <c:pt idx="187">
                  <c:v>6.7919999999999998</c:v>
                </c:pt>
                <c:pt idx="188">
                  <c:v>6.8253319999999809</c:v>
                </c:pt>
                <c:pt idx="189">
                  <c:v>6.8586660000000004</c:v>
                </c:pt>
                <c:pt idx="190">
                  <c:v>6.8919999999999995</c:v>
                </c:pt>
                <c:pt idx="191">
                  <c:v>6.9211660000000004</c:v>
                </c:pt>
                <c:pt idx="192">
                  <c:v>6.9503320000000004</c:v>
                </c:pt>
                <c:pt idx="193">
                  <c:v>6.9836660000000226</c:v>
                </c:pt>
                <c:pt idx="194">
                  <c:v>7.0169999999999995</c:v>
                </c:pt>
                <c:pt idx="195">
                  <c:v>7.050332</c:v>
                </c:pt>
                <c:pt idx="196">
                  <c:v>7.0795000000000003</c:v>
                </c:pt>
                <c:pt idx="197">
                  <c:v>7.1086660000000004</c:v>
                </c:pt>
                <c:pt idx="198">
                  <c:v>7.1419999999999995</c:v>
                </c:pt>
                <c:pt idx="199">
                  <c:v>7.175332</c:v>
                </c:pt>
                <c:pt idx="200">
                  <c:v>7.2044999999999995</c:v>
                </c:pt>
                <c:pt idx="201">
                  <c:v>7.2336660000000226</c:v>
                </c:pt>
                <c:pt idx="202">
                  <c:v>7.2669999999999995</c:v>
                </c:pt>
                <c:pt idx="203">
                  <c:v>7.300332</c:v>
                </c:pt>
                <c:pt idx="204">
                  <c:v>7.3336680000000225</c:v>
                </c:pt>
                <c:pt idx="205">
                  <c:v>7.3628319999999752</c:v>
                </c:pt>
                <c:pt idx="206">
                  <c:v>7.3919999999999995</c:v>
                </c:pt>
                <c:pt idx="207">
                  <c:v>7.425332</c:v>
                </c:pt>
                <c:pt idx="208">
                  <c:v>7.4586680000000225</c:v>
                </c:pt>
                <c:pt idx="209">
                  <c:v>7.492</c:v>
                </c:pt>
                <c:pt idx="210">
                  <c:v>7.5211680000000003</c:v>
                </c:pt>
                <c:pt idx="211">
                  <c:v>7.550332</c:v>
                </c:pt>
                <c:pt idx="212">
                  <c:v>7.5836680000000225</c:v>
                </c:pt>
                <c:pt idx="213">
                  <c:v>7.6169999999999956</c:v>
                </c:pt>
                <c:pt idx="214">
                  <c:v>7.6503319999999855</c:v>
                </c:pt>
                <c:pt idx="215">
                  <c:v>7.6795</c:v>
                </c:pt>
                <c:pt idx="216">
                  <c:v>7.7086680000000225</c:v>
                </c:pt>
                <c:pt idx="217">
                  <c:v>7.742</c:v>
                </c:pt>
                <c:pt idx="218">
                  <c:v>7.7753319999999997</c:v>
                </c:pt>
                <c:pt idx="219">
                  <c:v>7.8044999999999956</c:v>
                </c:pt>
                <c:pt idx="220">
                  <c:v>7.8336680000000225</c:v>
                </c:pt>
                <c:pt idx="221">
                  <c:v>7.8669999999999956</c:v>
                </c:pt>
                <c:pt idx="222">
                  <c:v>7.9003319999999997</c:v>
                </c:pt>
                <c:pt idx="223">
                  <c:v>7.9336680000000381</c:v>
                </c:pt>
                <c:pt idx="224">
                  <c:v>7.9628319999999855</c:v>
                </c:pt>
                <c:pt idx="225">
                  <c:v>7.992</c:v>
                </c:pt>
                <c:pt idx="226">
                  <c:v>8.0253320000000006</c:v>
                </c:pt>
                <c:pt idx="227">
                  <c:v>8.0586660000000006</c:v>
                </c:pt>
                <c:pt idx="228">
                  <c:v>8.0920000000000005</c:v>
                </c:pt>
                <c:pt idx="229">
                  <c:v>8.1211659999999988</c:v>
                </c:pt>
                <c:pt idx="230">
                  <c:v>8.1503320000000006</c:v>
                </c:pt>
                <c:pt idx="231">
                  <c:v>8.1836660000000006</c:v>
                </c:pt>
                <c:pt idx="232">
                  <c:v>8.2169999999999987</c:v>
                </c:pt>
                <c:pt idx="233">
                  <c:v>8.2503320000000002</c:v>
                </c:pt>
                <c:pt idx="234">
                  <c:v>8.2795000000000005</c:v>
                </c:pt>
                <c:pt idx="235">
                  <c:v>8.3086660000000006</c:v>
                </c:pt>
                <c:pt idx="236">
                  <c:v>8.3420000000000005</c:v>
                </c:pt>
                <c:pt idx="237">
                  <c:v>8.3753320000000411</c:v>
                </c:pt>
                <c:pt idx="238">
                  <c:v>8.4045000000000005</c:v>
                </c:pt>
                <c:pt idx="239">
                  <c:v>8.4336660000000006</c:v>
                </c:pt>
                <c:pt idx="240">
                  <c:v>8.4670000000000005</c:v>
                </c:pt>
                <c:pt idx="241">
                  <c:v>8.5003320000000002</c:v>
                </c:pt>
                <c:pt idx="242">
                  <c:v>8.5336679999999987</c:v>
                </c:pt>
                <c:pt idx="243">
                  <c:v>8.5628320000000411</c:v>
                </c:pt>
                <c:pt idx="244">
                  <c:v>8.5920000000000005</c:v>
                </c:pt>
                <c:pt idx="245">
                  <c:v>8.6253320000000002</c:v>
                </c:pt>
                <c:pt idx="246">
                  <c:v>8.6586679999999987</c:v>
                </c:pt>
                <c:pt idx="247">
                  <c:v>8.6920000000000002</c:v>
                </c:pt>
                <c:pt idx="248">
                  <c:v>8.7211679999999969</c:v>
                </c:pt>
                <c:pt idx="249">
                  <c:v>8.7503320000000002</c:v>
                </c:pt>
                <c:pt idx="250">
                  <c:v>8.7836679999999987</c:v>
                </c:pt>
                <c:pt idx="251">
                  <c:v>8.8170000000000002</c:v>
                </c:pt>
                <c:pt idx="252">
                  <c:v>8.8503320000000247</c:v>
                </c:pt>
                <c:pt idx="253">
                  <c:v>8.8795010000000048</c:v>
                </c:pt>
                <c:pt idx="254">
                  <c:v>8.9086679999999987</c:v>
                </c:pt>
                <c:pt idx="255">
                  <c:v>8.9420000000000002</c:v>
                </c:pt>
                <c:pt idx="256">
                  <c:v>8.9753320000000247</c:v>
                </c:pt>
                <c:pt idx="257">
                  <c:v>9.0045010000000012</c:v>
                </c:pt>
                <c:pt idx="258">
                  <c:v>9.0336679999999987</c:v>
                </c:pt>
                <c:pt idx="259">
                  <c:v>9.0670000000000002</c:v>
                </c:pt>
                <c:pt idx="260">
                  <c:v>9.1003320000000016</c:v>
                </c:pt>
                <c:pt idx="261">
                  <c:v>9.1336679999999983</c:v>
                </c:pt>
                <c:pt idx="262">
                  <c:v>9.1628320000000247</c:v>
                </c:pt>
                <c:pt idx="263">
                  <c:v>9.1920000000000002</c:v>
                </c:pt>
                <c:pt idx="264">
                  <c:v>9.2253320000000016</c:v>
                </c:pt>
                <c:pt idx="265">
                  <c:v>9.2586679999999983</c:v>
                </c:pt>
                <c:pt idx="266">
                  <c:v>9.2919999999999998</c:v>
                </c:pt>
                <c:pt idx="267">
                  <c:v>9.3211679999999983</c:v>
                </c:pt>
                <c:pt idx="268">
                  <c:v>9.3503320000000247</c:v>
                </c:pt>
                <c:pt idx="269">
                  <c:v>9.3836680000000001</c:v>
                </c:pt>
                <c:pt idx="270">
                  <c:v>9.4170000000000016</c:v>
                </c:pt>
                <c:pt idx="271">
                  <c:v>9.4503320000000048</c:v>
                </c:pt>
                <c:pt idx="272">
                  <c:v>9.4795000000000247</c:v>
                </c:pt>
                <c:pt idx="273">
                  <c:v>9.5086679999999983</c:v>
                </c:pt>
                <c:pt idx="274">
                  <c:v>9.5419999999999998</c:v>
                </c:pt>
                <c:pt idx="275">
                  <c:v>9.5753320000000048</c:v>
                </c:pt>
                <c:pt idx="276">
                  <c:v>9.6045000000000016</c:v>
                </c:pt>
                <c:pt idx="277">
                  <c:v>9.6336679999999983</c:v>
                </c:pt>
                <c:pt idx="278">
                  <c:v>9.6670000000000016</c:v>
                </c:pt>
                <c:pt idx="279">
                  <c:v>9.7003319999999995</c:v>
                </c:pt>
                <c:pt idx="280">
                  <c:v>9.7336659999999995</c:v>
                </c:pt>
                <c:pt idx="281">
                  <c:v>9.7628320000000048</c:v>
                </c:pt>
                <c:pt idx="282">
                  <c:v>9.7919999999999998</c:v>
                </c:pt>
                <c:pt idx="283">
                  <c:v>9.8253320000000048</c:v>
                </c:pt>
                <c:pt idx="284">
                  <c:v>9.8586660000000048</c:v>
                </c:pt>
                <c:pt idx="285">
                  <c:v>9.8920000000000048</c:v>
                </c:pt>
                <c:pt idx="286">
                  <c:v>9.9211659999999995</c:v>
                </c:pt>
                <c:pt idx="287">
                  <c:v>9.9503320000000048</c:v>
                </c:pt>
                <c:pt idx="288">
                  <c:v>9.9836660000000048</c:v>
                </c:pt>
                <c:pt idx="289">
                  <c:v>10.017000000000001</c:v>
                </c:pt>
                <c:pt idx="290">
                  <c:v>10.050330000000002</c:v>
                </c:pt>
                <c:pt idx="291">
                  <c:v>10.079500000000024</c:v>
                </c:pt>
                <c:pt idx="292">
                  <c:v>10.108669999999998</c:v>
                </c:pt>
                <c:pt idx="293">
                  <c:v>10.141999999999999</c:v>
                </c:pt>
                <c:pt idx="294">
                  <c:v>10.175330000000002</c:v>
                </c:pt>
                <c:pt idx="295">
                  <c:v>10.204500000000001</c:v>
                </c:pt>
                <c:pt idx="296">
                  <c:v>10.233669999999998</c:v>
                </c:pt>
                <c:pt idx="297">
                  <c:v>10.267000000000001</c:v>
                </c:pt>
                <c:pt idx="298">
                  <c:v>10.300330000000002</c:v>
                </c:pt>
                <c:pt idx="299">
                  <c:v>10.33367</c:v>
                </c:pt>
                <c:pt idx="300">
                  <c:v>10.362830000000056</c:v>
                </c:pt>
                <c:pt idx="301">
                  <c:v>10.392000000000024</c:v>
                </c:pt>
                <c:pt idx="302">
                  <c:v>10.425330000000002</c:v>
                </c:pt>
                <c:pt idx="303">
                  <c:v>10.45867</c:v>
                </c:pt>
                <c:pt idx="304">
                  <c:v>10.492000000000004</c:v>
                </c:pt>
                <c:pt idx="305">
                  <c:v>10.521169999999998</c:v>
                </c:pt>
                <c:pt idx="306">
                  <c:v>10.550330000000002</c:v>
                </c:pt>
                <c:pt idx="307">
                  <c:v>10.58367</c:v>
                </c:pt>
                <c:pt idx="308">
                  <c:v>10.617000000000001</c:v>
                </c:pt>
                <c:pt idx="309">
                  <c:v>10.65033</c:v>
                </c:pt>
                <c:pt idx="310">
                  <c:v>10.679500000000004</c:v>
                </c:pt>
                <c:pt idx="311">
                  <c:v>10.708669999999998</c:v>
                </c:pt>
                <c:pt idx="312">
                  <c:v>10.742000000000001</c:v>
                </c:pt>
                <c:pt idx="313">
                  <c:v>10.77533</c:v>
                </c:pt>
                <c:pt idx="314">
                  <c:v>10.804500000000004</c:v>
                </c:pt>
                <c:pt idx="315">
                  <c:v>10.83367</c:v>
                </c:pt>
                <c:pt idx="316">
                  <c:v>10.867000000000004</c:v>
                </c:pt>
                <c:pt idx="317">
                  <c:v>10.90033</c:v>
                </c:pt>
                <c:pt idx="318">
                  <c:v>10.93366</c:v>
                </c:pt>
                <c:pt idx="319">
                  <c:v>10.962830000000048</c:v>
                </c:pt>
                <c:pt idx="320">
                  <c:v>10.992000000000004</c:v>
                </c:pt>
                <c:pt idx="321">
                  <c:v>11.02533</c:v>
                </c:pt>
                <c:pt idx="322">
                  <c:v>11.05866</c:v>
                </c:pt>
                <c:pt idx="323">
                  <c:v>11.092000000000002</c:v>
                </c:pt>
                <c:pt idx="324">
                  <c:v>11.121159999999998</c:v>
                </c:pt>
                <c:pt idx="325">
                  <c:v>11.15033</c:v>
                </c:pt>
                <c:pt idx="326">
                  <c:v>11.18366</c:v>
                </c:pt>
                <c:pt idx="327">
                  <c:v>11.217000000000001</c:v>
                </c:pt>
                <c:pt idx="328">
                  <c:v>11.25033</c:v>
                </c:pt>
                <c:pt idx="329">
                  <c:v>11.279500000000002</c:v>
                </c:pt>
                <c:pt idx="330">
                  <c:v>11.30866</c:v>
                </c:pt>
                <c:pt idx="331">
                  <c:v>11.342000000000002</c:v>
                </c:pt>
                <c:pt idx="332">
                  <c:v>11.375330000000041</c:v>
                </c:pt>
                <c:pt idx="333">
                  <c:v>11.404500000000002</c:v>
                </c:pt>
                <c:pt idx="334">
                  <c:v>11.43366</c:v>
                </c:pt>
                <c:pt idx="335">
                  <c:v>11.467000000000002</c:v>
                </c:pt>
                <c:pt idx="336">
                  <c:v>11.50033</c:v>
                </c:pt>
                <c:pt idx="337">
                  <c:v>11.533670000000001</c:v>
                </c:pt>
                <c:pt idx="338">
                  <c:v>11.562830000000041</c:v>
                </c:pt>
                <c:pt idx="339">
                  <c:v>11.592000000000002</c:v>
                </c:pt>
                <c:pt idx="340">
                  <c:v>11.62533</c:v>
                </c:pt>
                <c:pt idx="341">
                  <c:v>11.658670000000001</c:v>
                </c:pt>
                <c:pt idx="342">
                  <c:v>11.692</c:v>
                </c:pt>
                <c:pt idx="343">
                  <c:v>11.721169999999999</c:v>
                </c:pt>
                <c:pt idx="344">
                  <c:v>11.75033</c:v>
                </c:pt>
                <c:pt idx="345">
                  <c:v>11.783670000000001</c:v>
                </c:pt>
                <c:pt idx="346">
                  <c:v>11.817</c:v>
                </c:pt>
                <c:pt idx="347">
                  <c:v>11.850330000000024</c:v>
                </c:pt>
                <c:pt idx="348">
                  <c:v>11.879500000000041</c:v>
                </c:pt>
                <c:pt idx="349">
                  <c:v>11.908670000000001</c:v>
                </c:pt>
                <c:pt idx="350">
                  <c:v>11.942</c:v>
                </c:pt>
                <c:pt idx="351">
                  <c:v>11.975330000000024</c:v>
                </c:pt>
                <c:pt idx="352">
                  <c:v>12.0045</c:v>
                </c:pt>
                <c:pt idx="353">
                  <c:v>12.033670000000001</c:v>
                </c:pt>
                <c:pt idx="354">
                  <c:v>12.067</c:v>
                </c:pt>
                <c:pt idx="355">
                  <c:v>12.10033</c:v>
                </c:pt>
                <c:pt idx="356">
                  <c:v>12.133669999999999</c:v>
                </c:pt>
                <c:pt idx="357">
                  <c:v>12.162830000000024</c:v>
                </c:pt>
                <c:pt idx="358">
                  <c:v>12.192</c:v>
                </c:pt>
                <c:pt idx="359">
                  <c:v>12.22533</c:v>
                </c:pt>
                <c:pt idx="360">
                  <c:v>12.258669999999999</c:v>
                </c:pt>
                <c:pt idx="361">
                  <c:v>12.292</c:v>
                </c:pt>
                <c:pt idx="362">
                  <c:v>12.321169999999999</c:v>
                </c:pt>
                <c:pt idx="363">
                  <c:v>12.350330000000024</c:v>
                </c:pt>
                <c:pt idx="364">
                  <c:v>12.38367</c:v>
                </c:pt>
                <c:pt idx="365">
                  <c:v>12.417</c:v>
                </c:pt>
                <c:pt idx="366">
                  <c:v>12.450330000000006</c:v>
                </c:pt>
                <c:pt idx="367">
                  <c:v>12.479500000000026</c:v>
                </c:pt>
                <c:pt idx="368">
                  <c:v>12.508669999999999</c:v>
                </c:pt>
                <c:pt idx="369">
                  <c:v>12.542</c:v>
                </c:pt>
                <c:pt idx="370">
                  <c:v>12.575330000000006</c:v>
                </c:pt>
                <c:pt idx="371">
                  <c:v>12.6045</c:v>
                </c:pt>
                <c:pt idx="372">
                  <c:v>12.633669999999999</c:v>
                </c:pt>
                <c:pt idx="373">
                  <c:v>12.667</c:v>
                </c:pt>
                <c:pt idx="374">
                  <c:v>12.700329999999999</c:v>
                </c:pt>
                <c:pt idx="375">
                  <c:v>12.733659999999999</c:v>
                </c:pt>
                <c:pt idx="376">
                  <c:v>12.762830000000006</c:v>
                </c:pt>
                <c:pt idx="377">
                  <c:v>12.792</c:v>
                </c:pt>
                <c:pt idx="378">
                  <c:v>12.825340000000002</c:v>
                </c:pt>
                <c:pt idx="379">
                  <c:v>12.85867</c:v>
                </c:pt>
                <c:pt idx="380">
                  <c:v>12.892000000000024</c:v>
                </c:pt>
                <c:pt idx="381">
                  <c:v>12.921169999999998</c:v>
                </c:pt>
                <c:pt idx="382">
                  <c:v>12.950340000000002</c:v>
                </c:pt>
                <c:pt idx="383">
                  <c:v>12.98367</c:v>
                </c:pt>
                <c:pt idx="384">
                  <c:v>13.017000000000001</c:v>
                </c:pt>
                <c:pt idx="385">
                  <c:v>13.050330000000002</c:v>
                </c:pt>
                <c:pt idx="386">
                  <c:v>13.079500000000024</c:v>
                </c:pt>
                <c:pt idx="387">
                  <c:v>13.108669999999998</c:v>
                </c:pt>
                <c:pt idx="388">
                  <c:v>13.141999999999999</c:v>
                </c:pt>
                <c:pt idx="389">
                  <c:v>13.175330000000002</c:v>
                </c:pt>
                <c:pt idx="390">
                  <c:v>13.204500000000001</c:v>
                </c:pt>
                <c:pt idx="391">
                  <c:v>13.233669999999998</c:v>
                </c:pt>
                <c:pt idx="392">
                  <c:v>13.267000000000001</c:v>
                </c:pt>
                <c:pt idx="393">
                  <c:v>13.300330000000002</c:v>
                </c:pt>
                <c:pt idx="394">
                  <c:v>13.33367</c:v>
                </c:pt>
                <c:pt idx="395">
                  <c:v>13.362830000000056</c:v>
                </c:pt>
                <c:pt idx="396">
                  <c:v>13.392000000000024</c:v>
                </c:pt>
                <c:pt idx="397">
                  <c:v>13.425330000000002</c:v>
                </c:pt>
                <c:pt idx="398">
                  <c:v>13.45867</c:v>
                </c:pt>
                <c:pt idx="399">
                  <c:v>13.492000000000004</c:v>
                </c:pt>
                <c:pt idx="400">
                  <c:v>13.521169999999998</c:v>
                </c:pt>
                <c:pt idx="401">
                  <c:v>13.550330000000002</c:v>
                </c:pt>
                <c:pt idx="402">
                  <c:v>13.58367</c:v>
                </c:pt>
                <c:pt idx="403">
                  <c:v>13.617000000000001</c:v>
                </c:pt>
                <c:pt idx="404">
                  <c:v>13.65033</c:v>
                </c:pt>
                <c:pt idx="405">
                  <c:v>13.679500000000004</c:v>
                </c:pt>
                <c:pt idx="406">
                  <c:v>13.708669999999998</c:v>
                </c:pt>
                <c:pt idx="407">
                  <c:v>13.742000000000001</c:v>
                </c:pt>
                <c:pt idx="408">
                  <c:v>13.77533</c:v>
                </c:pt>
                <c:pt idx="409">
                  <c:v>13.804500000000004</c:v>
                </c:pt>
                <c:pt idx="410">
                  <c:v>13.83367</c:v>
                </c:pt>
                <c:pt idx="411">
                  <c:v>13.867000000000004</c:v>
                </c:pt>
                <c:pt idx="412">
                  <c:v>13.90033</c:v>
                </c:pt>
                <c:pt idx="413">
                  <c:v>13.933670000000001</c:v>
                </c:pt>
                <c:pt idx="414">
                  <c:v>13.962830000000048</c:v>
                </c:pt>
                <c:pt idx="415">
                  <c:v>13.992000000000004</c:v>
                </c:pt>
                <c:pt idx="416">
                  <c:v>14.02533</c:v>
                </c:pt>
                <c:pt idx="417">
                  <c:v>14.058670000000001</c:v>
                </c:pt>
                <c:pt idx="418">
                  <c:v>14.092000000000002</c:v>
                </c:pt>
                <c:pt idx="419">
                  <c:v>14.121169999999999</c:v>
                </c:pt>
                <c:pt idx="420">
                  <c:v>14.15033</c:v>
                </c:pt>
                <c:pt idx="421">
                  <c:v>14.183670000000001</c:v>
                </c:pt>
                <c:pt idx="422">
                  <c:v>14.217000000000001</c:v>
                </c:pt>
                <c:pt idx="423">
                  <c:v>14.25033</c:v>
                </c:pt>
                <c:pt idx="424">
                  <c:v>14.279500000000002</c:v>
                </c:pt>
                <c:pt idx="425">
                  <c:v>14.308670000000001</c:v>
                </c:pt>
                <c:pt idx="426">
                  <c:v>14.342000000000002</c:v>
                </c:pt>
                <c:pt idx="427">
                  <c:v>14.375330000000041</c:v>
                </c:pt>
                <c:pt idx="428">
                  <c:v>14.404500000000002</c:v>
                </c:pt>
                <c:pt idx="429">
                  <c:v>14.433670000000001</c:v>
                </c:pt>
                <c:pt idx="430">
                  <c:v>14.467000000000002</c:v>
                </c:pt>
                <c:pt idx="431">
                  <c:v>14.50033</c:v>
                </c:pt>
                <c:pt idx="432">
                  <c:v>14.533670000000001</c:v>
                </c:pt>
                <c:pt idx="433">
                  <c:v>14.562830000000041</c:v>
                </c:pt>
                <c:pt idx="434">
                  <c:v>14.592000000000002</c:v>
                </c:pt>
                <c:pt idx="435">
                  <c:v>14.62533</c:v>
                </c:pt>
                <c:pt idx="436">
                  <c:v>14.658670000000001</c:v>
                </c:pt>
                <c:pt idx="437">
                  <c:v>14.692</c:v>
                </c:pt>
                <c:pt idx="438">
                  <c:v>14.721169999999999</c:v>
                </c:pt>
                <c:pt idx="439">
                  <c:v>14.75033</c:v>
                </c:pt>
                <c:pt idx="440">
                  <c:v>14.783670000000001</c:v>
                </c:pt>
                <c:pt idx="441">
                  <c:v>14.817</c:v>
                </c:pt>
                <c:pt idx="442">
                  <c:v>14.850330000000024</c:v>
                </c:pt>
                <c:pt idx="443">
                  <c:v>14.879500000000041</c:v>
                </c:pt>
                <c:pt idx="444">
                  <c:v>14.908670000000001</c:v>
                </c:pt>
                <c:pt idx="445">
                  <c:v>14.942</c:v>
                </c:pt>
                <c:pt idx="446">
                  <c:v>14.975330000000024</c:v>
                </c:pt>
                <c:pt idx="447">
                  <c:v>15.0045</c:v>
                </c:pt>
                <c:pt idx="448">
                  <c:v>15.033670000000001</c:v>
                </c:pt>
                <c:pt idx="449">
                  <c:v>15.067</c:v>
                </c:pt>
                <c:pt idx="450">
                  <c:v>15.10033</c:v>
                </c:pt>
                <c:pt idx="451">
                  <c:v>15.133669999999999</c:v>
                </c:pt>
                <c:pt idx="452">
                  <c:v>15.162830000000024</c:v>
                </c:pt>
                <c:pt idx="453">
                  <c:v>15.192</c:v>
                </c:pt>
                <c:pt idx="454">
                  <c:v>15.22533</c:v>
                </c:pt>
                <c:pt idx="455">
                  <c:v>15.258669999999999</c:v>
                </c:pt>
                <c:pt idx="456">
                  <c:v>15.292</c:v>
                </c:pt>
                <c:pt idx="457">
                  <c:v>15.321169999999999</c:v>
                </c:pt>
                <c:pt idx="458">
                  <c:v>15.350330000000024</c:v>
                </c:pt>
                <c:pt idx="459">
                  <c:v>15.38367</c:v>
                </c:pt>
                <c:pt idx="460">
                  <c:v>15.417</c:v>
                </c:pt>
                <c:pt idx="461">
                  <c:v>15.450340000000002</c:v>
                </c:pt>
                <c:pt idx="462">
                  <c:v>15.479500000000026</c:v>
                </c:pt>
                <c:pt idx="463">
                  <c:v>15.508669999999999</c:v>
                </c:pt>
                <c:pt idx="464">
                  <c:v>15.542</c:v>
                </c:pt>
                <c:pt idx="465">
                  <c:v>15.575340000000002</c:v>
                </c:pt>
                <c:pt idx="466">
                  <c:v>15.6045</c:v>
                </c:pt>
                <c:pt idx="467">
                  <c:v>15.633669999999999</c:v>
                </c:pt>
                <c:pt idx="468">
                  <c:v>15.667</c:v>
                </c:pt>
                <c:pt idx="469">
                  <c:v>15.700340000000001</c:v>
                </c:pt>
                <c:pt idx="470">
                  <c:v>15.733669999999998</c:v>
                </c:pt>
                <c:pt idx="471">
                  <c:v>15.762840000000002</c:v>
                </c:pt>
                <c:pt idx="472">
                  <c:v>15.792</c:v>
                </c:pt>
                <c:pt idx="473">
                  <c:v>15.825340000000002</c:v>
                </c:pt>
                <c:pt idx="474">
                  <c:v>15.85867</c:v>
                </c:pt>
                <c:pt idx="475">
                  <c:v>15.892000000000024</c:v>
                </c:pt>
                <c:pt idx="476">
                  <c:v>15.921169999999998</c:v>
                </c:pt>
                <c:pt idx="477">
                  <c:v>15.950330000000006</c:v>
                </c:pt>
                <c:pt idx="478">
                  <c:v>15.98367</c:v>
                </c:pt>
                <c:pt idx="479">
                  <c:v>16.016999999999999</c:v>
                </c:pt>
                <c:pt idx="480">
                  <c:v>16.050329999999914</c:v>
                </c:pt>
                <c:pt idx="481">
                  <c:v>16.079499999999989</c:v>
                </c:pt>
                <c:pt idx="482">
                  <c:v>16.10866</c:v>
                </c:pt>
                <c:pt idx="483">
                  <c:v>16.141999999999999</c:v>
                </c:pt>
                <c:pt idx="484">
                  <c:v>16.175329999999914</c:v>
                </c:pt>
                <c:pt idx="485">
                  <c:v>16.204499999999989</c:v>
                </c:pt>
                <c:pt idx="486">
                  <c:v>16.23366</c:v>
                </c:pt>
                <c:pt idx="487">
                  <c:v>16.266999999999989</c:v>
                </c:pt>
                <c:pt idx="488">
                  <c:v>16.300329999999914</c:v>
                </c:pt>
                <c:pt idx="489">
                  <c:v>16.333659999999988</c:v>
                </c:pt>
                <c:pt idx="490">
                  <c:v>16.362829999999914</c:v>
                </c:pt>
                <c:pt idx="491">
                  <c:v>16.391999999999999</c:v>
                </c:pt>
                <c:pt idx="492">
                  <c:v>16.42532999999985</c:v>
                </c:pt>
                <c:pt idx="493">
                  <c:v>16.458659999999906</c:v>
                </c:pt>
                <c:pt idx="494">
                  <c:v>16.491999999999987</c:v>
                </c:pt>
                <c:pt idx="495">
                  <c:v>16.521159999999988</c:v>
                </c:pt>
                <c:pt idx="496">
                  <c:v>16.550329999999914</c:v>
                </c:pt>
                <c:pt idx="497">
                  <c:v>16.583659999999906</c:v>
                </c:pt>
                <c:pt idx="498">
                  <c:v>16.617000000000097</c:v>
                </c:pt>
                <c:pt idx="499">
                  <c:v>16.65033</c:v>
                </c:pt>
                <c:pt idx="500">
                  <c:v>16.679500000000001</c:v>
                </c:pt>
                <c:pt idx="501">
                  <c:v>16.708659999999906</c:v>
                </c:pt>
                <c:pt idx="502">
                  <c:v>16.741999999999987</c:v>
                </c:pt>
                <c:pt idx="503">
                  <c:v>16.77532999999988</c:v>
                </c:pt>
                <c:pt idx="504">
                  <c:v>16.804500000000001</c:v>
                </c:pt>
                <c:pt idx="505">
                  <c:v>16.833659999999988</c:v>
                </c:pt>
                <c:pt idx="506">
                  <c:v>16.867000000000001</c:v>
                </c:pt>
                <c:pt idx="507">
                  <c:v>16.90032999999988</c:v>
                </c:pt>
                <c:pt idx="508">
                  <c:v>16.93366</c:v>
                </c:pt>
                <c:pt idx="509">
                  <c:v>16.96282999999988</c:v>
                </c:pt>
                <c:pt idx="510">
                  <c:v>16.991999999999987</c:v>
                </c:pt>
                <c:pt idx="511">
                  <c:v>17.02532999999988</c:v>
                </c:pt>
                <c:pt idx="512">
                  <c:v>17.05866</c:v>
                </c:pt>
                <c:pt idx="513">
                  <c:v>17.091999999999999</c:v>
                </c:pt>
                <c:pt idx="514">
                  <c:v>17.121169999999999</c:v>
                </c:pt>
                <c:pt idx="515">
                  <c:v>17.15033</c:v>
                </c:pt>
                <c:pt idx="516">
                  <c:v>17.18366</c:v>
                </c:pt>
                <c:pt idx="517">
                  <c:v>17.216999999999999</c:v>
                </c:pt>
                <c:pt idx="518">
                  <c:v>17.250339999999905</c:v>
                </c:pt>
                <c:pt idx="519">
                  <c:v>17.27949999999991</c:v>
                </c:pt>
                <c:pt idx="520">
                  <c:v>17.30866</c:v>
                </c:pt>
                <c:pt idx="521">
                  <c:v>17.341999999999999</c:v>
                </c:pt>
                <c:pt idx="522">
                  <c:v>17.375339999999905</c:v>
                </c:pt>
                <c:pt idx="523">
                  <c:v>17.40449999999991</c:v>
                </c:pt>
                <c:pt idx="524">
                  <c:v>17.43366</c:v>
                </c:pt>
                <c:pt idx="525">
                  <c:v>17.46699999999991</c:v>
                </c:pt>
                <c:pt idx="526">
                  <c:v>17.500339999999905</c:v>
                </c:pt>
                <c:pt idx="527">
                  <c:v>17.533670000000001</c:v>
                </c:pt>
                <c:pt idx="528">
                  <c:v>17.562830000000002</c:v>
                </c:pt>
                <c:pt idx="529">
                  <c:v>17.591999999999999</c:v>
                </c:pt>
                <c:pt idx="530">
                  <c:v>17.625339999999905</c:v>
                </c:pt>
                <c:pt idx="531">
                  <c:v>17.658670000000001</c:v>
                </c:pt>
                <c:pt idx="532">
                  <c:v>17.692</c:v>
                </c:pt>
                <c:pt idx="533">
                  <c:v>17.721170000000001</c:v>
                </c:pt>
                <c:pt idx="534">
                  <c:v>17.750339999999905</c:v>
                </c:pt>
                <c:pt idx="535">
                  <c:v>17.783669999999884</c:v>
                </c:pt>
                <c:pt idx="536">
                  <c:v>17.817000000000078</c:v>
                </c:pt>
                <c:pt idx="537">
                  <c:v>17.85033</c:v>
                </c:pt>
                <c:pt idx="538">
                  <c:v>17.8795</c:v>
                </c:pt>
                <c:pt idx="539">
                  <c:v>17.908669999999884</c:v>
                </c:pt>
                <c:pt idx="540">
                  <c:v>17.941999999999986</c:v>
                </c:pt>
                <c:pt idx="541">
                  <c:v>17.975329999999875</c:v>
                </c:pt>
                <c:pt idx="542">
                  <c:v>18.0045</c:v>
                </c:pt>
                <c:pt idx="543">
                  <c:v>18.033670000000001</c:v>
                </c:pt>
                <c:pt idx="544">
                  <c:v>18.067</c:v>
                </c:pt>
                <c:pt idx="545">
                  <c:v>18.10033</c:v>
                </c:pt>
                <c:pt idx="546">
                  <c:v>18.133659999999999</c:v>
                </c:pt>
                <c:pt idx="547">
                  <c:v>18.16283</c:v>
                </c:pt>
                <c:pt idx="548">
                  <c:v>18.192</c:v>
                </c:pt>
                <c:pt idx="549">
                  <c:v>18.225329999999875</c:v>
                </c:pt>
                <c:pt idx="550">
                  <c:v>18.258659999999917</c:v>
                </c:pt>
                <c:pt idx="551">
                  <c:v>18.292000000000002</c:v>
                </c:pt>
                <c:pt idx="552">
                  <c:v>18.321159999999999</c:v>
                </c:pt>
                <c:pt idx="553">
                  <c:v>18.35033</c:v>
                </c:pt>
                <c:pt idx="554">
                  <c:v>18.383659999999917</c:v>
                </c:pt>
                <c:pt idx="555">
                  <c:v>18.417000000000005</c:v>
                </c:pt>
                <c:pt idx="556">
                  <c:v>18.450329999999891</c:v>
                </c:pt>
                <c:pt idx="557">
                  <c:v>18.479500000000002</c:v>
                </c:pt>
                <c:pt idx="558">
                  <c:v>18.508659999999917</c:v>
                </c:pt>
                <c:pt idx="559">
                  <c:v>18.542000000000002</c:v>
                </c:pt>
                <c:pt idx="560">
                  <c:v>18.575329999999891</c:v>
                </c:pt>
                <c:pt idx="561">
                  <c:v>18.604500000000005</c:v>
                </c:pt>
                <c:pt idx="562">
                  <c:v>18.633659999999999</c:v>
                </c:pt>
                <c:pt idx="563">
                  <c:v>18.667000000000005</c:v>
                </c:pt>
                <c:pt idx="564">
                  <c:v>18.700329999999891</c:v>
                </c:pt>
                <c:pt idx="565">
                  <c:v>18.73366</c:v>
                </c:pt>
                <c:pt idx="566">
                  <c:v>18.762829999999891</c:v>
                </c:pt>
                <c:pt idx="567">
                  <c:v>18.792000000000002</c:v>
                </c:pt>
                <c:pt idx="568">
                  <c:v>18.825329999999891</c:v>
                </c:pt>
                <c:pt idx="569">
                  <c:v>18.85866</c:v>
                </c:pt>
                <c:pt idx="570">
                  <c:v>18.891999999999999</c:v>
                </c:pt>
                <c:pt idx="571">
                  <c:v>18.92116</c:v>
                </c:pt>
                <c:pt idx="572">
                  <c:v>18.950329999999891</c:v>
                </c:pt>
                <c:pt idx="573">
                  <c:v>18.983659999999883</c:v>
                </c:pt>
                <c:pt idx="574">
                  <c:v>19.016999999999999</c:v>
                </c:pt>
                <c:pt idx="575">
                  <c:v>19.050329999999914</c:v>
                </c:pt>
                <c:pt idx="576">
                  <c:v>19.079499999999989</c:v>
                </c:pt>
                <c:pt idx="577">
                  <c:v>19.10866</c:v>
                </c:pt>
                <c:pt idx="578">
                  <c:v>19.141999999999999</c:v>
                </c:pt>
                <c:pt idx="579">
                  <c:v>19.175329999999914</c:v>
                </c:pt>
                <c:pt idx="580">
                  <c:v>19.204499999999989</c:v>
                </c:pt>
                <c:pt idx="581">
                  <c:v>19.23366</c:v>
                </c:pt>
                <c:pt idx="582">
                  <c:v>19.266999999999989</c:v>
                </c:pt>
                <c:pt idx="583">
                  <c:v>19.300329999999914</c:v>
                </c:pt>
                <c:pt idx="584">
                  <c:v>19.333659999999988</c:v>
                </c:pt>
                <c:pt idx="585">
                  <c:v>19.362829999999914</c:v>
                </c:pt>
                <c:pt idx="586">
                  <c:v>19.391999999999999</c:v>
                </c:pt>
                <c:pt idx="587">
                  <c:v>19.42532999999985</c:v>
                </c:pt>
                <c:pt idx="588">
                  <c:v>19.458659999999906</c:v>
                </c:pt>
                <c:pt idx="589">
                  <c:v>19.491999999999987</c:v>
                </c:pt>
                <c:pt idx="590">
                  <c:v>19.521159999999988</c:v>
                </c:pt>
                <c:pt idx="591">
                  <c:v>19.550329999999914</c:v>
                </c:pt>
                <c:pt idx="592">
                  <c:v>19.583659999999906</c:v>
                </c:pt>
                <c:pt idx="593">
                  <c:v>19.617000000000097</c:v>
                </c:pt>
                <c:pt idx="594">
                  <c:v>19.65033</c:v>
                </c:pt>
                <c:pt idx="595">
                  <c:v>19.679500000000001</c:v>
                </c:pt>
                <c:pt idx="596">
                  <c:v>19.708659999999906</c:v>
                </c:pt>
                <c:pt idx="597">
                  <c:v>19.741999999999987</c:v>
                </c:pt>
                <c:pt idx="598">
                  <c:v>19.77532999999988</c:v>
                </c:pt>
                <c:pt idx="599">
                  <c:v>19.804500000000001</c:v>
                </c:pt>
                <c:pt idx="600">
                  <c:v>19.833659999999988</c:v>
                </c:pt>
                <c:pt idx="601">
                  <c:v>19.867000000000001</c:v>
                </c:pt>
                <c:pt idx="602">
                  <c:v>19.90032999999988</c:v>
                </c:pt>
                <c:pt idx="603">
                  <c:v>19.93366</c:v>
                </c:pt>
                <c:pt idx="604">
                  <c:v>19.96282999999988</c:v>
                </c:pt>
                <c:pt idx="605">
                  <c:v>19.991999999999987</c:v>
                </c:pt>
                <c:pt idx="606">
                  <c:v>20.02532999999988</c:v>
                </c:pt>
                <c:pt idx="607">
                  <c:v>20.05866</c:v>
                </c:pt>
                <c:pt idx="608">
                  <c:v>20.091999999999999</c:v>
                </c:pt>
                <c:pt idx="609">
                  <c:v>20.121169999999999</c:v>
                </c:pt>
                <c:pt idx="610">
                  <c:v>20.15033</c:v>
                </c:pt>
                <c:pt idx="611">
                  <c:v>20.18366</c:v>
                </c:pt>
                <c:pt idx="612">
                  <c:v>20.216999999999999</c:v>
                </c:pt>
                <c:pt idx="613">
                  <c:v>20.250339999999905</c:v>
                </c:pt>
                <c:pt idx="614">
                  <c:v>20.27949999999991</c:v>
                </c:pt>
                <c:pt idx="615">
                  <c:v>20.30866</c:v>
                </c:pt>
                <c:pt idx="616">
                  <c:v>20.341999999999999</c:v>
                </c:pt>
                <c:pt idx="617">
                  <c:v>20.375339999999905</c:v>
                </c:pt>
                <c:pt idx="618">
                  <c:v>20.40449999999991</c:v>
                </c:pt>
                <c:pt idx="619">
                  <c:v>20.43366</c:v>
                </c:pt>
                <c:pt idx="620">
                  <c:v>20.46699999999991</c:v>
                </c:pt>
                <c:pt idx="621">
                  <c:v>20.500339999999905</c:v>
                </c:pt>
                <c:pt idx="622">
                  <c:v>20.533670000000001</c:v>
                </c:pt>
                <c:pt idx="623">
                  <c:v>20.562830000000002</c:v>
                </c:pt>
                <c:pt idx="624">
                  <c:v>20.591999999999999</c:v>
                </c:pt>
                <c:pt idx="625">
                  <c:v>20.625339999999905</c:v>
                </c:pt>
                <c:pt idx="626">
                  <c:v>20.658670000000001</c:v>
                </c:pt>
                <c:pt idx="627">
                  <c:v>20.692</c:v>
                </c:pt>
                <c:pt idx="628">
                  <c:v>20.721170000000001</c:v>
                </c:pt>
                <c:pt idx="629">
                  <c:v>20.750339999999905</c:v>
                </c:pt>
                <c:pt idx="630">
                  <c:v>20.783669999999884</c:v>
                </c:pt>
                <c:pt idx="631">
                  <c:v>20.817000000000078</c:v>
                </c:pt>
                <c:pt idx="632">
                  <c:v>20.85033</c:v>
                </c:pt>
                <c:pt idx="633">
                  <c:v>20.8795</c:v>
                </c:pt>
                <c:pt idx="634">
                  <c:v>20.908669999999884</c:v>
                </c:pt>
                <c:pt idx="635">
                  <c:v>20.941999999999986</c:v>
                </c:pt>
                <c:pt idx="636">
                  <c:v>20.975329999999875</c:v>
                </c:pt>
                <c:pt idx="637">
                  <c:v>21.0045</c:v>
                </c:pt>
                <c:pt idx="638">
                  <c:v>21.033670000000001</c:v>
                </c:pt>
                <c:pt idx="639">
                  <c:v>21.067</c:v>
                </c:pt>
                <c:pt idx="640">
                  <c:v>21.10033</c:v>
                </c:pt>
                <c:pt idx="641">
                  <c:v>21.133659999999999</c:v>
                </c:pt>
                <c:pt idx="642">
                  <c:v>21.16283</c:v>
                </c:pt>
                <c:pt idx="643">
                  <c:v>21.192</c:v>
                </c:pt>
                <c:pt idx="644">
                  <c:v>21.225329999999875</c:v>
                </c:pt>
                <c:pt idx="645">
                  <c:v>21.258659999999917</c:v>
                </c:pt>
                <c:pt idx="646">
                  <c:v>21.292000000000002</c:v>
                </c:pt>
                <c:pt idx="647">
                  <c:v>21.321159999999999</c:v>
                </c:pt>
                <c:pt idx="648">
                  <c:v>21.35033</c:v>
                </c:pt>
                <c:pt idx="649">
                  <c:v>21.383659999999917</c:v>
                </c:pt>
                <c:pt idx="650">
                  <c:v>21.417000000000005</c:v>
                </c:pt>
                <c:pt idx="651">
                  <c:v>21.450329999999891</c:v>
                </c:pt>
                <c:pt idx="652">
                  <c:v>21.479500000000002</c:v>
                </c:pt>
                <c:pt idx="653">
                  <c:v>21.508659999999917</c:v>
                </c:pt>
                <c:pt idx="654">
                  <c:v>21.542000000000002</c:v>
                </c:pt>
                <c:pt idx="655">
                  <c:v>21.575329999999891</c:v>
                </c:pt>
                <c:pt idx="656">
                  <c:v>21.604500000000005</c:v>
                </c:pt>
                <c:pt idx="657">
                  <c:v>21.633659999999999</c:v>
                </c:pt>
                <c:pt idx="658">
                  <c:v>21.667000000000005</c:v>
                </c:pt>
                <c:pt idx="659">
                  <c:v>21.700329999999891</c:v>
                </c:pt>
                <c:pt idx="660">
                  <c:v>21.73366</c:v>
                </c:pt>
                <c:pt idx="661">
                  <c:v>21.762829999999891</c:v>
                </c:pt>
                <c:pt idx="662">
                  <c:v>21.792000000000002</c:v>
                </c:pt>
                <c:pt idx="663">
                  <c:v>21.825329999999891</c:v>
                </c:pt>
                <c:pt idx="664">
                  <c:v>21.85866</c:v>
                </c:pt>
                <c:pt idx="665">
                  <c:v>21.891999999999999</c:v>
                </c:pt>
                <c:pt idx="666">
                  <c:v>21.92116</c:v>
                </c:pt>
                <c:pt idx="667">
                  <c:v>21.950329999999891</c:v>
                </c:pt>
                <c:pt idx="668">
                  <c:v>21.983659999999883</c:v>
                </c:pt>
                <c:pt idx="669">
                  <c:v>22.016999999999999</c:v>
                </c:pt>
                <c:pt idx="670">
                  <c:v>22.050329999999914</c:v>
                </c:pt>
                <c:pt idx="671">
                  <c:v>22.079499999999989</c:v>
                </c:pt>
                <c:pt idx="672">
                  <c:v>22.10866</c:v>
                </c:pt>
                <c:pt idx="673">
                  <c:v>22.141999999999999</c:v>
                </c:pt>
                <c:pt idx="674">
                  <c:v>22.175329999999914</c:v>
                </c:pt>
                <c:pt idx="675">
                  <c:v>22.204499999999989</c:v>
                </c:pt>
                <c:pt idx="676">
                  <c:v>22.23366</c:v>
                </c:pt>
                <c:pt idx="677">
                  <c:v>22.266999999999989</c:v>
                </c:pt>
                <c:pt idx="678">
                  <c:v>22.300329999999914</c:v>
                </c:pt>
                <c:pt idx="679">
                  <c:v>22.333659999999988</c:v>
                </c:pt>
                <c:pt idx="680">
                  <c:v>22.362829999999914</c:v>
                </c:pt>
                <c:pt idx="681">
                  <c:v>22.391999999999999</c:v>
                </c:pt>
                <c:pt idx="682">
                  <c:v>22.42532999999985</c:v>
                </c:pt>
                <c:pt idx="683">
                  <c:v>22.458659999999906</c:v>
                </c:pt>
                <c:pt idx="684">
                  <c:v>22.491999999999987</c:v>
                </c:pt>
                <c:pt idx="685">
                  <c:v>22.521159999999988</c:v>
                </c:pt>
                <c:pt idx="686">
                  <c:v>22.550329999999914</c:v>
                </c:pt>
                <c:pt idx="687">
                  <c:v>22.583659999999906</c:v>
                </c:pt>
                <c:pt idx="688">
                  <c:v>22.617000000000097</c:v>
                </c:pt>
                <c:pt idx="689">
                  <c:v>22.65033</c:v>
                </c:pt>
                <c:pt idx="690">
                  <c:v>22.679500000000001</c:v>
                </c:pt>
                <c:pt idx="691">
                  <c:v>22.708659999999906</c:v>
                </c:pt>
                <c:pt idx="692">
                  <c:v>22.741999999999987</c:v>
                </c:pt>
                <c:pt idx="693">
                  <c:v>22.77532999999988</c:v>
                </c:pt>
                <c:pt idx="694">
                  <c:v>22.804500000000001</c:v>
                </c:pt>
                <c:pt idx="695">
                  <c:v>22.833659999999988</c:v>
                </c:pt>
                <c:pt idx="696">
                  <c:v>22.867000000000001</c:v>
                </c:pt>
                <c:pt idx="697">
                  <c:v>22.90032999999988</c:v>
                </c:pt>
                <c:pt idx="698">
                  <c:v>22.933669999999989</c:v>
                </c:pt>
                <c:pt idx="699">
                  <c:v>22.96282999999988</c:v>
                </c:pt>
                <c:pt idx="700">
                  <c:v>22.991999999999987</c:v>
                </c:pt>
                <c:pt idx="701">
                  <c:v>23.02532999999988</c:v>
                </c:pt>
                <c:pt idx="702">
                  <c:v>23.058669999999989</c:v>
                </c:pt>
                <c:pt idx="703">
                  <c:v>23.091999999999999</c:v>
                </c:pt>
                <c:pt idx="704">
                  <c:v>23.121169999999999</c:v>
                </c:pt>
                <c:pt idx="705">
                  <c:v>23.15033</c:v>
                </c:pt>
                <c:pt idx="706">
                  <c:v>23.183669999999989</c:v>
                </c:pt>
                <c:pt idx="707">
                  <c:v>23.216999999999999</c:v>
                </c:pt>
                <c:pt idx="708">
                  <c:v>23.250339999999905</c:v>
                </c:pt>
                <c:pt idx="709">
                  <c:v>23.27949999999991</c:v>
                </c:pt>
                <c:pt idx="710">
                  <c:v>23.308669999999989</c:v>
                </c:pt>
                <c:pt idx="711">
                  <c:v>23.341999999999999</c:v>
                </c:pt>
                <c:pt idx="712">
                  <c:v>23.375339999999905</c:v>
                </c:pt>
                <c:pt idx="713">
                  <c:v>23.40449999999991</c:v>
                </c:pt>
                <c:pt idx="714">
                  <c:v>23.433669999999989</c:v>
                </c:pt>
                <c:pt idx="715">
                  <c:v>23.46699999999991</c:v>
                </c:pt>
                <c:pt idx="716">
                  <c:v>23.500339999999905</c:v>
                </c:pt>
                <c:pt idx="717">
                  <c:v>23.533670000000001</c:v>
                </c:pt>
                <c:pt idx="718">
                  <c:v>23.562830000000002</c:v>
                </c:pt>
                <c:pt idx="719">
                  <c:v>23.591999999999999</c:v>
                </c:pt>
                <c:pt idx="720">
                  <c:v>23.625339999999905</c:v>
                </c:pt>
                <c:pt idx="721">
                  <c:v>23.658670000000001</c:v>
                </c:pt>
                <c:pt idx="722">
                  <c:v>23.692</c:v>
                </c:pt>
                <c:pt idx="723">
                  <c:v>23.721170000000001</c:v>
                </c:pt>
                <c:pt idx="724">
                  <c:v>23.750339999999905</c:v>
                </c:pt>
                <c:pt idx="725">
                  <c:v>23.783669999999884</c:v>
                </c:pt>
                <c:pt idx="726">
                  <c:v>23.817000000000078</c:v>
                </c:pt>
                <c:pt idx="727">
                  <c:v>23.85033</c:v>
                </c:pt>
                <c:pt idx="728">
                  <c:v>23.8795</c:v>
                </c:pt>
                <c:pt idx="729">
                  <c:v>23.908669999999884</c:v>
                </c:pt>
                <c:pt idx="730">
                  <c:v>23.941999999999986</c:v>
                </c:pt>
                <c:pt idx="731">
                  <c:v>23.975329999999875</c:v>
                </c:pt>
                <c:pt idx="732">
                  <c:v>24.0045</c:v>
                </c:pt>
                <c:pt idx="733">
                  <c:v>24.033670000000001</c:v>
                </c:pt>
                <c:pt idx="734">
                  <c:v>24.067</c:v>
                </c:pt>
                <c:pt idx="735">
                  <c:v>24.10033</c:v>
                </c:pt>
                <c:pt idx="736">
                  <c:v>24.133659999999999</c:v>
                </c:pt>
                <c:pt idx="737">
                  <c:v>24.16283</c:v>
                </c:pt>
                <c:pt idx="738">
                  <c:v>24.192</c:v>
                </c:pt>
                <c:pt idx="739">
                  <c:v>24.225329999999875</c:v>
                </c:pt>
                <c:pt idx="740">
                  <c:v>24.258659999999917</c:v>
                </c:pt>
                <c:pt idx="741">
                  <c:v>24.292000000000002</c:v>
                </c:pt>
                <c:pt idx="742">
                  <c:v>24.321159999999999</c:v>
                </c:pt>
                <c:pt idx="743">
                  <c:v>24.35033</c:v>
                </c:pt>
                <c:pt idx="744">
                  <c:v>24.383659999999917</c:v>
                </c:pt>
                <c:pt idx="745">
                  <c:v>24.417000000000005</c:v>
                </c:pt>
                <c:pt idx="746">
                  <c:v>24.450329999999891</c:v>
                </c:pt>
                <c:pt idx="747">
                  <c:v>24.479500000000002</c:v>
                </c:pt>
                <c:pt idx="748">
                  <c:v>24.508659999999917</c:v>
                </c:pt>
                <c:pt idx="749">
                  <c:v>24.542000000000002</c:v>
                </c:pt>
                <c:pt idx="750">
                  <c:v>24.575329999999891</c:v>
                </c:pt>
                <c:pt idx="751">
                  <c:v>24.604500000000005</c:v>
                </c:pt>
                <c:pt idx="752">
                  <c:v>24.633659999999999</c:v>
                </c:pt>
                <c:pt idx="753">
                  <c:v>24.667000000000005</c:v>
                </c:pt>
                <c:pt idx="754">
                  <c:v>24.700329999999891</c:v>
                </c:pt>
                <c:pt idx="755">
                  <c:v>24.73366</c:v>
                </c:pt>
                <c:pt idx="756">
                  <c:v>24.762829999999891</c:v>
                </c:pt>
                <c:pt idx="757">
                  <c:v>24.792000000000002</c:v>
                </c:pt>
                <c:pt idx="758">
                  <c:v>24.825329999999891</c:v>
                </c:pt>
                <c:pt idx="759">
                  <c:v>24.85866</c:v>
                </c:pt>
                <c:pt idx="760">
                  <c:v>24.891999999999999</c:v>
                </c:pt>
                <c:pt idx="761">
                  <c:v>24.92116</c:v>
                </c:pt>
                <c:pt idx="762">
                  <c:v>24.950329999999891</c:v>
                </c:pt>
                <c:pt idx="763">
                  <c:v>24.983659999999883</c:v>
                </c:pt>
                <c:pt idx="764">
                  <c:v>25.016999999999999</c:v>
                </c:pt>
                <c:pt idx="765">
                  <c:v>25.050329999999914</c:v>
                </c:pt>
                <c:pt idx="766">
                  <c:v>25.079499999999989</c:v>
                </c:pt>
                <c:pt idx="767">
                  <c:v>25.10866</c:v>
                </c:pt>
                <c:pt idx="768">
                  <c:v>25.141999999999999</c:v>
                </c:pt>
                <c:pt idx="769">
                  <c:v>25.175329999999914</c:v>
                </c:pt>
                <c:pt idx="770">
                  <c:v>25.204499999999989</c:v>
                </c:pt>
                <c:pt idx="771">
                  <c:v>25.23366</c:v>
                </c:pt>
                <c:pt idx="772">
                  <c:v>25.266999999999989</c:v>
                </c:pt>
                <c:pt idx="773">
                  <c:v>25.300329999999914</c:v>
                </c:pt>
                <c:pt idx="774">
                  <c:v>25.333659999999988</c:v>
                </c:pt>
                <c:pt idx="775">
                  <c:v>25.362829999999914</c:v>
                </c:pt>
                <c:pt idx="776">
                  <c:v>25.391999999999999</c:v>
                </c:pt>
                <c:pt idx="777">
                  <c:v>25.42532999999985</c:v>
                </c:pt>
                <c:pt idx="778">
                  <c:v>25.458659999999906</c:v>
                </c:pt>
                <c:pt idx="779">
                  <c:v>25.491999999999987</c:v>
                </c:pt>
                <c:pt idx="780">
                  <c:v>25.521159999999988</c:v>
                </c:pt>
                <c:pt idx="781">
                  <c:v>25.550329999999914</c:v>
                </c:pt>
                <c:pt idx="782">
                  <c:v>25.583659999999906</c:v>
                </c:pt>
                <c:pt idx="783">
                  <c:v>25.617000000000097</c:v>
                </c:pt>
                <c:pt idx="784">
                  <c:v>25.65033</c:v>
                </c:pt>
                <c:pt idx="785">
                  <c:v>25.679500000000001</c:v>
                </c:pt>
                <c:pt idx="786">
                  <c:v>25.708669999999906</c:v>
                </c:pt>
                <c:pt idx="787">
                  <c:v>25.741999999999987</c:v>
                </c:pt>
                <c:pt idx="788">
                  <c:v>25.77532999999988</c:v>
                </c:pt>
                <c:pt idx="789">
                  <c:v>25.804500000000001</c:v>
                </c:pt>
                <c:pt idx="790">
                  <c:v>25.833670000000001</c:v>
                </c:pt>
                <c:pt idx="791">
                  <c:v>25.867000000000001</c:v>
                </c:pt>
                <c:pt idx="792">
                  <c:v>25.90032999999988</c:v>
                </c:pt>
                <c:pt idx="793">
                  <c:v>25.933669999999989</c:v>
                </c:pt>
                <c:pt idx="794">
                  <c:v>25.96282999999988</c:v>
                </c:pt>
                <c:pt idx="795">
                  <c:v>25.991999999999987</c:v>
                </c:pt>
                <c:pt idx="796">
                  <c:v>26.02532999999988</c:v>
                </c:pt>
                <c:pt idx="797">
                  <c:v>26.058669999999989</c:v>
                </c:pt>
                <c:pt idx="798">
                  <c:v>26.091999999999999</c:v>
                </c:pt>
                <c:pt idx="799">
                  <c:v>26.121169999999999</c:v>
                </c:pt>
                <c:pt idx="800">
                  <c:v>26.15033</c:v>
                </c:pt>
                <c:pt idx="801">
                  <c:v>26.183669999999989</c:v>
                </c:pt>
                <c:pt idx="802">
                  <c:v>26.216999999999999</c:v>
                </c:pt>
                <c:pt idx="803">
                  <c:v>26.250330000000002</c:v>
                </c:pt>
                <c:pt idx="804">
                  <c:v>26.27949999999991</c:v>
                </c:pt>
                <c:pt idx="805">
                  <c:v>26.308669999999989</c:v>
                </c:pt>
                <c:pt idx="806">
                  <c:v>26.341999999999999</c:v>
                </c:pt>
                <c:pt idx="807">
                  <c:v>26.375330000000002</c:v>
                </c:pt>
                <c:pt idx="808">
                  <c:v>26.40449999999991</c:v>
                </c:pt>
                <c:pt idx="809">
                  <c:v>26.433669999999989</c:v>
                </c:pt>
                <c:pt idx="810">
                  <c:v>26.46699999999991</c:v>
                </c:pt>
                <c:pt idx="811">
                  <c:v>26.500330000000002</c:v>
                </c:pt>
                <c:pt idx="812">
                  <c:v>26.533670000000001</c:v>
                </c:pt>
                <c:pt idx="813">
                  <c:v>26.562830000000002</c:v>
                </c:pt>
                <c:pt idx="814">
                  <c:v>26.591999999999999</c:v>
                </c:pt>
                <c:pt idx="815">
                  <c:v>26.625330000000002</c:v>
                </c:pt>
                <c:pt idx="816">
                  <c:v>26.658670000000001</c:v>
                </c:pt>
                <c:pt idx="817">
                  <c:v>26.692</c:v>
                </c:pt>
                <c:pt idx="818">
                  <c:v>26.721170000000001</c:v>
                </c:pt>
                <c:pt idx="819">
                  <c:v>26.750330000000002</c:v>
                </c:pt>
                <c:pt idx="820">
                  <c:v>26.783669999999884</c:v>
                </c:pt>
                <c:pt idx="821">
                  <c:v>26.817000000000078</c:v>
                </c:pt>
                <c:pt idx="822">
                  <c:v>26.85033</c:v>
                </c:pt>
                <c:pt idx="823">
                  <c:v>26.8795</c:v>
                </c:pt>
                <c:pt idx="824">
                  <c:v>26.908669999999884</c:v>
                </c:pt>
                <c:pt idx="825">
                  <c:v>26.941999999999986</c:v>
                </c:pt>
                <c:pt idx="826">
                  <c:v>26.975329999999875</c:v>
                </c:pt>
                <c:pt idx="827">
                  <c:v>27.0045</c:v>
                </c:pt>
                <c:pt idx="828">
                  <c:v>27.033670000000001</c:v>
                </c:pt>
                <c:pt idx="829">
                  <c:v>27.067</c:v>
                </c:pt>
                <c:pt idx="830">
                  <c:v>27.10033</c:v>
                </c:pt>
                <c:pt idx="831">
                  <c:v>27.133659999999999</c:v>
                </c:pt>
                <c:pt idx="832">
                  <c:v>27.16283</c:v>
                </c:pt>
                <c:pt idx="833">
                  <c:v>27.192</c:v>
                </c:pt>
                <c:pt idx="834">
                  <c:v>27.225329999999875</c:v>
                </c:pt>
                <c:pt idx="835">
                  <c:v>27.258659999999917</c:v>
                </c:pt>
                <c:pt idx="836">
                  <c:v>27.292000000000002</c:v>
                </c:pt>
                <c:pt idx="837">
                  <c:v>27.321159999999999</c:v>
                </c:pt>
                <c:pt idx="838">
                  <c:v>27.35033</c:v>
                </c:pt>
                <c:pt idx="839">
                  <c:v>27.383659999999917</c:v>
                </c:pt>
                <c:pt idx="840">
                  <c:v>27.417000000000005</c:v>
                </c:pt>
                <c:pt idx="841">
                  <c:v>27.450329999999891</c:v>
                </c:pt>
                <c:pt idx="842">
                  <c:v>27.479500000000002</c:v>
                </c:pt>
                <c:pt idx="843">
                  <c:v>27.508659999999917</c:v>
                </c:pt>
                <c:pt idx="844">
                  <c:v>27.542000000000002</c:v>
                </c:pt>
                <c:pt idx="845">
                  <c:v>27.575329999999891</c:v>
                </c:pt>
                <c:pt idx="846">
                  <c:v>27.604500000000005</c:v>
                </c:pt>
                <c:pt idx="847">
                  <c:v>27.633659999999999</c:v>
                </c:pt>
                <c:pt idx="848">
                  <c:v>27.667000000000005</c:v>
                </c:pt>
                <c:pt idx="849">
                  <c:v>27.700329999999891</c:v>
                </c:pt>
                <c:pt idx="850">
                  <c:v>27.73367</c:v>
                </c:pt>
                <c:pt idx="851">
                  <c:v>27.762829999999891</c:v>
                </c:pt>
                <c:pt idx="852">
                  <c:v>27.792000000000002</c:v>
                </c:pt>
                <c:pt idx="853">
                  <c:v>27.825329999999891</c:v>
                </c:pt>
                <c:pt idx="854">
                  <c:v>27.85867</c:v>
                </c:pt>
                <c:pt idx="855">
                  <c:v>27.891999999999999</c:v>
                </c:pt>
                <c:pt idx="856">
                  <c:v>27.92117</c:v>
                </c:pt>
                <c:pt idx="857">
                  <c:v>27.950329999999891</c:v>
                </c:pt>
                <c:pt idx="858">
                  <c:v>27.983669999999876</c:v>
                </c:pt>
                <c:pt idx="859">
                  <c:v>28.016999999999999</c:v>
                </c:pt>
                <c:pt idx="860">
                  <c:v>28.050329999999914</c:v>
                </c:pt>
                <c:pt idx="861">
                  <c:v>28.079499999999989</c:v>
                </c:pt>
                <c:pt idx="862">
                  <c:v>28.10867</c:v>
                </c:pt>
                <c:pt idx="863">
                  <c:v>28.141999999999999</c:v>
                </c:pt>
                <c:pt idx="864">
                  <c:v>28.175329999999914</c:v>
                </c:pt>
                <c:pt idx="865">
                  <c:v>28.204499999999989</c:v>
                </c:pt>
                <c:pt idx="866">
                  <c:v>28.23367</c:v>
                </c:pt>
                <c:pt idx="867">
                  <c:v>28.266999999999989</c:v>
                </c:pt>
                <c:pt idx="868">
                  <c:v>28.300329999999914</c:v>
                </c:pt>
                <c:pt idx="869">
                  <c:v>28.333670000000001</c:v>
                </c:pt>
                <c:pt idx="870">
                  <c:v>28.362829999999914</c:v>
                </c:pt>
                <c:pt idx="871">
                  <c:v>28.391999999999999</c:v>
                </c:pt>
                <c:pt idx="872">
                  <c:v>28.42532999999985</c:v>
                </c:pt>
                <c:pt idx="873">
                  <c:v>28.458669999999906</c:v>
                </c:pt>
                <c:pt idx="874">
                  <c:v>28.491999999999987</c:v>
                </c:pt>
                <c:pt idx="875">
                  <c:v>28.521170000000001</c:v>
                </c:pt>
                <c:pt idx="876">
                  <c:v>28.550329999999914</c:v>
                </c:pt>
                <c:pt idx="877">
                  <c:v>28.583669999999906</c:v>
                </c:pt>
                <c:pt idx="878">
                  <c:v>28.617000000000097</c:v>
                </c:pt>
                <c:pt idx="879">
                  <c:v>28.65033</c:v>
                </c:pt>
                <c:pt idx="880">
                  <c:v>28.679500000000001</c:v>
                </c:pt>
                <c:pt idx="881">
                  <c:v>28.708669999999906</c:v>
                </c:pt>
                <c:pt idx="882">
                  <c:v>28.741999999999987</c:v>
                </c:pt>
                <c:pt idx="883">
                  <c:v>28.77532999999988</c:v>
                </c:pt>
                <c:pt idx="884">
                  <c:v>28.804500000000001</c:v>
                </c:pt>
                <c:pt idx="885">
                  <c:v>28.833670000000001</c:v>
                </c:pt>
                <c:pt idx="886">
                  <c:v>28.867000000000001</c:v>
                </c:pt>
                <c:pt idx="887">
                  <c:v>28.90032999999988</c:v>
                </c:pt>
                <c:pt idx="888">
                  <c:v>28.933669999999989</c:v>
                </c:pt>
                <c:pt idx="889">
                  <c:v>28.96282999999988</c:v>
                </c:pt>
                <c:pt idx="890">
                  <c:v>28.991999999999987</c:v>
                </c:pt>
                <c:pt idx="891">
                  <c:v>29.02532999999988</c:v>
                </c:pt>
                <c:pt idx="892">
                  <c:v>29.058669999999989</c:v>
                </c:pt>
                <c:pt idx="893">
                  <c:v>29.091999999999999</c:v>
                </c:pt>
                <c:pt idx="894">
                  <c:v>29.121169999999999</c:v>
                </c:pt>
                <c:pt idx="895">
                  <c:v>29.15033</c:v>
                </c:pt>
                <c:pt idx="896">
                  <c:v>29.183669999999989</c:v>
                </c:pt>
                <c:pt idx="897">
                  <c:v>29.216999999999999</c:v>
                </c:pt>
                <c:pt idx="898">
                  <c:v>29.250330000000002</c:v>
                </c:pt>
                <c:pt idx="899">
                  <c:v>29.27949999999991</c:v>
                </c:pt>
                <c:pt idx="900">
                  <c:v>29.308669999999989</c:v>
                </c:pt>
                <c:pt idx="901">
                  <c:v>29.341999999999999</c:v>
                </c:pt>
                <c:pt idx="902">
                  <c:v>29.375330000000002</c:v>
                </c:pt>
                <c:pt idx="903">
                  <c:v>29.40449999999991</c:v>
                </c:pt>
                <c:pt idx="904">
                  <c:v>29.433669999999989</c:v>
                </c:pt>
                <c:pt idx="905">
                  <c:v>29.46699999999991</c:v>
                </c:pt>
                <c:pt idx="906">
                  <c:v>29.500330000000002</c:v>
                </c:pt>
                <c:pt idx="907">
                  <c:v>29.533670000000001</c:v>
                </c:pt>
                <c:pt idx="908">
                  <c:v>29.562830000000002</c:v>
                </c:pt>
                <c:pt idx="909">
                  <c:v>29.591999999999999</c:v>
                </c:pt>
                <c:pt idx="910">
                  <c:v>29.625330000000002</c:v>
                </c:pt>
                <c:pt idx="911">
                  <c:v>29.658670000000001</c:v>
                </c:pt>
                <c:pt idx="912">
                  <c:v>29.692</c:v>
                </c:pt>
                <c:pt idx="913">
                  <c:v>29.721170000000001</c:v>
                </c:pt>
                <c:pt idx="914">
                  <c:v>29.750330000000002</c:v>
                </c:pt>
                <c:pt idx="915">
                  <c:v>29.783669999999884</c:v>
                </c:pt>
                <c:pt idx="916">
                  <c:v>29.817000000000078</c:v>
                </c:pt>
                <c:pt idx="917">
                  <c:v>29.85033</c:v>
                </c:pt>
                <c:pt idx="918">
                  <c:v>29.8795</c:v>
                </c:pt>
                <c:pt idx="919">
                  <c:v>29.908669999999884</c:v>
                </c:pt>
                <c:pt idx="920">
                  <c:v>29.941999999999986</c:v>
                </c:pt>
                <c:pt idx="921">
                  <c:v>29.975329999999875</c:v>
                </c:pt>
                <c:pt idx="922">
                  <c:v>30.0045</c:v>
                </c:pt>
                <c:pt idx="923">
                  <c:v>30.033670000000001</c:v>
                </c:pt>
                <c:pt idx="924">
                  <c:v>30.067</c:v>
                </c:pt>
                <c:pt idx="925">
                  <c:v>30.10033</c:v>
                </c:pt>
                <c:pt idx="926">
                  <c:v>30.133659999999999</c:v>
                </c:pt>
                <c:pt idx="927">
                  <c:v>30.16283</c:v>
                </c:pt>
                <c:pt idx="928">
                  <c:v>30.192</c:v>
                </c:pt>
                <c:pt idx="929">
                  <c:v>30.225329999999875</c:v>
                </c:pt>
                <c:pt idx="930">
                  <c:v>30.258659999999917</c:v>
                </c:pt>
                <c:pt idx="931">
                  <c:v>30.292000000000002</c:v>
                </c:pt>
                <c:pt idx="932">
                  <c:v>30.321159999999999</c:v>
                </c:pt>
                <c:pt idx="933">
                  <c:v>30.35033</c:v>
                </c:pt>
                <c:pt idx="934">
                  <c:v>30.383659999999917</c:v>
                </c:pt>
                <c:pt idx="935">
                  <c:v>30.417000000000005</c:v>
                </c:pt>
                <c:pt idx="936">
                  <c:v>30.450329999999891</c:v>
                </c:pt>
                <c:pt idx="937">
                  <c:v>30.479500000000002</c:v>
                </c:pt>
                <c:pt idx="938">
                  <c:v>30.508659999999917</c:v>
                </c:pt>
                <c:pt idx="939">
                  <c:v>30.542000000000002</c:v>
                </c:pt>
                <c:pt idx="940">
                  <c:v>30.575329999999891</c:v>
                </c:pt>
                <c:pt idx="941">
                  <c:v>30.604500000000005</c:v>
                </c:pt>
                <c:pt idx="942">
                  <c:v>30.633659999999999</c:v>
                </c:pt>
                <c:pt idx="943">
                  <c:v>30.667000000000005</c:v>
                </c:pt>
                <c:pt idx="944">
                  <c:v>30.700329999999891</c:v>
                </c:pt>
                <c:pt idx="945">
                  <c:v>30.73367</c:v>
                </c:pt>
                <c:pt idx="946">
                  <c:v>30.762829999999891</c:v>
                </c:pt>
                <c:pt idx="947">
                  <c:v>30.792000000000002</c:v>
                </c:pt>
                <c:pt idx="948">
                  <c:v>30.825329999999891</c:v>
                </c:pt>
                <c:pt idx="949">
                  <c:v>30.85867</c:v>
                </c:pt>
                <c:pt idx="950">
                  <c:v>30.891999999999999</c:v>
                </c:pt>
                <c:pt idx="951">
                  <c:v>30.92117</c:v>
                </c:pt>
                <c:pt idx="952">
                  <c:v>30.950329999999891</c:v>
                </c:pt>
                <c:pt idx="953">
                  <c:v>30.983669999999876</c:v>
                </c:pt>
                <c:pt idx="954">
                  <c:v>31.016999999999999</c:v>
                </c:pt>
                <c:pt idx="955">
                  <c:v>31.050329999999914</c:v>
                </c:pt>
                <c:pt idx="956">
                  <c:v>31.079499999999989</c:v>
                </c:pt>
                <c:pt idx="957">
                  <c:v>31.10867</c:v>
                </c:pt>
                <c:pt idx="958">
                  <c:v>31.141999999999999</c:v>
                </c:pt>
                <c:pt idx="959">
                  <c:v>31.175329999999914</c:v>
                </c:pt>
                <c:pt idx="960">
                  <c:v>31.204499999999989</c:v>
                </c:pt>
                <c:pt idx="961">
                  <c:v>31.23367</c:v>
                </c:pt>
                <c:pt idx="962">
                  <c:v>31.266999999999989</c:v>
                </c:pt>
                <c:pt idx="963">
                  <c:v>31.300329999999914</c:v>
                </c:pt>
                <c:pt idx="964">
                  <c:v>31.333670000000001</c:v>
                </c:pt>
                <c:pt idx="965">
                  <c:v>31.362829999999914</c:v>
                </c:pt>
                <c:pt idx="966">
                  <c:v>31.391999999999999</c:v>
                </c:pt>
                <c:pt idx="967">
                  <c:v>31.42532999999985</c:v>
                </c:pt>
                <c:pt idx="968">
                  <c:v>31.458669999999906</c:v>
                </c:pt>
                <c:pt idx="969">
                  <c:v>31.491999999999987</c:v>
                </c:pt>
                <c:pt idx="970">
                  <c:v>31.521170000000001</c:v>
                </c:pt>
                <c:pt idx="971">
                  <c:v>31.550329999999914</c:v>
                </c:pt>
                <c:pt idx="972">
                  <c:v>31.583669999999906</c:v>
                </c:pt>
                <c:pt idx="973">
                  <c:v>31.617000000000097</c:v>
                </c:pt>
                <c:pt idx="974">
                  <c:v>31.65033</c:v>
                </c:pt>
                <c:pt idx="975">
                  <c:v>31.679500000000001</c:v>
                </c:pt>
                <c:pt idx="976">
                  <c:v>31.708669999999906</c:v>
                </c:pt>
                <c:pt idx="977">
                  <c:v>31.741999999999987</c:v>
                </c:pt>
                <c:pt idx="978">
                  <c:v>31.77532999999988</c:v>
                </c:pt>
                <c:pt idx="979">
                  <c:v>31.804500000000001</c:v>
                </c:pt>
                <c:pt idx="980">
                  <c:v>31.833659999999988</c:v>
                </c:pt>
                <c:pt idx="981">
                  <c:v>31.867000000000001</c:v>
                </c:pt>
                <c:pt idx="982">
                  <c:v>31.90032999999988</c:v>
                </c:pt>
                <c:pt idx="983">
                  <c:v>31.933669999999989</c:v>
                </c:pt>
                <c:pt idx="984">
                  <c:v>31.96282999999988</c:v>
                </c:pt>
                <c:pt idx="985">
                  <c:v>31.991999999999987</c:v>
                </c:pt>
                <c:pt idx="986">
                  <c:v>32.02533000000021</c:v>
                </c:pt>
                <c:pt idx="987">
                  <c:v>32.058669999999999</c:v>
                </c:pt>
                <c:pt idx="988">
                  <c:v>32.092000000000013</c:v>
                </c:pt>
                <c:pt idx="989">
                  <c:v>32.121160000000003</c:v>
                </c:pt>
                <c:pt idx="990">
                  <c:v>32.150330000000011</c:v>
                </c:pt>
                <c:pt idx="991">
                  <c:v>32.183669999999999</c:v>
                </c:pt>
                <c:pt idx="992">
                  <c:v>32.217000000000006</c:v>
                </c:pt>
                <c:pt idx="993">
                  <c:v>32.250330000000012</c:v>
                </c:pt>
                <c:pt idx="994">
                  <c:v>32.279500000000013</c:v>
                </c:pt>
                <c:pt idx="995">
                  <c:v>32.308669999999999</c:v>
                </c:pt>
                <c:pt idx="996">
                  <c:v>32.341999999999999</c:v>
                </c:pt>
                <c:pt idx="997">
                  <c:v>32.375330000000012</c:v>
                </c:pt>
                <c:pt idx="998">
                  <c:v>32.404499999999999</c:v>
                </c:pt>
                <c:pt idx="999">
                  <c:v>32.433669999999999</c:v>
                </c:pt>
                <c:pt idx="1000">
                  <c:v>32.467000000000006</c:v>
                </c:pt>
                <c:pt idx="1001">
                  <c:v>32.500330000000012</c:v>
                </c:pt>
                <c:pt idx="1002">
                  <c:v>32.533660000000005</c:v>
                </c:pt>
                <c:pt idx="1003">
                  <c:v>32.562830000000012</c:v>
                </c:pt>
                <c:pt idx="1004">
                  <c:v>32.592000000000013</c:v>
                </c:pt>
                <c:pt idx="1005">
                  <c:v>32.625330000000254</c:v>
                </c:pt>
                <c:pt idx="1006">
                  <c:v>32.658660000000005</c:v>
                </c:pt>
                <c:pt idx="1007">
                  <c:v>32.692000000000149</c:v>
                </c:pt>
                <c:pt idx="1008">
                  <c:v>32.721160000000012</c:v>
                </c:pt>
                <c:pt idx="1009">
                  <c:v>32.750330000000012</c:v>
                </c:pt>
                <c:pt idx="1010">
                  <c:v>32.783660000000005</c:v>
                </c:pt>
                <c:pt idx="1011">
                  <c:v>32.816999999999993</c:v>
                </c:pt>
                <c:pt idx="1012">
                  <c:v>32.850339999999996</c:v>
                </c:pt>
                <c:pt idx="1013">
                  <c:v>32.8795</c:v>
                </c:pt>
                <c:pt idx="1014">
                  <c:v>32.908660000000005</c:v>
                </c:pt>
                <c:pt idx="1015">
                  <c:v>32.942</c:v>
                </c:pt>
                <c:pt idx="1016">
                  <c:v>32.975340000000003</c:v>
                </c:pt>
                <c:pt idx="1017">
                  <c:v>33.0045</c:v>
                </c:pt>
                <c:pt idx="1018">
                  <c:v>33.033660000000005</c:v>
                </c:pt>
                <c:pt idx="1019">
                  <c:v>33.067</c:v>
                </c:pt>
                <c:pt idx="1020">
                  <c:v>33.100340000000003</c:v>
                </c:pt>
                <c:pt idx="1021">
                  <c:v>33.133670000000002</c:v>
                </c:pt>
                <c:pt idx="1022">
                  <c:v>33.162840000000003</c:v>
                </c:pt>
                <c:pt idx="1023">
                  <c:v>33.192000000000149</c:v>
                </c:pt>
                <c:pt idx="1024">
                  <c:v>33.225340000000195</c:v>
                </c:pt>
                <c:pt idx="1025">
                  <c:v>33.258670000000002</c:v>
                </c:pt>
                <c:pt idx="1026">
                  <c:v>33.292000000000172</c:v>
                </c:pt>
                <c:pt idx="1027">
                  <c:v>33.321170000000002</c:v>
                </c:pt>
                <c:pt idx="1028">
                  <c:v>33.350339999999996</c:v>
                </c:pt>
                <c:pt idx="1029">
                  <c:v>33.383669999999995</c:v>
                </c:pt>
                <c:pt idx="1030">
                  <c:v>33.416999999999994</c:v>
                </c:pt>
                <c:pt idx="1031">
                  <c:v>33.450330000000001</c:v>
                </c:pt>
                <c:pt idx="1032">
                  <c:v>33.479500000000002</c:v>
                </c:pt>
                <c:pt idx="1033">
                  <c:v>33.508670000000002</c:v>
                </c:pt>
                <c:pt idx="1034">
                  <c:v>33.542000000000002</c:v>
                </c:pt>
                <c:pt idx="1035">
                  <c:v>33.575330000000157</c:v>
                </c:pt>
                <c:pt idx="1036">
                  <c:v>33.604500000000002</c:v>
                </c:pt>
                <c:pt idx="1037">
                  <c:v>33.633670000000002</c:v>
                </c:pt>
                <c:pt idx="1038">
                  <c:v>33.667000000000002</c:v>
                </c:pt>
                <c:pt idx="1039">
                  <c:v>33.700330000000157</c:v>
                </c:pt>
                <c:pt idx="1040">
                  <c:v>33.733670000000011</c:v>
                </c:pt>
                <c:pt idx="1041">
                  <c:v>33.762830000000157</c:v>
                </c:pt>
                <c:pt idx="1042">
                  <c:v>33.792000000000172</c:v>
                </c:pt>
                <c:pt idx="1043">
                  <c:v>33.825330000000157</c:v>
                </c:pt>
                <c:pt idx="1044">
                  <c:v>33.858669999999996</c:v>
                </c:pt>
                <c:pt idx="1045">
                  <c:v>33.892000000000003</c:v>
                </c:pt>
                <c:pt idx="1046">
                  <c:v>33.921170000000011</c:v>
                </c:pt>
                <c:pt idx="1047">
                  <c:v>33.950330000000001</c:v>
                </c:pt>
                <c:pt idx="1048">
                  <c:v>33.983669999999996</c:v>
                </c:pt>
                <c:pt idx="1049">
                  <c:v>34.016999999999996</c:v>
                </c:pt>
                <c:pt idx="1050">
                  <c:v>34.050340000000006</c:v>
                </c:pt>
                <c:pt idx="1051">
                  <c:v>34.079500000000003</c:v>
                </c:pt>
                <c:pt idx="1052">
                  <c:v>34.108670000000011</c:v>
                </c:pt>
                <c:pt idx="1053">
                  <c:v>34.142000000000003</c:v>
                </c:pt>
                <c:pt idx="1054">
                  <c:v>34.175340000000013</c:v>
                </c:pt>
                <c:pt idx="1055">
                  <c:v>34.204500000000003</c:v>
                </c:pt>
                <c:pt idx="1056">
                  <c:v>34.233670000000011</c:v>
                </c:pt>
                <c:pt idx="1057">
                  <c:v>34.267000000000003</c:v>
                </c:pt>
                <c:pt idx="1058">
                  <c:v>34.300340000000006</c:v>
                </c:pt>
                <c:pt idx="1059">
                  <c:v>34.333659999999995</c:v>
                </c:pt>
                <c:pt idx="1060">
                  <c:v>34.362830000000002</c:v>
                </c:pt>
                <c:pt idx="1061">
                  <c:v>34.392000000000003</c:v>
                </c:pt>
                <c:pt idx="1062">
                  <c:v>34.425340000000013</c:v>
                </c:pt>
                <c:pt idx="1063">
                  <c:v>34.458659999999995</c:v>
                </c:pt>
                <c:pt idx="1064">
                  <c:v>34.492000000000012</c:v>
                </c:pt>
                <c:pt idx="1065">
                  <c:v>34.521160000000002</c:v>
                </c:pt>
                <c:pt idx="1066">
                  <c:v>34.550340000000006</c:v>
                </c:pt>
                <c:pt idx="1067">
                  <c:v>34.583659999999995</c:v>
                </c:pt>
                <c:pt idx="1068">
                  <c:v>34.617000000000004</c:v>
                </c:pt>
                <c:pt idx="1069">
                  <c:v>34.650330000000011</c:v>
                </c:pt>
                <c:pt idx="1070">
                  <c:v>34.679500000000012</c:v>
                </c:pt>
                <c:pt idx="1071">
                  <c:v>34.708660000000002</c:v>
                </c:pt>
                <c:pt idx="1072">
                  <c:v>34.742000000000012</c:v>
                </c:pt>
                <c:pt idx="1073">
                  <c:v>34.77533000000021</c:v>
                </c:pt>
                <c:pt idx="1074">
                  <c:v>34.804499999999997</c:v>
                </c:pt>
                <c:pt idx="1075">
                  <c:v>34.833659999999995</c:v>
                </c:pt>
                <c:pt idx="1076">
                  <c:v>34.867000000000004</c:v>
                </c:pt>
                <c:pt idx="1077">
                  <c:v>34.900330000000011</c:v>
                </c:pt>
                <c:pt idx="1078">
                  <c:v>34.933669999999999</c:v>
                </c:pt>
                <c:pt idx="1079">
                  <c:v>34.962830000000011</c:v>
                </c:pt>
                <c:pt idx="1080">
                  <c:v>34.992000000000012</c:v>
                </c:pt>
                <c:pt idx="1081">
                  <c:v>35.02533000000021</c:v>
                </c:pt>
                <c:pt idx="1082">
                  <c:v>35.058669999999999</c:v>
                </c:pt>
                <c:pt idx="1083">
                  <c:v>35.092000000000013</c:v>
                </c:pt>
                <c:pt idx="1084">
                  <c:v>35.121160000000003</c:v>
                </c:pt>
                <c:pt idx="1085">
                  <c:v>35.150330000000011</c:v>
                </c:pt>
                <c:pt idx="1086">
                  <c:v>35.183669999999999</c:v>
                </c:pt>
                <c:pt idx="1087">
                  <c:v>35.217000000000006</c:v>
                </c:pt>
                <c:pt idx="1088">
                  <c:v>35.250330000000012</c:v>
                </c:pt>
                <c:pt idx="1089">
                  <c:v>35.279500000000013</c:v>
                </c:pt>
                <c:pt idx="1090">
                  <c:v>35.308669999999999</c:v>
                </c:pt>
                <c:pt idx="1091">
                  <c:v>35.341999999999999</c:v>
                </c:pt>
                <c:pt idx="1092">
                  <c:v>35.375330000000012</c:v>
                </c:pt>
                <c:pt idx="1093">
                  <c:v>35.404499999999999</c:v>
                </c:pt>
                <c:pt idx="1094">
                  <c:v>35.433669999999999</c:v>
                </c:pt>
                <c:pt idx="1095">
                  <c:v>35.467000000000006</c:v>
                </c:pt>
                <c:pt idx="1096">
                  <c:v>35.500330000000012</c:v>
                </c:pt>
                <c:pt idx="1097">
                  <c:v>35.533660000000005</c:v>
                </c:pt>
                <c:pt idx="1098">
                  <c:v>35.562830000000012</c:v>
                </c:pt>
                <c:pt idx="1099">
                  <c:v>35.592000000000013</c:v>
                </c:pt>
                <c:pt idx="1100">
                  <c:v>35.625330000000254</c:v>
                </c:pt>
                <c:pt idx="1101">
                  <c:v>35.658660000000005</c:v>
                </c:pt>
                <c:pt idx="1102">
                  <c:v>35.692000000000149</c:v>
                </c:pt>
                <c:pt idx="1103">
                  <c:v>35.721160000000012</c:v>
                </c:pt>
                <c:pt idx="1104">
                  <c:v>35.750330000000012</c:v>
                </c:pt>
                <c:pt idx="1105">
                  <c:v>35.783660000000005</c:v>
                </c:pt>
                <c:pt idx="1106">
                  <c:v>35.816999999999993</c:v>
                </c:pt>
                <c:pt idx="1107">
                  <c:v>35.850339999999996</c:v>
                </c:pt>
                <c:pt idx="1108">
                  <c:v>35.8795</c:v>
                </c:pt>
                <c:pt idx="1109">
                  <c:v>35.908660000000005</c:v>
                </c:pt>
                <c:pt idx="1110">
                  <c:v>35.942</c:v>
                </c:pt>
                <c:pt idx="1111">
                  <c:v>35.975340000000003</c:v>
                </c:pt>
                <c:pt idx="1112">
                  <c:v>36.0045</c:v>
                </c:pt>
                <c:pt idx="1113">
                  <c:v>36.033660000000005</c:v>
                </c:pt>
                <c:pt idx="1114">
                  <c:v>36.067</c:v>
                </c:pt>
                <c:pt idx="1115">
                  <c:v>36.100340000000003</c:v>
                </c:pt>
                <c:pt idx="1116">
                  <c:v>36.133670000000002</c:v>
                </c:pt>
                <c:pt idx="1117">
                  <c:v>36.162840000000003</c:v>
                </c:pt>
                <c:pt idx="1118">
                  <c:v>36.192000000000149</c:v>
                </c:pt>
                <c:pt idx="1119">
                  <c:v>36.225340000000195</c:v>
                </c:pt>
                <c:pt idx="1120">
                  <c:v>36.258670000000002</c:v>
                </c:pt>
                <c:pt idx="1121">
                  <c:v>36.292000000000172</c:v>
                </c:pt>
                <c:pt idx="1122">
                  <c:v>36.321170000000002</c:v>
                </c:pt>
                <c:pt idx="1123">
                  <c:v>36.350339999999996</c:v>
                </c:pt>
                <c:pt idx="1124">
                  <c:v>36.383669999999995</c:v>
                </c:pt>
                <c:pt idx="1125">
                  <c:v>36.416999999999994</c:v>
                </c:pt>
                <c:pt idx="1126">
                  <c:v>36.450330000000001</c:v>
                </c:pt>
                <c:pt idx="1127">
                  <c:v>36.479500000000002</c:v>
                </c:pt>
                <c:pt idx="1128">
                  <c:v>36.508670000000002</c:v>
                </c:pt>
                <c:pt idx="1129">
                  <c:v>36.542000000000002</c:v>
                </c:pt>
                <c:pt idx="1130">
                  <c:v>36.575330000000157</c:v>
                </c:pt>
                <c:pt idx="1131">
                  <c:v>36.604500000000002</c:v>
                </c:pt>
                <c:pt idx="1132">
                  <c:v>36.633670000000002</c:v>
                </c:pt>
                <c:pt idx="1133">
                  <c:v>36.667000000000002</c:v>
                </c:pt>
                <c:pt idx="1134">
                  <c:v>36.700330000000157</c:v>
                </c:pt>
                <c:pt idx="1135">
                  <c:v>36.733670000000011</c:v>
                </c:pt>
                <c:pt idx="1136">
                  <c:v>36.762830000000157</c:v>
                </c:pt>
                <c:pt idx="1137">
                  <c:v>36.792000000000172</c:v>
                </c:pt>
                <c:pt idx="1138">
                  <c:v>36.825330000000157</c:v>
                </c:pt>
                <c:pt idx="1139">
                  <c:v>36.858669999999996</c:v>
                </c:pt>
                <c:pt idx="1140">
                  <c:v>36.892000000000003</c:v>
                </c:pt>
                <c:pt idx="1141">
                  <c:v>36.921170000000011</c:v>
                </c:pt>
                <c:pt idx="1142">
                  <c:v>36.950330000000001</c:v>
                </c:pt>
                <c:pt idx="1143">
                  <c:v>36.983669999999996</c:v>
                </c:pt>
                <c:pt idx="1144">
                  <c:v>37.016999999999996</c:v>
                </c:pt>
                <c:pt idx="1145">
                  <c:v>37.050340000000006</c:v>
                </c:pt>
                <c:pt idx="1146">
                  <c:v>37.079500000000003</c:v>
                </c:pt>
                <c:pt idx="1147">
                  <c:v>37.108670000000011</c:v>
                </c:pt>
                <c:pt idx="1148">
                  <c:v>37.142000000000003</c:v>
                </c:pt>
                <c:pt idx="1149">
                  <c:v>37.175340000000013</c:v>
                </c:pt>
                <c:pt idx="1150">
                  <c:v>37.204500000000003</c:v>
                </c:pt>
                <c:pt idx="1151">
                  <c:v>37.233670000000011</c:v>
                </c:pt>
                <c:pt idx="1152">
                  <c:v>37.267000000000003</c:v>
                </c:pt>
                <c:pt idx="1153">
                  <c:v>37.300340000000006</c:v>
                </c:pt>
                <c:pt idx="1154">
                  <c:v>37.333659999999995</c:v>
                </c:pt>
                <c:pt idx="1155">
                  <c:v>37.362830000000002</c:v>
                </c:pt>
                <c:pt idx="1156">
                  <c:v>37.392000000000003</c:v>
                </c:pt>
                <c:pt idx="1157">
                  <c:v>37.425340000000013</c:v>
                </c:pt>
                <c:pt idx="1158">
                  <c:v>37.458659999999995</c:v>
                </c:pt>
                <c:pt idx="1159">
                  <c:v>37.492000000000012</c:v>
                </c:pt>
                <c:pt idx="1160">
                  <c:v>37.521160000000002</c:v>
                </c:pt>
                <c:pt idx="1161">
                  <c:v>37.550340000000006</c:v>
                </c:pt>
                <c:pt idx="1162">
                  <c:v>37.583659999999995</c:v>
                </c:pt>
                <c:pt idx="1163">
                  <c:v>37.617000000000004</c:v>
                </c:pt>
                <c:pt idx="1164">
                  <c:v>37.650330000000011</c:v>
                </c:pt>
                <c:pt idx="1165">
                  <c:v>37.679500000000012</c:v>
                </c:pt>
                <c:pt idx="1166">
                  <c:v>37.708660000000002</c:v>
                </c:pt>
                <c:pt idx="1167">
                  <c:v>37.742000000000012</c:v>
                </c:pt>
                <c:pt idx="1168">
                  <c:v>37.77533000000021</c:v>
                </c:pt>
                <c:pt idx="1169">
                  <c:v>37.804499999999997</c:v>
                </c:pt>
                <c:pt idx="1170">
                  <c:v>37.833659999999995</c:v>
                </c:pt>
                <c:pt idx="1171">
                  <c:v>37.867000000000004</c:v>
                </c:pt>
                <c:pt idx="1172">
                  <c:v>37.900330000000011</c:v>
                </c:pt>
                <c:pt idx="1173">
                  <c:v>37.933669999999999</c:v>
                </c:pt>
                <c:pt idx="1174">
                  <c:v>37.962830000000011</c:v>
                </c:pt>
                <c:pt idx="1175">
                  <c:v>37.992000000000012</c:v>
                </c:pt>
                <c:pt idx="1176">
                  <c:v>38.02533000000021</c:v>
                </c:pt>
                <c:pt idx="1177">
                  <c:v>38.058669999999999</c:v>
                </c:pt>
                <c:pt idx="1178">
                  <c:v>38.092000000000013</c:v>
                </c:pt>
                <c:pt idx="1179">
                  <c:v>38.121160000000003</c:v>
                </c:pt>
                <c:pt idx="1180">
                  <c:v>38.150330000000011</c:v>
                </c:pt>
                <c:pt idx="1181">
                  <c:v>38.183669999999999</c:v>
                </c:pt>
                <c:pt idx="1182">
                  <c:v>38.217000000000006</c:v>
                </c:pt>
                <c:pt idx="1183">
                  <c:v>38.250330000000012</c:v>
                </c:pt>
                <c:pt idx="1184">
                  <c:v>38.279500000000013</c:v>
                </c:pt>
                <c:pt idx="1185">
                  <c:v>38.308669999999999</c:v>
                </c:pt>
                <c:pt idx="1186">
                  <c:v>38.341999999999999</c:v>
                </c:pt>
                <c:pt idx="1187">
                  <c:v>38.375330000000012</c:v>
                </c:pt>
                <c:pt idx="1188">
                  <c:v>38.404499999999999</c:v>
                </c:pt>
                <c:pt idx="1189">
                  <c:v>38.433669999999999</c:v>
                </c:pt>
                <c:pt idx="1190">
                  <c:v>38.467000000000006</c:v>
                </c:pt>
                <c:pt idx="1191">
                  <c:v>38.500330000000012</c:v>
                </c:pt>
                <c:pt idx="1192">
                  <c:v>38.533660000000005</c:v>
                </c:pt>
                <c:pt idx="1193">
                  <c:v>38.562830000000012</c:v>
                </c:pt>
                <c:pt idx="1194">
                  <c:v>38.592000000000013</c:v>
                </c:pt>
                <c:pt idx="1195">
                  <c:v>38.625330000000254</c:v>
                </c:pt>
                <c:pt idx="1196">
                  <c:v>38.658660000000005</c:v>
                </c:pt>
                <c:pt idx="1197">
                  <c:v>38.692000000000149</c:v>
                </c:pt>
                <c:pt idx="1198">
                  <c:v>38.721160000000012</c:v>
                </c:pt>
                <c:pt idx="1199">
                  <c:v>38.750330000000012</c:v>
                </c:pt>
                <c:pt idx="1200">
                  <c:v>38.783660000000005</c:v>
                </c:pt>
                <c:pt idx="1201">
                  <c:v>38.816999999999993</c:v>
                </c:pt>
                <c:pt idx="1202">
                  <c:v>38.850339999999996</c:v>
                </c:pt>
                <c:pt idx="1203">
                  <c:v>38.8795</c:v>
                </c:pt>
                <c:pt idx="1204">
                  <c:v>38.908660000000005</c:v>
                </c:pt>
                <c:pt idx="1205">
                  <c:v>38.942</c:v>
                </c:pt>
                <c:pt idx="1206">
                  <c:v>38.975340000000003</c:v>
                </c:pt>
                <c:pt idx="1207">
                  <c:v>39.0045</c:v>
                </c:pt>
                <c:pt idx="1208">
                  <c:v>39.033660000000005</c:v>
                </c:pt>
                <c:pt idx="1209">
                  <c:v>39.067</c:v>
                </c:pt>
                <c:pt idx="1210">
                  <c:v>39.100340000000003</c:v>
                </c:pt>
                <c:pt idx="1211">
                  <c:v>39.133670000000002</c:v>
                </c:pt>
                <c:pt idx="1212">
                  <c:v>39.162840000000003</c:v>
                </c:pt>
                <c:pt idx="1213">
                  <c:v>39.192000000000149</c:v>
                </c:pt>
                <c:pt idx="1214">
                  <c:v>39.225340000000195</c:v>
                </c:pt>
                <c:pt idx="1215">
                  <c:v>39.258670000000002</c:v>
                </c:pt>
                <c:pt idx="1216">
                  <c:v>39.292000000000172</c:v>
                </c:pt>
                <c:pt idx="1217">
                  <c:v>39.321170000000002</c:v>
                </c:pt>
                <c:pt idx="1218">
                  <c:v>39.350339999999996</c:v>
                </c:pt>
                <c:pt idx="1219">
                  <c:v>39.383669999999995</c:v>
                </c:pt>
                <c:pt idx="1220">
                  <c:v>39.416999999999994</c:v>
                </c:pt>
                <c:pt idx="1221">
                  <c:v>39.450330000000001</c:v>
                </c:pt>
                <c:pt idx="1222">
                  <c:v>39.479500000000002</c:v>
                </c:pt>
                <c:pt idx="1223">
                  <c:v>39.508670000000002</c:v>
                </c:pt>
                <c:pt idx="1224">
                  <c:v>39.542000000000002</c:v>
                </c:pt>
                <c:pt idx="1225">
                  <c:v>39.575330000000157</c:v>
                </c:pt>
                <c:pt idx="1226">
                  <c:v>39.604500000000002</c:v>
                </c:pt>
                <c:pt idx="1227">
                  <c:v>39.633670000000002</c:v>
                </c:pt>
                <c:pt idx="1228">
                  <c:v>39.667000000000002</c:v>
                </c:pt>
                <c:pt idx="1229">
                  <c:v>39.700330000000157</c:v>
                </c:pt>
                <c:pt idx="1230">
                  <c:v>39.733670000000011</c:v>
                </c:pt>
                <c:pt idx="1231">
                  <c:v>39.762830000000157</c:v>
                </c:pt>
                <c:pt idx="1232">
                  <c:v>39.792000000000172</c:v>
                </c:pt>
                <c:pt idx="1233">
                  <c:v>39.825330000000157</c:v>
                </c:pt>
                <c:pt idx="1234">
                  <c:v>39.858669999999996</c:v>
                </c:pt>
                <c:pt idx="1235">
                  <c:v>39.892000000000003</c:v>
                </c:pt>
                <c:pt idx="1236">
                  <c:v>39.921170000000011</c:v>
                </c:pt>
                <c:pt idx="1237">
                  <c:v>39.950330000000001</c:v>
                </c:pt>
                <c:pt idx="1238">
                  <c:v>39.983669999999996</c:v>
                </c:pt>
                <c:pt idx="1239">
                  <c:v>40.016999999999996</c:v>
                </c:pt>
                <c:pt idx="1240">
                  <c:v>40.050340000000006</c:v>
                </c:pt>
                <c:pt idx="1241">
                  <c:v>40.079500000000003</c:v>
                </c:pt>
                <c:pt idx="1242">
                  <c:v>40.108670000000011</c:v>
                </c:pt>
                <c:pt idx="1243">
                  <c:v>40.142000000000003</c:v>
                </c:pt>
                <c:pt idx="1244">
                  <c:v>40.175340000000013</c:v>
                </c:pt>
                <c:pt idx="1245">
                  <c:v>40.204500000000003</c:v>
                </c:pt>
                <c:pt idx="1246">
                  <c:v>40.233670000000011</c:v>
                </c:pt>
                <c:pt idx="1247">
                  <c:v>40.267000000000003</c:v>
                </c:pt>
                <c:pt idx="1248">
                  <c:v>40.300340000000006</c:v>
                </c:pt>
                <c:pt idx="1249">
                  <c:v>40.333659999999995</c:v>
                </c:pt>
                <c:pt idx="1250">
                  <c:v>40.362830000000002</c:v>
                </c:pt>
                <c:pt idx="1251">
                  <c:v>40.392000000000003</c:v>
                </c:pt>
                <c:pt idx="1252">
                  <c:v>40.425340000000013</c:v>
                </c:pt>
                <c:pt idx="1253">
                  <c:v>40.458659999999995</c:v>
                </c:pt>
                <c:pt idx="1254">
                  <c:v>40.492000000000012</c:v>
                </c:pt>
                <c:pt idx="1255">
                  <c:v>40.521160000000002</c:v>
                </c:pt>
                <c:pt idx="1256">
                  <c:v>40.550340000000006</c:v>
                </c:pt>
                <c:pt idx="1257">
                  <c:v>40.583659999999995</c:v>
                </c:pt>
                <c:pt idx="1258">
                  <c:v>40.617000000000004</c:v>
                </c:pt>
                <c:pt idx="1259">
                  <c:v>40.650330000000011</c:v>
                </c:pt>
                <c:pt idx="1260">
                  <c:v>40.679500000000012</c:v>
                </c:pt>
                <c:pt idx="1261">
                  <c:v>40.708660000000002</c:v>
                </c:pt>
                <c:pt idx="1262">
                  <c:v>40.742000000000012</c:v>
                </c:pt>
                <c:pt idx="1263">
                  <c:v>40.77533000000021</c:v>
                </c:pt>
                <c:pt idx="1264">
                  <c:v>40.804499999999997</c:v>
                </c:pt>
                <c:pt idx="1265">
                  <c:v>40.833659999999995</c:v>
                </c:pt>
                <c:pt idx="1266">
                  <c:v>40.867000000000004</c:v>
                </c:pt>
                <c:pt idx="1267">
                  <c:v>40.900330000000011</c:v>
                </c:pt>
                <c:pt idx="1268">
                  <c:v>40.933669999999999</c:v>
                </c:pt>
                <c:pt idx="1269">
                  <c:v>40.962830000000011</c:v>
                </c:pt>
                <c:pt idx="1270">
                  <c:v>40.992000000000012</c:v>
                </c:pt>
                <c:pt idx="1271">
                  <c:v>41.02533000000021</c:v>
                </c:pt>
                <c:pt idx="1272">
                  <c:v>41.058669999999999</c:v>
                </c:pt>
                <c:pt idx="1273">
                  <c:v>41.092000000000013</c:v>
                </c:pt>
                <c:pt idx="1274">
                  <c:v>41.121160000000003</c:v>
                </c:pt>
                <c:pt idx="1275">
                  <c:v>41.150330000000011</c:v>
                </c:pt>
                <c:pt idx="1276">
                  <c:v>41.183669999999999</c:v>
                </c:pt>
                <c:pt idx="1277">
                  <c:v>41.217000000000006</c:v>
                </c:pt>
                <c:pt idx="1278">
                  <c:v>41.250330000000012</c:v>
                </c:pt>
                <c:pt idx="1279">
                  <c:v>41.279500000000013</c:v>
                </c:pt>
                <c:pt idx="1280">
                  <c:v>41.308669999999999</c:v>
                </c:pt>
                <c:pt idx="1281">
                  <c:v>41.341999999999999</c:v>
                </c:pt>
                <c:pt idx="1282">
                  <c:v>41.375330000000012</c:v>
                </c:pt>
                <c:pt idx="1283">
                  <c:v>41.404499999999999</c:v>
                </c:pt>
                <c:pt idx="1284">
                  <c:v>41.433669999999999</c:v>
                </c:pt>
                <c:pt idx="1285">
                  <c:v>41.467000000000006</c:v>
                </c:pt>
                <c:pt idx="1286">
                  <c:v>41.500330000000012</c:v>
                </c:pt>
                <c:pt idx="1287">
                  <c:v>41.533660000000005</c:v>
                </c:pt>
                <c:pt idx="1288">
                  <c:v>41.562830000000012</c:v>
                </c:pt>
                <c:pt idx="1289">
                  <c:v>41.592000000000013</c:v>
                </c:pt>
                <c:pt idx="1290">
                  <c:v>41.625330000000254</c:v>
                </c:pt>
                <c:pt idx="1291">
                  <c:v>41.658660000000005</c:v>
                </c:pt>
                <c:pt idx="1292">
                  <c:v>41.692000000000149</c:v>
                </c:pt>
                <c:pt idx="1293">
                  <c:v>41.721160000000012</c:v>
                </c:pt>
                <c:pt idx="1294">
                  <c:v>41.750330000000012</c:v>
                </c:pt>
                <c:pt idx="1295">
                  <c:v>41.783660000000005</c:v>
                </c:pt>
                <c:pt idx="1296">
                  <c:v>41.816999999999993</c:v>
                </c:pt>
                <c:pt idx="1297">
                  <c:v>41.850339999999996</c:v>
                </c:pt>
                <c:pt idx="1298">
                  <c:v>41.8795</c:v>
                </c:pt>
                <c:pt idx="1299">
                  <c:v>41.908660000000005</c:v>
                </c:pt>
                <c:pt idx="1300">
                  <c:v>41.942</c:v>
                </c:pt>
                <c:pt idx="1301">
                  <c:v>41.975340000000003</c:v>
                </c:pt>
                <c:pt idx="1302">
                  <c:v>42.0045</c:v>
                </c:pt>
                <c:pt idx="1303">
                  <c:v>42.033660000000005</c:v>
                </c:pt>
                <c:pt idx="1304">
                  <c:v>42.067</c:v>
                </c:pt>
                <c:pt idx="1305">
                  <c:v>42.100340000000003</c:v>
                </c:pt>
                <c:pt idx="1306">
                  <c:v>42.133670000000002</c:v>
                </c:pt>
                <c:pt idx="1307">
                  <c:v>42.162840000000003</c:v>
                </c:pt>
                <c:pt idx="1308">
                  <c:v>42.192000000000149</c:v>
                </c:pt>
                <c:pt idx="1309">
                  <c:v>42.225340000000195</c:v>
                </c:pt>
                <c:pt idx="1310">
                  <c:v>42.258670000000002</c:v>
                </c:pt>
                <c:pt idx="1311">
                  <c:v>42.292000000000172</c:v>
                </c:pt>
                <c:pt idx="1312">
                  <c:v>42.321170000000002</c:v>
                </c:pt>
                <c:pt idx="1313">
                  <c:v>42.350339999999996</c:v>
                </c:pt>
                <c:pt idx="1314">
                  <c:v>42.383669999999995</c:v>
                </c:pt>
                <c:pt idx="1315">
                  <c:v>42.416999999999994</c:v>
                </c:pt>
                <c:pt idx="1316">
                  <c:v>42.450330000000001</c:v>
                </c:pt>
                <c:pt idx="1317">
                  <c:v>42.479500000000002</c:v>
                </c:pt>
                <c:pt idx="1318">
                  <c:v>42.508670000000002</c:v>
                </c:pt>
                <c:pt idx="1319">
                  <c:v>42.542000000000002</c:v>
                </c:pt>
                <c:pt idx="1320">
                  <c:v>42.575330000000157</c:v>
                </c:pt>
                <c:pt idx="1321">
                  <c:v>42.604500000000002</c:v>
                </c:pt>
                <c:pt idx="1322">
                  <c:v>42.633670000000002</c:v>
                </c:pt>
                <c:pt idx="1323">
                  <c:v>42.667000000000002</c:v>
                </c:pt>
                <c:pt idx="1324">
                  <c:v>42.700330000000157</c:v>
                </c:pt>
                <c:pt idx="1325">
                  <c:v>42.733670000000011</c:v>
                </c:pt>
                <c:pt idx="1326">
                  <c:v>42.762830000000157</c:v>
                </c:pt>
                <c:pt idx="1327">
                  <c:v>42.792000000000172</c:v>
                </c:pt>
                <c:pt idx="1328">
                  <c:v>42.825330000000157</c:v>
                </c:pt>
                <c:pt idx="1329">
                  <c:v>42.858669999999996</c:v>
                </c:pt>
                <c:pt idx="1330">
                  <c:v>42.892000000000003</c:v>
                </c:pt>
                <c:pt idx="1331">
                  <c:v>42.921170000000011</c:v>
                </c:pt>
                <c:pt idx="1332">
                  <c:v>42.950330000000001</c:v>
                </c:pt>
                <c:pt idx="1333">
                  <c:v>42.983669999999996</c:v>
                </c:pt>
                <c:pt idx="1334">
                  <c:v>43.016999999999996</c:v>
                </c:pt>
                <c:pt idx="1335">
                  <c:v>43.050340000000006</c:v>
                </c:pt>
                <c:pt idx="1336">
                  <c:v>43.079500000000003</c:v>
                </c:pt>
                <c:pt idx="1337">
                  <c:v>43.108670000000011</c:v>
                </c:pt>
                <c:pt idx="1338">
                  <c:v>43.142000000000003</c:v>
                </c:pt>
                <c:pt idx="1339">
                  <c:v>43.175340000000013</c:v>
                </c:pt>
                <c:pt idx="1340">
                  <c:v>43.204500000000003</c:v>
                </c:pt>
                <c:pt idx="1341">
                  <c:v>43.233670000000011</c:v>
                </c:pt>
                <c:pt idx="1342">
                  <c:v>43.267000000000003</c:v>
                </c:pt>
                <c:pt idx="1343">
                  <c:v>43.300340000000006</c:v>
                </c:pt>
                <c:pt idx="1344">
                  <c:v>43.333659999999995</c:v>
                </c:pt>
                <c:pt idx="1345">
                  <c:v>43.362830000000002</c:v>
                </c:pt>
                <c:pt idx="1346">
                  <c:v>43.392000000000003</c:v>
                </c:pt>
                <c:pt idx="1347">
                  <c:v>43.425340000000013</c:v>
                </c:pt>
                <c:pt idx="1348">
                  <c:v>43.458659999999995</c:v>
                </c:pt>
                <c:pt idx="1349">
                  <c:v>43.492000000000012</c:v>
                </c:pt>
                <c:pt idx="1350">
                  <c:v>43.521160000000002</c:v>
                </c:pt>
                <c:pt idx="1351">
                  <c:v>43.550340000000006</c:v>
                </c:pt>
                <c:pt idx="1352">
                  <c:v>43.583659999999995</c:v>
                </c:pt>
                <c:pt idx="1353">
                  <c:v>43.617000000000004</c:v>
                </c:pt>
                <c:pt idx="1354">
                  <c:v>43.650330000000011</c:v>
                </c:pt>
                <c:pt idx="1355">
                  <c:v>43.679500000000012</c:v>
                </c:pt>
                <c:pt idx="1356">
                  <c:v>43.708660000000002</c:v>
                </c:pt>
                <c:pt idx="1357">
                  <c:v>43.742000000000012</c:v>
                </c:pt>
                <c:pt idx="1358">
                  <c:v>43.77533000000021</c:v>
                </c:pt>
                <c:pt idx="1359">
                  <c:v>43.804499999999997</c:v>
                </c:pt>
                <c:pt idx="1360">
                  <c:v>43.833659999999995</c:v>
                </c:pt>
                <c:pt idx="1361">
                  <c:v>43.867000000000004</c:v>
                </c:pt>
                <c:pt idx="1362">
                  <c:v>43.900330000000011</c:v>
                </c:pt>
                <c:pt idx="1363">
                  <c:v>43.933669999999999</c:v>
                </c:pt>
                <c:pt idx="1364">
                  <c:v>43.962830000000011</c:v>
                </c:pt>
                <c:pt idx="1365">
                  <c:v>43.992000000000012</c:v>
                </c:pt>
                <c:pt idx="1366">
                  <c:v>44.02533000000021</c:v>
                </c:pt>
                <c:pt idx="1367">
                  <c:v>44.058669999999999</c:v>
                </c:pt>
                <c:pt idx="1368">
                  <c:v>44.092000000000013</c:v>
                </c:pt>
                <c:pt idx="1369">
                  <c:v>44.121160000000003</c:v>
                </c:pt>
                <c:pt idx="1370">
                  <c:v>44.150330000000011</c:v>
                </c:pt>
                <c:pt idx="1371">
                  <c:v>44.183669999999999</c:v>
                </c:pt>
                <c:pt idx="1372">
                  <c:v>44.217000000000006</c:v>
                </c:pt>
                <c:pt idx="1373">
                  <c:v>44.250330000000012</c:v>
                </c:pt>
                <c:pt idx="1374">
                  <c:v>44.279500000000013</c:v>
                </c:pt>
                <c:pt idx="1375">
                  <c:v>44.308669999999999</c:v>
                </c:pt>
                <c:pt idx="1376">
                  <c:v>44.341999999999999</c:v>
                </c:pt>
                <c:pt idx="1377">
                  <c:v>44.375330000000012</c:v>
                </c:pt>
                <c:pt idx="1378">
                  <c:v>44.404499999999999</c:v>
                </c:pt>
                <c:pt idx="1379">
                  <c:v>44.433669999999999</c:v>
                </c:pt>
                <c:pt idx="1380">
                  <c:v>44.467000000000006</c:v>
                </c:pt>
                <c:pt idx="1381">
                  <c:v>44.500330000000012</c:v>
                </c:pt>
                <c:pt idx="1382">
                  <c:v>44.533670000000001</c:v>
                </c:pt>
                <c:pt idx="1383">
                  <c:v>44.562830000000012</c:v>
                </c:pt>
                <c:pt idx="1384">
                  <c:v>44.592000000000013</c:v>
                </c:pt>
                <c:pt idx="1385">
                  <c:v>44.625330000000254</c:v>
                </c:pt>
                <c:pt idx="1386">
                  <c:v>44.658670000000001</c:v>
                </c:pt>
                <c:pt idx="1387">
                  <c:v>44.692000000000149</c:v>
                </c:pt>
                <c:pt idx="1388">
                  <c:v>44.721160000000012</c:v>
                </c:pt>
                <c:pt idx="1389">
                  <c:v>44.750330000000012</c:v>
                </c:pt>
                <c:pt idx="1390">
                  <c:v>44.783670000000001</c:v>
                </c:pt>
                <c:pt idx="1391">
                  <c:v>44.816999999999993</c:v>
                </c:pt>
                <c:pt idx="1392">
                  <c:v>44.850339999999996</c:v>
                </c:pt>
                <c:pt idx="1393">
                  <c:v>44.8795</c:v>
                </c:pt>
                <c:pt idx="1394">
                  <c:v>44.908670000000001</c:v>
                </c:pt>
                <c:pt idx="1395">
                  <c:v>44.942</c:v>
                </c:pt>
                <c:pt idx="1396">
                  <c:v>44.975340000000003</c:v>
                </c:pt>
                <c:pt idx="1397">
                  <c:v>45.0045</c:v>
                </c:pt>
                <c:pt idx="1398">
                  <c:v>45.033670000000001</c:v>
                </c:pt>
                <c:pt idx="1399">
                  <c:v>45.067</c:v>
                </c:pt>
                <c:pt idx="1400">
                  <c:v>45.100340000000003</c:v>
                </c:pt>
                <c:pt idx="1401">
                  <c:v>45.133660000000006</c:v>
                </c:pt>
                <c:pt idx="1402">
                  <c:v>45.162840000000003</c:v>
                </c:pt>
                <c:pt idx="1403">
                  <c:v>45.192000000000149</c:v>
                </c:pt>
                <c:pt idx="1404">
                  <c:v>45.225340000000195</c:v>
                </c:pt>
                <c:pt idx="1405">
                  <c:v>45.258660000000006</c:v>
                </c:pt>
                <c:pt idx="1406">
                  <c:v>45.292000000000172</c:v>
                </c:pt>
                <c:pt idx="1407">
                  <c:v>45.321170000000002</c:v>
                </c:pt>
                <c:pt idx="1408">
                  <c:v>45.350339999999996</c:v>
                </c:pt>
                <c:pt idx="1409">
                  <c:v>45.383659999999999</c:v>
                </c:pt>
                <c:pt idx="1410">
                  <c:v>45.416999999999994</c:v>
                </c:pt>
                <c:pt idx="1411">
                  <c:v>45.450330000000001</c:v>
                </c:pt>
                <c:pt idx="1412">
                  <c:v>45.479500000000002</c:v>
                </c:pt>
                <c:pt idx="1413">
                  <c:v>45.508660000000006</c:v>
                </c:pt>
                <c:pt idx="1414">
                  <c:v>45.542000000000002</c:v>
                </c:pt>
                <c:pt idx="1415">
                  <c:v>45.575330000000157</c:v>
                </c:pt>
                <c:pt idx="1416">
                  <c:v>45.604500000000002</c:v>
                </c:pt>
                <c:pt idx="1417">
                  <c:v>45.633660000000006</c:v>
                </c:pt>
                <c:pt idx="1418">
                  <c:v>45.667000000000002</c:v>
                </c:pt>
                <c:pt idx="1419">
                  <c:v>45.700330000000157</c:v>
                </c:pt>
                <c:pt idx="1420">
                  <c:v>45.733670000000011</c:v>
                </c:pt>
                <c:pt idx="1421">
                  <c:v>45.762830000000157</c:v>
                </c:pt>
                <c:pt idx="1422">
                  <c:v>45.792000000000172</c:v>
                </c:pt>
                <c:pt idx="1423">
                  <c:v>45.825330000000157</c:v>
                </c:pt>
                <c:pt idx="1424">
                  <c:v>45.858669999999996</c:v>
                </c:pt>
                <c:pt idx="1425">
                  <c:v>45.892000000000003</c:v>
                </c:pt>
                <c:pt idx="1426">
                  <c:v>45.921170000000011</c:v>
                </c:pt>
                <c:pt idx="1427">
                  <c:v>45.950330000000001</c:v>
                </c:pt>
                <c:pt idx="1428">
                  <c:v>45.983669999999996</c:v>
                </c:pt>
                <c:pt idx="1429">
                  <c:v>46.016999999999996</c:v>
                </c:pt>
                <c:pt idx="1430">
                  <c:v>46.050340000000006</c:v>
                </c:pt>
                <c:pt idx="1431">
                  <c:v>46.079500000000003</c:v>
                </c:pt>
                <c:pt idx="1432">
                  <c:v>46.108670000000011</c:v>
                </c:pt>
                <c:pt idx="1433">
                  <c:v>46.142000000000003</c:v>
                </c:pt>
                <c:pt idx="1434">
                  <c:v>46.175340000000013</c:v>
                </c:pt>
                <c:pt idx="1435">
                  <c:v>46.204500000000003</c:v>
                </c:pt>
                <c:pt idx="1436">
                  <c:v>46.233670000000011</c:v>
                </c:pt>
                <c:pt idx="1437">
                  <c:v>46.267000000000003</c:v>
                </c:pt>
                <c:pt idx="1438">
                  <c:v>46.300340000000006</c:v>
                </c:pt>
                <c:pt idx="1439">
                  <c:v>46.333659999999995</c:v>
                </c:pt>
                <c:pt idx="1440">
                  <c:v>46.362830000000002</c:v>
                </c:pt>
                <c:pt idx="1441">
                  <c:v>46.392000000000003</c:v>
                </c:pt>
                <c:pt idx="1442">
                  <c:v>46.425340000000013</c:v>
                </c:pt>
                <c:pt idx="1443">
                  <c:v>46.458659999999995</c:v>
                </c:pt>
                <c:pt idx="1444">
                  <c:v>46.492000000000012</c:v>
                </c:pt>
                <c:pt idx="1445">
                  <c:v>46.521160000000002</c:v>
                </c:pt>
                <c:pt idx="1446">
                  <c:v>46.550340000000006</c:v>
                </c:pt>
                <c:pt idx="1447">
                  <c:v>46.583659999999995</c:v>
                </c:pt>
                <c:pt idx="1448">
                  <c:v>46.617000000000004</c:v>
                </c:pt>
                <c:pt idx="1449">
                  <c:v>46.650330000000011</c:v>
                </c:pt>
                <c:pt idx="1450">
                  <c:v>46.679500000000012</c:v>
                </c:pt>
                <c:pt idx="1451">
                  <c:v>46.708660000000002</c:v>
                </c:pt>
                <c:pt idx="1452">
                  <c:v>46.742000000000012</c:v>
                </c:pt>
                <c:pt idx="1453">
                  <c:v>46.77533000000021</c:v>
                </c:pt>
                <c:pt idx="1454">
                  <c:v>46.804499999999997</c:v>
                </c:pt>
                <c:pt idx="1455">
                  <c:v>46.833659999999995</c:v>
                </c:pt>
                <c:pt idx="1456">
                  <c:v>46.867000000000004</c:v>
                </c:pt>
                <c:pt idx="1457">
                  <c:v>46.900330000000011</c:v>
                </c:pt>
                <c:pt idx="1458">
                  <c:v>46.933669999999999</c:v>
                </c:pt>
                <c:pt idx="1459">
                  <c:v>46.962830000000011</c:v>
                </c:pt>
                <c:pt idx="1460">
                  <c:v>46.992000000000012</c:v>
                </c:pt>
                <c:pt idx="1461">
                  <c:v>47.02533000000021</c:v>
                </c:pt>
                <c:pt idx="1462">
                  <c:v>47.058669999999999</c:v>
                </c:pt>
                <c:pt idx="1463">
                  <c:v>47.092000000000013</c:v>
                </c:pt>
                <c:pt idx="1464">
                  <c:v>47.121160000000003</c:v>
                </c:pt>
                <c:pt idx="1465">
                  <c:v>47.150330000000011</c:v>
                </c:pt>
                <c:pt idx="1466">
                  <c:v>47.183669999999999</c:v>
                </c:pt>
                <c:pt idx="1467">
                  <c:v>47.217000000000006</c:v>
                </c:pt>
                <c:pt idx="1468">
                  <c:v>47.250330000000012</c:v>
                </c:pt>
                <c:pt idx="1469">
                  <c:v>47.279500000000013</c:v>
                </c:pt>
                <c:pt idx="1470">
                  <c:v>47.308669999999999</c:v>
                </c:pt>
                <c:pt idx="1471">
                  <c:v>47.341999999999999</c:v>
                </c:pt>
                <c:pt idx="1472">
                  <c:v>47.375330000000012</c:v>
                </c:pt>
                <c:pt idx="1473">
                  <c:v>47.404499999999999</c:v>
                </c:pt>
                <c:pt idx="1474">
                  <c:v>47.433669999999999</c:v>
                </c:pt>
                <c:pt idx="1475">
                  <c:v>47.467000000000006</c:v>
                </c:pt>
                <c:pt idx="1476">
                  <c:v>47.500330000000012</c:v>
                </c:pt>
                <c:pt idx="1477">
                  <c:v>47.533670000000001</c:v>
                </c:pt>
                <c:pt idx="1478">
                  <c:v>47.562830000000012</c:v>
                </c:pt>
                <c:pt idx="1479">
                  <c:v>47.592000000000013</c:v>
                </c:pt>
                <c:pt idx="1480">
                  <c:v>47.625330000000254</c:v>
                </c:pt>
                <c:pt idx="1481">
                  <c:v>47.658670000000001</c:v>
                </c:pt>
                <c:pt idx="1482">
                  <c:v>47.692000000000149</c:v>
                </c:pt>
                <c:pt idx="1483">
                  <c:v>47.721160000000012</c:v>
                </c:pt>
                <c:pt idx="1484">
                  <c:v>47.750330000000012</c:v>
                </c:pt>
                <c:pt idx="1485">
                  <c:v>47.783670000000001</c:v>
                </c:pt>
                <c:pt idx="1486">
                  <c:v>47.816999999999993</c:v>
                </c:pt>
                <c:pt idx="1487">
                  <c:v>47.850339999999996</c:v>
                </c:pt>
                <c:pt idx="1488">
                  <c:v>47.8795</c:v>
                </c:pt>
                <c:pt idx="1489">
                  <c:v>47.908670000000001</c:v>
                </c:pt>
                <c:pt idx="1490">
                  <c:v>47.942</c:v>
                </c:pt>
                <c:pt idx="1491">
                  <c:v>47.975340000000003</c:v>
                </c:pt>
                <c:pt idx="1492">
                  <c:v>48.0045</c:v>
                </c:pt>
                <c:pt idx="1493">
                  <c:v>48.033670000000001</c:v>
                </c:pt>
                <c:pt idx="1494">
                  <c:v>48.067</c:v>
                </c:pt>
                <c:pt idx="1495">
                  <c:v>48.100340000000003</c:v>
                </c:pt>
                <c:pt idx="1496">
                  <c:v>48.133660000000006</c:v>
                </c:pt>
                <c:pt idx="1497">
                  <c:v>48.162840000000003</c:v>
                </c:pt>
                <c:pt idx="1498">
                  <c:v>48.192000000000149</c:v>
                </c:pt>
                <c:pt idx="1499">
                  <c:v>48.225340000000195</c:v>
                </c:pt>
                <c:pt idx="1500">
                  <c:v>48.258660000000006</c:v>
                </c:pt>
                <c:pt idx="1501">
                  <c:v>48.292000000000172</c:v>
                </c:pt>
                <c:pt idx="1502">
                  <c:v>48.321170000000002</c:v>
                </c:pt>
                <c:pt idx="1503">
                  <c:v>48.350339999999996</c:v>
                </c:pt>
                <c:pt idx="1504">
                  <c:v>48.383659999999999</c:v>
                </c:pt>
                <c:pt idx="1505">
                  <c:v>48.416999999999994</c:v>
                </c:pt>
                <c:pt idx="1506">
                  <c:v>48.450330000000001</c:v>
                </c:pt>
                <c:pt idx="1507">
                  <c:v>48.479500000000002</c:v>
                </c:pt>
                <c:pt idx="1508">
                  <c:v>48.508660000000006</c:v>
                </c:pt>
                <c:pt idx="1509">
                  <c:v>48.542000000000002</c:v>
                </c:pt>
                <c:pt idx="1510">
                  <c:v>48.575330000000157</c:v>
                </c:pt>
                <c:pt idx="1511">
                  <c:v>48.604500000000002</c:v>
                </c:pt>
                <c:pt idx="1512">
                  <c:v>48.633660000000006</c:v>
                </c:pt>
                <c:pt idx="1513">
                  <c:v>48.667000000000002</c:v>
                </c:pt>
                <c:pt idx="1514">
                  <c:v>48.700330000000157</c:v>
                </c:pt>
                <c:pt idx="1515">
                  <c:v>48.733670000000011</c:v>
                </c:pt>
                <c:pt idx="1516">
                  <c:v>48.762830000000157</c:v>
                </c:pt>
                <c:pt idx="1517">
                  <c:v>48.792000000000172</c:v>
                </c:pt>
                <c:pt idx="1518">
                  <c:v>48.825330000000157</c:v>
                </c:pt>
                <c:pt idx="1519">
                  <c:v>48.858669999999996</c:v>
                </c:pt>
                <c:pt idx="1520">
                  <c:v>48.892000000000003</c:v>
                </c:pt>
                <c:pt idx="1521">
                  <c:v>48.921170000000011</c:v>
                </c:pt>
                <c:pt idx="1522">
                  <c:v>48.950330000000001</c:v>
                </c:pt>
                <c:pt idx="1523">
                  <c:v>48.983669999999996</c:v>
                </c:pt>
                <c:pt idx="1524">
                  <c:v>49.016999999999996</c:v>
                </c:pt>
                <c:pt idx="1525">
                  <c:v>49.050340000000006</c:v>
                </c:pt>
                <c:pt idx="1526">
                  <c:v>49.079500000000003</c:v>
                </c:pt>
                <c:pt idx="1527">
                  <c:v>49.108670000000011</c:v>
                </c:pt>
                <c:pt idx="1528">
                  <c:v>49.142000000000003</c:v>
                </c:pt>
                <c:pt idx="1529">
                  <c:v>49.175340000000013</c:v>
                </c:pt>
                <c:pt idx="1530">
                  <c:v>49.204500000000003</c:v>
                </c:pt>
                <c:pt idx="1531">
                  <c:v>49.233670000000011</c:v>
                </c:pt>
                <c:pt idx="1532">
                  <c:v>49.267000000000003</c:v>
                </c:pt>
                <c:pt idx="1533">
                  <c:v>49.300340000000006</c:v>
                </c:pt>
                <c:pt idx="1534">
                  <c:v>49.333659999999995</c:v>
                </c:pt>
                <c:pt idx="1535">
                  <c:v>49.362830000000002</c:v>
                </c:pt>
                <c:pt idx="1536">
                  <c:v>49.392000000000003</c:v>
                </c:pt>
                <c:pt idx="1537">
                  <c:v>49.425340000000013</c:v>
                </c:pt>
                <c:pt idx="1538">
                  <c:v>49.458659999999995</c:v>
                </c:pt>
                <c:pt idx="1539">
                  <c:v>49.492000000000012</c:v>
                </c:pt>
                <c:pt idx="1540">
                  <c:v>49.521160000000002</c:v>
                </c:pt>
                <c:pt idx="1541">
                  <c:v>49.550340000000006</c:v>
                </c:pt>
                <c:pt idx="1542">
                  <c:v>49.583659999999995</c:v>
                </c:pt>
                <c:pt idx="1543">
                  <c:v>49.617000000000004</c:v>
                </c:pt>
                <c:pt idx="1544">
                  <c:v>49.650330000000011</c:v>
                </c:pt>
                <c:pt idx="1545">
                  <c:v>49.679500000000012</c:v>
                </c:pt>
                <c:pt idx="1546">
                  <c:v>49.708660000000002</c:v>
                </c:pt>
                <c:pt idx="1547">
                  <c:v>49.742000000000012</c:v>
                </c:pt>
                <c:pt idx="1548">
                  <c:v>49.77533000000021</c:v>
                </c:pt>
                <c:pt idx="1549">
                  <c:v>49.804499999999997</c:v>
                </c:pt>
                <c:pt idx="1550">
                  <c:v>49.833659999999995</c:v>
                </c:pt>
                <c:pt idx="1551">
                  <c:v>49.867000000000004</c:v>
                </c:pt>
                <c:pt idx="1552">
                  <c:v>49.900330000000011</c:v>
                </c:pt>
                <c:pt idx="1553">
                  <c:v>49.933669999999999</c:v>
                </c:pt>
                <c:pt idx="1554">
                  <c:v>49.962830000000011</c:v>
                </c:pt>
                <c:pt idx="1555">
                  <c:v>49.992000000000012</c:v>
                </c:pt>
                <c:pt idx="1556">
                  <c:v>50.02533000000021</c:v>
                </c:pt>
                <c:pt idx="1557">
                  <c:v>50.058669999999999</c:v>
                </c:pt>
                <c:pt idx="1558">
                  <c:v>50.092000000000013</c:v>
                </c:pt>
                <c:pt idx="1559">
                  <c:v>50.121160000000003</c:v>
                </c:pt>
                <c:pt idx="1560">
                  <c:v>50.150330000000011</c:v>
                </c:pt>
                <c:pt idx="1561">
                  <c:v>50.183669999999999</c:v>
                </c:pt>
                <c:pt idx="1562">
                  <c:v>50.217000000000006</c:v>
                </c:pt>
                <c:pt idx="1563">
                  <c:v>50.250330000000012</c:v>
                </c:pt>
                <c:pt idx="1564">
                  <c:v>50.279500000000013</c:v>
                </c:pt>
                <c:pt idx="1565">
                  <c:v>50.308669999999999</c:v>
                </c:pt>
                <c:pt idx="1566">
                  <c:v>50.341999999999999</c:v>
                </c:pt>
                <c:pt idx="1567">
                  <c:v>50.375330000000012</c:v>
                </c:pt>
                <c:pt idx="1568">
                  <c:v>50.404499999999999</c:v>
                </c:pt>
                <c:pt idx="1569">
                  <c:v>50.433669999999999</c:v>
                </c:pt>
                <c:pt idx="1570">
                  <c:v>50.467000000000006</c:v>
                </c:pt>
                <c:pt idx="1571">
                  <c:v>50.500330000000012</c:v>
                </c:pt>
                <c:pt idx="1572">
                  <c:v>50.533670000000001</c:v>
                </c:pt>
                <c:pt idx="1573">
                  <c:v>50.562830000000012</c:v>
                </c:pt>
                <c:pt idx="1574">
                  <c:v>50.592000000000013</c:v>
                </c:pt>
                <c:pt idx="1575">
                  <c:v>50.625330000000254</c:v>
                </c:pt>
                <c:pt idx="1576">
                  <c:v>50.658670000000001</c:v>
                </c:pt>
                <c:pt idx="1577">
                  <c:v>50.692000000000149</c:v>
                </c:pt>
                <c:pt idx="1578">
                  <c:v>50.721160000000012</c:v>
                </c:pt>
                <c:pt idx="1579">
                  <c:v>50.750330000000012</c:v>
                </c:pt>
                <c:pt idx="1580">
                  <c:v>50.783670000000001</c:v>
                </c:pt>
                <c:pt idx="1581">
                  <c:v>50.816999999999993</c:v>
                </c:pt>
                <c:pt idx="1582">
                  <c:v>50.850339999999996</c:v>
                </c:pt>
                <c:pt idx="1583">
                  <c:v>50.8795</c:v>
                </c:pt>
                <c:pt idx="1584">
                  <c:v>50.908670000000001</c:v>
                </c:pt>
                <c:pt idx="1585">
                  <c:v>50.942</c:v>
                </c:pt>
                <c:pt idx="1586">
                  <c:v>50.975340000000003</c:v>
                </c:pt>
                <c:pt idx="1587">
                  <c:v>51.0045</c:v>
                </c:pt>
                <c:pt idx="1588">
                  <c:v>51.033670000000001</c:v>
                </c:pt>
                <c:pt idx="1589">
                  <c:v>51.067</c:v>
                </c:pt>
                <c:pt idx="1590">
                  <c:v>51.100340000000003</c:v>
                </c:pt>
                <c:pt idx="1591">
                  <c:v>51.133660000000006</c:v>
                </c:pt>
                <c:pt idx="1592">
                  <c:v>51.162840000000003</c:v>
                </c:pt>
                <c:pt idx="1593">
                  <c:v>51.192000000000149</c:v>
                </c:pt>
                <c:pt idx="1594">
                  <c:v>51.225340000000195</c:v>
                </c:pt>
                <c:pt idx="1595">
                  <c:v>51.258660000000006</c:v>
                </c:pt>
                <c:pt idx="1596">
                  <c:v>51.292000000000172</c:v>
                </c:pt>
                <c:pt idx="1597">
                  <c:v>51.321170000000002</c:v>
                </c:pt>
                <c:pt idx="1598">
                  <c:v>51.350339999999996</c:v>
                </c:pt>
                <c:pt idx="1599">
                  <c:v>51.383659999999999</c:v>
                </c:pt>
                <c:pt idx="1600">
                  <c:v>51.416999999999994</c:v>
                </c:pt>
                <c:pt idx="1601">
                  <c:v>51.450330000000001</c:v>
                </c:pt>
                <c:pt idx="1602">
                  <c:v>51.479500000000002</c:v>
                </c:pt>
                <c:pt idx="1603">
                  <c:v>51.508660000000006</c:v>
                </c:pt>
                <c:pt idx="1604">
                  <c:v>51.542000000000002</c:v>
                </c:pt>
                <c:pt idx="1605">
                  <c:v>51.575330000000157</c:v>
                </c:pt>
                <c:pt idx="1606">
                  <c:v>51.604500000000002</c:v>
                </c:pt>
                <c:pt idx="1607">
                  <c:v>51.633660000000006</c:v>
                </c:pt>
                <c:pt idx="1608">
                  <c:v>51.667000000000002</c:v>
                </c:pt>
                <c:pt idx="1609">
                  <c:v>51.700330000000157</c:v>
                </c:pt>
                <c:pt idx="1610">
                  <c:v>51.733670000000011</c:v>
                </c:pt>
                <c:pt idx="1611">
                  <c:v>51.762830000000157</c:v>
                </c:pt>
                <c:pt idx="1612">
                  <c:v>51.792000000000172</c:v>
                </c:pt>
                <c:pt idx="1613">
                  <c:v>51.825330000000157</c:v>
                </c:pt>
                <c:pt idx="1614">
                  <c:v>51.858669999999996</c:v>
                </c:pt>
                <c:pt idx="1615">
                  <c:v>51.892000000000003</c:v>
                </c:pt>
                <c:pt idx="1616">
                  <c:v>51.921170000000011</c:v>
                </c:pt>
                <c:pt idx="1617">
                  <c:v>51.950330000000001</c:v>
                </c:pt>
                <c:pt idx="1618">
                  <c:v>51.983669999999996</c:v>
                </c:pt>
                <c:pt idx="1619">
                  <c:v>52.016999999999996</c:v>
                </c:pt>
                <c:pt idx="1620">
                  <c:v>52.050340000000006</c:v>
                </c:pt>
                <c:pt idx="1621">
                  <c:v>52.079500000000003</c:v>
                </c:pt>
                <c:pt idx="1622">
                  <c:v>52.108670000000011</c:v>
                </c:pt>
                <c:pt idx="1623">
                  <c:v>52.142000000000003</c:v>
                </c:pt>
                <c:pt idx="1624">
                  <c:v>52.175340000000013</c:v>
                </c:pt>
                <c:pt idx="1625">
                  <c:v>52.204500000000003</c:v>
                </c:pt>
                <c:pt idx="1626">
                  <c:v>52.233670000000011</c:v>
                </c:pt>
                <c:pt idx="1627">
                  <c:v>52.267000000000003</c:v>
                </c:pt>
                <c:pt idx="1628">
                  <c:v>52.300340000000006</c:v>
                </c:pt>
                <c:pt idx="1629">
                  <c:v>52.333669999999998</c:v>
                </c:pt>
                <c:pt idx="1630">
                  <c:v>52.362830000000002</c:v>
                </c:pt>
                <c:pt idx="1631">
                  <c:v>52.392000000000003</c:v>
                </c:pt>
                <c:pt idx="1632">
                  <c:v>52.425340000000013</c:v>
                </c:pt>
                <c:pt idx="1633">
                  <c:v>52.458669999999998</c:v>
                </c:pt>
                <c:pt idx="1634">
                  <c:v>52.492000000000012</c:v>
                </c:pt>
                <c:pt idx="1635">
                  <c:v>52.521170000000012</c:v>
                </c:pt>
                <c:pt idx="1636">
                  <c:v>52.550340000000006</c:v>
                </c:pt>
                <c:pt idx="1637">
                  <c:v>52.583669999999998</c:v>
                </c:pt>
                <c:pt idx="1638">
                  <c:v>52.617000000000004</c:v>
                </c:pt>
                <c:pt idx="1639">
                  <c:v>52.650330000000011</c:v>
                </c:pt>
                <c:pt idx="1640">
                  <c:v>52.679500000000012</c:v>
                </c:pt>
                <c:pt idx="1641">
                  <c:v>52.708670000000012</c:v>
                </c:pt>
                <c:pt idx="1642">
                  <c:v>52.742000000000012</c:v>
                </c:pt>
                <c:pt idx="1643">
                  <c:v>52.77533000000021</c:v>
                </c:pt>
                <c:pt idx="1644">
                  <c:v>52.804499999999997</c:v>
                </c:pt>
                <c:pt idx="1645">
                  <c:v>52.833669999999998</c:v>
                </c:pt>
                <c:pt idx="1646">
                  <c:v>52.867000000000004</c:v>
                </c:pt>
                <c:pt idx="1647">
                  <c:v>52.900330000000011</c:v>
                </c:pt>
                <c:pt idx="1648">
                  <c:v>52.933669999999999</c:v>
                </c:pt>
                <c:pt idx="1649">
                  <c:v>52.962830000000011</c:v>
                </c:pt>
                <c:pt idx="1650">
                  <c:v>52.992000000000012</c:v>
                </c:pt>
                <c:pt idx="1651">
                  <c:v>53.02533000000021</c:v>
                </c:pt>
                <c:pt idx="1652">
                  <c:v>53.058669999999999</c:v>
                </c:pt>
                <c:pt idx="1653">
                  <c:v>53.092000000000013</c:v>
                </c:pt>
                <c:pt idx="1654">
                  <c:v>53.121160000000003</c:v>
                </c:pt>
                <c:pt idx="1655">
                  <c:v>53.150330000000011</c:v>
                </c:pt>
                <c:pt idx="1656">
                  <c:v>53.183669999999999</c:v>
                </c:pt>
                <c:pt idx="1657">
                  <c:v>53.217000000000006</c:v>
                </c:pt>
                <c:pt idx="1658">
                  <c:v>53.250330000000012</c:v>
                </c:pt>
                <c:pt idx="1659">
                  <c:v>53.279500000000013</c:v>
                </c:pt>
                <c:pt idx="1660">
                  <c:v>53.308669999999999</c:v>
                </c:pt>
                <c:pt idx="1661">
                  <c:v>53.341999999999999</c:v>
                </c:pt>
                <c:pt idx="1662">
                  <c:v>53.375330000000012</c:v>
                </c:pt>
                <c:pt idx="1663">
                  <c:v>53.404499999999999</c:v>
                </c:pt>
                <c:pt idx="1664">
                  <c:v>53.433669999999999</c:v>
                </c:pt>
                <c:pt idx="1665">
                  <c:v>53.467000000000006</c:v>
                </c:pt>
                <c:pt idx="1666">
                  <c:v>53.500330000000012</c:v>
                </c:pt>
                <c:pt idx="1667">
                  <c:v>53.533670000000001</c:v>
                </c:pt>
                <c:pt idx="1668">
                  <c:v>53.562830000000012</c:v>
                </c:pt>
                <c:pt idx="1669">
                  <c:v>53.592000000000013</c:v>
                </c:pt>
                <c:pt idx="1670">
                  <c:v>53.625330000000254</c:v>
                </c:pt>
                <c:pt idx="1671">
                  <c:v>53.658670000000001</c:v>
                </c:pt>
                <c:pt idx="1672">
                  <c:v>53.692000000000149</c:v>
                </c:pt>
                <c:pt idx="1673">
                  <c:v>53.72117000000015</c:v>
                </c:pt>
                <c:pt idx="1674">
                  <c:v>53.750330000000012</c:v>
                </c:pt>
                <c:pt idx="1675">
                  <c:v>53.783670000000001</c:v>
                </c:pt>
                <c:pt idx="1676">
                  <c:v>53.816999999999993</c:v>
                </c:pt>
                <c:pt idx="1677">
                  <c:v>53.850339999999996</c:v>
                </c:pt>
                <c:pt idx="1678">
                  <c:v>53.8795</c:v>
                </c:pt>
                <c:pt idx="1679">
                  <c:v>53.908670000000001</c:v>
                </c:pt>
                <c:pt idx="1680">
                  <c:v>53.942</c:v>
                </c:pt>
                <c:pt idx="1681">
                  <c:v>53.975340000000003</c:v>
                </c:pt>
                <c:pt idx="1682">
                  <c:v>54.0045</c:v>
                </c:pt>
                <c:pt idx="1683">
                  <c:v>54.033670000000001</c:v>
                </c:pt>
                <c:pt idx="1684">
                  <c:v>54.067</c:v>
                </c:pt>
                <c:pt idx="1685">
                  <c:v>54.100340000000003</c:v>
                </c:pt>
                <c:pt idx="1686">
                  <c:v>54.133660000000006</c:v>
                </c:pt>
                <c:pt idx="1687">
                  <c:v>54.162840000000003</c:v>
                </c:pt>
                <c:pt idx="1688">
                  <c:v>54.192000000000149</c:v>
                </c:pt>
                <c:pt idx="1689">
                  <c:v>54.225340000000195</c:v>
                </c:pt>
                <c:pt idx="1690">
                  <c:v>54.258660000000006</c:v>
                </c:pt>
                <c:pt idx="1691">
                  <c:v>54.292000000000172</c:v>
                </c:pt>
                <c:pt idx="1692">
                  <c:v>54.321170000000002</c:v>
                </c:pt>
                <c:pt idx="1693">
                  <c:v>54.350339999999996</c:v>
                </c:pt>
                <c:pt idx="1694">
                  <c:v>54.383659999999999</c:v>
                </c:pt>
                <c:pt idx="1695">
                  <c:v>54.416999999999994</c:v>
                </c:pt>
                <c:pt idx="1696">
                  <c:v>54.450330000000001</c:v>
                </c:pt>
                <c:pt idx="1697">
                  <c:v>54.479500000000002</c:v>
                </c:pt>
                <c:pt idx="1698">
                  <c:v>54.508660000000006</c:v>
                </c:pt>
                <c:pt idx="1699">
                  <c:v>54.542000000000002</c:v>
                </c:pt>
                <c:pt idx="1700">
                  <c:v>54.575330000000157</c:v>
                </c:pt>
                <c:pt idx="1701">
                  <c:v>54.604500000000002</c:v>
                </c:pt>
                <c:pt idx="1702">
                  <c:v>54.633660000000006</c:v>
                </c:pt>
                <c:pt idx="1703">
                  <c:v>54.667000000000002</c:v>
                </c:pt>
                <c:pt idx="1704">
                  <c:v>54.700330000000157</c:v>
                </c:pt>
                <c:pt idx="1705">
                  <c:v>54.733670000000011</c:v>
                </c:pt>
                <c:pt idx="1706">
                  <c:v>54.762830000000157</c:v>
                </c:pt>
                <c:pt idx="1707">
                  <c:v>54.792000000000172</c:v>
                </c:pt>
                <c:pt idx="1708">
                  <c:v>54.825330000000157</c:v>
                </c:pt>
                <c:pt idx="1709">
                  <c:v>54.858669999999996</c:v>
                </c:pt>
                <c:pt idx="1710">
                  <c:v>54.892000000000003</c:v>
                </c:pt>
                <c:pt idx="1711">
                  <c:v>54.921170000000011</c:v>
                </c:pt>
                <c:pt idx="1712">
                  <c:v>54.950330000000001</c:v>
                </c:pt>
                <c:pt idx="1713">
                  <c:v>54.983669999999996</c:v>
                </c:pt>
                <c:pt idx="1714">
                  <c:v>55.016999999999996</c:v>
                </c:pt>
                <c:pt idx="1715">
                  <c:v>55.050340000000006</c:v>
                </c:pt>
                <c:pt idx="1716">
                  <c:v>55.079500000000003</c:v>
                </c:pt>
                <c:pt idx="1717">
                  <c:v>55.108670000000011</c:v>
                </c:pt>
                <c:pt idx="1718">
                  <c:v>55.142000000000003</c:v>
                </c:pt>
                <c:pt idx="1719">
                  <c:v>55.175340000000013</c:v>
                </c:pt>
                <c:pt idx="1720">
                  <c:v>55.204500000000003</c:v>
                </c:pt>
                <c:pt idx="1721">
                  <c:v>55.233670000000011</c:v>
                </c:pt>
                <c:pt idx="1722">
                  <c:v>55.267000000000003</c:v>
                </c:pt>
                <c:pt idx="1723">
                  <c:v>55.300340000000006</c:v>
                </c:pt>
                <c:pt idx="1724">
                  <c:v>55.333669999999998</c:v>
                </c:pt>
                <c:pt idx="1725">
                  <c:v>55.362830000000002</c:v>
                </c:pt>
                <c:pt idx="1726">
                  <c:v>55.392000000000003</c:v>
                </c:pt>
                <c:pt idx="1727">
                  <c:v>55.425340000000013</c:v>
                </c:pt>
                <c:pt idx="1728">
                  <c:v>55.458669999999998</c:v>
                </c:pt>
                <c:pt idx="1729">
                  <c:v>55.492000000000012</c:v>
                </c:pt>
                <c:pt idx="1730">
                  <c:v>55.521170000000012</c:v>
                </c:pt>
                <c:pt idx="1731">
                  <c:v>55.550340000000006</c:v>
                </c:pt>
                <c:pt idx="1732">
                  <c:v>55.583669999999998</c:v>
                </c:pt>
                <c:pt idx="1733">
                  <c:v>55.617000000000004</c:v>
                </c:pt>
                <c:pt idx="1734">
                  <c:v>55.650330000000011</c:v>
                </c:pt>
                <c:pt idx="1735">
                  <c:v>55.679500000000012</c:v>
                </c:pt>
                <c:pt idx="1736">
                  <c:v>55.708670000000012</c:v>
                </c:pt>
                <c:pt idx="1737">
                  <c:v>55.742000000000012</c:v>
                </c:pt>
                <c:pt idx="1738">
                  <c:v>55.77533000000021</c:v>
                </c:pt>
                <c:pt idx="1739">
                  <c:v>55.804499999999997</c:v>
                </c:pt>
                <c:pt idx="1740">
                  <c:v>55.833669999999998</c:v>
                </c:pt>
                <c:pt idx="1741">
                  <c:v>55.867000000000004</c:v>
                </c:pt>
                <c:pt idx="1742">
                  <c:v>55.900330000000011</c:v>
                </c:pt>
                <c:pt idx="1743">
                  <c:v>55.933669999999999</c:v>
                </c:pt>
                <c:pt idx="1744">
                  <c:v>55.962830000000011</c:v>
                </c:pt>
                <c:pt idx="1745">
                  <c:v>55.992000000000012</c:v>
                </c:pt>
                <c:pt idx="1746">
                  <c:v>56.02533000000021</c:v>
                </c:pt>
                <c:pt idx="1747">
                  <c:v>56.058669999999999</c:v>
                </c:pt>
                <c:pt idx="1748">
                  <c:v>56.092000000000013</c:v>
                </c:pt>
                <c:pt idx="1749">
                  <c:v>56.121160000000003</c:v>
                </c:pt>
                <c:pt idx="1750">
                  <c:v>56.150330000000011</c:v>
                </c:pt>
                <c:pt idx="1751">
                  <c:v>56.183669999999999</c:v>
                </c:pt>
                <c:pt idx="1752">
                  <c:v>56.217000000000006</c:v>
                </c:pt>
                <c:pt idx="1753">
                  <c:v>56.250330000000012</c:v>
                </c:pt>
                <c:pt idx="1754">
                  <c:v>56.279500000000013</c:v>
                </c:pt>
                <c:pt idx="1755">
                  <c:v>56.308669999999999</c:v>
                </c:pt>
                <c:pt idx="1756">
                  <c:v>56.341999999999999</c:v>
                </c:pt>
                <c:pt idx="1757">
                  <c:v>56.375330000000012</c:v>
                </c:pt>
                <c:pt idx="1758">
                  <c:v>56.404499999999999</c:v>
                </c:pt>
                <c:pt idx="1759">
                  <c:v>56.433669999999999</c:v>
                </c:pt>
                <c:pt idx="1760">
                  <c:v>56.467000000000006</c:v>
                </c:pt>
                <c:pt idx="1761">
                  <c:v>56.500330000000012</c:v>
                </c:pt>
                <c:pt idx="1762">
                  <c:v>56.533670000000001</c:v>
                </c:pt>
                <c:pt idx="1763">
                  <c:v>56.562830000000012</c:v>
                </c:pt>
                <c:pt idx="1764">
                  <c:v>56.592000000000013</c:v>
                </c:pt>
                <c:pt idx="1765">
                  <c:v>56.625330000000254</c:v>
                </c:pt>
                <c:pt idx="1766">
                  <c:v>56.658670000000001</c:v>
                </c:pt>
                <c:pt idx="1767">
                  <c:v>56.692000000000149</c:v>
                </c:pt>
                <c:pt idx="1768">
                  <c:v>56.72117000000015</c:v>
                </c:pt>
                <c:pt idx="1769">
                  <c:v>56.750330000000012</c:v>
                </c:pt>
                <c:pt idx="1770">
                  <c:v>56.783670000000001</c:v>
                </c:pt>
                <c:pt idx="1771">
                  <c:v>56.816999999999993</c:v>
                </c:pt>
                <c:pt idx="1772">
                  <c:v>56.850339999999996</c:v>
                </c:pt>
                <c:pt idx="1773">
                  <c:v>56.8795</c:v>
                </c:pt>
                <c:pt idx="1774">
                  <c:v>56.908670000000001</c:v>
                </c:pt>
                <c:pt idx="1775">
                  <c:v>56.942</c:v>
                </c:pt>
                <c:pt idx="1776">
                  <c:v>56.975340000000003</c:v>
                </c:pt>
                <c:pt idx="1777">
                  <c:v>57.0045</c:v>
                </c:pt>
                <c:pt idx="1778">
                  <c:v>57.033670000000001</c:v>
                </c:pt>
                <c:pt idx="1779">
                  <c:v>57.067</c:v>
                </c:pt>
                <c:pt idx="1780">
                  <c:v>57.100340000000003</c:v>
                </c:pt>
                <c:pt idx="1781">
                  <c:v>57.133660000000006</c:v>
                </c:pt>
                <c:pt idx="1782">
                  <c:v>57.162840000000003</c:v>
                </c:pt>
                <c:pt idx="1783">
                  <c:v>57.192000000000149</c:v>
                </c:pt>
                <c:pt idx="1784">
                  <c:v>57.225340000000195</c:v>
                </c:pt>
                <c:pt idx="1785">
                  <c:v>57.258660000000006</c:v>
                </c:pt>
                <c:pt idx="1786">
                  <c:v>57.292000000000172</c:v>
                </c:pt>
                <c:pt idx="1787">
                  <c:v>57.321170000000002</c:v>
                </c:pt>
                <c:pt idx="1788">
                  <c:v>57.350339999999996</c:v>
                </c:pt>
                <c:pt idx="1789">
                  <c:v>57.383659999999999</c:v>
                </c:pt>
                <c:pt idx="1790">
                  <c:v>57.416999999999994</c:v>
                </c:pt>
                <c:pt idx="1791">
                  <c:v>57.450330000000001</c:v>
                </c:pt>
                <c:pt idx="1792">
                  <c:v>57.479500000000002</c:v>
                </c:pt>
                <c:pt idx="1793">
                  <c:v>57.508660000000006</c:v>
                </c:pt>
                <c:pt idx="1794">
                  <c:v>57.542000000000002</c:v>
                </c:pt>
                <c:pt idx="1795">
                  <c:v>57.575330000000157</c:v>
                </c:pt>
                <c:pt idx="1796">
                  <c:v>57.604500000000002</c:v>
                </c:pt>
                <c:pt idx="1797">
                  <c:v>57.633660000000006</c:v>
                </c:pt>
                <c:pt idx="1798">
                  <c:v>57.667000000000002</c:v>
                </c:pt>
                <c:pt idx="1799">
                  <c:v>57.700330000000157</c:v>
                </c:pt>
                <c:pt idx="1800">
                  <c:v>57.733670000000011</c:v>
                </c:pt>
                <c:pt idx="1801">
                  <c:v>57.762830000000157</c:v>
                </c:pt>
                <c:pt idx="1802">
                  <c:v>57.792000000000172</c:v>
                </c:pt>
                <c:pt idx="1803">
                  <c:v>57.825330000000157</c:v>
                </c:pt>
                <c:pt idx="1804">
                  <c:v>57.858669999999996</c:v>
                </c:pt>
                <c:pt idx="1805">
                  <c:v>57.892000000000003</c:v>
                </c:pt>
                <c:pt idx="1806">
                  <c:v>57.921170000000011</c:v>
                </c:pt>
                <c:pt idx="1807">
                  <c:v>57.950330000000001</c:v>
                </c:pt>
                <c:pt idx="1808">
                  <c:v>57.983669999999996</c:v>
                </c:pt>
                <c:pt idx="1809">
                  <c:v>58.016999999999996</c:v>
                </c:pt>
                <c:pt idx="1810">
                  <c:v>58.050340000000006</c:v>
                </c:pt>
                <c:pt idx="1811">
                  <c:v>58.079500000000003</c:v>
                </c:pt>
                <c:pt idx="1812">
                  <c:v>58.108670000000011</c:v>
                </c:pt>
                <c:pt idx="1813">
                  <c:v>58.142000000000003</c:v>
                </c:pt>
                <c:pt idx="1814">
                  <c:v>58.175340000000013</c:v>
                </c:pt>
                <c:pt idx="1815">
                  <c:v>58.204500000000003</c:v>
                </c:pt>
                <c:pt idx="1816">
                  <c:v>58.233670000000011</c:v>
                </c:pt>
                <c:pt idx="1817">
                  <c:v>58.267000000000003</c:v>
                </c:pt>
                <c:pt idx="1818">
                  <c:v>58.300340000000006</c:v>
                </c:pt>
                <c:pt idx="1819">
                  <c:v>58.333669999999998</c:v>
                </c:pt>
                <c:pt idx="1820">
                  <c:v>58.362830000000002</c:v>
                </c:pt>
                <c:pt idx="1821">
                  <c:v>58.392000000000003</c:v>
                </c:pt>
                <c:pt idx="1822">
                  <c:v>58.425340000000013</c:v>
                </c:pt>
                <c:pt idx="1823">
                  <c:v>58.458669999999998</c:v>
                </c:pt>
                <c:pt idx="1824">
                  <c:v>58.492000000000012</c:v>
                </c:pt>
                <c:pt idx="1825">
                  <c:v>58.521170000000012</c:v>
                </c:pt>
                <c:pt idx="1826">
                  <c:v>58.550340000000006</c:v>
                </c:pt>
                <c:pt idx="1827">
                  <c:v>58.583669999999998</c:v>
                </c:pt>
                <c:pt idx="1828">
                  <c:v>58.617000000000004</c:v>
                </c:pt>
                <c:pt idx="1829">
                  <c:v>58.650330000000011</c:v>
                </c:pt>
                <c:pt idx="1830">
                  <c:v>58.679500000000012</c:v>
                </c:pt>
                <c:pt idx="1831">
                  <c:v>58.708670000000012</c:v>
                </c:pt>
                <c:pt idx="1832">
                  <c:v>58.742000000000012</c:v>
                </c:pt>
                <c:pt idx="1833">
                  <c:v>58.77533000000021</c:v>
                </c:pt>
                <c:pt idx="1834">
                  <c:v>58.804499999999997</c:v>
                </c:pt>
                <c:pt idx="1835">
                  <c:v>58.833669999999998</c:v>
                </c:pt>
                <c:pt idx="1836">
                  <c:v>58.867000000000004</c:v>
                </c:pt>
                <c:pt idx="1837">
                  <c:v>58.900330000000011</c:v>
                </c:pt>
                <c:pt idx="1838">
                  <c:v>58.933669999999999</c:v>
                </c:pt>
                <c:pt idx="1839">
                  <c:v>58.962830000000011</c:v>
                </c:pt>
                <c:pt idx="1840">
                  <c:v>58.992000000000012</c:v>
                </c:pt>
                <c:pt idx="1841">
                  <c:v>59.02533000000021</c:v>
                </c:pt>
                <c:pt idx="1842">
                  <c:v>59.058669999999999</c:v>
                </c:pt>
                <c:pt idx="1843">
                  <c:v>59.092000000000013</c:v>
                </c:pt>
                <c:pt idx="1844">
                  <c:v>59.121160000000003</c:v>
                </c:pt>
                <c:pt idx="1845">
                  <c:v>59.150330000000011</c:v>
                </c:pt>
                <c:pt idx="1846">
                  <c:v>59.183669999999999</c:v>
                </c:pt>
                <c:pt idx="1847">
                  <c:v>59.217000000000006</c:v>
                </c:pt>
                <c:pt idx="1848">
                  <c:v>59.250330000000012</c:v>
                </c:pt>
                <c:pt idx="1849">
                  <c:v>59.279500000000013</c:v>
                </c:pt>
                <c:pt idx="1850">
                  <c:v>59.308669999999999</c:v>
                </c:pt>
                <c:pt idx="1851">
                  <c:v>59.341999999999999</c:v>
                </c:pt>
                <c:pt idx="1852">
                  <c:v>59.375330000000012</c:v>
                </c:pt>
                <c:pt idx="1853">
                  <c:v>59.404499999999999</c:v>
                </c:pt>
                <c:pt idx="1854">
                  <c:v>59.433669999999999</c:v>
                </c:pt>
                <c:pt idx="1855">
                  <c:v>59.467000000000006</c:v>
                </c:pt>
                <c:pt idx="1856">
                  <c:v>59.500330000000012</c:v>
                </c:pt>
                <c:pt idx="1857">
                  <c:v>59.533670000000001</c:v>
                </c:pt>
                <c:pt idx="1858">
                  <c:v>59.562830000000012</c:v>
                </c:pt>
                <c:pt idx="1859">
                  <c:v>59.592000000000013</c:v>
                </c:pt>
                <c:pt idx="1860">
                  <c:v>59.625330000000254</c:v>
                </c:pt>
                <c:pt idx="1861">
                  <c:v>59.658670000000001</c:v>
                </c:pt>
                <c:pt idx="1862">
                  <c:v>59.692000000000149</c:v>
                </c:pt>
                <c:pt idx="1863">
                  <c:v>59.72117000000015</c:v>
                </c:pt>
                <c:pt idx="1864">
                  <c:v>59.750330000000012</c:v>
                </c:pt>
                <c:pt idx="1865">
                  <c:v>59.783670000000001</c:v>
                </c:pt>
                <c:pt idx="1866">
                  <c:v>59.816999999999993</c:v>
                </c:pt>
                <c:pt idx="1867">
                  <c:v>59.850339999999996</c:v>
                </c:pt>
                <c:pt idx="1868">
                  <c:v>59.8795</c:v>
                </c:pt>
                <c:pt idx="1869">
                  <c:v>59.908670000000001</c:v>
                </c:pt>
                <c:pt idx="1870">
                  <c:v>59.942</c:v>
                </c:pt>
                <c:pt idx="1871">
                  <c:v>59.975340000000003</c:v>
                </c:pt>
                <c:pt idx="1872">
                  <c:v>60.0045</c:v>
                </c:pt>
                <c:pt idx="1873">
                  <c:v>60.033670000000001</c:v>
                </c:pt>
                <c:pt idx="1874">
                  <c:v>60.067</c:v>
                </c:pt>
                <c:pt idx="1875">
                  <c:v>60.100340000000003</c:v>
                </c:pt>
                <c:pt idx="1876">
                  <c:v>60.133660000000006</c:v>
                </c:pt>
                <c:pt idx="1877">
                  <c:v>60.162840000000003</c:v>
                </c:pt>
                <c:pt idx="1878">
                  <c:v>60.192000000000149</c:v>
                </c:pt>
                <c:pt idx="1879">
                  <c:v>60.225340000000195</c:v>
                </c:pt>
                <c:pt idx="1880">
                  <c:v>60.258660000000006</c:v>
                </c:pt>
                <c:pt idx="1881">
                  <c:v>60.292000000000172</c:v>
                </c:pt>
                <c:pt idx="1882">
                  <c:v>60.321170000000002</c:v>
                </c:pt>
                <c:pt idx="1883">
                  <c:v>60.350339999999996</c:v>
                </c:pt>
                <c:pt idx="1884">
                  <c:v>60.383659999999999</c:v>
                </c:pt>
                <c:pt idx="1885">
                  <c:v>60.416999999999994</c:v>
                </c:pt>
                <c:pt idx="1886">
                  <c:v>60.450330000000001</c:v>
                </c:pt>
                <c:pt idx="1887">
                  <c:v>60.479500000000002</c:v>
                </c:pt>
                <c:pt idx="1888">
                  <c:v>60.508660000000006</c:v>
                </c:pt>
                <c:pt idx="1889">
                  <c:v>60.542000000000002</c:v>
                </c:pt>
                <c:pt idx="1890">
                  <c:v>60.575330000000157</c:v>
                </c:pt>
                <c:pt idx="1891">
                  <c:v>60.604500000000002</c:v>
                </c:pt>
                <c:pt idx="1892">
                  <c:v>60.633660000000006</c:v>
                </c:pt>
                <c:pt idx="1893">
                  <c:v>60.667000000000002</c:v>
                </c:pt>
                <c:pt idx="1894">
                  <c:v>60.700330000000157</c:v>
                </c:pt>
                <c:pt idx="1895">
                  <c:v>60.733670000000011</c:v>
                </c:pt>
                <c:pt idx="1896">
                  <c:v>60.762830000000157</c:v>
                </c:pt>
                <c:pt idx="1897">
                  <c:v>60.792000000000172</c:v>
                </c:pt>
                <c:pt idx="1898">
                  <c:v>60.825330000000157</c:v>
                </c:pt>
                <c:pt idx="1899">
                  <c:v>60.858669999999996</c:v>
                </c:pt>
                <c:pt idx="1900">
                  <c:v>60.892000000000003</c:v>
                </c:pt>
                <c:pt idx="1901">
                  <c:v>60.921170000000011</c:v>
                </c:pt>
                <c:pt idx="1902">
                  <c:v>60.950330000000001</c:v>
                </c:pt>
                <c:pt idx="1903">
                  <c:v>60.983669999999996</c:v>
                </c:pt>
                <c:pt idx="1904">
                  <c:v>61.016999999999996</c:v>
                </c:pt>
                <c:pt idx="1905">
                  <c:v>61.050340000000006</c:v>
                </c:pt>
                <c:pt idx="1906">
                  <c:v>61.079500000000003</c:v>
                </c:pt>
                <c:pt idx="1907">
                  <c:v>61.108670000000011</c:v>
                </c:pt>
                <c:pt idx="1908">
                  <c:v>61.142000000000003</c:v>
                </c:pt>
                <c:pt idx="1909">
                  <c:v>61.175340000000013</c:v>
                </c:pt>
                <c:pt idx="1910">
                  <c:v>61.204500000000003</c:v>
                </c:pt>
                <c:pt idx="1911">
                  <c:v>61.233670000000011</c:v>
                </c:pt>
                <c:pt idx="1912">
                  <c:v>61.267000000000003</c:v>
                </c:pt>
                <c:pt idx="1913">
                  <c:v>61.300340000000006</c:v>
                </c:pt>
                <c:pt idx="1914">
                  <c:v>61.333669999999998</c:v>
                </c:pt>
                <c:pt idx="1915">
                  <c:v>61.362830000000002</c:v>
                </c:pt>
                <c:pt idx="1916">
                  <c:v>61.392000000000003</c:v>
                </c:pt>
                <c:pt idx="1917">
                  <c:v>61.425340000000013</c:v>
                </c:pt>
                <c:pt idx="1918">
                  <c:v>61.458669999999998</c:v>
                </c:pt>
                <c:pt idx="1919">
                  <c:v>61.492000000000012</c:v>
                </c:pt>
                <c:pt idx="1920">
                  <c:v>61.521170000000012</c:v>
                </c:pt>
                <c:pt idx="1921">
                  <c:v>61.550340000000006</c:v>
                </c:pt>
                <c:pt idx="1922">
                  <c:v>61.583669999999998</c:v>
                </c:pt>
                <c:pt idx="1923">
                  <c:v>61.617000000000004</c:v>
                </c:pt>
                <c:pt idx="1924">
                  <c:v>61.650330000000011</c:v>
                </c:pt>
                <c:pt idx="1925">
                  <c:v>61.679500000000012</c:v>
                </c:pt>
                <c:pt idx="1926">
                  <c:v>61.708670000000012</c:v>
                </c:pt>
                <c:pt idx="1927">
                  <c:v>61.742000000000012</c:v>
                </c:pt>
                <c:pt idx="1928">
                  <c:v>61.77533000000021</c:v>
                </c:pt>
                <c:pt idx="1929">
                  <c:v>61.804499999999997</c:v>
                </c:pt>
                <c:pt idx="1930">
                  <c:v>61.833669999999998</c:v>
                </c:pt>
                <c:pt idx="1931">
                  <c:v>61.867000000000004</c:v>
                </c:pt>
                <c:pt idx="1932">
                  <c:v>61.900330000000011</c:v>
                </c:pt>
                <c:pt idx="1933">
                  <c:v>61.933669999999999</c:v>
                </c:pt>
                <c:pt idx="1934">
                  <c:v>61.962830000000011</c:v>
                </c:pt>
                <c:pt idx="1935">
                  <c:v>61.992000000000012</c:v>
                </c:pt>
                <c:pt idx="1936">
                  <c:v>62.02533000000021</c:v>
                </c:pt>
                <c:pt idx="1937">
                  <c:v>62.058669999999999</c:v>
                </c:pt>
                <c:pt idx="1938">
                  <c:v>62.092000000000013</c:v>
                </c:pt>
                <c:pt idx="1939">
                  <c:v>62.121160000000003</c:v>
                </c:pt>
                <c:pt idx="1940">
                  <c:v>62.150330000000011</c:v>
                </c:pt>
                <c:pt idx="1941">
                  <c:v>62.183669999999999</c:v>
                </c:pt>
                <c:pt idx="1942">
                  <c:v>62.217000000000006</c:v>
                </c:pt>
                <c:pt idx="1943">
                  <c:v>62.250330000000012</c:v>
                </c:pt>
                <c:pt idx="1944">
                  <c:v>62.279500000000013</c:v>
                </c:pt>
                <c:pt idx="1945">
                  <c:v>62.308669999999999</c:v>
                </c:pt>
                <c:pt idx="1946">
                  <c:v>62.341999999999999</c:v>
                </c:pt>
                <c:pt idx="1947">
                  <c:v>62.375330000000012</c:v>
                </c:pt>
                <c:pt idx="1948">
                  <c:v>62.404499999999999</c:v>
                </c:pt>
                <c:pt idx="1949">
                  <c:v>62.433669999999999</c:v>
                </c:pt>
                <c:pt idx="1950">
                  <c:v>62.467000000000006</c:v>
                </c:pt>
                <c:pt idx="1951">
                  <c:v>62.500330000000012</c:v>
                </c:pt>
                <c:pt idx="1952">
                  <c:v>62.533670000000001</c:v>
                </c:pt>
                <c:pt idx="1953">
                  <c:v>62.562830000000012</c:v>
                </c:pt>
                <c:pt idx="1954">
                  <c:v>62.592000000000013</c:v>
                </c:pt>
                <c:pt idx="1955">
                  <c:v>62.625330000000254</c:v>
                </c:pt>
                <c:pt idx="1956">
                  <c:v>62.658670000000001</c:v>
                </c:pt>
                <c:pt idx="1957">
                  <c:v>62.692000000000149</c:v>
                </c:pt>
                <c:pt idx="1958">
                  <c:v>62.72117000000015</c:v>
                </c:pt>
                <c:pt idx="1959">
                  <c:v>62.750330000000012</c:v>
                </c:pt>
                <c:pt idx="1960">
                  <c:v>62.783670000000001</c:v>
                </c:pt>
                <c:pt idx="1961">
                  <c:v>62.816999999999993</c:v>
                </c:pt>
                <c:pt idx="1962">
                  <c:v>62.850339999999996</c:v>
                </c:pt>
                <c:pt idx="1963">
                  <c:v>62.8795</c:v>
                </c:pt>
                <c:pt idx="1964">
                  <c:v>62.908670000000001</c:v>
                </c:pt>
                <c:pt idx="1965">
                  <c:v>62.942</c:v>
                </c:pt>
                <c:pt idx="1966">
                  <c:v>62.975340000000003</c:v>
                </c:pt>
                <c:pt idx="1967">
                  <c:v>63.0045</c:v>
                </c:pt>
                <c:pt idx="1968">
                  <c:v>63.033670000000001</c:v>
                </c:pt>
                <c:pt idx="1969">
                  <c:v>63.067</c:v>
                </c:pt>
                <c:pt idx="1970">
                  <c:v>63.100340000000003</c:v>
                </c:pt>
                <c:pt idx="1971">
                  <c:v>63.133660000000006</c:v>
                </c:pt>
                <c:pt idx="1972">
                  <c:v>63.162840000000003</c:v>
                </c:pt>
                <c:pt idx="1973">
                  <c:v>63.192000000000149</c:v>
                </c:pt>
                <c:pt idx="1974">
                  <c:v>63.225340000000195</c:v>
                </c:pt>
                <c:pt idx="1975">
                  <c:v>63.258660000000006</c:v>
                </c:pt>
                <c:pt idx="1976">
                  <c:v>63.292000000000172</c:v>
                </c:pt>
                <c:pt idx="1977">
                  <c:v>63.321170000000002</c:v>
                </c:pt>
                <c:pt idx="1978">
                  <c:v>63.350339999999996</c:v>
                </c:pt>
                <c:pt idx="1979">
                  <c:v>63.383659999999999</c:v>
                </c:pt>
                <c:pt idx="1980">
                  <c:v>63.416999999999994</c:v>
                </c:pt>
                <c:pt idx="1981">
                  <c:v>63.450330000000001</c:v>
                </c:pt>
                <c:pt idx="1982">
                  <c:v>63.479500000000002</c:v>
                </c:pt>
                <c:pt idx="1983">
                  <c:v>63.508660000000006</c:v>
                </c:pt>
                <c:pt idx="1984">
                  <c:v>63.542000000000002</c:v>
                </c:pt>
                <c:pt idx="1985">
                  <c:v>63.575330000000157</c:v>
                </c:pt>
                <c:pt idx="1986">
                  <c:v>63.604500000000002</c:v>
                </c:pt>
                <c:pt idx="1987">
                  <c:v>63.633660000000006</c:v>
                </c:pt>
                <c:pt idx="1988">
                  <c:v>63.667000000000002</c:v>
                </c:pt>
                <c:pt idx="1989">
                  <c:v>63.700330000000157</c:v>
                </c:pt>
                <c:pt idx="1990">
                  <c:v>63.733670000000011</c:v>
                </c:pt>
                <c:pt idx="1991">
                  <c:v>63.762830000000157</c:v>
                </c:pt>
                <c:pt idx="1992">
                  <c:v>63.792000000000172</c:v>
                </c:pt>
                <c:pt idx="1993">
                  <c:v>63.825330000000157</c:v>
                </c:pt>
                <c:pt idx="1994">
                  <c:v>63.858669999999996</c:v>
                </c:pt>
                <c:pt idx="1995">
                  <c:v>63.892000000000003</c:v>
                </c:pt>
                <c:pt idx="1996">
                  <c:v>63.921170000000011</c:v>
                </c:pt>
                <c:pt idx="1997">
                  <c:v>63.950330000000001</c:v>
                </c:pt>
                <c:pt idx="1998">
                  <c:v>63.983669999999996</c:v>
                </c:pt>
                <c:pt idx="1999">
                  <c:v>64.016999999999996</c:v>
                </c:pt>
                <c:pt idx="2000">
                  <c:v>64.050339999999949</c:v>
                </c:pt>
                <c:pt idx="2001">
                  <c:v>64.079499999999982</c:v>
                </c:pt>
                <c:pt idx="2002">
                  <c:v>64.108679999999978</c:v>
                </c:pt>
                <c:pt idx="2003">
                  <c:v>64.141999999999996</c:v>
                </c:pt>
                <c:pt idx="2004">
                  <c:v>64.175339999999494</c:v>
                </c:pt>
                <c:pt idx="2005">
                  <c:v>64.204499999999996</c:v>
                </c:pt>
                <c:pt idx="2006">
                  <c:v>64.233680000000007</c:v>
                </c:pt>
                <c:pt idx="2007">
                  <c:v>64.266999999999996</c:v>
                </c:pt>
                <c:pt idx="2008">
                  <c:v>64.300339999999949</c:v>
                </c:pt>
                <c:pt idx="2009">
                  <c:v>64.333670000000012</c:v>
                </c:pt>
                <c:pt idx="2010">
                  <c:v>64.362839999999949</c:v>
                </c:pt>
                <c:pt idx="2011">
                  <c:v>64.391999999999996</c:v>
                </c:pt>
                <c:pt idx="2012">
                  <c:v>64.425339999999949</c:v>
                </c:pt>
                <c:pt idx="2013">
                  <c:v>64.458670000000012</c:v>
                </c:pt>
                <c:pt idx="2014">
                  <c:v>64.492000000000004</c:v>
                </c:pt>
                <c:pt idx="2015">
                  <c:v>64.521170000000012</c:v>
                </c:pt>
                <c:pt idx="2016">
                  <c:v>64.550339999999949</c:v>
                </c:pt>
                <c:pt idx="2017">
                  <c:v>64.583670000000012</c:v>
                </c:pt>
                <c:pt idx="2018">
                  <c:v>64.617000000000004</c:v>
                </c:pt>
                <c:pt idx="2019">
                  <c:v>64.650339999999858</c:v>
                </c:pt>
                <c:pt idx="2020">
                  <c:v>64.679499999999948</c:v>
                </c:pt>
                <c:pt idx="2021">
                  <c:v>64.708670000000012</c:v>
                </c:pt>
                <c:pt idx="2022">
                  <c:v>64.742000000000004</c:v>
                </c:pt>
                <c:pt idx="2023">
                  <c:v>64.775339999999858</c:v>
                </c:pt>
                <c:pt idx="2024">
                  <c:v>64.804500000000004</c:v>
                </c:pt>
                <c:pt idx="2025">
                  <c:v>64.833670000000012</c:v>
                </c:pt>
                <c:pt idx="2026">
                  <c:v>64.867000000000004</c:v>
                </c:pt>
                <c:pt idx="2027">
                  <c:v>64.90034</c:v>
                </c:pt>
                <c:pt idx="2028">
                  <c:v>64.933670000000006</c:v>
                </c:pt>
                <c:pt idx="2029">
                  <c:v>64.96284</c:v>
                </c:pt>
                <c:pt idx="2030">
                  <c:v>64.992000000000004</c:v>
                </c:pt>
                <c:pt idx="2031">
                  <c:v>65.025339999999858</c:v>
                </c:pt>
                <c:pt idx="2032">
                  <c:v>65.058669999999992</c:v>
                </c:pt>
                <c:pt idx="2033">
                  <c:v>65.092000000000013</c:v>
                </c:pt>
                <c:pt idx="2034">
                  <c:v>65.121169999999992</c:v>
                </c:pt>
                <c:pt idx="2035">
                  <c:v>65.150339999999858</c:v>
                </c:pt>
                <c:pt idx="2036">
                  <c:v>65.183669999999992</c:v>
                </c:pt>
                <c:pt idx="2037">
                  <c:v>65.217000000000027</c:v>
                </c:pt>
                <c:pt idx="2038">
                  <c:v>65.25033999999998</c:v>
                </c:pt>
                <c:pt idx="2039">
                  <c:v>65.279499999999999</c:v>
                </c:pt>
                <c:pt idx="2040">
                  <c:v>65.308669999999992</c:v>
                </c:pt>
                <c:pt idx="2041">
                  <c:v>65.342000000000013</c:v>
                </c:pt>
                <c:pt idx="2042">
                  <c:v>65.375339999999497</c:v>
                </c:pt>
                <c:pt idx="2043">
                  <c:v>65.404500000000027</c:v>
                </c:pt>
                <c:pt idx="2044">
                  <c:v>65.433670000000006</c:v>
                </c:pt>
                <c:pt idx="2045">
                  <c:v>65.467000000000027</c:v>
                </c:pt>
                <c:pt idx="2046">
                  <c:v>65.50033999999998</c:v>
                </c:pt>
                <c:pt idx="2047">
                  <c:v>65.533670000000001</c:v>
                </c:pt>
                <c:pt idx="2048">
                  <c:v>65.56283999999998</c:v>
                </c:pt>
                <c:pt idx="2049">
                  <c:v>65.592000000000013</c:v>
                </c:pt>
                <c:pt idx="2050">
                  <c:v>65.625339999999497</c:v>
                </c:pt>
                <c:pt idx="2051">
                  <c:v>65.658659999999998</c:v>
                </c:pt>
                <c:pt idx="2052">
                  <c:v>65.691999999999993</c:v>
                </c:pt>
                <c:pt idx="2053">
                  <c:v>65.721160000000026</c:v>
                </c:pt>
                <c:pt idx="2054">
                  <c:v>65.75033999999998</c:v>
                </c:pt>
                <c:pt idx="2055">
                  <c:v>65.783660000000026</c:v>
                </c:pt>
                <c:pt idx="2056">
                  <c:v>65.816999999999993</c:v>
                </c:pt>
                <c:pt idx="2057">
                  <c:v>65.850339999999989</c:v>
                </c:pt>
                <c:pt idx="2058">
                  <c:v>65.879499999999979</c:v>
                </c:pt>
                <c:pt idx="2059">
                  <c:v>65.908660000000026</c:v>
                </c:pt>
                <c:pt idx="2060">
                  <c:v>65.942000000000007</c:v>
                </c:pt>
                <c:pt idx="2061">
                  <c:v>65.975339999999989</c:v>
                </c:pt>
                <c:pt idx="2062">
                  <c:v>66.004499999999993</c:v>
                </c:pt>
                <c:pt idx="2063">
                  <c:v>66.033660000000026</c:v>
                </c:pt>
                <c:pt idx="2064">
                  <c:v>66.066999999999993</c:v>
                </c:pt>
                <c:pt idx="2065">
                  <c:v>66.100339999999989</c:v>
                </c:pt>
                <c:pt idx="2066">
                  <c:v>66.133660000000006</c:v>
                </c:pt>
                <c:pt idx="2067">
                  <c:v>66.162839999999989</c:v>
                </c:pt>
                <c:pt idx="2068">
                  <c:v>66.191999999999993</c:v>
                </c:pt>
                <c:pt idx="2069">
                  <c:v>66.225339999999989</c:v>
                </c:pt>
                <c:pt idx="2070">
                  <c:v>66.258660000000006</c:v>
                </c:pt>
                <c:pt idx="2071">
                  <c:v>66.292000000000002</c:v>
                </c:pt>
                <c:pt idx="2072">
                  <c:v>66.321160000000006</c:v>
                </c:pt>
                <c:pt idx="2073">
                  <c:v>66.350339999999989</c:v>
                </c:pt>
                <c:pt idx="2074">
                  <c:v>66.383660000000006</c:v>
                </c:pt>
                <c:pt idx="2075">
                  <c:v>66.417000000000328</c:v>
                </c:pt>
                <c:pt idx="2076">
                  <c:v>66.450320000000005</c:v>
                </c:pt>
                <c:pt idx="2077">
                  <c:v>66.479500000000002</c:v>
                </c:pt>
                <c:pt idx="2078">
                  <c:v>66.508660000000006</c:v>
                </c:pt>
                <c:pt idx="2079">
                  <c:v>66.542000000000002</c:v>
                </c:pt>
                <c:pt idx="2080">
                  <c:v>66.575319999999948</c:v>
                </c:pt>
                <c:pt idx="2081">
                  <c:v>66.604500000000002</c:v>
                </c:pt>
                <c:pt idx="2082">
                  <c:v>66.633660000000006</c:v>
                </c:pt>
                <c:pt idx="2083">
                  <c:v>66.667000000000002</c:v>
                </c:pt>
                <c:pt idx="2084">
                  <c:v>66.700320000000005</c:v>
                </c:pt>
                <c:pt idx="2085">
                  <c:v>66.733680000000007</c:v>
                </c:pt>
                <c:pt idx="2086">
                  <c:v>66.762820000000005</c:v>
                </c:pt>
                <c:pt idx="2087">
                  <c:v>66.792000000000002</c:v>
                </c:pt>
                <c:pt idx="2088">
                  <c:v>66.825319999999948</c:v>
                </c:pt>
                <c:pt idx="2089">
                  <c:v>66.858679999999978</c:v>
                </c:pt>
                <c:pt idx="2090">
                  <c:v>66.891999999999996</c:v>
                </c:pt>
                <c:pt idx="2091">
                  <c:v>66.921180000000007</c:v>
                </c:pt>
                <c:pt idx="2092">
                  <c:v>66.950320000000005</c:v>
                </c:pt>
                <c:pt idx="2093">
                  <c:v>66.983680000000007</c:v>
                </c:pt>
                <c:pt idx="2094">
                  <c:v>67.016999999999996</c:v>
                </c:pt>
                <c:pt idx="2095">
                  <c:v>67.050339999999949</c:v>
                </c:pt>
                <c:pt idx="2096">
                  <c:v>67.079499999999982</c:v>
                </c:pt>
                <c:pt idx="2097">
                  <c:v>67.108679999999978</c:v>
                </c:pt>
                <c:pt idx="2098">
                  <c:v>67.141999999999996</c:v>
                </c:pt>
                <c:pt idx="2099">
                  <c:v>67.175339999999494</c:v>
                </c:pt>
                <c:pt idx="2100">
                  <c:v>67.204499999999996</c:v>
                </c:pt>
                <c:pt idx="2101">
                  <c:v>67.233680000000007</c:v>
                </c:pt>
                <c:pt idx="2102">
                  <c:v>67.266999999999996</c:v>
                </c:pt>
                <c:pt idx="2103">
                  <c:v>67.300339999999949</c:v>
                </c:pt>
                <c:pt idx="2104">
                  <c:v>67.333659999999995</c:v>
                </c:pt>
                <c:pt idx="2105">
                  <c:v>67.362839999999949</c:v>
                </c:pt>
                <c:pt idx="2106">
                  <c:v>67.391999999999996</c:v>
                </c:pt>
                <c:pt idx="2107">
                  <c:v>67.425339999999949</c:v>
                </c:pt>
                <c:pt idx="2108">
                  <c:v>67.458659999999995</c:v>
                </c:pt>
                <c:pt idx="2109">
                  <c:v>67.492000000000004</c:v>
                </c:pt>
                <c:pt idx="2110">
                  <c:v>67.521159999999995</c:v>
                </c:pt>
                <c:pt idx="2111">
                  <c:v>67.550339999999949</c:v>
                </c:pt>
                <c:pt idx="2112">
                  <c:v>67.583659999999995</c:v>
                </c:pt>
                <c:pt idx="2113">
                  <c:v>67.617000000000004</c:v>
                </c:pt>
                <c:pt idx="2114">
                  <c:v>67.650339999999858</c:v>
                </c:pt>
                <c:pt idx="2115">
                  <c:v>67.679499999999948</c:v>
                </c:pt>
                <c:pt idx="2116">
                  <c:v>67.708659999999995</c:v>
                </c:pt>
                <c:pt idx="2117">
                  <c:v>67.742000000000004</c:v>
                </c:pt>
                <c:pt idx="2118">
                  <c:v>67.775339999999858</c:v>
                </c:pt>
                <c:pt idx="2119">
                  <c:v>67.804500000000004</c:v>
                </c:pt>
                <c:pt idx="2120">
                  <c:v>67.833659999999995</c:v>
                </c:pt>
                <c:pt idx="2121">
                  <c:v>67.867000000000004</c:v>
                </c:pt>
                <c:pt idx="2122">
                  <c:v>67.90034</c:v>
                </c:pt>
                <c:pt idx="2123">
                  <c:v>67.933660000000344</c:v>
                </c:pt>
                <c:pt idx="2124">
                  <c:v>67.96284</c:v>
                </c:pt>
                <c:pt idx="2125">
                  <c:v>67.992000000000004</c:v>
                </c:pt>
                <c:pt idx="2126">
                  <c:v>68.025339999999858</c:v>
                </c:pt>
                <c:pt idx="2127">
                  <c:v>68.058660000000003</c:v>
                </c:pt>
                <c:pt idx="2128">
                  <c:v>68.092000000000013</c:v>
                </c:pt>
                <c:pt idx="2129">
                  <c:v>68.121160000000003</c:v>
                </c:pt>
                <c:pt idx="2130">
                  <c:v>68.150339999999858</c:v>
                </c:pt>
                <c:pt idx="2131">
                  <c:v>68.183660000000003</c:v>
                </c:pt>
                <c:pt idx="2132">
                  <c:v>68.217000000000027</c:v>
                </c:pt>
                <c:pt idx="2133">
                  <c:v>68.25033999999998</c:v>
                </c:pt>
                <c:pt idx="2134">
                  <c:v>68.279499999999999</c:v>
                </c:pt>
                <c:pt idx="2135">
                  <c:v>68.308660000000003</c:v>
                </c:pt>
                <c:pt idx="2136">
                  <c:v>68.342000000000013</c:v>
                </c:pt>
                <c:pt idx="2137">
                  <c:v>68.375339999999497</c:v>
                </c:pt>
                <c:pt idx="2138">
                  <c:v>68.404500000000027</c:v>
                </c:pt>
                <c:pt idx="2139">
                  <c:v>68.433660000000344</c:v>
                </c:pt>
                <c:pt idx="2140">
                  <c:v>68.467000000000027</c:v>
                </c:pt>
                <c:pt idx="2141">
                  <c:v>68.50033999999998</c:v>
                </c:pt>
                <c:pt idx="2142">
                  <c:v>68.533660000000026</c:v>
                </c:pt>
                <c:pt idx="2143">
                  <c:v>68.56283999999998</c:v>
                </c:pt>
                <c:pt idx="2144">
                  <c:v>68.592000000000013</c:v>
                </c:pt>
                <c:pt idx="2145">
                  <c:v>68.625339999999497</c:v>
                </c:pt>
                <c:pt idx="2146">
                  <c:v>68.658659999999998</c:v>
                </c:pt>
                <c:pt idx="2147">
                  <c:v>68.691999999999993</c:v>
                </c:pt>
                <c:pt idx="2148">
                  <c:v>68.721160000000026</c:v>
                </c:pt>
                <c:pt idx="2149">
                  <c:v>68.75033999999998</c:v>
                </c:pt>
                <c:pt idx="2150">
                  <c:v>68.783660000000026</c:v>
                </c:pt>
                <c:pt idx="2151">
                  <c:v>68.816999999999993</c:v>
                </c:pt>
                <c:pt idx="2152">
                  <c:v>68.850339999999989</c:v>
                </c:pt>
                <c:pt idx="2153">
                  <c:v>68.879499999999979</c:v>
                </c:pt>
                <c:pt idx="2154">
                  <c:v>68.908660000000026</c:v>
                </c:pt>
                <c:pt idx="2155">
                  <c:v>68.942000000000007</c:v>
                </c:pt>
                <c:pt idx="2156">
                  <c:v>68.975339999999989</c:v>
                </c:pt>
                <c:pt idx="2157">
                  <c:v>69.004499999999993</c:v>
                </c:pt>
                <c:pt idx="2158">
                  <c:v>69.033660000000026</c:v>
                </c:pt>
                <c:pt idx="2159">
                  <c:v>69.066999999999993</c:v>
                </c:pt>
                <c:pt idx="2160">
                  <c:v>69.100339999999989</c:v>
                </c:pt>
                <c:pt idx="2161">
                  <c:v>69.133660000000006</c:v>
                </c:pt>
                <c:pt idx="2162">
                  <c:v>69.162839999999989</c:v>
                </c:pt>
                <c:pt idx="2163">
                  <c:v>69.191999999999993</c:v>
                </c:pt>
                <c:pt idx="2164">
                  <c:v>69.225339999999989</c:v>
                </c:pt>
                <c:pt idx="2165">
                  <c:v>69.258660000000006</c:v>
                </c:pt>
                <c:pt idx="2166">
                  <c:v>69.292000000000002</c:v>
                </c:pt>
                <c:pt idx="2167">
                  <c:v>69.321160000000006</c:v>
                </c:pt>
                <c:pt idx="2168">
                  <c:v>69.350339999999989</c:v>
                </c:pt>
                <c:pt idx="2169">
                  <c:v>69.383660000000006</c:v>
                </c:pt>
                <c:pt idx="2170">
                  <c:v>69.417000000000328</c:v>
                </c:pt>
                <c:pt idx="2171">
                  <c:v>69.450320000000005</c:v>
                </c:pt>
                <c:pt idx="2172">
                  <c:v>69.479500000000002</c:v>
                </c:pt>
                <c:pt idx="2173">
                  <c:v>69.508660000000006</c:v>
                </c:pt>
                <c:pt idx="2174">
                  <c:v>69.542000000000002</c:v>
                </c:pt>
                <c:pt idx="2175">
                  <c:v>69.575319999999948</c:v>
                </c:pt>
                <c:pt idx="2176">
                  <c:v>69.604500000000002</c:v>
                </c:pt>
                <c:pt idx="2177">
                  <c:v>69.633660000000006</c:v>
                </c:pt>
                <c:pt idx="2178">
                  <c:v>69.667000000000002</c:v>
                </c:pt>
                <c:pt idx="2179">
                  <c:v>69.700320000000005</c:v>
                </c:pt>
                <c:pt idx="2180">
                  <c:v>69.733680000000007</c:v>
                </c:pt>
                <c:pt idx="2181">
                  <c:v>69.762820000000005</c:v>
                </c:pt>
                <c:pt idx="2182">
                  <c:v>69.792000000000002</c:v>
                </c:pt>
                <c:pt idx="2183">
                  <c:v>69.825319999999948</c:v>
                </c:pt>
                <c:pt idx="2184">
                  <c:v>69.858679999999978</c:v>
                </c:pt>
                <c:pt idx="2185">
                  <c:v>69.891999999999996</c:v>
                </c:pt>
                <c:pt idx="2186">
                  <c:v>69.921180000000007</c:v>
                </c:pt>
                <c:pt idx="2187">
                  <c:v>69.950320000000005</c:v>
                </c:pt>
                <c:pt idx="2188">
                  <c:v>69.983680000000007</c:v>
                </c:pt>
                <c:pt idx="2189">
                  <c:v>70.016999999999996</c:v>
                </c:pt>
                <c:pt idx="2190">
                  <c:v>70.050339999999949</c:v>
                </c:pt>
                <c:pt idx="2191">
                  <c:v>70.079499999999982</c:v>
                </c:pt>
                <c:pt idx="2192">
                  <c:v>70.108679999999978</c:v>
                </c:pt>
                <c:pt idx="2193">
                  <c:v>70.141999999999996</c:v>
                </c:pt>
                <c:pt idx="2194">
                  <c:v>70.175339999999494</c:v>
                </c:pt>
                <c:pt idx="2195">
                  <c:v>70.204499999999996</c:v>
                </c:pt>
                <c:pt idx="2196">
                  <c:v>70.233680000000007</c:v>
                </c:pt>
                <c:pt idx="2197">
                  <c:v>70.266999999999996</c:v>
                </c:pt>
                <c:pt idx="2198">
                  <c:v>70.300339999999949</c:v>
                </c:pt>
                <c:pt idx="2199">
                  <c:v>70.333659999999995</c:v>
                </c:pt>
                <c:pt idx="2200">
                  <c:v>70.362839999999949</c:v>
                </c:pt>
                <c:pt idx="2201">
                  <c:v>70.391999999999996</c:v>
                </c:pt>
                <c:pt idx="2202">
                  <c:v>70.425339999999949</c:v>
                </c:pt>
                <c:pt idx="2203">
                  <c:v>70.458659999999995</c:v>
                </c:pt>
                <c:pt idx="2204">
                  <c:v>70.492000000000004</c:v>
                </c:pt>
                <c:pt idx="2205">
                  <c:v>70.521159999999995</c:v>
                </c:pt>
                <c:pt idx="2206">
                  <c:v>70.550339999999949</c:v>
                </c:pt>
                <c:pt idx="2207">
                  <c:v>70.583659999999995</c:v>
                </c:pt>
                <c:pt idx="2208">
                  <c:v>70.617000000000004</c:v>
                </c:pt>
                <c:pt idx="2209">
                  <c:v>70.650339999999858</c:v>
                </c:pt>
                <c:pt idx="2210">
                  <c:v>70.679499999999948</c:v>
                </c:pt>
                <c:pt idx="2211">
                  <c:v>70.708659999999995</c:v>
                </c:pt>
                <c:pt idx="2212">
                  <c:v>70.742000000000004</c:v>
                </c:pt>
                <c:pt idx="2213">
                  <c:v>70.775339999999858</c:v>
                </c:pt>
                <c:pt idx="2214">
                  <c:v>70.804500000000004</c:v>
                </c:pt>
                <c:pt idx="2215">
                  <c:v>70.833659999999995</c:v>
                </c:pt>
                <c:pt idx="2216">
                  <c:v>70.867000000000004</c:v>
                </c:pt>
                <c:pt idx="2217">
                  <c:v>70.90034</c:v>
                </c:pt>
                <c:pt idx="2218">
                  <c:v>70.933660000000344</c:v>
                </c:pt>
                <c:pt idx="2219">
                  <c:v>70.96284</c:v>
                </c:pt>
                <c:pt idx="2220">
                  <c:v>70.992000000000004</c:v>
                </c:pt>
                <c:pt idx="2221">
                  <c:v>71.025339999999858</c:v>
                </c:pt>
                <c:pt idx="2222">
                  <c:v>71.058660000000003</c:v>
                </c:pt>
                <c:pt idx="2223">
                  <c:v>71.092000000000013</c:v>
                </c:pt>
                <c:pt idx="2224">
                  <c:v>71.121160000000003</c:v>
                </c:pt>
                <c:pt idx="2225">
                  <c:v>71.150339999999858</c:v>
                </c:pt>
                <c:pt idx="2226">
                  <c:v>71.183660000000003</c:v>
                </c:pt>
                <c:pt idx="2227">
                  <c:v>71.217000000000027</c:v>
                </c:pt>
                <c:pt idx="2228">
                  <c:v>71.25033999999998</c:v>
                </c:pt>
                <c:pt idx="2229">
                  <c:v>71.279499999999999</c:v>
                </c:pt>
                <c:pt idx="2230">
                  <c:v>71.308660000000003</c:v>
                </c:pt>
                <c:pt idx="2231">
                  <c:v>71.342000000000013</c:v>
                </c:pt>
                <c:pt idx="2232">
                  <c:v>71.375339999999497</c:v>
                </c:pt>
                <c:pt idx="2233">
                  <c:v>71.404500000000027</c:v>
                </c:pt>
                <c:pt idx="2234">
                  <c:v>71.433660000000344</c:v>
                </c:pt>
                <c:pt idx="2235">
                  <c:v>71.467000000000027</c:v>
                </c:pt>
                <c:pt idx="2236">
                  <c:v>71.50033999999998</c:v>
                </c:pt>
                <c:pt idx="2237">
                  <c:v>71.533660000000026</c:v>
                </c:pt>
                <c:pt idx="2238">
                  <c:v>71.56283999999998</c:v>
                </c:pt>
                <c:pt idx="2239">
                  <c:v>71.592000000000013</c:v>
                </c:pt>
                <c:pt idx="2240">
                  <c:v>71.625339999999497</c:v>
                </c:pt>
                <c:pt idx="2241">
                  <c:v>71.658659999999998</c:v>
                </c:pt>
                <c:pt idx="2242">
                  <c:v>71.691999999999993</c:v>
                </c:pt>
                <c:pt idx="2243">
                  <c:v>71.721160000000026</c:v>
                </c:pt>
                <c:pt idx="2244">
                  <c:v>71.75033999999998</c:v>
                </c:pt>
                <c:pt idx="2245">
                  <c:v>71.783660000000026</c:v>
                </c:pt>
                <c:pt idx="2246">
                  <c:v>71.816999999999993</c:v>
                </c:pt>
                <c:pt idx="2247">
                  <c:v>71.850339999999989</c:v>
                </c:pt>
                <c:pt idx="2248">
                  <c:v>71.879499999999979</c:v>
                </c:pt>
                <c:pt idx="2249">
                  <c:v>71.908660000000026</c:v>
                </c:pt>
                <c:pt idx="2250">
                  <c:v>71.942000000000007</c:v>
                </c:pt>
                <c:pt idx="2251">
                  <c:v>71.975339999999989</c:v>
                </c:pt>
                <c:pt idx="2252">
                  <c:v>72.004499999999993</c:v>
                </c:pt>
                <c:pt idx="2253">
                  <c:v>72.033660000000026</c:v>
                </c:pt>
                <c:pt idx="2254">
                  <c:v>72.066999999999993</c:v>
                </c:pt>
                <c:pt idx="2255">
                  <c:v>72.100339999999989</c:v>
                </c:pt>
                <c:pt idx="2256">
                  <c:v>72.133660000000006</c:v>
                </c:pt>
                <c:pt idx="2257">
                  <c:v>72.162839999999989</c:v>
                </c:pt>
                <c:pt idx="2258">
                  <c:v>72.191999999999993</c:v>
                </c:pt>
                <c:pt idx="2259">
                  <c:v>72.225339999999989</c:v>
                </c:pt>
                <c:pt idx="2260">
                  <c:v>72.258660000000006</c:v>
                </c:pt>
                <c:pt idx="2261">
                  <c:v>72.292000000000002</c:v>
                </c:pt>
                <c:pt idx="2262">
                  <c:v>72.321160000000006</c:v>
                </c:pt>
                <c:pt idx="2263">
                  <c:v>72.350339999999989</c:v>
                </c:pt>
                <c:pt idx="2264">
                  <c:v>72.383660000000006</c:v>
                </c:pt>
                <c:pt idx="2265">
                  <c:v>72.417000000000328</c:v>
                </c:pt>
                <c:pt idx="2266">
                  <c:v>72.450320000000005</c:v>
                </c:pt>
                <c:pt idx="2267">
                  <c:v>72.479500000000002</c:v>
                </c:pt>
                <c:pt idx="2268">
                  <c:v>72.508660000000006</c:v>
                </c:pt>
                <c:pt idx="2269">
                  <c:v>72.542000000000002</c:v>
                </c:pt>
                <c:pt idx="2270">
                  <c:v>72.575319999999948</c:v>
                </c:pt>
                <c:pt idx="2271">
                  <c:v>72.604500000000002</c:v>
                </c:pt>
                <c:pt idx="2272">
                  <c:v>72.633660000000006</c:v>
                </c:pt>
                <c:pt idx="2273">
                  <c:v>72.667000000000002</c:v>
                </c:pt>
                <c:pt idx="2274">
                  <c:v>72.700320000000005</c:v>
                </c:pt>
                <c:pt idx="2275">
                  <c:v>72.733680000000007</c:v>
                </c:pt>
                <c:pt idx="2276">
                  <c:v>72.762820000000005</c:v>
                </c:pt>
                <c:pt idx="2277">
                  <c:v>72.792000000000002</c:v>
                </c:pt>
                <c:pt idx="2278">
                  <c:v>72.825319999999948</c:v>
                </c:pt>
                <c:pt idx="2279">
                  <c:v>72.858679999999978</c:v>
                </c:pt>
                <c:pt idx="2280">
                  <c:v>72.891999999999996</c:v>
                </c:pt>
                <c:pt idx="2281">
                  <c:v>72.921180000000007</c:v>
                </c:pt>
                <c:pt idx="2282">
                  <c:v>72.950320000000005</c:v>
                </c:pt>
                <c:pt idx="2283">
                  <c:v>72.983680000000007</c:v>
                </c:pt>
                <c:pt idx="2284">
                  <c:v>73.016999999999996</c:v>
                </c:pt>
                <c:pt idx="2285">
                  <c:v>73.050339999999949</c:v>
                </c:pt>
                <c:pt idx="2286">
                  <c:v>73.079499999999982</c:v>
                </c:pt>
                <c:pt idx="2287">
                  <c:v>73.108679999999978</c:v>
                </c:pt>
                <c:pt idx="2288">
                  <c:v>73.141999999999996</c:v>
                </c:pt>
                <c:pt idx="2289">
                  <c:v>73.175339999999494</c:v>
                </c:pt>
                <c:pt idx="2290">
                  <c:v>73.204499999999996</c:v>
                </c:pt>
                <c:pt idx="2291">
                  <c:v>73.233680000000007</c:v>
                </c:pt>
                <c:pt idx="2292">
                  <c:v>73.266999999999996</c:v>
                </c:pt>
                <c:pt idx="2293">
                  <c:v>73.300339999999949</c:v>
                </c:pt>
                <c:pt idx="2294">
                  <c:v>73.333659999999995</c:v>
                </c:pt>
                <c:pt idx="2295">
                  <c:v>73.362839999999949</c:v>
                </c:pt>
                <c:pt idx="2296">
                  <c:v>73.391999999999996</c:v>
                </c:pt>
                <c:pt idx="2297">
                  <c:v>73.425339999999949</c:v>
                </c:pt>
                <c:pt idx="2298">
                  <c:v>73.458659999999995</c:v>
                </c:pt>
                <c:pt idx="2299">
                  <c:v>73.492000000000004</c:v>
                </c:pt>
                <c:pt idx="2300">
                  <c:v>73.521159999999995</c:v>
                </c:pt>
                <c:pt idx="2301">
                  <c:v>73.550339999999949</c:v>
                </c:pt>
                <c:pt idx="2302">
                  <c:v>73.583659999999995</c:v>
                </c:pt>
                <c:pt idx="2303">
                  <c:v>73.617000000000004</c:v>
                </c:pt>
                <c:pt idx="2304">
                  <c:v>73.650339999999858</c:v>
                </c:pt>
                <c:pt idx="2305">
                  <c:v>73.679499999999948</c:v>
                </c:pt>
                <c:pt idx="2306">
                  <c:v>73.708659999999995</c:v>
                </c:pt>
                <c:pt idx="2307">
                  <c:v>73.742000000000004</c:v>
                </c:pt>
                <c:pt idx="2308">
                  <c:v>73.775339999999858</c:v>
                </c:pt>
                <c:pt idx="2309">
                  <c:v>73.804500000000004</c:v>
                </c:pt>
                <c:pt idx="2310">
                  <c:v>73.833659999999995</c:v>
                </c:pt>
                <c:pt idx="2311">
                  <c:v>73.867000000000004</c:v>
                </c:pt>
                <c:pt idx="2312">
                  <c:v>73.90034</c:v>
                </c:pt>
                <c:pt idx="2313">
                  <c:v>73.933660000000344</c:v>
                </c:pt>
                <c:pt idx="2314">
                  <c:v>73.96284</c:v>
                </c:pt>
                <c:pt idx="2315">
                  <c:v>73.992000000000004</c:v>
                </c:pt>
                <c:pt idx="2316">
                  <c:v>74.025339999999858</c:v>
                </c:pt>
                <c:pt idx="2317">
                  <c:v>74.058660000000003</c:v>
                </c:pt>
                <c:pt idx="2318">
                  <c:v>74.092000000000013</c:v>
                </c:pt>
                <c:pt idx="2319">
                  <c:v>74.121160000000003</c:v>
                </c:pt>
                <c:pt idx="2320">
                  <c:v>74.150339999999858</c:v>
                </c:pt>
                <c:pt idx="2321">
                  <c:v>74.183660000000003</c:v>
                </c:pt>
                <c:pt idx="2322">
                  <c:v>74.217000000000027</c:v>
                </c:pt>
                <c:pt idx="2323">
                  <c:v>74.25033999999998</c:v>
                </c:pt>
                <c:pt idx="2324">
                  <c:v>74.279499999999999</c:v>
                </c:pt>
                <c:pt idx="2325">
                  <c:v>74.308660000000003</c:v>
                </c:pt>
                <c:pt idx="2326">
                  <c:v>74.342000000000013</c:v>
                </c:pt>
                <c:pt idx="2327">
                  <c:v>74.375339999999497</c:v>
                </c:pt>
                <c:pt idx="2328">
                  <c:v>74.404500000000027</c:v>
                </c:pt>
                <c:pt idx="2329">
                  <c:v>74.433660000000344</c:v>
                </c:pt>
                <c:pt idx="2330">
                  <c:v>74.467000000000027</c:v>
                </c:pt>
                <c:pt idx="2331">
                  <c:v>74.50033999999998</c:v>
                </c:pt>
                <c:pt idx="2332">
                  <c:v>74.533660000000026</c:v>
                </c:pt>
                <c:pt idx="2333">
                  <c:v>74.56283999999998</c:v>
                </c:pt>
                <c:pt idx="2334">
                  <c:v>74.592000000000013</c:v>
                </c:pt>
                <c:pt idx="2335">
                  <c:v>74.625339999999497</c:v>
                </c:pt>
                <c:pt idx="2336">
                  <c:v>74.658659999999998</c:v>
                </c:pt>
                <c:pt idx="2337">
                  <c:v>74.691999999999993</c:v>
                </c:pt>
                <c:pt idx="2338">
                  <c:v>74.721160000000026</c:v>
                </c:pt>
                <c:pt idx="2339">
                  <c:v>74.75033999999998</c:v>
                </c:pt>
                <c:pt idx="2340">
                  <c:v>74.783660000000026</c:v>
                </c:pt>
                <c:pt idx="2341">
                  <c:v>74.816999999999993</c:v>
                </c:pt>
                <c:pt idx="2342">
                  <c:v>74.850339999999989</c:v>
                </c:pt>
                <c:pt idx="2343">
                  <c:v>74.879499999999979</c:v>
                </c:pt>
                <c:pt idx="2344">
                  <c:v>74.908660000000026</c:v>
                </c:pt>
                <c:pt idx="2345">
                  <c:v>74.942000000000007</c:v>
                </c:pt>
                <c:pt idx="2346">
                  <c:v>74.975339999999989</c:v>
                </c:pt>
                <c:pt idx="2347">
                  <c:v>75.004499999999993</c:v>
                </c:pt>
                <c:pt idx="2348">
                  <c:v>75.033660000000026</c:v>
                </c:pt>
                <c:pt idx="2349">
                  <c:v>75.066999999999993</c:v>
                </c:pt>
                <c:pt idx="2350">
                  <c:v>75.100339999999989</c:v>
                </c:pt>
                <c:pt idx="2351">
                  <c:v>75.133660000000006</c:v>
                </c:pt>
                <c:pt idx="2352">
                  <c:v>75.162839999999989</c:v>
                </c:pt>
                <c:pt idx="2353">
                  <c:v>75.191999999999993</c:v>
                </c:pt>
                <c:pt idx="2354">
                  <c:v>75.225339999999989</c:v>
                </c:pt>
                <c:pt idx="2355">
                  <c:v>75.258660000000006</c:v>
                </c:pt>
                <c:pt idx="2356">
                  <c:v>75.292000000000002</c:v>
                </c:pt>
                <c:pt idx="2357">
                  <c:v>75.321160000000006</c:v>
                </c:pt>
                <c:pt idx="2358">
                  <c:v>75.350339999999989</c:v>
                </c:pt>
                <c:pt idx="2359">
                  <c:v>75.383660000000006</c:v>
                </c:pt>
                <c:pt idx="2360">
                  <c:v>75.417000000000328</c:v>
                </c:pt>
                <c:pt idx="2361">
                  <c:v>75.450320000000005</c:v>
                </c:pt>
                <c:pt idx="2362">
                  <c:v>75.479500000000002</c:v>
                </c:pt>
                <c:pt idx="2363">
                  <c:v>75.508660000000006</c:v>
                </c:pt>
                <c:pt idx="2364">
                  <c:v>75.542000000000002</c:v>
                </c:pt>
                <c:pt idx="2365">
                  <c:v>75.575319999999948</c:v>
                </c:pt>
                <c:pt idx="2366">
                  <c:v>75.604500000000002</c:v>
                </c:pt>
                <c:pt idx="2367">
                  <c:v>75.633660000000006</c:v>
                </c:pt>
                <c:pt idx="2368">
                  <c:v>75.667000000000002</c:v>
                </c:pt>
                <c:pt idx="2369">
                  <c:v>75.700320000000005</c:v>
                </c:pt>
                <c:pt idx="2370">
                  <c:v>75.733680000000007</c:v>
                </c:pt>
                <c:pt idx="2371">
                  <c:v>75.762820000000005</c:v>
                </c:pt>
                <c:pt idx="2372">
                  <c:v>75.792000000000002</c:v>
                </c:pt>
                <c:pt idx="2373">
                  <c:v>75.825319999999948</c:v>
                </c:pt>
                <c:pt idx="2374">
                  <c:v>75.858679999999978</c:v>
                </c:pt>
                <c:pt idx="2375">
                  <c:v>75.891999999999996</c:v>
                </c:pt>
                <c:pt idx="2376">
                  <c:v>75.921180000000007</c:v>
                </c:pt>
                <c:pt idx="2377">
                  <c:v>75.950320000000005</c:v>
                </c:pt>
                <c:pt idx="2378">
                  <c:v>75.983680000000007</c:v>
                </c:pt>
                <c:pt idx="2379">
                  <c:v>76.016999999999996</c:v>
                </c:pt>
                <c:pt idx="2380">
                  <c:v>76.050339999999949</c:v>
                </c:pt>
                <c:pt idx="2381">
                  <c:v>76.079499999999982</c:v>
                </c:pt>
                <c:pt idx="2382">
                  <c:v>76.108679999999978</c:v>
                </c:pt>
                <c:pt idx="2383">
                  <c:v>76.141999999999996</c:v>
                </c:pt>
                <c:pt idx="2384">
                  <c:v>76.175339999999494</c:v>
                </c:pt>
                <c:pt idx="2385">
                  <c:v>76.204499999999996</c:v>
                </c:pt>
                <c:pt idx="2386">
                  <c:v>76.233680000000007</c:v>
                </c:pt>
                <c:pt idx="2387">
                  <c:v>76.266999999999996</c:v>
                </c:pt>
                <c:pt idx="2388">
                  <c:v>76.300339999999949</c:v>
                </c:pt>
                <c:pt idx="2389">
                  <c:v>76.333659999999995</c:v>
                </c:pt>
                <c:pt idx="2390">
                  <c:v>76.362839999999949</c:v>
                </c:pt>
                <c:pt idx="2391">
                  <c:v>76.391999999999996</c:v>
                </c:pt>
                <c:pt idx="2392">
                  <c:v>76.425339999999949</c:v>
                </c:pt>
                <c:pt idx="2393">
                  <c:v>76.458659999999995</c:v>
                </c:pt>
                <c:pt idx="2394">
                  <c:v>76.492000000000004</c:v>
                </c:pt>
                <c:pt idx="2395">
                  <c:v>76.521159999999995</c:v>
                </c:pt>
                <c:pt idx="2396">
                  <c:v>76.550339999999949</c:v>
                </c:pt>
                <c:pt idx="2397">
                  <c:v>76.583659999999995</c:v>
                </c:pt>
                <c:pt idx="2398">
                  <c:v>76.617000000000004</c:v>
                </c:pt>
                <c:pt idx="2399">
                  <c:v>76.650339999999858</c:v>
                </c:pt>
                <c:pt idx="2400">
                  <c:v>76.679499999999948</c:v>
                </c:pt>
                <c:pt idx="2401">
                  <c:v>76.708659999999995</c:v>
                </c:pt>
                <c:pt idx="2402">
                  <c:v>76.742000000000004</c:v>
                </c:pt>
                <c:pt idx="2403">
                  <c:v>76.775339999999858</c:v>
                </c:pt>
                <c:pt idx="2404">
                  <c:v>76.804500000000004</c:v>
                </c:pt>
                <c:pt idx="2405">
                  <c:v>76.833659999999995</c:v>
                </c:pt>
                <c:pt idx="2406">
                  <c:v>76.867000000000004</c:v>
                </c:pt>
                <c:pt idx="2407">
                  <c:v>76.90034</c:v>
                </c:pt>
                <c:pt idx="2408">
                  <c:v>76.933660000000344</c:v>
                </c:pt>
                <c:pt idx="2409">
                  <c:v>76.96284</c:v>
                </c:pt>
                <c:pt idx="2410">
                  <c:v>76.992000000000004</c:v>
                </c:pt>
                <c:pt idx="2411">
                  <c:v>77.025339999999858</c:v>
                </c:pt>
                <c:pt idx="2412">
                  <c:v>77.058660000000003</c:v>
                </c:pt>
                <c:pt idx="2413">
                  <c:v>77.092000000000013</c:v>
                </c:pt>
                <c:pt idx="2414">
                  <c:v>77.121160000000003</c:v>
                </c:pt>
                <c:pt idx="2415">
                  <c:v>77.150339999999858</c:v>
                </c:pt>
                <c:pt idx="2416">
                  <c:v>77.183660000000003</c:v>
                </c:pt>
                <c:pt idx="2417">
                  <c:v>77.217000000000027</c:v>
                </c:pt>
                <c:pt idx="2418">
                  <c:v>77.25033999999998</c:v>
                </c:pt>
                <c:pt idx="2419">
                  <c:v>77.279499999999999</c:v>
                </c:pt>
                <c:pt idx="2420">
                  <c:v>77.308660000000003</c:v>
                </c:pt>
                <c:pt idx="2421">
                  <c:v>77.342000000000013</c:v>
                </c:pt>
                <c:pt idx="2422">
                  <c:v>77.375339999999497</c:v>
                </c:pt>
                <c:pt idx="2423">
                  <c:v>77.404500000000027</c:v>
                </c:pt>
                <c:pt idx="2424">
                  <c:v>77.433660000000344</c:v>
                </c:pt>
                <c:pt idx="2425">
                  <c:v>77.467000000000027</c:v>
                </c:pt>
                <c:pt idx="2426">
                  <c:v>77.50033999999998</c:v>
                </c:pt>
                <c:pt idx="2427">
                  <c:v>77.533660000000026</c:v>
                </c:pt>
                <c:pt idx="2428">
                  <c:v>77.56283999999998</c:v>
                </c:pt>
                <c:pt idx="2429">
                  <c:v>77.592000000000013</c:v>
                </c:pt>
                <c:pt idx="2430">
                  <c:v>77.625339999999497</c:v>
                </c:pt>
                <c:pt idx="2431">
                  <c:v>77.658659999999998</c:v>
                </c:pt>
                <c:pt idx="2432">
                  <c:v>77.691999999999993</c:v>
                </c:pt>
                <c:pt idx="2433">
                  <c:v>77.721160000000026</c:v>
                </c:pt>
                <c:pt idx="2434">
                  <c:v>77.75033999999998</c:v>
                </c:pt>
                <c:pt idx="2435">
                  <c:v>77.783660000000026</c:v>
                </c:pt>
                <c:pt idx="2436">
                  <c:v>77.816999999999993</c:v>
                </c:pt>
                <c:pt idx="2437">
                  <c:v>77.850339999999989</c:v>
                </c:pt>
                <c:pt idx="2438">
                  <c:v>77.879499999999979</c:v>
                </c:pt>
                <c:pt idx="2439">
                  <c:v>77.908660000000026</c:v>
                </c:pt>
                <c:pt idx="2440">
                  <c:v>77.942000000000007</c:v>
                </c:pt>
                <c:pt idx="2441">
                  <c:v>77.975339999999989</c:v>
                </c:pt>
                <c:pt idx="2442">
                  <c:v>78.004499999999993</c:v>
                </c:pt>
                <c:pt idx="2443">
                  <c:v>78.033660000000026</c:v>
                </c:pt>
                <c:pt idx="2444">
                  <c:v>78.066999999999993</c:v>
                </c:pt>
                <c:pt idx="2445">
                  <c:v>78.100339999999989</c:v>
                </c:pt>
                <c:pt idx="2446">
                  <c:v>78.133660000000006</c:v>
                </c:pt>
                <c:pt idx="2447">
                  <c:v>78.162839999999989</c:v>
                </c:pt>
                <c:pt idx="2448">
                  <c:v>78.191999999999993</c:v>
                </c:pt>
                <c:pt idx="2449">
                  <c:v>78.225339999999989</c:v>
                </c:pt>
                <c:pt idx="2450">
                  <c:v>78.258660000000006</c:v>
                </c:pt>
                <c:pt idx="2451">
                  <c:v>78.292000000000002</c:v>
                </c:pt>
                <c:pt idx="2452">
                  <c:v>78.321160000000006</c:v>
                </c:pt>
                <c:pt idx="2453">
                  <c:v>78.350339999999989</c:v>
                </c:pt>
                <c:pt idx="2454">
                  <c:v>78.383660000000006</c:v>
                </c:pt>
                <c:pt idx="2455">
                  <c:v>78.417000000000328</c:v>
                </c:pt>
                <c:pt idx="2456">
                  <c:v>78.450320000000005</c:v>
                </c:pt>
                <c:pt idx="2457">
                  <c:v>78.479500000000002</c:v>
                </c:pt>
                <c:pt idx="2458">
                  <c:v>78.508660000000006</c:v>
                </c:pt>
                <c:pt idx="2459">
                  <c:v>78.542000000000002</c:v>
                </c:pt>
                <c:pt idx="2460">
                  <c:v>78.575319999999948</c:v>
                </c:pt>
                <c:pt idx="2461">
                  <c:v>78.604500000000002</c:v>
                </c:pt>
                <c:pt idx="2462">
                  <c:v>78.633660000000006</c:v>
                </c:pt>
                <c:pt idx="2463">
                  <c:v>78.667000000000002</c:v>
                </c:pt>
                <c:pt idx="2464">
                  <c:v>78.700320000000005</c:v>
                </c:pt>
                <c:pt idx="2465">
                  <c:v>78.733680000000007</c:v>
                </c:pt>
                <c:pt idx="2466">
                  <c:v>78.762820000000005</c:v>
                </c:pt>
                <c:pt idx="2467">
                  <c:v>78.792000000000002</c:v>
                </c:pt>
                <c:pt idx="2468">
                  <c:v>78.825319999999948</c:v>
                </c:pt>
                <c:pt idx="2469">
                  <c:v>78.858679999999978</c:v>
                </c:pt>
                <c:pt idx="2470">
                  <c:v>78.891999999999996</c:v>
                </c:pt>
                <c:pt idx="2471">
                  <c:v>78.921180000000007</c:v>
                </c:pt>
                <c:pt idx="2472">
                  <c:v>78.950320000000005</c:v>
                </c:pt>
                <c:pt idx="2473">
                  <c:v>78.983680000000007</c:v>
                </c:pt>
                <c:pt idx="2474">
                  <c:v>79.016999999999996</c:v>
                </c:pt>
                <c:pt idx="2475">
                  <c:v>79.050339999999949</c:v>
                </c:pt>
                <c:pt idx="2476">
                  <c:v>79.079499999999982</c:v>
                </c:pt>
                <c:pt idx="2477">
                  <c:v>79.108679999999978</c:v>
                </c:pt>
                <c:pt idx="2478">
                  <c:v>79.141999999999996</c:v>
                </c:pt>
                <c:pt idx="2479">
                  <c:v>79.175339999999494</c:v>
                </c:pt>
                <c:pt idx="2480">
                  <c:v>79.204499999999996</c:v>
                </c:pt>
                <c:pt idx="2481">
                  <c:v>79.233680000000007</c:v>
                </c:pt>
                <c:pt idx="2482">
                  <c:v>79.266999999999996</c:v>
                </c:pt>
                <c:pt idx="2483">
                  <c:v>79.300339999999949</c:v>
                </c:pt>
                <c:pt idx="2484">
                  <c:v>79.333659999999995</c:v>
                </c:pt>
                <c:pt idx="2485">
                  <c:v>79.362839999999949</c:v>
                </c:pt>
                <c:pt idx="2486">
                  <c:v>79.391999999999996</c:v>
                </c:pt>
                <c:pt idx="2487">
                  <c:v>79.425339999999949</c:v>
                </c:pt>
                <c:pt idx="2488">
                  <c:v>79.458659999999995</c:v>
                </c:pt>
                <c:pt idx="2489">
                  <c:v>79.492000000000004</c:v>
                </c:pt>
                <c:pt idx="2490">
                  <c:v>79.521159999999995</c:v>
                </c:pt>
                <c:pt idx="2491">
                  <c:v>79.550339999999949</c:v>
                </c:pt>
                <c:pt idx="2492">
                  <c:v>79.583659999999995</c:v>
                </c:pt>
                <c:pt idx="2493">
                  <c:v>79.617000000000004</c:v>
                </c:pt>
                <c:pt idx="2494">
                  <c:v>79.650339999999858</c:v>
                </c:pt>
                <c:pt idx="2495">
                  <c:v>79.679499999999948</c:v>
                </c:pt>
                <c:pt idx="2496">
                  <c:v>79.708659999999995</c:v>
                </c:pt>
                <c:pt idx="2497">
                  <c:v>79.742000000000004</c:v>
                </c:pt>
                <c:pt idx="2498">
                  <c:v>79.775339999999858</c:v>
                </c:pt>
                <c:pt idx="2499">
                  <c:v>79.804500000000004</c:v>
                </c:pt>
                <c:pt idx="2500">
                  <c:v>79.833659999999995</c:v>
                </c:pt>
                <c:pt idx="2501">
                  <c:v>79.867000000000004</c:v>
                </c:pt>
                <c:pt idx="2502">
                  <c:v>79.90034</c:v>
                </c:pt>
                <c:pt idx="2503">
                  <c:v>79.933660000000344</c:v>
                </c:pt>
                <c:pt idx="2504">
                  <c:v>79.96284</c:v>
                </c:pt>
                <c:pt idx="2505">
                  <c:v>79.992000000000004</c:v>
                </c:pt>
                <c:pt idx="2506">
                  <c:v>80.025339999999858</c:v>
                </c:pt>
                <c:pt idx="2507">
                  <c:v>80.058660000000003</c:v>
                </c:pt>
                <c:pt idx="2508">
                  <c:v>80.092000000000013</c:v>
                </c:pt>
                <c:pt idx="2509">
                  <c:v>80.121160000000003</c:v>
                </c:pt>
                <c:pt idx="2510">
                  <c:v>80.150339999999858</c:v>
                </c:pt>
                <c:pt idx="2511">
                  <c:v>80.183660000000003</c:v>
                </c:pt>
                <c:pt idx="2512">
                  <c:v>80.217000000000027</c:v>
                </c:pt>
                <c:pt idx="2513">
                  <c:v>80.25033999999998</c:v>
                </c:pt>
                <c:pt idx="2514">
                  <c:v>80.279499999999999</c:v>
                </c:pt>
                <c:pt idx="2515">
                  <c:v>80.308660000000003</c:v>
                </c:pt>
                <c:pt idx="2516">
                  <c:v>80.342000000000013</c:v>
                </c:pt>
                <c:pt idx="2517">
                  <c:v>80.375339999999497</c:v>
                </c:pt>
                <c:pt idx="2518">
                  <c:v>80.404500000000027</c:v>
                </c:pt>
                <c:pt idx="2519">
                  <c:v>80.433660000000344</c:v>
                </c:pt>
                <c:pt idx="2520">
                  <c:v>80.467000000000027</c:v>
                </c:pt>
                <c:pt idx="2521">
                  <c:v>80.50033999999998</c:v>
                </c:pt>
                <c:pt idx="2522">
                  <c:v>80.533660000000026</c:v>
                </c:pt>
                <c:pt idx="2523">
                  <c:v>80.56283999999998</c:v>
                </c:pt>
                <c:pt idx="2524">
                  <c:v>80.592000000000013</c:v>
                </c:pt>
                <c:pt idx="2525">
                  <c:v>80.625339999999497</c:v>
                </c:pt>
                <c:pt idx="2526">
                  <c:v>80.658659999999998</c:v>
                </c:pt>
                <c:pt idx="2527">
                  <c:v>80.691999999999993</c:v>
                </c:pt>
                <c:pt idx="2528">
                  <c:v>80.721160000000026</c:v>
                </c:pt>
                <c:pt idx="2529">
                  <c:v>80.75033999999998</c:v>
                </c:pt>
                <c:pt idx="2530">
                  <c:v>80.783660000000026</c:v>
                </c:pt>
                <c:pt idx="2531">
                  <c:v>80.816999999999993</c:v>
                </c:pt>
                <c:pt idx="2532">
                  <c:v>80.850339999999989</c:v>
                </c:pt>
                <c:pt idx="2533">
                  <c:v>80.879499999999979</c:v>
                </c:pt>
                <c:pt idx="2534">
                  <c:v>80.908660000000026</c:v>
                </c:pt>
                <c:pt idx="2535">
                  <c:v>80.942000000000007</c:v>
                </c:pt>
                <c:pt idx="2536">
                  <c:v>80.975339999999989</c:v>
                </c:pt>
                <c:pt idx="2537">
                  <c:v>81.004499999999993</c:v>
                </c:pt>
                <c:pt idx="2538">
                  <c:v>81.033660000000026</c:v>
                </c:pt>
                <c:pt idx="2539">
                  <c:v>81.066999999999993</c:v>
                </c:pt>
                <c:pt idx="2540">
                  <c:v>81.100339999999989</c:v>
                </c:pt>
                <c:pt idx="2541">
                  <c:v>81.133660000000006</c:v>
                </c:pt>
                <c:pt idx="2542">
                  <c:v>81.162839999999989</c:v>
                </c:pt>
                <c:pt idx="2543">
                  <c:v>81.191999999999993</c:v>
                </c:pt>
                <c:pt idx="2544">
                  <c:v>81.225339999999989</c:v>
                </c:pt>
                <c:pt idx="2545">
                  <c:v>81.258660000000006</c:v>
                </c:pt>
                <c:pt idx="2546">
                  <c:v>81.292000000000002</c:v>
                </c:pt>
                <c:pt idx="2547">
                  <c:v>81.321160000000006</c:v>
                </c:pt>
                <c:pt idx="2548">
                  <c:v>81.350339999999989</c:v>
                </c:pt>
                <c:pt idx="2549">
                  <c:v>81.383660000000006</c:v>
                </c:pt>
                <c:pt idx="2550">
                  <c:v>81.417000000000328</c:v>
                </c:pt>
                <c:pt idx="2551">
                  <c:v>81.450320000000005</c:v>
                </c:pt>
                <c:pt idx="2552">
                  <c:v>81.479500000000002</c:v>
                </c:pt>
                <c:pt idx="2553">
                  <c:v>81.508660000000006</c:v>
                </c:pt>
                <c:pt idx="2554">
                  <c:v>81.542000000000002</c:v>
                </c:pt>
                <c:pt idx="2555">
                  <c:v>81.575319999999948</c:v>
                </c:pt>
                <c:pt idx="2556">
                  <c:v>81.604500000000002</c:v>
                </c:pt>
                <c:pt idx="2557">
                  <c:v>81.633660000000006</c:v>
                </c:pt>
                <c:pt idx="2558">
                  <c:v>81.667000000000002</c:v>
                </c:pt>
                <c:pt idx="2559">
                  <c:v>81.700320000000005</c:v>
                </c:pt>
                <c:pt idx="2560">
                  <c:v>81.733680000000007</c:v>
                </c:pt>
                <c:pt idx="2561">
                  <c:v>81.762820000000005</c:v>
                </c:pt>
                <c:pt idx="2562">
                  <c:v>81.792000000000002</c:v>
                </c:pt>
                <c:pt idx="2563">
                  <c:v>81.825319999999948</c:v>
                </c:pt>
                <c:pt idx="2564">
                  <c:v>81.858679999999978</c:v>
                </c:pt>
                <c:pt idx="2565">
                  <c:v>81.891999999999996</c:v>
                </c:pt>
                <c:pt idx="2566">
                  <c:v>81.921180000000007</c:v>
                </c:pt>
                <c:pt idx="2567">
                  <c:v>81.950320000000005</c:v>
                </c:pt>
                <c:pt idx="2568">
                  <c:v>81.983680000000007</c:v>
                </c:pt>
                <c:pt idx="2569">
                  <c:v>82.016999999999996</c:v>
                </c:pt>
                <c:pt idx="2570">
                  <c:v>82.050339999999949</c:v>
                </c:pt>
                <c:pt idx="2571">
                  <c:v>82.079499999999982</c:v>
                </c:pt>
                <c:pt idx="2572">
                  <c:v>82.108679999999978</c:v>
                </c:pt>
                <c:pt idx="2573">
                  <c:v>82.141999999999996</c:v>
                </c:pt>
                <c:pt idx="2574">
                  <c:v>82.175339999999494</c:v>
                </c:pt>
                <c:pt idx="2575">
                  <c:v>82.204499999999996</c:v>
                </c:pt>
                <c:pt idx="2576">
                  <c:v>82.233680000000007</c:v>
                </c:pt>
                <c:pt idx="2577">
                  <c:v>82.266999999999996</c:v>
                </c:pt>
                <c:pt idx="2578">
                  <c:v>82.300339999999949</c:v>
                </c:pt>
                <c:pt idx="2579">
                  <c:v>82.333680000000001</c:v>
                </c:pt>
                <c:pt idx="2580">
                  <c:v>82.362839999999949</c:v>
                </c:pt>
                <c:pt idx="2581">
                  <c:v>82.391999999999996</c:v>
                </c:pt>
                <c:pt idx="2582">
                  <c:v>82.425339999999949</c:v>
                </c:pt>
                <c:pt idx="2583">
                  <c:v>82.458680000000001</c:v>
                </c:pt>
                <c:pt idx="2584">
                  <c:v>82.492000000000004</c:v>
                </c:pt>
                <c:pt idx="2585">
                  <c:v>82.521180000000001</c:v>
                </c:pt>
                <c:pt idx="2586">
                  <c:v>82.550339999999949</c:v>
                </c:pt>
                <c:pt idx="2587">
                  <c:v>82.583680000000001</c:v>
                </c:pt>
                <c:pt idx="2588">
                  <c:v>82.617000000000004</c:v>
                </c:pt>
                <c:pt idx="2589">
                  <c:v>82.650319999999979</c:v>
                </c:pt>
                <c:pt idx="2590">
                  <c:v>82.679499999999948</c:v>
                </c:pt>
                <c:pt idx="2591">
                  <c:v>82.708680000000001</c:v>
                </c:pt>
                <c:pt idx="2592">
                  <c:v>82.742000000000004</c:v>
                </c:pt>
                <c:pt idx="2593">
                  <c:v>82.775319999999979</c:v>
                </c:pt>
                <c:pt idx="2594">
                  <c:v>82.804500000000004</c:v>
                </c:pt>
                <c:pt idx="2595">
                  <c:v>82.833680000000001</c:v>
                </c:pt>
                <c:pt idx="2596">
                  <c:v>82.867000000000004</c:v>
                </c:pt>
                <c:pt idx="2597">
                  <c:v>82.900319999999994</c:v>
                </c:pt>
                <c:pt idx="2598">
                  <c:v>82.933679999999995</c:v>
                </c:pt>
                <c:pt idx="2599">
                  <c:v>82.962819999999994</c:v>
                </c:pt>
                <c:pt idx="2600">
                  <c:v>82.992000000000004</c:v>
                </c:pt>
                <c:pt idx="2601">
                  <c:v>83.025319999999979</c:v>
                </c:pt>
                <c:pt idx="2602">
                  <c:v>83.058679999999981</c:v>
                </c:pt>
                <c:pt idx="2603">
                  <c:v>83.092000000000013</c:v>
                </c:pt>
                <c:pt idx="2604">
                  <c:v>83.121179999999981</c:v>
                </c:pt>
                <c:pt idx="2605">
                  <c:v>83.150319999999979</c:v>
                </c:pt>
                <c:pt idx="2606">
                  <c:v>83.183679999999981</c:v>
                </c:pt>
                <c:pt idx="2607">
                  <c:v>83.217000000000027</c:v>
                </c:pt>
                <c:pt idx="2608">
                  <c:v>83.250320000000002</c:v>
                </c:pt>
                <c:pt idx="2609">
                  <c:v>83.279499999999999</c:v>
                </c:pt>
                <c:pt idx="2610">
                  <c:v>83.308679999999981</c:v>
                </c:pt>
                <c:pt idx="2611">
                  <c:v>83.342000000000013</c:v>
                </c:pt>
                <c:pt idx="2612">
                  <c:v>83.375319999999988</c:v>
                </c:pt>
                <c:pt idx="2613">
                  <c:v>83.404500000000027</c:v>
                </c:pt>
                <c:pt idx="2614">
                  <c:v>83.433679999999995</c:v>
                </c:pt>
                <c:pt idx="2615">
                  <c:v>83.467000000000027</c:v>
                </c:pt>
                <c:pt idx="2616">
                  <c:v>83.500320000000002</c:v>
                </c:pt>
                <c:pt idx="2617">
                  <c:v>83.533680000000004</c:v>
                </c:pt>
                <c:pt idx="2618">
                  <c:v>83.562820000000002</c:v>
                </c:pt>
                <c:pt idx="2619">
                  <c:v>83.592000000000013</c:v>
                </c:pt>
                <c:pt idx="2620">
                  <c:v>83.625319999999988</c:v>
                </c:pt>
                <c:pt idx="2621">
                  <c:v>83.658679999999919</c:v>
                </c:pt>
                <c:pt idx="2622">
                  <c:v>83.691999999999993</c:v>
                </c:pt>
                <c:pt idx="2623">
                  <c:v>83.721180000000004</c:v>
                </c:pt>
                <c:pt idx="2624">
                  <c:v>83.750320000000002</c:v>
                </c:pt>
                <c:pt idx="2625">
                  <c:v>83.783680000000004</c:v>
                </c:pt>
                <c:pt idx="2626">
                  <c:v>83.816999999999993</c:v>
                </c:pt>
                <c:pt idx="2627">
                  <c:v>83.850339999999989</c:v>
                </c:pt>
                <c:pt idx="2628">
                  <c:v>83.879499999999979</c:v>
                </c:pt>
                <c:pt idx="2629">
                  <c:v>83.908680000000004</c:v>
                </c:pt>
                <c:pt idx="2630">
                  <c:v>83.942000000000007</c:v>
                </c:pt>
                <c:pt idx="2631">
                  <c:v>83.975339999999989</c:v>
                </c:pt>
                <c:pt idx="2632">
                  <c:v>84.004499999999993</c:v>
                </c:pt>
                <c:pt idx="2633">
                  <c:v>84.033680000000004</c:v>
                </c:pt>
                <c:pt idx="2634">
                  <c:v>84.066999999999993</c:v>
                </c:pt>
                <c:pt idx="2635">
                  <c:v>84.100339999999989</c:v>
                </c:pt>
                <c:pt idx="2636">
                  <c:v>84.133679999999998</c:v>
                </c:pt>
                <c:pt idx="2637">
                  <c:v>84.162819999999982</c:v>
                </c:pt>
                <c:pt idx="2638">
                  <c:v>84.191999999999993</c:v>
                </c:pt>
                <c:pt idx="2639">
                  <c:v>84.225339999999989</c:v>
                </c:pt>
                <c:pt idx="2640">
                  <c:v>84.258679999999998</c:v>
                </c:pt>
                <c:pt idx="2641">
                  <c:v>84.292000000000002</c:v>
                </c:pt>
                <c:pt idx="2642">
                  <c:v>84.321179999999998</c:v>
                </c:pt>
                <c:pt idx="2643">
                  <c:v>84.350339999999989</c:v>
                </c:pt>
                <c:pt idx="2644">
                  <c:v>84.383679999999998</c:v>
                </c:pt>
                <c:pt idx="2645">
                  <c:v>84.417000000000328</c:v>
                </c:pt>
                <c:pt idx="2646">
                  <c:v>84.450320000000005</c:v>
                </c:pt>
                <c:pt idx="2647">
                  <c:v>84.479500000000002</c:v>
                </c:pt>
                <c:pt idx="2648">
                  <c:v>84.508679999999998</c:v>
                </c:pt>
                <c:pt idx="2649">
                  <c:v>84.542000000000002</c:v>
                </c:pt>
                <c:pt idx="2650">
                  <c:v>84.575319999999948</c:v>
                </c:pt>
                <c:pt idx="2651">
                  <c:v>84.604500000000002</c:v>
                </c:pt>
                <c:pt idx="2652">
                  <c:v>84.633679999999998</c:v>
                </c:pt>
                <c:pt idx="2653">
                  <c:v>84.667000000000002</c:v>
                </c:pt>
                <c:pt idx="2654">
                  <c:v>84.700320000000005</c:v>
                </c:pt>
                <c:pt idx="2655">
                  <c:v>84.733680000000007</c:v>
                </c:pt>
                <c:pt idx="2656">
                  <c:v>84.762820000000005</c:v>
                </c:pt>
                <c:pt idx="2657">
                  <c:v>84.792000000000002</c:v>
                </c:pt>
                <c:pt idx="2658">
                  <c:v>84.825319999999948</c:v>
                </c:pt>
                <c:pt idx="2659">
                  <c:v>84.858679999999978</c:v>
                </c:pt>
                <c:pt idx="2660">
                  <c:v>84.891999999999996</c:v>
                </c:pt>
                <c:pt idx="2661">
                  <c:v>84.921180000000007</c:v>
                </c:pt>
                <c:pt idx="2662">
                  <c:v>84.950320000000005</c:v>
                </c:pt>
                <c:pt idx="2663">
                  <c:v>84.983680000000007</c:v>
                </c:pt>
                <c:pt idx="2664">
                  <c:v>85.016999999999996</c:v>
                </c:pt>
                <c:pt idx="2665">
                  <c:v>85.050339999999949</c:v>
                </c:pt>
                <c:pt idx="2666">
                  <c:v>85.079499999999982</c:v>
                </c:pt>
                <c:pt idx="2667">
                  <c:v>85.108679999999978</c:v>
                </c:pt>
                <c:pt idx="2668">
                  <c:v>85.141999999999996</c:v>
                </c:pt>
                <c:pt idx="2669">
                  <c:v>85.175339999999494</c:v>
                </c:pt>
                <c:pt idx="2670">
                  <c:v>85.204499999999996</c:v>
                </c:pt>
                <c:pt idx="2671">
                  <c:v>85.233680000000007</c:v>
                </c:pt>
                <c:pt idx="2672">
                  <c:v>85.266999999999996</c:v>
                </c:pt>
                <c:pt idx="2673">
                  <c:v>85.300339999999949</c:v>
                </c:pt>
                <c:pt idx="2674">
                  <c:v>85.333680000000001</c:v>
                </c:pt>
                <c:pt idx="2675">
                  <c:v>85.362839999999949</c:v>
                </c:pt>
                <c:pt idx="2676">
                  <c:v>85.391999999999996</c:v>
                </c:pt>
                <c:pt idx="2677">
                  <c:v>85.425339999999949</c:v>
                </c:pt>
                <c:pt idx="2678">
                  <c:v>85.458680000000001</c:v>
                </c:pt>
                <c:pt idx="2679">
                  <c:v>85.492000000000004</c:v>
                </c:pt>
                <c:pt idx="2680">
                  <c:v>85.521180000000001</c:v>
                </c:pt>
                <c:pt idx="2681">
                  <c:v>85.550339999999949</c:v>
                </c:pt>
                <c:pt idx="2682">
                  <c:v>85.583680000000001</c:v>
                </c:pt>
                <c:pt idx="2683">
                  <c:v>85.617000000000004</c:v>
                </c:pt>
                <c:pt idx="2684">
                  <c:v>85.650319999999979</c:v>
                </c:pt>
                <c:pt idx="2685">
                  <c:v>85.679499999999948</c:v>
                </c:pt>
                <c:pt idx="2686">
                  <c:v>85.708680000000001</c:v>
                </c:pt>
                <c:pt idx="2687">
                  <c:v>85.742000000000004</c:v>
                </c:pt>
                <c:pt idx="2688">
                  <c:v>85.775319999999979</c:v>
                </c:pt>
                <c:pt idx="2689">
                  <c:v>85.804500000000004</c:v>
                </c:pt>
                <c:pt idx="2690">
                  <c:v>85.833680000000001</c:v>
                </c:pt>
                <c:pt idx="2691">
                  <c:v>85.867000000000004</c:v>
                </c:pt>
                <c:pt idx="2692">
                  <c:v>85.900319999999994</c:v>
                </c:pt>
                <c:pt idx="2693">
                  <c:v>85.933679999999995</c:v>
                </c:pt>
                <c:pt idx="2694">
                  <c:v>85.962819999999994</c:v>
                </c:pt>
                <c:pt idx="2695">
                  <c:v>85.992000000000004</c:v>
                </c:pt>
                <c:pt idx="2696">
                  <c:v>86.025319999999979</c:v>
                </c:pt>
                <c:pt idx="2697">
                  <c:v>86.058679999999981</c:v>
                </c:pt>
                <c:pt idx="2698">
                  <c:v>86.092000000000013</c:v>
                </c:pt>
                <c:pt idx="2699">
                  <c:v>86.121179999999981</c:v>
                </c:pt>
                <c:pt idx="2700">
                  <c:v>86.150319999999979</c:v>
                </c:pt>
                <c:pt idx="2701">
                  <c:v>86.183679999999981</c:v>
                </c:pt>
                <c:pt idx="2702">
                  <c:v>86.217000000000027</c:v>
                </c:pt>
                <c:pt idx="2703">
                  <c:v>86.250320000000002</c:v>
                </c:pt>
                <c:pt idx="2704">
                  <c:v>86.279499999999999</c:v>
                </c:pt>
                <c:pt idx="2705">
                  <c:v>86.308679999999981</c:v>
                </c:pt>
                <c:pt idx="2706">
                  <c:v>86.342000000000013</c:v>
                </c:pt>
                <c:pt idx="2707">
                  <c:v>86.375319999999988</c:v>
                </c:pt>
                <c:pt idx="2708">
                  <c:v>86.404500000000027</c:v>
                </c:pt>
                <c:pt idx="2709">
                  <c:v>86.433679999999995</c:v>
                </c:pt>
                <c:pt idx="2710">
                  <c:v>86.467000000000027</c:v>
                </c:pt>
                <c:pt idx="2711">
                  <c:v>86.500320000000002</c:v>
                </c:pt>
                <c:pt idx="2712">
                  <c:v>86.533680000000004</c:v>
                </c:pt>
                <c:pt idx="2713">
                  <c:v>86.562820000000002</c:v>
                </c:pt>
                <c:pt idx="2714">
                  <c:v>86.592000000000013</c:v>
                </c:pt>
                <c:pt idx="2715">
                  <c:v>86.625319999999988</c:v>
                </c:pt>
                <c:pt idx="2716">
                  <c:v>86.658679999999919</c:v>
                </c:pt>
                <c:pt idx="2717">
                  <c:v>86.691999999999993</c:v>
                </c:pt>
                <c:pt idx="2718">
                  <c:v>86.721180000000004</c:v>
                </c:pt>
                <c:pt idx="2719">
                  <c:v>86.750320000000002</c:v>
                </c:pt>
                <c:pt idx="2720">
                  <c:v>86.783680000000004</c:v>
                </c:pt>
                <c:pt idx="2721">
                  <c:v>86.816999999999993</c:v>
                </c:pt>
                <c:pt idx="2722">
                  <c:v>86.850339999999989</c:v>
                </c:pt>
                <c:pt idx="2723">
                  <c:v>86.879499999999979</c:v>
                </c:pt>
                <c:pt idx="2724">
                  <c:v>86.908680000000004</c:v>
                </c:pt>
                <c:pt idx="2725">
                  <c:v>86.942000000000007</c:v>
                </c:pt>
                <c:pt idx="2726">
                  <c:v>86.975339999999989</c:v>
                </c:pt>
                <c:pt idx="2727">
                  <c:v>87.004499999999993</c:v>
                </c:pt>
                <c:pt idx="2728">
                  <c:v>87.033680000000004</c:v>
                </c:pt>
                <c:pt idx="2729">
                  <c:v>87.066999999999993</c:v>
                </c:pt>
                <c:pt idx="2730">
                  <c:v>87.100339999999989</c:v>
                </c:pt>
                <c:pt idx="2731">
                  <c:v>87.133679999999998</c:v>
                </c:pt>
                <c:pt idx="2732">
                  <c:v>87.162819999999982</c:v>
                </c:pt>
                <c:pt idx="2733">
                  <c:v>87.191999999999993</c:v>
                </c:pt>
                <c:pt idx="2734">
                  <c:v>87.225339999999989</c:v>
                </c:pt>
                <c:pt idx="2735">
                  <c:v>87.258679999999998</c:v>
                </c:pt>
                <c:pt idx="2736">
                  <c:v>87.292000000000002</c:v>
                </c:pt>
                <c:pt idx="2737">
                  <c:v>87.321179999999998</c:v>
                </c:pt>
                <c:pt idx="2738">
                  <c:v>87.350339999999989</c:v>
                </c:pt>
                <c:pt idx="2739">
                  <c:v>87.383679999999998</c:v>
                </c:pt>
                <c:pt idx="2740">
                  <c:v>87.417000000000328</c:v>
                </c:pt>
                <c:pt idx="2741">
                  <c:v>87.450320000000005</c:v>
                </c:pt>
                <c:pt idx="2742">
                  <c:v>87.479500000000002</c:v>
                </c:pt>
                <c:pt idx="2743">
                  <c:v>87.508679999999998</c:v>
                </c:pt>
                <c:pt idx="2744">
                  <c:v>87.542000000000002</c:v>
                </c:pt>
                <c:pt idx="2745">
                  <c:v>87.575319999999948</c:v>
                </c:pt>
                <c:pt idx="2746">
                  <c:v>87.604500000000002</c:v>
                </c:pt>
                <c:pt idx="2747">
                  <c:v>87.633679999999998</c:v>
                </c:pt>
                <c:pt idx="2748">
                  <c:v>87.667000000000002</c:v>
                </c:pt>
                <c:pt idx="2749">
                  <c:v>87.700320000000005</c:v>
                </c:pt>
                <c:pt idx="2750">
                  <c:v>87.733680000000007</c:v>
                </c:pt>
                <c:pt idx="2751">
                  <c:v>87.762820000000005</c:v>
                </c:pt>
                <c:pt idx="2752">
                  <c:v>87.792000000000002</c:v>
                </c:pt>
                <c:pt idx="2753">
                  <c:v>87.825319999999948</c:v>
                </c:pt>
                <c:pt idx="2754">
                  <c:v>87.858679999999978</c:v>
                </c:pt>
                <c:pt idx="2755">
                  <c:v>87.891999999999996</c:v>
                </c:pt>
                <c:pt idx="2756">
                  <c:v>87.921180000000007</c:v>
                </c:pt>
                <c:pt idx="2757">
                  <c:v>87.950320000000005</c:v>
                </c:pt>
                <c:pt idx="2758">
                  <c:v>87.983680000000007</c:v>
                </c:pt>
                <c:pt idx="2759">
                  <c:v>88.016999999999996</c:v>
                </c:pt>
                <c:pt idx="2760">
                  <c:v>88.050339999999949</c:v>
                </c:pt>
                <c:pt idx="2761">
                  <c:v>88.079499999999982</c:v>
                </c:pt>
                <c:pt idx="2762">
                  <c:v>88.108679999999978</c:v>
                </c:pt>
                <c:pt idx="2763">
                  <c:v>88.141999999999996</c:v>
                </c:pt>
                <c:pt idx="2764">
                  <c:v>88.175339999999494</c:v>
                </c:pt>
                <c:pt idx="2765">
                  <c:v>88.204499999999996</c:v>
                </c:pt>
                <c:pt idx="2766">
                  <c:v>88.233680000000007</c:v>
                </c:pt>
                <c:pt idx="2767">
                  <c:v>88.266999999999996</c:v>
                </c:pt>
                <c:pt idx="2768">
                  <c:v>88.300339999999949</c:v>
                </c:pt>
                <c:pt idx="2769">
                  <c:v>88.333680000000001</c:v>
                </c:pt>
                <c:pt idx="2770">
                  <c:v>88.362839999999949</c:v>
                </c:pt>
                <c:pt idx="2771">
                  <c:v>88.391999999999996</c:v>
                </c:pt>
                <c:pt idx="2772">
                  <c:v>88.425339999999949</c:v>
                </c:pt>
                <c:pt idx="2773">
                  <c:v>88.458680000000001</c:v>
                </c:pt>
                <c:pt idx="2774">
                  <c:v>88.492000000000004</c:v>
                </c:pt>
                <c:pt idx="2775">
                  <c:v>88.521180000000001</c:v>
                </c:pt>
                <c:pt idx="2776">
                  <c:v>88.550339999999949</c:v>
                </c:pt>
                <c:pt idx="2777">
                  <c:v>88.583680000000001</c:v>
                </c:pt>
                <c:pt idx="2778">
                  <c:v>88.617000000000004</c:v>
                </c:pt>
                <c:pt idx="2779">
                  <c:v>88.650319999999979</c:v>
                </c:pt>
                <c:pt idx="2780">
                  <c:v>88.679499999999948</c:v>
                </c:pt>
                <c:pt idx="2781">
                  <c:v>88.708680000000001</c:v>
                </c:pt>
                <c:pt idx="2782">
                  <c:v>88.742000000000004</c:v>
                </c:pt>
                <c:pt idx="2783">
                  <c:v>88.775319999999979</c:v>
                </c:pt>
                <c:pt idx="2784">
                  <c:v>88.804500000000004</c:v>
                </c:pt>
                <c:pt idx="2785">
                  <c:v>88.833680000000001</c:v>
                </c:pt>
                <c:pt idx="2786">
                  <c:v>88.867000000000004</c:v>
                </c:pt>
                <c:pt idx="2787">
                  <c:v>88.900319999999994</c:v>
                </c:pt>
                <c:pt idx="2788">
                  <c:v>88.933679999999995</c:v>
                </c:pt>
                <c:pt idx="2789">
                  <c:v>88.962819999999994</c:v>
                </c:pt>
                <c:pt idx="2790">
                  <c:v>88.992000000000004</c:v>
                </c:pt>
                <c:pt idx="2791">
                  <c:v>89.025319999999979</c:v>
                </c:pt>
                <c:pt idx="2792">
                  <c:v>89.058679999999981</c:v>
                </c:pt>
                <c:pt idx="2793">
                  <c:v>89.092000000000013</c:v>
                </c:pt>
                <c:pt idx="2794">
                  <c:v>89.121179999999981</c:v>
                </c:pt>
                <c:pt idx="2795">
                  <c:v>89.150319999999979</c:v>
                </c:pt>
                <c:pt idx="2796">
                  <c:v>89.183679999999981</c:v>
                </c:pt>
                <c:pt idx="2797">
                  <c:v>89.217000000000027</c:v>
                </c:pt>
                <c:pt idx="2798">
                  <c:v>89.250320000000002</c:v>
                </c:pt>
                <c:pt idx="2799">
                  <c:v>89.279499999999999</c:v>
                </c:pt>
                <c:pt idx="2800">
                  <c:v>89.308679999999981</c:v>
                </c:pt>
                <c:pt idx="2801">
                  <c:v>89.342000000000013</c:v>
                </c:pt>
                <c:pt idx="2802">
                  <c:v>89.375319999999988</c:v>
                </c:pt>
                <c:pt idx="2803">
                  <c:v>89.404500000000027</c:v>
                </c:pt>
                <c:pt idx="2804">
                  <c:v>89.433679999999995</c:v>
                </c:pt>
                <c:pt idx="2805">
                  <c:v>89.467000000000027</c:v>
                </c:pt>
                <c:pt idx="2806">
                  <c:v>89.500320000000002</c:v>
                </c:pt>
                <c:pt idx="2807">
                  <c:v>89.533680000000004</c:v>
                </c:pt>
                <c:pt idx="2808">
                  <c:v>89.562820000000002</c:v>
                </c:pt>
                <c:pt idx="2809">
                  <c:v>89.592000000000013</c:v>
                </c:pt>
                <c:pt idx="2810">
                  <c:v>89.625319999999988</c:v>
                </c:pt>
                <c:pt idx="2811">
                  <c:v>89.658679999999919</c:v>
                </c:pt>
                <c:pt idx="2812">
                  <c:v>89.691999999999993</c:v>
                </c:pt>
                <c:pt idx="2813">
                  <c:v>89.721180000000004</c:v>
                </c:pt>
                <c:pt idx="2814">
                  <c:v>89.750320000000002</c:v>
                </c:pt>
                <c:pt idx="2815">
                  <c:v>89.783680000000004</c:v>
                </c:pt>
                <c:pt idx="2816">
                  <c:v>89.816999999999993</c:v>
                </c:pt>
                <c:pt idx="2817">
                  <c:v>89.850339999999989</c:v>
                </c:pt>
                <c:pt idx="2818">
                  <c:v>89.879499999999979</c:v>
                </c:pt>
                <c:pt idx="2819">
                  <c:v>89.908680000000004</c:v>
                </c:pt>
                <c:pt idx="2820">
                  <c:v>89.942000000000007</c:v>
                </c:pt>
                <c:pt idx="2821">
                  <c:v>89.975339999999989</c:v>
                </c:pt>
                <c:pt idx="2822">
                  <c:v>90.004499999999993</c:v>
                </c:pt>
                <c:pt idx="2823">
                  <c:v>90.033680000000004</c:v>
                </c:pt>
                <c:pt idx="2824">
                  <c:v>90.066999999999993</c:v>
                </c:pt>
                <c:pt idx="2825">
                  <c:v>90.100339999999989</c:v>
                </c:pt>
                <c:pt idx="2826">
                  <c:v>90.133679999999998</c:v>
                </c:pt>
                <c:pt idx="2827">
                  <c:v>90.162819999999982</c:v>
                </c:pt>
                <c:pt idx="2828">
                  <c:v>90.191999999999993</c:v>
                </c:pt>
                <c:pt idx="2829">
                  <c:v>90.225339999999989</c:v>
                </c:pt>
                <c:pt idx="2830">
                  <c:v>90.258679999999998</c:v>
                </c:pt>
                <c:pt idx="2831">
                  <c:v>90.292000000000002</c:v>
                </c:pt>
                <c:pt idx="2832">
                  <c:v>90.321179999999998</c:v>
                </c:pt>
                <c:pt idx="2833">
                  <c:v>90.350339999999989</c:v>
                </c:pt>
                <c:pt idx="2834">
                  <c:v>90.383679999999998</c:v>
                </c:pt>
                <c:pt idx="2835">
                  <c:v>90.417000000000328</c:v>
                </c:pt>
                <c:pt idx="2836">
                  <c:v>90.450320000000005</c:v>
                </c:pt>
                <c:pt idx="2837">
                  <c:v>90.479500000000002</c:v>
                </c:pt>
                <c:pt idx="2838">
                  <c:v>90.508679999999998</c:v>
                </c:pt>
                <c:pt idx="2839">
                  <c:v>90.542000000000002</c:v>
                </c:pt>
                <c:pt idx="2840">
                  <c:v>90.575319999999948</c:v>
                </c:pt>
                <c:pt idx="2841">
                  <c:v>90.604500000000002</c:v>
                </c:pt>
                <c:pt idx="2842">
                  <c:v>90.633679999999998</c:v>
                </c:pt>
                <c:pt idx="2843">
                  <c:v>90.667000000000002</c:v>
                </c:pt>
                <c:pt idx="2844">
                  <c:v>90.700320000000005</c:v>
                </c:pt>
                <c:pt idx="2845">
                  <c:v>90.733680000000007</c:v>
                </c:pt>
                <c:pt idx="2846">
                  <c:v>90.762820000000005</c:v>
                </c:pt>
                <c:pt idx="2847">
                  <c:v>90.792000000000002</c:v>
                </c:pt>
                <c:pt idx="2848">
                  <c:v>90.825319999999948</c:v>
                </c:pt>
                <c:pt idx="2849">
                  <c:v>90.858679999999978</c:v>
                </c:pt>
                <c:pt idx="2850">
                  <c:v>90.891999999999996</c:v>
                </c:pt>
                <c:pt idx="2851">
                  <c:v>90.921180000000007</c:v>
                </c:pt>
                <c:pt idx="2852">
                  <c:v>90.950320000000005</c:v>
                </c:pt>
                <c:pt idx="2853">
                  <c:v>90.983680000000007</c:v>
                </c:pt>
                <c:pt idx="2854">
                  <c:v>91.016999999999996</c:v>
                </c:pt>
                <c:pt idx="2855">
                  <c:v>91.050339999999949</c:v>
                </c:pt>
                <c:pt idx="2856">
                  <c:v>91.079499999999982</c:v>
                </c:pt>
                <c:pt idx="2857">
                  <c:v>91.108679999999978</c:v>
                </c:pt>
                <c:pt idx="2858">
                  <c:v>91.141999999999996</c:v>
                </c:pt>
                <c:pt idx="2859">
                  <c:v>91.175339999999494</c:v>
                </c:pt>
                <c:pt idx="2860">
                  <c:v>91.204499999999996</c:v>
                </c:pt>
                <c:pt idx="2861">
                  <c:v>91.233680000000007</c:v>
                </c:pt>
                <c:pt idx="2862">
                  <c:v>91.266999999999996</c:v>
                </c:pt>
                <c:pt idx="2863">
                  <c:v>91.300339999999949</c:v>
                </c:pt>
                <c:pt idx="2864">
                  <c:v>91.333680000000001</c:v>
                </c:pt>
                <c:pt idx="2865">
                  <c:v>91.362839999999949</c:v>
                </c:pt>
                <c:pt idx="2866">
                  <c:v>91.391999999999996</c:v>
                </c:pt>
                <c:pt idx="2867">
                  <c:v>91.425339999999949</c:v>
                </c:pt>
                <c:pt idx="2868">
                  <c:v>91.458680000000001</c:v>
                </c:pt>
                <c:pt idx="2869">
                  <c:v>91.492000000000004</c:v>
                </c:pt>
                <c:pt idx="2870">
                  <c:v>91.521180000000001</c:v>
                </c:pt>
                <c:pt idx="2871">
                  <c:v>91.550339999999949</c:v>
                </c:pt>
                <c:pt idx="2872">
                  <c:v>91.583680000000001</c:v>
                </c:pt>
                <c:pt idx="2873">
                  <c:v>91.617000000000004</c:v>
                </c:pt>
                <c:pt idx="2874">
                  <c:v>91.650319999999979</c:v>
                </c:pt>
                <c:pt idx="2875">
                  <c:v>91.679499999999948</c:v>
                </c:pt>
                <c:pt idx="2876">
                  <c:v>91.708680000000001</c:v>
                </c:pt>
                <c:pt idx="2877">
                  <c:v>91.742000000000004</c:v>
                </c:pt>
                <c:pt idx="2878">
                  <c:v>91.775319999999979</c:v>
                </c:pt>
                <c:pt idx="2879">
                  <c:v>91.804500000000004</c:v>
                </c:pt>
                <c:pt idx="2880">
                  <c:v>91.833680000000001</c:v>
                </c:pt>
                <c:pt idx="2881">
                  <c:v>91.867000000000004</c:v>
                </c:pt>
                <c:pt idx="2882">
                  <c:v>91.900319999999994</c:v>
                </c:pt>
                <c:pt idx="2883">
                  <c:v>91.933679999999995</c:v>
                </c:pt>
                <c:pt idx="2884">
                  <c:v>91.962819999999994</c:v>
                </c:pt>
                <c:pt idx="2885">
                  <c:v>91.992000000000004</c:v>
                </c:pt>
                <c:pt idx="2886">
                  <c:v>92.025319999999979</c:v>
                </c:pt>
                <c:pt idx="2887">
                  <c:v>92.058679999999981</c:v>
                </c:pt>
                <c:pt idx="2888">
                  <c:v>92.092000000000013</c:v>
                </c:pt>
                <c:pt idx="2889">
                  <c:v>92.121179999999981</c:v>
                </c:pt>
                <c:pt idx="2890">
                  <c:v>92.150319999999979</c:v>
                </c:pt>
                <c:pt idx="2891">
                  <c:v>92.183679999999981</c:v>
                </c:pt>
                <c:pt idx="2892">
                  <c:v>92.217000000000027</c:v>
                </c:pt>
                <c:pt idx="2893">
                  <c:v>92.250320000000002</c:v>
                </c:pt>
                <c:pt idx="2894">
                  <c:v>92.279499999999999</c:v>
                </c:pt>
                <c:pt idx="2895">
                  <c:v>92.308679999999981</c:v>
                </c:pt>
                <c:pt idx="2896">
                  <c:v>92.342000000000013</c:v>
                </c:pt>
                <c:pt idx="2897">
                  <c:v>92.375319999999988</c:v>
                </c:pt>
                <c:pt idx="2898">
                  <c:v>92.404500000000027</c:v>
                </c:pt>
                <c:pt idx="2899">
                  <c:v>92.433679999999995</c:v>
                </c:pt>
                <c:pt idx="2900">
                  <c:v>92.467000000000027</c:v>
                </c:pt>
                <c:pt idx="2901">
                  <c:v>92.500320000000002</c:v>
                </c:pt>
                <c:pt idx="2902">
                  <c:v>92.533680000000004</c:v>
                </c:pt>
                <c:pt idx="2903">
                  <c:v>92.562820000000002</c:v>
                </c:pt>
                <c:pt idx="2904">
                  <c:v>92.592000000000013</c:v>
                </c:pt>
                <c:pt idx="2905">
                  <c:v>92.625319999999988</c:v>
                </c:pt>
                <c:pt idx="2906">
                  <c:v>92.658679999999919</c:v>
                </c:pt>
                <c:pt idx="2907">
                  <c:v>92.691999999999993</c:v>
                </c:pt>
                <c:pt idx="2908">
                  <c:v>92.721180000000004</c:v>
                </c:pt>
                <c:pt idx="2909">
                  <c:v>92.750320000000002</c:v>
                </c:pt>
                <c:pt idx="2910">
                  <c:v>92.783680000000004</c:v>
                </c:pt>
                <c:pt idx="2911">
                  <c:v>92.816999999999993</c:v>
                </c:pt>
                <c:pt idx="2912">
                  <c:v>92.850339999999989</c:v>
                </c:pt>
                <c:pt idx="2913">
                  <c:v>92.879499999999979</c:v>
                </c:pt>
                <c:pt idx="2914">
                  <c:v>92.908680000000004</c:v>
                </c:pt>
                <c:pt idx="2915">
                  <c:v>92.942000000000007</c:v>
                </c:pt>
                <c:pt idx="2916">
                  <c:v>92.975339999999989</c:v>
                </c:pt>
                <c:pt idx="2917">
                  <c:v>93.004499999999993</c:v>
                </c:pt>
                <c:pt idx="2918">
                  <c:v>93.033680000000004</c:v>
                </c:pt>
                <c:pt idx="2919">
                  <c:v>93.066999999999993</c:v>
                </c:pt>
                <c:pt idx="2920">
                  <c:v>93.100339999999989</c:v>
                </c:pt>
                <c:pt idx="2921">
                  <c:v>93.133679999999998</c:v>
                </c:pt>
                <c:pt idx="2922">
                  <c:v>93.162819999999982</c:v>
                </c:pt>
                <c:pt idx="2923">
                  <c:v>93.191999999999993</c:v>
                </c:pt>
                <c:pt idx="2924">
                  <c:v>93.225339999999989</c:v>
                </c:pt>
                <c:pt idx="2925">
                  <c:v>93.258679999999998</c:v>
                </c:pt>
                <c:pt idx="2926">
                  <c:v>93.292000000000002</c:v>
                </c:pt>
                <c:pt idx="2927">
                  <c:v>93.321179999999998</c:v>
                </c:pt>
                <c:pt idx="2928">
                  <c:v>93.350339999999989</c:v>
                </c:pt>
                <c:pt idx="2929">
                  <c:v>93.383679999999998</c:v>
                </c:pt>
                <c:pt idx="2930">
                  <c:v>93.417000000000328</c:v>
                </c:pt>
                <c:pt idx="2931">
                  <c:v>93.450320000000005</c:v>
                </c:pt>
                <c:pt idx="2932">
                  <c:v>93.479500000000002</c:v>
                </c:pt>
                <c:pt idx="2933">
                  <c:v>93.508679999999998</c:v>
                </c:pt>
                <c:pt idx="2934">
                  <c:v>93.542000000000002</c:v>
                </c:pt>
                <c:pt idx="2935">
                  <c:v>93.575319999999948</c:v>
                </c:pt>
                <c:pt idx="2936">
                  <c:v>93.604500000000002</c:v>
                </c:pt>
                <c:pt idx="2937">
                  <c:v>93.633679999999998</c:v>
                </c:pt>
                <c:pt idx="2938">
                  <c:v>93.667000000000002</c:v>
                </c:pt>
                <c:pt idx="2939">
                  <c:v>93.700320000000005</c:v>
                </c:pt>
                <c:pt idx="2940">
                  <c:v>93.733680000000007</c:v>
                </c:pt>
                <c:pt idx="2941">
                  <c:v>93.762820000000005</c:v>
                </c:pt>
                <c:pt idx="2942">
                  <c:v>93.792000000000002</c:v>
                </c:pt>
                <c:pt idx="2943">
                  <c:v>93.825319999999948</c:v>
                </c:pt>
                <c:pt idx="2944">
                  <c:v>93.858679999999978</c:v>
                </c:pt>
                <c:pt idx="2945">
                  <c:v>93.891999999999996</c:v>
                </c:pt>
                <c:pt idx="2946">
                  <c:v>93.921180000000007</c:v>
                </c:pt>
                <c:pt idx="2947">
                  <c:v>93.950320000000005</c:v>
                </c:pt>
                <c:pt idx="2948">
                  <c:v>93.983680000000007</c:v>
                </c:pt>
                <c:pt idx="2949">
                  <c:v>94.016999999999996</c:v>
                </c:pt>
                <c:pt idx="2950">
                  <c:v>94.050339999999949</c:v>
                </c:pt>
                <c:pt idx="2951">
                  <c:v>94.079499999999982</c:v>
                </c:pt>
                <c:pt idx="2952">
                  <c:v>94.108679999999978</c:v>
                </c:pt>
                <c:pt idx="2953">
                  <c:v>94.141999999999996</c:v>
                </c:pt>
                <c:pt idx="2954">
                  <c:v>94.175339999999494</c:v>
                </c:pt>
                <c:pt idx="2955">
                  <c:v>94.204499999999996</c:v>
                </c:pt>
                <c:pt idx="2956">
                  <c:v>94.233680000000007</c:v>
                </c:pt>
                <c:pt idx="2957">
                  <c:v>94.266999999999996</c:v>
                </c:pt>
                <c:pt idx="2958">
                  <c:v>94.300339999999949</c:v>
                </c:pt>
                <c:pt idx="2959">
                  <c:v>94.333680000000001</c:v>
                </c:pt>
                <c:pt idx="2960">
                  <c:v>94.362839999999949</c:v>
                </c:pt>
                <c:pt idx="2961">
                  <c:v>94.391999999999996</c:v>
                </c:pt>
                <c:pt idx="2962">
                  <c:v>94.425339999999949</c:v>
                </c:pt>
                <c:pt idx="2963">
                  <c:v>94.458680000000001</c:v>
                </c:pt>
                <c:pt idx="2964">
                  <c:v>94.492000000000004</c:v>
                </c:pt>
                <c:pt idx="2965">
                  <c:v>94.521180000000001</c:v>
                </c:pt>
                <c:pt idx="2966">
                  <c:v>94.550339999999949</c:v>
                </c:pt>
                <c:pt idx="2967">
                  <c:v>94.583680000000001</c:v>
                </c:pt>
                <c:pt idx="2968">
                  <c:v>94.617000000000004</c:v>
                </c:pt>
                <c:pt idx="2969">
                  <c:v>94.650319999999979</c:v>
                </c:pt>
                <c:pt idx="2970">
                  <c:v>94.679499999999948</c:v>
                </c:pt>
                <c:pt idx="2971">
                  <c:v>94.708680000000001</c:v>
                </c:pt>
                <c:pt idx="2972">
                  <c:v>94.742000000000004</c:v>
                </c:pt>
                <c:pt idx="2973">
                  <c:v>94.775319999999979</c:v>
                </c:pt>
                <c:pt idx="2974">
                  <c:v>94.804500000000004</c:v>
                </c:pt>
                <c:pt idx="2975">
                  <c:v>94.833680000000001</c:v>
                </c:pt>
                <c:pt idx="2976">
                  <c:v>94.867000000000004</c:v>
                </c:pt>
                <c:pt idx="2977">
                  <c:v>94.900319999999994</c:v>
                </c:pt>
                <c:pt idx="2978">
                  <c:v>94.933679999999995</c:v>
                </c:pt>
                <c:pt idx="2979">
                  <c:v>94.962819999999994</c:v>
                </c:pt>
                <c:pt idx="2980">
                  <c:v>94.992000000000004</c:v>
                </c:pt>
                <c:pt idx="2981">
                  <c:v>95.025319999999979</c:v>
                </c:pt>
                <c:pt idx="2982">
                  <c:v>95.058679999999981</c:v>
                </c:pt>
                <c:pt idx="2983">
                  <c:v>95.092000000000013</c:v>
                </c:pt>
                <c:pt idx="2984">
                  <c:v>95.121179999999981</c:v>
                </c:pt>
                <c:pt idx="2985">
                  <c:v>95.150319999999979</c:v>
                </c:pt>
                <c:pt idx="2986">
                  <c:v>95.183679999999981</c:v>
                </c:pt>
                <c:pt idx="2987">
                  <c:v>95.217000000000027</c:v>
                </c:pt>
                <c:pt idx="2988">
                  <c:v>95.250320000000002</c:v>
                </c:pt>
                <c:pt idx="2989">
                  <c:v>95.279499999999999</c:v>
                </c:pt>
                <c:pt idx="2990">
                  <c:v>95.308679999999981</c:v>
                </c:pt>
                <c:pt idx="2991">
                  <c:v>95.342000000000013</c:v>
                </c:pt>
                <c:pt idx="2992">
                  <c:v>95.375319999999988</c:v>
                </c:pt>
                <c:pt idx="2993">
                  <c:v>95.404500000000027</c:v>
                </c:pt>
                <c:pt idx="2994">
                  <c:v>95.433679999999995</c:v>
                </c:pt>
                <c:pt idx="2995">
                  <c:v>95.467000000000027</c:v>
                </c:pt>
                <c:pt idx="2996">
                  <c:v>95.500320000000002</c:v>
                </c:pt>
                <c:pt idx="2997">
                  <c:v>95.533680000000004</c:v>
                </c:pt>
                <c:pt idx="2998">
                  <c:v>95.562820000000002</c:v>
                </c:pt>
                <c:pt idx="2999">
                  <c:v>95.592000000000013</c:v>
                </c:pt>
                <c:pt idx="3000">
                  <c:v>95.625319999999988</c:v>
                </c:pt>
                <c:pt idx="3001">
                  <c:v>95.658679999999919</c:v>
                </c:pt>
                <c:pt idx="3002">
                  <c:v>95.691999999999993</c:v>
                </c:pt>
                <c:pt idx="3003">
                  <c:v>95.721180000000004</c:v>
                </c:pt>
                <c:pt idx="3004">
                  <c:v>95.750320000000002</c:v>
                </c:pt>
                <c:pt idx="3005">
                  <c:v>95.783680000000004</c:v>
                </c:pt>
                <c:pt idx="3006">
                  <c:v>95.816999999999993</c:v>
                </c:pt>
                <c:pt idx="3007">
                  <c:v>95.850339999999989</c:v>
                </c:pt>
                <c:pt idx="3008">
                  <c:v>95.879499999999979</c:v>
                </c:pt>
                <c:pt idx="3009">
                  <c:v>95.908680000000004</c:v>
                </c:pt>
                <c:pt idx="3010">
                  <c:v>95.942000000000007</c:v>
                </c:pt>
                <c:pt idx="3011">
                  <c:v>95.975339999999989</c:v>
                </c:pt>
                <c:pt idx="3012">
                  <c:v>96.004499999999993</c:v>
                </c:pt>
                <c:pt idx="3013">
                  <c:v>96.033680000000004</c:v>
                </c:pt>
                <c:pt idx="3014">
                  <c:v>96.066999999999993</c:v>
                </c:pt>
                <c:pt idx="3015">
                  <c:v>96.100339999999989</c:v>
                </c:pt>
                <c:pt idx="3016">
                  <c:v>96.133679999999998</c:v>
                </c:pt>
                <c:pt idx="3017">
                  <c:v>96.162819999999982</c:v>
                </c:pt>
                <c:pt idx="3018">
                  <c:v>96.191999999999993</c:v>
                </c:pt>
                <c:pt idx="3019">
                  <c:v>96.225339999999989</c:v>
                </c:pt>
                <c:pt idx="3020">
                  <c:v>96.258679999999998</c:v>
                </c:pt>
                <c:pt idx="3021">
                  <c:v>96.292000000000002</c:v>
                </c:pt>
                <c:pt idx="3022">
                  <c:v>96.321179999999998</c:v>
                </c:pt>
                <c:pt idx="3023">
                  <c:v>96.350339999999989</c:v>
                </c:pt>
                <c:pt idx="3024">
                  <c:v>96.383679999999998</c:v>
                </c:pt>
                <c:pt idx="3025">
                  <c:v>96.417000000000328</c:v>
                </c:pt>
                <c:pt idx="3026">
                  <c:v>96.450320000000005</c:v>
                </c:pt>
                <c:pt idx="3027">
                  <c:v>96.479500000000002</c:v>
                </c:pt>
                <c:pt idx="3028">
                  <c:v>96.508679999999998</c:v>
                </c:pt>
                <c:pt idx="3029">
                  <c:v>96.542000000000002</c:v>
                </c:pt>
                <c:pt idx="3030">
                  <c:v>96.575319999999948</c:v>
                </c:pt>
                <c:pt idx="3031">
                  <c:v>96.604500000000002</c:v>
                </c:pt>
                <c:pt idx="3032">
                  <c:v>96.633679999999998</c:v>
                </c:pt>
                <c:pt idx="3033">
                  <c:v>96.667000000000002</c:v>
                </c:pt>
                <c:pt idx="3034">
                  <c:v>96.700320000000005</c:v>
                </c:pt>
                <c:pt idx="3035">
                  <c:v>96.733680000000007</c:v>
                </c:pt>
                <c:pt idx="3036">
                  <c:v>96.762820000000005</c:v>
                </c:pt>
                <c:pt idx="3037">
                  <c:v>96.792000000000002</c:v>
                </c:pt>
                <c:pt idx="3038">
                  <c:v>96.825319999999948</c:v>
                </c:pt>
                <c:pt idx="3039">
                  <c:v>96.858679999999978</c:v>
                </c:pt>
                <c:pt idx="3040">
                  <c:v>96.891999999999996</c:v>
                </c:pt>
                <c:pt idx="3041">
                  <c:v>96.921180000000007</c:v>
                </c:pt>
                <c:pt idx="3042">
                  <c:v>96.950320000000005</c:v>
                </c:pt>
                <c:pt idx="3043">
                  <c:v>96.983680000000007</c:v>
                </c:pt>
                <c:pt idx="3044">
                  <c:v>97.016999999999996</c:v>
                </c:pt>
                <c:pt idx="3045">
                  <c:v>97.050339999999949</c:v>
                </c:pt>
                <c:pt idx="3046">
                  <c:v>97.079499999999982</c:v>
                </c:pt>
                <c:pt idx="3047">
                  <c:v>97.108679999999978</c:v>
                </c:pt>
                <c:pt idx="3048">
                  <c:v>97.141999999999996</c:v>
                </c:pt>
                <c:pt idx="3049">
                  <c:v>97.175339999999494</c:v>
                </c:pt>
                <c:pt idx="3050">
                  <c:v>97.204499999999996</c:v>
                </c:pt>
                <c:pt idx="3051">
                  <c:v>97.233680000000007</c:v>
                </c:pt>
                <c:pt idx="3052">
                  <c:v>97.266999999999996</c:v>
                </c:pt>
                <c:pt idx="3053">
                  <c:v>97.300339999999949</c:v>
                </c:pt>
                <c:pt idx="3054">
                  <c:v>97.333680000000001</c:v>
                </c:pt>
                <c:pt idx="3055">
                  <c:v>97.362839999999949</c:v>
                </c:pt>
                <c:pt idx="3056">
                  <c:v>97.391999999999996</c:v>
                </c:pt>
                <c:pt idx="3057">
                  <c:v>97.425339999999949</c:v>
                </c:pt>
                <c:pt idx="3058">
                  <c:v>97.458680000000001</c:v>
                </c:pt>
                <c:pt idx="3059">
                  <c:v>97.492000000000004</c:v>
                </c:pt>
                <c:pt idx="3060">
                  <c:v>97.521180000000001</c:v>
                </c:pt>
                <c:pt idx="3061">
                  <c:v>97.550339999999949</c:v>
                </c:pt>
                <c:pt idx="3062">
                  <c:v>97.583680000000001</c:v>
                </c:pt>
                <c:pt idx="3063">
                  <c:v>97.617000000000004</c:v>
                </c:pt>
                <c:pt idx="3064">
                  <c:v>97.650319999999979</c:v>
                </c:pt>
                <c:pt idx="3065">
                  <c:v>97.679499999999948</c:v>
                </c:pt>
                <c:pt idx="3066">
                  <c:v>97.708680000000001</c:v>
                </c:pt>
                <c:pt idx="3067">
                  <c:v>97.742000000000004</c:v>
                </c:pt>
                <c:pt idx="3068">
                  <c:v>97.775319999999979</c:v>
                </c:pt>
                <c:pt idx="3069">
                  <c:v>97.804500000000004</c:v>
                </c:pt>
                <c:pt idx="3070">
                  <c:v>97.833680000000001</c:v>
                </c:pt>
                <c:pt idx="3071">
                  <c:v>97.867000000000004</c:v>
                </c:pt>
                <c:pt idx="3072">
                  <c:v>97.900319999999994</c:v>
                </c:pt>
                <c:pt idx="3073">
                  <c:v>97.933679999999995</c:v>
                </c:pt>
                <c:pt idx="3074">
                  <c:v>97.962819999999994</c:v>
                </c:pt>
                <c:pt idx="3075">
                  <c:v>97.992000000000004</c:v>
                </c:pt>
                <c:pt idx="3076">
                  <c:v>98.025319999999979</c:v>
                </c:pt>
                <c:pt idx="3077">
                  <c:v>98.058679999999981</c:v>
                </c:pt>
                <c:pt idx="3078">
                  <c:v>98.092000000000013</c:v>
                </c:pt>
                <c:pt idx="3079">
                  <c:v>98.121179999999981</c:v>
                </c:pt>
                <c:pt idx="3080">
                  <c:v>98.150319999999979</c:v>
                </c:pt>
                <c:pt idx="3081">
                  <c:v>98.183679999999981</c:v>
                </c:pt>
                <c:pt idx="3082">
                  <c:v>98.217000000000027</c:v>
                </c:pt>
                <c:pt idx="3083">
                  <c:v>98.250320000000002</c:v>
                </c:pt>
                <c:pt idx="3084">
                  <c:v>98.279499999999999</c:v>
                </c:pt>
                <c:pt idx="3085">
                  <c:v>98.308679999999981</c:v>
                </c:pt>
                <c:pt idx="3086">
                  <c:v>98.342000000000013</c:v>
                </c:pt>
                <c:pt idx="3087">
                  <c:v>98.375319999999988</c:v>
                </c:pt>
                <c:pt idx="3088">
                  <c:v>98.404500000000027</c:v>
                </c:pt>
                <c:pt idx="3089">
                  <c:v>98.433679999999995</c:v>
                </c:pt>
                <c:pt idx="3090">
                  <c:v>98.467000000000027</c:v>
                </c:pt>
                <c:pt idx="3091">
                  <c:v>98.500320000000002</c:v>
                </c:pt>
                <c:pt idx="3092">
                  <c:v>98.533680000000004</c:v>
                </c:pt>
                <c:pt idx="3093">
                  <c:v>98.562820000000002</c:v>
                </c:pt>
                <c:pt idx="3094">
                  <c:v>98.592000000000013</c:v>
                </c:pt>
                <c:pt idx="3095">
                  <c:v>98.625319999999988</c:v>
                </c:pt>
                <c:pt idx="3096">
                  <c:v>98.658679999999919</c:v>
                </c:pt>
                <c:pt idx="3097">
                  <c:v>98.691999999999993</c:v>
                </c:pt>
                <c:pt idx="3098">
                  <c:v>98.721180000000004</c:v>
                </c:pt>
                <c:pt idx="3099">
                  <c:v>98.750320000000002</c:v>
                </c:pt>
                <c:pt idx="3100">
                  <c:v>98.783680000000004</c:v>
                </c:pt>
                <c:pt idx="3101">
                  <c:v>98.816999999999993</c:v>
                </c:pt>
                <c:pt idx="3102">
                  <c:v>98.850339999999989</c:v>
                </c:pt>
                <c:pt idx="3103">
                  <c:v>98.879499999999979</c:v>
                </c:pt>
                <c:pt idx="3104">
                  <c:v>98.908680000000004</c:v>
                </c:pt>
                <c:pt idx="3105">
                  <c:v>98.942000000000007</c:v>
                </c:pt>
                <c:pt idx="3106">
                  <c:v>98.975339999999989</c:v>
                </c:pt>
                <c:pt idx="3107">
                  <c:v>99.004499999999993</c:v>
                </c:pt>
                <c:pt idx="3108">
                  <c:v>99.033680000000004</c:v>
                </c:pt>
                <c:pt idx="3109">
                  <c:v>99.066999999999993</c:v>
                </c:pt>
                <c:pt idx="3110">
                  <c:v>99.100339999999989</c:v>
                </c:pt>
                <c:pt idx="3111">
                  <c:v>99.133679999999998</c:v>
                </c:pt>
                <c:pt idx="3112">
                  <c:v>99.162819999999982</c:v>
                </c:pt>
                <c:pt idx="3113">
                  <c:v>99.191999999999993</c:v>
                </c:pt>
                <c:pt idx="3114">
                  <c:v>99.225339999999989</c:v>
                </c:pt>
                <c:pt idx="3115">
                  <c:v>99.258679999999998</c:v>
                </c:pt>
                <c:pt idx="3116">
                  <c:v>99.292000000000002</c:v>
                </c:pt>
                <c:pt idx="3117">
                  <c:v>99.321179999999998</c:v>
                </c:pt>
                <c:pt idx="3118">
                  <c:v>99.350339999999989</c:v>
                </c:pt>
                <c:pt idx="3119">
                  <c:v>99.383679999999998</c:v>
                </c:pt>
                <c:pt idx="3120">
                  <c:v>99.417000000000328</c:v>
                </c:pt>
                <c:pt idx="3121">
                  <c:v>99.450320000000005</c:v>
                </c:pt>
                <c:pt idx="3122">
                  <c:v>99.479500000000002</c:v>
                </c:pt>
                <c:pt idx="3123">
                  <c:v>99.508679999999998</c:v>
                </c:pt>
                <c:pt idx="3124">
                  <c:v>99.542000000000002</c:v>
                </c:pt>
                <c:pt idx="3125">
                  <c:v>99.575319999999948</c:v>
                </c:pt>
                <c:pt idx="3126">
                  <c:v>99.604500000000002</c:v>
                </c:pt>
                <c:pt idx="3127">
                  <c:v>99.633679999999998</c:v>
                </c:pt>
                <c:pt idx="3128">
                  <c:v>99.667000000000002</c:v>
                </c:pt>
                <c:pt idx="3129">
                  <c:v>99.700320000000005</c:v>
                </c:pt>
                <c:pt idx="3130">
                  <c:v>99.733680000000007</c:v>
                </c:pt>
                <c:pt idx="3131">
                  <c:v>99.762820000000005</c:v>
                </c:pt>
                <c:pt idx="3132">
                  <c:v>99.792000000000002</c:v>
                </c:pt>
                <c:pt idx="3133">
                  <c:v>99.825319999999948</c:v>
                </c:pt>
                <c:pt idx="3134">
                  <c:v>99.858679999999978</c:v>
                </c:pt>
                <c:pt idx="3135">
                  <c:v>99.891999999999996</c:v>
                </c:pt>
                <c:pt idx="3136">
                  <c:v>99.921180000000007</c:v>
                </c:pt>
                <c:pt idx="3137">
                  <c:v>99.950320000000005</c:v>
                </c:pt>
                <c:pt idx="3138">
                  <c:v>99.983680000000007</c:v>
                </c:pt>
                <c:pt idx="3139">
                  <c:v>100.01700000000002</c:v>
                </c:pt>
                <c:pt idx="3140">
                  <c:v>100.05029999999999</c:v>
                </c:pt>
                <c:pt idx="3141">
                  <c:v>100.0795</c:v>
                </c:pt>
                <c:pt idx="3142">
                  <c:v>100.10869999999998</c:v>
                </c:pt>
                <c:pt idx="3143">
                  <c:v>100.142</c:v>
                </c:pt>
                <c:pt idx="3144">
                  <c:v>100.17529999999998</c:v>
                </c:pt>
                <c:pt idx="3145">
                  <c:v>100.20450000000002</c:v>
                </c:pt>
                <c:pt idx="3146">
                  <c:v>100.2337</c:v>
                </c:pt>
                <c:pt idx="3147">
                  <c:v>100.26700000000002</c:v>
                </c:pt>
                <c:pt idx="3148">
                  <c:v>100.30029999999999</c:v>
                </c:pt>
                <c:pt idx="3149">
                  <c:v>100.33369999999999</c:v>
                </c:pt>
                <c:pt idx="3150">
                  <c:v>100.36279999999998</c:v>
                </c:pt>
                <c:pt idx="3151">
                  <c:v>100.392</c:v>
                </c:pt>
                <c:pt idx="3152">
                  <c:v>100.42529999999999</c:v>
                </c:pt>
                <c:pt idx="3153">
                  <c:v>100.45869999999999</c:v>
                </c:pt>
                <c:pt idx="3154">
                  <c:v>100.492</c:v>
                </c:pt>
                <c:pt idx="3155">
                  <c:v>100.52119999999999</c:v>
                </c:pt>
                <c:pt idx="3156">
                  <c:v>100.55029999999999</c:v>
                </c:pt>
                <c:pt idx="3157">
                  <c:v>100.58369999999999</c:v>
                </c:pt>
                <c:pt idx="3158">
                  <c:v>100.617</c:v>
                </c:pt>
                <c:pt idx="3159">
                  <c:v>100.65029999999999</c:v>
                </c:pt>
                <c:pt idx="3160">
                  <c:v>100.67949999999998</c:v>
                </c:pt>
                <c:pt idx="3161">
                  <c:v>100.70869999999999</c:v>
                </c:pt>
                <c:pt idx="3162">
                  <c:v>100.742</c:v>
                </c:pt>
                <c:pt idx="3163">
                  <c:v>100.77529999999999</c:v>
                </c:pt>
                <c:pt idx="3164">
                  <c:v>100.8045</c:v>
                </c:pt>
                <c:pt idx="3165">
                  <c:v>100.83369999999999</c:v>
                </c:pt>
                <c:pt idx="3166">
                  <c:v>100.867</c:v>
                </c:pt>
                <c:pt idx="3167">
                  <c:v>100.9003</c:v>
                </c:pt>
                <c:pt idx="3168">
                  <c:v>100.9337</c:v>
                </c:pt>
                <c:pt idx="3169">
                  <c:v>100.9628</c:v>
                </c:pt>
                <c:pt idx="3170">
                  <c:v>100.992</c:v>
                </c:pt>
                <c:pt idx="3171">
                  <c:v>101.02529999999999</c:v>
                </c:pt>
                <c:pt idx="3172">
                  <c:v>101.05869999999999</c:v>
                </c:pt>
                <c:pt idx="3173">
                  <c:v>101.092</c:v>
                </c:pt>
                <c:pt idx="3174">
                  <c:v>101.1212</c:v>
                </c:pt>
                <c:pt idx="3175">
                  <c:v>101.15029999999999</c:v>
                </c:pt>
                <c:pt idx="3176">
                  <c:v>101.18369999999999</c:v>
                </c:pt>
                <c:pt idx="3177">
                  <c:v>101.2170000000003</c:v>
                </c:pt>
                <c:pt idx="3178">
                  <c:v>101.2503</c:v>
                </c:pt>
                <c:pt idx="3179">
                  <c:v>101.2795</c:v>
                </c:pt>
                <c:pt idx="3180">
                  <c:v>101.30869999999999</c:v>
                </c:pt>
                <c:pt idx="3181">
                  <c:v>101.342</c:v>
                </c:pt>
                <c:pt idx="3182">
                  <c:v>101.37529999999998</c:v>
                </c:pt>
                <c:pt idx="3183">
                  <c:v>101.4045000000003</c:v>
                </c:pt>
                <c:pt idx="3184">
                  <c:v>101.4337</c:v>
                </c:pt>
                <c:pt idx="3185">
                  <c:v>101.4670000000003</c:v>
                </c:pt>
                <c:pt idx="3186">
                  <c:v>101.5003</c:v>
                </c:pt>
                <c:pt idx="3187">
                  <c:v>101.5337</c:v>
                </c:pt>
                <c:pt idx="3188">
                  <c:v>101.5628</c:v>
                </c:pt>
                <c:pt idx="3189">
                  <c:v>101.592</c:v>
                </c:pt>
                <c:pt idx="3190">
                  <c:v>101.62529999999998</c:v>
                </c:pt>
                <c:pt idx="3191">
                  <c:v>101.65869999999998</c:v>
                </c:pt>
                <c:pt idx="3192">
                  <c:v>101.69199999999999</c:v>
                </c:pt>
                <c:pt idx="3193">
                  <c:v>101.72120000000002</c:v>
                </c:pt>
                <c:pt idx="3194">
                  <c:v>101.7503</c:v>
                </c:pt>
                <c:pt idx="3195">
                  <c:v>101.7837</c:v>
                </c:pt>
                <c:pt idx="3196">
                  <c:v>101.81699999999999</c:v>
                </c:pt>
                <c:pt idx="3197">
                  <c:v>101.85029999999999</c:v>
                </c:pt>
                <c:pt idx="3198">
                  <c:v>101.87949999999998</c:v>
                </c:pt>
                <c:pt idx="3199">
                  <c:v>101.9087</c:v>
                </c:pt>
                <c:pt idx="3200">
                  <c:v>101.94200000000002</c:v>
                </c:pt>
                <c:pt idx="3201">
                  <c:v>101.97529999999999</c:v>
                </c:pt>
                <c:pt idx="3202">
                  <c:v>102.00449999999999</c:v>
                </c:pt>
                <c:pt idx="3203">
                  <c:v>102.0337</c:v>
                </c:pt>
                <c:pt idx="3204">
                  <c:v>102.06699999999999</c:v>
                </c:pt>
                <c:pt idx="3205">
                  <c:v>102.10029999999999</c:v>
                </c:pt>
                <c:pt idx="3206">
                  <c:v>102.13369999999999</c:v>
                </c:pt>
                <c:pt idx="3207">
                  <c:v>102.16279999999998</c:v>
                </c:pt>
                <c:pt idx="3208">
                  <c:v>102.19199999999999</c:v>
                </c:pt>
                <c:pt idx="3209">
                  <c:v>102.22529999999999</c:v>
                </c:pt>
                <c:pt idx="3210">
                  <c:v>102.25869999999999</c:v>
                </c:pt>
                <c:pt idx="3211">
                  <c:v>102.292</c:v>
                </c:pt>
                <c:pt idx="3212">
                  <c:v>102.3212</c:v>
                </c:pt>
                <c:pt idx="3213">
                  <c:v>102.35029999999999</c:v>
                </c:pt>
                <c:pt idx="3214">
                  <c:v>102.38369999999999</c:v>
                </c:pt>
                <c:pt idx="3215">
                  <c:v>102.4170000000003</c:v>
                </c:pt>
                <c:pt idx="3216">
                  <c:v>102.4503</c:v>
                </c:pt>
                <c:pt idx="3217">
                  <c:v>102.4795</c:v>
                </c:pt>
                <c:pt idx="3218">
                  <c:v>102.50869999999999</c:v>
                </c:pt>
                <c:pt idx="3219">
                  <c:v>102.542</c:v>
                </c:pt>
                <c:pt idx="3220">
                  <c:v>102.57529999999998</c:v>
                </c:pt>
                <c:pt idx="3221">
                  <c:v>102.6045</c:v>
                </c:pt>
                <c:pt idx="3222">
                  <c:v>102.63369999999999</c:v>
                </c:pt>
                <c:pt idx="3223">
                  <c:v>102.667</c:v>
                </c:pt>
                <c:pt idx="3224">
                  <c:v>102.7003</c:v>
                </c:pt>
                <c:pt idx="3225">
                  <c:v>102.7337</c:v>
                </c:pt>
                <c:pt idx="3226">
                  <c:v>102.7628</c:v>
                </c:pt>
                <c:pt idx="3227">
                  <c:v>102.792</c:v>
                </c:pt>
                <c:pt idx="3228">
                  <c:v>102.82529999999998</c:v>
                </c:pt>
                <c:pt idx="3229">
                  <c:v>102.85869999999998</c:v>
                </c:pt>
                <c:pt idx="3230">
                  <c:v>102.892</c:v>
                </c:pt>
                <c:pt idx="3231">
                  <c:v>102.9212000000003</c:v>
                </c:pt>
                <c:pt idx="3232">
                  <c:v>102.9503</c:v>
                </c:pt>
                <c:pt idx="3233">
                  <c:v>102.9837</c:v>
                </c:pt>
                <c:pt idx="3234">
                  <c:v>103.01700000000002</c:v>
                </c:pt>
                <c:pt idx="3235">
                  <c:v>103.05029999999999</c:v>
                </c:pt>
                <c:pt idx="3236">
                  <c:v>103.0795</c:v>
                </c:pt>
                <c:pt idx="3237">
                  <c:v>103.10869999999998</c:v>
                </c:pt>
                <c:pt idx="3238">
                  <c:v>103.142</c:v>
                </c:pt>
                <c:pt idx="3239">
                  <c:v>103.17529999999998</c:v>
                </c:pt>
                <c:pt idx="3240">
                  <c:v>103.20450000000002</c:v>
                </c:pt>
                <c:pt idx="3241">
                  <c:v>103.2337</c:v>
                </c:pt>
                <c:pt idx="3242">
                  <c:v>103.26700000000002</c:v>
                </c:pt>
                <c:pt idx="3243">
                  <c:v>103.30029999999999</c:v>
                </c:pt>
                <c:pt idx="3244">
                  <c:v>103.33369999999999</c:v>
                </c:pt>
                <c:pt idx="3245">
                  <c:v>103.36279999999998</c:v>
                </c:pt>
                <c:pt idx="3246">
                  <c:v>103.392</c:v>
                </c:pt>
                <c:pt idx="3247">
                  <c:v>103.42529999999999</c:v>
                </c:pt>
                <c:pt idx="3248">
                  <c:v>103.45869999999999</c:v>
                </c:pt>
                <c:pt idx="3249">
                  <c:v>103.492</c:v>
                </c:pt>
                <c:pt idx="3250">
                  <c:v>103.52119999999999</c:v>
                </c:pt>
                <c:pt idx="3251">
                  <c:v>103.55029999999999</c:v>
                </c:pt>
                <c:pt idx="3252">
                  <c:v>103.58369999999999</c:v>
                </c:pt>
                <c:pt idx="3253">
                  <c:v>103.617</c:v>
                </c:pt>
                <c:pt idx="3254">
                  <c:v>103.65029999999999</c:v>
                </c:pt>
                <c:pt idx="3255">
                  <c:v>103.67949999999998</c:v>
                </c:pt>
                <c:pt idx="3256">
                  <c:v>103.70869999999999</c:v>
                </c:pt>
                <c:pt idx="3257">
                  <c:v>103.742</c:v>
                </c:pt>
                <c:pt idx="3258">
                  <c:v>103.77529999999999</c:v>
                </c:pt>
                <c:pt idx="3259">
                  <c:v>103.8045</c:v>
                </c:pt>
                <c:pt idx="3260">
                  <c:v>103.83369999999999</c:v>
                </c:pt>
                <c:pt idx="3261">
                  <c:v>103.867</c:v>
                </c:pt>
                <c:pt idx="3262">
                  <c:v>103.9003</c:v>
                </c:pt>
                <c:pt idx="3263">
                  <c:v>103.9337</c:v>
                </c:pt>
                <c:pt idx="3264">
                  <c:v>103.9628</c:v>
                </c:pt>
                <c:pt idx="3265">
                  <c:v>103.992</c:v>
                </c:pt>
                <c:pt idx="3266">
                  <c:v>104.02529999999999</c:v>
                </c:pt>
                <c:pt idx="3267">
                  <c:v>104.05869999999999</c:v>
                </c:pt>
                <c:pt idx="3268">
                  <c:v>104.092</c:v>
                </c:pt>
                <c:pt idx="3269">
                  <c:v>104.1212</c:v>
                </c:pt>
                <c:pt idx="3270">
                  <c:v>104.15029999999999</c:v>
                </c:pt>
                <c:pt idx="3271">
                  <c:v>104.18369999999999</c:v>
                </c:pt>
                <c:pt idx="3272">
                  <c:v>104.2170000000003</c:v>
                </c:pt>
                <c:pt idx="3273">
                  <c:v>104.2503</c:v>
                </c:pt>
                <c:pt idx="3274">
                  <c:v>104.2795</c:v>
                </c:pt>
                <c:pt idx="3275">
                  <c:v>104.30869999999999</c:v>
                </c:pt>
                <c:pt idx="3276">
                  <c:v>104.342</c:v>
                </c:pt>
                <c:pt idx="3277">
                  <c:v>104.37529999999998</c:v>
                </c:pt>
                <c:pt idx="3278">
                  <c:v>104.4045000000003</c:v>
                </c:pt>
                <c:pt idx="3279">
                  <c:v>104.4337</c:v>
                </c:pt>
                <c:pt idx="3280">
                  <c:v>104.4670000000003</c:v>
                </c:pt>
                <c:pt idx="3281">
                  <c:v>104.5003</c:v>
                </c:pt>
                <c:pt idx="3282">
                  <c:v>104.5337</c:v>
                </c:pt>
                <c:pt idx="3283">
                  <c:v>104.5628</c:v>
                </c:pt>
                <c:pt idx="3284">
                  <c:v>104.592</c:v>
                </c:pt>
                <c:pt idx="3285">
                  <c:v>104.62529999999998</c:v>
                </c:pt>
                <c:pt idx="3286">
                  <c:v>104.65869999999998</c:v>
                </c:pt>
                <c:pt idx="3287">
                  <c:v>104.69199999999999</c:v>
                </c:pt>
                <c:pt idx="3288">
                  <c:v>104.72120000000002</c:v>
                </c:pt>
                <c:pt idx="3289">
                  <c:v>104.7503</c:v>
                </c:pt>
                <c:pt idx="3290">
                  <c:v>104.7837</c:v>
                </c:pt>
                <c:pt idx="3291">
                  <c:v>104.81699999999999</c:v>
                </c:pt>
                <c:pt idx="3292">
                  <c:v>104.85029999999999</c:v>
                </c:pt>
                <c:pt idx="3293">
                  <c:v>104.87949999999998</c:v>
                </c:pt>
                <c:pt idx="3294">
                  <c:v>104.9087</c:v>
                </c:pt>
                <c:pt idx="3295">
                  <c:v>104.94200000000002</c:v>
                </c:pt>
                <c:pt idx="3296">
                  <c:v>104.97539999999998</c:v>
                </c:pt>
                <c:pt idx="3297">
                  <c:v>105.00449999999999</c:v>
                </c:pt>
                <c:pt idx="3298">
                  <c:v>105.0337</c:v>
                </c:pt>
                <c:pt idx="3299">
                  <c:v>105.06699999999999</c:v>
                </c:pt>
                <c:pt idx="3300">
                  <c:v>105.10039999999998</c:v>
                </c:pt>
                <c:pt idx="3301">
                  <c:v>105.13369999999999</c:v>
                </c:pt>
                <c:pt idx="3302">
                  <c:v>105.16279999999998</c:v>
                </c:pt>
                <c:pt idx="3303">
                  <c:v>105.19199999999999</c:v>
                </c:pt>
                <c:pt idx="3304">
                  <c:v>105.22539999999998</c:v>
                </c:pt>
                <c:pt idx="3305">
                  <c:v>105.25869999999999</c:v>
                </c:pt>
                <c:pt idx="3306">
                  <c:v>105.292</c:v>
                </c:pt>
                <c:pt idx="3307">
                  <c:v>105.3212</c:v>
                </c:pt>
                <c:pt idx="3308">
                  <c:v>105.35039999999998</c:v>
                </c:pt>
                <c:pt idx="3309">
                  <c:v>105.38369999999999</c:v>
                </c:pt>
                <c:pt idx="3310">
                  <c:v>105.4170000000003</c:v>
                </c:pt>
                <c:pt idx="3311">
                  <c:v>105.4503</c:v>
                </c:pt>
                <c:pt idx="3312">
                  <c:v>105.4795</c:v>
                </c:pt>
                <c:pt idx="3313">
                  <c:v>105.50869999999999</c:v>
                </c:pt>
                <c:pt idx="3314">
                  <c:v>105.542</c:v>
                </c:pt>
                <c:pt idx="3315">
                  <c:v>105.57529999999998</c:v>
                </c:pt>
                <c:pt idx="3316">
                  <c:v>105.6045</c:v>
                </c:pt>
                <c:pt idx="3317">
                  <c:v>105.63369999999999</c:v>
                </c:pt>
                <c:pt idx="3318">
                  <c:v>105.667</c:v>
                </c:pt>
                <c:pt idx="3319">
                  <c:v>105.7003</c:v>
                </c:pt>
                <c:pt idx="3320">
                  <c:v>105.7337</c:v>
                </c:pt>
                <c:pt idx="3321">
                  <c:v>105.7628</c:v>
                </c:pt>
                <c:pt idx="3322">
                  <c:v>105.792</c:v>
                </c:pt>
                <c:pt idx="3323">
                  <c:v>105.82529999999998</c:v>
                </c:pt>
                <c:pt idx="3324">
                  <c:v>105.85869999999998</c:v>
                </c:pt>
                <c:pt idx="3325">
                  <c:v>105.892</c:v>
                </c:pt>
                <c:pt idx="3326">
                  <c:v>105.9212000000003</c:v>
                </c:pt>
                <c:pt idx="3327">
                  <c:v>105.9503</c:v>
                </c:pt>
                <c:pt idx="3328">
                  <c:v>105.9837</c:v>
                </c:pt>
                <c:pt idx="3329">
                  <c:v>106.01700000000002</c:v>
                </c:pt>
                <c:pt idx="3330">
                  <c:v>106.0504</c:v>
                </c:pt>
                <c:pt idx="3331">
                  <c:v>106.0795</c:v>
                </c:pt>
                <c:pt idx="3332">
                  <c:v>106.10869999999998</c:v>
                </c:pt>
                <c:pt idx="3333">
                  <c:v>106.142</c:v>
                </c:pt>
                <c:pt idx="3334">
                  <c:v>106.1753999999997</c:v>
                </c:pt>
                <c:pt idx="3335">
                  <c:v>106.20450000000002</c:v>
                </c:pt>
                <c:pt idx="3336">
                  <c:v>106.2337</c:v>
                </c:pt>
                <c:pt idx="3337">
                  <c:v>106.26700000000002</c:v>
                </c:pt>
                <c:pt idx="3338">
                  <c:v>106.3004</c:v>
                </c:pt>
                <c:pt idx="3339">
                  <c:v>106.33369999999999</c:v>
                </c:pt>
                <c:pt idx="3340">
                  <c:v>106.36279999999998</c:v>
                </c:pt>
                <c:pt idx="3341">
                  <c:v>106.392</c:v>
                </c:pt>
                <c:pt idx="3342">
                  <c:v>106.4254</c:v>
                </c:pt>
                <c:pt idx="3343">
                  <c:v>106.45869999999999</c:v>
                </c:pt>
                <c:pt idx="3344">
                  <c:v>106.492</c:v>
                </c:pt>
                <c:pt idx="3345">
                  <c:v>106.52119999999999</c:v>
                </c:pt>
                <c:pt idx="3346">
                  <c:v>106.5504</c:v>
                </c:pt>
                <c:pt idx="3347">
                  <c:v>106.58369999999999</c:v>
                </c:pt>
                <c:pt idx="3348">
                  <c:v>106.617</c:v>
                </c:pt>
                <c:pt idx="3349">
                  <c:v>106.65039999999998</c:v>
                </c:pt>
                <c:pt idx="3350">
                  <c:v>106.67949999999998</c:v>
                </c:pt>
                <c:pt idx="3351">
                  <c:v>106.70869999999999</c:v>
                </c:pt>
                <c:pt idx="3352">
                  <c:v>106.742</c:v>
                </c:pt>
                <c:pt idx="3353">
                  <c:v>106.77539999999998</c:v>
                </c:pt>
                <c:pt idx="3354">
                  <c:v>106.8045</c:v>
                </c:pt>
                <c:pt idx="3355">
                  <c:v>106.83369999999999</c:v>
                </c:pt>
                <c:pt idx="3356">
                  <c:v>106.867</c:v>
                </c:pt>
                <c:pt idx="3357">
                  <c:v>106.9004</c:v>
                </c:pt>
                <c:pt idx="3358">
                  <c:v>106.9337</c:v>
                </c:pt>
                <c:pt idx="3359">
                  <c:v>106.9628</c:v>
                </c:pt>
                <c:pt idx="3360">
                  <c:v>106.992</c:v>
                </c:pt>
                <c:pt idx="3361">
                  <c:v>107.02539999999998</c:v>
                </c:pt>
                <c:pt idx="3362">
                  <c:v>107.05869999999999</c:v>
                </c:pt>
                <c:pt idx="3363">
                  <c:v>107.092</c:v>
                </c:pt>
                <c:pt idx="3364">
                  <c:v>107.1212</c:v>
                </c:pt>
                <c:pt idx="3365">
                  <c:v>107.15039999999998</c:v>
                </c:pt>
                <c:pt idx="3366">
                  <c:v>107.18369999999999</c:v>
                </c:pt>
                <c:pt idx="3367">
                  <c:v>107.2170000000003</c:v>
                </c:pt>
                <c:pt idx="3368">
                  <c:v>107.2504</c:v>
                </c:pt>
                <c:pt idx="3369">
                  <c:v>107.2795</c:v>
                </c:pt>
                <c:pt idx="3370">
                  <c:v>107.30869999999999</c:v>
                </c:pt>
                <c:pt idx="3371">
                  <c:v>107.342</c:v>
                </c:pt>
                <c:pt idx="3372">
                  <c:v>107.3753999999997</c:v>
                </c:pt>
                <c:pt idx="3373">
                  <c:v>107.4045000000003</c:v>
                </c:pt>
                <c:pt idx="3374">
                  <c:v>107.4337</c:v>
                </c:pt>
                <c:pt idx="3375">
                  <c:v>107.4670000000003</c:v>
                </c:pt>
                <c:pt idx="3376">
                  <c:v>107.5004</c:v>
                </c:pt>
                <c:pt idx="3377">
                  <c:v>107.5337</c:v>
                </c:pt>
                <c:pt idx="3378">
                  <c:v>107.5628</c:v>
                </c:pt>
                <c:pt idx="3379">
                  <c:v>107.592</c:v>
                </c:pt>
                <c:pt idx="3380">
                  <c:v>107.6253999999997</c:v>
                </c:pt>
                <c:pt idx="3381">
                  <c:v>107.65869999999998</c:v>
                </c:pt>
                <c:pt idx="3382">
                  <c:v>107.69199999999999</c:v>
                </c:pt>
                <c:pt idx="3383">
                  <c:v>107.72120000000002</c:v>
                </c:pt>
                <c:pt idx="3384">
                  <c:v>107.7504</c:v>
                </c:pt>
                <c:pt idx="3385">
                  <c:v>107.7837</c:v>
                </c:pt>
                <c:pt idx="3386">
                  <c:v>107.81699999999999</c:v>
                </c:pt>
                <c:pt idx="3387">
                  <c:v>107.85039999999998</c:v>
                </c:pt>
                <c:pt idx="3388">
                  <c:v>107.87949999999998</c:v>
                </c:pt>
                <c:pt idx="3389">
                  <c:v>107.9087</c:v>
                </c:pt>
                <c:pt idx="3390">
                  <c:v>107.94200000000002</c:v>
                </c:pt>
                <c:pt idx="3391">
                  <c:v>107.97539999999998</c:v>
                </c:pt>
                <c:pt idx="3392">
                  <c:v>108.00449999999999</c:v>
                </c:pt>
                <c:pt idx="3393">
                  <c:v>108.0337</c:v>
                </c:pt>
                <c:pt idx="3394">
                  <c:v>108.06699999999999</c:v>
                </c:pt>
                <c:pt idx="3395">
                  <c:v>108.10039999999998</c:v>
                </c:pt>
                <c:pt idx="3396">
                  <c:v>108.13369999999999</c:v>
                </c:pt>
                <c:pt idx="3397">
                  <c:v>108.16279999999998</c:v>
                </c:pt>
                <c:pt idx="3398">
                  <c:v>108.19199999999999</c:v>
                </c:pt>
                <c:pt idx="3399">
                  <c:v>108.22539999999998</c:v>
                </c:pt>
                <c:pt idx="3400">
                  <c:v>108.25869999999999</c:v>
                </c:pt>
                <c:pt idx="3401">
                  <c:v>108.292</c:v>
                </c:pt>
                <c:pt idx="3402">
                  <c:v>108.3212</c:v>
                </c:pt>
                <c:pt idx="3403">
                  <c:v>108.35039999999998</c:v>
                </c:pt>
                <c:pt idx="3404">
                  <c:v>108.38369999999999</c:v>
                </c:pt>
                <c:pt idx="3405">
                  <c:v>108.4170000000003</c:v>
                </c:pt>
                <c:pt idx="3406">
                  <c:v>108.4503</c:v>
                </c:pt>
                <c:pt idx="3407">
                  <c:v>108.4795</c:v>
                </c:pt>
                <c:pt idx="3408">
                  <c:v>108.50869999999999</c:v>
                </c:pt>
                <c:pt idx="3409">
                  <c:v>108.542</c:v>
                </c:pt>
                <c:pt idx="3410">
                  <c:v>108.57529999999998</c:v>
                </c:pt>
                <c:pt idx="3411">
                  <c:v>108.6045</c:v>
                </c:pt>
                <c:pt idx="3412">
                  <c:v>108.63369999999999</c:v>
                </c:pt>
                <c:pt idx="3413">
                  <c:v>108.667</c:v>
                </c:pt>
                <c:pt idx="3414">
                  <c:v>108.7003</c:v>
                </c:pt>
                <c:pt idx="3415">
                  <c:v>108.7337</c:v>
                </c:pt>
                <c:pt idx="3416">
                  <c:v>108.7628</c:v>
                </c:pt>
                <c:pt idx="3417">
                  <c:v>108.792</c:v>
                </c:pt>
                <c:pt idx="3418">
                  <c:v>108.82529999999998</c:v>
                </c:pt>
                <c:pt idx="3419">
                  <c:v>108.85869999999998</c:v>
                </c:pt>
                <c:pt idx="3420">
                  <c:v>108.892</c:v>
                </c:pt>
                <c:pt idx="3421">
                  <c:v>108.9212000000003</c:v>
                </c:pt>
                <c:pt idx="3422">
                  <c:v>108.9503</c:v>
                </c:pt>
                <c:pt idx="3423">
                  <c:v>108.9837</c:v>
                </c:pt>
                <c:pt idx="3424">
                  <c:v>109.01700000000002</c:v>
                </c:pt>
                <c:pt idx="3425">
                  <c:v>109.0504</c:v>
                </c:pt>
                <c:pt idx="3426">
                  <c:v>109.0795</c:v>
                </c:pt>
                <c:pt idx="3427">
                  <c:v>109.10869999999998</c:v>
                </c:pt>
                <c:pt idx="3428">
                  <c:v>109.142</c:v>
                </c:pt>
                <c:pt idx="3429">
                  <c:v>109.1753999999997</c:v>
                </c:pt>
                <c:pt idx="3430">
                  <c:v>109.20450000000002</c:v>
                </c:pt>
                <c:pt idx="3431">
                  <c:v>109.2337</c:v>
                </c:pt>
                <c:pt idx="3432">
                  <c:v>109.26700000000002</c:v>
                </c:pt>
                <c:pt idx="3433">
                  <c:v>109.3004</c:v>
                </c:pt>
                <c:pt idx="3434">
                  <c:v>109.33369999999999</c:v>
                </c:pt>
                <c:pt idx="3435">
                  <c:v>109.36279999999998</c:v>
                </c:pt>
                <c:pt idx="3436">
                  <c:v>109.392</c:v>
                </c:pt>
                <c:pt idx="3437">
                  <c:v>109.4254</c:v>
                </c:pt>
                <c:pt idx="3438">
                  <c:v>109.45869999999999</c:v>
                </c:pt>
                <c:pt idx="3439">
                  <c:v>109.492</c:v>
                </c:pt>
                <c:pt idx="3440">
                  <c:v>109.52119999999999</c:v>
                </c:pt>
                <c:pt idx="3441">
                  <c:v>109.5504</c:v>
                </c:pt>
                <c:pt idx="3442">
                  <c:v>109.58369999999999</c:v>
                </c:pt>
                <c:pt idx="3443">
                  <c:v>109.617</c:v>
                </c:pt>
                <c:pt idx="3444">
                  <c:v>109.65039999999998</c:v>
                </c:pt>
                <c:pt idx="3445">
                  <c:v>109.67949999999998</c:v>
                </c:pt>
                <c:pt idx="3446">
                  <c:v>109.70869999999999</c:v>
                </c:pt>
                <c:pt idx="3447">
                  <c:v>109.742</c:v>
                </c:pt>
                <c:pt idx="3448">
                  <c:v>109.77539999999998</c:v>
                </c:pt>
                <c:pt idx="3449">
                  <c:v>109.8045</c:v>
                </c:pt>
                <c:pt idx="3450">
                  <c:v>109.83369999999999</c:v>
                </c:pt>
                <c:pt idx="3451">
                  <c:v>109.867</c:v>
                </c:pt>
                <c:pt idx="3452">
                  <c:v>109.9004</c:v>
                </c:pt>
                <c:pt idx="3453">
                  <c:v>109.9337</c:v>
                </c:pt>
                <c:pt idx="3454">
                  <c:v>109.9628</c:v>
                </c:pt>
                <c:pt idx="3455">
                  <c:v>109.992</c:v>
                </c:pt>
                <c:pt idx="3456">
                  <c:v>110.02539999999998</c:v>
                </c:pt>
                <c:pt idx="3457">
                  <c:v>110.05869999999999</c:v>
                </c:pt>
                <c:pt idx="3458">
                  <c:v>110.092</c:v>
                </c:pt>
                <c:pt idx="3459">
                  <c:v>110.1212</c:v>
                </c:pt>
                <c:pt idx="3460">
                  <c:v>110.15039999999998</c:v>
                </c:pt>
                <c:pt idx="3461">
                  <c:v>110.18369999999999</c:v>
                </c:pt>
                <c:pt idx="3462">
                  <c:v>110.2170000000003</c:v>
                </c:pt>
                <c:pt idx="3463">
                  <c:v>110.2504</c:v>
                </c:pt>
                <c:pt idx="3464">
                  <c:v>110.2795</c:v>
                </c:pt>
                <c:pt idx="3465">
                  <c:v>110.30869999999999</c:v>
                </c:pt>
                <c:pt idx="3466">
                  <c:v>110.342</c:v>
                </c:pt>
                <c:pt idx="3467">
                  <c:v>110.3753999999997</c:v>
                </c:pt>
                <c:pt idx="3468">
                  <c:v>110.4045000000003</c:v>
                </c:pt>
                <c:pt idx="3469">
                  <c:v>110.4337</c:v>
                </c:pt>
                <c:pt idx="3470">
                  <c:v>110.4670000000003</c:v>
                </c:pt>
                <c:pt idx="3471">
                  <c:v>110.5004</c:v>
                </c:pt>
                <c:pt idx="3472">
                  <c:v>110.5337</c:v>
                </c:pt>
                <c:pt idx="3473">
                  <c:v>110.5628</c:v>
                </c:pt>
                <c:pt idx="3474">
                  <c:v>110.592</c:v>
                </c:pt>
                <c:pt idx="3475">
                  <c:v>110.6253999999997</c:v>
                </c:pt>
                <c:pt idx="3476">
                  <c:v>110.65869999999998</c:v>
                </c:pt>
                <c:pt idx="3477">
                  <c:v>110.69199999999999</c:v>
                </c:pt>
                <c:pt idx="3478">
                  <c:v>110.72120000000002</c:v>
                </c:pt>
                <c:pt idx="3479">
                  <c:v>110.7504</c:v>
                </c:pt>
                <c:pt idx="3480">
                  <c:v>110.7837</c:v>
                </c:pt>
                <c:pt idx="3481">
                  <c:v>110.81699999999999</c:v>
                </c:pt>
                <c:pt idx="3482">
                  <c:v>110.85039999999998</c:v>
                </c:pt>
                <c:pt idx="3483">
                  <c:v>110.87949999999998</c:v>
                </c:pt>
                <c:pt idx="3484">
                  <c:v>110.9087</c:v>
                </c:pt>
                <c:pt idx="3485">
                  <c:v>110.94200000000002</c:v>
                </c:pt>
                <c:pt idx="3486">
                  <c:v>110.97539999999998</c:v>
                </c:pt>
                <c:pt idx="3487">
                  <c:v>111.00449999999999</c:v>
                </c:pt>
                <c:pt idx="3488">
                  <c:v>111.0337</c:v>
                </c:pt>
                <c:pt idx="3489">
                  <c:v>111.06699999999999</c:v>
                </c:pt>
                <c:pt idx="3490">
                  <c:v>111.10039999999998</c:v>
                </c:pt>
                <c:pt idx="3491">
                  <c:v>111.13369999999999</c:v>
                </c:pt>
                <c:pt idx="3492">
                  <c:v>111.16279999999998</c:v>
                </c:pt>
                <c:pt idx="3493">
                  <c:v>111.19199999999999</c:v>
                </c:pt>
                <c:pt idx="3494">
                  <c:v>111.22539999999998</c:v>
                </c:pt>
                <c:pt idx="3495">
                  <c:v>111.25869999999999</c:v>
                </c:pt>
                <c:pt idx="3496">
                  <c:v>111.292</c:v>
                </c:pt>
                <c:pt idx="3497">
                  <c:v>111.3212</c:v>
                </c:pt>
                <c:pt idx="3498">
                  <c:v>111.35039999999998</c:v>
                </c:pt>
                <c:pt idx="3499">
                  <c:v>111.38369999999999</c:v>
                </c:pt>
                <c:pt idx="3500">
                  <c:v>111.4170000000003</c:v>
                </c:pt>
                <c:pt idx="3501">
                  <c:v>111.4503</c:v>
                </c:pt>
                <c:pt idx="3502">
                  <c:v>111.4795</c:v>
                </c:pt>
                <c:pt idx="3503">
                  <c:v>111.50869999999999</c:v>
                </c:pt>
                <c:pt idx="3504">
                  <c:v>111.542</c:v>
                </c:pt>
                <c:pt idx="3505">
                  <c:v>111.57529999999998</c:v>
                </c:pt>
                <c:pt idx="3506">
                  <c:v>111.6045</c:v>
                </c:pt>
                <c:pt idx="3507">
                  <c:v>111.63369999999999</c:v>
                </c:pt>
                <c:pt idx="3508">
                  <c:v>111.667</c:v>
                </c:pt>
                <c:pt idx="3509">
                  <c:v>111.7003</c:v>
                </c:pt>
                <c:pt idx="3510">
                  <c:v>111.7337</c:v>
                </c:pt>
                <c:pt idx="3511">
                  <c:v>111.7628</c:v>
                </c:pt>
                <c:pt idx="3512">
                  <c:v>111.792</c:v>
                </c:pt>
                <c:pt idx="3513">
                  <c:v>111.82529999999998</c:v>
                </c:pt>
                <c:pt idx="3514">
                  <c:v>111.85869999999998</c:v>
                </c:pt>
                <c:pt idx="3515">
                  <c:v>111.892</c:v>
                </c:pt>
                <c:pt idx="3516">
                  <c:v>111.9212000000003</c:v>
                </c:pt>
                <c:pt idx="3517">
                  <c:v>111.9503</c:v>
                </c:pt>
                <c:pt idx="3518">
                  <c:v>111.9837</c:v>
                </c:pt>
                <c:pt idx="3519">
                  <c:v>112.01700000000002</c:v>
                </c:pt>
                <c:pt idx="3520">
                  <c:v>112.0504</c:v>
                </c:pt>
                <c:pt idx="3521">
                  <c:v>112.0795</c:v>
                </c:pt>
                <c:pt idx="3522">
                  <c:v>112.10869999999998</c:v>
                </c:pt>
                <c:pt idx="3523">
                  <c:v>112.142</c:v>
                </c:pt>
                <c:pt idx="3524">
                  <c:v>112.1753999999997</c:v>
                </c:pt>
                <c:pt idx="3525">
                  <c:v>112.20450000000002</c:v>
                </c:pt>
                <c:pt idx="3526">
                  <c:v>112.2337</c:v>
                </c:pt>
                <c:pt idx="3527">
                  <c:v>112.26700000000002</c:v>
                </c:pt>
                <c:pt idx="3528">
                  <c:v>112.3004</c:v>
                </c:pt>
                <c:pt idx="3529">
                  <c:v>112.33369999999999</c:v>
                </c:pt>
                <c:pt idx="3530">
                  <c:v>112.36279999999998</c:v>
                </c:pt>
                <c:pt idx="3531">
                  <c:v>112.392</c:v>
                </c:pt>
                <c:pt idx="3532">
                  <c:v>112.4254</c:v>
                </c:pt>
                <c:pt idx="3533">
                  <c:v>112.45869999999999</c:v>
                </c:pt>
                <c:pt idx="3534">
                  <c:v>112.492</c:v>
                </c:pt>
                <c:pt idx="3535">
                  <c:v>112.52119999999999</c:v>
                </c:pt>
                <c:pt idx="3536">
                  <c:v>112.5504</c:v>
                </c:pt>
                <c:pt idx="3537">
                  <c:v>112.58369999999999</c:v>
                </c:pt>
                <c:pt idx="3538">
                  <c:v>112.617</c:v>
                </c:pt>
                <c:pt idx="3539">
                  <c:v>112.65039999999998</c:v>
                </c:pt>
                <c:pt idx="3540">
                  <c:v>112.67949999999998</c:v>
                </c:pt>
                <c:pt idx="3541">
                  <c:v>112.70869999999999</c:v>
                </c:pt>
                <c:pt idx="3542">
                  <c:v>112.742</c:v>
                </c:pt>
                <c:pt idx="3543">
                  <c:v>112.77539999999998</c:v>
                </c:pt>
                <c:pt idx="3544">
                  <c:v>112.8045</c:v>
                </c:pt>
                <c:pt idx="3545">
                  <c:v>112.83369999999999</c:v>
                </c:pt>
                <c:pt idx="3546">
                  <c:v>112.867</c:v>
                </c:pt>
                <c:pt idx="3547">
                  <c:v>112.9004</c:v>
                </c:pt>
                <c:pt idx="3548">
                  <c:v>112.9337</c:v>
                </c:pt>
                <c:pt idx="3549">
                  <c:v>112.9628</c:v>
                </c:pt>
                <c:pt idx="3550">
                  <c:v>112.992</c:v>
                </c:pt>
                <c:pt idx="3551">
                  <c:v>113.02539999999998</c:v>
                </c:pt>
                <c:pt idx="3552">
                  <c:v>113.05869999999999</c:v>
                </c:pt>
                <c:pt idx="3553">
                  <c:v>113.092</c:v>
                </c:pt>
                <c:pt idx="3554">
                  <c:v>113.1212</c:v>
                </c:pt>
                <c:pt idx="3555">
                  <c:v>113.15039999999998</c:v>
                </c:pt>
                <c:pt idx="3556">
                  <c:v>113.18369999999999</c:v>
                </c:pt>
                <c:pt idx="3557">
                  <c:v>113.2170000000003</c:v>
                </c:pt>
                <c:pt idx="3558">
                  <c:v>113.2504</c:v>
                </c:pt>
                <c:pt idx="3559">
                  <c:v>113.2795</c:v>
                </c:pt>
                <c:pt idx="3560">
                  <c:v>113.30869999999999</c:v>
                </c:pt>
                <c:pt idx="3561">
                  <c:v>113.342</c:v>
                </c:pt>
                <c:pt idx="3562">
                  <c:v>113.3753999999997</c:v>
                </c:pt>
                <c:pt idx="3563">
                  <c:v>113.4045000000003</c:v>
                </c:pt>
                <c:pt idx="3564">
                  <c:v>113.4337</c:v>
                </c:pt>
                <c:pt idx="3565">
                  <c:v>113.4670000000003</c:v>
                </c:pt>
                <c:pt idx="3566">
                  <c:v>113.5004</c:v>
                </c:pt>
                <c:pt idx="3567">
                  <c:v>113.5337</c:v>
                </c:pt>
                <c:pt idx="3568">
                  <c:v>113.5628</c:v>
                </c:pt>
                <c:pt idx="3569">
                  <c:v>113.592</c:v>
                </c:pt>
                <c:pt idx="3570">
                  <c:v>113.6253999999997</c:v>
                </c:pt>
                <c:pt idx="3571">
                  <c:v>113.65869999999998</c:v>
                </c:pt>
                <c:pt idx="3572">
                  <c:v>113.69199999999999</c:v>
                </c:pt>
                <c:pt idx="3573">
                  <c:v>113.72120000000002</c:v>
                </c:pt>
                <c:pt idx="3574">
                  <c:v>113.7504</c:v>
                </c:pt>
                <c:pt idx="3575">
                  <c:v>113.7837</c:v>
                </c:pt>
                <c:pt idx="3576">
                  <c:v>113.81699999999999</c:v>
                </c:pt>
                <c:pt idx="3577">
                  <c:v>113.85039999999998</c:v>
                </c:pt>
                <c:pt idx="3578">
                  <c:v>113.87949999999998</c:v>
                </c:pt>
                <c:pt idx="3579">
                  <c:v>113.9087</c:v>
                </c:pt>
                <c:pt idx="3580">
                  <c:v>113.94200000000002</c:v>
                </c:pt>
                <c:pt idx="3581">
                  <c:v>113.97539999999998</c:v>
                </c:pt>
                <c:pt idx="3582">
                  <c:v>114.00449999999999</c:v>
                </c:pt>
                <c:pt idx="3583">
                  <c:v>114.0337</c:v>
                </c:pt>
                <c:pt idx="3584">
                  <c:v>114.06699999999999</c:v>
                </c:pt>
                <c:pt idx="3585">
                  <c:v>114.10039999999998</c:v>
                </c:pt>
                <c:pt idx="3586">
                  <c:v>114.13369999999999</c:v>
                </c:pt>
                <c:pt idx="3587">
                  <c:v>114.16279999999998</c:v>
                </c:pt>
                <c:pt idx="3588">
                  <c:v>114.19199999999999</c:v>
                </c:pt>
                <c:pt idx="3589">
                  <c:v>114.22539999999998</c:v>
                </c:pt>
                <c:pt idx="3590">
                  <c:v>114.25869999999999</c:v>
                </c:pt>
                <c:pt idx="3591">
                  <c:v>114.292</c:v>
                </c:pt>
                <c:pt idx="3592">
                  <c:v>114.3212</c:v>
                </c:pt>
                <c:pt idx="3593">
                  <c:v>114.35039999999998</c:v>
                </c:pt>
                <c:pt idx="3594">
                  <c:v>114.38369999999999</c:v>
                </c:pt>
                <c:pt idx="3595">
                  <c:v>114.4170000000003</c:v>
                </c:pt>
                <c:pt idx="3596">
                  <c:v>114.4503</c:v>
                </c:pt>
                <c:pt idx="3597">
                  <c:v>114.4795</c:v>
                </c:pt>
                <c:pt idx="3598">
                  <c:v>114.50869999999999</c:v>
                </c:pt>
                <c:pt idx="3599">
                  <c:v>114.542</c:v>
                </c:pt>
                <c:pt idx="3600">
                  <c:v>114.57529999999998</c:v>
                </c:pt>
                <c:pt idx="3601">
                  <c:v>114.6045</c:v>
                </c:pt>
                <c:pt idx="3602">
                  <c:v>114.63369999999999</c:v>
                </c:pt>
                <c:pt idx="3603">
                  <c:v>114.667</c:v>
                </c:pt>
                <c:pt idx="3604">
                  <c:v>114.7003</c:v>
                </c:pt>
                <c:pt idx="3605">
                  <c:v>114.7337</c:v>
                </c:pt>
                <c:pt idx="3606">
                  <c:v>114.7628</c:v>
                </c:pt>
                <c:pt idx="3607">
                  <c:v>114.792</c:v>
                </c:pt>
                <c:pt idx="3608">
                  <c:v>114.82529999999998</c:v>
                </c:pt>
                <c:pt idx="3609">
                  <c:v>114.85869999999998</c:v>
                </c:pt>
                <c:pt idx="3610">
                  <c:v>114.892</c:v>
                </c:pt>
                <c:pt idx="3611">
                  <c:v>114.9212000000003</c:v>
                </c:pt>
                <c:pt idx="3612">
                  <c:v>114.9503</c:v>
                </c:pt>
                <c:pt idx="3613">
                  <c:v>114.9837</c:v>
                </c:pt>
                <c:pt idx="3614">
                  <c:v>115.01700000000002</c:v>
                </c:pt>
                <c:pt idx="3615">
                  <c:v>115.0504</c:v>
                </c:pt>
                <c:pt idx="3616">
                  <c:v>115.0795</c:v>
                </c:pt>
                <c:pt idx="3617">
                  <c:v>115.10869999999998</c:v>
                </c:pt>
                <c:pt idx="3618">
                  <c:v>115.142</c:v>
                </c:pt>
                <c:pt idx="3619">
                  <c:v>115.1753999999997</c:v>
                </c:pt>
                <c:pt idx="3620">
                  <c:v>115.20450000000002</c:v>
                </c:pt>
                <c:pt idx="3621">
                  <c:v>115.2337</c:v>
                </c:pt>
                <c:pt idx="3622">
                  <c:v>115.26700000000002</c:v>
                </c:pt>
                <c:pt idx="3623">
                  <c:v>115.3004</c:v>
                </c:pt>
                <c:pt idx="3624">
                  <c:v>115.33369999999999</c:v>
                </c:pt>
                <c:pt idx="3625">
                  <c:v>115.36279999999998</c:v>
                </c:pt>
                <c:pt idx="3626">
                  <c:v>115.392</c:v>
                </c:pt>
                <c:pt idx="3627">
                  <c:v>115.4254</c:v>
                </c:pt>
                <c:pt idx="3628">
                  <c:v>115.45869999999999</c:v>
                </c:pt>
                <c:pt idx="3629">
                  <c:v>115.492</c:v>
                </c:pt>
                <c:pt idx="3630">
                  <c:v>115.52119999999999</c:v>
                </c:pt>
                <c:pt idx="3631">
                  <c:v>115.5504</c:v>
                </c:pt>
                <c:pt idx="3632">
                  <c:v>115.58369999999999</c:v>
                </c:pt>
                <c:pt idx="3633">
                  <c:v>115.617</c:v>
                </c:pt>
                <c:pt idx="3634">
                  <c:v>115.65039999999998</c:v>
                </c:pt>
                <c:pt idx="3635">
                  <c:v>115.67949999999998</c:v>
                </c:pt>
                <c:pt idx="3636">
                  <c:v>115.70869999999999</c:v>
                </c:pt>
                <c:pt idx="3637">
                  <c:v>115.742</c:v>
                </c:pt>
                <c:pt idx="3638">
                  <c:v>115.77539999999998</c:v>
                </c:pt>
                <c:pt idx="3639">
                  <c:v>115.8045</c:v>
                </c:pt>
                <c:pt idx="3640">
                  <c:v>115.83369999999999</c:v>
                </c:pt>
                <c:pt idx="3641">
                  <c:v>115.867</c:v>
                </c:pt>
                <c:pt idx="3642">
                  <c:v>115.9004</c:v>
                </c:pt>
                <c:pt idx="3643">
                  <c:v>115.9337</c:v>
                </c:pt>
                <c:pt idx="3644">
                  <c:v>115.9628</c:v>
                </c:pt>
                <c:pt idx="3645">
                  <c:v>115.992</c:v>
                </c:pt>
                <c:pt idx="3646">
                  <c:v>116.02539999999998</c:v>
                </c:pt>
                <c:pt idx="3647">
                  <c:v>116.05869999999999</c:v>
                </c:pt>
                <c:pt idx="3648">
                  <c:v>116.092</c:v>
                </c:pt>
                <c:pt idx="3649">
                  <c:v>116.1212</c:v>
                </c:pt>
                <c:pt idx="3650">
                  <c:v>116.15039999999998</c:v>
                </c:pt>
                <c:pt idx="3651">
                  <c:v>116.18369999999999</c:v>
                </c:pt>
                <c:pt idx="3652">
                  <c:v>116.2170000000003</c:v>
                </c:pt>
                <c:pt idx="3653">
                  <c:v>116.2504</c:v>
                </c:pt>
                <c:pt idx="3654">
                  <c:v>116.2795</c:v>
                </c:pt>
                <c:pt idx="3655">
                  <c:v>116.30869999999999</c:v>
                </c:pt>
                <c:pt idx="3656">
                  <c:v>116.342</c:v>
                </c:pt>
                <c:pt idx="3657">
                  <c:v>116.3753999999997</c:v>
                </c:pt>
                <c:pt idx="3658">
                  <c:v>116.4045000000003</c:v>
                </c:pt>
                <c:pt idx="3659">
                  <c:v>116.4337</c:v>
                </c:pt>
                <c:pt idx="3660">
                  <c:v>116.4670000000003</c:v>
                </c:pt>
                <c:pt idx="3661">
                  <c:v>116.5004</c:v>
                </c:pt>
                <c:pt idx="3662">
                  <c:v>116.5337</c:v>
                </c:pt>
                <c:pt idx="3663">
                  <c:v>116.5628</c:v>
                </c:pt>
                <c:pt idx="3664">
                  <c:v>116.592</c:v>
                </c:pt>
                <c:pt idx="3665">
                  <c:v>116.6253999999997</c:v>
                </c:pt>
                <c:pt idx="3666">
                  <c:v>116.65869999999998</c:v>
                </c:pt>
                <c:pt idx="3667">
                  <c:v>116.69199999999999</c:v>
                </c:pt>
                <c:pt idx="3668">
                  <c:v>116.72120000000002</c:v>
                </c:pt>
                <c:pt idx="3669">
                  <c:v>116.7504</c:v>
                </c:pt>
                <c:pt idx="3670">
                  <c:v>116.7837</c:v>
                </c:pt>
                <c:pt idx="3671">
                  <c:v>116.81699999999999</c:v>
                </c:pt>
                <c:pt idx="3672">
                  <c:v>116.85039999999998</c:v>
                </c:pt>
                <c:pt idx="3673">
                  <c:v>116.87949999999998</c:v>
                </c:pt>
                <c:pt idx="3674">
                  <c:v>116.9087</c:v>
                </c:pt>
                <c:pt idx="3675">
                  <c:v>116.94200000000002</c:v>
                </c:pt>
                <c:pt idx="3676">
                  <c:v>116.97539999999998</c:v>
                </c:pt>
                <c:pt idx="3677">
                  <c:v>117.00449999999999</c:v>
                </c:pt>
                <c:pt idx="3678">
                  <c:v>117.0337</c:v>
                </c:pt>
                <c:pt idx="3679">
                  <c:v>117.06699999999999</c:v>
                </c:pt>
                <c:pt idx="3680">
                  <c:v>117.10039999999998</c:v>
                </c:pt>
                <c:pt idx="3681">
                  <c:v>117.13369999999999</c:v>
                </c:pt>
                <c:pt idx="3682">
                  <c:v>117.16279999999998</c:v>
                </c:pt>
                <c:pt idx="3683">
                  <c:v>117.19199999999999</c:v>
                </c:pt>
                <c:pt idx="3684">
                  <c:v>117.22539999999998</c:v>
                </c:pt>
                <c:pt idx="3685">
                  <c:v>117.25869999999999</c:v>
                </c:pt>
                <c:pt idx="3686">
                  <c:v>117.292</c:v>
                </c:pt>
                <c:pt idx="3687">
                  <c:v>117.3212</c:v>
                </c:pt>
                <c:pt idx="3688">
                  <c:v>117.35039999999998</c:v>
                </c:pt>
                <c:pt idx="3689">
                  <c:v>117.38369999999999</c:v>
                </c:pt>
                <c:pt idx="3690">
                  <c:v>117.4170000000003</c:v>
                </c:pt>
                <c:pt idx="3691">
                  <c:v>117.4503</c:v>
                </c:pt>
                <c:pt idx="3692">
                  <c:v>117.4795</c:v>
                </c:pt>
                <c:pt idx="3693">
                  <c:v>117.50869999999999</c:v>
                </c:pt>
                <c:pt idx="3694">
                  <c:v>117.542</c:v>
                </c:pt>
                <c:pt idx="3695">
                  <c:v>117.57529999999998</c:v>
                </c:pt>
                <c:pt idx="3696">
                  <c:v>117.6045</c:v>
                </c:pt>
                <c:pt idx="3697">
                  <c:v>117.63369999999999</c:v>
                </c:pt>
                <c:pt idx="3698">
                  <c:v>117.667</c:v>
                </c:pt>
                <c:pt idx="3699">
                  <c:v>117.7003</c:v>
                </c:pt>
                <c:pt idx="3700">
                  <c:v>117.7337</c:v>
                </c:pt>
                <c:pt idx="3701">
                  <c:v>117.7628</c:v>
                </c:pt>
                <c:pt idx="3702">
                  <c:v>117.792</c:v>
                </c:pt>
                <c:pt idx="3703">
                  <c:v>117.82529999999998</c:v>
                </c:pt>
                <c:pt idx="3704">
                  <c:v>117.85869999999998</c:v>
                </c:pt>
                <c:pt idx="3705">
                  <c:v>117.892</c:v>
                </c:pt>
                <c:pt idx="3706">
                  <c:v>117.9212000000003</c:v>
                </c:pt>
                <c:pt idx="3707">
                  <c:v>117.9503</c:v>
                </c:pt>
                <c:pt idx="3708">
                  <c:v>117.9837</c:v>
                </c:pt>
                <c:pt idx="3709">
                  <c:v>118.01700000000002</c:v>
                </c:pt>
                <c:pt idx="3710">
                  <c:v>118.0504</c:v>
                </c:pt>
                <c:pt idx="3711">
                  <c:v>118.0795</c:v>
                </c:pt>
                <c:pt idx="3712">
                  <c:v>118.10869999999998</c:v>
                </c:pt>
                <c:pt idx="3713">
                  <c:v>118.142</c:v>
                </c:pt>
                <c:pt idx="3714">
                  <c:v>118.1753999999997</c:v>
                </c:pt>
                <c:pt idx="3715">
                  <c:v>118.20450000000002</c:v>
                </c:pt>
                <c:pt idx="3716">
                  <c:v>118.2337</c:v>
                </c:pt>
                <c:pt idx="3717">
                  <c:v>118.26700000000002</c:v>
                </c:pt>
                <c:pt idx="3718">
                  <c:v>118.3004</c:v>
                </c:pt>
                <c:pt idx="3719">
                  <c:v>118.33369999999999</c:v>
                </c:pt>
                <c:pt idx="3720">
                  <c:v>118.36279999999998</c:v>
                </c:pt>
                <c:pt idx="3721">
                  <c:v>118.392</c:v>
                </c:pt>
                <c:pt idx="3722">
                  <c:v>118.4254</c:v>
                </c:pt>
                <c:pt idx="3723">
                  <c:v>118.45869999999999</c:v>
                </c:pt>
                <c:pt idx="3724">
                  <c:v>118.492</c:v>
                </c:pt>
                <c:pt idx="3725">
                  <c:v>118.52119999999999</c:v>
                </c:pt>
                <c:pt idx="3726">
                  <c:v>118.5504</c:v>
                </c:pt>
                <c:pt idx="3727">
                  <c:v>118.58369999999999</c:v>
                </c:pt>
                <c:pt idx="3728">
                  <c:v>118.617</c:v>
                </c:pt>
                <c:pt idx="3729">
                  <c:v>118.65039999999998</c:v>
                </c:pt>
                <c:pt idx="3730">
                  <c:v>118.67949999999998</c:v>
                </c:pt>
                <c:pt idx="3731">
                  <c:v>118.70869999999999</c:v>
                </c:pt>
                <c:pt idx="3732">
                  <c:v>118.742</c:v>
                </c:pt>
                <c:pt idx="3733">
                  <c:v>118.77539999999998</c:v>
                </c:pt>
                <c:pt idx="3734">
                  <c:v>118.8045</c:v>
                </c:pt>
                <c:pt idx="3735">
                  <c:v>118.83369999999999</c:v>
                </c:pt>
                <c:pt idx="3736">
                  <c:v>118.867</c:v>
                </c:pt>
                <c:pt idx="3737">
                  <c:v>118.9004</c:v>
                </c:pt>
                <c:pt idx="3738">
                  <c:v>118.9337</c:v>
                </c:pt>
                <c:pt idx="3739">
                  <c:v>118.9628</c:v>
                </c:pt>
                <c:pt idx="3740">
                  <c:v>118.992</c:v>
                </c:pt>
                <c:pt idx="3741">
                  <c:v>119.02539999999998</c:v>
                </c:pt>
                <c:pt idx="3742">
                  <c:v>119.05869999999999</c:v>
                </c:pt>
                <c:pt idx="3743">
                  <c:v>119.092</c:v>
                </c:pt>
                <c:pt idx="3744">
                  <c:v>119.1212</c:v>
                </c:pt>
                <c:pt idx="3745">
                  <c:v>119.15039999999998</c:v>
                </c:pt>
                <c:pt idx="3746">
                  <c:v>119.18369999999999</c:v>
                </c:pt>
                <c:pt idx="3747">
                  <c:v>119.2170000000003</c:v>
                </c:pt>
                <c:pt idx="3748">
                  <c:v>119.2504</c:v>
                </c:pt>
                <c:pt idx="3749">
                  <c:v>119.2795</c:v>
                </c:pt>
                <c:pt idx="3750">
                  <c:v>119.30869999999999</c:v>
                </c:pt>
                <c:pt idx="3751">
                  <c:v>119.342</c:v>
                </c:pt>
                <c:pt idx="3752">
                  <c:v>119.3753999999997</c:v>
                </c:pt>
                <c:pt idx="3753">
                  <c:v>119.4045000000003</c:v>
                </c:pt>
                <c:pt idx="3754">
                  <c:v>119.4337</c:v>
                </c:pt>
                <c:pt idx="3755">
                  <c:v>119.4670000000003</c:v>
                </c:pt>
                <c:pt idx="3756">
                  <c:v>119.5004</c:v>
                </c:pt>
                <c:pt idx="3757">
                  <c:v>119.5337</c:v>
                </c:pt>
                <c:pt idx="3758">
                  <c:v>119.5628</c:v>
                </c:pt>
                <c:pt idx="3759">
                  <c:v>119.592</c:v>
                </c:pt>
                <c:pt idx="3760">
                  <c:v>119.6253999999997</c:v>
                </c:pt>
                <c:pt idx="3761">
                  <c:v>119.65869999999998</c:v>
                </c:pt>
                <c:pt idx="3762">
                  <c:v>119.69199999999999</c:v>
                </c:pt>
                <c:pt idx="3763">
                  <c:v>119.72120000000002</c:v>
                </c:pt>
                <c:pt idx="3764">
                  <c:v>119.7504</c:v>
                </c:pt>
                <c:pt idx="3765">
                  <c:v>119.7837</c:v>
                </c:pt>
                <c:pt idx="3766">
                  <c:v>119.81699999999999</c:v>
                </c:pt>
                <c:pt idx="3767">
                  <c:v>119.85039999999998</c:v>
                </c:pt>
                <c:pt idx="3768">
                  <c:v>119.87949999999998</c:v>
                </c:pt>
                <c:pt idx="3769">
                  <c:v>119.9087</c:v>
                </c:pt>
                <c:pt idx="3770">
                  <c:v>119.94200000000002</c:v>
                </c:pt>
                <c:pt idx="3771">
                  <c:v>119.97539999999998</c:v>
                </c:pt>
                <c:pt idx="3772">
                  <c:v>120.00449999999999</c:v>
                </c:pt>
                <c:pt idx="3773">
                  <c:v>120.0337</c:v>
                </c:pt>
                <c:pt idx="3774">
                  <c:v>120.06699999999999</c:v>
                </c:pt>
                <c:pt idx="3775">
                  <c:v>120.10039999999998</c:v>
                </c:pt>
                <c:pt idx="3776">
                  <c:v>120.13369999999999</c:v>
                </c:pt>
                <c:pt idx="3777">
                  <c:v>120.16279999999998</c:v>
                </c:pt>
                <c:pt idx="3778">
                  <c:v>120.19199999999999</c:v>
                </c:pt>
                <c:pt idx="3779">
                  <c:v>120.22539999999998</c:v>
                </c:pt>
                <c:pt idx="3780">
                  <c:v>120.25869999999999</c:v>
                </c:pt>
                <c:pt idx="3781">
                  <c:v>120.292</c:v>
                </c:pt>
                <c:pt idx="3782">
                  <c:v>120.3212</c:v>
                </c:pt>
                <c:pt idx="3783">
                  <c:v>120.35039999999998</c:v>
                </c:pt>
                <c:pt idx="3784">
                  <c:v>120.38369999999999</c:v>
                </c:pt>
                <c:pt idx="3785">
                  <c:v>120.4170000000003</c:v>
                </c:pt>
                <c:pt idx="3786">
                  <c:v>120.4503</c:v>
                </c:pt>
                <c:pt idx="3787">
                  <c:v>120.4795</c:v>
                </c:pt>
                <c:pt idx="3788">
                  <c:v>120.50869999999999</c:v>
                </c:pt>
                <c:pt idx="3789">
                  <c:v>120.542</c:v>
                </c:pt>
                <c:pt idx="3790">
                  <c:v>120.57529999999998</c:v>
                </c:pt>
                <c:pt idx="3791">
                  <c:v>120.6045</c:v>
                </c:pt>
                <c:pt idx="3792">
                  <c:v>120.63369999999999</c:v>
                </c:pt>
                <c:pt idx="3793">
                  <c:v>120.667</c:v>
                </c:pt>
                <c:pt idx="3794">
                  <c:v>120.7003</c:v>
                </c:pt>
                <c:pt idx="3795">
                  <c:v>120.7337</c:v>
                </c:pt>
                <c:pt idx="3796">
                  <c:v>120.7628</c:v>
                </c:pt>
                <c:pt idx="3797">
                  <c:v>120.792</c:v>
                </c:pt>
                <c:pt idx="3798">
                  <c:v>120.82529999999998</c:v>
                </c:pt>
                <c:pt idx="3799">
                  <c:v>120.85869999999998</c:v>
                </c:pt>
                <c:pt idx="3800">
                  <c:v>120.892</c:v>
                </c:pt>
                <c:pt idx="3801">
                  <c:v>120.9212000000003</c:v>
                </c:pt>
                <c:pt idx="3802">
                  <c:v>120.9503</c:v>
                </c:pt>
                <c:pt idx="3803">
                  <c:v>120.9837</c:v>
                </c:pt>
                <c:pt idx="3804">
                  <c:v>121.01700000000002</c:v>
                </c:pt>
                <c:pt idx="3805">
                  <c:v>121.0504</c:v>
                </c:pt>
                <c:pt idx="3806">
                  <c:v>121.0795</c:v>
                </c:pt>
                <c:pt idx="3807">
                  <c:v>121.10869999999998</c:v>
                </c:pt>
                <c:pt idx="3808">
                  <c:v>121.142</c:v>
                </c:pt>
                <c:pt idx="3809">
                  <c:v>121.1753999999997</c:v>
                </c:pt>
                <c:pt idx="3810">
                  <c:v>121.20450000000002</c:v>
                </c:pt>
                <c:pt idx="3811">
                  <c:v>121.2337</c:v>
                </c:pt>
                <c:pt idx="3812">
                  <c:v>121.26700000000002</c:v>
                </c:pt>
                <c:pt idx="3813">
                  <c:v>121.3004</c:v>
                </c:pt>
                <c:pt idx="3814">
                  <c:v>121.33369999999999</c:v>
                </c:pt>
                <c:pt idx="3815">
                  <c:v>121.36279999999998</c:v>
                </c:pt>
                <c:pt idx="3816">
                  <c:v>121.392</c:v>
                </c:pt>
                <c:pt idx="3817">
                  <c:v>121.4254</c:v>
                </c:pt>
                <c:pt idx="3818">
                  <c:v>121.45869999999999</c:v>
                </c:pt>
                <c:pt idx="3819">
                  <c:v>121.492</c:v>
                </c:pt>
                <c:pt idx="3820">
                  <c:v>121.52119999999999</c:v>
                </c:pt>
                <c:pt idx="3821">
                  <c:v>121.5504</c:v>
                </c:pt>
                <c:pt idx="3822">
                  <c:v>121.58369999999999</c:v>
                </c:pt>
                <c:pt idx="3823">
                  <c:v>121.617</c:v>
                </c:pt>
                <c:pt idx="3824">
                  <c:v>121.65039999999998</c:v>
                </c:pt>
                <c:pt idx="3825">
                  <c:v>121.67949999999998</c:v>
                </c:pt>
                <c:pt idx="3826">
                  <c:v>121.70869999999999</c:v>
                </c:pt>
                <c:pt idx="3827">
                  <c:v>121.742</c:v>
                </c:pt>
                <c:pt idx="3828">
                  <c:v>121.77539999999998</c:v>
                </c:pt>
                <c:pt idx="3829">
                  <c:v>121.8045</c:v>
                </c:pt>
                <c:pt idx="3830">
                  <c:v>121.83369999999999</c:v>
                </c:pt>
                <c:pt idx="3831">
                  <c:v>121.867</c:v>
                </c:pt>
                <c:pt idx="3832">
                  <c:v>121.9004</c:v>
                </c:pt>
                <c:pt idx="3833">
                  <c:v>121.9337</c:v>
                </c:pt>
                <c:pt idx="3834">
                  <c:v>121.9628</c:v>
                </c:pt>
                <c:pt idx="3835">
                  <c:v>121.992</c:v>
                </c:pt>
                <c:pt idx="3836">
                  <c:v>122.02539999999998</c:v>
                </c:pt>
                <c:pt idx="3837">
                  <c:v>122.05869999999999</c:v>
                </c:pt>
                <c:pt idx="3838">
                  <c:v>122.092</c:v>
                </c:pt>
                <c:pt idx="3839">
                  <c:v>122.1212</c:v>
                </c:pt>
                <c:pt idx="3840">
                  <c:v>122.15039999999998</c:v>
                </c:pt>
                <c:pt idx="3841">
                  <c:v>122.18369999999999</c:v>
                </c:pt>
                <c:pt idx="3842">
                  <c:v>122.2170000000003</c:v>
                </c:pt>
                <c:pt idx="3843">
                  <c:v>122.2504</c:v>
                </c:pt>
                <c:pt idx="3844">
                  <c:v>122.2795</c:v>
                </c:pt>
                <c:pt idx="3845">
                  <c:v>122.30869999999999</c:v>
                </c:pt>
                <c:pt idx="3846">
                  <c:v>122.342</c:v>
                </c:pt>
                <c:pt idx="3847">
                  <c:v>122.3753999999997</c:v>
                </c:pt>
                <c:pt idx="3848">
                  <c:v>122.4045000000003</c:v>
                </c:pt>
                <c:pt idx="3849">
                  <c:v>122.4337</c:v>
                </c:pt>
                <c:pt idx="3850">
                  <c:v>122.4670000000003</c:v>
                </c:pt>
                <c:pt idx="3851">
                  <c:v>122.5004</c:v>
                </c:pt>
                <c:pt idx="3852">
                  <c:v>122.5337</c:v>
                </c:pt>
                <c:pt idx="3853">
                  <c:v>122.5628</c:v>
                </c:pt>
                <c:pt idx="3854">
                  <c:v>122.592</c:v>
                </c:pt>
                <c:pt idx="3855">
                  <c:v>122.6253999999997</c:v>
                </c:pt>
                <c:pt idx="3856">
                  <c:v>122.65869999999998</c:v>
                </c:pt>
                <c:pt idx="3857">
                  <c:v>122.69199999999999</c:v>
                </c:pt>
                <c:pt idx="3858">
                  <c:v>122.72120000000002</c:v>
                </c:pt>
                <c:pt idx="3859">
                  <c:v>122.7504</c:v>
                </c:pt>
                <c:pt idx="3860">
                  <c:v>122.7837</c:v>
                </c:pt>
                <c:pt idx="3861">
                  <c:v>122.81699999999999</c:v>
                </c:pt>
                <c:pt idx="3862">
                  <c:v>122.85039999999998</c:v>
                </c:pt>
                <c:pt idx="3863">
                  <c:v>122.87949999999998</c:v>
                </c:pt>
                <c:pt idx="3864">
                  <c:v>122.9087</c:v>
                </c:pt>
                <c:pt idx="3865">
                  <c:v>122.94200000000002</c:v>
                </c:pt>
                <c:pt idx="3866">
                  <c:v>122.97539999999998</c:v>
                </c:pt>
                <c:pt idx="3867">
                  <c:v>123.00449999999999</c:v>
                </c:pt>
                <c:pt idx="3868">
                  <c:v>123.0337</c:v>
                </c:pt>
                <c:pt idx="3869">
                  <c:v>123.06699999999999</c:v>
                </c:pt>
                <c:pt idx="3870">
                  <c:v>123.10039999999998</c:v>
                </c:pt>
                <c:pt idx="3871">
                  <c:v>123.13369999999999</c:v>
                </c:pt>
                <c:pt idx="3872">
                  <c:v>123.16279999999998</c:v>
                </c:pt>
                <c:pt idx="3873">
                  <c:v>123.19199999999999</c:v>
                </c:pt>
                <c:pt idx="3874">
                  <c:v>123.22539999999998</c:v>
                </c:pt>
                <c:pt idx="3875">
                  <c:v>123.25869999999999</c:v>
                </c:pt>
                <c:pt idx="3876">
                  <c:v>123.292</c:v>
                </c:pt>
                <c:pt idx="3877">
                  <c:v>123.3212</c:v>
                </c:pt>
                <c:pt idx="3878">
                  <c:v>123.35039999999998</c:v>
                </c:pt>
                <c:pt idx="3879">
                  <c:v>123.38369999999999</c:v>
                </c:pt>
                <c:pt idx="3880">
                  <c:v>123.4170000000003</c:v>
                </c:pt>
                <c:pt idx="3881">
                  <c:v>123.4503</c:v>
                </c:pt>
                <c:pt idx="3882">
                  <c:v>123.4795</c:v>
                </c:pt>
                <c:pt idx="3883">
                  <c:v>123.50869999999999</c:v>
                </c:pt>
                <c:pt idx="3884">
                  <c:v>123.542</c:v>
                </c:pt>
                <c:pt idx="3885">
                  <c:v>123.57529999999998</c:v>
                </c:pt>
                <c:pt idx="3886">
                  <c:v>123.6045</c:v>
                </c:pt>
                <c:pt idx="3887">
                  <c:v>123.63369999999999</c:v>
                </c:pt>
                <c:pt idx="3888">
                  <c:v>123.667</c:v>
                </c:pt>
                <c:pt idx="3889">
                  <c:v>123.7003</c:v>
                </c:pt>
                <c:pt idx="3890">
                  <c:v>123.7337</c:v>
                </c:pt>
                <c:pt idx="3891">
                  <c:v>123.7628</c:v>
                </c:pt>
                <c:pt idx="3892">
                  <c:v>123.792</c:v>
                </c:pt>
                <c:pt idx="3893">
                  <c:v>123.82529999999998</c:v>
                </c:pt>
                <c:pt idx="3894">
                  <c:v>123.85869999999998</c:v>
                </c:pt>
                <c:pt idx="3895">
                  <c:v>123.892</c:v>
                </c:pt>
                <c:pt idx="3896">
                  <c:v>123.9212000000003</c:v>
                </c:pt>
                <c:pt idx="3897">
                  <c:v>123.9503</c:v>
                </c:pt>
                <c:pt idx="3898">
                  <c:v>123.9837</c:v>
                </c:pt>
                <c:pt idx="3899">
                  <c:v>124.01700000000002</c:v>
                </c:pt>
                <c:pt idx="3900">
                  <c:v>124.0504</c:v>
                </c:pt>
                <c:pt idx="3901">
                  <c:v>124.0795</c:v>
                </c:pt>
                <c:pt idx="3902">
                  <c:v>124.10869999999998</c:v>
                </c:pt>
                <c:pt idx="3903">
                  <c:v>124.142</c:v>
                </c:pt>
                <c:pt idx="3904">
                  <c:v>124.1753999999997</c:v>
                </c:pt>
                <c:pt idx="3905">
                  <c:v>124.20450000000002</c:v>
                </c:pt>
                <c:pt idx="3906">
                  <c:v>124.2337</c:v>
                </c:pt>
                <c:pt idx="3907">
                  <c:v>124.26700000000002</c:v>
                </c:pt>
                <c:pt idx="3908">
                  <c:v>124.3004</c:v>
                </c:pt>
                <c:pt idx="3909">
                  <c:v>124.33369999999999</c:v>
                </c:pt>
                <c:pt idx="3910">
                  <c:v>124.36279999999998</c:v>
                </c:pt>
                <c:pt idx="3911">
                  <c:v>124.392</c:v>
                </c:pt>
                <c:pt idx="3912">
                  <c:v>124.4254</c:v>
                </c:pt>
                <c:pt idx="3913">
                  <c:v>124.45869999999999</c:v>
                </c:pt>
                <c:pt idx="3914">
                  <c:v>124.492</c:v>
                </c:pt>
                <c:pt idx="3915">
                  <c:v>124.52119999999999</c:v>
                </c:pt>
                <c:pt idx="3916">
                  <c:v>124.5504</c:v>
                </c:pt>
                <c:pt idx="3917">
                  <c:v>124.58369999999999</c:v>
                </c:pt>
                <c:pt idx="3918">
                  <c:v>124.617</c:v>
                </c:pt>
                <c:pt idx="3919">
                  <c:v>124.65039999999998</c:v>
                </c:pt>
                <c:pt idx="3920">
                  <c:v>124.67949999999998</c:v>
                </c:pt>
                <c:pt idx="3921">
                  <c:v>124.70869999999999</c:v>
                </c:pt>
                <c:pt idx="3922">
                  <c:v>124.742</c:v>
                </c:pt>
                <c:pt idx="3923">
                  <c:v>124.77539999999998</c:v>
                </c:pt>
                <c:pt idx="3924">
                  <c:v>124.8045</c:v>
                </c:pt>
                <c:pt idx="3925">
                  <c:v>124.83369999999999</c:v>
                </c:pt>
                <c:pt idx="3926">
                  <c:v>124.867</c:v>
                </c:pt>
                <c:pt idx="3927">
                  <c:v>124.9004</c:v>
                </c:pt>
                <c:pt idx="3928">
                  <c:v>124.9337</c:v>
                </c:pt>
                <c:pt idx="3929">
                  <c:v>124.9628</c:v>
                </c:pt>
                <c:pt idx="3930">
                  <c:v>124.992</c:v>
                </c:pt>
                <c:pt idx="3931">
                  <c:v>125.02539999999998</c:v>
                </c:pt>
                <c:pt idx="3932">
                  <c:v>125.05869999999999</c:v>
                </c:pt>
                <c:pt idx="3933">
                  <c:v>125.092</c:v>
                </c:pt>
                <c:pt idx="3934">
                  <c:v>125.1212</c:v>
                </c:pt>
                <c:pt idx="3935">
                  <c:v>125.15039999999998</c:v>
                </c:pt>
                <c:pt idx="3936">
                  <c:v>125.18369999999999</c:v>
                </c:pt>
                <c:pt idx="3937">
                  <c:v>125.2170000000003</c:v>
                </c:pt>
                <c:pt idx="3938">
                  <c:v>125.2504</c:v>
                </c:pt>
                <c:pt idx="3939">
                  <c:v>125.2795</c:v>
                </c:pt>
                <c:pt idx="3940">
                  <c:v>125.30869999999999</c:v>
                </c:pt>
                <c:pt idx="3941">
                  <c:v>125.342</c:v>
                </c:pt>
                <c:pt idx="3942">
                  <c:v>125.3753999999997</c:v>
                </c:pt>
                <c:pt idx="3943">
                  <c:v>125.4045000000003</c:v>
                </c:pt>
                <c:pt idx="3944">
                  <c:v>125.4337</c:v>
                </c:pt>
                <c:pt idx="3945">
                  <c:v>125.4670000000003</c:v>
                </c:pt>
                <c:pt idx="3946">
                  <c:v>125.5004</c:v>
                </c:pt>
                <c:pt idx="3947">
                  <c:v>125.5337</c:v>
                </c:pt>
                <c:pt idx="3948">
                  <c:v>125.5628</c:v>
                </c:pt>
                <c:pt idx="3949">
                  <c:v>125.592</c:v>
                </c:pt>
                <c:pt idx="3950">
                  <c:v>125.6253999999997</c:v>
                </c:pt>
                <c:pt idx="3951">
                  <c:v>125.65869999999998</c:v>
                </c:pt>
                <c:pt idx="3952">
                  <c:v>125.69199999999999</c:v>
                </c:pt>
                <c:pt idx="3953">
                  <c:v>125.72120000000002</c:v>
                </c:pt>
                <c:pt idx="3954">
                  <c:v>125.7504</c:v>
                </c:pt>
                <c:pt idx="3955">
                  <c:v>125.7837</c:v>
                </c:pt>
                <c:pt idx="3956">
                  <c:v>125.81699999999999</c:v>
                </c:pt>
                <c:pt idx="3957">
                  <c:v>125.85039999999998</c:v>
                </c:pt>
                <c:pt idx="3958">
                  <c:v>125.87949999999998</c:v>
                </c:pt>
                <c:pt idx="3959">
                  <c:v>125.9087</c:v>
                </c:pt>
                <c:pt idx="3960">
                  <c:v>125.94200000000002</c:v>
                </c:pt>
                <c:pt idx="3961">
                  <c:v>125.97539999999998</c:v>
                </c:pt>
                <c:pt idx="3962">
                  <c:v>126.00449999999999</c:v>
                </c:pt>
                <c:pt idx="3963">
                  <c:v>126.0337</c:v>
                </c:pt>
                <c:pt idx="3964">
                  <c:v>126.06699999999999</c:v>
                </c:pt>
                <c:pt idx="3965">
                  <c:v>126.10039999999998</c:v>
                </c:pt>
                <c:pt idx="3966">
                  <c:v>126.13369999999999</c:v>
                </c:pt>
                <c:pt idx="3967">
                  <c:v>126.16279999999998</c:v>
                </c:pt>
                <c:pt idx="3968">
                  <c:v>126.19199999999999</c:v>
                </c:pt>
                <c:pt idx="3969">
                  <c:v>126.22539999999998</c:v>
                </c:pt>
                <c:pt idx="3970">
                  <c:v>126.25869999999999</c:v>
                </c:pt>
                <c:pt idx="3971">
                  <c:v>126.292</c:v>
                </c:pt>
                <c:pt idx="3972">
                  <c:v>126.3212</c:v>
                </c:pt>
                <c:pt idx="3973">
                  <c:v>126.35039999999998</c:v>
                </c:pt>
                <c:pt idx="3974">
                  <c:v>126.38369999999999</c:v>
                </c:pt>
                <c:pt idx="3975">
                  <c:v>126.4170000000003</c:v>
                </c:pt>
                <c:pt idx="3976">
                  <c:v>126.4503</c:v>
                </c:pt>
                <c:pt idx="3977">
                  <c:v>126.4795</c:v>
                </c:pt>
                <c:pt idx="3978">
                  <c:v>126.50869999999999</c:v>
                </c:pt>
                <c:pt idx="3979">
                  <c:v>126.542</c:v>
                </c:pt>
                <c:pt idx="3980">
                  <c:v>126.57529999999998</c:v>
                </c:pt>
                <c:pt idx="3981">
                  <c:v>126.6045</c:v>
                </c:pt>
                <c:pt idx="3982">
                  <c:v>126.63369999999999</c:v>
                </c:pt>
                <c:pt idx="3983">
                  <c:v>126.667</c:v>
                </c:pt>
                <c:pt idx="3984">
                  <c:v>126.7003</c:v>
                </c:pt>
                <c:pt idx="3985">
                  <c:v>126.7337</c:v>
                </c:pt>
                <c:pt idx="3986">
                  <c:v>126.7628</c:v>
                </c:pt>
                <c:pt idx="3987">
                  <c:v>126.792</c:v>
                </c:pt>
                <c:pt idx="3988">
                  <c:v>126.82529999999998</c:v>
                </c:pt>
                <c:pt idx="3989">
                  <c:v>126.85869999999998</c:v>
                </c:pt>
                <c:pt idx="3990">
                  <c:v>126.892</c:v>
                </c:pt>
                <c:pt idx="3991">
                  <c:v>126.9212000000003</c:v>
                </c:pt>
                <c:pt idx="3992">
                  <c:v>126.9503</c:v>
                </c:pt>
                <c:pt idx="3993">
                  <c:v>126.9837</c:v>
                </c:pt>
                <c:pt idx="3994">
                  <c:v>127.01700000000002</c:v>
                </c:pt>
                <c:pt idx="3995">
                  <c:v>127.0504</c:v>
                </c:pt>
                <c:pt idx="3996">
                  <c:v>127.0795</c:v>
                </c:pt>
                <c:pt idx="3997">
                  <c:v>127.10869999999998</c:v>
                </c:pt>
                <c:pt idx="3998">
                  <c:v>127.142</c:v>
                </c:pt>
                <c:pt idx="3999">
                  <c:v>127.1753999999997</c:v>
                </c:pt>
                <c:pt idx="4000">
                  <c:v>127.20450000000002</c:v>
                </c:pt>
                <c:pt idx="4001">
                  <c:v>127.2337</c:v>
                </c:pt>
                <c:pt idx="4002">
                  <c:v>127.26700000000002</c:v>
                </c:pt>
                <c:pt idx="4003">
                  <c:v>127.3004</c:v>
                </c:pt>
                <c:pt idx="4004">
                  <c:v>127.33369999999999</c:v>
                </c:pt>
                <c:pt idx="4005">
                  <c:v>127.36279999999998</c:v>
                </c:pt>
                <c:pt idx="4006">
                  <c:v>127.392</c:v>
                </c:pt>
                <c:pt idx="4007">
                  <c:v>127.4254</c:v>
                </c:pt>
                <c:pt idx="4008">
                  <c:v>127.45869999999999</c:v>
                </c:pt>
                <c:pt idx="4009">
                  <c:v>127.492</c:v>
                </c:pt>
                <c:pt idx="4010">
                  <c:v>127.52119999999999</c:v>
                </c:pt>
                <c:pt idx="4011">
                  <c:v>127.5504</c:v>
                </c:pt>
                <c:pt idx="4012">
                  <c:v>127.58369999999999</c:v>
                </c:pt>
                <c:pt idx="4013">
                  <c:v>127.617</c:v>
                </c:pt>
                <c:pt idx="4014">
                  <c:v>127.65039999999998</c:v>
                </c:pt>
                <c:pt idx="4015">
                  <c:v>127.67949999999998</c:v>
                </c:pt>
                <c:pt idx="4016">
                  <c:v>127.70869999999999</c:v>
                </c:pt>
                <c:pt idx="4017">
                  <c:v>127.742</c:v>
                </c:pt>
                <c:pt idx="4018">
                  <c:v>127.77539999999998</c:v>
                </c:pt>
                <c:pt idx="4019">
                  <c:v>127.8045</c:v>
                </c:pt>
                <c:pt idx="4020">
                  <c:v>127.83369999999999</c:v>
                </c:pt>
                <c:pt idx="4021">
                  <c:v>127.867</c:v>
                </c:pt>
                <c:pt idx="4022">
                  <c:v>127.9004</c:v>
                </c:pt>
                <c:pt idx="4023">
                  <c:v>127.9337</c:v>
                </c:pt>
                <c:pt idx="4024">
                  <c:v>127.9628</c:v>
                </c:pt>
                <c:pt idx="4025">
                  <c:v>127.992</c:v>
                </c:pt>
                <c:pt idx="4026">
                  <c:v>128.02530000000004</c:v>
                </c:pt>
                <c:pt idx="4027">
                  <c:v>128.05860000000001</c:v>
                </c:pt>
                <c:pt idx="4028">
                  <c:v>128.09200000000001</c:v>
                </c:pt>
                <c:pt idx="4029">
                  <c:v>128.12120000000004</c:v>
                </c:pt>
                <c:pt idx="4030">
                  <c:v>128.15030000000004</c:v>
                </c:pt>
                <c:pt idx="4031">
                  <c:v>128.18359999999998</c:v>
                </c:pt>
                <c:pt idx="4032">
                  <c:v>128.21699999999998</c:v>
                </c:pt>
                <c:pt idx="4033">
                  <c:v>128.25030000000001</c:v>
                </c:pt>
                <c:pt idx="4034">
                  <c:v>128.27949999999996</c:v>
                </c:pt>
                <c:pt idx="4035">
                  <c:v>128.30860000000001</c:v>
                </c:pt>
                <c:pt idx="4036">
                  <c:v>128.34200000000001</c:v>
                </c:pt>
                <c:pt idx="4037">
                  <c:v>128.37530000000001</c:v>
                </c:pt>
                <c:pt idx="4038">
                  <c:v>128.40449999999998</c:v>
                </c:pt>
                <c:pt idx="4039">
                  <c:v>128.43359999999998</c:v>
                </c:pt>
                <c:pt idx="4040">
                  <c:v>128.46700000000001</c:v>
                </c:pt>
                <c:pt idx="4041">
                  <c:v>128.50030000000001</c:v>
                </c:pt>
                <c:pt idx="4042">
                  <c:v>128.53369999999998</c:v>
                </c:pt>
                <c:pt idx="4043">
                  <c:v>128.56280000000001</c:v>
                </c:pt>
                <c:pt idx="4044">
                  <c:v>128.59200000000001</c:v>
                </c:pt>
                <c:pt idx="4045">
                  <c:v>128.62530000000001</c:v>
                </c:pt>
                <c:pt idx="4046">
                  <c:v>128.65870000000001</c:v>
                </c:pt>
                <c:pt idx="4047">
                  <c:v>128.69200000000001</c:v>
                </c:pt>
                <c:pt idx="4048">
                  <c:v>128.72120000000001</c:v>
                </c:pt>
                <c:pt idx="4049">
                  <c:v>128.75030000000001</c:v>
                </c:pt>
                <c:pt idx="4050">
                  <c:v>128.78369999999998</c:v>
                </c:pt>
                <c:pt idx="4051">
                  <c:v>128.81700000000001</c:v>
                </c:pt>
                <c:pt idx="4052">
                  <c:v>128.85030000000069</c:v>
                </c:pt>
                <c:pt idx="4053">
                  <c:v>128.87949999999998</c:v>
                </c:pt>
                <c:pt idx="4054">
                  <c:v>128.90870000000001</c:v>
                </c:pt>
                <c:pt idx="4055">
                  <c:v>128.94200000000001</c:v>
                </c:pt>
                <c:pt idx="4056">
                  <c:v>128.9753</c:v>
                </c:pt>
                <c:pt idx="4057">
                  <c:v>129.00449999999998</c:v>
                </c:pt>
                <c:pt idx="4058">
                  <c:v>129.03369999999998</c:v>
                </c:pt>
                <c:pt idx="4059">
                  <c:v>129.06700000000001</c:v>
                </c:pt>
                <c:pt idx="4060">
                  <c:v>129.1003</c:v>
                </c:pt>
                <c:pt idx="4061">
                  <c:v>129.13369999999998</c:v>
                </c:pt>
                <c:pt idx="4062">
                  <c:v>129.1628</c:v>
                </c:pt>
                <c:pt idx="4063">
                  <c:v>129.19200000000001</c:v>
                </c:pt>
                <c:pt idx="4064">
                  <c:v>129.2253</c:v>
                </c:pt>
                <c:pt idx="4065">
                  <c:v>129.2587</c:v>
                </c:pt>
                <c:pt idx="4066">
                  <c:v>129.292</c:v>
                </c:pt>
                <c:pt idx="4067">
                  <c:v>129.32120000000072</c:v>
                </c:pt>
                <c:pt idx="4068">
                  <c:v>129.35030000000069</c:v>
                </c:pt>
                <c:pt idx="4069">
                  <c:v>129.3837</c:v>
                </c:pt>
                <c:pt idx="4070">
                  <c:v>129.417</c:v>
                </c:pt>
                <c:pt idx="4071">
                  <c:v>129.4503000000006</c:v>
                </c:pt>
                <c:pt idx="4072">
                  <c:v>129.47949999999997</c:v>
                </c:pt>
                <c:pt idx="4073">
                  <c:v>129.5087</c:v>
                </c:pt>
                <c:pt idx="4074">
                  <c:v>129.542</c:v>
                </c:pt>
                <c:pt idx="4075">
                  <c:v>129.5753</c:v>
                </c:pt>
                <c:pt idx="4076">
                  <c:v>129.60449999999997</c:v>
                </c:pt>
                <c:pt idx="4077">
                  <c:v>129.63369999999998</c:v>
                </c:pt>
                <c:pt idx="4078">
                  <c:v>129.667</c:v>
                </c:pt>
                <c:pt idx="4079">
                  <c:v>129.7003</c:v>
                </c:pt>
                <c:pt idx="4080">
                  <c:v>129.7335999999994</c:v>
                </c:pt>
                <c:pt idx="4081">
                  <c:v>129.7628</c:v>
                </c:pt>
                <c:pt idx="4082">
                  <c:v>129.792</c:v>
                </c:pt>
                <c:pt idx="4083">
                  <c:v>129.8253000000006</c:v>
                </c:pt>
                <c:pt idx="4084">
                  <c:v>129.85860000000059</c:v>
                </c:pt>
                <c:pt idx="4085">
                  <c:v>129.89200000000059</c:v>
                </c:pt>
                <c:pt idx="4086">
                  <c:v>129.9212000000006</c:v>
                </c:pt>
                <c:pt idx="4087">
                  <c:v>129.9503000000006</c:v>
                </c:pt>
                <c:pt idx="4088">
                  <c:v>129.9836</c:v>
                </c:pt>
                <c:pt idx="4089">
                  <c:v>130.017</c:v>
                </c:pt>
                <c:pt idx="4090">
                  <c:v>130.05030000000059</c:v>
                </c:pt>
                <c:pt idx="4091">
                  <c:v>130.07949999999997</c:v>
                </c:pt>
                <c:pt idx="4092">
                  <c:v>130.1086</c:v>
                </c:pt>
                <c:pt idx="4093">
                  <c:v>130.142</c:v>
                </c:pt>
                <c:pt idx="4094">
                  <c:v>130.17529999999999</c:v>
                </c:pt>
                <c:pt idx="4095">
                  <c:v>130.20449999999997</c:v>
                </c:pt>
                <c:pt idx="4096">
                  <c:v>130.2335999999994</c:v>
                </c:pt>
                <c:pt idx="4097">
                  <c:v>130.267</c:v>
                </c:pt>
                <c:pt idx="4098">
                  <c:v>130.30030000000059</c:v>
                </c:pt>
                <c:pt idx="4099">
                  <c:v>130.33369999999999</c:v>
                </c:pt>
                <c:pt idx="4100">
                  <c:v>130.36280000000059</c:v>
                </c:pt>
                <c:pt idx="4101">
                  <c:v>130.39200000000059</c:v>
                </c:pt>
                <c:pt idx="4102">
                  <c:v>130.42530000000059</c:v>
                </c:pt>
                <c:pt idx="4103">
                  <c:v>130.45870000000059</c:v>
                </c:pt>
                <c:pt idx="4104">
                  <c:v>130.49200000000027</c:v>
                </c:pt>
                <c:pt idx="4105">
                  <c:v>130.52120000000059</c:v>
                </c:pt>
                <c:pt idx="4106">
                  <c:v>130.55030000000059</c:v>
                </c:pt>
                <c:pt idx="4107">
                  <c:v>130.58369999999999</c:v>
                </c:pt>
                <c:pt idx="4108">
                  <c:v>130.61699999999999</c:v>
                </c:pt>
                <c:pt idx="4109">
                  <c:v>130.65030000000004</c:v>
                </c:pt>
                <c:pt idx="4110">
                  <c:v>130.67949999999999</c:v>
                </c:pt>
                <c:pt idx="4111">
                  <c:v>130.70869999999999</c:v>
                </c:pt>
                <c:pt idx="4112">
                  <c:v>130.74199999999999</c:v>
                </c:pt>
                <c:pt idx="4113">
                  <c:v>130.77529999999999</c:v>
                </c:pt>
                <c:pt idx="4114">
                  <c:v>130.80450000000002</c:v>
                </c:pt>
                <c:pt idx="4115">
                  <c:v>130.83369999999999</c:v>
                </c:pt>
                <c:pt idx="4116">
                  <c:v>130.86700000000027</c:v>
                </c:pt>
                <c:pt idx="4117">
                  <c:v>130.90030000000004</c:v>
                </c:pt>
                <c:pt idx="4118">
                  <c:v>130.93359999999998</c:v>
                </c:pt>
                <c:pt idx="4119">
                  <c:v>130.96280000000004</c:v>
                </c:pt>
                <c:pt idx="4120">
                  <c:v>130.99200000000027</c:v>
                </c:pt>
                <c:pt idx="4121">
                  <c:v>131.02530000000004</c:v>
                </c:pt>
                <c:pt idx="4122">
                  <c:v>131.05860000000001</c:v>
                </c:pt>
                <c:pt idx="4123">
                  <c:v>131.09200000000001</c:v>
                </c:pt>
                <c:pt idx="4124">
                  <c:v>131.12120000000004</c:v>
                </c:pt>
                <c:pt idx="4125">
                  <c:v>131.15030000000004</c:v>
                </c:pt>
                <c:pt idx="4126">
                  <c:v>131.18359999999998</c:v>
                </c:pt>
                <c:pt idx="4127">
                  <c:v>131.21699999999998</c:v>
                </c:pt>
                <c:pt idx="4128">
                  <c:v>131.25030000000001</c:v>
                </c:pt>
                <c:pt idx="4129">
                  <c:v>131.27949999999996</c:v>
                </c:pt>
                <c:pt idx="4130">
                  <c:v>131.30860000000001</c:v>
                </c:pt>
                <c:pt idx="4131">
                  <c:v>131.34200000000001</c:v>
                </c:pt>
                <c:pt idx="4132">
                  <c:v>131.37530000000001</c:v>
                </c:pt>
                <c:pt idx="4133">
                  <c:v>131.40449999999998</c:v>
                </c:pt>
                <c:pt idx="4134">
                  <c:v>131.43359999999998</c:v>
                </c:pt>
                <c:pt idx="4135">
                  <c:v>131.46700000000001</c:v>
                </c:pt>
                <c:pt idx="4136">
                  <c:v>131.50030000000001</c:v>
                </c:pt>
                <c:pt idx="4137">
                  <c:v>131.53369999999998</c:v>
                </c:pt>
                <c:pt idx="4138">
                  <c:v>131.56280000000001</c:v>
                </c:pt>
                <c:pt idx="4139">
                  <c:v>131.59200000000001</c:v>
                </c:pt>
                <c:pt idx="4140">
                  <c:v>131.62530000000001</c:v>
                </c:pt>
                <c:pt idx="4141">
                  <c:v>131.65870000000001</c:v>
                </c:pt>
                <c:pt idx="4142">
                  <c:v>131.69200000000001</c:v>
                </c:pt>
                <c:pt idx="4143">
                  <c:v>131.72120000000001</c:v>
                </c:pt>
                <c:pt idx="4144">
                  <c:v>131.75030000000001</c:v>
                </c:pt>
                <c:pt idx="4145">
                  <c:v>131.78369999999998</c:v>
                </c:pt>
                <c:pt idx="4146">
                  <c:v>131.81700000000001</c:v>
                </c:pt>
                <c:pt idx="4147">
                  <c:v>131.85030000000069</c:v>
                </c:pt>
                <c:pt idx="4148">
                  <c:v>131.87949999999998</c:v>
                </c:pt>
                <c:pt idx="4149">
                  <c:v>131.90870000000001</c:v>
                </c:pt>
                <c:pt idx="4150">
                  <c:v>131.94200000000001</c:v>
                </c:pt>
                <c:pt idx="4151">
                  <c:v>131.9753</c:v>
                </c:pt>
                <c:pt idx="4152">
                  <c:v>132.00449999999998</c:v>
                </c:pt>
                <c:pt idx="4153">
                  <c:v>132.03369999999998</c:v>
                </c:pt>
                <c:pt idx="4154">
                  <c:v>132.06700000000001</c:v>
                </c:pt>
                <c:pt idx="4155">
                  <c:v>132.1003</c:v>
                </c:pt>
                <c:pt idx="4156">
                  <c:v>132.13369999999998</c:v>
                </c:pt>
                <c:pt idx="4157">
                  <c:v>132.1628</c:v>
                </c:pt>
                <c:pt idx="4158">
                  <c:v>132.19200000000001</c:v>
                </c:pt>
                <c:pt idx="4159">
                  <c:v>132.2253</c:v>
                </c:pt>
                <c:pt idx="4160">
                  <c:v>132.2587</c:v>
                </c:pt>
                <c:pt idx="4161">
                  <c:v>132.292</c:v>
                </c:pt>
                <c:pt idx="4162">
                  <c:v>132.32120000000072</c:v>
                </c:pt>
                <c:pt idx="4163">
                  <c:v>132.35030000000069</c:v>
                </c:pt>
                <c:pt idx="4164">
                  <c:v>132.3837</c:v>
                </c:pt>
                <c:pt idx="4165">
                  <c:v>132.417</c:v>
                </c:pt>
                <c:pt idx="4166">
                  <c:v>132.4503000000006</c:v>
                </c:pt>
                <c:pt idx="4167">
                  <c:v>132.47949999999997</c:v>
                </c:pt>
                <c:pt idx="4168">
                  <c:v>132.5087</c:v>
                </c:pt>
                <c:pt idx="4169">
                  <c:v>132.542</c:v>
                </c:pt>
                <c:pt idx="4170">
                  <c:v>132.5753</c:v>
                </c:pt>
                <c:pt idx="4171">
                  <c:v>132.60449999999997</c:v>
                </c:pt>
                <c:pt idx="4172">
                  <c:v>132.63369999999998</c:v>
                </c:pt>
                <c:pt idx="4173">
                  <c:v>132.667</c:v>
                </c:pt>
                <c:pt idx="4174">
                  <c:v>132.7003</c:v>
                </c:pt>
                <c:pt idx="4175">
                  <c:v>132.7335999999994</c:v>
                </c:pt>
                <c:pt idx="4176">
                  <c:v>132.7628</c:v>
                </c:pt>
                <c:pt idx="4177">
                  <c:v>132.792</c:v>
                </c:pt>
                <c:pt idx="4178">
                  <c:v>132.8253000000006</c:v>
                </c:pt>
                <c:pt idx="4179">
                  <c:v>132.85860000000059</c:v>
                </c:pt>
                <c:pt idx="4180">
                  <c:v>132.89200000000059</c:v>
                </c:pt>
                <c:pt idx="4181">
                  <c:v>132.9212000000006</c:v>
                </c:pt>
                <c:pt idx="4182">
                  <c:v>132.9503000000006</c:v>
                </c:pt>
                <c:pt idx="4183">
                  <c:v>132.9836</c:v>
                </c:pt>
                <c:pt idx="4184">
                  <c:v>133.017</c:v>
                </c:pt>
                <c:pt idx="4185">
                  <c:v>133.05030000000059</c:v>
                </c:pt>
                <c:pt idx="4186">
                  <c:v>133.07949999999997</c:v>
                </c:pt>
                <c:pt idx="4187">
                  <c:v>133.1086</c:v>
                </c:pt>
                <c:pt idx="4188">
                  <c:v>133.142</c:v>
                </c:pt>
                <c:pt idx="4189">
                  <c:v>133.17529999999999</c:v>
                </c:pt>
                <c:pt idx="4190">
                  <c:v>133.20449999999997</c:v>
                </c:pt>
                <c:pt idx="4191">
                  <c:v>133.2335999999994</c:v>
                </c:pt>
                <c:pt idx="4192">
                  <c:v>133.267</c:v>
                </c:pt>
                <c:pt idx="4193">
                  <c:v>133.30030000000059</c:v>
                </c:pt>
                <c:pt idx="4194">
                  <c:v>133.33369999999999</c:v>
                </c:pt>
                <c:pt idx="4195">
                  <c:v>133.36280000000059</c:v>
                </c:pt>
                <c:pt idx="4196">
                  <c:v>133.39200000000059</c:v>
                </c:pt>
                <c:pt idx="4197">
                  <c:v>133.42530000000059</c:v>
                </c:pt>
                <c:pt idx="4198">
                  <c:v>133.45870000000059</c:v>
                </c:pt>
                <c:pt idx="4199">
                  <c:v>133.49200000000027</c:v>
                </c:pt>
                <c:pt idx="4200">
                  <c:v>133.52120000000059</c:v>
                </c:pt>
                <c:pt idx="4201">
                  <c:v>133.55030000000059</c:v>
                </c:pt>
                <c:pt idx="4202">
                  <c:v>133.58369999999999</c:v>
                </c:pt>
                <c:pt idx="4203">
                  <c:v>133.61699999999999</c:v>
                </c:pt>
                <c:pt idx="4204">
                  <c:v>133.65030000000004</c:v>
                </c:pt>
                <c:pt idx="4205">
                  <c:v>133.67949999999999</c:v>
                </c:pt>
                <c:pt idx="4206">
                  <c:v>133.70869999999999</c:v>
                </c:pt>
                <c:pt idx="4207">
                  <c:v>133.74199999999999</c:v>
                </c:pt>
                <c:pt idx="4208">
                  <c:v>133.77529999999999</c:v>
                </c:pt>
                <c:pt idx="4209">
                  <c:v>133.80450000000002</c:v>
                </c:pt>
                <c:pt idx="4210">
                  <c:v>133.83369999999999</c:v>
                </c:pt>
                <c:pt idx="4211">
                  <c:v>133.86700000000027</c:v>
                </c:pt>
                <c:pt idx="4212">
                  <c:v>133.90030000000004</c:v>
                </c:pt>
                <c:pt idx="4213">
                  <c:v>133.93359999999998</c:v>
                </c:pt>
                <c:pt idx="4214">
                  <c:v>133.96280000000004</c:v>
                </c:pt>
                <c:pt idx="4215">
                  <c:v>133.99200000000027</c:v>
                </c:pt>
                <c:pt idx="4216">
                  <c:v>134.02530000000004</c:v>
                </c:pt>
                <c:pt idx="4217">
                  <c:v>134.05860000000001</c:v>
                </c:pt>
                <c:pt idx="4218">
                  <c:v>134.09200000000001</c:v>
                </c:pt>
                <c:pt idx="4219">
                  <c:v>134.12120000000004</c:v>
                </c:pt>
                <c:pt idx="4220">
                  <c:v>134.15030000000004</c:v>
                </c:pt>
                <c:pt idx="4221">
                  <c:v>134.18359999999998</c:v>
                </c:pt>
                <c:pt idx="4222">
                  <c:v>134.21699999999998</c:v>
                </c:pt>
                <c:pt idx="4223">
                  <c:v>134.25030000000001</c:v>
                </c:pt>
                <c:pt idx="4224">
                  <c:v>134.27949999999996</c:v>
                </c:pt>
                <c:pt idx="4225">
                  <c:v>134.30860000000001</c:v>
                </c:pt>
                <c:pt idx="4226">
                  <c:v>134.34200000000001</c:v>
                </c:pt>
                <c:pt idx="4227">
                  <c:v>134.37530000000001</c:v>
                </c:pt>
                <c:pt idx="4228">
                  <c:v>134.40449999999998</c:v>
                </c:pt>
                <c:pt idx="4229">
                  <c:v>134.43359999999998</c:v>
                </c:pt>
                <c:pt idx="4230">
                  <c:v>134.46700000000001</c:v>
                </c:pt>
                <c:pt idx="4231">
                  <c:v>134.50030000000001</c:v>
                </c:pt>
                <c:pt idx="4232">
                  <c:v>134.53369999999998</c:v>
                </c:pt>
                <c:pt idx="4233">
                  <c:v>134.56280000000001</c:v>
                </c:pt>
                <c:pt idx="4234">
                  <c:v>134.59200000000001</c:v>
                </c:pt>
                <c:pt idx="4235">
                  <c:v>134.62530000000001</c:v>
                </c:pt>
                <c:pt idx="4236">
                  <c:v>134.65870000000001</c:v>
                </c:pt>
                <c:pt idx="4237">
                  <c:v>134.69200000000001</c:v>
                </c:pt>
                <c:pt idx="4238">
                  <c:v>134.72120000000001</c:v>
                </c:pt>
                <c:pt idx="4239">
                  <c:v>134.75030000000001</c:v>
                </c:pt>
                <c:pt idx="4240">
                  <c:v>134.78369999999998</c:v>
                </c:pt>
                <c:pt idx="4241">
                  <c:v>134.81700000000001</c:v>
                </c:pt>
                <c:pt idx="4242">
                  <c:v>134.85030000000069</c:v>
                </c:pt>
                <c:pt idx="4243">
                  <c:v>134.87949999999998</c:v>
                </c:pt>
                <c:pt idx="4244">
                  <c:v>134.90870000000001</c:v>
                </c:pt>
                <c:pt idx="4245">
                  <c:v>134.94200000000001</c:v>
                </c:pt>
                <c:pt idx="4246">
                  <c:v>134.9753</c:v>
                </c:pt>
                <c:pt idx="4247">
                  <c:v>135.00449999999998</c:v>
                </c:pt>
                <c:pt idx="4248">
                  <c:v>135.03369999999998</c:v>
                </c:pt>
                <c:pt idx="4249">
                  <c:v>135.06700000000001</c:v>
                </c:pt>
                <c:pt idx="4250">
                  <c:v>135.1003</c:v>
                </c:pt>
                <c:pt idx="4251">
                  <c:v>135.13369999999998</c:v>
                </c:pt>
                <c:pt idx="4252">
                  <c:v>135.1628</c:v>
                </c:pt>
                <c:pt idx="4253">
                  <c:v>135.19200000000001</c:v>
                </c:pt>
                <c:pt idx="4254">
                  <c:v>135.2253</c:v>
                </c:pt>
                <c:pt idx="4255">
                  <c:v>135.2587</c:v>
                </c:pt>
                <c:pt idx="4256">
                  <c:v>135.292</c:v>
                </c:pt>
                <c:pt idx="4257">
                  <c:v>135.32120000000072</c:v>
                </c:pt>
                <c:pt idx="4258">
                  <c:v>135.35030000000069</c:v>
                </c:pt>
                <c:pt idx="4259">
                  <c:v>135.3837</c:v>
                </c:pt>
                <c:pt idx="4260">
                  <c:v>135.417</c:v>
                </c:pt>
                <c:pt idx="4261">
                  <c:v>135.4503000000006</c:v>
                </c:pt>
                <c:pt idx="4262">
                  <c:v>135.47949999999997</c:v>
                </c:pt>
                <c:pt idx="4263">
                  <c:v>135.5087</c:v>
                </c:pt>
                <c:pt idx="4264">
                  <c:v>135.542</c:v>
                </c:pt>
                <c:pt idx="4265">
                  <c:v>135.5753</c:v>
                </c:pt>
                <c:pt idx="4266">
                  <c:v>135.60449999999997</c:v>
                </c:pt>
                <c:pt idx="4267">
                  <c:v>135.63369999999998</c:v>
                </c:pt>
                <c:pt idx="4268">
                  <c:v>135.667</c:v>
                </c:pt>
                <c:pt idx="4269">
                  <c:v>135.7003</c:v>
                </c:pt>
                <c:pt idx="4270">
                  <c:v>135.7335999999994</c:v>
                </c:pt>
                <c:pt idx="4271">
                  <c:v>135.7628</c:v>
                </c:pt>
                <c:pt idx="4272">
                  <c:v>135.792</c:v>
                </c:pt>
                <c:pt idx="4273">
                  <c:v>135.8253000000006</c:v>
                </c:pt>
                <c:pt idx="4274">
                  <c:v>135.85860000000059</c:v>
                </c:pt>
                <c:pt idx="4275">
                  <c:v>135.89200000000059</c:v>
                </c:pt>
                <c:pt idx="4276">
                  <c:v>135.9212000000006</c:v>
                </c:pt>
                <c:pt idx="4277">
                  <c:v>135.9503000000006</c:v>
                </c:pt>
                <c:pt idx="4278">
                  <c:v>135.9836</c:v>
                </c:pt>
                <c:pt idx="4279">
                  <c:v>136.017</c:v>
                </c:pt>
                <c:pt idx="4280">
                  <c:v>136.05030000000059</c:v>
                </c:pt>
                <c:pt idx="4281">
                  <c:v>136.07949999999997</c:v>
                </c:pt>
                <c:pt idx="4282">
                  <c:v>136.1086</c:v>
                </c:pt>
                <c:pt idx="4283">
                  <c:v>136.142</c:v>
                </c:pt>
                <c:pt idx="4284">
                  <c:v>136.17529999999999</c:v>
                </c:pt>
                <c:pt idx="4285">
                  <c:v>136.20449999999997</c:v>
                </c:pt>
                <c:pt idx="4286">
                  <c:v>136.2335999999994</c:v>
                </c:pt>
                <c:pt idx="4287">
                  <c:v>136.267</c:v>
                </c:pt>
                <c:pt idx="4288">
                  <c:v>136.30030000000059</c:v>
                </c:pt>
                <c:pt idx="4289">
                  <c:v>136.33369999999999</c:v>
                </c:pt>
                <c:pt idx="4290">
                  <c:v>136.36280000000059</c:v>
                </c:pt>
                <c:pt idx="4291">
                  <c:v>136.39200000000059</c:v>
                </c:pt>
                <c:pt idx="4292">
                  <c:v>136.42530000000059</c:v>
                </c:pt>
                <c:pt idx="4293">
                  <c:v>136.45870000000059</c:v>
                </c:pt>
                <c:pt idx="4294">
                  <c:v>136.49200000000027</c:v>
                </c:pt>
                <c:pt idx="4295">
                  <c:v>136.52120000000059</c:v>
                </c:pt>
                <c:pt idx="4296">
                  <c:v>136.55030000000059</c:v>
                </c:pt>
                <c:pt idx="4297">
                  <c:v>136.58369999999999</c:v>
                </c:pt>
                <c:pt idx="4298">
                  <c:v>136.61699999999999</c:v>
                </c:pt>
                <c:pt idx="4299">
                  <c:v>136.65030000000004</c:v>
                </c:pt>
                <c:pt idx="4300">
                  <c:v>136.67949999999999</c:v>
                </c:pt>
                <c:pt idx="4301">
                  <c:v>136.70869999999999</c:v>
                </c:pt>
                <c:pt idx="4302">
                  <c:v>136.74199999999999</c:v>
                </c:pt>
                <c:pt idx="4303">
                  <c:v>136.77529999999999</c:v>
                </c:pt>
                <c:pt idx="4304">
                  <c:v>136.80450000000002</c:v>
                </c:pt>
                <c:pt idx="4305">
                  <c:v>136.83369999999999</c:v>
                </c:pt>
                <c:pt idx="4306">
                  <c:v>136.86700000000027</c:v>
                </c:pt>
                <c:pt idx="4307">
                  <c:v>136.90030000000004</c:v>
                </c:pt>
                <c:pt idx="4308">
                  <c:v>136.93359999999998</c:v>
                </c:pt>
                <c:pt idx="4309">
                  <c:v>136.96280000000004</c:v>
                </c:pt>
                <c:pt idx="4310">
                  <c:v>136.99200000000027</c:v>
                </c:pt>
                <c:pt idx="4311">
                  <c:v>137.02530000000004</c:v>
                </c:pt>
                <c:pt idx="4312">
                  <c:v>137.05860000000001</c:v>
                </c:pt>
                <c:pt idx="4313">
                  <c:v>137.09200000000001</c:v>
                </c:pt>
                <c:pt idx="4314">
                  <c:v>137.12120000000004</c:v>
                </c:pt>
                <c:pt idx="4315">
                  <c:v>137.15030000000004</c:v>
                </c:pt>
                <c:pt idx="4316">
                  <c:v>137.18359999999998</c:v>
                </c:pt>
                <c:pt idx="4317">
                  <c:v>137.21699999999998</c:v>
                </c:pt>
                <c:pt idx="4318">
                  <c:v>137.25030000000001</c:v>
                </c:pt>
                <c:pt idx="4319">
                  <c:v>137.27949999999996</c:v>
                </c:pt>
                <c:pt idx="4320">
                  <c:v>137.30860000000001</c:v>
                </c:pt>
                <c:pt idx="4321">
                  <c:v>137.34200000000001</c:v>
                </c:pt>
                <c:pt idx="4322">
                  <c:v>137.37530000000001</c:v>
                </c:pt>
                <c:pt idx="4323">
                  <c:v>137.40449999999998</c:v>
                </c:pt>
                <c:pt idx="4324">
                  <c:v>137.43359999999998</c:v>
                </c:pt>
                <c:pt idx="4325">
                  <c:v>137.46700000000001</c:v>
                </c:pt>
                <c:pt idx="4326">
                  <c:v>137.50030000000001</c:v>
                </c:pt>
                <c:pt idx="4327">
                  <c:v>137.53369999999998</c:v>
                </c:pt>
                <c:pt idx="4328">
                  <c:v>137.56280000000001</c:v>
                </c:pt>
                <c:pt idx="4329">
                  <c:v>137.59200000000001</c:v>
                </c:pt>
                <c:pt idx="4330">
                  <c:v>137.62530000000001</c:v>
                </c:pt>
                <c:pt idx="4331">
                  <c:v>137.65870000000001</c:v>
                </c:pt>
                <c:pt idx="4332">
                  <c:v>137.69200000000001</c:v>
                </c:pt>
                <c:pt idx="4333">
                  <c:v>137.72120000000001</c:v>
                </c:pt>
                <c:pt idx="4334">
                  <c:v>137.75030000000001</c:v>
                </c:pt>
                <c:pt idx="4335">
                  <c:v>137.78369999999998</c:v>
                </c:pt>
                <c:pt idx="4336">
                  <c:v>137.81700000000001</c:v>
                </c:pt>
                <c:pt idx="4337">
                  <c:v>137.85030000000069</c:v>
                </c:pt>
                <c:pt idx="4338">
                  <c:v>137.87949999999998</c:v>
                </c:pt>
                <c:pt idx="4339">
                  <c:v>137.90870000000001</c:v>
                </c:pt>
                <c:pt idx="4340">
                  <c:v>137.94200000000001</c:v>
                </c:pt>
                <c:pt idx="4341">
                  <c:v>137.9753</c:v>
                </c:pt>
                <c:pt idx="4342">
                  <c:v>138.00449999999998</c:v>
                </c:pt>
                <c:pt idx="4343">
                  <c:v>138.03369999999998</c:v>
                </c:pt>
                <c:pt idx="4344">
                  <c:v>138.06700000000001</c:v>
                </c:pt>
                <c:pt idx="4345">
                  <c:v>138.1003</c:v>
                </c:pt>
                <c:pt idx="4346">
                  <c:v>138.13369999999998</c:v>
                </c:pt>
                <c:pt idx="4347">
                  <c:v>138.1628</c:v>
                </c:pt>
                <c:pt idx="4348">
                  <c:v>138.19200000000001</c:v>
                </c:pt>
                <c:pt idx="4349">
                  <c:v>138.2253</c:v>
                </c:pt>
                <c:pt idx="4350">
                  <c:v>138.2587</c:v>
                </c:pt>
                <c:pt idx="4351">
                  <c:v>138.292</c:v>
                </c:pt>
                <c:pt idx="4352">
                  <c:v>138.32120000000072</c:v>
                </c:pt>
                <c:pt idx="4353">
                  <c:v>138.35030000000069</c:v>
                </c:pt>
                <c:pt idx="4354">
                  <c:v>138.3837</c:v>
                </c:pt>
                <c:pt idx="4355">
                  <c:v>138.417</c:v>
                </c:pt>
                <c:pt idx="4356">
                  <c:v>138.4503000000006</c:v>
                </c:pt>
                <c:pt idx="4357">
                  <c:v>138.47949999999997</c:v>
                </c:pt>
                <c:pt idx="4358">
                  <c:v>138.5087</c:v>
                </c:pt>
                <c:pt idx="4359">
                  <c:v>138.542</c:v>
                </c:pt>
                <c:pt idx="4360">
                  <c:v>138.5753</c:v>
                </c:pt>
                <c:pt idx="4361">
                  <c:v>138.60449999999997</c:v>
                </c:pt>
                <c:pt idx="4362">
                  <c:v>138.63369999999998</c:v>
                </c:pt>
                <c:pt idx="4363">
                  <c:v>138.667</c:v>
                </c:pt>
                <c:pt idx="4364">
                  <c:v>138.7003</c:v>
                </c:pt>
                <c:pt idx="4365">
                  <c:v>138.7335999999994</c:v>
                </c:pt>
                <c:pt idx="4366">
                  <c:v>138.7628</c:v>
                </c:pt>
                <c:pt idx="4367">
                  <c:v>138.792</c:v>
                </c:pt>
                <c:pt idx="4368">
                  <c:v>138.8253000000006</c:v>
                </c:pt>
                <c:pt idx="4369">
                  <c:v>138.85860000000059</c:v>
                </c:pt>
                <c:pt idx="4370">
                  <c:v>138.89200000000059</c:v>
                </c:pt>
                <c:pt idx="4371">
                  <c:v>138.9212000000006</c:v>
                </c:pt>
                <c:pt idx="4372">
                  <c:v>138.9503000000006</c:v>
                </c:pt>
                <c:pt idx="4373">
                  <c:v>138.9836</c:v>
                </c:pt>
                <c:pt idx="4374">
                  <c:v>139.017</c:v>
                </c:pt>
                <c:pt idx="4375">
                  <c:v>139.05030000000059</c:v>
                </c:pt>
                <c:pt idx="4376">
                  <c:v>139.07949999999997</c:v>
                </c:pt>
                <c:pt idx="4377">
                  <c:v>139.1086</c:v>
                </c:pt>
                <c:pt idx="4378">
                  <c:v>139.142</c:v>
                </c:pt>
                <c:pt idx="4379">
                  <c:v>139.17529999999999</c:v>
                </c:pt>
                <c:pt idx="4380">
                  <c:v>139.20449999999997</c:v>
                </c:pt>
                <c:pt idx="4381">
                  <c:v>139.2335999999994</c:v>
                </c:pt>
                <c:pt idx="4382">
                  <c:v>139.267</c:v>
                </c:pt>
                <c:pt idx="4383">
                  <c:v>139.30030000000059</c:v>
                </c:pt>
                <c:pt idx="4384">
                  <c:v>139.33369999999999</c:v>
                </c:pt>
                <c:pt idx="4385">
                  <c:v>139.36280000000059</c:v>
                </c:pt>
                <c:pt idx="4386">
                  <c:v>139.39200000000059</c:v>
                </c:pt>
                <c:pt idx="4387">
                  <c:v>139.42530000000059</c:v>
                </c:pt>
                <c:pt idx="4388">
                  <c:v>139.45870000000059</c:v>
                </c:pt>
                <c:pt idx="4389">
                  <c:v>139.49200000000027</c:v>
                </c:pt>
                <c:pt idx="4390">
                  <c:v>139.52120000000059</c:v>
                </c:pt>
                <c:pt idx="4391">
                  <c:v>139.55030000000059</c:v>
                </c:pt>
                <c:pt idx="4392">
                  <c:v>139.58369999999999</c:v>
                </c:pt>
                <c:pt idx="4393">
                  <c:v>139.61699999999999</c:v>
                </c:pt>
                <c:pt idx="4394">
                  <c:v>139.65030000000004</c:v>
                </c:pt>
                <c:pt idx="4395">
                  <c:v>139.67949999999999</c:v>
                </c:pt>
                <c:pt idx="4396">
                  <c:v>139.70869999999999</c:v>
                </c:pt>
                <c:pt idx="4397">
                  <c:v>139.74199999999999</c:v>
                </c:pt>
                <c:pt idx="4398">
                  <c:v>139.77529999999999</c:v>
                </c:pt>
                <c:pt idx="4399">
                  <c:v>139.80450000000002</c:v>
                </c:pt>
                <c:pt idx="4400">
                  <c:v>139.83369999999999</c:v>
                </c:pt>
                <c:pt idx="4401">
                  <c:v>139.86700000000027</c:v>
                </c:pt>
                <c:pt idx="4402">
                  <c:v>139.90030000000004</c:v>
                </c:pt>
                <c:pt idx="4403">
                  <c:v>139.93359999999998</c:v>
                </c:pt>
                <c:pt idx="4404">
                  <c:v>139.96280000000004</c:v>
                </c:pt>
                <c:pt idx="4405">
                  <c:v>139.99200000000027</c:v>
                </c:pt>
                <c:pt idx="4406">
                  <c:v>140.02530000000004</c:v>
                </c:pt>
                <c:pt idx="4407">
                  <c:v>140.05860000000001</c:v>
                </c:pt>
                <c:pt idx="4408">
                  <c:v>140.09200000000001</c:v>
                </c:pt>
                <c:pt idx="4409">
                  <c:v>140.12120000000004</c:v>
                </c:pt>
                <c:pt idx="4410">
                  <c:v>140.15030000000004</c:v>
                </c:pt>
                <c:pt idx="4411">
                  <c:v>140.18359999999998</c:v>
                </c:pt>
                <c:pt idx="4412">
                  <c:v>140.21699999999998</c:v>
                </c:pt>
                <c:pt idx="4413">
                  <c:v>140.25030000000001</c:v>
                </c:pt>
                <c:pt idx="4414">
                  <c:v>140.27949999999996</c:v>
                </c:pt>
                <c:pt idx="4415">
                  <c:v>140.30860000000001</c:v>
                </c:pt>
                <c:pt idx="4416">
                  <c:v>140.34200000000001</c:v>
                </c:pt>
                <c:pt idx="4417">
                  <c:v>140.37530000000001</c:v>
                </c:pt>
                <c:pt idx="4418">
                  <c:v>140.40449999999998</c:v>
                </c:pt>
                <c:pt idx="4419">
                  <c:v>140.43359999999998</c:v>
                </c:pt>
                <c:pt idx="4420">
                  <c:v>140.46700000000001</c:v>
                </c:pt>
                <c:pt idx="4421">
                  <c:v>140.50030000000001</c:v>
                </c:pt>
                <c:pt idx="4422">
                  <c:v>140.53369999999998</c:v>
                </c:pt>
                <c:pt idx="4423">
                  <c:v>140.56280000000001</c:v>
                </c:pt>
                <c:pt idx="4424">
                  <c:v>140.59200000000001</c:v>
                </c:pt>
                <c:pt idx="4425">
                  <c:v>140.62530000000001</c:v>
                </c:pt>
                <c:pt idx="4426">
                  <c:v>140.65870000000001</c:v>
                </c:pt>
                <c:pt idx="4427">
                  <c:v>140.69200000000001</c:v>
                </c:pt>
                <c:pt idx="4428">
                  <c:v>140.72120000000001</c:v>
                </c:pt>
                <c:pt idx="4429">
                  <c:v>140.75030000000001</c:v>
                </c:pt>
                <c:pt idx="4430">
                  <c:v>140.78369999999998</c:v>
                </c:pt>
                <c:pt idx="4431">
                  <c:v>140.81700000000001</c:v>
                </c:pt>
                <c:pt idx="4432">
                  <c:v>140.85030000000069</c:v>
                </c:pt>
                <c:pt idx="4433">
                  <c:v>140.87949999999998</c:v>
                </c:pt>
                <c:pt idx="4434">
                  <c:v>140.90870000000001</c:v>
                </c:pt>
                <c:pt idx="4435">
                  <c:v>140.94200000000001</c:v>
                </c:pt>
                <c:pt idx="4436">
                  <c:v>140.9753</c:v>
                </c:pt>
                <c:pt idx="4437">
                  <c:v>141.00449999999998</c:v>
                </c:pt>
                <c:pt idx="4438">
                  <c:v>141.03369999999998</c:v>
                </c:pt>
                <c:pt idx="4439">
                  <c:v>141.06700000000001</c:v>
                </c:pt>
                <c:pt idx="4440">
                  <c:v>141.1003</c:v>
                </c:pt>
                <c:pt idx="4441">
                  <c:v>141.13369999999998</c:v>
                </c:pt>
                <c:pt idx="4442">
                  <c:v>141.1628</c:v>
                </c:pt>
                <c:pt idx="4443">
                  <c:v>141.19200000000001</c:v>
                </c:pt>
                <c:pt idx="4444">
                  <c:v>141.2253</c:v>
                </c:pt>
                <c:pt idx="4445">
                  <c:v>141.2587</c:v>
                </c:pt>
                <c:pt idx="4446">
                  <c:v>141.292</c:v>
                </c:pt>
                <c:pt idx="4447">
                  <c:v>141.32120000000072</c:v>
                </c:pt>
                <c:pt idx="4448">
                  <c:v>141.35030000000069</c:v>
                </c:pt>
                <c:pt idx="4449">
                  <c:v>141.3837</c:v>
                </c:pt>
                <c:pt idx="4450">
                  <c:v>141.417</c:v>
                </c:pt>
                <c:pt idx="4451">
                  <c:v>141.4503000000006</c:v>
                </c:pt>
                <c:pt idx="4452">
                  <c:v>141.47949999999997</c:v>
                </c:pt>
                <c:pt idx="4453">
                  <c:v>141.5087</c:v>
                </c:pt>
                <c:pt idx="4454">
                  <c:v>141.542</c:v>
                </c:pt>
                <c:pt idx="4455">
                  <c:v>141.5753</c:v>
                </c:pt>
                <c:pt idx="4456">
                  <c:v>141.60449999999997</c:v>
                </c:pt>
                <c:pt idx="4457">
                  <c:v>141.63369999999998</c:v>
                </c:pt>
                <c:pt idx="4458">
                  <c:v>141.667</c:v>
                </c:pt>
                <c:pt idx="4459">
                  <c:v>141.7003</c:v>
                </c:pt>
                <c:pt idx="4460">
                  <c:v>141.7335999999994</c:v>
                </c:pt>
                <c:pt idx="4461">
                  <c:v>141.7628</c:v>
                </c:pt>
                <c:pt idx="4462">
                  <c:v>141.792</c:v>
                </c:pt>
                <c:pt idx="4463">
                  <c:v>141.8253000000006</c:v>
                </c:pt>
                <c:pt idx="4464">
                  <c:v>141.85860000000059</c:v>
                </c:pt>
                <c:pt idx="4465">
                  <c:v>141.89200000000059</c:v>
                </c:pt>
                <c:pt idx="4466">
                  <c:v>141.9212000000006</c:v>
                </c:pt>
                <c:pt idx="4467">
                  <c:v>141.9503000000006</c:v>
                </c:pt>
                <c:pt idx="4468">
                  <c:v>141.9836</c:v>
                </c:pt>
                <c:pt idx="4469">
                  <c:v>142.017</c:v>
                </c:pt>
                <c:pt idx="4470">
                  <c:v>142.05030000000059</c:v>
                </c:pt>
                <c:pt idx="4471">
                  <c:v>142.07949999999997</c:v>
                </c:pt>
                <c:pt idx="4472">
                  <c:v>142.1086</c:v>
                </c:pt>
                <c:pt idx="4473">
                  <c:v>142.142</c:v>
                </c:pt>
                <c:pt idx="4474">
                  <c:v>142.17529999999999</c:v>
                </c:pt>
                <c:pt idx="4475">
                  <c:v>142.20449999999997</c:v>
                </c:pt>
                <c:pt idx="4476">
                  <c:v>142.2335999999994</c:v>
                </c:pt>
                <c:pt idx="4477">
                  <c:v>142.267</c:v>
                </c:pt>
                <c:pt idx="4478">
                  <c:v>142.30030000000059</c:v>
                </c:pt>
                <c:pt idx="4479">
                  <c:v>142.33369999999999</c:v>
                </c:pt>
                <c:pt idx="4480">
                  <c:v>142.36280000000059</c:v>
                </c:pt>
                <c:pt idx="4481">
                  <c:v>142.39200000000059</c:v>
                </c:pt>
                <c:pt idx="4482">
                  <c:v>142.42530000000059</c:v>
                </c:pt>
                <c:pt idx="4483">
                  <c:v>142.45870000000059</c:v>
                </c:pt>
                <c:pt idx="4484">
                  <c:v>142.49200000000027</c:v>
                </c:pt>
                <c:pt idx="4485">
                  <c:v>142.52120000000059</c:v>
                </c:pt>
                <c:pt idx="4486">
                  <c:v>142.55030000000059</c:v>
                </c:pt>
                <c:pt idx="4487">
                  <c:v>142.58369999999999</c:v>
                </c:pt>
                <c:pt idx="4488">
                  <c:v>142.61699999999999</c:v>
                </c:pt>
                <c:pt idx="4489">
                  <c:v>142.65030000000004</c:v>
                </c:pt>
                <c:pt idx="4490">
                  <c:v>142.67949999999999</c:v>
                </c:pt>
                <c:pt idx="4491">
                  <c:v>142.70869999999999</c:v>
                </c:pt>
                <c:pt idx="4492">
                  <c:v>142.74199999999999</c:v>
                </c:pt>
                <c:pt idx="4493">
                  <c:v>142.77529999999999</c:v>
                </c:pt>
                <c:pt idx="4494">
                  <c:v>142.80450000000002</c:v>
                </c:pt>
                <c:pt idx="4495">
                  <c:v>142.83369999999999</c:v>
                </c:pt>
                <c:pt idx="4496">
                  <c:v>142.86700000000027</c:v>
                </c:pt>
                <c:pt idx="4497">
                  <c:v>142.90030000000004</c:v>
                </c:pt>
                <c:pt idx="4498">
                  <c:v>142.93359999999998</c:v>
                </c:pt>
                <c:pt idx="4499">
                  <c:v>142.96280000000004</c:v>
                </c:pt>
                <c:pt idx="4500">
                  <c:v>142.99200000000027</c:v>
                </c:pt>
                <c:pt idx="4501">
                  <c:v>143.02530000000004</c:v>
                </c:pt>
                <c:pt idx="4502">
                  <c:v>143.05860000000001</c:v>
                </c:pt>
                <c:pt idx="4503">
                  <c:v>143.09200000000001</c:v>
                </c:pt>
                <c:pt idx="4504">
                  <c:v>143.12120000000004</c:v>
                </c:pt>
                <c:pt idx="4505">
                  <c:v>143.15030000000004</c:v>
                </c:pt>
                <c:pt idx="4506">
                  <c:v>143.18359999999998</c:v>
                </c:pt>
                <c:pt idx="4507">
                  <c:v>143.21699999999998</c:v>
                </c:pt>
                <c:pt idx="4508">
                  <c:v>143.25030000000001</c:v>
                </c:pt>
                <c:pt idx="4509">
                  <c:v>143.27949999999996</c:v>
                </c:pt>
                <c:pt idx="4510">
                  <c:v>143.30860000000001</c:v>
                </c:pt>
                <c:pt idx="4511">
                  <c:v>143.34200000000001</c:v>
                </c:pt>
                <c:pt idx="4512">
                  <c:v>143.37530000000001</c:v>
                </c:pt>
                <c:pt idx="4513">
                  <c:v>143.40449999999998</c:v>
                </c:pt>
                <c:pt idx="4514">
                  <c:v>143.43359999999998</c:v>
                </c:pt>
                <c:pt idx="4515">
                  <c:v>143.46700000000001</c:v>
                </c:pt>
                <c:pt idx="4516">
                  <c:v>143.50030000000001</c:v>
                </c:pt>
                <c:pt idx="4517">
                  <c:v>143.53369999999998</c:v>
                </c:pt>
                <c:pt idx="4518">
                  <c:v>143.56280000000001</c:v>
                </c:pt>
                <c:pt idx="4519">
                  <c:v>143.59200000000001</c:v>
                </c:pt>
                <c:pt idx="4520">
                  <c:v>143.62530000000001</c:v>
                </c:pt>
                <c:pt idx="4521">
                  <c:v>143.65870000000001</c:v>
                </c:pt>
                <c:pt idx="4522">
                  <c:v>143.69200000000001</c:v>
                </c:pt>
                <c:pt idx="4523">
                  <c:v>143.72120000000001</c:v>
                </c:pt>
                <c:pt idx="4524">
                  <c:v>143.75030000000001</c:v>
                </c:pt>
                <c:pt idx="4525">
                  <c:v>143.78369999999998</c:v>
                </c:pt>
                <c:pt idx="4526">
                  <c:v>143.81700000000001</c:v>
                </c:pt>
                <c:pt idx="4527">
                  <c:v>143.85030000000069</c:v>
                </c:pt>
                <c:pt idx="4528">
                  <c:v>143.87949999999998</c:v>
                </c:pt>
                <c:pt idx="4529">
                  <c:v>143.90870000000001</c:v>
                </c:pt>
                <c:pt idx="4530">
                  <c:v>143.94200000000001</c:v>
                </c:pt>
                <c:pt idx="4531">
                  <c:v>143.9753</c:v>
                </c:pt>
                <c:pt idx="4532">
                  <c:v>144.00449999999998</c:v>
                </c:pt>
                <c:pt idx="4533">
                  <c:v>144.03369999999998</c:v>
                </c:pt>
                <c:pt idx="4534">
                  <c:v>144.06700000000001</c:v>
                </c:pt>
                <c:pt idx="4535">
                  <c:v>144.1003</c:v>
                </c:pt>
                <c:pt idx="4536">
                  <c:v>144.13369999999998</c:v>
                </c:pt>
                <c:pt idx="4537">
                  <c:v>144.1628</c:v>
                </c:pt>
                <c:pt idx="4538">
                  <c:v>144.19200000000001</c:v>
                </c:pt>
                <c:pt idx="4539">
                  <c:v>144.2253</c:v>
                </c:pt>
                <c:pt idx="4540">
                  <c:v>144.2587</c:v>
                </c:pt>
                <c:pt idx="4541">
                  <c:v>144.292</c:v>
                </c:pt>
                <c:pt idx="4542">
                  <c:v>144.32120000000072</c:v>
                </c:pt>
                <c:pt idx="4543">
                  <c:v>144.35030000000069</c:v>
                </c:pt>
                <c:pt idx="4544">
                  <c:v>144.3837</c:v>
                </c:pt>
                <c:pt idx="4545">
                  <c:v>144.417</c:v>
                </c:pt>
                <c:pt idx="4546">
                  <c:v>144.4503000000006</c:v>
                </c:pt>
                <c:pt idx="4547">
                  <c:v>144.47949999999997</c:v>
                </c:pt>
                <c:pt idx="4548">
                  <c:v>144.5087</c:v>
                </c:pt>
                <c:pt idx="4549">
                  <c:v>144.542</c:v>
                </c:pt>
                <c:pt idx="4550">
                  <c:v>144.5753</c:v>
                </c:pt>
                <c:pt idx="4551">
                  <c:v>144.60449999999997</c:v>
                </c:pt>
                <c:pt idx="4552">
                  <c:v>144.63369999999998</c:v>
                </c:pt>
                <c:pt idx="4553">
                  <c:v>144.667</c:v>
                </c:pt>
                <c:pt idx="4554">
                  <c:v>144.7003</c:v>
                </c:pt>
                <c:pt idx="4555">
                  <c:v>144.7335999999994</c:v>
                </c:pt>
                <c:pt idx="4556">
                  <c:v>144.7628</c:v>
                </c:pt>
                <c:pt idx="4557">
                  <c:v>144.792</c:v>
                </c:pt>
                <c:pt idx="4558">
                  <c:v>144.8253000000006</c:v>
                </c:pt>
                <c:pt idx="4559">
                  <c:v>144.85860000000059</c:v>
                </c:pt>
                <c:pt idx="4560">
                  <c:v>144.89200000000059</c:v>
                </c:pt>
                <c:pt idx="4561">
                  <c:v>144.9212000000006</c:v>
                </c:pt>
                <c:pt idx="4562">
                  <c:v>144.9503000000006</c:v>
                </c:pt>
                <c:pt idx="4563">
                  <c:v>144.9836</c:v>
                </c:pt>
                <c:pt idx="4564">
                  <c:v>145.017</c:v>
                </c:pt>
                <c:pt idx="4565">
                  <c:v>145.05030000000059</c:v>
                </c:pt>
                <c:pt idx="4566">
                  <c:v>145.07949999999997</c:v>
                </c:pt>
                <c:pt idx="4567">
                  <c:v>145.1086</c:v>
                </c:pt>
                <c:pt idx="4568">
                  <c:v>145.142</c:v>
                </c:pt>
                <c:pt idx="4569">
                  <c:v>145.17529999999999</c:v>
                </c:pt>
                <c:pt idx="4570">
                  <c:v>145.20449999999997</c:v>
                </c:pt>
                <c:pt idx="4571">
                  <c:v>145.2335999999994</c:v>
                </c:pt>
                <c:pt idx="4572">
                  <c:v>145.267</c:v>
                </c:pt>
                <c:pt idx="4573">
                  <c:v>145.30030000000059</c:v>
                </c:pt>
                <c:pt idx="4574">
                  <c:v>145.33369999999999</c:v>
                </c:pt>
                <c:pt idx="4575">
                  <c:v>145.36280000000059</c:v>
                </c:pt>
                <c:pt idx="4576">
                  <c:v>145.39200000000059</c:v>
                </c:pt>
                <c:pt idx="4577">
                  <c:v>145.42530000000059</c:v>
                </c:pt>
                <c:pt idx="4578">
                  <c:v>145.45870000000059</c:v>
                </c:pt>
                <c:pt idx="4579">
                  <c:v>145.49200000000027</c:v>
                </c:pt>
                <c:pt idx="4580">
                  <c:v>145.52120000000059</c:v>
                </c:pt>
                <c:pt idx="4581">
                  <c:v>145.55030000000059</c:v>
                </c:pt>
                <c:pt idx="4582">
                  <c:v>145.58369999999999</c:v>
                </c:pt>
                <c:pt idx="4583">
                  <c:v>145.61699999999999</c:v>
                </c:pt>
                <c:pt idx="4584">
                  <c:v>145.65030000000004</c:v>
                </c:pt>
                <c:pt idx="4585">
                  <c:v>145.67949999999999</c:v>
                </c:pt>
                <c:pt idx="4586">
                  <c:v>145.70869999999999</c:v>
                </c:pt>
                <c:pt idx="4587">
                  <c:v>145.74199999999999</c:v>
                </c:pt>
                <c:pt idx="4588">
                  <c:v>145.77529999999999</c:v>
                </c:pt>
                <c:pt idx="4589">
                  <c:v>145.80450000000002</c:v>
                </c:pt>
                <c:pt idx="4590">
                  <c:v>145.83369999999999</c:v>
                </c:pt>
                <c:pt idx="4591">
                  <c:v>145.86700000000027</c:v>
                </c:pt>
                <c:pt idx="4592">
                  <c:v>145.90030000000004</c:v>
                </c:pt>
                <c:pt idx="4593">
                  <c:v>145.93359999999998</c:v>
                </c:pt>
                <c:pt idx="4594">
                  <c:v>145.96280000000004</c:v>
                </c:pt>
                <c:pt idx="4595">
                  <c:v>145.99200000000027</c:v>
                </c:pt>
                <c:pt idx="4596">
                  <c:v>146.02530000000004</c:v>
                </c:pt>
                <c:pt idx="4597">
                  <c:v>146.05860000000001</c:v>
                </c:pt>
                <c:pt idx="4598">
                  <c:v>146.09200000000001</c:v>
                </c:pt>
                <c:pt idx="4599">
                  <c:v>146.12120000000004</c:v>
                </c:pt>
                <c:pt idx="4600">
                  <c:v>146.15030000000004</c:v>
                </c:pt>
                <c:pt idx="4601">
                  <c:v>146.18359999999998</c:v>
                </c:pt>
                <c:pt idx="4602">
                  <c:v>146.21699999999998</c:v>
                </c:pt>
                <c:pt idx="4603">
                  <c:v>146.25030000000001</c:v>
                </c:pt>
                <c:pt idx="4604">
                  <c:v>146.27949999999996</c:v>
                </c:pt>
                <c:pt idx="4605">
                  <c:v>146.30860000000001</c:v>
                </c:pt>
                <c:pt idx="4606">
                  <c:v>146.34200000000001</c:v>
                </c:pt>
                <c:pt idx="4607">
                  <c:v>146.37530000000001</c:v>
                </c:pt>
                <c:pt idx="4608">
                  <c:v>146.40449999999998</c:v>
                </c:pt>
                <c:pt idx="4609">
                  <c:v>146.43359999999998</c:v>
                </c:pt>
                <c:pt idx="4610">
                  <c:v>146.46700000000001</c:v>
                </c:pt>
                <c:pt idx="4611">
                  <c:v>146.50030000000001</c:v>
                </c:pt>
                <c:pt idx="4612">
                  <c:v>146.53369999999998</c:v>
                </c:pt>
                <c:pt idx="4613">
                  <c:v>146.56280000000001</c:v>
                </c:pt>
                <c:pt idx="4614">
                  <c:v>146.59200000000001</c:v>
                </c:pt>
                <c:pt idx="4615">
                  <c:v>146.62530000000001</c:v>
                </c:pt>
                <c:pt idx="4616">
                  <c:v>146.65870000000001</c:v>
                </c:pt>
                <c:pt idx="4617">
                  <c:v>146.69200000000001</c:v>
                </c:pt>
                <c:pt idx="4618">
                  <c:v>146.72120000000001</c:v>
                </c:pt>
                <c:pt idx="4619">
                  <c:v>146.75030000000001</c:v>
                </c:pt>
                <c:pt idx="4620">
                  <c:v>146.78369999999998</c:v>
                </c:pt>
                <c:pt idx="4621">
                  <c:v>146.81700000000001</c:v>
                </c:pt>
                <c:pt idx="4622">
                  <c:v>146.85030000000069</c:v>
                </c:pt>
                <c:pt idx="4623">
                  <c:v>146.87949999999998</c:v>
                </c:pt>
                <c:pt idx="4624">
                  <c:v>146.90870000000001</c:v>
                </c:pt>
                <c:pt idx="4625">
                  <c:v>146.94200000000001</c:v>
                </c:pt>
                <c:pt idx="4626">
                  <c:v>146.9753</c:v>
                </c:pt>
                <c:pt idx="4627">
                  <c:v>147.00449999999998</c:v>
                </c:pt>
                <c:pt idx="4628">
                  <c:v>147.03369999999998</c:v>
                </c:pt>
                <c:pt idx="4629">
                  <c:v>147.06700000000001</c:v>
                </c:pt>
                <c:pt idx="4630">
                  <c:v>147.1003</c:v>
                </c:pt>
                <c:pt idx="4631">
                  <c:v>147.13369999999998</c:v>
                </c:pt>
                <c:pt idx="4632">
                  <c:v>147.1628</c:v>
                </c:pt>
                <c:pt idx="4633">
                  <c:v>147.19200000000001</c:v>
                </c:pt>
                <c:pt idx="4634">
                  <c:v>147.2253</c:v>
                </c:pt>
                <c:pt idx="4635">
                  <c:v>147.2587</c:v>
                </c:pt>
                <c:pt idx="4636">
                  <c:v>147.292</c:v>
                </c:pt>
                <c:pt idx="4637">
                  <c:v>147.32120000000072</c:v>
                </c:pt>
                <c:pt idx="4638">
                  <c:v>147.35030000000069</c:v>
                </c:pt>
                <c:pt idx="4639">
                  <c:v>147.3837</c:v>
                </c:pt>
                <c:pt idx="4640">
                  <c:v>147.417</c:v>
                </c:pt>
                <c:pt idx="4641">
                  <c:v>147.4503000000006</c:v>
                </c:pt>
                <c:pt idx="4642">
                  <c:v>147.47949999999997</c:v>
                </c:pt>
                <c:pt idx="4643">
                  <c:v>147.5087</c:v>
                </c:pt>
                <c:pt idx="4644">
                  <c:v>147.542</c:v>
                </c:pt>
                <c:pt idx="4645">
                  <c:v>147.5753</c:v>
                </c:pt>
                <c:pt idx="4646">
                  <c:v>147.60449999999997</c:v>
                </c:pt>
                <c:pt idx="4647">
                  <c:v>147.63369999999998</c:v>
                </c:pt>
                <c:pt idx="4648">
                  <c:v>147.667</c:v>
                </c:pt>
                <c:pt idx="4649">
                  <c:v>147.7003</c:v>
                </c:pt>
                <c:pt idx="4650">
                  <c:v>147.7335999999994</c:v>
                </c:pt>
                <c:pt idx="4651">
                  <c:v>147.7628</c:v>
                </c:pt>
                <c:pt idx="4652">
                  <c:v>147.792</c:v>
                </c:pt>
                <c:pt idx="4653">
                  <c:v>147.8253000000006</c:v>
                </c:pt>
                <c:pt idx="4654">
                  <c:v>147.85860000000059</c:v>
                </c:pt>
                <c:pt idx="4655">
                  <c:v>147.89200000000059</c:v>
                </c:pt>
                <c:pt idx="4656">
                  <c:v>147.9212000000006</c:v>
                </c:pt>
                <c:pt idx="4657">
                  <c:v>147.9503000000006</c:v>
                </c:pt>
                <c:pt idx="4658">
                  <c:v>147.9836</c:v>
                </c:pt>
                <c:pt idx="4659">
                  <c:v>148.017</c:v>
                </c:pt>
                <c:pt idx="4660">
                  <c:v>148.05030000000059</c:v>
                </c:pt>
                <c:pt idx="4661">
                  <c:v>148.07949999999997</c:v>
                </c:pt>
                <c:pt idx="4662">
                  <c:v>148.1086</c:v>
                </c:pt>
                <c:pt idx="4663">
                  <c:v>148.142</c:v>
                </c:pt>
                <c:pt idx="4664">
                  <c:v>148.17529999999999</c:v>
                </c:pt>
                <c:pt idx="4665">
                  <c:v>148.20449999999997</c:v>
                </c:pt>
                <c:pt idx="4666">
                  <c:v>148.2335999999994</c:v>
                </c:pt>
                <c:pt idx="4667">
                  <c:v>148.267</c:v>
                </c:pt>
                <c:pt idx="4668">
                  <c:v>148.30030000000059</c:v>
                </c:pt>
                <c:pt idx="4669">
                  <c:v>148.33369999999999</c:v>
                </c:pt>
                <c:pt idx="4670">
                  <c:v>148.36280000000059</c:v>
                </c:pt>
                <c:pt idx="4671">
                  <c:v>148.39200000000059</c:v>
                </c:pt>
                <c:pt idx="4672">
                  <c:v>148.42530000000059</c:v>
                </c:pt>
                <c:pt idx="4673">
                  <c:v>148.45870000000059</c:v>
                </c:pt>
                <c:pt idx="4674">
                  <c:v>148.49200000000027</c:v>
                </c:pt>
                <c:pt idx="4675">
                  <c:v>148.52120000000059</c:v>
                </c:pt>
                <c:pt idx="4676">
                  <c:v>148.55030000000059</c:v>
                </c:pt>
                <c:pt idx="4677">
                  <c:v>148.58369999999999</c:v>
                </c:pt>
                <c:pt idx="4678">
                  <c:v>148.61699999999999</c:v>
                </c:pt>
                <c:pt idx="4679">
                  <c:v>148.65030000000004</c:v>
                </c:pt>
                <c:pt idx="4680">
                  <c:v>148.67949999999999</c:v>
                </c:pt>
                <c:pt idx="4681">
                  <c:v>148.70869999999999</c:v>
                </c:pt>
                <c:pt idx="4682">
                  <c:v>148.74199999999999</c:v>
                </c:pt>
                <c:pt idx="4683">
                  <c:v>148.77529999999999</c:v>
                </c:pt>
                <c:pt idx="4684">
                  <c:v>148.80450000000002</c:v>
                </c:pt>
                <c:pt idx="4685">
                  <c:v>148.83369999999999</c:v>
                </c:pt>
                <c:pt idx="4686">
                  <c:v>148.86700000000027</c:v>
                </c:pt>
                <c:pt idx="4687">
                  <c:v>148.90030000000004</c:v>
                </c:pt>
                <c:pt idx="4688">
                  <c:v>148.93359999999998</c:v>
                </c:pt>
                <c:pt idx="4689">
                  <c:v>148.96280000000004</c:v>
                </c:pt>
                <c:pt idx="4690">
                  <c:v>148.99200000000027</c:v>
                </c:pt>
                <c:pt idx="4691">
                  <c:v>149.02530000000004</c:v>
                </c:pt>
                <c:pt idx="4692">
                  <c:v>149.05860000000001</c:v>
                </c:pt>
                <c:pt idx="4693">
                  <c:v>149.09200000000001</c:v>
                </c:pt>
                <c:pt idx="4694">
                  <c:v>149.12120000000004</c:v>
                </c:pt>
                <c:pt idx="4695">
                  <c:v>149.15030000000004</c:v>
                </c:pt>
                <c:pt idx="4696">
                  <c:v>149.18359999999998</c:v>
                </c:pt>
                <c:pt idx="4697">
                  <c:v>149.21699999999998</c:v>
                </c:pt>
                <c:pt idx="4698">
                  <c:v>149.25030000000001</c:v>
                </c:pt>
                <c:pt idx="4699">
                  <c:v>149.27949999999996</c:v>
                </c:pt>
                <c:pt idx="4700">
                  <c:v>149.30860000000001</c:v>
                </c:pt>
                <c:pt idx="4701">
                  <c:v>149.34200000000001</c:v>
                </c:pt>
                <c:pt idx="4702">
                  <c:v>149.37530000000001</c:v>
                </c:pt>
                <c:pt idx="4703">
                  <c:v>149.40449999999998</c:v>
                </c:pt>
                <c:pt idx="4704">
                  <c:v>149.43359999999998</c:v>
                </c:pt>
                <c:pt idx="4705">
                  <c:v>149.46700000000001</c:v>
                </c:pt>
                <c:pt idx="4706">
                  <c:v>149.50030000000001</c:v>
                </c:pt>
                <c:pt idx="4707">
                  <c:v>149.53369999999998</c:v>
                </c:pt>
                <c:pt idx="4708">
                  <c:v>149.56280000000001</c:v>
                </c:pt>
                <c:pt idx="4709">
                  <c:v>149.59200000000001</c:v>
                </c:pt>
                <c:pt idx="4710">
                  <c:v>149.62530000000001</c:v>
                </c:pt>
                <c:pt idx="4711">
                  <c:v>149.65870000000001</c:v>
                </c:pt>
                <c:pt idx="4712">
                  <c:v>149.69200000000001</c:v>
                </c:pt>
                <c:pt idx="4713">
                  <c:v>149.72120000000001</c:v>
                </c:pt>
                <c:pt idx="4714">
                  <c:v>149.75030000000001</c:v>
                </c:pt>
                <c:pt idx="4715">
                  <c:v>149.78369999999998</c:v>
                </c:pt>
                <c:pt idx="4716">
                  <c:v>149.81700000000001</c:v>
                </c:pt>
                <c:pt idx="4717">
                  <c:v>149.85030000000069</c:v>
                </c:pt>
                <c:pt idx="4718">
                  <c:v>149.87949999999998</c:v>
                </c:pt>
                <c:pt idx="4719">
                  <c:v>149.90870000000001</c:v>
                </c:pt>
                <c:pt idx="4720">
                  <c:v>149.94200000000001</c:v>
                </c:pt>
                <c:pt idx="4721">
                  <c:v>149.9753</c:v>
                </c:pt>
                <c:pt idx="4722">
                  <c:v>150.00449999999998</c:v>
                </c:pt>
                <c:pt idx="4723">
                  <c:v>150.03369999999998</c:v>
                </c:pt>
                <c:pt idx="4724">
                  <c:v>150.06700000000001</c:v>
                </c:pt>
                <c:pt idx="4725">
                  <c:v>150.1003</c:v>
                </c:pt>
                <c:pt idx="4726">
                  <c:v>150.13369999999998</c:v>
                </c:pt>
                <c:pt idx="4727">
                  <c:v>150.1628</c:v>
                </c:pt>
                <c:pt idx="4728">
                  <c:v>150.19200000000001</c:v>
                </c:pt>
                <c:pt idx="4729">
                  <c:v>150.2253</c:v>
                </c:pt>
                <c:pt idx="4730">
                  <c:v>150.2587</c:v>
                </c:pt>
                <c:pt idx="4731">
                  <c:v>150.292</c:v>
                </c:pt>
                <c:pt idx="4732">
                  <c:v>150.32120000000072</c:v>
                </c:pt>
                <c:pt idx="4733">
                  <c:v>150.35030000000069</c:v>
                </c:pt>
                <c:pt idx="4734">
                  <c:v>150.3837</c:v>
                </c:pt>
                <c:pt idx="4735">
                  <c:v>150.417</c:v>
                </c:pt>
                <c:pt idx="4736">
                  <c:v>150.4503000000006</c:v>
                </c:pt>
                <c:pt idx="4737">
                  <c:v>150.47949999999997</c:v>
                </c:pt>
                <c:pt idx="4738">
                  <c:v>150.5087</c:v>
                </c:pt>
                <c:pt idx="4739">
                  <c:v>150.542</c:v>
                </c:pt>
                <c:pt idx="4740">
                  <c:v>150.5753</c:v>
                </c:pt>
                <c:pt idx="4741">
                  <c:v>150.60449999999997</c:v>
                </c:pt>
                <c:pt idx="4742">
                  <c:v>150.63369999999998</c:v>
                </c:pt>
                <c:pt idx="4743">
                  <c:v>150.667</c:v>
                </c:pt>
                <c:pt idx="4744">
                  <c:v>150.7003</c:v>
                </c:pt>
                <c:pt idx="4745">
                  <c:v>150.7335999999994</c:v>
                </c:pt>
                <c:pt idx="4746">
                  <c:v>150.7628</c:v>
                </c:pt>
                <c:pt idx="4747">
                  <c:v>150.792</c:v>
                </c:pt>
                <c:pt idx="4748">
                  <c:v>150.8253000000006</c:v>
                </c:pt>
                <c:pt idx="4749">
                  <c:v>150.85860000000059</c:v>
                </c:pt>
                <c:pt idx="4750">
                  <c:v>150.89200000000059</c:v>
                </c:pt>
                <c:pt idx="4751">
                  <c:v>150.9212000000006</c:v>
                </c:pt>
                <c:pt idx="4752">
                  <c:v>150.9503000000006</c:v>
                </c:pt>
                <c:pt idx="4753">
                  <c:v>150.9836</c:v>
                </c:pt>
                <c:pt idx="4754">
                  <c:v>151.017</c:v>
                </c:pt>
                <c:pt idx="4755">
                  <c:v>151.05030000000059</c:v>
                </c:pt>
                <c:pt idx="4756">
                  <c:v>151.07949999999997</c:v>
                </c:pt>
                <c:pt idx="4757">
                  <c:v>151.1086</c:v>
                </c:pt>
                <c:pt idx="4758">
                  <c:v>151.142</c:v>
                </c:pt>
                <c:pt idx="4759">
                  <c:v>151.17529999999999</c:v>
                </c:pt>
                <c:pt idx="4760">
                  <c:v>151.20449999999997</c:v>
                </c:pt>
                <c:pt idx="4761">
                  <c:v>151.2335999999994</c:v>
                </c:pt>
                <c:pt idx="4762">
                  <c:v>151.267</c:v>
                </c:pt>
                <c:pt idx="4763">
                  <c:v>151.30030000000059</c:v>
                </c:pt>
                <c:pt idx="4764">
                  <c:v>151.33369999999999</c:v>
                </c:pt>
                <c:pt idx="4765">
                  <c:v>151.36280000000059</c:v>
                </c:pt>
                <c:pt idx="4766">
                  <c:v>151.39200000000059</c:v>
                </c:pt>
                <c:pt idx="4767">
                  <c:v>151.42530000000059</c:v>
                </c:pt>
                <c:pt idx="4768">
                  <c:v>151.45870000000059</c:v>
                </c:pt>
                <c:pt idx="4769">
                  <c:v>151.49200000000027</c:v>
                </c:pt>
                <c:pt idx="4770">
                  <c:v>151.52120000000059</c:v>
                </c:pt>
                <c:pt idx="4771">
                  <c:v>151.55030000000059</c:v>
                </c:pt>
                <c:pt idx="4772">
                  <c:v>151.58369999999999</c:v>
                </c:pt>
                <c:pt idx="4773">
                  <c:v>151.61699999999999</c:v>
                </c:pt>
                <c:pt idx="4774">
                  <c:v>151.65030000000004</c:v>
                </c:pt>
                <c:pt idx="4775">
                  <c:v>151.67949999999999</c:v>
                </c:pt>
                <c:pt idx="4776">
                  <c:v>151.70869999999999</c:v>
                </c:pt>
                <c:pt idx="4777">
                  <c:v>151.74199999999999</c:v>
                </c:pt>
                <c:pt idx="4778">
                  <c:v>151.77529999999999</c:v>
                </c:pt>
                <c:pt idx="4779">
                  <c:v>151.80450000000002</c:v>
                </c:pt>
                <c:pt idx="4780">
                  <c:v>151.83369999999999</c:v>
                </c:pt>
                <c:pt idx="4781">
                  <c:v>151.86700000000027</c:v>
                </c:pt>
                <c:pt idx="4782">
                  <c:v>151.90030000000004</c:v>
                </c:pt>
                <c:pt idx="4783">
                  <c:v>151.93359999999998</c:v>
                </c:pt>
                <c:pt idx="4784">
                  <c:v>151.96280000000004</c:v>
                </c:pt>
                <c:pt idx="4785">
                  <c:v>151.99200000000027</c:v>
                </c:pt>
                <c:pt idx="4786">
                  <c:v>152.02530000000004</c:v>
                </c:pt>
                <c:pt idx="4787">
                  <c:v>152.05860000000001</c:v>
                </c:pt>
                <c:pt idx="4788">
                  <c:v>152.09200000000001</c:v>
                </c:pt>
                <c:pt idx="4789">
                  <c:v>152.12120000000004</c:v>
                </c:pt>
                <c:pt idx="4790">
                  <c:v>152.15030000000004</c:v>
                </c:pt>
                <c:pt idx="4791">
                  <c:v>152.18359999999998</c:v>
                </c:pt>
                <c:pt idx="4792">
                  <c:v>152.21699999999998</c:v>
                </c:pt>
                <c:pt idx="4793">
                  <c:v>152.25030000000001</c:v>
                </c:pt>
                <c:pt idx="4794">
                  <c:v>152.27949999999996</c:v>
                </c:pt>
                <c:pt idx="4795">
                  <c:v>152.30860000000001</c:v>
                </c:pt>
                <c:pt idx="4796">
                  <c:v>152.34200000000001</c:v>
                </c:pt>
                <c:pt idx="4797">
                  <c:v>152.37530000000001</c:v>
                </c:pt>
                <c:pt idx="4798">
                  <c:v>152.40449999999998</c:v>
                </c:pt>
                <c:pt idx="4799">
                  <c:v>152.43359999999998</c:v>
                </c:pt>
                <c:pt idx="4800">
                  <c:v>152.46700000000001</c:v>
                </c:pt>
                <c:pt idx="4801">
                  <c:v>152.50030000000001</c:v>
                </c:pt>
                <c:pt idx="4802">
                  <c:v>152.53369999999998</c:v>
                </c:pt>
                <c:pt idx="4803">
                  <c:v>152.56280000000001</c:v>
                </c:pt>
                <c:pt idx="4804">
                  <c:v>152.59200000000001</c:v>
                </c:pt>
                <c:pt idx="4805">
                  <c:v>152.62530000000001</c:v>
                </c:pt>
                <c:pt idx="4806">
                  <c:v>152.65870000000001</c:v>
                </c:pt>
                <c:pt idx="4807">
                  <c:v>152.69200000000001</c:v>
                </c:pt>
                <c:pt idx="4808">
                  <c:v>152.72120000000001</c:v>
                </c:pt>
                <c:pt idx="4809">
                  <c:v>152.75030000000001</c:v>
                </c:pt>
                <c:pt idx="4810">
                  <c:v>152.78369999999998</c:v>
                </c:pt>
                <c:pt idx="4811">
                  <c:v>152.81700000000001</c:v>
                </c:pt>
                <c:pt idx="4812">
                  <c:v>152.85030000000069</c:v>
                </c:pt>
                <c:pt idx="4813">
                  <c:v>152.87949999999998</c:v>
                </c:pt>
                <c:pt idx="4814">
                  <c:v>152.90870000000001</c:v>
                </c:pt>
                <c:pt idx="4815">
                  <c:v>152.94200000000001</c:v>
                </c:pt>
                <c:pt idx="4816">
                  <c:v>152.9753</c:v>
                </c:pt>
                <c:pt idx="4817">
                  <c:v>153.00449999999998</c:v>
                </c:pt>
                <c:pt idx="4818">
                  <c:v>153.03369999999998</c:v>
                </c:pt>
                <c:pt idx="4819">
                  <c:v>153.06700000000001</c:v>
                </c:pt>
                <c:pt idx="4820">
                  <c:v>153.1003</c:v>
                </c:pt>
                <c:pt idx="4821">
                  <c:v>153.13369999999998</c:v>
                </c:pt>
                <c:pt idx="4822">
                  <c:v>153.1628</c:v>
                </c:pt>
                <c:pt idx="4823">
                  <c:v>153.19200000000001</c:v>
                </c:pt>
                <c:pt idx="4824">
                  <c:v>153.2253</c:v>
                </c:pt>
                <c:pt idx="4825">
                  <c:v>153.2587</c:v>
                </c:pt>
                <c:pt idx="4826">
                  <c:v>153.292</c:v>
                </c:pt>
                <c:pt idx="4827">
                  <c:v>153.32120000000072</c:v>
                </c:pt>
                <c:pt idx="4828">
                  <c:v>153.35030000000069</c:v>
                </c:pt>
                <c:pt idx="4829">
                  <c:v>153.3837</c:v>
                </c:pt>
                <c:pt idx="4830">
                  <c:v>153.417</c:v>
                </c:pt>
                <c:pt idx="4831">
                  <c:v>153.4503000000006</c:v>
                </c:pt>
                <c:pt idx="4832">
                  <c:v>153.47949999999997</c:v>
                </c:pt>
                <c:pt idx="4833">
                  <c:v>153.5087</c:v>
                </c:pt>
                <c:pt idx="4834">
                  <c:v>153.542</c:v>
                </c:pt>
                <c:pt idx="4835">
                  <c:v>153.5753</c:v>
                </c:pt>
                <c:pt idx="4836">
                  <c:v>153.60449999999997</c:v>
                </c:pt>
                <c:pt idx="4837">
                  <c:v>153.63369999999998</c:v>
                </c:pt>
                <c:pt idx="4838">
                  <c:v>153.667</c:v>
                </c:pt>
                <c:pt idx="4839">
                  <c:v>153.7003</c:v>
                </c:pt>
                <c:pt idx="4840">
                  <c:v>153.7335999999994</c:v>
                </c:pt>
                <c:pt idx="4841">
                  <c:v>153.7628</c:v>
                </c:pt>
                <c:pt idx="4842">
                  <c:v>153.792</c:v>
                </c:pt>
                <c:pt idx="4843">
                  <c:v>153.8253000000006</c:v>
                </c:pt>
                <c:pt idx="4844">
                  <c:v>153.85860000000059</c:v>
                </c:pt>
                <c:pt idx="4845">
                  <c:v>153.89200000000059</c:v>
                </c:pt>
                <c:pt idx="4846">
                  <c:v>153.9212000000006</c:v>
                </c:pt>
                <c:pt idx="4847">
                  <c:v>153.9503000000006</c:v>
                </c:pt>
                <c:pt idx="4848">
                  <c:v>153.9836</c:v>
                </c:pt>
                <c:pt idx="4849">
                  <c:v>154.017</c:v>
                </c:pt>
                <c:pt idx="4850">
                  <c:v>154.05030000000059</c:v>
                </c:pt>
                <c:pt idx="4851">
                  <c:v>154.07949999999997</c:v>
                </c:pt>
                <c:pt idx="4852">
                  <c:v>154.1086</c:v>
                </c:pt>
                <c:pt idx="4853">
                  <c:v>154.142</c:v>
                </c:pt>
                <c:pt idx="4854">
                  <c:v>154.17529999999999</c:v>
                </c:pt>
                <c:pt idx="4855">
                  <c:v>154.20449999999997</c:v>
                </c:pt>
                <c:pt idx="4856">
                  <c:v>154.2335999999994</c:v>
                </c:pt>
                <c:pt idx="4857">
                  <c:v>154.267</c:v>
                </c:pt>
                <c:pt idx="4858">
                  <c:v>154.30030000000059</c:v>
                </c:pt>
                <c:pt idx="4859">
                  <c:v>154.33369999999999</c:v>
                </c:pt>
                <c:pt idx="4860">
                  <c:v>154.36280000000059</c:v>
                </c:pt>
                <c:pt idx="4861">
                  <c:v>154.39200000000059</c:v>
                </c:pt>
                <c:pt idx="4862">
                  <c:v>154.42530000000059</c:v>
                </c:pt>
                <c:pt idx="4863">
                  <c:v>154.45870000000059</c:v>
                </c:pt>
                <c:pt idx="4864">
                  <c:v>154.49200000000027</c:v>
                </c:pt>
                <c:pt idx="4865">
                  <c:v>154.52120000000059</c:v>
                </c:pt>
                <c:pt idx="4866">
                  <c:v>154.55030000000059</c:v>
                </c:pt>
                <c:pt idx="4867">
                  <c:v>154.58369999999999</c:v>
                </c:pt>
                <c:pt idx="4868">
                  <c:v>154.61699999999999</c:v>
                </c:pt>
                <c:pt idx="4869">
                  <c:v>154.65030000000004</c:v>
                </c:pt>
                <c:pt idx="4870">
                  <c:v>154.67949999999999</c:v>
                </c:pt>
                <c:pt idx="4871">
                  <c:v>154.70869999999999</c:v>
                </c:pt>
                <c:pt idx="4872">
                  <c:v>154.74199999999999</c:v>
                </c:pt>
                <c:pt idx="4873">
                  <c:v>154.77529999999999</c:v>
                </c:pt>
                <c:pt idx="4874">
                  <c:v>154.80450000000002</c:v>
                </c:pt>
                <c:pt idx="4875">
                  <c:v>154.83369999999999</c:v>
                </c:pt>
                <c:pt idx="4876">
                  <c:v>154.86700000000027</c:v>
                </c:pt>
                <c:pt idx="4877">
                  <c:v>154.90030000000004</c:v>
                </c:pt>
                <c:pt idx="4878">
                  <c:v>154.93359999999998</c:v>
                </c:pt>
                <c:pt idx="4879">
                  <c:v>154.96280000000004</c:v>
                </c:pt>
                <c:pt idx="4880">
                  <c:v>154.99200000000027</c:v>
                </c:pt>
                <c:pt idx="4881">
                  <c:v>155.02530000000004</c:v>
                </c:pt>
                <c:pt idx="4882">
                  <c:v>155.05860000000001</c:v>
                </c:pt>
                <c:pt idx="4883">
                  <c:v>155.09200000000001</c:v>
                </c:pt>
                <c:pt idx="4884">
                  <c:v>155.12120000000004</c:v>
                </c:pt>
                <c:pt idx="4885">
                  <c:v>155.15030000000004</c:v>
                </c:pt>
                <c:pt idx="4886">
                  <c:v>155.18359999999998</c:v>
                </c:pt>
                <c:pt idx="4887">
                  <c:v>155.21699999999998</c:v>
                </c:pt>
                <c:pt idx="4888">
                  <c:v>155.25030000000001</c:v>
                </c:pt>
                <c:pt idx="4889">
                  <c:v>155.27949999999996</c:v>
                </c:pt>
                <c:pt idx="4890">
                  <c:v>155.30860000000001</c:v>
                </c:pt>
                <c:pt idx="4891">
                  <c:v>155.34200000000001</c:v>
                </c:pt>
                <c:pt idx="4892">
                  <c:v>155.37530000000001</c:v>
                </c:pt>
                <c:pt idx="4893">
                  <c:v>155.40449999999998</c:v>
                </c:pt>
                <c:pt idx="4894">
                  <c:v>155.43359999999998</c:v>
                </c:pt>
                <c:pt idx="4895">
                  <c:v>155.46700000000001</c:v>
                </c:pt>
                <c:pt idx="4896">
                  <c:v>155.50030000000001</c:v>
                </c:pt>
                <c:pt idx="4897">
                  <c:v>155.53369999999998</c:v>
                </c:pt>
                <c:pt idx="4898">
                  <c:v>155.56280000000001</c:v>
                </c:pt>
                <c:pt idx="4899">
                  <c:v>155.59200000000001</c:v>
                </c:pt>
                <c:pt idx="4900">
                  <c:v>155.62530000000001</c:v>
                </c:pt>
                <c:pt idx="4901">
                  <c:v>155.65870000000001</c:v>
                </c:pt>
                <c:pt idx="4902">
                  <c:v>155.69200000000001</c:v>
                </c:pt>
                <c:pt idx="4903">
                  <c:v>155.72120000000001</c:v>
                </c:pt>
                <c:pt idx="4904">
                  <c:v>155.75030000000001</c:v>
                </c:pt>
                <c:pt idx="4905">
                  <c:v>155.78369999999998</c:v>
                </c:pt>
                <c:pt idx="4906">
                  <c:v>155.81700000000001</c:v>
                </c:pt>
                <c:pt idx="4907">
                  <c:v>155.85030000000069</c:v>
                </c:pt>
                <c:pt idx="4908">
                  <c:v>155.87949999999998</c:v>
                </c:pt>
                <c:pt idx="4909">
                  <c:v>155.90870000000001</c:v>
                </c:pt>
                <c:pt idx="4910">
                  <c:v>155.94200000000001</c:v>
                </c:pt>
                <c:pt idx="4911">
                  <c:v>155.9753</c:v>
                </c:pt>
                <c:pt idx="4912">
                  <c:v>156.00449999999998</c:v>
                </c:pt>
                <c:pt idx="4913">
                  <c:v>156.03369999999998</c:v>
                </c:pt>
                <c:pt idx="4914">
                  <c:v>156.06700000000001</c:v>
                </c:pt>
                <c:pt idx="4915">
                  <c:v>156.1003</c:v>
                </c:pt>
                <c:pt idx="4916">
                  <c:v>156.13369999999998</c:v>
                </c:pt>
                <c:pt idx="4917">
                  <c:v>156.1628</c:v>
                </c:pt>
                <c:pt idx="4918">
                  <c:v>156.19200000000001</c:v>
                </c:pt>
                <c:pt idx="4919">
                  <c:v>156.2253</c:v>
                </c:pt>
                <c:pt idx="4920">
                  <c:v>156.2587</c:v>
                </c:pt>
                <c:pt idx="4921">
                  <c:v>156.292</c:v>
                </c:pt>
                <c:pt idx="4922">
                  <c:v>156.32120000000072</c:v>
                </c:pt>
                <c:pt idx="4923">
                  <c:v>156.35030000000069</c:v>
                </c:pt>
                <c:pt idx="4924">
                  <c:v>156.3837</c:v>
                </c:pt>
                <c:pt idx="4925">
                  <c:v>156.417</c:v>
                </c:pt>
                <c:pt idx="4926">
                  <c:v>156.4503000000006</c:v>
                </c:pt>
                <c:pt idx="4927">
                  <c:v>156.47949999999997</c:v>
                </c:pt>
                <c:pt idx="4928">
                  <c:v>156.5087</c:v>
                </c:pt>
                <c:pt idx="4929">
                  <c:v>156.542</c:v>
                </c:pt>
                <c:pt idx="4930">
                  <c:v>156.5753</c:v>
                </c:pt>
                <c:pt idx="4931">
                  <c:v>156.60449999999997</c:v>
                </c:pt>
                <c:pt idx="4932">
                  <c:v>156.63369999999998</c:v>
                </c:pt>
                <c:pt idx="4933">
                  <c:v>156.667</c:v>
                </c:pt>
                <c:pt idx="4934">
                  <c:v>156.7003</c:v>
                </c:pt>
                <c:pt idx="4935">
                  <c:v>156.7335999999994</c:v>
                </c:pt>
                <c:pt idx="4936">
                  <c:v>156.7628</c:v>
                </c:pt>
                <c:pt idx="4937">
                  <c:v>156.792</c:v>
                </c:pt>
                <c:pt idx="4938">
                  <c:v>156.8253000000006</c:v>
                </c:pt>
                <c:pt idx="4939">
                  <c:v>156.85860000000059</c:v>
                </c:pt>
                <c:pt idx="4940">
                  <c:v>156.89200000000059</c:v>
                </c:pt>
                <c:pt idx="4941">
                  <c:v>156.9212000000006</c:v>
                </c:pt>
                <c:pt idx="4942">
                  <c:v>156.9503000000006</c:v>
                </c:pt>
                <c:pt idx="4943">
                  <c:v>156.9836</c:v>
                </c:pt>
                <c:pt idx="4944">
                  <c:v>157.017</c:v>
                </c:pt>
                <c:pt idx="4945">
                  <c:v>157.05030000000059</c:v>
                </c:pt>
                <c:pt idx="4946">
                  <c:v>157.07949999999997</c:v>
                </c:pt>
                <c:pt idx="4947">
                  <c:v>157.1086</c:v>
                </c:pt>
                <c:pt idx="4948">
                  <c:v>157.142</c:v>
                </c:pt>
                <c:pt idx="4949">
                  <c:v>157.17529999999999</c:v>
                </c:pt>
                <c:pt idx="4950">
                  <c:v>157.20449999999997</c:v>
                </c:pt>
                <c:pt idx="4951">
                  <c:v>157.2335999999994</c:v>
                </c:pt>
                <c:pt idx="4952">
                  <c:v>157.267</c:v>
                </c:pt>
                <c:pt idx="4953">
                  <c:v>157.30030000000059</c:v>
                </c:pt>
                <c:pt idx="4954">
                  <c:v>157.33369999999999</c:v>
                </c:pt>
                <c:pt idx="4955">
                  <c:v>157.36280000000059</c:v>
                </c:pt>
                <c:pt idx="4956">
                  <c:v>157.39200000000059</c:v>
                </c:pt>
                <c:pt idx="4957">
                  <c:v>157.42530000000059</c:v>
                </c:pt>
                <c:pt idx="4958">
                  <c:v>157.45870000000059</c:v>
                </c:pt>
                <c:pt idx="4959">
                  <c:v>157.49200000000027</c:v>
                </c:pt>
                <c:pt idx="4960">
                  <c:v>157.52120000000059</c:v>
                </c:pt>
                <c:pt idx="4961">
                  <c:v>157.55030000000059</c:v>
                </c:pt>
                <c:pt idx="4962">
                  <c:v>157.58369999999999</c:v>
                </c:pt>
                <c:pt idx="4963">
                  <c:v>157.61699999999999</c:v>
                </c:pt>
                <c:pt idx="4964">
                  <c:v>157.65030000000004</c:v>
                </c:pt>
                <c:pt idx="4965">
                  <c:v>157.67949999999999</c:v>
                </c:pt>
                <c:pt idx="4966">
                  <c:v>157.70869999999999</c:v>
                </c:pt>
                <c:pt idx="4967">
                  <c:v>157.74199999999999</c:v>
                </c:pt>
                <c:pt idx="4968">
                  <c:v>157.77529999999999</c:v>
                </c:pt>
                <c:pt idx="4969">
                  <c:v>157.80450000000002</c:v>
                </c:pt>
                <c:pt idx="4970">
                  <c:v>157.83369999999999</c:v>
                </c:pt>
                <c:pt idx="4971">
                  <c:v>157.86700000000027</c:v>
                </c:pt>
                <c:pt idx="4972">
                  <c:v>157.90030000000004</c:v>
                </c:pt>
                <c:pt idx="4973">
                  <c:v>157.93359999999998</c:v>
                </c:pt>
                <c:pt idx="4974">
                  <c:v>157.96280000000004</c:v>
                </c:pt>
                <c:pt idx="4975">
                  <c:v>157.99200000000027</c:v>
                </c:pt>
                <c:pt idx="4976">
                  <c:v>158.02530000000004</c:v>
                </c:pt>
                <c:pt idx="4977">
                  <c:v>158.05860000000001</c:v>
                </c:pt>
                <c:pt idx="4978">
                  <c:v>158.09200000000001</c:v>
                </c:pt>
                <c:pt idx="4979">
                  <c:v>158.12120000000004</c:v>
                </c:pt>
                <c:pt idx="4980">
                  <c:v>158.15030000000004</c:v>
                </c:pt>
                <c:pt idx="4981">
                  <c:v>158.18359999999998</c:v>
                </c:pt>
                <c:pt idx="4982">
                  <c:v>158.21699999999998</c:v>
                </c:pt>
                <c:pt idx="4983">
                  <c:v>158.25030000000001</c:v>
                </c:pt>
                <c:pt idx="4984">
                  <c:v>158.27949999999996</c:v>
                </c:pt>
                <c:pt idx="4985">
                  <c:v>158.30860000000001</c:v>
                </c:pt>
                <c:pt idx="4986">
                  <c:v>158.34200000000001</c:v>
                </c:pt>
                <c:pt idx="4987">
                  <c:v>158.37530000000001</c:v>
                </c:pt>
                <c:pt idx="4988">
                  <c:v>158.40449999999998</c:v>
                </c:pt>
                <c:pt idx="4989">
                  <c:v>158.43359999999998</c:v>
                </c:pt>
                <c:pt idx="4990">
                  <c:v>158.46700000000001</c:v>
                </c:pt>
                <c:pt idx="4991">
                  <c:v>158.50030000000001</c:v>
                </c:pt>
                <c:pt idx="4992">
                  <c:v>158.53369999999998</c:v>
                </c:pt>
                <c:pt idx="4993">
                  <c:v>158.56280000000001</c:v>
                </c:pt>
                <c:pt idx="4994">
                  <c:v>158.59200000000001</c:v>
                </c:pt>
                <c:pt idx="4995">
                  <c:v>158.62530000000001</c:v>
                </c:pt>
                <c:pt idx="4996">
                  <c:v>158.65870000000001</c:v>
                </c:pt>
                <c:pt idx="4997">
                  <c:v>158.69200000000001</c:v>
                </c:pt>
                <c:pt idx="4998">
                  <c:v>158.72120000000001</c:v>
                </c:pt>
                <c:pt idx="4999">
                  <c:v>158.75030000000001</c:v>
                </c:pt>
                <c:pt idx="5000">
                  <c:v>158.78369999999998</c:v>
                </c:pt>
                <c:pt idx="5001">
                  <c:v>158.81700000000001</c:v>
                </c:pt>
                <c:pt idx="5002">
                  <c:v>158.85030000000069</c:v>
                </c:pt>
                <c:pt idx="5003">
                  <c:v>158.87949999999998</c:v>
                </c:pt>
                <c:pt idx="5004">
                  <c:v>158.90870000000001</c:v>
                </c:pt>
                <c:pt idx="5005">
                  <c:v>158.94200000000001</c:v>
                </c:pt>
                <c:pt idx="5006">
                  <c:v>158.9753</c:v>
                </c:pt>
                <c:pt idx="5007">
                  <c:v>159.00449999999998</c:v>
                </c:pt>
                <c:pt idx="5008">
                  <c:v>159.03369999999998</c:v>
                </c:pt>
                <c:pt idx="5009">
                  <c:v>159.06700000000001</c:v>
                </c:pt>
                <c:pt idx="5010">
                  <c:v>159.1003</c:v>
                </c:pt>
                <c:pt idx="5011">
                  <c:v>159.13369999999998</c:v>
                </c:pt>
                <c:pt idx="5012">
                  <c:v>159.1628</c:v>
                </c:pt>
                <c:pt idx="5013">
                  <c:v>159.19200000000001</c:v>
                </c:pt>
                <c:pt idx="5014">
                  <c:v>159.2253</c:v>
                </c:pt>
                <c:pt idx="5015">
                  <c:v>159.2587</c:v>
                </c:pt>
                <c:pt idx="5016">
                  <c:v>159.292</c:v>
                </c:pt>
                <c:pt idx="5017">
                  <c:v>159.32120000000072</c:v>
                </c:pt>
                <c:pt idx="5018">
                  <c:v>159.35030000000069</c:v>
                </c:pt>
                <c:pt idx="5019">
                  <c:v>159.3837</c:v>
                </c:pt>
                <c:pt idx="5020">
                  <c:v>159.417</c:v>
                </c:pt>
                <c:pt idx="5021">
                  <c:v>159.4503000000006</c:v>
                </c:pt>
                <c:pt idx="5022">
                  <c:v>159.47949999999997</c:v>
                </c:pt>
                <c:pt idx="5023">
                  <c:v>159.5087</c:v>
                </c:pt>
                <c:pt idx="5024">
                  <c:v>159.542</c:v>
                </c:pt>
                <c:pt idx="5025">
                  <c:v>159.5753</c:v>
                </c:pt>
                <c:pt idx="5026">
                  <c:v>159.60449999999997</c:v>
                </c:pt>
                <c:pt idx="5027">
                  <c:v>159.63369999999998</c:v>
                </c:pt>
                <c:pt idx="5028">
                  <c:v>159.667</c:v>
                </c:pt>
                <c:pt idx="5029">
                  <c:v>159.7003</c:v>
                </c:pt>
                <c:pt idx="5030">
                  <c:v>159.7335999999994</c:v>
                </c:pt>
                <c:pt idx="5031">
                  <c:v>159.7628</c:v>
                </c:pt>
                <c:pt idx="5032">
                  <c:v>159.792</c:v>
                </c:pt>
                <c:pt idx="5033">
                  <c:v>159.8253000000006</c:v>
                </c:pt>
                <c:pt idx="5034">
                  <c:v>159.85860000000059</c:v>
                </c:pt>
                <c:pt idx="5035">
                  <c:v>159.89200000000059</c:v>
                </c:pt>
                <c:pt idx="5036">
                  <c:v>159.9212000000006</c:v>
                </c:pt>
                <c:pt idx="5037">
                  <c:v>159.9503000000006</c:v>
                </c:pt>
                <c:pt idx="5038">
                  <c:v>159.9836</c:v>
                </c:pt>
                <c:pt idx="5039">
                  <c:v>160.017</c:v>
                </c:pt>
                <c:pt idx="5040">
                  <c:v>160.05030000000059</c:v>
                </c:pt>
                <c:pt idx="5041">
                  <c:v>160.07949999999997</c:v>
                </c:pt>
                <c:pt idx="5042">
                  <c:v>160.1086</c:v>
                </c:pt>
                <c:pt idx="5043">
                  <c:v>160.142</c:v>
                </c:pt>
                <c:pt idx="5044">
                  <c:v>160.17529999999999</c:v>
                </c:pt>
                <c:pt idx="5045">
                  <c:v>160.20449999999997</c:v>
                </c:pt>
                <c:pt idx="5046">
                  <c:v>160.2335999999994</c:v>
                </c:pt>
                <c:pt idx="5047">
                  <c:v>160.267</c:v>
                </c:pt>
                <c:pt idx="5048">
                  <c:v>160.30030000000059</c:v>
                </c:pt>
                <c:pt idx="5049">
                  <c:v>160.33369999999999</c:v>
                </c:pt>
                <c:pt idx="5050">
                  <c:v>160.36280000000059</c:v>
                </c:pt>
                <c:pt idx="5051">
                  <c:v>160.39200000000059</c:v>
                </c:pt>
                <c:pt idx="5052">
                  <c:v>160.42530000000059</c:v>
                </c:pt>
                <c:pt idx="5053">
                  <c:v>160.45870000000059</c:v>
                </c:pt>
                <c:pt idx="5054">
                  <c:v>160.49200000000027</c:v>
                </c:pt>
                <c:pt idx="5055">
                  <c:v>160.52120000000059</c:v>
                </c:pt>
                <c:pt idx="5056">
                  <c:v>160.55030000000059</c:v>
                </c:pt>
                <c:pt idx="5057">
                  <c:v>160.58369999999999</c:v>
                </c:pt>
                <c:pt idx="5058">
                  <c:v>160.61699999999999</c:v>
                </c:pt>
                <c:pt idx="5059">
                  <c:v>160.65030000000004</c:v>
                </c:pt>
                <c:pt idx="5060">
                  <c:v>160.67949999999999</c:v>
                </c:pt>
                <c:pt idx="5061">
                  <c:v>160.70869999999999</c:v>
                </c:pt>
                <c:pt idx="5062">
                  <c:v>160.74199999999999</c:v>
                </c:pt>
                <c:pt idx="5063">
                  <c:v>160.77529999999999</c:v>
                </c:pt>
                <c:pt idx="5064">
                  <c:v>160.80450000000002</c:v>
                </c:pt>
                <c:pt idx="5065">
                  <c:v>160.83369999999999</c:v>
                </c:pt>
                <c:pt idx="5066">
                  <c:v>160.86700000000027</c:v>
                </c:pt>
                <c:pt idx="5067">
                  <c:v>160.90030000000004</c:v>
                </c:pt>
                <c:pt idx="5068">
                  <c:v>160.93359999999998</c:v>
                </c:pt>
                <c:pt idx="5069">
                  <c:v>160.96280000000004</c:v>
                </c:pt>
                <c:pt idx="5070">
                  <c:v>160.99200000000027</c:v>
                </c:pt>
                <c:pt idx="5071">
                  <c:v>161.02530000000004</c:v>
                </c:pt>
                <c:pt idx="5072">
                  <c:v>161.05860000000001</c:v>
                </c:pt>
                <c:pt idx="5073">
                  <c:v>161.09200000000001</c:v>
                </c:pt>
                <c:pt idx="5074">
                  <c:v>161.12120000000004</c:v>
                </c:pt>
                <c:pt idx="5075">
                  <c:v>161.15030000000004</c:v>
                </c:pt>
                <c:pt idx="5076">
                  <c:v>161.18359999999998</c:v>
                </c:pt>
                <c:pt idx="5077">
                  <c:v>161.21699999999998</c:v>
                </c:pt>
                <c:pt idx="5078">
                  <c:v>161.25030000000001</c:v>
                </c:pt>
                <c:pt idx="5079">
                  <c:v>161.27949999999996</c:v>
                </c:pt>
                <c:pt idx="5080">
                  <c:v>161.30860000000001</c:v>
                </c:pt>
                <c:pt idx="5081">
                  <c:v>161.34200000000001</c:v>
                </c:pt>
                <c:pt idx="5082">
                  <c:v>161.37530000000001</c:v>
                </c:pt>
                <c:pt idx="5083">
                  <c:v>161.40449999999998</c:v>
                </c:pt>
                <c:pt idx="5084">
                  <c:v>161.43359999999998</c:v>
                </c:pt>
                <c:pt idx="5085">
                  <c:v>161.46700000000001</c:v>
                </c:pt>
                <c:pt idx="5086">
                  <c:v>161.50030000000001</c:v>
                </c:pt>
                <c:pt idx="5087">
                  <c:v>161.53369999999998</c:v>
                </c:pt>
                <c:pt idx="5088">
                  <c:v>161.56280000000001</c:v>
                </c:pt>
                <c:pt idx="5089">
                  <c:v>161.59200000000001</c:v>
                </c:pt>
                <c:pt idx="5090">
                  <c:v>161.62530000000001</c:v>
                </c:pt>
                <c:pt idx="5091">
                  <c:v>161.65870000000001</c:v>
                </c:pt>
                <c:pt idx="5092">
                  <c:v>161.69200000000001</c:v>
                </c:pt>
                <c:pt idx="5093">
                  <c:v>161.72120000000001</c:v>
                </c:pt>
                <c:pt idx="5094">
                  <c:v>161.75030000000001</c:v>
                </c:pt>
                <c:pt idx="5095">
                  <c:v>161.78369999999998</c:v>
                </c:pt>
                <c:pt idx="5096">
                  <c:v>161.81700000000001</c:v>
                </c:pt>
                <c:pt idx="5097">
                  <c:v>161.85030000000069</c:v>
                </c:pt>
                <c:pt idx="5098">
                  <c:v>161.87949999999998</c:v>
                </c:pt>
                <c:pt idx="5099">
                  <c:v>161.90870000000001</c:v>
                </c:pt>
                <c:pt idx="5100">
                  <c:v>161.94200000000001</c:v>
                </c:pt>
                <c:pt idx="5101">
                  <c:v>161.9753</c:v>
                </c:pt>
                <c:pt idx="5102">
                  <c:v>162.00449999999998</c:v>
                </c:pt>
                <c:pt idx="5103">
                  <c:v>162.03369999999998</c:v>
                </c:pt>
                <c:pt idx="5104">
                  <c:v>162.06700000000001</c:v>
                </c:pt>
                <c:pt idx="5105">
                  <c:v>162.1003</c:v>
                </c:pt>
                <c:pt idx="5106">
                  <c:v>162.13369999999998</c:v>
                </c:pt>
                <c:pt idx="5107">
                  <c:v>162.1628</c:v>
                </c:pt>
                <c:pt idx="5108">
                  <c:v>162.19200000000001</c:v>
                </c:pt>
                <c:pt idx="5109">
                  <c:v>162.2253</c:v>
                </c:pt>
                <c:pt idx="5110">
                  <c:v>162.2587</c:v>
                </c:pt>
                <c:pt idx="5111">
                  <c:v>162.292</c:v>
                </c:pt>
                <c:pt idx="5112">
                  <c:v>162.32120000000072</c:v>
                </c:pt>
                <c:pt idx="5113">
                  <c:v>162.35030000000069</c:v>
                </c:pt>
                <c:pt idx="5114">
                  <c:v>162.3837</c:v>
                </c:pt>
                <c:pt idx="5115">
                  <c:v>162.417</c:v>
                </c:pt>
                <c:pt idx="5116">
                  <c:v>162.4503000000006</c:v>
                </c:pt>
                <c:pt idx="5117">
                  <c:v>162.47949999999997</c:v>
                </c:pt>
                <c:pt idx="5118">
                  <c:v>162.5087</c:v>
                </c:pt>
                <c:pt idx="5119">
                  <c:v>162.542</c:v>
                </c:pt>
                <c:pt idx="5120">
                  <c:v>162.5753</c:v>
                </c:pt>
                <c:pt idx="5121">
                  <c:v>162.60449999999997</c:v>
                </c:pt>
                <c:pt idx="5122">
                  <c:v>162.63369999999998</c:v>
                </c:pt>
                <c:pt idx="5123">
                  <c:v>162.667</c:v>
                </c:pt>
                <c:pt idx="5124">
                  <c:v>162.7003</c:v>
                </c:pt>
                <c:pt idx="5125">
                  <c:v>162.7335999999994</c:v>
                </c:pt>
                <c:pt idx="5126">
                  <c:v>162.7628</c:v>
                </c:pt>
                <c:pt idx="5127">
                  <c:v>162.792</c:v>
                </c:pt>
                <c:pt idx="5128">
                  <c:v>162.8253000000006</c:v>
                </c:pt>
                <c:pt idx="5129">
                  <c:v>162.85860000000059</c:v>
                </c:pt>
                <c:pt idx="5130">
                  <c:v>162.89200000000059</c:v>
                </c:pt>
                <c:pt idx="5131">
                  <c:v>162.9212000000006</c:v>
                </c:pt>
                <c:pt idx="5132">
                  <c:v>162.9503000000006</c:v>
                </c:pt>
                <c:pt idx="5133">
                  <c:v>162.9836</c:v>
                </c:pt>
                <c:pt idx="5134">
                  <c:v>163.017</c:v>
                </c:pt>
                <c:pt idx="5135">
                  <c:v>163.05030000000059</c:v>
                </c:pt>
                <c:pt idx="5136">
                  <c:v>163.07949999999997</c:v>
                </c:pt>
                <c:pt idx="5137">
                  <c:v>163.1086</c:v>
                </c:pt>
                <c:pt idx="5138">
                  <c:v>163.142</c:v>
                </c:pt>
                <c:pt idx="5139">
                  <c:v>163.17529999999999</c:v>
                </c:pt>
                <c:pt idx="5140">
                  <c:v>163.20449999999997</c:v>
                </c:pt>
                <c:pt idx="5141">
                  <c:v>163.2335999999994</c:v>
                </c:pt>
                <c:pt idx="5142">
                  <c:v>163.267</c:v>
                </c:pt>
                <c:pt idx="5143">
                  <c:v>163.30030000000059</c:v>
                </c:pt>
                <c:pt idx="5144">
                  <c:v>163.33369999999999</c:v>
                </c:pt>
                <c:pt idx="5145">
                  <c:v>163.36280000000059</c:v>
                </c:pt>
                <c:pt idx="5146">
                  <c:v>163.39200000000059</c:v>
                </c:pt>
                <c:pt idx="5147">
                  <c:v>163.42530000000059</c:v>
                </c:pt>
                <c:pt idx="5148">
                  <c:v>163.45870000000059</c:v>
                </c:pt>
                <c:pt idx="5149">
                  <c:v>163.49200000000027</c:v>
                </c:pt>
                <c:pt idx="5150">
                  <c:v>163.52120000000059</c:v>
                </c:pt>
                <c:pt idx="5151">
                  <c:v>163.55030000000059</c:v>
                </c:pt>
                <c:pt idx="5152">
                  <c:v>163.58369999999999</c:v>
                </c:pt>
                <c:pt idx="5153">
                  <c:v>163.61699999999999</c:v>
                </c:pt>
                <c:pt idx="5154">
                  <c:v>163.65030000000004</c:v>
                </c:pt>
                <c:pt idx="5155">
                  <c:v>163.67949999999999</c:v>
                </c:pt>
                <c:pt idx="5156">
                  <c:v>163.70869999999999</c:v>
                </c:pt>
                <c:pt idx="5157">
                  <c:v>163.74199999999999</c:v>
                </c:pt>
                <c:pt idx="5158">
                  <c:v>163.77529999999999</c:v>
                </c:pt>
                <c:pt idx="5159">
                  <c:v>163.80450000000002</c:v>
                </c:pt>
                <c:pt idx="5160">
                  <c:v>163.83369999999999</c:v>
                </c:pt>
                <c:pt idx="5161">
                  <c:v>163.86700000000027</c:v>
                </c:pt>
                <c:pt idx="5162">
                  <c:v>163.90030000000004</c:v>
                </c:pt>
                <c:pt idx="5163">
                  <c:v>163.93359999999998</c:v>
                </c:pt>
                <c:pt idx="5164">
                  <c:v>163.96280000000004</c:v>
                </c:pt>
                <c:pt idx="5165">
                  <c:v>163.99200000000027</c:v>
                </c:pt>
                <c:pt idx="5166">
                  <c:v>164.02530000000004</c:v>
                </c:pt>
                <c:pt idx="5167">
                  <c:v>164.05860000000001</c:v>
                </c:pt>
                <c:pt idx="5168">
                  <c:v>164.09200000000001</c:v>
                </c:pt>
                <c:pt idx="5169">
                  <c:v>164.12120000000004</c:v>
                </c:pt>
                <c:pt idx="5170">
                  <c:v>164.15030000000004</c:v>
                </c:pt>
                <c:pt idx="5171">
                  <c:v>164.18359999999998</c:v>
                </c:pt>
                <c:pt idx="5172">
                  <c:v>164.21699999999998</c:v>
                </c:pt>
                <c:pt idx="5173">
                  <c:v>164.25030000000001</c:v>
                </c:pt>
                <c:pt idx="5174">
                  <c:v>164.27949999999996</c:v>
                </c:pt>
                <c:pt idx="5175">
                  <c:v>164.30860000000001</c:v>
                </c:pt>
                <c:pt idx="5176">
                  <c:v>164.34200000000001</c:v>
                </c:pt>
                <c:pt idx="5177">
                  <c:v>164.37530000000001</c:v>
                </c:pt>
                <c:pt idx="5178">
                  <c:v>164.40449999999998</c:v>
                </c:pt>
                <c:pt idx="5179">
                  <c:v>164.43359999999998</c:v>
                </c:pt>
                <c:pt idx="5180">
                  <c:v>164.46700000000001</c:v>
                </c:pt>
                <c:pt idx="5181">
                  <c:v>164.50030000000001</c:v>
                </c:pt>
                <c:pt idx="5182">
                  <c:v>164.53369999999998</c:v>
                </c:pt>
                <c:pt idx="5183">
                  <c:v>164.56280000000001</c:v>
                </c:pt>
                <c:pt idx="5184">
                  <c:v>164.59200000000001</c:v>
                </c:pt>
                <c:pt idx="5185">
                  <c:v>164.62530000000001</c:v>
                </c:pt>
                <c:pt idx="5186">
                  <c:v>164.65870000000001</c:v>
                </c:pt>
                <c:pt idx="5187">
                  <c:v>164.69200000000001</c:v>
                </c:pt>
                <c:pt idx="5188">
                  <c:v>164.72120000000001</c:v>
                </c:pt>
                <c:pt idx="5189">
                  <c:v>164.75030000000001</c:v>
                </c:pt>
                <c:pt idx="5190">
                  <c:v>164.78369999999998</c:v>
                </c:pt>
                <c:pt idx="5191">
                  <c:v>164.81700000000001</c:v>
                </c:pt>
                <c:pt idx="5192">
                  <c:v>164.85030000000069</c:v>
                </c:pt>
                <c:pt idx="5193">
                  <c:v>164.87949999999998</c:v>
                </c:pt>
                <c:pt idx="5194">
                  <c:v>164.90870000000001</c:v>
                </c:pt>
                <c:pt idx="5195">
                  <c:v>164.94200000000001</c:v>
                </c:pt>
                <c:pt idx="5196">
                  <c:v>164.9753</c:v>
                </c:pt>
                <c:pt idx="5197">
                  <c:v>165.00449999999998</c:v>
                </c:pt>
                <c:pt idx="5198">
                  <c:v>165.03369999999998</c:v>
                </c:pt>
                <c:pt idx="5199">
                  <c:v>165.06700000000001</c:v>
                </c:pt>
                <c:pt idx="5200">
                  <c:v>165.1003</c:v>
                </c:pt>
                <c:pt idx="5201">
                  <c:v>165.13369999999998</c:v>
                </c:pt>
                <c:pt idx="5202">
                  <c:v>165.1628</c:v>
                </c:pt>
                <c:pt idx="5203">
                  <c:v>165.19200000000001</c:v>
                </c:pt>
                <c:pt idx="5204">
                  <c:v>165.2253</c:v>
                </c:pt>
                <c:pt idx="5205">
                  <c:v>165.2587</c:v>
                </c:pt>
                <c:pt idx="5206">
                  <c:v>165.292</c:v>
                </c:pt>
                <c:pt idx="5207">
                  <c:v>165.32120000000072</c:v>
                </c:pt>
                <c:pt idx="5208">
                  <c:v>165.35030000000069</c:v>
                </c:pt>
                <c:pt idx="5209">
                  <c:v>165.3837</c:v>
                </c:pt>
                <c:pt idx="5210">
                  <c:v>165.417</c:v>
                </c:pt>
                <c:pt idx="5211">
                  <c:v>165.4503000000006</c:v>
                </c:pt>
                <c:pt idx="5212">
                  <c:v>165.47949999999997</c:v>
                </c:pt>
                <c:pt idx="5213">
                  <c:v>165.5087</c:v>
                </c:pt>
                <c:pt idx="5214">
                  <c:v>165.542</c:v>
                </c:pt>
                <c:pt idx="5215">
                  <c:v>165.5753</c:v>
                </c:pt>
                <c:pt idx="5216">
                  <c:v>165.60449999999997</c:v>
                </c:pt>
                <c:pt idx="5217">
                  <c:v>165.63369999999998</c:v>
                </c:pt>
                <c:pt idx="5218">
                  <c:v>165.667</c:v>
                </c:pt>
                <c:pt idx="5219">
                  <c:v>165.7003</c:v>
                </c:pt>
                <c:pt idx="5220">
                  <c:v>165.7335999999994</c:v>
                </c:pt>
                <c:pt idx="5221">
                  <c:v>165.7628</c:v>
                </c:pt>
                <c:pt idx="5222">
                  <c:v>165.792</c:v>
                </c:pt>
                <c:pt idx="5223">
                  <c:v>165.8253000000006</c:v>
                </c:pt>
                <c:pt idx="5224">
                  <c:v>165.85860000000059</c:v>
                </c:pt>
                <c:pt idx="5225">
                  <c:v>165.89200000000059</c:v>
                </c:pt>
                <c:pt idx="5226">
                  <c:v>165.9212000000006</c:v>
                </c:pt>
                <c:pt idx="5227">
                  <c:v>165.9503000000006</c:v>
                </c:pt>
                <c:pt idx="5228">
                  <c:v>165.9836</c:v>
                </c:pt>
                <c:pt idx="5229">
                  <c:v>166.017</c:v>
                </c:pt>
                <c:pt idx="5230">
                  <c:v>166.05030000000059</c:v>
                </c:pt>
                <c:pt idx="5231">
                  <c:v>166.07949999999997</c:v>
                </c:pt>
                <c:pt idx="5232">
                  <c:v>166.1086</c:v>
                </c:pt>
                <c:pt idx="5233">
                  <c:v>166.142</c:v>
                </c:pt>
                <c:pt idx="5234">
                  <c:v>166.17529999999999</c:v>
                </c:pt>
                <c:pt idx="5235">
                  <c:v>166.20449999999997</c:v>
                </c:pt>
                <c:pt idx="5236">
                  <c:v>166.2335999999994</c:v>
                </c:pt>
                <c:pt idx="5237">
                  <c:v>166.267</c:v>
                </c:pt>
                <c:pt idx="5238">
                  <c:v>166.30030000000059</c:v>
                </c:pt>
                <c:pt idx="5239">
                  <c:v>166.33369999999999</c:v>
                </c:pt>
                <c:pt idx="5240">
                  <c:v>166.36280000000059</c:v>
                </c:pt>
                <c:pt idx="5241">
                  <c:v>166.39200000000059</c:v>
                </c:pt>
                <c:pt idx="5242">
                  <c:v>166.42530000000059</c:v>
                </c:pt>
                <c:pt idx="5243">
                  <c:v>166.45870000000059</c:v>
                </c:pt>
                <c:pt idx="5244">
                  <c:v>166.49200000000027</c:v>
                </c:pt>
                <c:pt idx="5245">
                  <c:v>166.52120000000059</c:v>
                </c:pt>
                <c:pt idx="5246">
                  <c:v>166.55030000000059</c:v>
                </c:pt>
                <c:pt idx="5247">
                  <c:v>166.58369999999999</c:v>
                </c:pt>
                <c:pt idx="5248">
                  <c:v>166.61699999999999</c:v>
                </c:pt>
                <c:pt idx="5249">
                  <c:v>166.65030000000004</c:v>
                </c:pt>
                <c:pt idx="5250">
                  <c:v>166.67949999999999</c:v>
                </c:pt>
                <c:pt idx="5251">
                  <c:v>166.70869999999999</c:v>
                </c:pt>
                <c:pt idx="5252">
                  <c:v>166.74199999999999</c:v>
                </c:pt>
                <c:pt idx="5253">
                  <c:v>166.77529999999999</c:v>
                </c:pt>
                <c:pt idx="5254">
                  <c:v>166.80450000000002</c:v>
                </c:pt>
                <c:pt idx="5255">
                  <c:v>166.83369999999999</c:v>
                </c:pt>
                <c:pt idx="5256">
                  <c:v>166.86700000000027</c:v>
                </c:pt>
                <c:pt idx="5257">
                  <c:v>166.90030000000004</c:v>
                </c:pt>
                <c:pt idx="5258">
                  <c:v>166.93359999999998</c:v>
                </c:pt>
                <c:pt idx="5259">
                  <c:v>166.96280000000004</c:v>
                </c:pt>
                <c:pt idx="5260">
                  <c:v>166.99200000000027</c:v>
                </c:pt>
                <c:pt idx="5261">
                  <c:v>167.02530000000004</c:v>
                </c:pt>
                <c:pt idx="5262">
                  <c:v>167.05860000000001</c:v>
                </c:pt>
                <c:pt idx="5263">
                  <c:v>167.09200000000001</c:v>
                </c:pt>
                <c:pt idx="5264">
                  <c:v>167.12120000000004</c:v>
                </c:pt>
                <c:pt idx="5265">
                  <c:v>167.15030000000004</c:v>
                </c:pt>
                <c:pt idx="5266">
                  <c:v>167.18359999999998</c:v>
                </c:pt>
                <c:pt idx="5267">
                  <c:v>167.21699999999998</c:v>
                </c:pt>
                <c:pt idx="5268">
                  <c:v>167.25030000000001</c:v>
                </c:pt>
                <c:pt idx="5269">
                  <c:v>167.27949999999996</c:v>
                </c:pt>
                <c:pt idx="5270">
                  <c:v>167.30860000000001</c:v>
                </c:pt>
                <c:pt idx="5271">
                  <c:v>167.34200000000001</c:v>
                </c:pt>
                <c:pt idx="5272">
                  <c:v>167.37530000000001</c:v>
                </c:pt>
                <c:pt idx="5273">
                  <c:v>167.40449999999998</c:v>
                </c:pt>
                <c:pt idx="5274">
                  <c:v>167.43359999999998</c:v>
                </c:pt>
                <c:pt idx="5275">
                  <c:v>167.46700000000001</c:v>
                </c:pt>
                <c:pt idx="5276">
                  <c:v>167.50030000000001</c:v>
                </c:pt>
                <c:pt idx="5277">
                  <c:v>167.53369999999998</c:v>
                </c:pt>
                <c:pt idx="5278">
                  <c:v>167.56280000000001</c:v>
                </c:pt>
                <c:pt idx="5279">
                  <c:v>167.59200000000001</c:v>
                </c:pt>
                <c:pt idx="5280">
                  <c:v>167.62530000000001</c:v>
                </c:pt>
                <c:pt idx="5281">
                  <c:v>167.65870000000001</c:v>
                </c:pt>
                <c:pt idx="5282">
                  <c:v>167.69200000000001</c:v>
                </c:pt>
                <c:pt idx="5283">
                  <c:v>167.72120000000001</c:v>
                </c:pt>
                <c:pt idx="5284">
                  <c:v>167.75030000000001</c:v>
                </c:pt>
                <c:pt idx="5285">
                  <c:v>167.78369999999998</c:v>
                </c:pt>
                <c:pt idx="5286">
                  <c:v>167.81700000000001</c:v>
                </c:pt>
                <c:pt idx="5287">
                  <c:v>167.85030000000069</c:v>
                </c:pt>
                <c:pt idx="5288">
                  <c:v>167.87949999999998</c:v>
                </c:pt>
                <c:pt idx="5289">
                  <c:v>167.90870000000001</c:v>
                </c:pt>
                <c:pt idx="5290">
                  <c:v>167.94200000000001</c:v>
                </c:pt>
                <c:pt idx="5291">
                  <c:v>167.9753</c:v>
                </c:pt>
                <c:pt idx="5292">
                  <c:v>168.00449999999998</c:v>
                </c:pt>
                <c:pt idx="5293">
                  <c:v>168.03369999999998</c:v>
                </c:pt>
                <c:pt idx="5294">
                  <c:v>168.06700000000001</c:v>
                </c:pt>
                <c:pt idx="5295">
                  <c:v>168.1003</c:v>
                </c:pt>
                <c:pt idx="5296">
                  <c:v>168.13369999999998</c:v>
                </c:pt>
                <c:pt idx="5297">
                  <c:v>168.1628</c:v>
                </c:pt>
                <c:pt idx="5298">
                  <c:v>168.19200000000001</c:v>
                </c:pt>
                <c:pt idx="5299">
                  <c:v>168.2253</c:v>
                </c:pt>
                <c:pt idx="5300">
                  <c:v>168.2587</c:v>
                </c:pt>
                <c:pt idx="5301">
                  <c:v>168.292</c:v>
                </c:pt>
                <c:pt idx="5302">
                  <c:v>168.32120000000072</c:v>
                </c:pt>
                <c:pt idx="5303">
                  <c:v>168.35030000000069</c:v>
                </c:pt>
                <c:pt idx="5304">
                  <c:v>168.3837</c:v>
                </c:pt>
                <c:pt idx="5305">
                  <c:v>168.417</c:v>
                </c:pt>
                <c:pt idx="5306">
                  <c:v>168.4503000000006</c:v>
                </c:pt>
                <c:pt idx="5307">
                  <c:v>168.47949999999997</c:v>
                </c:pt>
                <c:pt idx="5308">
                  <c:v>168.5087</c:v>
                </c:pt>
                <c:pt idx="5309">
                  <c:v>168.542</c:v>
                </c:pt>
                <c:pt idx="5310">
                  <c:v>168.5753</c:v>
                </c:pt>
                <c:pt idx="5311">
                  <c:v>168.60449999999997</c:v>
                </c:pt>
                <c:pt idx="5312">
                  <c:v>168.63369999999998</c:v>
                </c:pt>
                <c:pt idx="5313">
                  <c:v>168.667</c:v>
                </c:pt>
                <c:pt idx="5314">
                  <c:v>168.7003</c:v>
                </c:pt>
                <c:pt idx="5315">
                  <c:v>168.7335999999994</c:v>
                </c:pt>
                <c:pt idx="5316">
                  <c:v>168.7628</c:v>
                </c:pt>
                <c:pt idx="5317">
                  <c:v>168.792</c:v>
                </c:pt>
                <c:pt idx="5318">
                  <c:v>168.8253000000006</c:v>
                </c:pt>
                <c:pt idx="5319">
                  <c:v>168.85860000000059</c:v>
                </c:pt>
                <c:pt idx="5320">
                  <c:v>168.89200000000059</c:v>
                </c:pt>
                <c:pt idx="5321">
                  <c:v>168.9212000000006</c:v>
                </c:pt>
                <c:pt idx="5322">
                  <c:v>168.9503000000006</c:v>
                </c:pt>
                <c:pt idx="5323">
                  <c:v>168.9836</c:v>
                </c:pt>
                <c:pt idx="5324">
                  <c:v>169.017</c:v>
                </c:pt>
                <c:pt idx="5325">
                  <c:v>169.05030000000059</c:v>
                </c:pt>
                <c:pt idx="5326">
                  <c:v>169.07949999999997</c:v>
                </c:pt>
                <c:pt idx="5327">
                  <c:v>169.1086</c:v>
                </c:pt>
                <c:pt idx="5328">
                  <c:v>169.142</c:v>
                </c:pt>
                <c:pt idx="5329">
                  <c:v>169.17529999999999</c:v>
                </c:pt>
                <c:pt idx="5330">
                  <c:v>169.20449999999997</c:v>
                </c:pt>
                <c:pt idx="5331">
                  <c:v>169.2335999999994</c:v>
                </c:pt>
                <c:pt idx="5332">
                  <c:v>169.267</c:v>
                </c:pt>
                <c:pt idx="5333">
                  <c:v>169.30030000000059</c:v>
                </c:pt>
                <c:pt idx="5334">
                  <c:v>169.33369999999999</c:v>
                </c:pt>
                <c:pt idx="5335">
                  <c:v>169.36280000000059</c:v>
                </c:pt>
                <c:pt idx="5336">
                  <c:v>169.39200000000059</c:v>
                </c:pt>
                <c:pt idx="5337">
                  <c:v>169.42530000000059</c:v>
                </c:pt>
                <c:pt idx="5338">
                  <c:v>169.45870000000059</c:v>
                </c:pt>
                <c:pt idx="5339">
                  <c:v>169.49200000000027</c:v>
                </c:pt>
                <c:pt idx="5340">
                  <c:v>169.52120000000059</c:v>
                </c:pt>
                <c:pt idx="5341">
                  <c:v>169.55030000000059</c:v>
                </c:pt>
                <c:pt idx="5342">
                  <c:v>169.58369999999999</c:v>
                </c:pt>
                <c:pt idx="5343">
                  <c:v>169.61699999999999</c:v>
                </c:pt>
                <c:pt idx="5344">
                  <c:v>169.65030000000004</c:v>
                </c:pt>
                <c:pt idx="5345">
                  <c:v>169.67949999999999</c:v>
                </c:pt>
                <c:pt idx="5346">
                  <c:v>169.70869999999999</c:v>
                </c:pt>
                <c:pt idx="5347">
                  <c:v>169.74199999999999</c:v>
                </c:pt>
                <c:pt idx="5348">
                  <c:v>169.77529999999999</c:v>
                </c:pt>
                <c:pt idx="5349">
                  <c:v>169.80450000000002</c:v>
                </c:pt>
                <c:pt idx="5350">
                  <c:v>169.83369999999999</c:v>
                </c:pt>
                <c:pt idx="5351">
                  <c:v>169.86700000000027</c:v>
                </c:pt>
                <c:pt idx="5352">
                  <c:v>169.90030000000004</c:v>
                </c:pt>
                <c:pt idx="5353">
                  <c:v>169.93359999999998</c:v>
                </c:pt>
                <c:pt idx="5354">
                  <c:v>169.96280000000004</c:v>
                </c:pt>
                <c:pt idx="5355">
                  <c:v>169.99200000000027</c:v>
                </c:pt>
                <c:pt idx="5356">
                  <c:v>170.02530000000004</c:v>
                </c:pt>
                <c:pt idx="5357">
                  <c:v>170.05860000000001</c:v>
                </c:pt>
                <c:pt idx="5358">
                  <c:v>170.09200000000001</c:v>
                </c:pt>
                <c:pt idx="5359">
                  <c:v>170.12120000000004</c:v>
                </c:pt>
                <c:pt idx="5360">
                  <c:v>170.15030000000004</c:v>
                </c:pt>
                <c:pt idx="5361">
                  <c:v>170.18359999999998</c:v>
                </c:pt>
                <c:pt idx="5362">
                  <c:v>170.21699999999998</c:v>
                </c:pt>
                <c:pt idx="5363">
                  <c:v>170.25030000000001</c:v>
                </c:pt>
                <c:pt idx="5364">
                  <c:v>170.27949999999996</c:v>
                </c:pt>
                <c:pt idx="5365">
                  <c:v>170.30860000000001</c:v>
                </c:pt>
                <c:pt idx="5366">
                  <c:v>170.34200000000001</c:v>
                </c:pt>
                <c:pt idx="5367">
                  <c:v>170.37530000000001</c:v>
                </c:pt>
                <c:pt idx="5368">
                  <c:v>170.40449999999998</c:v>
                </c:pt>
                <c:pt idx="5369">
                  <c:v>170.43359999999998</c:v>
                </c:pt>
                <c:pt idx="5370">
                  <c:v>170.46700000000001</c:v>
                </c:pt>
                <c:pt idx="5371">
                  <c:v>170.50030000000001</c:v>
                </c:pt>
                <c:pt idx="5372">
                  <c:v>170.53369999999998</c:v>
                </c:pt>
                <c:pt idx="5373">
                  <c:v>170.56280000000001</c:v>
                </c:pt>
                <c:pt idx="5374">
                  <c:v>170.59200000000001</c:v>
                </c:pt>
                <c:pt idx="5375">
                  <c:v>170.62530000000001</c:v>
                </c:pt>
                <c:pt idx="5376">
                  <c:v>170.65870000000001</c:v>
                </c:pt>
                <c:pt idx="5377">
                  <c:v>170.69200000000001</c:v>
                </c:pt>
                <c:pt idx="5378">
                  <c:v>170.72120000000001</c:v>
                </c:pt>
                <c:pt idx="5379">
                  <c:v>170.75030000000001</c:v>
                </c:pt>
                <c:pt idx="5380">
                  <c:v>170.78369999999998</c:v>
                </c:pt>
                <c:pt idx="5381">
                  <c:v>170.81700000000001</c:v>
                </c:pt>
                <c:pt idx="5382">
                  <c:v>170.85030000000069</c:v>
                </c:pt>
                <c:pt idx="5383">
                  <c:v>170.87949999999998</c:v>
                </c:pt>
                <c:pt idx="5384">
                  <c:v>170.90870000000001</c:v>
                </c:pt>
                <c:pt idx="5385">
                  <c:v>170.94200000000001</c:v>
                </c:pt>
                <c:pt idx="5386">
                  <c:v>170.9753</c:v>
                </c:pt>
                <c:pt idx="5387">
                  <c:v>171.00449999999998</c:v>
                </c:pt>
                <c:pt idx="5388">
                  <c:v>171.03369999999998</c:v>
                </c:pt>
                <c:pt idx="5389">
                  <c:v>171.06700000000001</c:v>
                </c:pt>
                <c:pt idx="5390">
                  <c:v>171.1003</c:v>
                </c:pt>
                <c:pt idx="5391">
                  <c:v>171.13369999999998</c:v>
                </c:pt>
                <c:pt idx="5392">
                  <c:v>171.1628</c:v>
                </c:pt>
                <c:pt idx="5393">
                  <c:v>171.19200000000001</c:v>
                </c:pt>
                <c:pt idx="5394">
                  <c:v>171.2253</c:v>
                </c:pt>
                <c:pt idx="5395">
                  <c:v>171.2587</c:v>
                </c:pt>
                <c:pt idx="5396">
                  <c:v>171.292</c:v>
                </c:pt>
                <c:pt idx="5397">
                  <c:v>171.32120000000072</c:v>
                </c:pt>
                <c:pt idx="5398">
                  <c:v>171.35030000000069</c:v>
                </c:pt>
                <c:pt idx="5399">
                  <c:v>171.3837</c:v>
                </c:pt>
                <c:pt idx="5400">
                  <c:v>171.417</c:v>
                </c:pt>
                <c:pt idx="5401">
                  <c:v>171.4503000000006</c:v>
                </c:pt>
                <c:pt idx="5402">
                  <c:v>171.47949999999997</c:v>
                </c:pt>
                <c:pt idx="5403">
                  <c:v>171.5087</c:v>
                </c:pt>
                <c:pt idx="5404">
                  <c:v>171.542</c:v>
                </c:pt>
                <c:pt idx="5405">
                  <c:v>171.5753</c:v>
                </c:pt>
                <c:pt idx="5406">
                  <c:v>171.60449999999997</c:v>
                </c:pt>
                <c:pt idx="5407">
                  <c:v>171.63369999999998</c:v>
                </c:pt>
                <c:pt idx="5408">
                  <c:v>171.667</c:v>
                </c:pt>
                <c:pt idx="5409">
                  <c:v>171.7003</c:v>
                </c:pt>
                <c:pt idx="5410">
                  <c:v>171.7335999999994</c:v>
                </c:pt>
                <c:pt idx="5411">
                  <c:v>171.7628</c:v>
                </c:pt>
                <c:pt idx="5412">
                  <c:v>171.792</c:v>
                </c:pt>
                <c:pt idx="5413">
                  <c:v>171.8253000000006</c:v>
                </c:pt>
                <c:pt idx="5414">
                  <c:v>171.85860000000059</c:v>
                </c:pt>
                <c:pt idx="5415">
                  <c:v>171.89200000000059</c:v>
                </c:pt>
                <c:pt idx="5416">
                  <c:v>171.9212000000006</c:v>
                </c:pt>
                <c:pt idx="5417">
                  <c:v>171.9503000000006</c:v>
                </c:pt>
                <c:pt idx="5418">
                  <c:v>171.9836</c:v>
                </c:pt>
                <c:pt idx="5419">
                  <c:v>172.017</c:v>
                </c:pt>
                <c:pt idx="5420">
                  <c:v>172.05030000000059</c:v>
                </c:pt>
                <c:pt idx="5421">
                  <c:v>172.07949999999997</c:v>
                </c:pt>
                <c:pt idx="5422">
                  <c:v>172.1086</c:v>
                </c:pt>
                <c:pt idx="5423">
                  <c:v>172.142</c:v>
                </c:pt>
                <c:pt idx="5424">
                  <c:v>172.17529999999999</c:v>
                </c:pt>
                <c:pt idx="5425">
                  <c:v>172.20449999999997</c:v>
                </c:pt>
                <c:pt idx="5426">
                  <c:v>172.2335999999994</c:v>
                </c:pt>
                <c:pt idx="5427">
                  <c:v>172.267</c:v>
                </c:pt>
                <c:pt idx="5428">
                  <c:v>172.30030000000059</c:v>
                </c:pt>
                <c:pt idx="5429">
                  <c:v>172.33369999999999</c:v>
                </c:pt>
                <c:pt idx="5430">
                  <c:v>172.36280000000059</c:v>
                </c:pt>
                <c:pt idx="5431">
                  <c:v>172.39200000000059</c:v>
                </c:pt>
                <c:pt idx="5432">
                  <c:v>172.42530000000059</c:v>
                </c:pt>
                <c:pt idx="5433">
                  <c:v>172.45870000000059</c:v>
                </c:pt>
                <c:pt idx="5434">
                  <c:v>172.49200000000027</c:v>
                </c:pt>
                <c:pt idx="5435">
                  <c:v>172.52120000000059</c:v>
                </c:pt>
                <c:pt idx="5436">
                  <c:v>172.55030000000059</c:v>
                </c:pt>
                <c:pt idx="5437">
                  <c:v>172.58369999999999</c:v>
                </c:pt>
                <c:pt idx="5438">
                  <c:v>172.61699999999999</c:v>
                </c:pt>
                <c:pt idx="5439">
                  <c:v>172.65030000000004</c:v>
                </c:pt>
                <c:pt idx="5440">
                  <c:v>172.67949999999999</c:v>
                </c:pt>
                <c:pt idx="5441">
                  <c:v>172.70869999999999</c:v>
                </c:pt>
                <c:pt idx="5442">
                  <c:v>172.74199999999999</c:v>
                </c:pt>
                <c:pt idx="5443">
                  <c:v>172.77529999999999</c:v>
                </c:pt>
                <c:pt idx="5444">
                  <c:v>172.80450000000002</c:v>
                </c:pt>
                <c:pt idx="5445">
                  <c:v>172.83369999999999</c:v>
                </c:pt>
                <c:pt idx="5446">
                  <c:v>172.86700000000027</c:v>
                </c:pt>
                <c:pt idx="5447">
                  <c:v>172.90030000000004</c:v>
                </c:pt>
                <c:pt idx="5448">
                  <c:v>172.93359999999998</c:v>
                </c:pt>
                <c:pt idx="5449">
                  <c:v>172.96280000000004</c:v>
                </c:pt>
                <c:pt idx="5450">
                  <c:v>172.99200000000027</c:v>
                </c:pt>
                <c:pt idx="5451">
                  <c:v>173.02530000000004</c:v>
                </c:pt>
                <c:pt idx="5452">
                  <c:v>173.05860000000001</c:v>
                </c:pt>
                <c:pt idx="5453">
                  <c:v>173.09200000000001</c:v>
                </c:pt>
                <c:pt idx="5454">
                  <c:v>173.12120000000004</c:v>
                </c:pt>
                <c:pt idx="5455">
                  <c:v>173.15030000000004</c:v>
                </c:pt>
                <c:pt idx="5456">
                  <c:v>173.18359999999998</c:v>
                </c:pt>
                <c:pt idx="5457">
                  <c:v>173.21699999999998</c:v>
                </c:pt>
                <c:pt idx="5458">
                  <c:v>173.25030000000001</c:v>
                </c:pt>
                <c:pt idx="5459">
                  <c:v>173.27949999999996</c:v>
                </c:pt>
                <c:pt idx="5460">
                  <c:v>173.30860000000001</c:v>
                </c:pt>
                <c:pt idx="5461">
                  <c:v>173.34200000000001</c:v>
                </c:pt>
                <c:pt idx="5462">
                  <c:v>173.37530000000001</c:v>
                </c:pt>
                <c:pt idx="5463">
                  <c:v>173.40449999999998</c:v>
                </c:pt>
                <c:pt idx="5464">
                  <c:v>173.43359999999998</c:v>
                </c:pt>
                <c:pt idx="5465">
                  <c:v>173.46700000000001</c:v>
                </c:pt>
                <c:pt idx="5466">
                  <c:v>173.50030000000001</c:v>
                </c:pt>
                <c:pt idx="5467">
                  <c:v>173.53369999999998</c:v>
                </c:pt>
                <c:pt idx="5468">
                  <c:v>173.56280000000001</c:v>
                </c:pt>
                <c:pt idx="5469">
                  <c:v>173.59200000000001</c:v>
                </c:pt>
                <c:pt idx="5470">
                  <c:v>173.62530000000001</c:v>
                </c:pt>
                <c:pt idx="5471">
                  <c:v>173.65870000000001</c:v>
                </c:pt>
                <c:pt idx="5472">
                  <c:v>173.69200000000001</c:v>
                </c:pt>
                <c:pt idx="5473">
                  <c:v>173.72120000000001</c:v>
                </c:pt>
                <c:pt idx="5474">
                  <c:v>173.75030000000001</c:v>
                </c:pt>
                <c:pt idx="5475">
                  <c:v>173.78369999999998</c:v>
                </c:pt>
                <c:pt idx="5476">
                  <c:v>173.81700000000001</c:v>
                </c:pt>
                <c:pt idx="5477">
                  <c:v>173.85030000000069</c:v>
                </c:pt>
                <c:pt idx="5478">
                  <c:v>173.87949999999998</c:v>
                </c:pt>
                <c:pt idx="5479">
                  <c:v>173.90870000000001</c:v>
                </c:pt>
                <c:pt idx="5480">
                  <c:v>173.94200000000001</c:v>
                </c:pt>
                <c:pt idx="5481">
                  <c:v>173.9753</c:v>
                </c:pt>
                <c:pt idx="5482">
                  <c:v>174.00449999999998</c:v>
                </c:pt>
                <c:pt idx="5483">
                  <c:v>174.03369999999998</c:v>
                </c:pt>
                <c:pt idx="5484">
                  <c:v>174.06700000000001</c:v>
                </c:pt>
                <c:pt idx="5485">
                  <c:v>174.1003</c:v>
                </c:pt>
                <c:pt idx="5486">
                  <c:v>174.13369999999998</c:v>
                </c:pt>
                <c:pt idx="5487">
                  <c:v>174.1628</c:v>
                </c:pt>
                <c:pt idx="5488">
                  <c:v>174.19200000000001</c:v>
                </c:pt>
                <c:pt idx="5489">
                  <c:v>174.2253</c:v>
                </c:pt>
                <c:pt idx="5490">
                  <c:v>174.2587</c:v>
                </c:pt>
                <c:pt idx="5491">
                  <c:v>174.292</c:v>
                </c:pt>
                <c:pt idx="5492">
                  <c:v>174.32120000000072</c:v>
                </c:pt>
                <c:pt idx="5493">
                  <c:v>174.35030000000069</c:v>
                </c:pt>
                <c:pt idx="5494">
                  <c:v>174.3837</c:v>
                </c:pt>
                <c:pt idx="5495">
                  <c:v>174.417</c:v>
                </c:pt>
                <c:pt idx="5496">
                  <c:v>174.4503000000006</c:v>
                </c:pt>
                <c:pt idx="5497">
                  <c:v>174.47949999999997</c:v>
                </c:pt>
                <c:pt idx="5498">
                  <c:v>174.5087</c:v>
                </c:pt>
                <c:pt idx="5499">
                  <c:v>174.542</c:v>
                </c:pt>
                <c:pt idx="5500">
                  <c:v>174.5753</c:v>
                </c:pt>
                <c:pt idx="5501">
                  <c:v>174.60449999999997</c:v>
                </c:pt>
                <c:pt idx="5502">
                  <c:v>174.63369999999998</c:v>
                </c:pt>
                <c:pt idx="5503">
                  <c:v>174.667</c:v>
                </c:pt>
                <c:pt idx="5504">
                  <c:v>174.7003</c:v>
                </c:pt>
                <c:pt idx="5505">
                  <c:v>174.7335999999994</c:v>
                </c:pt>
                <c:pt idx="5506">
                  <c:v>174.7628</c:v>
                </c:pt>
                <c:pt idx="5507">
                  <c:v>174.792</c:v>
                </c:pt>
                <c:pt idx="5508">
                  <c:v>174.8253000000006</c:v>
                </c:pt>
                <c:pt idx="5509">
                  <c:v>174.85860000000059</c:v>
                </c:pt>
                <c:pt idx="5510">
                  <c:v>174.89200000000059</c:v>
                </c:pt>
                <c:pt idx="5511">
                  <c:v>174.9212000000006</c:v>
                </c:pt>
                <c:pt idx="5512">
                  <c:v>174.9503000000006</c:v>
                </c:pt>
                <c:pt idx="5513">
                  <c:v>174.9836</c:v>
                </c:pt>
                <c:pt idx="5514">
                  <c:v>175.017</c:v>
                </c:pt>
                <c:pt idx="5515">
                  <c:v>175.05030000000059</c:v>
                </c:pt>
                <c:pt idx="5516">
                  <c:v>175.07949999999997</c:v>
                </c:pt>
                <c:pt idx="5517">
                  <c:v>175.1086</c:v>
                </c:pt>
                <c:pt idx="5518">
                  <c:v>175.142</c:v>
                </c:pt>
                <c:pt idx="5519">
                  <c:v>175.17529999999999</c:v>
                </c:pt>
                <c:pt idx="5520">
                  <c:v>175.20449999999997</c:v>
                </c:pt>
                <c:pt idx="5521">
                  <c:v>175.2335999999994</c:v>
                </c:pt>
                <c:pt idx="5522">
                  <c:v>175.267</c:v>
                </c:pt>
                <c:pt idx="5523">
                  <c:v>175.30030000000059</c:v>
                </c:pt>
                <c:pt idx="5524">
                  <c:v>175.33369999999999</c:v>
                </c:pt>
                <c:pt idx="5525">
                  <c:v>175.36280000000059</c:v>
                </c:pt>
                <c:pt idx="5526">
                  <c:v>175.39200000000059</c:v>
                </c:pt>
                <c:pt idx="5527">
                  <c:v>175.42530000000059</c:v>
                </c:pt>
                <c:pt idx="5528">
                  <c:v>175.45870000000059</c:v>
                </c:pt>
                <c:pt idx="5529">
                  <c:v>175.49200000000027</c:v>
                </c:pt>
                <c:pt idx="5530">
                  <c:v>175.52120000000059</c:v>
                </c:pt>
                <c:pt idx="5531">
                  <c:v>175.55030000000059</c:v>
                </c:pt>
                <c:pt idx="5532">
                  <c:v>175.58369999999999</c:v>
                </c:pt>
                <c:pt idx="5533">
                  <c:v>175.61699999999999</c:v>
                </c:pt>
                <c:pt idx="5534">
                  <c:v>175.65030000000004</c:v>
                </c:pt>
                <c:pt idx="5535">
                  <c:v>175.67949999999999</c:v>
                </c:pt>
                <c:pt idx="5536">
                  <c:v>175.70869999999999</c:v>
                </c:pt>
                <c:pt idx="5537">
                  <c:v>175.74199999999999</c:v>
                </c:pt>
                <c:pt idx="5538">
                  <c:v>175.77529999999999</c:v>
                </c:pt>
                <c:pt idx="5539">
                  <c:v>175.80450000000002</c:v>
                </c:pt>
                <c:pt idx="5540">
                  <c:v>175.83369999999999</c:v>
                </c:pt>
                <c:pt idx="5541">
                  <c:v>175.86700000000027</c:v>
                </c:pt>
                <c:pt idx="5542">
                  <c:v>175.90030000000004</c:v>
                </c:pt>
                <c:pt idx="5543">
                  <c:v>175.93359999999998</c:v>
                </c:pt>
                <c:pt idx="5544">
                  <c:v>175.96280000000004</c:v>
                </c:pt>
                <c:pt idx="5545">
                  <c:v>175.99200000000027</c:v>
                </c:pt>
                <c:pt idx="5546">
                  <c:v>176.02530000000004</c:v>
                </c:pt>
                <c:pt idx="5547">
                  <c:v>176.05860000000001</c:v>
                </c:pt>
                <c:pt idx="5548">
                  <c:v>176.09200000000001</c:v>
                </c:pt>
                <c:pt idx="5549">
                  <c:v>176.12120000000004</c:v>
                </c:pt>
                <c:pt idx="5550">
                  <c:v>176.15030000000004</c:v>
                </c:pt>
                <c:pt idx="5551">
                  <c:v>176.18359999999998</c:v>
                </c:pt>
                <c:pt idx="5552">
                  <c:v>176.21699999999998</c:v>
                </c:pt>
                <c:pt idx="5553">
                  <c:v>176.25030000000001</c:v>
                </c:pt>
                <c:pt idx="5554">
                  <c:v>176.27949999999996</c:v>
                </c:pt>
                <c:pt idx="5555">
                  <c:v>176.30860000000001</c:v>
                </c:pt>
                <c:pt idx="5556">
                  <c:v>176.34200000000001</c:v>
                </c:pt>
                <c:pt idx="5557">
                  <c:v>176.37530000000001</c:v>
                </c:pt>
                <c:pt idx="5558">
                  <c:v>176.40449999999998</c:v>
                </c:pt>
                <c:pt idx="5559">
                  <c:v>176.43359999999998</c:v>
                </c:pt>
                <c:pt idx="5560">
                  <c:v>176.46700000000001</c:v>
                </c:pt>
                <c:pt idx="5561">
                  <c:v>176.50030000000001</c:v>
                </c:pt>
                <c:pt idx="5562">
                  <c:v>176.53369999999998</c:v>
                </c:pt>
                <c:pt idx="5563">
                  <c:v>176.56280000000001</c:v>
                </c:pt>
                <c:pt idx="5564">
                  <c:v>176.59200000000001</c:v>
                </c:pt>
                <c:pt idx="5565">
                  <c:v>176.62530000000001</c:v>
                </c:pt>
                <c:pt idx="5566">
                  <c:v>176.65870000000001</c:v>
                </c:pt>
                <c:pt idx="5567">
                  <c:v>176.69200000000001</c:v>
                </c:pt>
                <c:pt idx="5568">
                  <c:v>176.72120000000001</c:v>
                </c:pt>
                <c:pt idx="5569">
                  <c:v>176.75030000000001</c:v>
                </c:pt>
                <c:pt idx="5570">
                  <c:v>176.78369999999998</c:v>
                </c:pt>
                <c:pt idx="5571">
                  <c:v>176.81700000000001</c:v>
                </c:pt>
                <c:pt idx="5572">
                  <c:v>176.85030000000069</c:v>
                </c:pt>
                <c:pt idx="5573">
                  <c:v>176.87949999999998</c:v>
                </c:pt>
                <c:pt idx="5574">
                  <c:v>176.90870000000001</c:v>
                </c:pt>
                <c:pt idx="5575">
                  <c:v>176.94200000000001</c:v>
                </c:pt>
                <c:pt idx="5576">
                  <c:v>176.9753</c:v>
                </c:pt>
                <c:pt idx="5577">
                  <c:v>177.00449999999998</c:v>
                </c:pt>
                <c:pt idx="5578">
                  <c:v>177.03369999999998</c:v>
                </c:pt>
                <c:pt idx="5579">
                  <c:v>177.06700000000001</c:v>
                </c:pt>
                <c:pt idx="5580">
                  <c:v>177.1003</c:v>
                </c:pt>
                <c:pt idx="5581">
                  <c:v>177.13369999999998</c:v>
                </c:pt>
                <c:pt idx="5582">
                  <c:v>177.1628</c:v>
                </c:pt>
                <c:pt idx="5583">
                  <c:v>177.19200000000001</c:v>
                </c:pt>
                <c:pt idx="5584">
                  <c:v>177.2253</c:v>
                </c:pt>
                <c:pt idx="5585">
                  <c:v>177.2587</c:v>
                </c:pt>
                <c:pt idx="5586">
                  <c:v>177.292</c:v>
                </c:pt>
                <c:pt idx="5587">
                  <c:v>177.32120000000072</c:v>
                </c:pt>
                <c:pt idx="5588">
                  <c:v>177.35030000000069</c:v>
                </c:pt>
                <c:pt idx="5589">
                  <c:v>177.3837</c:v>
                </c:pt>
                <c:pt idx="5590">
                  <c:v>177.417</c:v>
                </c:pt>
                <c:pt idx="5591">
                  <c:v>177.4503000000006</c:v>
                </c:pt>
                <c:pt idx="5592">
                  <c:v>177.47949999999997</c:v>
                </c:pt>
                <c:pt idx="5593">
                  <c:v>177.5087</c:v>
                </c:pt>
                <c:pt idx="5594">
                  <c:v>177.542</c:v>
                </c:pt>
                <c:pt idx="5595">
                  <c:v>177.5753</c:v>
                </c:pt>
                <c:pt idx="5596">
                  <c:v>177.60449999999997</c:v>
                </c:pt>
                <c:pt idx="5597">
                  <c:v>177.63369999999998</c:v>
                </c:pt>
                <c:pt idx="5598">
                  <c:v>177.667</c:v>
                </c:pt>
                <c:pt idx="5599">
                  <c:v>177.7003</c:v>
                </c:pt>
                <c:pt idx="5600">
                  <c:v>177.7335999999994</c:v>
                </c:pt>
                <c:pt idx="5601">
                  <c:v>177.7628</c:v>
                </c:pt>
                <c:pt idx="5602">
                  <c:v>177.792</c:v>
                </c:pt>
                <c:pt idx="5603">
                  <c:v>177.8253000000006</c:v>
                </c:pt>
                <c:pt idx="5604">
                  <c:v>177.85860000000059</c:v>
                </c:pt>
                <c:pt idx="5605">
                  <c:v>177.89200000000059</c:v>
                </c:pt>
                <c:pt idx="5606">
                  <c:v>177.9212000000006</c:v>
                </c:pt>
                <c:pt idx="5607">
                  <c:v>177.9503000000006</c:v>
                </c:pt>
                <c:pt idx="5608">
                  <c:v>177.9836</c:v>
                </c:pt>
                <c:pt idx="5609">
                  <c:v>178.017</c:v>
                </c:pt>
                <c:pt idx="5610">
                  <c:v>178.05030000000059</c:v>
                </c:pt>
                <c:pt idx="5611">
                  <c:v>178.07949999999997</c:v>
                </c:pt>
                <c:pt idx="5612">
                  <c:v>178.1086</c:v>
                </c:pt>
                <c:pt idx="5613">
                  <c:v>178.142</c:v>
                </c:pt>
                <c:pt idx="5614">
                  <c:v>178.17529999999999</c:v>
                </c:pt>
                <c:pt idx="5615">
                  <c:v>178.20449999999997</c:v>
                </c:pt>
                <c:pt idx="5616">
                  <c:v>178.2335999999994</c:v>
                </c:pt>
                <c:pt idx="5617">
                  <c:v>178.267</c:v>
                </c:pt>
                <c:pt idx="5618">
                  <c:v>178.30030000000059</c:v>
                </c:pt>
                <c:pt idx="5619">
                  <c:v>178.33369999999999</c:v>
                </c:pt>
                <c:pt idx="5620">
                  <c:v>178.36280000000059</c:v>
                </c:pt>
                <c:pt idx="5621">
                  <c:v>178.39200000000059</c:v>
                </c:pt>
                <c:pt idx="5622">
                  <c:v>178.42530000000059</c:v>
                </c:pt>
                <c:pt idx="5623">
                  <c:v>178.45870000000059</c:v>
                </c:pt>
                <c:pt idx="5624">
                  <c:v>178.49200000000027</c:v>
                </c:pt>
                <c:pt idx="5625">
                  <c:v>178.52120000000059</c:v>
                </c:pt>
                <c:pt idx="5626">
                  <c:v>178.55030000000059</c:v>
                </c:pt>
                <c:pt idx="5627">
                  <c:v>178.58369999999999</c:v>
                </c:pt>
                <c:pt idx="5628">
                  <c:v>178.61699999999999</c:v>
                </c:pt>
                <c:pt idx="5629">
                  <c:v>178.65030000000004</c:v>
                </c:pt>
                <c:pt idx="5630">
                  <c:v>178.67949999999999</c:v>
                </c:pt>
                <c:pt idx="5631">
                  <c:v>178.70869999999999</c:v>
                </c:pt>
                <c:pt idx="5632">
                  <c:v>178.74199999999999</c:v>
                </c:pt>
                <c:pt idx="5633">
                  <c:v>178.77529999999999</c:v>
                </c:pt>
                <c:pt idx="5634">
                  <c:v>178.80450000000002</c:v>
                </c:pt>
                <c:pt idx="5635">
                  <c:v>178.83369999999999</c:v>
                </c:pt>
                <c:pt idx="5636">
                  <c:v>178.86700000000027</c:v>
                </c:pt>
                <c:pt idx="5637">
                  <c:v>178.90030000000004</c:v>
                </c:pt>
                <c:pt idx="5638">
                  <c:v>178.93359999999998</c:v>
                </c:pt>
                <c:pt idx="5639">
                  <c:v>178.96280000000004</c:v>
                </c:pt>
                <c:pt idx="5640">
                  <c:v>178.99200000000027</c:v>
                </c:pt>
                <c:pt idx="5641">
                  <c:v>179.02530000000004</c:v>
                </c:pt>
                <c:pt idx="5642">
                  <c:v>179.05860000000001</c:v>
                </c:pt>
                <c:pt idx="5643">
                  <c:v>179.09200000000001</c:v>
                </c:pt>
                <c:pt idx="5644">
                  <c:v>179.12120000000004</c:v>
                </c:pt>
                <c:pt idx="5645">
                  <c:v>179.15030000000004</c:v>
                </c:pt>
                <c:pt idx="5646">
                  <c:v>179.18359999999998</c:v>
                </c:pt>
                <c:pt idx="5647">
                  <c:v>179.21699999999998</c:v>
                </c:pt>
                <c:pt idx="5648">
                  <c:v>179.25030000000001</c:v>
                </c:pt>
                <c:pt idx="5649">
                  <c:v>179.27949999999996</c:v>
                </c:pt>
                <c:pt idx="5650">
                  <c:v>179.30860000000001</c:v>
                </c:pt>
                <c:pt idx="5651">
                  <c:v>179.34200000000001</c:v>
                </c:pt>
                <c:pt idx="5652">
                  <c:v>179.37530000000001</c:v>
                </c:pt>
                <c:pt idx="5653">
                  <c:v>179.40449999999998</c:v>
                </c:pt>
                <c:pt idx="5654">
                  <c:v>179.43359999999998</c:v>
                </c:pt>
                <c:pt idx="5655">
                  <c:v>179.46700000000001</c:v>
                </c:pt>
                <c:pt idx="5656">
                  <c:v>179.50030000000001</c:v>
                </c:pt>
                <c:pt idx="5657">
                  <c:v>179.53369999999998</c:v>
                </c:pt>
                <c:pt idx="5658">
                  <c:v>179.56280000000001</c:v>
                </c:pt>
                <c:pt idx="5659">
                  <c:v>179.59200000000001</c:v>
                </c:pt>
                <c:pt idx="5660">
                  <c:v>179.62530000000001</c:v>
                </c:pt>
                <c:pt idx="5661">
                  <c:v>179.65870000000001</c:v>
                </c:pt>
                <c:pt idx="5662">
                  <c:v>179.69200000000001</c:v>
                </c:pt>
                <c:pt idx="5663">
                  <c:v>179.72120000000001</c:v>
                </c:pt>
                <c:pt idx="5664">
                  <c:v>179.75030000000001</c:v>
                </c:pt>
                <c:pt idx="5665">
                  <c:v>179.78369999999998</c:v>
                </c:pt>
                <c:pt idx="5666">
                  <c:v>179.81700000000001</c:v>
                </c:pt>
                <c:pt idx="5667">
                  <c:v>179.85030000000069</c:v>
                </c:pt>
                <c:pt idx="5668">
                  <c:v>179.87949999999998</c:v>
                </c:pt>
                <c:pt idx="5669">
                  <c:v>179.90870000000001</c:v>
                </c:pt>
                <c:pt idx="5670">
                  <c:v>179.94200000000001</c:v>
                </c:pt>
                <c:pt idx="5671">
                  <c:v>179.9753</c:v>
                </c:pt>
                <c:pt idx="5672">
                  <c:v>180.00449999999998</c:v>
                </c:pt>
                <c:pt idx="5673">
                  <c:v>180.03369999999998</c:v>
                </c:pt>
                <c:pt idx="5674">
                  <c:v>180.06700000000001</c:v>
                </c:pt>
                <c:pt idx="5675">
                  <c:v>180.1003</c:v>
                </c:pt>
                <c:pt idx="5676">
                  <c:v>180.13369999999998</c:v>
                </c:pt>
                <c:pt idx="5677">
                  <c:v>180.1628</c:v>
                </c:pt>
                <c:pt idx="5678">
                  <c:v>180.19200000000001</c:v>
                </c:pt>
                <c:pt idx="5679">
                  <c:v>180.2253</c:v>
                </c:pt>
                <c:pt idx="5680">
                  <c:v>180.2587</c:v>
                </c:pt>
                <c:pt idx="5681">
                  <c:v>180.292</c:v>
                </c:pt>
                <c:pt idx="5682">
                  <c:v>180.32120000000072</c:v>
                </c:pt>
                <c:pt idx="5683">
                  <c:v>180.35030000000069</c:v>
                </c:pt>
                <c:pt idx="5684">
                  <c:v>180.3837</c:v>
                </c:pt>
                <c:pt idx="5685">
                  <c:v>180.417</c:v>
                </c:pt>
                <c:pt idx="5686">
                  <c:v>180.4503000000006</c:v>
                </c:pt>
                <c:pt idx="5687">
                  <c:v>180.47949999999997</c:v>
                </c:pt>
                <c:pt idx="5688">
                  <c:v>180.5087</c:v>
                </c:pt>
                <c:pt idx="5689">
                  <c:v>180.542</c:v>
                </c:pt>
                <c:pt idx="5690">
                  <c:v>180.5753</c:v>
                </c:pt>
                <c:pt idx="5691">
                  <c:v>180.60449999999997</c:v>
                </c:pt>
                <c:pt idx="5692">
                  <c:v>180.63369999999998</c:v>
                </c:pt>
                <c:pt idx="5693">
                  <c:v>180.667</c:v>
                </c:pt>
                <c:pt idx="5694">
                  <c:v>180.7003</c:v>
                </c:pt>
                <c:pt idx="5695">
                  <c:v>180.7335999999994</c:v>
                </c:pt>
                <c:pt idx="5696">
                  <c:v>180.7628</c:v>
                </c:pt>
                <c:pt idx="5697">
                  <c:v>180.792</c:v>
                </c:pt>
                <c:pt idx="5698">
                  <c:v>180.8253000000006</c:v>
                </c:pt>
                <c:pt idx="5699">
                  <c:v>180.85860000000059</c:v>
                </c:pt>
                <c:pt idx="5700">
                  <c:v>180.89200000000059</c:v>
                </c:pt>
                <c:pt idx="5701">
                  <c:v>180.9212000000006</c:v>
                </c:pt>
                <c:pt idx="5702">
                  <c:v>180.9503000000006</c:v>
                </c:pt>
                <c:pt idx="5703">
                  <c:v>180.9836</c:v>
                </c:pt>
                <c:pt idx="5704">
                  <c:v>181.017</c:v>
                </c:pt>
                <c:pt idx="5705">
                  <c:v>181.05030000000059</c:v>
                </c:pt>
                <c:pt idx="5706">
                  <c:v>181.07949999999997</c:v>
                </c:pt>
                <c:pt idx="5707">
                  <c:v>181.1086</c:v>
                </c:pt>
                <c:pt idx="5708">
                  <c:v>181.142</c:v>
                </c:pt>
                <c:pt idx="5709">
                  <c:v>181.17529999999999</c:v>
                </c:pt>
                <c:pt idx="5710">
                  <c:v>181.20449999999997</c:v>
                </c:pt>
                <c:pt idx="5711">
                  <c:v>181.2335999999994</c:v>
                </c:pt>
                <c:pt idx="5712">
                  <c:v>181.267</c:v>
                </c:pt>
                <c:pt idx="5713">
                  <c:v>181.30030000000059</c:v>
                </c:pt>
                <c:pt idx="5714">
                  <c:v>181.33369999999999</c:v>
                </c:pt>
                <c:pt idx="5715">
                  <c:v>181.36280000000059</c:v>
                </c:pt>
                <c:pt idx="5716">
                  <c:v>181.39200000000059</c:v>
                </c:pt>
                <c:pt idx="5717">
                  <c:v>181.42530000000059</c:v>
                </c:pt>
                <c:pt idx="5718">
                  <c:v>181.45870000000059</c:v>
                </c:pt>
                <c:pt idx="5719">
                  <c:v>181.49200000000027</c:v>
                </c:pt>
                <c:pt idx="5720">
                  <c:v>181.52120000000059</c:v>
                </c:pt>
                <c:pt idx="5721">
                  <c:v>181.55030000000059</c:v>
                </c:pt>
                <c:pt idx="5722">
                  <c:v>181.58369999999999</c:v>
                </c:pt>
                <c:pt idx="5723">
                  <c:v>181.61699999999999</c:v>
                </c:pt>
                <c:pt idx="5724">
                  <c:v>181.65030000000004</c:v>
                </c:pt>
                <c:pt idx="5725">
                  <c:v>181.67949999999999</c:v>
                </c:pt>
                <c:pt idx="5726">
                  <c:v>181.70869999999999</c:v>
                </c:pt>
                <c:pt idx="5727">
                  <c:v>181.74199999999999</c:v>
                </c:pt>
                <c:pt idx="5728">
                  <c:v>181.77529999999999</c:v>
                </c:pt>
                <c:pt idx="5729">
                  <c:v>181.80450000000002</c:v>
                </c:pt>
                <c:pt idx="5730">
                  <c:v>181.83369999999999</c:v>
                </c:pt>
                <c:pt idx="5731">
                  <c:v>181.86700000000027</c:v>
                </c:pt>
                <c:pt idx="5732">
                  <c:v>181.90030000000004</c:v>
                </c:pt>
                <c:pt idx="5733">
                  <c:v>181.93359999999998</c:v>
                </c:pt>
                <c:pt idx="5734">
                  <c:v>181.96280000000004</c:v>
                </c:pt>
                <c:pt idx="5735">
                  <c:v>181.99200000000027</c:v>
                </c:pt>
                <c:pt idx="5736">
                  <c:v>182.02530000000004</c:v>
                </c:pt>
                <c:pt idx="5737">
                  <c:v>182.05860000000001</c:v>
                </c:pt>
                <c:pt idx="5738">
                  <c:v>182.09200000000001</c:v>
                </c:pt>
                <c:pt idx="5739">
                  <c:v>182.12120000000004</c:v>
                </c:pt>
                <c:pt idx="5740">
                  <c:v>182.15030000000004</c:v>
                </c:pt>
                <c:pt idx="5741">
                  <c:v>182.18359999999998</c:v>
                </c:pt>
                <c:pt idx="5742">
                  <c:v>182.21699999999998</c:v>
                </c:pt>
                <c:pt idx="5743">
                  <c:v>182.25030000000001</c:v>
                </c:pt>
                <c:pt idx="5744">
                  <c:v>182.27949999999996</c:v>
                </c:pt>
                <c:pt idx="5745">
                  <c:v>182.30860000000001</c:v>
                </c:pt>
                <c:pt idx="5746">
                  <c:v>182.34200000000001</c:v>
                </c:pt>
                <c:pt idx="5747">
                  <c:v>182.37530000000001</c:v>
                </c:pt>
                <c:pt idx="5748">
                  <c:v>182.40449999999998</c:v>
                </c:pt>
                <c:pt idx="5749">
                  <c:v>182.43359999999998</c:v>
                </c:pt>
                <c:pt idx="5750">
                  <c:v>182.46700000000001</c:v>
                </c:pt>
                <c:pt idx="5751">
                  <c:v>182.50030000000001</c:v>
                </c:pt>
                <c:pt idx="5752">
                  <c:v>182.53369999999998</c:v>
                </c:pt>
                <c:pt idx="5753">
                  <c:v>182.56280000000001</c:v>
                </c:pt>
                <c:pt idx="5754">
                  <c:v>182.59200000000001</c:v>
                </c:pt>
                <c:pt idx="5755">
                  <c:v>182.62530000000001</c:v>
                </c:pt>
                <c:pt idx="5756">
                  <c:v>182.65870000000001</c:v>
                </c:pt>
                <c:pt idx="5757">
                  <c:v>182.69200000000001</c:v>
                </c:pt>
                <c:pt idx="5758">
                  <c:v>182.72120000000001</c:v>
                </c:pt>
                <c:pt idx="5759">
                  <c:v>182.75030000000001</c:v>
                </c:pt>
                <c:pt idx="5760">
                  <c:v>182.78369999999998</c:v>
                </c:pt>
                <c:pt idx="5761">
                  <c:v>182.81700000000001</c:v>
                </c:pt>
                <c:pt idx="5762">
                  <c:v>182.85030000000069</c:v>
                </c:pt>
                <c:pt idx="5763">
                  <c:v>182.87949999999998</c:v>
                </c:pt>
                <c:pt idx="5764">
                  <c:v>182.90870000000001</c:v>
                </c:pt>
                <c:pt idx="5765">
                  <c:v>182.94200000000001</c:v>
                </c:pt>
                <c:pt idx="5766">
                  <c:v>182.9753</c:v>
                </c:pt>
                <c:pt idx="5767">
                  <c:v>183.00449999999998</c:v>
                </c:pt>
                <c:pt idx="5768">
                  <c:v>183.03369999999998</c:v>
                </c:pt>
                <c:pt idx="5769">
                  <c:v>183.06700000000001</c:v>
                </c:pt>
                <c:pt idx="5770">
                  <c:v>183.1003</c:v>
                </c:pt>
                <c:pt idx="5771">
                  <c:v>183.13369999999998</c:v>
                </c:pt>
                <c:pt idx="5772">
                  <c:v>183.1628</c:v>
                </c:pt>
                <c:pt idx="5773">
                  <c:v>183.19200000000001</c:v>
                </c:pt>
                <c:pt idx="5774">
                  <c:v>183.2253</c:v>
                </c:pt>
                <c:pt idx="5775">
                  <c:v>183.2587</c:v>
                </c:pt>
                <c:pt idx="5776">
                  <c:v>183.292</c:v>
                </c:pt>
                <c:pt idx="5777">
                  <c:v>183.32120000000072</c:v>
                </c:pt>
                <c:pt idx="5778">
                  <c:v>183.35030000000069</c:v>
                </c:pt>
                <c:pt idx="5779">
                  <c:v>183.3837</c:v>
                </c:pt>
                <c:pt idx="5780">
                  <c:v>183.417</c:v>
                </c:pt>
                <c:pt idx="5781">
                  <c:v>183.4503000000006</c:v>
                </c:pt>
                <c:pt idx="5782">
                  <c:v>183.47949999999997</c:v>
                </c:pt>
                <c:pt idx="5783">
                  <c:v>183.5087</c:v>
                </c:pt>
                <c:pt idx="5784">
                  <c:v>183.542</c:v>
                </c:pt>
                <c:pt idx="5785">
                  <c:v>183.5753</c:v>
                </c:pt>
                <c:pt idx="5786">
                  <c:v>183.60449999999997</c:v>
                </c:pt>
                <c:pt idx="5787">
                  <c:v>183.63369999999998</c:v>
                </c:pt>
                <c:pt idx="5788">
                  <c:v>183.667</c:v>
                </c:pt>
                <c:pt idx="5789">
                  <c:v>183.7003</c:v>
                </c:pt>
                <c:pt idx="5790">
                  <c:v>183.7335999999994</c:v>
                </c:pt>
                <c:pt idx="5791">
                  <c:v>183.7628</c:v>
                </c:pt>
                <c:pt idx="5792">
                  <c:v>183.792</c:v>
                </c:pt>
                <c:pt idx="5793">
                  <c:v>183.8253000000006</c:v>
                </c:pt>
                <c:pt idx="5794">
                  <c:v>183.85860000000059</c:v>
                </c:pt>
                <c:pt idx="5795">
                  <c:v>183.89200000000059</c:v>
                </c:pt>
                <c:pt idx="5796">
                  <c:v>183.9212000000006</c:v>
                </c:pt>
                <c:pt idx="5797">
                  <c:v>183.9503000000006</c:v>
                </c:pt>
                <c:pt idx="5798">
                  <c:v>183.9836</c:v>
                </c:pt>
                <c:pt idx="5799">
                  <c:v>184.017</c:v>
                </c:pt>
                <c:pt idx="5800">
                  <c:v>184.05030000000059</c:v>
                </c:pt>
                <c:pt idx="5801">
                  <c:v>184.07949999999997</c:v>
                </c:pt>
                <c:pt idx="5802">
                  <c:v>184.1086</c:v>
                </c:pt>
                <c:pt idx="5803">
                  <c:v>184.142</c:v>
                </c:pt>
                <c:pt idx="5804">
                  <c:v>184.17529999999999</c:v>
                </c:pt>
                <c:pt idx="5805">
                  <c:v>184.20449999999997</c:v>
                </c:pt>
                <c:pt idx="5806">
                  <c:v>184.2335999999994</c:v>
                </c:pt>
                <c:pt idx="5807">
                  <c:v>184.267</c:v>
                </c:pt>
                <c:pt idx="5808">
                  <c:v>184.30030000000059</c:v>
                </c:pt>
                <c:pt idx="5809">
                  <c:v>184.33369999999999</c:v>
                </c:pt>
                <c:pt idx="5810">
                  <c:v>184.36280000000059</c:v>
                </c:pt>
                <c:pt idx="5811">
                  <c:v>184.39200000000059</c:v>
                </c:pt>
                <c:pt idx="5812">
                  <c:v>184.42530000000059</c:v>
                </c:pt>
                <c:pt idx="5813">
                  <c:v>184.45870000000059</c:v>
                </c:pt>
                <c:pt idx="5814">
                  <c:v>184.49200000000027</c:v>
                </c:pt>
                <c:pt idx="5815">
                  <c:v>184.52120000000059</c:v>
                </c:pt>
                <c:pt idx="5816">
                  <c:v>184.55030000000059</c:v>
                </c:pt>
                <c:pt idx="5817">
                  <c:v>184.58369999999999</c:v>
                </c:pt>
                <c:pt idx="5818">
                  <c:v>184.61699999999999</c:v>
                </c:pt>
                <c:pt idx="5819">
                  <c:v>184.65030000000004</c:v>
                </c:pt>
                <c:pt idx="5820">
                  <c:v>184.67949999999999</c:v>
                </c:pt>
                <c:pt idx="5821">
                  <c:v>184.70869999999999</c:v>
                </c:pt>
                <c:pt idx="5822">
                  <c:v>184.74199999999999</c:v>
                </c:pt>
                <c:pt idx="5823">
                  <c:v>184.77529999999999</c:v>
                </c:pt>
                <c:pt idx="5824">
                  <c:v>184.80450000000002</c:v>
                </c:pt>
                <c:pt idx="5825">
                  <c:v>184.83369999999999</c:v>
                </c:pt>
                <c:pt idx="5826">
                  <c:v>184.86700000000027</c:v>
                </c:pt>
                <c:pt idx="5827">
                  <c:v>184.90030000000004</c:v>
                </c:pt>
                <c:pt idx="5828">
                  <c:v>184.93359999999998</c:v>
                </c:pt>
                <c:pt idx="5829">
                  <c:v>184.96280000000004</c:v>
                </c:pt>
                <c:pt idx="5830">
                  <c:v>184.99200000000027</c:v>
                </c:pt>
                <c:pt idx="5831">
                  <c:v>185.02530000000004</c:v>
                </c:pt>
                <c:pt idx="5832">
                  <c:v>185.05860000000001</c:v>
                </c:pt>
                <c:pt idx="5833">
                  <c:v>185.09200000000001</c:v>
                </c:pt>
                <c:pt idx="5834">
                  <c:v>185.12120000000004</c:v>
                </c:pt>
                <c:pt idx="5835">
                  <c:v>185.15030000000004</c:v>
                </c:pt>
                <c:pt idx="5836">
                  <c:v>185.18359999999998</c:v>
                </c:pt>
                <c:pt idx="5837">
                  <c:v>185.21699999999998</c:v>
                </c:pt>
                <c:pt idx="5838">
                  <c:v>185.25030000000001</c:v>
                </c:pt>
                <c:pt idx="5839">
                  <c:v>185.27949999999996</c:v>
                </c:pt>
                <c:pt idx="5840">
                  <c:v>185.30860000000001</c:v>
                </c:pt>
                <c:pt idx="5841">
                  <c:v>185.34200000000001</c:v>
                </c:pt>
                <c:pt idx="5842">
                  <c:v>185.37530000000001</c:v>
                </c:pt>
                <c:pt idx="5843">
                  <c:v>185.40449999999998</c:v>
                </c:pt>
                <c:pt idx="5844">
                  <c:v>185.43359999999998</c:v>
                </c:pt>
                <c:pt idx="5845">
                  <c:v>185.46700000000001</c:v>
                </c:pt>
                <c:pt idx="5846">
                  <c:v>185.50030000000001</c:v>
                </c:pt>
                <c:pt idx="5847">
                  <c:v>185.53369999999998</c:v>
                </c:pt>
                <c:pt idx="5848">
                  <c:v>185.56280000000001</c:v>
                </c:pt>
                <c:pt idx="5849">
                  <c:v>185.59200000000001</c:v>
                </c:pt>
                <c:pt idx="5850">
                  <c:v>185.62530000000001</c:v>
                </c:pt>
                <c:pt idx="5851">
                  <c:v>185.65870000000001</c:v>
                </c:pt>
                <c:pt idx="5852">
                  <c:v>185.69200000000001</c:v>
                </c:pt>
                <c:pt idx="5853">
                  <c:v>185.72120000000001</c:v>
                </c:pt>
                <c:pt idx="5854">
                  <c:v>185.75030000000001</c:v>
                </c:pt>
                <c:pt idx="5855">
                  <c:v>185.78369999999998</c:v>
                </c:pt>
                <c:pt idx="5856">
                  <c:v>185.81700000000001</c:v>
                </c:pt>
                <c:pt idx="5857">
                  <c:v>185.85030000000069</c:v>
                </c:pt>
                <c:pt idx="5858">
                  <c:v>185.87949999999998</c:v>
                </c:pt>
                <c:pt idx="5859">
                  <c:v>185.90870000000001</c:v>
                </c:pt>
                <c:pt idx="5860">
                  <c:v>185.94200000000001</c:v>
                </c:pt>
                <c:pt idx="5861">
                  <c:v>185.9753</c:v>
                </c:pt>
                <c:pt idx="5862">
                  <c:v>186.00449999999998</c:v>
                </c:pt>
                <c:pt idx="5863">
                  <c:v>186.03369999999998</c:v>
                </c:pt>
                <c:pt idx="5864">
                  <c:v>186.06700000000001</c:v>
                </c:pt>
                <c:pt idx="5865">
                  <c:v>186.1003</c:v>
                </c:pt>
                <c:pt idx="5866">
                  <c:v>186.13369999999998</c:v>
                </c:pt>
                <c:pt idx="5867">
                  <c:v>186.1628</c:v>
                </c:pt>
                <c:pt idx="5868">
                  <c:v>186.19200000000001</c:v>
                </c:pt>
                <c:pt idx="5869">
                  <c:v>186.2253</c:v>
                </c:pt>
                <c:pt idx="5870">
                  <c:v>186.2587</c:v>
                </c:pt>
                <c:pt idx="5871">
                  <c:v>186.292</c:v>
                </c:pt>
                <c:pt idx="5872">
                  <c:v>186.32120000000072</c:v>
                </c:pt>
                <c:pt idx="5873">
                  <c:v>186.35030000000069</c:v>
                </c:pt>
                <c:pt idx="5874">
                  <c:v>186.3837</c:v>
                </c:pt>
                <c:pt idx="5875">
                  <c:v>186.417</c:v>
                </c:pt>
                <c:pt idx="5876">
                  <c:v>186.4503000000006</c:v>
                </c:pt>
                <c:pt idx="5877">
                  <c:v>186.47949999999997</c:v>
                </c:pt>
                <c:pt idx="5878">
                  <c:v>186.5087</c:v>
                </c:pt>
                <c:pt idx="5879">
                  <c:v>186.542</c:v>
                </c:pt>
                <c:pt idx="5880">
                  <c:v>186.5753</c:v>
                </c:pt>
                <c:pt idx="5881">
                  <c:v>186.60449999999997</c:v>
                </c:pt>
                <c:pt idx="5882">
                  <c:v>186.63369999999998</c:v>
                </c:pt>
                <c:pt idx="5883">
                  <c:v>186.667</c:v>
                </c:pt>
                <c:pt idx="5884">
                  <c:v>186.7003</c:v>
                </c:pt>
                <c:pt idx="5885">
                  <c:v>186.7335999999994</c:v>
                </c:pt>
                <c:pt idx="5886">
                  <c:v>186.7628</c:v>
                </c:pt>
                <c:pt idx="5887">
                  <c:v>186.792</c:v>
                </c:pt>
                <c:pt idx="5888">
                  <c:v>186.8253000000006</c:v>
                </c:pt>
                <c:pt idx="5889">
                  <c:v>186.85860000000059</c:v>
                </c:pt>
                <c:pt idx="5890">
                  <c:v>186.89200000000059</c:v>
                </c:pt>
                <c:pt idx="5891">
                  <c:v>186.9212000000006</c:v>
                </c:pt>
                <c:pt idx="5892">
                  <c:v>186.9503000000006</c:v>
                </c:pt>
                <c:pt idx="5893">
                  <c:v>186.9836</c:v>
                </c:pt>
                <c:pt idx="5894">
                  <c:v>187.017</c:v>
                </c:pt>
                <c:pt idx="5895">
                  <c:v>187.05030000000059</c:v>
                </c:pt>
                <c:pt idx="5896">
                  <c:v>187.07949999999997</c:v>
                </c:pt>
                <c:pt idx="5897">
                  <c:v>187.1086</c:v>
                </c:pt>
                <c:pt idx="5898">
                  <c:v>187.142</c:v>
                </c:pt>
                <c:pt idx="5899">
                  <c:v>187.17529999999999</c:v>
                </c:pt>
                <c:pt idx="5900">
                  <c:v>187.20449999999997</c:v>
                </c:pt>
                <c:pt idx="5901">
                  <c:v>187.2335999999994</c:v>
                </c:pt>
                <c:pt idx="5902">
                  <c:v>187.267</c:v>
                </c:pt>
                <c:pt idx="5903">
                  <c:v>187.30030000000059</c:v>
                </c:pt>
                <c:pt idx="5904">
                  <c:v>187.33369999999999</c:v>
                </c:pt>
                <c:pt idx="5905">
                  <c:v>187.36280000000059</c:v>
                </c:pt>
                <c:pt idx="5906">
                  <c:v>187.39200000000059</c:v>
                </c:pt>
                <c:pt idx="5907">
                  <c:v>187.42530000000059</c:v>
                </c:pt>
                <c:pt idx="5908">
                  <c:v>187.45870000000059</c:v>
                </c:pt>
                <c:pt idx="5909">
                  <c:v>187.49200000000027</c:v>
                </c:pt>
                <c:pt idx="5910">
                  <c:v>187.52120000000059</c:v>
                </c:pt>
                <c:pt idx="5911">
                  <c:v>187.55030000000059</c:v>
                </c:pt>
                <c:pt idx="5912">
                  <c:v>187.58369999999999</c:v>
                </c:pt>
                <c:pt idx="5913">
                  <c:v>187.61699999999999</c:v>
                </c:pt>
                <c:pt idx="5914">
                  <c:v>187.65030000000004</c:v>
                </c:pt>
                <c:pt idx="5915">
                  <c:v>187.67949999999999</c:v>
                </c:pt>
                <c:pt idx="5916">
                  <c:v>187.70869999999999</c:v>
                </c:pt>
                <c:pt idx="5917">
                  <c:v>187.74199999999999</c:v>
                </c:pt>
                <c:pt idx="5918">
                  <c:v>187.77529999999999</c:v>
                </c:pt>
                <c:pt idx="5919">
                  <c:v>187.80450000000002</c:v>
                </c:pt>
                <c:pt idx="5920">
                  <c:v>187.83369999999999</c:v>
                </c:pt>
                <c:pt idx="5921">
                  <c:v>187.86700000000027</c:v>
                </c:pt>
                <c:pt idx="5922">
                  <c:v>187.90030000000004</c:v>
                </c:pt>
                <c:pt idx="5923">
                  <c:v>187.93359999999998</c:v>
                </c:pt>
                <c:pt idx="5924">
                  <c:v>187.96280000000004</c:v>
                </c:pt>
                <c:pt idx="5925">
                  <c:v>187.99200000000027</c:v>
                </c:pt>
                <c:pt idx="5926">
                  <c:v>188.02530000000004</c:v>
                </c:pt>
                <c:pt idx="5927">
                  <c:v>188.05860000000001</c:v>
                </c:pt>
                <c:pt idx="5928">
                  <c:v>188.09200000000001</c:v>
                </c:pt>
                <c:pt idx="5929">
                  <c:v>188.12120000000004</c:v>
                </c:pt>
                <c:pt idx="5930">
                  <c:v>188.15030000000004</c:v>
                </c:pt>
                <c:pt idx="5931">
                  <c:v>188.18359999999998</c:v>
                </c:pt>
                <c:pt idx="5932">
                  <c:v>188.21699999999998</c:v>
                </c:pt>
                <c:pt idx="5933">
                  <c:v>188.25030000000001</c:v>
                </c:pt>
                <c:pt idx="5934">
                  <c:v>188.27949999999996</c:v>
                </c:pt>
                <c:pt idx="5935">
                  <c:v>188.30860000000001</c:v>
                </c:pt>
                <c:pt idx="5936">
                  <c:v>188.34200000000001</c:v>
                </c:pt>
                <c:pt idx="5937">
                  <c:v>188.37530000000001</c:v>
                </c:pt>
                <c:pt idx="5938">
                  <c:v>188.40449999999998</c:v>
                </c:pt>
                <c:pt idx="5939">
                  <c:v>188.43359999999998</c:v>
                </c:pt>
                <c:pt idx="5940">
                  <c:v>188.46700000000001</c:v>
                </c:pt>
                <c:pt idx="5941">
                  <c:v>188.50030000000001</c:v>
                </c:pt>
                <c:pt idx="5942">
                  <c:v>188.53369999999998</c:v>
                </c:pt>
                <c:pt idx="5943">
                  <c:v>188.56280000000001</c:v>
                </c:pt>
                <c:pt idx="5944">
                  <c:v>188.59200000000001</c:v>
                </c:pt>
                <c:pt idx="5945">
                  <c:v>188.62530000000001</c:v>
                </c:pt>
                <c:pt idx="5946">
                  <c:v>188.65870000000001</c:v>
                </c:pt>
                <c:pt idx="5947">
                  <c:v>188.69200000000001</c:v>
                </c:pt>
                <c:pt idx="5948">
                  <c:v>188.72120000000001</c:v>
                </c:pt>
                <c:pt idx="5949">
                  <c:v>188.75030000000001</c:v>
                </c:pt>
                <c:pt idx="5950">
                  <c:v>188.78369999999998</c:v>
                </c:pt>
                <c:pt idx="5951">
                  <c:v>188.81700000000001</c:v>
                </c:pt>
                <c:pt idx="5952">
                  <c:v>188.85030000000069</c:v>
                </c:pt>
                <c:pt idx="5953">
                  <c:v>188.87949999999998</c:v>
                </c:pt>
                <c:pt idx="5954">
                  <c:v>188.90870000000001</c:v>
                </c:pt>
                <c:pt idx="5955">
                  <c:v>188.94200000000001</c:v>
                </c:pt>
                <c:pt idx="5956">
                  <c:v>188.9753</c:v>
                </c:pt>
                <c:pt idx="5957">
                  <c:v>189.00449999999998</c:v>
                </c:pt>
                <c:pt idx="5958">
                  <c:v>189.03369999999998</c:v>
                </c:pt>
                <c:pt idx="5959">
                  <c:v>189.06700000000001</c:v>
                </c:pt>
                <c:pt idx="5960">
                  <c:v>189.1003</c:v>
                </c:pt>
                <c:pt idx="5961">
                  <c:v>189.13369999999998</c:v>
                </c:pt>
                <c:pt idx="5962">
                  <c:v>189.1628</c:v>
                </c:pt>
                <c:pt idx="5963">
                  <c:v>189.19200000000001</c:v>
                </c:pt>
                <c:pt idx="5964">
                  <c:v>189.2253</c:v>
                </c:pt>
                <c:pt idx="5965">
                  <c:v>189.2587</c:v>
                </c:pt>
                <c:pt idx="5966">
                  <c:v>189.292</c:v>
                </c:pt>
                <c:pt idx="5967">
                  <c:v>189.32120000000072</c:v>
                </c:pt>
                <c:pt idx="5968">
                  <c:v>189.35030000000069</c:v>
                </c:pt>
                <c:pt idx="5969">
                  <c:v>189.3837</c:v>
                </c:pt>
                <c:pt idx="5970">
                  <c:v>189.417</c:v>
                </c:pt>
                <c:pt idx="5971">
                  <c:v>189.4503000000006</c:v>
                </c:pt>
                <c:pt idx="5972">
                  <c:v>189.47949999999997</c:v>
                </c:pt>
                <c:pt idx="5973">
                  <c:v>189.5087</c:v>
                </c:pt>
                <c:pt idx="5974">
                  <c:v>189.542</c:v>
                </c:pt>
                <c:pt idx="5975">
                  <c:v>189.5753</c:v>
                </c:pt>
                <c:pt idx="5976">
                  <c:v>189.60449999999997</c:v>
                </c:pt>
                <c:pt idx="5977">
                  <c:v>189.63369999999998</c:v>
                </c:pt>
                <c:pt idx="5978">
                  <c:v>189.667</c:v>
                </c:pt>
                <c:pt idx="5979">
                  <c:v>189.7003</c:v>
                </c:pt>
                <c:pt idx="5980">
                  <c:v>189.7335999999994</c:v>
                </c:pt>
                <c:pt idx="5981">
                  <c:v>189.7628</c:v>
                </c:pt>
                <c:pt idx="5982">
                  <c:v>189.792</c:v>
                </c:pt>
                <c:pt idx="5983">
                  <c:v>189.8253000000006</c:v>
                </c:pt>
                <c:pt idx="5984">
                  <c:v>189.85860000000059</c:v>
                </c:pt>
                <c:pt idx="5985">
                  <c:v>189.89200000000059</c:v>
                </c:pt>
                <c:pt idx="5986">
                  <c:v>189.9212000000006</c:v>
                </c:pt>
                <c:pt idx="5987">
                  <c:v>189.9503000000006</c:v>
                </c:pt>
                <c:pt idx="5988">
                  <c:v>189.9836</c:v>
                </c:pt>
                <c:pt idx="5989">
                  <c:v>190.017</c:v>
                </c:pt>
                <c:pt idx="5990">
                  <c:v>190.05030000000059</c:v>
                </c:pt>
                <c:pt idx="5991">
                  <c:v>190.07949999999997</c:v>
                </c:pt>
                <c:pt idx="5992">
                  <c:v>190.1086</c:v>
                </c:pt>
                <c:pt idx="5993">
                  <c:v>190.142</c:v>
                </c:pt>
                <c:pt idx="5994">
                  <c:v>190.17529999999999</c:v>
                </c:pt>
                <c:pt idx="5995">
                  <c:v>190.20449999999997</c:v>
                </c:pt>
                <c:pt idx="5996">
                  <c:v>190.2335999999994</c:v>
                </c:pt>
                <c:pt idx="5997">
                  <c:v>190.267</c:v>
                </c:pt>
                <c:pt idx="5998">
                  <c:v>190.30030000000059</c:v>
                </c:pt>
                <c:pt idx="5999">
                  <c:v>190.33369999999999</c:v>
                </c:pt>
                <c:pt idx="6000">
                  <c:v>190.36280000000059</c:v>
                </c:pt>
                <c:pt idx="6001">
                  <c:v>190.39200000000059</c:v>
                </c:pt>
                <c:pt idx="6002">
                  <c:v>190.42530000000059</c:v>
                </c:pt>
                <c:pt idx="6003">
                  <c:v>190.45870000000059</c:v>
                </c:pt>
                <c:pt idx="6004">
                  <c:v>190.49200000000027</c:v>
                </c:pt>
                <c:pt idx="6005">
                  <c:v>190.52120000000059</c:v>
                </c:pt>
                <c:pt idx="6006">
                  <c:v>190.55030000000059</c:v>
                </c:pt>
                <c:pt idx="6007">
                  <c:v>190.58369999999999</c:v>
                </c:pt>
                <c:pt idx="6008">
                  <c:v>190.61699999999999</c:v>
                </c:pt>
                <c:pt idx="6009">
                  <c:v>190.65030000000004</c:v>
                </c:pt>
                <c:pt idx="6010">
                  <c:v>190.67949999999999</c:v>
                </c:pt>
                <c:pt idx="6011">
                  <c:v>190.70869999999999</c:v>
                </c:pt>
                <c:pt idx="6012">
                  <c:v>190.74199999999999</c:v>
                </c:pt>
                <c:pt idx="6013">
                  <c:v>190.77529999999999</c:v>
                </c:pt>
                <c:pt idx="6014">
                  <c:v>190.80450000000002</c:v>
                </c:pt>
                <c:pt idx="6015">
                  <c:v>190.83369999999999</c:v>
                </c:pt>
                <c:pt idx="6016">
                  <c:v>190.86700000000027</c:v>
                </c:pt>
                <c:pt idx="6017">
                  <c:v>190.90030000000004</c:v>
                </c:pt>
                <c:pt idx="6018">
                  <c:v>190.93359999999998</c:v>
                </c:pt>
                <c:pt idx="6019">
                  <c:v>190.96280000000004</c:v>
                </c:pt>
                <c:pt idx="6020">
                  <c:v>190.99200000000027</c:v>
                </c:pt>
                <c:pt idx="6021">
                  <c:v>191.02530000000004</c:v>
                </c:pt>
                <c:pt idx="6022">
                  <c:v>191.05860000000001</c:v>
                </c:pt>
                <c:pt idx="6023">
                  <c:v>191.09200000000001</c:v>
                </c:pt>
                <c:pt idx="6024">
                  <c:v>191.12120000000004</c:v>
                </c:pt>
                <c:pt idx="6025">
                  <c:v>191.15030000000004</c:v>
                </c:pt>
                <c:pt idx="6026">
                  <c:v>191.18359999999998</c:v>
                </c:pt>
                <c:pt idx="6027">
                  <c:v>191.21699999999998</c:v>
                </c:pt>
                <c:pt idx="6028">
                  <c:v>191.25030000000001</c:v>
                </c:pt>
                <c:pt idx="6029">
                  <c:v>191.27949999999996</c:v>
                </c:pt>
                <c:pt idx="6030">
                  <c:v>191.30860000000001</c:v>
                </c:pt>
                <c:pt idx="6031">
                  <c:v>191.34200000000001</c:v>
                </c:pt>
                <c:pt idx="6032">
                  <c:v>191.37530000000001</c:v>
                </c:pt>
                <c:pt idx="6033">
                  <c:v>191.40449999999998</c:v>
                </c:pt>
                <c:pt idx="6034">
                  <c:v>191.43359999999998</c:v>
                </c:pt>
                <c:pt idx="6035">
                  <c:v>191.46700000000001</c:v>
                </c:pt>
                <c:pt idx="6036">
                  <c:v>191.50030000000001</c:v>
                </c:pt>
                <c:pt idx="6037">
                  <c:v>191.53369999999998</c:v>
                </c:pt>
                <c:pt idx="6038">
                  <c:v>191.56280000000001</c:v>
                </c:pt>
                <c:pt idx="6039">
                  <c:v>191.59200000000001</c:v>
                </c:pt>
                <c:pt idx="6040">
                  <c:v>191.62530000000001</c:v>
                </c:pt>
                <c:pt idx="6041">
                  <c:v>191.65870000000001</c:v>
                </c:pt>
                <c:pt idx="6042">
                  <c:v>191.69200000000001</c:v>
                </c:pt>
                <c:pt idx="6043">
                  <c:v>191.72120000000001</c:v>
                </c:pt>
                <c:pt idx="6044">
                  <c:v>191.75030000000001</c:v>
                </c:pt>
                <c:pt idx="6045">
                  <c:v>191.78369999999998</c:v>
                </c:pt>
                <c:pt idx="6046">
                  <c:v>191.81700000000001</c:v>
                </c:pt>
                <c:pt idx="6047">
                  <c:v>191.85030000000069</c:v>
                </c:pt>
                <c:pt idx="6048">
                  <c:v>191.87949999999998</c:v>
                </c:pt>
                <c:pt idx="6049">
                  <c:v>191.90870000000001</c:v>
                </c:pt>
                <c:pt idx="6050">
                  <c:v>191.94200000000001</c:v>
                </c:pt>
                <c:pt idx="6051">
                  <c:v>191.9753</c:v>
                </c:pt>
                <c:pt idx="6052">
                  <c:v>192.00449999999998</c:v>
                </c:pt>
                <c:pt idx="6053">
                  <c:v>192.03369999999998</c:v>
                </c:pt>
                <c:pt idx="6054">
                  <c:v>192.06700000000001</c:v>
                </c:pt>
                <c:pt idx="6055">
                  <c:v>192.1003</c:v>
                </c:pt>
                <c:pt idx="6056">
                  <c:v>192.13369999999998</c:v>
                </c:pt>
                <c:pt idx="6057">
                  <c:v>192.1628</c:v>
                </c:pt>
                <c:pt idx="6058">
                  <c:v>192.19200000000001</c:v>
                </c:pt>
                <c:pt idx="6059">
                  <c:v>192.2253</c:v>
                </c:pt>
                <c:pt idx="6060">
                  <c:v>192.2587</c:v>
                </c:pt>
                <c:pt idx="6061">
                  <c:v>192.292</c:v>
                </c:pt>
                <c:pt idx="6062">
                  <c:v>192.32120000000072</c:v>
                </c:pt>
                <c:pt idx="6063">
                  <c:v>192.35030000000069</c:v>
                </c:pt>
                <c:pt idx="6064">
                  <c:v>192.3837</c:v>
                </c:pt>
                <c:pt idx="6065">
                  <c:v>192.417</c:v>
                </c:pt>
                <c:pt idx="6066">
                  <c:v>192.4503000000006</c:v>
                </c:pt>
                <c:pt idx="6067">
                  <c:v>192.47949999999997</c:v>
                </c:pt>
                <c:pt idx="6068">
                  <c:v>192.5087</c:v>
                </c:pt>
                <c:pt idx="6069">
                  <c:v>192.542</c:v>
                </c:pt>
                <c:pt idx="6070">
                  <c:v>192.5753</c:v>
                </c:pt>
                <c:pt idx="6071">
                  <c:v>192.60449999999997</c:v>
                </c:pt>
                <c:pt idx="6072">
                  <c:v>192.63369999999998</c:v>
                </c:pt>
                <c:pt idx="6073">
                  <c:v>192.667</c:v>
                </c:pt>
                <c:pt idx="6074">
                  <c:v>192.7003</c:v>
                </c:pt>
                <c:pt idx="6075">
                  <c:v>192.7335999999994</c:v>
                </c:pt>
                <c:pt idx="6076">
                  <c:v>192.7628</c:v>
                </c:pt>
                <c:pt idx="6077">
                  <c:v>192.792</c:v>
                </c:pt>
                <c:pt idx="6078">
                  <c:v>192.8253000000006</c:v>
                </c:pt>
                <c:pt idx="6079">
                  <c:v>192.85860000000059</c:v>
                </c:pt>
                <c:pt idx="6080">
                  <c:v>192.89200000000059</c:v>
                </c:pt>
                <c:pt idx="6081">
                  <c:v>192.9212000000006</c:v>
                </c:pt>
                <c:pt idx="6082">
                  <c:v>192.9503000000006</c:v>
                </c:pt>
                <c:pt idx="6083">
                  <c:v>192.9836</c:v>
                </c:pt>
                <c:pt idx="6084">
                  <c:v>193.017</c:v>
                </c:pt>
                <c:pt idx="6085">
                  <c:v>193.05030000000059</c:v>
                </c:pt>
                <c:pt idx="6086">
                  <c:v>193.07949999999997</c:v>
                </c:pt>
                <c:pt idx="6087">
                  <c:v>193.1086</c:v>
                </c:pt>
                <c:pt idx="6088">
                  <c:v>193.142</c:v>
                </c:pt>
                <c:pt idx="6089">
                  <c:v>193.17529999999999</c:v>
                </c:pt>
                <c:pt idx="6090">
                  <c:v>193.20449999999997</c:v>
                </c:pt>
                <c:pt idx="6091">
                  <c:v>193.2335999999994</c:v>
                </c:pt>
                <c:pt idx="6092">
                  <c:v>193.267</c:v>
                </c:pt>
                <c:pt idx="6093">
                  <c:v>193.30030000000059</c:v>
                </c:pt>
                <c:pt idx="6094">
                  <c:v>193.33369999999999</c:v>
                </c:pt>
                <c:pt idx="6095">
                  <c:v>193.36280000000059</c:v>
                </c:pt>
                <c:pt idx="6096">
                  <c:v>193.39200000000059</c:v>
                </c:pt>
                <c:pt idx="6097">
                  <c:v>193.42530000000059</c:v>
                </c:pt>
                <c:pt idx="6098">
                  <c:v>193.45870000000059</c:v>
                </c:pt>
                <c:pt idx="6099">
                  <c:v>193.49200000000027</c:v>
                </c:pt>
                <c:pt idx="6100">
                  <c:v>193.52120000000059</c:v>
                </c:pt>
                <c:pt idx="6101">
                  <c:v>193.55030000000059</c:v>
                </c:pt>
                <c:pt idx="6102">
                  <c:v>193.58369999999999</c:v>
                </c:pt>
                <c:pt idx="6103">
                  <c:v>193.61699999999999</c:v>
                </c:pt>
                <c:pt idx="6104">
                  <c:v>193.65030000000004</c:v>
                </c:pt>
                <c:pt idx="6105">
                  <c:v>193.67949999999999</c:v>
                </c:pt>
                <c:pt idx="6106">
                  <c:v>193.70869999999999</c:v>
                </c:pt>
                <c:pt idx="6107">
                  <c:v>193.74199999999999</c:v>
                </c:pt>
                <c:pt idx="6108">
                  <c:v>193.77529999999999</c:v>
                </c:pt>
                <c:pt idx="6109">
                  <c:v>193.80450000000002</c:v>
                </c:pt>
                <c:pt idx="6110">
                  <c:v>193.83369999999999</c:v>
                </c:pt>
                <c:pt idx="6111">
                  <c:v>193.86700000000027</c:v>
                </c:pt>
                <c:pt idx="6112">
                  <c:v>193.90030000000004</c:v>
                </c:pt>
                <c:pt idx="6113">
                  <c:v>193.93359999999998</c:v>
                </c:pt>
                <c:pt idx="6114">
                  <c:v>193.96280000000004</c:v>
                </c:pt>
                <c:pt idx="6115">
                  <c:v>193.99200000000027</c:v>
                </c:pt>
                <c:pt idx="6116">
                  <c:v>194.02530000000004</c:v>
                </c:pt>
                <c:pt idx="6117">
                  <c:v>194.05860000000001</c:v>
                </c:pt>
                <c:pt idx="6118">
                  <c:v>194.09200000000001</c:v>
                </c:pt>
                <c:pt idx="6119">
                  <c:v>194.12120000000004</c:v>
                </c:pt>
                <c:pt idx="6120">
                  <c:v>194.15030000000004</c:v>
                </c:pt>
                <c:pt idx="6121">
                  <c:v>194.18359999999998</c:v>
                </c:pt>
                <c:pt idx="6122">
                  <c:v>194.21699999999998</c:v>
                </c:pt>
                <c:pt idx="6123">
                  <c:v>194.25030000000001</c:v>
                </c:pt>
                <c:pt idx="6124">
                  <c:v>194.27949999999996</c:v>
                </c:pt>
                <c:pt idx="6125">
                  <c:v>194.30860000000001</c:v>
                </c:pt>
                <c:pt idx="6126">
                  <c:v>194.34200000000001</c:v>
                </c:pt>
                <c:pt idx="6127">
                  <c:v>194.37530000000001</c:v>
                </c:pt>
                <c:pt idx="6128">
                  <c:v>194.40449999999998</c:v>
                </c:pt>
                <c:pt idx="6129">
                  <c:v>194.43359999999998</c:v>
                </c:pt>
                <c:pt idx="6130">
                  <c:v>194.46700000000001</c:v>
                </c:pt>
                <c:pt idx="6131">
                  <c:v>194.50030000000001</c:v>
                </c:pt>
                <c:pt idx="6132">
                  <c:v>194.53369999999998</c:v>
                </c:pt>
                <c:pt idx="6133">
                  <c:v>194.56280000000001</c:v>
                </c:pt>
                <c:pt idx="6134">
                  <c:v>194.59200000000001</c:v>
                </c:pt>
                <c:pt idx="6135">
                  <c:v>194.62530000000001</c:v>
                </c:pt>
                <c:pt idx="6136">
                  <c:v>194.65870000000001</c:v>
                </c:pt>
                <c:pt idx="6137">
                  <c:v>194.69200000000001</c:v>
                </c:pt>
                <c:pt idx="6138">
                  <c:v>194.72120000000001</c:v>
                </c:pt>
                <c:pt idx="6139">
                  <c:v>194.75030000000001</c:v>
                </c:pt>
                <c:pt idx="6140">
                  <c:v>194.78369999999998</c:v>
                </c:pt>
                <c:pt idx="6141">
                  <c:v>194.81700000000001</c:v>
                </c:pt>
                <c:pt idx="6142">
                  <c:v>194.85030000000069</c:v>
                </c:pt>
                <c:pt idx="6143">
                  <c:v>194.87949999999998</c:v>
                </c:pt>
                <c:pt idx="6144">
                  <c:v>194.90870000000001</c:v>
                </c:pt>
                <c:pt idx="6145">
                  <c:v>194.94200000000001</c:v>
                </c:pt>
                <c:pt idx="6146">
                  <c:v>194.9753</c:v>
                </c:pt>
                <c:pt idx="6147">
                  <c:v>195.00449999999998</c:v>
                </c:pt>
                <c:pt idx="6148">
                  <c:v>195.03369999999998</c:v>
                </c:pt>
                <c:pt idx="6149">
                  <c:v>195.06700000000001</c:v>
                </c:pt>
                <c:pt idx="6150">
                  <c:v>195.1003</c:v>
                </c:pt>
                <c:pt idx="6151">
                  <c:v>195.13369999999998</c:v>
                </c:pt>
                <c:pt idx="6152">
                  <c:v>195.1628</c:v>
                </c:pt>
                <c:pt idx="6153">
                  <c:v>195.19200000000001</c:v>
                </c:pt>
                <c:pt idx="6154">
                  <c:v>195.2253</c:v>
                </c:pt>
                <c:pt idx="6155">
                  <c:v>195.2587</c:v>
                </c:pt>
                <c:pt idx="6156">
                  <c:v>195.292</c:v>
                </c:pt>
                <c:pt idx="6157">
                  <c:v>195.32120000000072</c:v>
                </c:pt>
                <c:pt idx="6158">
                  <c:v>195.35030000000069</c:v>
                </c:pt>
                <c:pt idx="6159">
                  <c:v>195.3837</c:v>
                </c:pt>
                <c:pt idx="6160">
                  <c:v>195.417</c:v>
                </c:pt>
                <c:pt idx="6161">
                  <c:v>195.4503000000006</c:v>
                </c:pt>
                <c:pt idx="6162">
                  <c:v>195.47949999999997</c:v>
                </c:pt>
                <c:pt idx="6163">
                  <c:v>195.5087</c:v>
                </c:pt>
                <c:pt idx="6164">
                  <c:v>195.542</c:v>
                </c:pt>
                <c:pt idx="6165">
                  <c:v>195.5753</c:v>
                </c:pt>
                <c:pt idx="6166">
                  <c:v>195.60449999999997</c:v>
                </c:pt>
                <c:pt idx="6167">
                  <c:v>195.63369999999998</c:v>
                </c:pt>
                <c:pt idx="6168">
                  <c:v>195.667</c:v>
                </c:pt>
                <c:pt idx="6169">
                  <c:v>195.7003</c:v>
                </c:pt>
                <c:pt idx="6170">
                  <c:v>195.7335999999994</c:v>
                </c:pt>
                <c:pt idx="6171">
                  <c:v>195.7628</c:v>
                </c:pt>
                <c:pt idx="6172">
                  <c:v>195.792</c:v>
                </c:pt>
                <c:pt idx="6173">
                  <c:v>195.8253000000006</c:v>
                </c:pt>
                <c:pt idx="6174">
                  <c:v>195.85860000000059</c:v>
                </c:pt>
                <c:pt idx="6175">
                  <c:v>195.89200000000059</c:v>
                </c:pt>
                <c:pt idx="6176">
                  <c:v>195.9212000000006</c:v>
                </c:pt>
                <c:pt idx="6177">
                  <c:v>195.9503000000006</c:v>
                </c:pt>
                <c:pt idx="6178">
                  <c:v>195.9836</c:v>
                </c:pt>
                <c:pt idx="6179">
                  <c:v>196.017</c:v>
                </c:pt>
                <c:pt idx="6180">
                  <c:v>196.05030000000059</c:v>
                </c:pt>
                <c:pt idx="6181">
                  <c:v>196.07949999999997</c:v>
                </c:pt>
                <c:pt idx="6182">
                  <c:v>196.1086</c:v>
                </c:pt>
                <c:pt idx="6183">
                  <c:v>196.142</c:v>
                </c:pt>
                <c:pt idx="6184">
                  <c:v>196.17529999999999</c:v>
                </c:pt>
                <c:pt idx="6185">
                  <c:v>196.20449999999997</c:v>
                </c:pt>
                <c:pt idx="6186">
                  <c:v>196.2335999999994</c:v>
                </c:pt>
                <c:pt idx="6187">
                  <c:v>196.267</c:v>
                </c:pt>
                <c:pt idx="6188">
                  <c:v>196.30030000000059</c:v>
                </c:pt>
                <c:pt idx="6189">
                  <c:v>196.33369999999999</c:v>
                </c:pt>
                <c:pt idx="6190">
                  <c:v>196.36280000000059</c:v>
                </c:pt>
                <c:pt idx="6191">
                  <c:v>196.39200000000059</c:v>
                </c:pt>
                <c:pt idx="6192">
                  <c:v>196.42530000000059</c:v>
                </c:pt>
                <c:pt idx="6193">
                  <c:v>196.45870000000059</c:v>
                </c:pt>
                <c:pt idx="6194">
                  <c:v>196.49200000000027</c:v>
                </c:pt>
                <c:pt idx="6195">
                  <c:v>196.52120000000059</c:v>
                </c:pt>
                <c:pt idx="6196">
                  <c:v>196.55030000000059</c:v>
                </c:pt>
                <c:pt idx="6197">
                  <c:v>196.58369999999999</c:v>
                </c:pt>
                <c:pt idx="6198">
                  <c:v>196.61699999999999</c:v>
                </c:pt>
                <c:pt idx="6199">
                  <c:v>196.65030000000004</c:v>
                </c:pt>
                <c:pt idx="6200">
                  <c:v>196.67949999999999</c:v>
                </c:pt>
                <c:pt idx="6201">
                  <c:v>196.70869999999999</c:v>
                </c:pt>
                <c:pt idx="6202">
                  <c:v>196.74199999999999</c:v>
                </c:pt>
                <c:pt idx="6203">
                  <c:v>196.77529999999999</c:v>
                </c:pt>
                <c:pt idx="6204">
                  <c:v>196.80450000000002</c:v>
                </c:pt>
                <c:pt idx="6205">
                  <c:v>196.83369999999999</c:v>
                </c:pt>
                <c:pt idx="6206">
                  <c:v>196.86700000000027</c:v>
                </c:pt>
                <c:pt idx="6207">
                  <c:v>196.90030000000004</c:v>
                </c:pt>
                <c:pt idx="6208">
                  <c:v>196.93359999999998</c:v>
                </c:pt>
                <c:pt idx="6209">
                  <c:v>196.96280000000004</c:v>
                </c:pt>
                <c:pt idx="6210">
                  <c:v>196.99200000000027</c:v>
                </c:pt>
                <c:pt idx="6211">
                  <c:v>197.02530000000004</c:v>
                </c:pt>
                <c:pt idx="6212">
                  <c:v>197.05860000000001</c:v>
                </c:pt>
                <c:pt idx="6213">
                  <c:v>197.09200000000001</c:v>
                </c:pt>
                <c:pt idx="6214">
                  <c:v>197.12120000000004</c:v>
                </c:pt>
                <c:pt idx="6215">
                  <c:v>197.15030000000004</c:v>
                </c:pt>
                <c:pt idx="6216">
                  <c:v>197.18359999999998</c:v>
                </c:pt>
                <c:pt idx="6217">
                  <c:v>197.21699999999998</c:v>
                </c:pt>
                <c:pt idx="6218">
                  <c:v>197.25030000000001</c:v>
                </c:pt>
                <c:pt idx="6219">
                  <c:v>197.27949999999996</c:v>
                </c:pt>
                <c:pt idx="6220">
                  <c:v>197.30860000000001</c:v>
                </c:pt>
                <c:pt idx="6221">
                  <c:v>197.34200000000001</c:v>
                </c:pt>
                <c:pt idx="6222">
                  <c:v>197.37530000000001</c:v>
                </c:pt>
                <c:pt idx="6223">
                  <c:v>197.40449999999998</c:v>
                </c:pt>
                <c:pt idx="6224">
                  <c:v>197.43359999999998</c:v>
                </c:pt>
                <c:pt idx="6225">
                  <c:v>197.46700000000001</c:v>
                </c:pt>
                <c:pt idx="6226">
                  <c:v>197.50030000000001</c:v>
                </c:pt>
                <c:pt idx="6227">
                  <c:v>197.53369999999998</c:v>
                </c:pt>
                <c:pt idx="6228">
                  <c:v>197.56280000000001</c:v>
                </c:pt>
                <c:pt idx="6229">
                  <c:v>197.59200000000001</c:v>
                </c:pt>
                <c:pt idx="6230">
                  <c:v>197.62530000000001</c:v>
                </c:pt>
                <c:pt idx="6231">
                  <c:v>197.65870000000001</c:v>
                </c:pt>
                <c:pt idx="6232">
                  <c:v>197.69200000000001</c:v>
                </c:pt>
                <c:pt idx="6233">
                  <c:v>197.72120000000001</c:v>
                </c:pt>
                <c:pt idx="6234">
                  <c:v>197.75030000000001</c:v>
                </c:pt>
                <c:pt idx="6235">
                  <c:v>197.78369999999998</c:v>
                </c:pt>
                <c:pt idx="6236">
                  <c:v>197.81700000000001</c:v>
                </c:pt>
                <c:pt idx="6237">
                  <c:v>197.85030000000069</c:v>
                </c:pt>
                <c:pt idx="6238">
                  <c:v>197.87949999999998</c:v>
                </c:pt>
                <c:pt idx="6239">
                  <c:v>197.90870000000001</c:v>
                </c:pt>
                <c:pt idx="6240">
                  <c:v>197.94200000000001</c:v>
                </c:pt>
                <c:pt idx="6241">
                  <c:v>197.9753</c:v>
                </c:pt>
                <c:pt idx="6242">
                  <c:v>198.00449999999998</c:v>
                </c:pt>
                <c:pt idx="6243">
                  <c:v>198.03369999999998</c:v>
                </c:pt>
                <c:pt idx="6244">
                  <c:v>198.06700000000001</c:v>
                </c:pt>
                <c:pt idx="6245">
                  <c:v>198.1003</c:v>
                </c:pt>
                <c:pt idx="6246">
                  <c:v>198.13369999999998</c:v>
                </c:pt>
                <c:pt idx="6247">
                  <c:v>198.1628</c:v>
                </c:pt>
                <c:pt idx="6248">
                  <c:v>198.19200000000001</c:v>
                </c:pt>
                <c:pt idx="6249">
                  <c:v>198.2253</c:v>
                </c:pt>
                <c:pt idx="6250">
                  <c:v>198.2587</c:v>
                </c:pt>
                <c:pt idx="6251">
                  <c:v>198.292</c:v>
                </c:pt>
                <c:pt idx="6252">
                  <c:v>198.32120000000072</c:v>
                </c:pt>
                <c:pt idx="6253">
                  <c:v>198.35030000000069</c:v>
                </c:pt>
                <c:pt idx="6254">
                  <c:v>198.3837</c:v>
                </c:pt>
                <c:pt idx="6255">
                  <c:v>198.417</c:v>
                </c:pt>
                <c:pt idx="6256">
                  <c:v>198.4503000000006</c:v>
                </c:pt>
                <c:pt idx="6257">
                  <c:v>198.47949999999997</c:v>
                </c:pt>
                <c:pt idx="6258">
                  <c:v>198.5087</c:v>
                </c:pt>
                <c:pt idx="6259">
                  <c:v>198.542</c:v>
                </c:pt>
                <c:pt idx="6260">
                  <c:v>198.5753</c:v>
                </c:pt>
                <c:pt idx="6261">
                  <c:v>198.60449999999997</c:v>
                </c:pt>
                <c:pt idx="6262">
                  <c:v>198.63369999999998</c:v>
                </c:pt>
                <c:pt idx="6263">
                  <c:v>198.667</c:v>
                </c:pt>
                <c:pt idx="6264">
                  <c:v>198.7003</c:v>
                </c:pt>
                <c:pt idx="6265">
                  <c:v>198.7335999999994</c:v>
                </c:pt>
                <c:pt idx="6266">
                  <c:v>198.7628</c:v>
                </c:pt>
                <c:pt idx="6267">
                  <c:v>198.792</c:v>
                </c:pt>
                <c:pt idx="6268">
                  <c:v>198.8253000000006</c:v>
                </c:pt>
                <c:pt idx="6269">
                  <c:v>198.85860000000059</c:v>
                </c:pt>
                <c:pt idx="6270">
                  <c:v>198.89200000000059</c:v>
                </c:pt>
                <c:pt idx="6271">
                  <c:v>198.9212000000006</c:v>
                </c:pt>
                <c:pt idx="6272">
                  <c:v>198.9503000000006</c:v>
                </c:pt>
                <c:pt idx="6273">
                  <c:v>198.9836</c:v>
                </c:pt>
                <c:pt idx="6274">
                  <c:v>199.017</c:v>
                </c:pt>
                <c:pt idx="6275">
                  <c:v>199.05030000000059</c:v>
                </c:pt>
                <c:pt idx="6276">
                  <c:v>199.07949999999997</c:v>
                </c:pt>
                <c:pt idx="6277">
                  <c:v>199.1086</c:v>
                </c:pt>
                <c:pt idx="6278">
                  <c:v>199.142</c:v>
                </c:pt>
                <c:pt idx="6279">
                  <c:v>199.17529999999999</c:v>
                </c:pt>
                <c:pt idx="6280">
                  <c:v>199.20449999999997</c:v>
                </c:pt>
                <c:pt idx="6281">
                  <c:v>199.2335999999994</c:v>
                </c:pt>
                <c:pt idx="6282">
                  <c:v>199.267</c:v>
                </c:pt>
                <c:pt idx="6283">
                  <c:v>199.30030000000059</c:v>
                </c:pt>
                <c:pt idx="6284">
                  <c:v>199.33369999999999</c:v>
                </c:pt>
                <c:pt idx="6285">
                  <c:v>199.36280000000059</c:v>
                </c:pt>
                <c:pt idx="6286">
                  <c:v>199.39200000000059</c:v>
                </c:pt>
                <c:pt idx="6287">
                  <c:v>199.42530000000059</c:v>
                </c:pt>
                <c:pt idx="6288">
                  <c:v>199.45870000000059</c:v>
                </c:pt>
                <c:pt idx="6289">
                  <c:v>199.49200000000027</c:v>
                </c:pt>
                <c:pt idx="6290">
                  <c:v>199.52120000000059</c:v>
                </c:pt>
                <c:pt idx="6291">
                  <c:v>199.55030000000059</c:v>
                </c:pt>
                <c:pt idx="6292">
                  <c:v>199.58369999999999</c:v>
                </c:pt>
                <c:pt idx="6293">
                  <c:v>199.61699999999999</c:v>
                </c:pt>
                <c:pt idx="6294">
                  <c:v>199.65030000000004</c:v>
                </c:pt>
                <c:pt idx="6295">
                  <c:v>199.67949999999999</c:v>
                </c:pt>
                <c:pt idx="6296">
                  <c:v>199.70869999999999</c:v>
                </c:pt>
                <c:pt idx="6297">
                  <c:v>199.74199999999999</c:v>
                </c:pt>
                <c:pt idx="6298">
                  <c:v>199.77529999999999</c:v>
                </c:pt>
                <c:pt idx="6299">
                  <c:v>199.80450000000002</c:v>
                </c:pt>
                <c:pt idx="6300">
                  <c:v>199.83369999999999</c:v>
                </c:pt>
                <c:pt idx="6301">
                  <c:v>199.86700000000027</c:v>
                </c:pt>
                <c:pt idx="6302">
                  <c:v>199.90030000000004</c:v>
                </c:pt>
                <c:pt idx="6303">
                  <c:v>199.93359999999998</c:v>
                </c:pt>
                <c:pt idx="6304">
                  <c:v>199.96280000000004</c:v>
                </c:pt>
                <c:pt idx="6305">
                  <c:v>199.99200000000027</c:v>
                </c:pt>
                <c:pt idx="6306">
                  <c:v>200.02530000000004</c:v>
                </c:pt>
                <c:pt idx="6307">
                  <c:v>200.05860000000001</c:v>
                </c:pt>
                <c:pt idx="6308">
                  <c:v>200.09200000000001</c:v>
                </c:pt>
                <c:pt idx="6309">
                  <c:v>200.12120000000004</c:v>
                </c:pt>
                <c:pt idx="6310">
                  <c:v>200.15030000000004</c:v>
                </c:pt>
                <c:pt idx="6311">
                  <c:v>200.18359999999998</c:v>
                </c:pt>
                <c:pt idx="6312">
                  <c:v>200.21699999999998</c:v>
                </c:pt>
                <c:pt idx="6313">
                  <c:v>200.25030000000001</c:v>
                </c:pt>
                <c:pt idx="6314">
                  <c:v>200.27949999999996</c:v>
                </c:pt>
                <c:pt idx="6315">
                  <c:v>200.30860000000001</c:v>
                </c:pt>
                <c:pt idx="6316">
                  <c:v>200.34200000000001</c:v>
                </c:pt>
                <c:pt idx="6317">
                  <c:v>200.37530000000001</c:v>
                </c:pt>
                <c:pt idx="6318">
                  <c:v>200.40449999999998</c:v>
                </c:pt>
                <c:pt idx="6319">
                  <c:v>200.43359999999998</c:v>
                </c:pt>
                <c:pt idx="6320">
                  <c:v>200.46700000000001</c:v>
                </c:pt>
                <c:pt idx="6321">
                  <c:v>200.50030000000001</c:v>
                </c:pt>
                <c:pt idx="6322">
                  <c:v>200.53369999999998</c:v>
                </c:pt>
                <c:pt idx="6323">
                  <c:v>200.56280000000001</c:v>
                </c:pt>
                <c:pt idx="6324">
                  <c:v>200.59200000000001</c:v>
                </c:pt>
                <c:pt idx="6325">
                  <c:v>200.62530000000001</c:v>
                </c:pt>
                <c:pt idx="6326">
                  <c:v>200.65870000000001</c:v>
                </c:pt>
                <c:pt idx="6327">
                  <c:v>200.69200000000001</c:v>
                </c:pt>
                <c:pt idx="6328">
                  <c:v>200.72120000000001</c:v>
                </c:pt>
                <c:pt idx="6329">
                  <c:v>200.75030000000001</c:v>
                </c:pt>
                <c:pt idx="6330">
                  <c:v>200.78369999999998</c:v>
                </c:pt>
                <c:pt idx="6331">
                  <c:v>200.81700000000001</c:v>
                </c:pt>
                <c:pt idx="6332">
                  <c:v>200.85030000000069</c:v>
                </c:pt>
                <c:pt idx="6333">
                  <c:v>200.87949999999998</c:v>
                </c:pt>
                <c:pt idx="6334">
                  <c:v>200.90870000000001</c:v>
                </c:pt>
                <c:pt idx="6335">
                  <c:v>200.94200000000001</c:v>
                </c:pt>
                <c:pt idx="6336">
                  <c:v>200.9753</c:v>
                </c:pt>
                <c:pt idx="6337">
                  <c:v>201.00449999999998</c:v>
                </c:pt>
                <c:pt idx="6338">
                  <c:v>201.03369999999998</c:v>
                </c:pt>
                <c:pt idx="6339">
                  <c:v>201.06700000000001</c:v>
                </c:pt>
                <c:pt idx="6340">
                  <c:v>201.1003</c:v>
                </c:pt>
                <c:pt idx="6341">
                  <c:v>201.13369999999998</c:v>
                </c:pt>
                <c:pt idx="6342">
                  <c:v>201.1628</c:v>
                </c:pt>
                <c:pt idx="6343">
                  <c:v>201.19200000000001</c:v>
                </c:pt>
                <c:pt idx="6344">
                  <c:v>201.2253</c:v>
                </c:pt>
                <c:pt idx="6345">
                  <c:v>201.2587</c:v>
                </c:pt>
                <c:pt idx="6346">
                  <c:v>201.292</c:v>
                </c:pt>
                <c:pt idx="6347">
                  <c:v>201.32120000000072</c:v>
                </c:pt>
                <c:pt idx="6348">
                  <c:v>201.35030000000069</c:v>
                </c:pt>
                <c:pt idx="6349">
                  <c:v>201.3837</c:v>
                </c:pt>
                <c:pt idx="6350">
                  <c:v>201.417</c:v>
                </c:pt>
                <c:pt idx="6351">
                  <c:v>201.4503000000006</c:v>
                </c:pt>
                <c:pt idx="6352">
                  <c:v>201.47949999999997</c:v>
                </c:pt>
                <c:pt idx="6353">
                  <c:v>201.5087</c:v>
                </c:pt>
                <c:pt idx="6354">
                  <c:v>201.542</c:v>
                </c:pt>
                <c:pt idx="6355">
                  <c:v>201.5753</c:v>
                </c:pt>
                <c:pt idx="6356">
                  <c:v>201.60449999999997</c:v>
                </c:pt>
                <c:pt idx="6357">
                  <c:v>201.63369999999998</c:v>
                </c:pt>
                <c:pt idx="6358">
                  <c:v>201.667</c:v>
                </c:pt>
                <c:pt idx="6359">
                  <c:v>201.7003</c:v>
                </c:pt>
                <c:pt idx="6360">
                  <c:v>201.7335999999994</c:v>
                </c:pt>
                <c:pt idx="6361">
                  <c:v>201.7628</c:v>
                </c:pt>
                <c:pt idx="6362">
                  <c:v>201.792</c:v>
                </c:pt>
                <c:pt idx="6363">
                  <c:v>201.8253000000006</c:v>
                </c:pt>
                <c:pt idx="6364">
                  <c:v>201.85860000000059</c:v>
                </c:pt>
                <c:pt idx="6365">
                  <c:v>201.89200000000059</c:v>
                </c:pt>
                <c:pt idx="6366">
                  <c:v>201.9212000000006</c:v>
                </c:pt>
                <c:pt idx="6367">
                  <c:v>201.9503000000006</c:v>
                </c:pt>
                <c:pt idx="6368">
                  <c:v>201.9836</c:v>
                </c:pt>
                <c:pt idx="6369">
                  <c:v>202.017</c:v>
                </c:pt>
                <c:pt idx="6370">
                  <c:v>202.05030000000059</c:v>
                </c:pt>
                <c:pt idx="6371">
                  <c:v>202.07949999999997</c:v>
                </c:pt>
                <c:pt idx="6372">
                  <c:v>202.1086</c:v>
                </c:pt>
                <c:pt idx="6373">
                  <c:v>202.142</c:v>
                </c:pt>
                <c:pt idx="6374">
                  <c:v>202.17529999999999</c:v>
                </c:pt>
                <c:pt idx="6375">
                  <c:v>202.20449999999997</c:v>
                </c:pt>
                <c:pt idx="6376">
                  <c:v>202.2335999999994</c:v>
                </c:pt>
                <c:pt idx="6377">
                  <c:v>202.267</c:v>
                </c:pt>
                <c:pt idx="6378">
                  <c:v>202.30030000000059</c:v>
                </c:pt>
                <c:pt idx="6379">
                  <c:v>202.33369999999999</c:v>
                </c:pt>
                <c:pt idx="6380">
                  <c:v>202.36280000000059</c:v>
                </c:pt>
                <c:pt idx="6381">
                  <c:v>202.39200000000059</c:v>
                </c:pt>
                <c:pt idx="6382">
                  <c:v>202.42530000000059</c:v>
                </c:pt>
                <c:pt idx="6383">
                  <c:v>202.45870000000059</c:v>
                </c:pt>
                <c:pt idx="6384">
                  <c:v>202.49200000000027</c:v>
                </c:pt>
                <c:pt idx="6385">
                  <c:v>202.52120000000059</c:v>
                </c:pt>
                <c:pt idx="6386">
                  <c:v>202.55030000000059</c:v>
                </c:pt>
                <c:pt idx="6387">
                  <c:v>202.58369999999999</c:v>
                </c:pt>
                <c:pt idx="6388">
                  <c:v>202.61699999999999</c:v>
                </c:pt>
                <c:pt idx="6389">
                  <c:v>202.65030000000004</c:v>
                </c:pt>
                <c:pt idx="6390">
                  <c:v>202.67949999999999</c:v>
                </c:pt>
                <c:pt idx="6391">
                  <c:v>202.70869999999999</c:v>
                </c:pt>
                <c:pt idx="6392">
                  <c:v>202.74199999999999</c:v>
                </c:pt>
                <c:pt idx="6393">
                  <c:v>202.77529999999999</c:v>
                </c:pt>
                <c:pt idx="6394">
                  <c:v>202.80450000000002</c:v>
                </c:pt>
                <c:pt idx="6395">
                  <c:v>202.83369999999999</c:v>
                </c:pt>
                <c:pt idx="6396">
                  <c:v>202.86700000000027</c:v>
                </c:pt>
                <c:pt idx="6397">
                  <c:v>202.90030000000004</c:v>
                </c:pt>
                <c:pt idx="6398">
                  <c:v>202.93359999999998</c:v>
                </c:pt>
                <c:pt idx="6399">
                  <c:v>202.96280000000004</c:v>
                </c:pt>
                <c:pt idx="6400">
                  <c:v>202.99200000000027</c:v>
                </c:pt>
                <c:pt idx="6401">
                  <c:v>203.02530000000004</c:v>
                </c:pt>
                <c:pt idx="6402">
                  <c:v>203.05860000000001</c:v>
                </c:pt>
                <c:pt idx="6403">
                  <c:v>203.09200000000001</c:v>
                </c:pt>
                <c:pt idx="6404">
                  <c:v>203.12120000000004</c:v>
                </c:pt>
                <c:pt idx="6405">
                  <c:v>203.15030000000004</c:v>
                </c:pt>
                <c:pt idx="6406">
                  <c:v>203.18359999999998</c:v>
                </c:pt>
                <c:pt idx="6407">
                  <c:v>203.21699999999998</c:v>
                </c:pt>
                <c:pt idx="6408">
                  <c:v>203.25030000000001</c:v>
                </c:pt>
                <c:pt idx="6409">
                  <c:v>203.27949999999996</c:v>
                </c:pt>
                <c:pt idx="6410">
                  <c:v>203.30860000000001</c:v>
                </c:pt>
                <c:pt idx="6411">
                  <c:v>203.34200000000001</c:v>
                </c:pt>
                <c:pt idx="6412">
                  <c:v>203.37530000000001</c:v>
                </c:pt>
                <c:pt idx="6413">
                  <c:v>203.40449999999998</c:v>
                </c:pt>
                <c:pt idx="6414">
                  <c:v>203.43359999999998</c:v>
                </c:pt>
                <c:pt idx="6415">
                  <c:v>203.46700000000001</c:v>
                </c:pt>
                <c:pt idx="6416">
                  <c:v>203.50030000000001</c:v>
                </c:pt>
                <c:pt idx="6417">
                  <c:v>203.53369999999998</c:v>
                </c:pt>
                <c:pt idx="6418">
                  <c:v>203.56280000000001</c:v>
                </c:pt>
                <c:pt idx="6419">
                  <c:v>203.59200000000001</c:v>
                </c:pt>
                <c:pt idx="6420">
                  <c:v>203.62530000000001</c:v>
                </c:pt>
                <c:pt idx="6421">
                  <c:v>203.65870000000001</c:v>
                </c:pt>
                <c:pt idx="6422">
                  <c:v>203.69200000000001</c:v>
                </c:pt>
                <c:pt idx="6423">
                  <c:v>203.72120000000001</c:v>
                </c:pt>
                <c:pt idx="6424">
                  <c:v>203.75030000000001</c:v>
                </c:pt>
                <c:pt idx="6425">
                  <c:v>203.78369999999998</c:v>
                </c:pt>
                <c:pt idx="6426">
                  <c:v>203.81700000000001</c:v>
                </c:pt>
                <c:pt idx="6427">
                  <c:v>203.85030000000069</c:v>
                </c:pt>
                <c:pt idx="6428">
                  <c:v>203.87949999999998</c:v>
                </c:pt>
                <c:pt idx="6429">
                  <c:v>203.90870000000001</c:v>
                </c:pt>
                <c:pt idx="6430">
                  <c:v>203.94200000000001</c:v>
                </c:pt>
                <c:pt idx="6431">
                  <c:v>203.9753</c:v>
                </c:pt>
                <c:pt idx="6432">
                  <c:v>204.00449999999998</c:v>
                </c:pt>
                <c:pt idx="6433">
                  <c:v>204.03369999999998</c:v>
                </c:pt>
                <c:pt idx="6434">
                  <c:v>204.06700000000001</c:v>
                </c:pt>
                <c:pt idx="6435">
                  <c:v>204.1003</c:v>
                </c:pt>
                <c:pt idx="6436">
                  <c:v>204.13369999999998</c:v>
                </c:pt>
                <c:pt idx="6437">
                  <c:v>204.1628</c:v>
                </c:pt>
                <c:pt idx="6438">
                  <c:v>204.19200000000001</c:v>
                </c:pt>
                <c:pt idx="6439">
                  <c:v>204.2253</c:v>
                </c:pt>
                <c:pt idx="6440">
                  <c:v>204.2587</c:v>
                </c:pt>
                <c:pt idx="6441">
                  <c:v>204.292</c:v>
                </c:pt>
                <c:pt idx="6442">
                  <c:v>204.32120000000072</c:v>
                </c:pt>
                <c:pt idx="6443">
                  <c:v>204.35030000000069</c:v>
                </c:pt>
                <c:pt idx="6444">
                  <c:v>204.3837</c:v>
                </c:pt>
                <c:pt idx="6445">
                  <c:v>204.417</c:v>
                </c:pt>
                <c:pt idx="6446">
                  <c:v>204.4503000000006</c:v>
                </c:pt>
                <c:pt idx="6447">
                  <c:v>204.47949999999997</c:v>
                </c:pt>
                <c:pt idx="6448">
                  <c:v>204.5087</c:v>
                </c:pt>
                <c:pt idx="6449">
                  <c:v>204.542</c:v>
                </c:pt>
                <c:pt idx="6450">
                  <c:v>204.5753</c:v>
                </c:pt>
                <c:pt idx="6451">
                  <c:v>204.60449999999997</c:v>
                </c:pt>
                <c:pt idx="6452">
                  <c:v>204.63369999999998</c:v>
                </c:pt>
                <c:pt idx="6453">
                  <c:v>204.667</c:v>
                </c:pt>
                <c:pt idx="6454">
                  <c:v>204.7003</c:v>
                </c:pt>
                <c:pt idx="6455">
                  <c:v>204.7335999999994</c:v>
                </c:pt>
                <c:pt idx="6456">
                  <c:v>204.7628</c:v>
                </c:pt>
                <c:pt idx="6457">
                  <c:v>204.792</c:v>
                </c:pt>
                <c:pt idx="6458">
                  <c:v>204.82540000000063</c:v>
                </c:pt>
                <c:pt idx="6459">
                  <c:v>204.8587000000006</c:v>
                </c:pt>
                <c:pt idx="6460">
                  <c:v>204.89200000000059</c:v>
                </c:pt>
                <c:pt idx="6461">
                  <c:v>204.9212000000006</c:v>
                </c:pt>
                <c:pt idx="6462">
                  <c:v>204.95040000000063</c:v>
                </c:pt>
                <c:pt idx="6463">
                  <c:v>204.9837</c:v>
                </c:pt>
                <c:pt idx="6464">
                  <c:v>205.017</c:v>
                </c:pt>
                <c:pt idx="6465">
                  <c:v>205.05030000000059</c:v>
                </c:pt>
                <c:pt idx="6466">
                  <c:v>205.07949999999997</c:v>
                </c:pt>
                <c:pt idx="6467">
                  <c:v>205.1087</c:v>
                </c:pt>
                <c:pt idx="6468">
                  <c:v>205.142</c:v>
                </c:pt>
                <c:pt idx="6469">
                  <c:v>205.17529999999999</c:v>
                </c:pt>
                <c:pt idx="6470">
                  <c:v>205.20449999999997</c:v>
                </c:pt>
                <c:pt idx="6471">
                  <c:v>205.23369999999952</c:v>
                </c:pt>
                <c:pt idx="6472">
                  <c:v>205.267</c:v>
                </c:pt>
                <c:pt idx="6473">
                  <c:v>205.30030000000059</c:v>
                </c:pt>
                <c:pt idx="6474">
                  <c:v>205.33369999999999</c:v>
                </c:pt>
                <c:pt idx="6475">
                  <c:v>205.36280000000059</c:v>
                </c:pt>
                <c:pt idx="6476">
                  <c:v>205.39200000000059</c:v>
                </c:pt>
                <c:pt idx="6477">
                  <c:v>205.42530000000059</c:v>
                </c:pt>
                <c:pt idx="6478">
                  <c:v>205.45870000000059</c:v>
                </c:pt>
                <c:pt idx="6479">
                  <c:v>205.49200000000027</c:v>
                </c:pt>
                <c:pt idx="6480">
                  <c:v>205.52120000000059</c:v>
                </c:pt>
                <c:pt idx="6481">
                  <c:v>205.55030000000059</c:v>
                </c:pt>
                <c:pt idx="6482">
                  <c:v>205.58369999999999</c:v>
                </c:pt>
                <c:pt idx="6483">
                  <c:v>205.61699999999999</c:v>
                </c:pt>
                <c:pt idx="6484">
                  <c:v>205.65040000000027</c:v>
                </c:pt>
                <c:pt idx="6485">
                  <c:v>205.67949999999999</c:v>
                </c:pt>
                <c:pt idx="6486">
                  <c:v>205.70869999999999</c:v>
                </c:pt>
                <c:pt idx="6487">
                  <c:v>205.74199999999999</c:v>
                </c:pt>
                <c:pt idx="6488">
                  <c:v>205.77539999999999</c:v>
                </c:pt>
                <c:pt idx="6489">
                  <c:v>205.80450000000002</c:v>
                </c:pt>
                <c:pt idx="6490">
                  <c:v>205.83369999999999</c:v>
                </c:pt>
                <c:pt idx="6491">
                  <c:v>205.86700000000027</c:v>
                </c:pt>
                <c:pt idx="6492">
                  <c:v>205.90040000000027</c:v>
                </c:pt>
                <c:pt idx="6493">
                  <c:v>205.93359999999998</c:v>
                </c:pt>
                <c:pt idx="6494">
                  <c:v>205.96280000000004</c:v>
                </c:pt>
                <c:pt idx="6495">
                  <c:v>205.99200000000027</c:v>
                </c:pt>
                <c:pt idx="6496">
                  <c:v>206.02540000000027</c:v>
                </c:pt>
                <c:pt idx="6497">
                  <c:v>206.05860000000001</c:v>
                </c:pt>
                <c:pt idx="6498">
                  <c:v>206.09200000000001</c:v>
                </c:pt>
                <c:pt idx="6499">
                  <c:v>206.12110000000001</c:v>
                </c:pt>
                <c:pt idx="6500">
                  <c:v>206.15040000000027</c:v>
                </c:pt>
                <c:pt idx="6501">
                  <c:v>206.18359999999998</c:v>
                </c:pt>
                <c:pt idx="6502">
                  <c:v>206.21699999999998</c:v>
                </c:pt>
                <c:pt idx="6503">
                  <c:v>206.25030000000001</c:v>
                </c:pt>
                <c:pt idx="6504">
                  <c:v>206.27949999999996</c:v>
                </c:pt>
                <c:pt idx="6505">
                  <c:v>206.30860000000001</c:v>
                </c:pt>
                <c:pt idx="6506">
                  <c:v>206.34200000000001</c:v>
                </c:pt>
                <c:pt idx="6507">
                  <c:v>206.37530000000001</c:v>
                </c:pt>
                <c:pt idx="6508">
                  <c:v>206.40449999999998</c:v>
                </c:pt>
                <c:pt idx="6509">
                  <c:v>206.43359999999998</c:v>
                </c:pt>
                <c:pt idx="6510">
                  <c:v>206.46700000000001</c:v>
                </c:pt>
                <c:pt idx="6511">
                  <c:v>206.50030000000001</c:v>
                </c:pt>
                <c:pt idx="6512">
                  <c:v>206.53369999999998</c:v>
                </c:pt>
                <c:pt idx="6513">
                  <c:v>206.56280000000001</c:v>
                </c:pt>
                <c:pt idx="6514">
                  <c:v>206.59200000000001</c:v>
                </c:pt>
                <c:pt idx="6515">
                  <c:v>206.62530000000001</c:v>
                </c:pt>
                <c:pt idx="6516">
                  <c:v>206.65870000000001</c:v>
                </c:pt>
                <c:pt idx="6517">
                  <c:v>206.69200000000001</c:v>
                </c:pt>
                <c:pt idx="6518">
                  <c:v>206.72120000000001</c:v>
                </c:pt>
                <c:pt idx="6519">
                  <c:v>206.75030000000001</c:v>
                </c:pt>
                <c:pt idx="6520">
                  <c:v>206.78369999999998</c:v>
                </c:pt>
                <c:pt idx="6521">
                  <c:v>206.81700000000001</c:v>
                </c:pt>
                <c:pt idx="6522">
                  <c:v>206.85030000000069</c:v>
                </c:pt>
                <c:pt idx="6523">
                  <c:v>206.87949999999998</c:v>
                </c:pt>
                <c:pt idx="6524">
                  <c:v>206.90870000000001</c:v>
                </c:pt>
                <c:pt idx="6525">
                  <c:v>206.94200000000001</c:v>
                </c:pt>
                <c:pt idx="6526">
                  <c:v>206.9753</c:v>
                </c:pt>
                <c:pt idx="6527">
                  <c:v>207.00449999999998</c:v>
                </c:pt>
                <c:pt idx="6528">
                  <c:v>207.03369999999998</c:v>
                </c:pt>
                <c:pt idx="6529">
                  <c:v>207.06700000000001</c:v>
                </c:pt>
                <c:pt idx="6530">
                  <c:v>207.1003</c:v>
                </c:pt>
                <c:pt idx="6531">
                  <c:v>207.13369999999998</c:v>
                </c:pt>
                <c:pt idx="6532">
                  <c:v>207.1628</c:v>
                </c:pt>
                <c:pt idx="6533">
                  <c:v>207.19200000000001</c:v>
                </c:pt>
                <c:pt idx="6534">
                  <c:v>207.2253</c:v>
                </c:pt>
                <c:pt idx="6535">
                  <c:v>207.2587</c:v>
                </c:pt>
                <c:pt idx="6536">
                  <c:v>207.292</c:v>
                </c:pt>
                <c:pt idx="6537">
                  <c:v>207.32120000000072</c:v>
                </c:pt>
                <c:pt idx="6538">
                  <c:v>207.35030000000069</c:v>
                </c:pt>
                <c:pt idx="6539">
                  <c:v>207.3837</c:v>
                </c:pt>
                <c:pt idx="6540">
                  <c:v>207.417</c:v>
                </c:pt>
                <c:pt idx="6541">
                  <c:v>207.45040000000063</c:v>
                </c:pt>
                <c:pt idx="6542">
                  <c:v>207.47949999999997</c:v>
                </c:pt>
                <c:pt idx="6543">
                  <c:v>207.5087</c:v>
                </c:pt>
                <c:pt idx="6544">
                  <c:v>207.542</c:v>
                </c:pt>
                <c:pt idx="6545">
                  <c:v>207.5754</c:v>
                </c:pt>
                <c:pt idx="6546">
                  <c:v>207.60449999999997</c:v>
                </c:pt>
                <c:pt idx="6547">
                  <c:v>207.63369999999998</c:v>
                </c:pt>
                <c:pt idx="6548">
                  <c:v>207.667</c:v>
                </c:pt>
                <c:pt idx="6549">
                  <c:v>207.7004</c:v>
                </c:pt>
                <c:pt idx="6550">
                  <c:v>207.73369999999952</c:v>
                </c:pt>
                <c:pt idx="6551">
                  <c:v>207.7628</c:v>
                </c:pt>
                <c:pt idx="6552">
                  <c:v>207.792</c:v>
                </c:pt>
                <c:pt idx="6553">
                  <c:v>207.82540000000063</c:v>
                </c:pt>
                <c:pt idx="6554">
                  <c:v>207.8587000000006</c:v>
                </c:pt>
                <c:pt idx="6555">
                  <c:v>207.89200000000059</c:v>
                </c:pt>
                <c:pt idx="6556">
                  <c:v>207.9212000000006</c:v>
                </c:pt>
                <c:pt idx="6557">
                  <c:v>207.95040000000063</c:v>
                </c:pt>
                <c:pt idx="6558">
                  <c:v>207.9837</c:v>
                </c:pt>
                <c:pt idx="6559">
                  <c:v>208.017</c:v>
                </c:pt>
                <c:pt idx="6560">
                  <c:v>208.05030000000059</c:v>
                </c:pt>
                <c:pt idx="6561">
                  <c:v>208.07949999999997</c:v>
                </c:pt>
                <c:pt idx="6562">
                  <c:v>208.1087</c:v>
                </c:pt>
                <c:pt idx="6563">
                  <c:v>208.142</c:v>
                </c:pt>
                <c:pt idx="6564">
                  <c:v>208.17529999999999</c:v>
                </c:pt>
                <c:pt idx="6565">
                  <c:v>208.20449999999997</c:v>
                </c:pt>
                <c:pt idx="6566">
                  <c:v>208.23369999999952</c:v>
                </c:pt>
                <c:pt idx="6567">
                  <c:v>208.267</c:v>
                </c:pt>
                <c:pt idx="6568">
                  <c:v>208.30030000000059</c:v>
                </c:pt>
                <c:pt idx="6569">
                  <c:v>208.33369999999999</c:v>
                </c:pt>
                <c:pt idx="6570">
                  <c:v>208.36280000000059</c:v>
                </c:pt>
                <c:pt idx="6571">
                  <c:v>208.39200000000059</c:v>
                </c:pt>
                <c:pt idx="6572">
                  <c:v>208.42530000000059</c:v>
                </c:pt>
                <c:pt idx="6573">
                  <c:v>208.45870000000059</c:v>
                </c:pt>
                <c:pt idx="6574">
                  <c:v>208.49200000000027</c:v>
                </c:pt>
                <c:pt idx="6575">
                  <c:v>208.52120000000059</c:v>
                </c:pt>
                <c:pt idx="6576">
                  <c:v>208.55030000000059</c:v>
                </c:pt>
                <c:pt idx="6577">
                  <c:v>208.58369999999999</c:v>
                </c:pt>
                <c:pt idx="6578">
                  <c:v>208.61699999999999</c:v>
                </c:pt>
                <c:pt idx="6579">
                  <c:v>208.65040000000027</c:v>
                </c:pt>
                <c:pt idx="6580">
                  <c:v>208.67949999999999</c:v>
                </c:pt>
                <c:pt idx="6581">
                  <c:v>208.70869999999999</c:v>
                </c:pt>
                <c:pt idx="6582">
                  <c:v>208.74199999999999</c:v>
                </c:pt>
                <c:pt idx="6583">
                  <c:v>208.77539999999999</c:v>
                </c:pt>
                <c:pt idx="6584">
                  <c:v>208.80450000000002</c:v>
                </c:pt>
                <c:pt idx="6585">
                  <c:v>208.83369999999999</c:v>
                </c:pt>
                <c:pt idx="6586">
                  <c:v>208.86700000000027</c:v>
                </c:pt>
                <c:pt idx="6587">
                  <c:v>208.90040000000027</c:v>
                </c:pt>
                <c:pt idx="6588">
                  <c:v>208.93359999999998</c:v>
                </c:pt>
                <c:pt idx="6589">
                  <c:v>208.96280000000004</c:v>
                </c:pt>
                <c:pt idx="6590">
                  <c:v>208.99200000000027</c:v>
                </c:pt>
                <c:pt idx="6591">
                  <c:v>209.02540000000027</c:v>
                </c:pt>
                <c:pt idx="6592">
                  <c:v>209.05860000000001</c:v>
                </c:pt>
                <c:pt idx="6593">
                  <c:v>209.09200000000001</c:v>
                </c:pt>
                <c:pt idx="6594">
                  <c:v>209.12110000000001</c:v>
                </c:pt>
                <c:pt idx="6595">
                  <c:v>209.15040000000027</c:v>
                </c:pt>
                <c:pt idx="6596">
                  <c:v>209.18359999999998</c:v>
                </c:pt>
                <c:pt idx="6597">
                  <c:v>209.21699999999998</c:v>
                </c:pt>
                <c:pt idx="6598">
                  <c:v>209.25030000000001</c:v>
                </c:pt>
                <c:pt idx="6599">
                  <c:v>209.27949999999996</c:v>
                </c:pt>
                <c:pt idx="6600">
                  <c:v>209.30860000000001</c:v>
                </c:pt>
                <c:pt idx="6601">
                  <c:v>209.34200000000001</c:v>
                </c:pt>
                <c:pt idx="6602">
                  <c:v>209.37530000000001</c:v>
                </c:pt>
                <c:pt idx="6603">
                  <c:v>209.40449999999998</c:v>
                </c:pt>
                <c:pt idx="6604">
                  <c:v>209.43359999999998</c:v>
                </c:pt>
                <c:pt idx="6605">
                  <c:v>209.46700000000001</c:v>
                </c:pt>
                <c:pt idx="6606">
                  <c:v>209.50030000000001</c:v>
                </c:pt>
                <c:pt idx="6607">
                  <c:v>209.53369999999998</c:v>
                </c:pt>
                <c:pt idx="6608">
                  <c:v>209.56280000000001</c:v>
                </c:pt>
                <c:pt idx="6609">
                  <c:v>209.59200000000001</c:v>
                </c:pt>
                <c:pt idx="6610">
                  <c:v>209.62530000000001</c:v>
                </c:pt>
                <c:pt idx="6611">
                  <c:v>209.65870000000001</c:v>
                </c:pt>
                <c:pt idx="6612">
                  <c:v>209.69200000000001</c:v>
                </c:pt>
                <c:pt idx="6613">
                  <c:v>209.72120000000001</c:v>
                </c:pt>
                <c:pt idx="6614">
                  <c:v>209.75030000000001</c:v>
                </c:pt>
                <c:pt idx="6615">
                  <c:v>209.78369999999998</c:v>
                </c:pt>
                <c:pt idx="6616">
                  <c:v>209.81700000000001</c:v>
                </c:pt>
                <c:pt idx="6617">
                  <c:v>209.85030000000069</c:v>
                </c:pt>
                <c:pt idx="6618">
                  <c:v>209.87949999999998</c:v>
                </c:pt>
                <c:pt idx="6619">
                  <c:v>209.90870000000001</c:v>
                </c:pt>
                <c:pt idx="6620">
                  <c:v>209.94200000000001</c:v>
                </c:pt>
                <c:pt idx="6621">
                  <c:v>209.9753</c:v>
                </c:pt>
                <c:pt idx="6622">
                  <c:v>210.00449999999998</c:v>
                </c:pt>
                <c:pt idx="6623">
                  <c:v>210.03369999999998</c:v>
                </c:pt>
                <c:pt idx="6624">
                  <c:v>210.06700000000001</c:v>
                </c:pt>
                <c:pt idx="6625">
                  <c:v>210.1003</c:v>
                </c:pt>
                <c:pt idx="6626">
                  <c:v>210.13369999999998</c:v>
                </c:pt>
                <c:pt idx="6627">
                  <c:v>210.1628</c:v>
                </c:pt>
                <c:pt idx="6628">
                  <c:v>210.19200000000001</c:v>
                </c:pt>
                <c:pt idx="6629">
                  <c:v>210.2253</c:v>
                </c:pt>
                <c:pt idx="6630">
                  <c:v>210.2587</c:v>
                </c:pt>
                <c:pt idx="6631">
                  <c:v>210.292</c:v>
                </c:pt>
                <c:pt idx="6632">
                  <c:v>210.32120000000072</c:v>
                </c:pt>
                <c:pt idx="6633">
                  <c:v>210.35030000000069</c:v>
                </c:pt>
                <c:pt idx="6634">
                  <c:v>210.3837</c:v>
                </c:pt>
                <c:pt idx="6635">
                  <c:v>210.417</c:v>
                </c:pt>
                <c:pt idx="6636">
                  <c:v>210.45040000000063</c:v>
                </c:pt>
                <c:pt idx="6637">
                  <c:v>210.47949999999997</c:v>
                </c:pt>
                <c:pt idx="6638">
                  <c:v>210.5087</c:v>
                </c:pt>
                <c:pt idx="6639">
                  <c:v>210.542</c:v>
                </c:pt>
                <c:pt idx="6640">
                  <c:v>210.5754</c:v>
                </c:pt>
                <c:pt idx="6641">
                  <c:v>210.60449999999997</c:v>
                </c:pt>
                <c:pt idx="6642">
                  <c:v>210.63369999999998</c:v>
                </c:pt>
                <c:pt idx="6643">
                  <c:v>210.667</c:v>
                </c:pt>
                <c:pt idx="6644">
                  <c:v>210.7004</c:v>
                </c:pt>
                <c:pt idx="6645">
                  <c:v>210.73369999999952</c:v>
                </c:pt>
                <c:pt idx="6646">
                  <c:v>210.7628</c:v>
                </c:pt>
                <c:pt idx="6647">
                  <c:v>210.792</c:v>
                </c:pt>
                <c:pt idx="6648">
                  <c:v>210.82540000000063</c:v>
                </c:pt>
                <c:pt idx="6649">
                  <c:v>210.8587000000006</c:v>
                </c:pt>
                <c:pt idx="6650">
                  <c:v>210.89200000000059</c:v>
                </c:pt>
                <c:pt idx="6651">
                  <c:v>210.9212000000006</c:v>
                </c:pt>
                <c:pt idx="6652">
                  <c:v>210.95040000000063</c:v>
                </c:pt>
                <c:pt idx="6653">
                  <c:v>210.9837</c:v>
                </c:pt>
                <c:pt idx="6654">
                  <c:v>211.017</c:v>
                </c:pt>
                <c:pt idx="6655">
                  <c:v>211.05030000000059</c:v>
                </c:pt>
                <c:pt idx="6656">
                  <c:v>211.07949999999997</c:v>
                </c:pt>
                <c:pt idx="6657">
                  <c:v>211.1087</c:v>
                </c:pt>
                <c:pt idx="6658">
                  <c:v>211.142</c:v>
                </c:pt>
                <c:pt idx="6659">
                  <c:v>211.17529999999999</c:v>
                </c:pt>
                <c:pt idx="6660">
                  <c:v>211.20449999999997</c:v>
                </c:pt>
                <c:pt idx="6661">
                  <c:v>211.23369999999952</c:v>
                </c:pt>
                <c:pt idx="6662">
                  <c:v>211.267</c:v>
                </c:pt>
                <c:pt idx="6663">
                  <c:v>211.30030000000059</c:v>
                </c:pt>
                <c:pt idx="6664">
                  <c:v>211.33369999999999</c:v>
                </c:pt>
                <c:pt idx="6665">
                  <c:v>211.36280000000059</c:v>
                </c:pt>
                <c:pt idx="6666">
                  <c:v>211.39200000000059</c:v>
                </c:pt>
                <c:pt idx="6667">
                  <c:v>211.42530000000059</c:v>
                </c:pt>
                <c:pt idx="6668">
                  <c:v>211.45870000000059</c:v>
                </c:pt>
                <c:pt idx="6669">
                  <c:v>211.49200000000027</c:v>
                </c:pt>
                <c:pt idx="6670">
                  <c:v>211.52120000000059</c:v>
                </c:pt>
                <c:pt idx="6671">
                  <c:v>211.55030000000059</c:v>
                </c:pt>
                <c:pt idx="6672">
                  <c:v>211.58369999999999</c:v>
                </c:pt>
                <c:pt idx="6673">
                  <c:v>211.61699999999999</c:v>
                </c:pt>
                <c:pt idx="6674">
                  <c:v>211.65040000000027</c:v>
                </c:pt>
                <c:pt idx="6675">
                  <c:v>211.67949999999999</c:v>
                </c:pt>
                <c:pt idx="6676">
                  <c:v>211.70869999999999</c:v>
                </c:pt>
                <c:pt idx="6677">
                  <c:v>211.74199999999999</c:v>
                </c:pt>
                <c:pt idx="6678">
                  <c:v>211.77539999999999</c:v>
                </c:pt>
                <c:pt idx="6679">
                  <c:v>211.80450000000002</c:v>
                </c:pt>
                <c:pt idx="6680">
                  <c:v>211.83369999999999</c:v>
                </c:pt>
                <c:pt idx="6681">
                  <c:v>211.86700000000027</c:v>
                </c:pt>
                <c:pt idx="6682">
                  <c:v>211.90040000000027</c:v>
                </c:pt>
                <c:pt idx="6683">
                  <c:v>211.93359999999998</c:v>
                </c:pt>
                <c:pt idx="6684">
                  <c:v>211.96280000000004</c:v>
                </c:pt>
                <c:pt idx="6685">
                  <c:v>211.99200000000027</c:v>
                </c:pt>
                <c:pt idx="6686">
                  <c:v>212.02540000000027</c:v>
                </c:pt>
                <c:pt idx="6687">
                  <c:v>212.05860000000001</c:v>
                </c:pt>
                <c:pt idx="6688">
                  <c:v>212.09200000000001</c:v>
                </c:pt>
                <c:pt idx="6689">
                  <c:v>212.12110000000001</c:v>
                </c:pt>
                <c:pt idx="6690">
                  <c:v>212.15040000000027</c:v>
                </c:pt>
                <c:pt idx="6691">
                  <c:v>212.18359999999998</c:v>
                </c:pt>
                <c:pt idx="6692">
                  <c:v>212.21699999999998</c:v>
                </c:pt>
                <c:pt idx="6693">
                  <c:v>212.25030000000001</c:v>
                </c:pt>
                <c:pt idx="6694">
                  <c:v>212.27949999999996</c:v>
                </c:pt>
                <c:pt idx="6695">
                  <c:v>212.30860000000001</c:v>
                </c:pt>
                <c:pt idx="6696">
                  <c:v>212.34200000000001</c:v>
                </c:pt>
                <c:pt idx="6697">
                  <c:v>212.37530000000001</c:v>
                </c:pt>
                <c:pt idx="6698">
                  <c:v>212.40449999999998</c:v>
                </c:pt>
                <c:pt idx="6699">
                  <c:v>212.43359999999998</c:v>
                </c:pt>
                <c:pt idx="6700">
                  <c:v>212.46700000000001</c:v>
                </c:pt>
                <c:pt idx="6701">
                  <c:v>212.50030000000001</c:v>
                </c:pt>
                <c:pt idx="6702">
                  <c:v>212.53369999999998</c:v>
                </c:pt>
                <c:pt idx="6703">
                  <c:v>212.56280000000001</c:v>
                </c:pt>
                <c:pt idx="6704">
                  <c:v>212.59200000000001</c:v>
                </c:pt>
                <c:pt idx="6705">
                  <c:v>212.62530000000001</c:v>
                </c:pt>
                <c:pt idx="6706">
                  <c:v>212.65870000000001</c:v>
                </c:pt>
                <c:pt idx="6707">
                  <c:v>212.69200000000001</c:v>
                </c:pt>
                <c:pt idx="6708">
                  <c:v>212.72120000000001</c:v>
                </c:pt>
                <c:pt idx="6709">
                  <c:v>212.75030000000001</c:v>
                </c:pt>
                <c:pt idx="6710">
                  <c:v>212.78369999999998</c:v>
                </c:pt>
                <c:pt idx="6711">
                  <c:v>212.81700000000001</c:v>
                </c:pt>
                <c:pt idx="6712">
                  <c:v>212.85030000000069</c:v>
                </c:pt>
                <c:pt idx="6713">
                  <c:v>212.87949999999998</c:v>
                </c:pt>
                <c:pt idx="6714">
                  <c:v>212.90870000000001</c:v>
                </c:pt>
                <c:pt idx="6715">
                  <c:v>212.94200000000001</c:v>
                </c:pt>
                <c:pt idx="6716">
                  <c:v>212.9753</c:v>
                </c:pt>
                <c:pt idx="6717">
                  <c:v>213.00449999999998</c:v>
                </c:pt>
                <c:pt idx="6718">
                  <c:v>213.03369999999998</c:v>
                </c:pt>
                <c:pt idx="6719">
                  <c:v>213.06700000000001</c:v>
                </c:pt>
                <c:pt idx="6720">
                  <c:v>213.1003</c:v>
                </c:pt>
                <c:pt idx="6721">
                  <c:v>213.13369999999998</c:v>
                </c:pt>
                <c:pt idx="6722">
                  <c:v>213.1628</c:v>
                </c:pt>
                <c:pt idx="6723">
                  <c:v>213.19200000000001</c:v>
                </c:pt>
                <c:pt idx="6724">
                  <c:v>213.2253</c:v>
                </c:pt>
                <c:pt idx="6725">
                  <c:v>213.2587</c:v>
                </c:pt>
                <c:pt idx="6726">
                  <c:v>213.292</c:v>
                </c:pt>
                <c:pt idx="6727">
                  <c:v>213.32120000000072</c:v>
                </c:pt>
                <c:pt idx="6728">
                  <c:v>213.35030000000069</c:v>
                </c:pt>
                <c:pt idx="6729">
                  <c:v>213.3837</c:v>
                </c:pt>
                <c:pt idx="6730">
                  <c:v>213.417</c:v>
                </c:pt>
                <c:pt idx="6731">
                  <c:v>213.45040000000063</c:v>
                </c:pt>
                <c:pt idx="6732">
                  <c:v>213.47949999999997</c:v>
                </c:pt>
                <c:pt idx="6733">
                  <c:v>213.5087</c:v>
                </c:pt>
                <c:pt idx="6734">
                  <c:v>213.542</c:v>
                </c:pt>
                <c:pt idx="6735">
                  <c:v>213.5754</c:v>
                </c:pt>
                <c:pt idx="6736">
                  <c:v>213.60449999999997</c:v>
                </c:pt>
                <c:pt idx="6737">
                  <c:v>213.63369999999998</c:v>
                </c:pt>
                <c:pt idx="6738">
                  <c:v>213.667</c:v>
                </c:pt>
                <c:pt idx="6739">
                  <c:v>213.7004</c:v>
                </c:pt>
                <c:pt idx="6740">
                  <c:v>213.73369999999952</c:v>
                </c:pt>
                <c:pt idx="6741">
                  <c:v>213.7628</c:v>
                </c:pt>
                <c:pt idx="6742">
                  <c:v>213.792</c:v>
                </c:pt>
                <c:pt idx="6743">
                  <c:v>213.82540000000063</c:v>
                </c:pt>
                <c:pt idx="6744">
                  <c:v>213.8587000000006</c:v>
                </c:pt>
                <c:pt idx="6745">
                  <c:v>213.89200000000059</c:v>
                </c:pt>
                <c:pt idx="6746">
                  <c:v>213.9212000000006</c:v>
                </c:pt>
                <c:pt idx="6747">
                  <c:v>213.95040000000063</c:v>
                </c:pt>
                <c:pt idx="6748">
                  <c:v>213.9837</c:v>
                </c:pt>
                <c:pt idx="6749">
                  <c:v>214.017</c:v>
                </c:pt>
                <c:pt idx="6750">
                  <c:v>214.05030000000059</c:v>
                </c:pt>
                <c:pt idx="6751">
                  <c:v>214.07949999999997</c:v>
                </c:pt>
                <c:pt idx="6752">
                  <c:v>214.1087</c:v>
                </c:pt>
                <c:pt idx="6753">
                  <c:v>214.142</c:v>
                </c:pt>
                <c:pt idx="6754">
                  <c:v>214.17529999999999</c:v>
                </c:pt>
                <c:pt idx="6755">
                  <c:v>214.20449999999997</c:v>
                </c:pt>
                <c:pt idx="6756">
                  <c:v>214.23369999999952</c:v>
                </c:pt>
                <c:pt idx="6757">
                  <c:v>214.267</c:v>
                </c:pt>
                <c:pt idx="6758">
                  <c:v>214.30030000000059</c:v>
                </c:pt>
                <c:pt idx="6759">
                  <c:v>214.33369999999999</c:v>
                </c:pt>
                <c:pt idx="6760">
                  <c:v>214.36280000000059</c:v>
                </c:pt>
                <c:pt idx="6761">
                  <c:v>214.39200000000059</c:v>
                </c:pt>
                <c:pt idx="6762">
                  <c:v>214.42530000000059</c:v>
                </c:pt>
                <c:pt idx="6763">
                  <c:v>214.45870000000059</c:v>
                </c:pt>
                <c:pt idx="6764">
                  <c:v>214.49200000000027</c:v>
                </c:pt>
                <c:pt idx="6765">
                  <c:v>214.52120000000059</c:v>
                </c:pt>
                <c:pt idx="6766">
                  <c:v>214.55030000000059</c:v>
                </c:pt>
                <c:pt idx="6767">
                  <c:v>214.58369999999999</c:v>
                </c:pt>
                <c:pt idx="6768">
                  <c:v>214.61699999999999</c:v>
                </c:pt>
                <c:pt idx="6769">
                  <c:v>214.65040000000027</c:v>
                </c:pt>
                <c:pt idx="6770">
                  <c:v>214.67949999999999</c:v>
                </c:pt>
                <c:pt idx="6771">
                  <c:v>214.70869999999999</c:v>
                </c:pt>
                <c:pt idx="6772">
                  <c:v>214.74199999999999</c:v>
                </c:pt>
                <c:pt idx="6773">
                  <c:v>214.77539999999999</c:v>
                </c:pt>
                <c:pt idx="6774">
                  <c:v>214.80450000000002</c:v>
                </c:pt>
                <c:pt idx="6775">
                  <c:v>214.83369999999999</c:v>
                </c:pt>
                <c:pt idx="6776">
                  <c:v>214.86700000000027</c:v>
                </c:pt>
                <c:pt idx="6777">
                  <c:v>214.90040000000027</c:v>
                </c:pt>
                <c:pt idx="6778">
                  <c:v>214.93359999999998</c:v>
                </c:pt>
                <c:pt idx="6779">
                  <c:v>214.96280000000004</c:v>
                </c:pt>
                <c:pt idx="6780">
                  <c:v>214.99200000000027</c:v>
                </c:pt>
                <c:pt idx="6781">
                  <c:v>215.02540000000027</c:v>
                </c:pt>
                <c:pt idx="6782">
                  <c:v>215.05860000000001</c:v>
                </c:pt>
                <c:pt idx="6783">
                  <c:v>215.09200000000001</c:v>
                </c:pt>
                <c:pt idx="6784">
                  <c:v>215.12110000000001</c:v>
                </c:pt>
                <c:pt idx="6785">
                  <c:v>215.15040000000027</c:v>
                </c:pt>
                <c:pt idx="6786">
                  <c:v>215.18359999999998</c:v>
                </c:pt>
                <c:pt idx="6787">
                  <c:v>215.21699999999998</c:v>
                </c:pt>
                <c:pt idx="6788">
                  <c:v>215.25030000000001</c:v>
                </c:pt>
                <c:pt idx="6789">
                  <c:v>215.27949999999996</c:v>
                </c:pt>
                <c:pt idx="6790">
                  <c:v>215.30860000000001</c:v>
                </c:pt>
                <c:pt idx="6791">
                  <c:v>215.34200000000001</c:v>
                </c:pt>
                <c:pt idx="6792">
                  <c:v>215.37530000000001</c:v>
                </c:pt>
                <c:pt idx="6793">
                  <c:v>215.40449999999998</c:v>
                </c:pt>
                <c:pt idx="6794">
                  <c:v>215.43359999999998</c:v>
                </c:pt>
                <c:pt idx="6795">
                  <c:v>215.46700000000001</c:v>
                </c:pt>
                <c:pt idx="6796">
                  <c:v>215.50030000000001</c:v>
                </c:pt>
                <c:pt idx="6797">
                  <c:v>215.53369999999998</c:v>
                </c:pt>
                <c:pt idx="6798">
                  <c:v>215.56280000000001</c:v>
                </c:pt>
                <c:pt idx="6799">
                  <c:v>215.59200000000001</c:v>
                </c:pt>
                <c:pt idx="6800">
                  <c:v>215.62530000000001</c:v>
                </c:pt>
                <c:pt idx="6801">
                  <c:v>215.65870000000001</c:v>
                </c:pt>
                <c:pt idx="6802">
                  <c:v>215.69200000000001</c:v>
                </c:pt>
                <c:pt idx="6803">
                  <c:v>215.72120000000001</c:v>
                </c:pt>
                <c:pt idx="6804">
                  <c:v>215.75030000000001</c:v>
                </c:pt>
                <c:pt idx="6805">
                  <c:v>215.78369999999998</c:v>
                </c:pt>
                <c:pt idx="6806">
                  <c:v>215.81700000000001</c:v>
                </c:pt>
                <c:pt idx="6807">
                  <c:v>215.85030000000069</c:v>
                </c:pt>
                <c:pt idx="6808">
                  <c:v>215.87949999999998</c:v>
                </c:pt>
                <c:pt idx="6809">
                  <c:v>215.90870000000001</c:v>
                </c:pt>
                <c:pt idx="6810">
                  <c:v>215.94200000000001</c:v>
                </c:pt>
                <c:pt idx="6811">
                  <c:v>215.9753</c:v>
                </c:pt>
                <c:pt idx="6812">
                  <c:v>216.00449999999998</c:v>
                </c:pt>
                <c:pt idx="6813">
                  <c:v>216.03369999999998</c:v>
                </c:pt>
                <c:pt idx="6814">
                  <c:v>216.06700000000001</c:v>
                </c:pt>
                <c:pt idx="6815">
                  <c:v>216.1003</c:v>
                </c:pt>
                <c:pt idx="6816">
                  <c:v>216.13369999999998</c:v>
                </c:pt>
                <c:pt idx="6817">
                  <c:v>216.1628</c:v>
                </c:pt>
                <c:pt idx="6818">
                  <c:v>216.19200000000001</c:v>
                </c:pt>
                <c:pt idx="6819">
                  <c:v>216.2253</c:v>
                </c:pt>
                <c:pt idx="6820">
                  <c:v>216.2587</c:v>
                </c:pt>
                <c:pt idx="6821">
                  <c:v>216.292</c:v>
                </c:pt>
                <c:pt idx="6822">
                  <c:v>216.32120000000072</c:v>
                </c:pt>
                <c:pt idx="6823">
                  <c:v>216.35030000000069</c:v>
                </c:pt>
                <c:pt idx="6824">
                  <c:v>216.3837</c:v>
                </c:pt>
                <c:pt idx="6825">
                  <c:v>216.417</c:v>
                </c:pt>
                <c:pt idx="6826">
                  <c:v>216.45040000000063</c:v>
                </c:pt>
                <c:pt idx="6827">
                  <c:v>216.47949999999997</c:v>
                </c:pt>
                <c:pt idx="6828">
                  <c:v>216.5087</c:v>
                </c:pt>
                <c:pt idx="6829">
                  <c:v>216.542</c:v>
                </c:pt>
                <c:pt idx="6830">
                  <c:v>216.5754</c:v>
                </c:pt>
                <c:pt idx="6831">
                  <c:v>216.60449999999997</c:v>
                </c:pt>
                <c:pt idx="6832">
                  <c:v>216.63369999999998</c:v>
                </c:pt>
                <c:pt idx="6833">
                  <c:v>216.667</c:v>
                </c:pt>
                <c:pt idx="6834">
                  <c:v>216.7004</c:v>
                </c:pt>
                <c:pt idx="6835">
                  <c:v>216.73369999999952</c:v>
                </c:pt>
                <c:pt idx="6836">
                  <c:v>216.7628</c:v>
                </c:pt>
                <c:pt idx="6837">
                  <c:v>216.792</c:v>
                </c:pt>
                <c:pt idx="6838">
                  <c:v>216.82540000000063</c:v>
                </c:pt>
                <c:pt idx="6839">
                  <c:v>216.8587000000006</c:v>
                </c:pt>
                <c:pt idx="6840">
                  <c:v>216.89200000000059</c:v>
                </c:pt>
                <c:pt idx="6841">
                  <c:v>216.9212000000006</c:v>
                </c:pt>
                <c:pt idx="6842">
                  <c:v>216.95040000000063</c:v>
                </c:pt>
                <c:pt idx="6843">
                  <c:v>216.9837</c:v>
                </c:pt>
                <c:pt idx="6844">
                  <c:v>217.017</c:v>
                </c:pt>
                <c:pt idx="6845">
                  <c:v>217.05030000000059</c:v>
                </c:pt>
                <c:pt idx="6846">
                  <c:v>217.07949999999997</c:v>
                </c:pt>
                <c:pt idx="6847">
                  <c:v>217.1087</c:v>
                </c:pt>
                <c:pt idx="6848">
                  <c:v>217.142</c:v>
                </c:pt>
                <c:pt idx="6849">
                  <c:v>217.17529999999999</c:v>
                </c:pt>
                <c:pt idx="6850">
                  <c:v>217.20449999999997</c:v>
                </c:pt>
                <c:pt idx="6851">
                  <c:v>217.23369999999952</c:v>
                </c:pt>
                <c:pt idx="6852">
                  <c:v>217.267</c:v>
                </c:pt>
                <c:pt idx="6853">
                  <c:v>217.30030000000059</c:v>
                </c:pt>
                <c:pt idx="6854">
                  <c:v>217.33369999999999</c:v>
                </c:pt>
                <c:pt idx="6855">
                  <c:v>217.36280000000059</c:v>
                </c:pt>
                <c:pt idx="6856">
                  <c:v>217.39200000000059</c:v>
                </c:pt>
                <c:pt idx="6857">
                  <c:v>217.42530000000059</c:v>
                </c:pt>
                <c:pt idx="6858">
                  <c:v>217.45870000000059</c:v>
                </c:pt>
                <c:pt idx="6859">
                  <c:v>217.49200000000027</c:v>
                </c:pt>
                <c:pt idx="6860">
                  <c:v>217.52120000000059</c:v>
                </c:pt>
                <c:pt idx="6861">
                  <c:v>217.55030000000059</c:v>
                </c:pt>
                <c:pt idx="6862">
                  <c:v>217.58369999999999</c:v>
                </c:pt>
                <c:pt idx="6863">
                  <c:v>217.61699999999999</c:v>
                </c:pt>
                <c:pt idx="6864">
                  <c:v>217.65040000000027</c:v>
                </c:pt>
                <c:pt idx="6865">
                  <c:v>217.67949999999999</c:v>
                </c:pt>
                <c:pt idx="6866">
                  <c:v>217.70869999999999</c:v>
                </c:pt>
                <c:pt idx="6867">
                  <c:v>217.74199999999999</c:v>
                </c:pt>
                <c:pt idx="6868">
                  <c:v>217.77539999999999</c:v>
                </c:pt>
                <c:pt idx="6869">
                  <c:v>217.80450000000002</c:v>
                </c:pt>
                <c:pt idx="6870">
                  <c:v>217.83369999999999</c:v>
                </c:pt>
                <c:pt idx="6871">
                  <c:v>217.86700000000027</c:v>
                </c:pt>
                <c:pt idx="6872">
                  <c:v>217.90040000000027</c:v>
                </c:pt>
                <c:pt idx="6873">
                  <c:v>217.93359999999998</c:v>
                </c:pt>
                <c:pt idx="6874">
                  <c:v>217.96280000000004</c:v>
                </c:pt>
                <c:pt idx="6875">
                  <c:v>217.99200000000027</c:v>
                </c:pt>
                <c:pt idx="6876">
                  <c:v>218.02540000000027</c:v>
                </c:pt>
                <c:pt idx="6877">
                  <c:v>218.05860000000001</c:v>
                </c:pt>
                <c:pt idx="6878">
                  <c:v>218.09200000000001</c:v>
                </c:pt>
                <c:pt idx="6879">
                  <c:v>218.12110000000001</c:v>
                </c:pt>
                <c:pt idx="6880">
                  <c:v>218.15040000000027</c:v>
                </c:pt>
                <c:pt idx="6881">
                  <c:v>218.18359999999998</c:v>
                </c:pt>
                <c:pt idx="6882">
                  <c:v>218.21699999999998</c:v>
                </c:pt>
                <c:pt idx="6883">
                  <c:v>218.25030000000001</c:v>
                </c:pt>
                <c:pt idx="6884">
                  <c:v>218.27949999999996</c:v>
                </c:pt>
                <c:pt idx="6885">
                  <c:v>218.30860000000001</c:v>
                </c:pt>
                <c:pt idx="6886">
                  <c:v>218.34200000000001</c:v>
                </c:pt>
                <c:pt idx="6887">
                  <c:v>218.37530000000001</c:v>
                </c:pt>
                <c:pt idx="6888">
                  <c:v>218.40449999999998</c:v>
                </c:pt>
                <c:pt idx="6889">
                  <c:v>218.43359999999998</c:v>
                </c:pt>
                <c:pt idx="6890">
                  <c:v>218.46700000000001</c:v>
                </c:pt>
                <c:pt idx="6891">
                  <c:v>218.50030000000001</c:v>
                </c:pt>
                <c:pt idx="6892">
                  <c:v>218.53369999999998</c:v>
                </c:pt>
                <c:pt idx="6893">
                  <c:v>218.56280000000001</c:v>
                </c:pt>
                <c:pt idx="6894">
                  <c:v>218.59200000000001</c:v>
                </c:pt>
                <c:pt idx="6895">
                  <c:v>218.62530000000001</c:v>
                </c:pt>
                <c:pt idx="6896">
                  <c:v>218.65870000000001</c:v>
                </c:pt>
                <c:pt idx="6897">
                  <c:v>218.69200000000001</c:v>
                </c:pt>
                <c:pt idx="6898">
                  <c:v>218.72120000000001</c:v>
                </c:pt>
                <c:pt idx="6899">
                  <c:v>218.75030000000001</c:v>
                </c:pt>
                <c:pt idx="6900">
                  <c:v>218.78369999999998</c:v>
                </c:pt>
                <c:pt idx="6901">
                  <c:v>218.81700000000001</c:v>
                </c:pt>
                <c:pt idx="6902">
                  <c:v>218.85030000000069</c:v>
                </c:pt>
                <c:pt idx="6903">
                  <c:v>218.87949999999998</c:v>
                </c:pt>
                <c:pt idx="6904">
                  <c:v>218.90870000000001</c:v>
                </c:pt>
                <c:pt idx="6905">
                  <c:v>218.94200000000001</c:v>
                </c:pt>
                <c:pt idx="6906">
                  <c:v>218.9753</c:v>
                </c:pt>
                <c:pt idx="6907">
                  <c:v>219.00449999999998</c:v>
                </c:pt>
                <c:pt idx="6908">
                  <c:v>219.03369999999998</c:v>
                </c:pt>
                <c:pt idx="6909">
                  <c:v>219.06700000000001</c:v>
                </c:pt>
                <c:pt idx="6910">
                  <c:v>219.1003</c:v>
                </c:pt>
                <c:pt idx="6911">
                  <c:v>219.13369999999998</c:v>
                </c:pt>
                <c:pt idx="6912">
                  <c:v>219.1628</c:v>
                </c:pt>
                <c:pt idx="6913">
                  <c:v>219.19200000000001</c:v>
                </c:pt>
                <c:pt idx="6914">
                  <c:v>219.2253</c:v>
                </c:pt>
                <c:pt idx="6915">
                  <c:v>219.2587</c:v>
                </c:pt>
                <c:pt idx="6916">
                  <c:v>219.292</c:v>
                </c:pt>
                <c:pt idx="6917">
                  <c:v>219.32120000000072</c:v>
                </c:pt>
                <c:pt idx="6918">
                  <c:v>219.35030000000069</c:v>
                </c:pt>
                <c:pt idx="6919">
                  <c:v>219.3837</c:v>
                </c:pt>
                <c:pt idx="6920">
                  <c:v>219.417</c:v>
                </c:pt>
                <c:pt idx="6921">
                  <c:v>219.45040000000063</c:v>
                </c:pt>
                <c:pt idx="6922">
                  <c:v>219.47949999999997</c:v>
                </c:pt>
                <c:pt idx="6923">
                  <c:v>219.5087</c:v>
                </c:pt>
                <c:pt idx="6924">
                  <c:v>219.542</c:v>
                </c:pt>
                <c:pt idx="6925">
                  <c:v>219.5754</c:v>
                </c:pt>
                <c:pt idx="6926">
                  <c:v>219.60449999999997</c:v>
                </c:pt>
                <c:pt idx="6927">
                  <c:v>219.63369999999998</c:v>
                </c:pt>
                <c:pt idx="6928">
                  <c:v>219.667</c:v>
                </c:pt>
                <c:pt idx="6929">
                  <c:v>219.7004</c:v>
                </c:pt>
                <c:pt idx="6930">
                  <c:v>219.73369999999952</c:v>
                </c:pt>
                <c:pt idx="6931">
                  <c:v>219.7628</c:v>
                </c:pt>
                <c:pt idx="6932">
                  <c:v>219.792</c:v>
                </c:pt>
                <c:pt idx="6933">
                  <c:v>219.82540000000063</c:v>
                </c:pt>
                <c:pt idx="6934">
                  <c:v>219.8587000000006</c:v>
                </c:pt>
                <c:pt idx="6935">
                  <c:v>219.89200000000059</c:v>
                </c:pt>
                <c:pt idx="6936">
                  <c:v>219.9212000000006</c:v>
                </c:pt>
                <c:pt idx="6937">
                  <c:v>219.95040000000063</c:v>
                </c:pt>
                <c:pt idx="6938">
                  <c:v>219.9837</c:v>
                </c:pt>
                <c:pt idx="6939">
                  <c:v>220.017</c:v>
                </c:pt>
                <c:pt idx="6940">
                  <c:v>220.05030000000059</c:v>
                </c:pt>
                <c:pt idx="6941">
                  <c:v>220.07949999999997</c:v>
                </c:pt>
                <c:pt idx="6942">
                  <c:v>220.1087</c:v>
                </c:pt>
                <c:pt idx="6943">
                  <c:v>220.142</c:v>
                </c:pt>
                <c:pt idx="6944">
                  <c:v>220.17529999999999</c:v>
                </c:pt>
                <c:pt idx="6945">
                  <c:v>220.20449999999997</c:v>
                </c:pt>
                <c:pt idx="6946">
                  <c:v>220.23369999999952</c:v>
                </c:pt>
                <c:pt idx="6947">
                  <c:v>220.267</c:v>
                </c:pt>
                <c:pt idx="6948">
                  <c:v>220.30030000000059</c:v>
                </c:pt>
                <c:pt idx="6949">
                  <c:v>220.33369999999999</c:v>
                </c:pt>
                <c:pt idx="6950">
                  <c:v>220.36280000000059</c:v>
                </c:pt>
                <c:pt idx="6951">
                  <c:v>220.39200000000059</c:v>
                </c:pt>
                <c:pt idx="6952">
                  <c:v>220.42530000000059</c:v>
                </c:pt>
                <c:pt idx="6953">
                  <c:v>220.45870000000059</c:v>
                </c:pt>
                <c:pt idx="6954">
                  <c:v>220.49200000000027</c:v>
                </c:pt>
                <c:pt idx="6955">
                  <c:v>220.52120000000059</c:v>
                </c:pt>
                <c:pt idx="6956">
                  <c:v>220.55030000000059</c:v>
                </c:pt>
                <c:pt idx="6957">
                  <c:v>220.58369999999999</c:v>
                </c:pt>
                <c:pt idx="6958">
                  <c:v>220.61699999999999</c:v>
                </c:pt>
                <c:pt idx="6959">
                  <c:v>220.65040000000027</c:v>
                </c:pt>
                <c:pt idx="6960">
                  <c:v>220.67949999999999</c:v>
                </c:pt>
                <c:pt idx="6961">
                  <c:v>220.70869999999999</c:v>
                </c:pt>
                <c:pt idx="6962">
                  <c:v>220.74199999999999</c:v>
                </c:pt>
                <c:pt idx="6963">
                  <c:v>220.77539999999999</c:v>
                </c:pt>
                <c:pt idx="6964">
                  <c:v>220.80450000000002</c:v>
                </c:pt>
                <c:pt idx="6965">
                  <c:v>220.83369999999999</c:v>
                </c:pt>
                <c:pt idx="6966">
                  <c:v>220.86700000000027</c:v>
                </c:pt>
                <c:pt idx="6967">
                  <c:v>220.90040000000027</c:v>
                </c:pt>
                <c:pt idx="6968">
                  <c:v>220.93359999999998</c:v>
                </c:pt>
                <c:pt idx="6969">
                  <c:v>220.96280000000004</c:v>
                </c:pt>
                <c:pt idx="6970">
                  <c:v>220.99200000000027</c:v>
                </c:pt>
                <c:pt idx="6971">
                  <c:v>221.02540000000027</c:v>
                </c:pt>
                <c:pt idx="6972">
                  <c:v>221.05860000000001</c:v>
                </c:pt>
                <c:pt idx="6973">
                  <c:v>221.09200000000001</c:v>
                </c:pt>
                <c:pt idx="6974">
                  <c:v>221.12110000000001</c:v>
                </c:pt>
                <c:pt idx="6975">
                  <c:v>221.15040000000027</c:v>
                </c:pt>
                <c:pt idx="6976">
                  <c:v>221.18359999999998</c:v>
                </c:pt>
                <c:pt idx="6977">
                  <c:v>221.21699999999998</c:v>
                </c:pt>
                <c:pt idx="6978">
                  <c:v>221.25030000000001</c:v>
                </c:pt>
                <c:pt idx="6979">
                  <c:v>221.27949999999996</c:v>
                </c:pt>
                <c:pt idx="6980">
                  <c:v>221.30860000000001</c:v>
                </c:pt>
                <c:pt idx="6981">
                  <c:v>221.34200000000001</c:v>
                </c:pt>
                <c:pt idx="6982">
                  <c:v>221.37530000000001</c:v>
                </c:pt>
                <c:pt idx="6983">
                  <c:v>221.40449999999998</c:v>
                </c:pt>
                <c:pt idx="6984">
                  <c:v>221.43359999999998</c:v>
                </c:pt>
                <c:pt idx="6985">
                  <c:v>221.46700000000001</c:v>
                </c:pt>
                <c:pt idx="6986">
                  <c:v>221.50030000000001</c:v>
                </c:pt>
                <c:pt idx="6987">
                  <c:v>221.53369999999998</c:v>
                </c:pt>
                <c:pt idx="6988">
                  <c:v>221.56280000000001</c:v>
                </c:pt>
                <c:pt idx="6989">
                  <c:v>221.59200000000001</c:v>
                </c:pt>
                <c:pt idx="6990">
                  <c:v>221.62530000000001</c:v>
                </c:pt>
                <c:pt idx="6991">
                  <c:v>221.65870000000001</c:v>
                </c:pt>
                <c:pt idx="6992">
                  <c:v>221.69200000000001</c:v>
                </c:pt>
                <c:pt idx="6993">
                  <c:v>221.72120000000001</c:v>
                </c:pt>
                <c:pt idx="6994">
                  <c:v>221.75030000000001</c:v>
                </c:pt>
                <c:pt idx="6995">
                  <c:v>221.78369999999998</c:v>
                </c:pt>
                <c:pt idx="6996">
                  <c:v>221.81700000000001</c:v>
                </c:pt>
                <c:pt idx="6997">
                  <c:v>221.85030000000069</c:v>
                </c:pt>
                <c:pt idx="6998">
                  <c:v>221.87949999999998</c:v>
                </c:pt>
                <c:pt idx="6999">
                  <c:v>221.90870000000001</c:v>
                </c:pt>
                <c:pt idx="7000">
                  <c:v>221.94200000000001</c:v>
                </c:pt>
                <c:pt idx="7001">
                  <c:v>221.9753</c:v>
                </c:pt>
                <c:pt idx="7002">
                  <c:v>222.00449999999998</c:v>
                </c:pt>
                <c:pt idx="7003">
                  <c:v>222.03369999999998</c:v>
                </c:pt>
                <c:pt idx="7004">
                  <c:v>222.06700000000001</c:v>
                </c:pt>
                <c:pt idx="7005">
                  <c:v>222.1003</c:v>
                </c:pt>
                <c:pt idx="7006">
                  <c:v>222.13369999999998</c:v>
                </c:pt>
                <c:pt idx="7007">
                  <c:v>222.1628</c:v>
                </c:pt>
                <c:pt idx="7008">
                  <c:v>222.19200000000001</c:v>
                </c:pt>
                <c:pt idx="7009">
                  <c:v>222.2253</c:v>
                </c:pt>
                <c:pt idx="7010">
                  <c:v>222.2587</c:v>
                </c:pt>
                <c:pt idx="7011">
                  <c:v>222.292</c:v>
                </c:pt>
                <c:pt idx="7012">
                  <c:v>222.32120000000072</c:v>
                </c:pt>
                <c:pt idx="7013">
                  <c:v>222.35030000000069</c:v>
                </c:pt>
                <c:pt idx="7014">
                  <c:v>222.3837</c:v>
                </c:pt>
                <c:pt idx="7015">
                  <c:v>222.417</c:v>
                </c:pt>
                <c:pt idx="7016">
                  <c:v>222.45040000000063</c:v>
                </c:pt>
                <c:pt idx="7017">
                  <c:v>222.47949999999997</c:v>
                </c:pt>
                <c:pt idx="7018">
                  <c:v>222.5087</c:v>
                </c:pt>
                <c:pt idx="7019">
                  <c:v>222.542</c:v>
                </c:pt>
                <c:pt idx="7020">
                  <c:v>222.5754</c:v>
                </c:pt>
                <c:pt idx="7021">
                  <c:v>222.60449999999997</c:v>
                </c:pt>
                <c:pt idx="7022">
                  <c:v>222.63369999999998</c:v>
                </c:pt>
                <c:pt idx="7023">
                  <c:v>222.667</c:v>
                </c:pt>
                <c:pt idx="7024">
                  <c:v>222.7004</c:v>
                </c:pt>
                <c:pt idx="7025">
                  <c:v>222.73369999999952</c:v>
                </c:pt>
                <c:pt idx="7026">
                  <c:v>222.7628</c:v>
                </c:pt>
                <c:pt idx="7027">
                  <c:v>222.792</c:v>
                </c:pt>
                <c:pt idx="7028">
                  <c:v>222.82540000000063</c:v>
                </c:pt>
                <c:pt idx="7029">
                  <c:v>222.8587000000006</c:v>
                </c:pt>
                <c:pt idx="7030">
                  <c:v>222.89200000000059</c:v>
                </c:pt>
                <c:pt idx="7031">
                  <c:v>222.9212000000006</c:v>
                </c:pt>
                <c:pt idx="7032">
                  <c:v>222.95040000000063</c:v>
                </c:pt>
                <c:pt idx="7033">
                  <c:v>222.9837</c:v>
                </c:pt>
                <c:pt idx="7034">
                  <c:v>223.017</c:v>
                </c:pt>
                <c:pt idx="7035">
                  <c:v>223.05030000000059</c:v>
                </c:pt>
                <c:pt idx="7036">
                  <c:v>223.07949999999997</c:v>
                </c:pt>
                <c:pt idx="7037">
                  <c:v>223.1087</c:v>
                </c:pt>
                <c:pt idx="7038">
                  <c:v>223.142</c:v>
                </c:pt>
                <c:pt idx="7039">
                  <c:v>223.17529999999999</c:v>
                </c:pt>
                <c:pt idx="7040">
                  <c:v>223.20449999999997</c:v>
                </c:pt>
                <c:pt idx="7041">
                  <c:v>223.23369999999952</c:v>
                </c:pt>
                <c:pt idx="7042">
                  <c:v>223.267</c:v>
                </c:pt>
                <c:pt idx="7043">
                  <c:v>223.30030000000059</c:v>
                </c:pt>
                <c:pt idx="7044">
                  <c:v>223.33369999999999</c:v>
                </c:pt>
                <c:pt idx="7045">
                  <c:v>223.36280000000059</c:v>
                </c:pt>
                <c:pt idx="7046">
                  <c:v>223.39200000000059</c:v>
                </c:pt>
                <c:pt idx="7047">
                  <c:v>223.42530000000059</c:v>
                </c:pt>
                <c:pt idx="7048">
                  <c:v>223.45870000000059</c:v>
                </c:pt>
                <c:pt idx="7049">
                  <c:v>223.49200000000027</c:v>
                </c:pt>
                <c:pt idx="7050">
                  <c:v>223.52120000000059</c:v>
                </c:pt>
                <c:pt idx="7051">
                  <c:v>223.55030000000059</c:v>
                </c:pt>
                <c:pt idx="7052">
                  <c:v>223.58369999999999</c:v>
                </c:pt>
                <c:pt idx="7053">
                  <c:v>223.61699999999999</c:v>
                </c:pt>
                <c:pt idx="7054">
                  <c:v>223.65040000000027</c:v>
                </c:pt>
                <c:pt idx="7055">
                  <c:v>223.67949999999999</c:v>
                </c:pt>
                <c:pt idx="7056">
                  <c:v>223.70869999999999</c:v>
                </c:pt>
                <c:pt idx="7057">
                  <c:v>223.74199999999999</c:v>
                </c:pt>
                <c:pt idx="7058">
                  <c:v>223.77539999999999</c:v>
                </c:pt>
                <c:pt idx="7059">
                  <c:v>223.80450000000002</c:v>
                </c:pt>
                <c:pt idx="7060">
                  <c:v>223.83369999999999</c:v>
                </c:pt>
                <c:pt idx="7061">
                  <c:v>223.86700000000027</c:v>
                </c:pt>
                <c:pt idx="7062">
                  <c:v>223.90040000000027</c:v>
                </c:pt>
                <c:pt idx="7063">
                  <c:v>223.93359999999998</c:v>
                </c:pt>
                <c:pt idx="7064">
                  <c:v>223.96280000000004</c:v>
                </c:pt>
                <c:pt idx="7065">
                  <c:v>223.99200000000027</c:v>
                </c:pt>
                <c:pt idx="7066">
                  <c:v>224.02540000000027</c:v>
                </c:pt>
                <c:pt idx="7067">
                  <c:v>224.05860000000001</c:v>
                </c:pt>
                <c:pt idx="7068">
                  <c:v>224.09200000000001</c:v>
                </c:pt>
                <c:pt idx="7069">
                  <c:v>224.12110000000001</c:v>
                </c:pt>
                <c:pt idx="7070">
                  <c:v>224.15040000000027</c:v>
                </c:pt>
                <c:pt idx="7071">
                  <c:v>224.18359999999998</c:v>
                </c:pt>
                <c:pt idx="7072">
                  <c:v>224.21699999999998</c:v>
                </c:pt>
                <c:pt idx="7073">
                  <c:v>224.25030000000001</c:v>
                </c:pt>
                <c:pt idx="7074">
                  <c:v>224.27949999999996</c:v>
                </c:pt>
                <c:pt idx="7075">
                  <c:v>224.30860000000001</c:v>
                </c:pt>
                <c:pt idx="7076">
                  <c:v>224.34200000000001</c:v>
                </c:pt>
                <c:pt idx="7077">
                  <c:v>224.37530000000001</c:v>
                </c:pt>
                <c:pt idx="7078">
                  <c:v>224.40449999999998</c:v>
                </c:pt>
                <c:pt idx="7079">
                  <c:v>224.43359999999998</c:v>
                </c:pt>
                <c:pt idx="7080">
                  <c:v>224.46700000000001</c:v>
                </c:pt>
                <c:pt idx="7081">
                  <c:v>224.50030000000001</c:v>
                </c:pt>
                <c:pt idx="7082">
                  <c:v>224.53369999999998</c:v>
                </c:pt>
                <c:pt idx="7083">
                  <c:v>224.56280000000001</c:v>
                </c:pt>
                <c:pt idx="7084">
                  <c:v>224.59200000000001</c:v>
                </c:pt>
                <c:pt idx="7085">
                  <c:v>224.62530000000001</c:v>
                </c:pt>
                <c:pt idx="7086">
                  <c:v>224.65870000000001</c:v>
                </c:pt>
                <c:pt idx="7087">
                  <c:v>224.69200000000001</c:v>
                </c:pt>
                <c:pt idx="7088">
                  <c:v>224.72120000000001</c:v>
                </c:pt>
                <c:pt idx="7089">
                  <c:v>224.75030000000001</c:v>
                </c:pt>
                <c:pt idx="7090">
                  <c:v>224.78369999999998</c:v>
                </c:pt>
                <c:pt idx="7091">
                  <c:v>224.81700000000001</c:v>
                </c:pt>
                <c:pt idx="7092">
                  <c:v>224.85030000000069</c:v>
                </c:pt>
                <c:pt idx="7093">
                  <c:v>224.87949999999998</c:v>
                </c:pt>
                <c:pt idx="7094">
                  <c:v>224.90870000000001</c:v>
                </c:pt>
                <c:pt idx="7095">
                  <c:v>224.94200000000001</c:v>
                </c:pt>
                <c:pt idx="7096">
                  <c:v>224.9753</c:v>
                </c:pt>
                <c:pt idx="7097">
                  <c:v>225.00449999999998</c:v>
                </c:pt>
                <c:pt idx="7098">
                  <c:v>225.03369999999998</c:v>
                </c:pt>
                <c:pt idx="7099">
                  <c:v>225.06700000000001</c:v>
                </c:pt>
                <c:pt idx="7100">
                  <c:v>225.1003</c:v>
                </c:pt>
                <c:pt idx="7101">
                  <c:v>225.13369999999998</c:v>
                </c:pt>
                <c:pt idx="7102">
                  <c:v>225.1628</c:v>
                </c:pt>
                <c:pt idx="7103">
                  <c:v>225.19200000000001</c:v>
                </c:pt>
                <c:pt idx="7104">
                  <c:v>225.2253</c:v>
                </c:pt>
                <c:pt idx="7105">
                  <c:v>225.2587</c:v>
                </c:pt>
                <c:pt idx="7106">
                  <c:v>225.292</c:v>
                </c:pt>
                <c:pt idx="7107">
                  <c:v>225.32120000000072</c:v>
                </c:pt>
                <c:pt idx="7108">
                  <c:v>225.35030000000069</c:v>
                </c:pt>
                <c:pt idx="7109">
                  <c:v>225.3837</c:v>
                </c:pt>
                <c:pt idx="7110">
                  <c:v>225.417</c:v>
                </c:pt>
                <c:pt idx="7111">
                  <c:v>225.45040000000063</c:v>
                </c:pt>
                <c:pt idx="7112">
                  <c:v>225.47949999999997</c:v>
                </c:pt>
                <c:pt idx="7113">
                  <c:v>225.5087</c:v>
                </c:pt>
                <c:pt idx="7114">
                  <c:v>225.542</c:v>
                </c:pt>
                <c:pt idx="7115">
                  <c:v>225.5754</c:v>
                </c:pt>
                <c:pt idx="7116">
                  <c:v>225.60449999999997</c:v>
                </c:pt>
                <c:pt idx="7117">
                  <c:v>225.63369999999998</c:v>
                </c:pt>
                <c:pt idx="7118">
                  <c:v>225.667</c:v>
                </c:pt>
                <c:pt idx="7119">
                  <c:v>225.7004</c:v>
                </c:pt>
                <c:pt idx="7120">
                  <c:v>225.73369999999952</c:v>
                </c:pt>
                <c:pt idx="7121">
                  <c:v>225.7628</c:v>
                </c:pt>
                <c:pt idx="7122">
                  <c:v>225.792</c:v>
                </c:pt>
                <c:pt idx="7123">
                  <c:v>225.82540000000063</c:v>
                </c:pt>
                <c:pt idx="7124">
                  <c:v>225.8587000000006</c:v>
                </c:pt>
                <c:pt idx="7125">
                  <c:v>225.89200000000059</c:v>
                </c:pt>
                <c:pt idx="7126">
                  <c:v>225.9212000000006</c:v>
                </c:pt>
                <c:pt idx="7127">
                  <c:v>225.95040000000063</c:v>
                </c:pt>
                <c:pt idx="7128">
                  <c:v>225.9837</c:v>
                </c:pt>
                <c:pt idx="7129">
                  <c:v>226.017</c:v>
                </c:pt>
                <c:pt idx="7130">
                  <c:v>226.05030000000059</c:v>
                </c:pt>
                <c:pt idx="7131">
                  <c:v>226.07949999999997</c:v>
                </c:pt>
                <c:pt idx="7132">
                  <c:v>226.1087</c:v>
                </c:pt>
                <c:pt idx="7133">
                  <c:v>226.142</c:v>
                </c:pt>
                <c:pt idx="7134">
                  <c:v>226.17529999999999</c:v>
                </c:pt>
                <c:pt idx="7135">
                  <c:v>226.20449999999997</c:v>
                </c:pt>
                <c:pt idx="7136">
                  <c:v>226.23369999999952</c:v>
                </c:pt>
                <c:pt idx="7137">
                  <c:v>226.267</c:v>
                </c:pt>
                <c:pt idx="7138">
                  <c:v>226.30030000000059</c:v>
                </c:pt>
                <c:pt idx="7139">
                  <c:v>226.33369999999999</c:v>
                </c:pt>
                <c:pt idx="7140">
                  <c:v>226.36280000000059</c:v>
                </c:pt>
                <c:pt idx="7141">
                  <c:v>226.39200000000059</c:v>
                </c:pt>
                <c:pt idx="7142">
                  <c:v>226.42530000000059</c:v>
                </c:pt>
                <c:pt idx="7143">
                  <c:v>226.45870000000059</c:v>
                </c:pt>
                <c:pt idx="7144">
                  <c:v>226.49200000000027</c:v>
                </c:pt>
                <c:pt idx="7145">
                  <c:v>226.52120000000059</c:v>
                </c:pt>
                <c:pt idx="7146">
                  <c:v>226.55030000000059</c:v>
                </c:pt>
                <c:pt idx="7147">
                  <c:v>226.58369999999999</c:v>
                </c:pt>
                <c:pt idx="7148">
                  <c:v>226.61699999999999</c:v>
                </c:pt>
                <c:pt idx="7149">
                  <c:v>226.65040000000027</c:v>
                </c:pt>
                <c:pt idx="7150">
                  <c:v>226.67949999999999</c:v>
                </c:pt>
                <c:pt idx="7151">
                  <c:v>226.70869999999999</c:v>
                </c:pt>
                <c:pt idx="7152">
                  <c:v>226.74199999999999</c:v>
                </c:pt>
                <c:pt idx="7153">
                  <c:v>226.77539999999999</c:v>
                </c:pt>
                <c:pt idx="7154">
                  <c:v>226.80450000000002</c:v>
                </c:pt>
                <c:pt idx="7155">
                  <c:v>226.83369999999999</c:v>
                </c:pt>
                <c:pt idx="7156">
                  <c:v>226.86700000000027</c:v>
                </c:pt>
                <c:pt idx="7157">
                  <c:v>226.90040000000027</c:v>
                </c:pt>
                <c:pt idx="7158">
                  <c:v>226.93359999999998</c:v>
                </c:pt>
                <c:pt idx="7159">
                  <c:v>226.96280000000004</c:v>
                </c:pt>
                <c:pt idx="7160">
                  <c:v>226.99200000000027</c:v>
                </c:pt>
                <c:pt idx="7161">
                  <c:v>227.02540000000027</c:v>
                </c:pt>
                <c:pt idx="7162">
                  <c:v>227.05860000000001</c:v>
                </c:pt>
                <c:pt idx="7163">
                  <c:v>227.09200000000001</c:v>
                </c:pt>
                <c:pt idx="7164">
                  <c:v>227.12110000000001</c:v>
                </c:pt>
                <c:pt idx="7165">
                  <c:v>227.15040000000027</c:v>
                </c:pt>
                <c:pt idx="7166">
                  <c:v>227.18359999999998</c:v>
                </c:pt>
                <c:pt idx="7167">
                  <c:v>227.21699999999998</c:v>
                </c:pt>
                <c:pt idx="7168">
                  <c:v>227.25030000000001</c:v>
                </c:pt>
                <c:pt idx="7169">
                  <c:v>227.27949999999996</c:v>
                </c:pt>
                <c:pt idx="7170">
                  <c:v>227.30860000000001</c:v>
                </c:pt>
                <c:pt idx="7171">
                  <c:v>227.34200000000001</c:v>
                </c:pt>
                <c:pt idx="7172">
                  <c:v>227.37530000000001</c:v>
                </c:pt>
                <c:pt idx="7173">
                  <c:v>227.40449999999998</c:v>
                </c:pt>
                <c:pt idx="7174">
                  <c:v>227.43359999999998</c:v>
                </c:pt>
                <c:pt idx="7175">
                  <c:v>227.46700000000001</c:v>
                </c:pt>
                <c:pt idx="7176">
                  <c:v>227.50030000000001</c:v>
                </c:pt>
                <c:pt idx="7177">
                  <c:v>227.53369999999998</c:v>
                </c:pt>
                <c:pt idx="7178">
                  <c:v>227.56280000000001</c:v>
                </c:pt>
                <c:pt idx="7179">
                  <c:v>227.59200000000001</c:v>
                </c:pt>
                <c:pt idx="7180">
                  <c:v>227.62530000000001</c:v>
                </c:pt>
                <c:pt idx="7181">
                  <c:v>227.65870000000001</c:v>
                </c:pt>
                <c:pt idx="7182">
                  <c:v>227.69200000000001</c:v>
                </c:pt>
                <c:pt idx="7183">
                  <c:v>227.72120000000001</c:v>
                </c:pt>
                <c:pt idx="7184">
                  <c:v>227.75030000000001</c:v>
                </c:pt>
                <c:pt idx="7185">
                  <c:v>227.78369999999998</c:v>
                </c:pt>
                <c:pt idx="7186">
                  <c:v>227.81700000000001</c:v>
                </c:pt>
                <c:pt idx="7187">
                  <c:v>227.85030000000069</c:v>
                </c:pt>
                <c:pt idx="7188">
                  <c:v>227.87949999999998</c:v>
                </c:pt>
                <c:pt idx="7189">
                  <c:v>227.90870000000001</c:v>
                </c:pt>
                <c:pt idx="7190">
                  <c:v>227.94200000000001</c:v>
                </c:pt>
                <c:pt idx="7191">
                  <c:v>227.9753</c:v>
                </c:pt>
                <c:pt idx="7192">
                  <c:v>228.00449999999998</c:v>
                </c:pt>
                <c:pt idx="7193">
                  <c:v>228.03369999999998</c:v>
                </c:pt>
                <c:pt idx="7194">
                  <c:v>228.06700000000001</c:v>
                </c:pt>
                <c:pt idx="7195">
                  <c:v>228.1003</c:v>
                </c:pt>
                <c:pt idx="7196">
                  <c:v>228.13369999999998</c:v>
                </c:pt>
                <c:pt idx="7197">
                  <c:v>228.1628</c:v>
                </c:pt>
                <c:pt idx="7198">
                  <c:v>228.19200000000001</c:v>
                </c:pt>
                <c:pt idx="7199">
                  <c:v>228.2253</c:v>
                </c:pt>
                <c:pt idx="7200">
                  <c:v>228.2587</c:v>
                </c:pt>
                <c:pt idx="7201">
                  <c:v>228.292</c:v>
                </c:pt>
                <c:pt idx="7202">
                  <c:v>228.32120000000072</c:v>
                </c:pt>
                <c:pt idx="7203">
                  <c:v>228.35030000000069</c:v>
                </c:pt>
                <c:pt idx="7204">
                  <c:v>228.3837</c:v>
                </c:pt>
                <c:pt idx="7205">
                  <c:v>228.417</c:v>
                </c:pt>
                <c:pt idx="7206">
                  <c:v>228.45040000000063</c:v>
                </c:pt>
                <c:pt idx="7207">
                  <c:v>228.47949999999997</c:v>
                </c:pt>
                <c:pt idx="7208">
                  <c:v>228.5087</c:v>
                </c:pt>
                <c:pt idx="7209">
                  <c:v>228.542</c:v>
                </c:pt>
                <c:pt idx="7210">
                  <c:v>228.5754</c:v>
                </c:pt>
                <c:pt idx="7211">
                  <c:v>228.60449999999997</c:v>
                </c:pt>
                <c:pt idx="7212">
                  <c:v>228.63369999999998</c:v>
                </c:pt>
                <c:pt idx="7213">
                  <c:v>228.667</c:v>
                </c:pt>
                <c:pt idx="7214">
                  <c:v>228.7004</c:v>
                </c:pt>
                <c:pt idx="7215">
                  <c:v>228.73369999999952</c:v>
                </c:pt>
                <c:pt idx="7216">
                  <c:v>228.7628</c:v>
                </c:pt>
                <c:pt idx="7217">
                  <c:v>228.792</c:v>
                </c:pt>
                <c:pt idx="7218">
                  <c:v>228.82540000000063</c:v>
                </c:pt>
                <c:pt idx="7219">
                  <c:v>228.8587000000006</c:v>
                </c:pt>
                <c:pt idx="7220">
                  <c:v>228.89200000000059</c:v>
                </c:pt>
                <c:pt idx="7221">
                  <c:v>228.9212000000006</c:v>
                </c:pt>
                <c:pt idx="7222">
                  <c:v>228.95040000000063</c:v>
                </c:pt>
                <c:pt idx="7223">
                  <c:v>228.9837</c:v>
                </c:pt>
                <c:pt idx="7224">
                  <c:v>229.017</c:v>
                </c:pt>
                <c:pt idx="7225">
                  <c:v>229.05030000000059</c:v>
                </c:pt>
                <c:pt idx="7226">
                  <c:v>229.07949999999997</c:v>
                </c:pt>
                <c:pt idx="7227">
                  <c:v>229.1087</c:v>
                </c:pt>
                <c:pt idx="7228">
                  <c:v>229.142</c:v>
                </c:pt>
                <c:pt idx="7229">
                  <c:v>229.17529999999999</c:v>
                </c:pt>
                <c:pt idx="7230">
                  <c:v>229.20449999999997</c:v>
                </c:pt>
                <c:pt idx="7231">
                  <c:v>229.23369999999952</c:v>
                </c:pt>
                <c:pt idx="7232">
                  <c:v>229.267</c:v>
                </c:pt>
                <c:pt idx="7233">
                  <c:v>229.30030000000059</c:v>
                </c:pt>
                <c:pt idx="7234">
                  <c:v>229.33369999999999</c:v>
                </c:pt>
                <c:pt idx="7235">
                  <c:v>229.36280000000059</c:v>
                </c:pt>
                <c:pt idx="7236">
                  <c:v>229.39200000000059</c:v>
                </c:pt>
                <c:pt idx="7237">
                  <c:v>229.42530000000059</c:v>
                </c:pt>
                <c:pt idx="7238">
                  <c:v>229.45870000000059</c:v>
                </c:pt>
                <c:pt idx="7239">
                  <c:v>229.49200000000027</c:v>
                </c:pt>
                <c:pt idx="7240">
                  <c:v>229.52120000000059</c:v>
                </c:pt>
                <c:pt idx="7241">
                  <c:v>229.55030000000059</c:v>
                </c:pt>
                <c:pt idx="7242">
                  <c:v>229.58369999999999</c:v>
                </c:pt>
                <c:pt idx="7243">
                  <c:v>229.61699999999999</c:v>
                </c:pt>
                <c:pt idx="7244">
                  <c:v>229.65040000000027</c:v>
                </c:pt>
                <c:pt idx="7245">
                  <c:v>229.67949999999999</c:v>
                </c:pt>
                <c:pt idx="7246">
                  <c:v>229.70869999999999</c:v>
                </c:pt>
                <c:pt idx="7247">
                  <c:v>229.74199999999999</c:v>
                </c:pt>
                <c:pt idx="7248">
                  <c:v>229.77539999999999</c:v>
                </c:pt>
                <c:pt idx="7249">
                  <c:v>229.80450000000002</c:v>
                </c:pt>
                <c:pt idx="7250">
                  <c:v>229.83369999999999</c:v>
                </c:pt>
                <c:pt idx="7251">
                  <c:v>229.86700000000027</c:v>
                </c:pt>
                <c:pt idx="7252">
                  <c:v>229.90040000000027</c:v>
                </c:pt>
                <c:pt idx="7253">
                  <c:v>229.93359999999998</c:v>
                </c:pt>
                <c:pt idx="7254">
                  <c:v>229.96280000000004</c:v>
                </c:pt>
                <c:pt idx="7255">
                  <c:v>229.99200000000027</c:v>
                </c:pt>
                <c:pt idx="7256">
                  <c:v>230.02540000000027</c:v>
                </c:pt>
                <c:pt idx="7257">
                  <c:v>230.05860000000001</c:v>
                </c:pt>
                <c:pt idx="7258">
                  <c:v>230.09200000000001</c:v>
                </c:pt>
                <c:pt idx="7259">
                  <c:v>230.12110000000001</c:v>
                </c:pt>
                <c:pt idx="7260">
                  <c:v>230.15040000000027</c:v>
                </c:pt>
                <c:pt idx="7261">
                  <c:v>230.18359999999998</c:v>
                </c:pt>
                <c:pt idx="7262">
                  <c:v>230.21699999999998</c:v>
                </c:pt>
                <c:pt idx="7263">
                  <c:v>230.25030000000001</c:v>
                </c:pt>
                <c:pt idx="7264">
                  <c:v>230.27949999999996</c:v>
                </c:pt>
                <c:pt idx="7265">
                  <c:v>230.30860000000001</c:v>
                </c:pt>
                <c:pt idx="7266">
                  <c:v>230.34200000000001</c:v>
                </c:pt>
                <c:pt idx="7267">
                  <c:v>230.37530000000001</c:v>
                </c:pt>
                <c:pt idx="7268">
                  <c:v>230.40449999999998</c:v>
                </c:pt>
                <c:pt idx="7269">
                  <c:v>230.43359999999998</c:v>
                </c:pt>
                <c:pt idx="7270">
                  <c:v>230.46700000000001</c:v>
                </c:pt>
                <c:pt idx="7271">
                  <c:v>230.50030000000001</c:v>
                </c:pt>
                <c:pt idx="7272">
                  <c:v>230.53369999999998</c:v>
                </c:pt>
                <c:pt idx="7273">
                  <c:v>230.56280000000001</c:v>
                </c:pt>
                <c:pt idx="7274">
                  <c:v>230.59200000000001</c:v>
                </c:pt>
                <c:pt idx="7275">
                  <c:v>230.62530000000001</c:v>
                </c:pt>
                <c:pt idx="7276">
                  <c:v>230.65870000000001</c:v>
                </c:pt>
                <c:pt idx="7277">
                  <c:v>230.69200000000001</c:v>
                </c:pt>
                <c:pt idx="7278">
                  <c:v>230.72120000000001</c:v>
                </c:pt>
                <c:pt idx="7279">
                  <c:v>230.75030000000001</c:v>
                </c:pt>
                <c:pt idx="7280">
                  <c:v>230.78369999999998</c:v>
                </c:pt>
                <c:pt idx="7281">
                  <c:v>230.81700000000001</c:v>
                </c:pt>
                <c:pt idx="7282">
                  <c:v>230.85030000000069</c:v>
                </c:pt>
                <c:pt idx="7283">
                  <c:v>230.87949999999998</c:v>
                </c:pt>
                <c:pt idx="7284">
                  <c:v>230.90870000000001</c:v>
                </c:pt>
                <c:pt idx="7285">
                  <c:v>230.94200000000001</c:v>
                </c:pt>
                <c:pt idx="7286">
                  <c:v>230.9753</c:v>
                </c:pt>
                <c:pt idx="7287">
                  <c:v>231.00449999999998</c:v>
                </c:pt>
                <c:pt idx="7288">
                  <c:v>231.03369999999998</c:v>
                </c:pt>
                <c:pt idx="7289">
                  <c:v>231.06700000000001</c:v>
                </c:pt>
                <c:pt idx="7290">
                  <c:v>231.1003</c:v>
                </c:pt>
                <c:pt idx="7291">
                  <c:v>231.13369999999998</c:v>
                </c:pt>
                <c:pt idx="7292">
                  <c:v>231.1628</c:v>
                </c:pt>
                <c:pt idx="7293">
                  <c:v>231.19200000000001</c:v>
                </c:pt>
                <c:pt idx="7294">
                  <c:v>231.2253</c:v>
                </c:pt>
                <c:pt idx="7295">
                  <c:v>231.2587</c:v>
                </c:pt>
                <c:pt idx="7296">
                  <c:v>231.292</c:v>
                </c:pt>
                <c:pt idx="7297">
                  <c:v>231.32120000000072</c:v>
                </c:pt>
                <c:pt idx="7298">
                  <c:v>231.35030000000069</c:v>
                </c:pt>
                <c:pt idx="7299">
                  <c:v>231.3837</c:v>
                </c:pt>
                <c:pt idx="7300">
                  <c:v>231.417</c:v>
                </c:pt>
                <c:pt idx="7301">
                  <c:v>231.45040000000063</c:v>
                </c:pt>
                <c:pt idx="7302">
                  <c:v>231.47949999999997</c:v>
                </c:pt>
                <c:pt idx="7303">
                  <c:v>231.5087</c:v>
                </c:pt>
                <c:pt idx="7304">
                  <c:v>231.542</c:v>
                </c:pt>
                <c:pt idx="7305">
                  <c:v>231.5754</c:v>
                </c:pt>
                <c:pt idx="7306">
                  <c:v>231.60449999999997</c:v>
                </c:pt>
                <c:pt idx="7307">
                  <c:v>231.63369999999998</c:v>
                </c:pt>
                <c:pt idx="7308">
                  <c:v>231.667</c:v>
                </c:pt>
                <c:pt idx="7309">
                  <c:v>231.7004</c:v>
                </c:pt>
                <c:pt idx="7310">
                  <c:v>231.73369999999952</c:v>
                </c:pt>
                <c:pt idx="7311">
                  <c:v>231.7628</c:v>
                </c:pt>
                <c:pt idx="7312">
                  <c:v>231.792</c:v>
                </c:pt>
                <c:pt idx="7313">
                  <c:v>231.82540000000063</c:v>
                </c:pt>
                <c:pt idx="7314">
                  <c:v>231.8587000000006</c:v>
                </c:pt>
                <c:pt idx="7315">
                  <c:v>231.89200000000059</c:v>
                </c:pt>
                <c:pt idx="7316">
                  <c:v>231.9212000000006</c:v>
                </c:pt>
                <c:pt idx="7317">
                  <c:v>231.95040000000063</c:v>
                </c:pt>
                <c:pt idx="7318">
                  <c:v>231.9837</c:v>
                </c:pt>
                <c:pt idx="7319">
                  <c:v>232.017</c:v>
                </c:pt>
                <c:pt idx="7320">
                  <c:v>232.05030000000059</c:v>
                </c:pt>
                <c:pt idx="7321">
                  <c:v>232.07949999999997</c:v>
                </c:pt>
                <c:pt idx="7322">
                  <c:v>232.1087</c:v>
                </c:pt>
                <c:pt idx="7323">
                  <c:v>232.142</c:v>
                </c:pt>
                <c:pt idx="7324">
                  <c:v>232.17529999999999</c:v>
                </c:pt>
                <c:pt idx="7325">
                  <c:v>232.20449999999997</c:v>
                </c:pt>
                <c:pt idx="7326">
                  <c:v>232.23369999999952</c:v>
                </c:pt>
                <c:pt idx="7327">
                  <c:v>232.267</c:v>
                </c:pt>
                <c:pt idx="7328">
                  <c:v>232.30030000000059</c:v>
                </c:pt>
                <c:pt idx="7329">
                  <c:v>232.33369999999999</c:v>
                </c:pt>
                <c:pt idx="7330">
                  <c:v>232.36280000000059</c:v>
                </c:pt>
                <c:pt idx="7331">
                  <c:v>232.39200000000059</c:v>
                </c:pt>
                <c:pt idx="7332">
                  <c:v>232.42530000000059</c:v>
                </c:pt>
                <c:pt idx="7333">
                  <c:v>232.45870000000059</c:v>
                </c:pt>
                <c:pt idx="7334">
                  <c:v>232.49200000000027</c:v>
                </c:pt>
                <c:pt idx="7335">
                  <c:v>232.52120000000059</c:v>
                </c:pt>
                <c:pt idx="7336">
                  <c:v>232.55030000000059</c:v>
                </c:pt>
                <c:pt idx="7337">
                  <c:v>232.58369999999999</c:v>
                </c:pt>
                <c:pt idx="7338">
                  <c:v>232.61699999999999</c:v>
                </c:pt>
                <c:pt idx="7339">
                  <c:v>232.65040000000027</c:v>
                </c:pt>
                <c:pt idx="7340">
                  <c:v>232.67949999999999</c:v>
                </c:pt>
                <c:pt idx="7341">
                  <c:v>232.70869999999999</c:v>
                </c:pt>
                <c:pt idx="7342">
                  <c:v>232.74199999999999</c:v>
                </c:pt>
                <c:pt idx="7343">
                  <c:v>232.77539999999999</c:v>
                </c:pt>
                <c:pt idx="7344">
                  <c:v>232.80450000000002</c:v>
                </c:pt>
                <c:pt idx="7345">
                  <c:v>232.83369999999999</c:v>
                </c:pt>
                <c:pt idx="7346">
                  <c:v>232.86700000000027</c:v>
                </c:pt>
                <c:pt idx="7347">
                  <c:v>232.90040000000027</c:v>
                </c:pt>
                <c:pt idx="7348">
                  <c:v>232.93359999999998</c:v>
                </c:pt>
                <c:pt idx="7349">
                  <c:v>232.96280000000004</c:v>
                </c:pt>
                <c:pt idx="7350">
                  <c:v>232.99200000000027</c:v>
                </c:pt>
                <c:pt idx="7351">
                  <c:v>233.02540000000027</c:v>
                </c:pt>
                <c:pt idx="7352">
                  <c:v>233.05860000000001</c:v>
                </c:pt>
                <c:pt idx="7353">
                  <c:v>233.09200000000001</c:v>
                </c:pt>
                <c:pt idx="7354">
                  <c:v>233.12110000000001</c:v>
                </c:pt>
                <c:pt idx="7355">
                  <c:v>233.15040000000027</c:v>
                </c:pt>
                <c:pt idx="7356">
                  <c:v>233.18359999999998</c:v>
                </c:pt>
                <c:pt idx="7357">
                  <c:v>233.21699999999998</c:v>
                </c:pt>
                <c:pt idx="7358">
                  <c:v>233.25030000000001</c:v>
                </c:pt>
                <c:pt idx="7359">
                  <c:v>233.27949999999996</c:v>
                </c:pt>
                <c:pt idx="7360">
                  <c:v>233.30860000000001</c:v>
                </c:pt>
                <c:pt idx="7361">
                  <c:v>233.34200000000001</c:v>
                </c:pt>
                <c:pt idx="7362">
                  <c:v>233.37530000000001</c:v>
                </c:pt>
                <c:pt idx="7363">
                  <c:v>233.40449999999998</c:v>
                </c:pt>
                <c:pt idx="7364">
                  <c:v>233.43359999999998</c:v>
                </c:pt>
                <c:pt idx="7365">
                  <c:v>233.46700000000001</c:v>
                </c:pt>
                <c:pt idx="7366">
                  <c:v>233.50030000000001</c:v>
                </c:pt>
                <c:pt idx="7367">
                  <c:v>233.53369999999998</c:v>
                </c:pt>
                <c:pt idx="7368">
                  <c:v>233.56280000000001</c:v>
                </c:pt>
                <c:pt idx="7369">
                  <c:v>233.59200000000001</c:v>
                </c:pt>
                <c:pt idx="7370">
                  <c:v>233.62530000000001</c:v>
                </c:pt>
                <c:pt idx="7371">
                  <c:v>233.65870000000001</c:v>
                </c:pt>
                <c:pt idx="7372">
                  <c:v>233.69200000000001</c:v>
                </c:pt>
                <c:pt idx="7373">
                  <c:v>233.72120000000001</c:v>
                </c:pt>
                <c:pt idx="7374">
                  <c:v>233.75030000000001</c:v>
                </c:pt>
                <c:pt idx="7375">
                  <c:v>233.78369999999998</c:v>
                </c:pt>
                <c:pt idx="7376">
                  <c:v>233.81700000000001</c:v>
                </c:pt>
                <c:pt idx="7377">
                  <c:v>233.85030000000069</c:v>
                </c:pt>
                <c:pt idx="7378">
                  <c:v>233.87949999999998</c:v>
                </c:pt>
                <c:pt idx="7379">
                  <c:v>233.90870000000001</c:v>
                </c:pt>
                <c:pt idx="7380">
                  <c:v>233.94200000000001</c:v>
                </c:pt>
                <c:pt idx="7381">
                  <c:v>233.9753</c:v>
                </c:pt>
                <c:pt idx="7382">
                  <c:v>234.00449999999998</c:v>
                </c:pt>
                <c:pt idx="7383">
                  <c:v>234.03369999999998</c:v>
                </c:pt>
                <c:pt idx="7384">
                  <c:v>234.06700000000001</c:v>
                </c:pt>
                <c:pt idx="7385">
                  <c:v>234.1003</c:v>
                </c:pt>
                <c:pt idx="7386">
                  <c:v>234.13369999999998</c:v>
                </c:pt>
                <c:pt idx="7387">
                  <c:v>234.1628</c:v>
                </c:pt>
                <c:pt idx="7388">
                  <c:v>234.19200000000001</c:v>
                </c:pt>
                <c:pt idx="7389">
                  <c:v>234.2253</c:v>
                </c:pt>
                <c:pt idx="7390">
                  <c:v>234.2587</c:v>
                </c:pt>
                <c:pt idx="7391">
                  <c:v>234.292</c:v>
                </c:pt>
                <c:pt idx="7392">
                  <c:v>234.32120000000072</c:v>
                </c:pt>
                <c:pt idx="7393">
                  <c:v>234.35030000000069</c:v>
                </c:pt>
                <c:pt idx="7394">
                  <c:v>234.3837</c:v>
                </c:pt>
                <c:pt idx="7395">
                  <c:v>234.417</c:v>
                </c:pt>
                <c:pt idx="7396">
                  <c:v>234.45040000000063</c:v>
                </c:pt>
                <c:pt idx="7397">
                  <c:v>234.47949999999997</c:v>
                </c:pt>
                <c:pt idx="7398">
                  <c:v>234.5087</c:v>
                </c:pt>
                <c:pt idx="7399">
                  <c:v>234.542</c:v>
                </c:pt>
                <c:pt idx="7400">
                  <c:v>234.5754</c:v>
                </c:pt>
                <c:pt idx="7401">
                  <c:v>234.60449999999997</c:v>
                </c:pt>
                <c:pt idx="7402">
                  <c:v>234.63369999999998</c:v>
                </c:pt>
                <c:pt idx="7403">
                  <c:v>234.667</c:v>
                </c:pt>
                <c:pt idx="7404">
                  <c:v>234.7004</c:v>
                </c:pt>
                <c:pt idx="7405">
                  <c:v>234.73369999999952</c:v>
                </c:pt>
                <c:pt idx="7406">
                  <c:v>234.7628</c:v>
                </c:pt>
                <c:pt idx="7407">
                  <c:v>234.792</c:v>
                </c:pt>
                <c:pt idx="7408">
                  <c:v>234.82540000000063</c:v>
                </c:pt>
                <c:pt idx="7409">
                  <c:v>234.8587000000006</c:v>
                </c:pt>
                <c:pt idx="7410">
                  <c:v>234.89200000000059</c:v>
                </c:pt>
                <c:pt idx="7411">
                  <c:v>234.9212000000006</c:v>
                </c:pt>
                <c:pt idx="7412">
                  <c:v>234.95040000000063</c:v>
                </c:pt>
                <c:pt idx="7413">
                  <c:v>234.9837</c:v>
                </c:pt>
                <c:pt idx="7414">
                  <c:v>235.017</c:v>
                </c:pt>
                <c:pt idx="7415">
                  <c:v>235.05030000000059</c:v>
                </c:pt>
                <c:pt idx="7416">
                  <c:v>235.07949999999997</c:v>
                </c:pt>
                <c:pt idx="7417">
                  <c:v>235.1087</c:v>
                </c:pt>
                <c:pt idx="7418">
                  <c:v>235.142</c:v>
                </c:pt>
                <c:pt idx="7419">
                  <c:v>235.17529999999999</c:v>
                </c:pt>
                <c:pt idx="7420">
                  <c:v>235.20449999999997</c:v>
                </c:pt>
                <c:pt idx="7421">
                  <c:v>235.23369999999952</c:v>
                </c:pt>
                <c:pt idx="7422">
                  <c:v>235.267</c:v>
                </c:pt>
                <c:pt idx="7423">
                  <c:v>235.30030000000059</c:v>
                </c:pt>
                <c:pt idx="7424">
                  <c:v>235.33369999999999</c:v>
                </c:pt>
                <c:pt idx="7425">
                  <c:v>235.36280000000059</c:v>
                </c:pt>
                <c:pt idx="7426">
                  <c:v>235.39200000000059</c:v>
                </c:pt>
                <c:pt idx="7427">
                  <c:v>235.42530000000059</c:v>
                </c:pt>
                <c:pt idx="7428">
                  <c:v>235.45870000000059</c:v>
                </c:pt>
                <c:pt idx="7429">
                  <c:v>235.49200000000027</c:v>
                </c:pt>
                <c:pt idx="7430">
                  <c:v>235.52120000000059</c:v>
                </c:pt>
                <c:pt idx="7431">
                  <c:v>235.55030000000059</c:v>
                </c:pt>
                <c:pt idx="7432">
                  <c:v>235.58369999999999</c:v>
                </c:pt>
                <c:pt idx="7433">
                  <c:v>235.61699999999999</c:v>
                </c:pt>
                <c:pt idx="7434">
                  <c:v>235.65040000000027</c:v>
                </c:pt>
                <c:pt idx="7435">
                  <c:v>235.67949999999999</c:v>
                </c:pt>
                <c:pt idx="7436">
                  <c:v>235.70869999999999</c:v>
                </c:pt>
                <c:pt idx="7437">
                  <c:v>235.74199999999999</c:v>
                </c:pt>
                <c:pt idx="7438">
                  <c:v>235.77539999999999</c:v>
                </c:pt>
                <c:pt idx="7439">
                  <c:v>235.80450000000002</c:v>
                </c:pt>
                <c:pt idx="7440">
                  <c:v>235.83369999999999</c:v>
                </c:pt>
                <c:pt idx="7441">
                  <c:v>235.86700000000027</c:v>
                </c:pt>
                <c:pt idx="7442">
                  <c:v>235.90040000000027</c:v>
                </c:pt>
                <c:pt idx="7443">
                  <c:v>235.93359999999998</c:v>
                </c:pt>
                <c:pt idx="7444">
                  <c:v>235.96280000000004</c:v>
                </c:pt>
                <c:pt idx="7445">
                  <c:v>235.99200000000027</c:v>
                </c:pt>
                <c:pt idx="7446">
                  <c:v>236.02540000000027</c:v>
                </c:pt>
                <c:pt idx="7447">
                  <c:v>236.05860000000001</c:v>
                </c:pt>
                <c:pt idx="7448">
                  <c:v>236.09200000000001</c:v>
                </c:pt>
                <c:pt idx="7449">
                  <c:v>236.12110000000001</c:v>
                </c:pt>
                <c:pt idx="7450">
                  <c:v>236.15040000000027</c:v>
                </c:pt>
                <c:pt idx="7451">
                  <c:v>236.18359999999998</c:v>
                </c:pt>
                <c:pt idx="7452">
                  <c:v>236.21699999999998</c:v>
                </c:pt>
                <c:pt idx="7453">
                  <c:v>236.25030000000001</c:v>
                </c:pt>
                <c:pt idx="7454">
                  <c:v>236.27949999999996</c:v>
                </c:pt>
                <c:pt idx="7455">
                  <c:v>236.30860000000001</c:v>
                </c:pt>
                <c:pt idx="7456">
                  <c:v>236.34200000000001</c:v>
                </c:pt>
                <c:pt idx="7457">
                  <c:v>236.37530000000001</c:v>
                </c:pt>
                <c:pt idx="7458">
                  <c:v>236.40449999999998</c:v>
                </c:pt>
                <c:pt idx="7459">
                  <c:v>236.43359999999998</c:v>
                </c:pt>
                <c:pt idx="7460">
                  <c:v>236.46700000000001</c:v>
                </c:pt>
                <c:pt idx="7461">
                  <c:v>236.50030000000001</c:v>
                </c:pt>
                <c:pt idx="7462">
                  <c:v>236.53369999999998</c:v>
                </c:pt>
                <c:pt idx="7463">
                  <c:v>236.56280000000001</c:v>
                </c:pt>
                <c:pt idx="7464">
                  <c:v>236.59200000000001</c:v>
                </c:pt>
                <c:pt idx="7465">
                  <c:v>236.62530000000001</c:v>
                </c:pt>
                <c:pt idx="7466">
                  <c:v>236.65870000000001</c:v>
                </c:pt>
                <c:pt idx="7467">
                  <c:v>236.69200000000001</c:v>
                </c:pt>
                <c:pt idx="7468">
                  <c:v>236.72120000000001</c:v>
                </c:pt>
                <c:pt idx="7469">
                  <c:v>236.75030000000001</c:v>
                </c:pt>
                <c:pt idx="7470">
                  <c:v>236.78369999999998</c:v>
                </c:pt>
                <c:pt idx="7471">
                  <c:v>236.81700000000001</c:v>
                </c:pt>
                <c:pt idx="7472">
                  <c:v>236.85030000000069</c:v>
                </c:pt>
                <c:pt idx="7473">
                  <c:v>236.87949999999998</c:v>
                </c:pt>
                <c:pt idx="7474">
                  <c:v>236.90870000000001</c:v>
                </c:pt>
                <c:pt idx="7475">
                  <c:v>236.94200000000001</c:v>
                </c:pt>
                <c:pt idx="7476">
                  <c:v>236.9753</c:v>
                </c:pt>
                <c:pt idx="7477">
                  <c:v>237.00449999999998</c:v>
                </c:pt>
                <c:pt idx="7478">
                  <c:v>237.03369999999998</c:v>
                </c:pt>
                <c:pt idx="7479">
                  <c:v>237.06700000000001</c:v>
                </c:pt>
                <c:pt idx="7480">
                  <c:v>237.1003</c:v>
                </c:pt>
                <c:pt idx="7481">
                  <c:v>237.13369999999998</c:v>
                </c:pt>
                <c:pt idx="7482">
                  <c:v>237.1628</c:v>
                </c:pt>
                <c:pt idx="7483">
                  <c:v>237.19200000000001</c:v>
                </c:pt>
                <c:pt idx="7484">
                  <c:v>237.2253</c:v>
                </c:pt>
                <c:pt idx="7485">
                  <c:v>237.2587</c:v>
                </c:pt>
                <c:pt idx="7486">
                  <c:v>237.292</c:v>
                </c:pt>
                <c:pt idx="7487">
                  <c:v>237.32120000000072</c:v>
                </c:pt>
                <c:pt idx="7488">
                  <c:v>237.35030000000069</c:v>
                </c:pt>
                <c:pt idx="7489">
                  <c:v>237.3837</c:v>
                </c:pt>
                <c:pt idx="7490">
                  <c:v>237.417</c:v>
                </c:pt>
                <c:pt idx="7491">
                  <c:v>237.45040000000063</c:v>
                </c:pt>
                <c:pt idx="7492">
                  <c:v>237.47949999999997</c:v>
                </c:pt>
                <c:pt idx="7493">
                  <c:v>237.5087</c:v>
                </c:pt>
                <c:pt idx="7494">
                  <c:v>237.542</c:v>
                </c:pt>
                <c:pt idx="7495">
                  <c:v>237.5754</c:v>
                </c:pt>
                <c:pt idx="7496">
                  <c:v>237.60449999999997</c:v>
                </c:pt>
                <c:pt idx="7497">
                  <c:v>237.63369999999998</c:v>
                </c:pt>
                <c:pt idx="7498">
                  <c:v>237.667</c:v>
                </c:pt>
                <c:pt idx="7499">
                  <c:v>237.7004</c:v>
                </c:pt>
                <c:pt idx="7500">
                  <c:v>237.73369999999952</c:v>
                </c:pt>
                <c:pt idx="7501">
                  <c:v>237.7628</c:v>
                </c:pt>
                <c:pt idx="7502">
                  <c:v>237.792</c:v>
                </c:pt>
                <c:pt idx="7503">
                  <c:v>237.82540000000063</c:v>
                </c:pt>
                <c:pt idx="7504">
                  <c:v>237.8587000000006</c:v>
                </c:pt>
                <c:pt idx="7505">
                  <c:v>237.89200000000059</c:v>
                </c:pt>
                <c:pt idx="7506">
                  <c:v>237.9212000000006</c:v>
                </c:pt>
                <c:pt idx="7507">
                  <c:v>237.95040000000063</c:v>
                </c:pt>
                <c:pt idx="7508">
                  <c:v>237.9837</c:v>
                </c:pt>
                <c:pt idx="7509">
                  <c:v>238.017</c:v>
                </c:pt>
                <c:pt idx="7510">
                  <c:v>238.05030000000059</c:v>
                </c:pt>
                <c:pt idx="7511">
                  <c:v>238.07949999999997</c:v>
                </c:pt>
                <c:pt idx="7512">
                  <c:v>238.1087</c:v>
                </c:pt>
                <c:pt idx="7513">
                  <c:v>238.142</c:v>
                </c:pt>
                <c:pt idx="7514">
                  <c:v>238.17529999999999</c:v>
                </c:pt>
                <c:pt idx="7515">
                  <c:v>238.20449999999997</c:v>
                </c:pt>
                <c:pt idx="7516">
                  <c:v>238.23369999999952</c:v>
                </c:pt>
                <c:pt idx="7517">
                  <c:v>238.267</c:v>
                </c:pt>
                <c:pt idx="7518">
                  <c:v>238.30030000000059</c:v>
                </c:pt>
                <c:pt idx="7519">
                  <c:v>238.33369999999999</c:v>
                </c:pt>
                <c:pt idx="7520">
                  <c:v>238.36280000000059</c:v>
                </c:pt>
                <c:pt idx="7521">
                  <c:v>238.39200000000059</c:v>
                </c:pt>
                <c:pt idx="7522">
                  <c:v>238.42530000000059</c:v>
                </c:pt>
                <c:pt idx="7523">
                  <c:v>238.45870000000059</c:v>
                </c:pt>
                <c:pt idx="7524">
                  <c:v>238.49200000000027</c:v>
                </c:pt>
                <c:pt idx="7525">
                  <c:v>238.52120000000059</c:v>
                </c:pt>
                <c:pt idx="7526">
                  <c:v>238.55030000000059</c:v>
                </c:pt>
                <c:pt idx="7527">
                  <c:v>238.58369999999999</c:v>
                </c:pt>
                <c:pt idx="7528">
                  <c:v>238.61699999999999</c:v>
                </c:pt>
                <c:pt idx="7529">
                  <c:v>238.65040000000027</c:v>
                </c:pt>
                <c:pt idx="7530">
                  <c:v>238.67949999999999</c:v>
                </c:pt>
                <c:pt idx="7531">
                  <c:v>238.70869999999999</c:v>
                </c:pt>
                <c:pt idx="7532">
                  <c:v>238.74199999999999</c:v>
                </c:pt>
                <c:pt idx="7533">
                  <c:v>238.77539999999999</c:v>
                </c:pt>
                <c:pt idx="7534">
                  <c:v>238.80450000000002</c:v>
                </c:pt>
                <c:pt idx="7535">
                  <c:v>238.83369999999999</c:v>
                </c:pt>
                <c:pt idx="7536">
                  <c:v>238.86700000000027</c:v>
                </c:pt>
                <c:pt idx="7537">
                  <c:v>238.90040000000027</c:v>
                </c:pt>
                <c:pt idx="7538">
                  <c:v>238.93359999999998</c:v>
                </c:pt>
                <c:pt idx="7539">
                  <c:v>238.96280000000004</c:v>
                </c:pt>
                <c:pt idx="7540">
                  <c:v>238.99200000000027</c:v>
                </c:pt>
                <c:pt idx="7541">
                  <c:v>239.02540000000027</c:v>
                </c:pt>
                <c:pt idx="7542">
                  <c:v>239.05860000000001</c:v>
                </c:pt>
                <c:pt idx="7543">
                  <c:v>239.09200000000001</c:v>
                </c:pt>
                <c:pt idx="7544">
                  <c:v>239.12110000000001</c:v>
                </c:pt>
                <c:pt idx="7545">
                  <c:v>239.15040000000027</c:v>
                </c:pt>
                <c:pt idx="7546">
                  <c:v>239.18359999999998</c:v>
                </c:pt>
                <c:pt idx="7547">
                  <c:v>239.21699999999998</c:v>
                </c:pt>
                <c:pt idx="7548">
                  <c:v>239.25030000000001</c:v>
                </c:pt>
                <c:pt idx="7549">
                  <c:v>239.27949999999996</c:v>
                </c:pt>
                <c:pt idx="7550">
                  <c:v>239.30860000000001</c:v>
                </c:pt>
                <c:pt idx="7551">
                  <c:v>239.34200000000001</c:v>
                </c:pt>
                <c:pt idx="7552">
                  <c:v>239.37530000000001</c:v>
                </c:pt>
                <c:pt idx="7553">
                  <c:v>239.40449999999998</c:v>
                </c:pt>
                <c:pt idx="7554">
                  <c:v>239.43359999999998</c:v>
                </c:pt>
                <c:pt idx="7555">
                  <c:v>239.46700000000001</c:v>
                </c:pt>
                <c:pt idx="7556">
                  <c:v>239.50030000000001</c:v>
                </c:pt>
                <c:pt idx="7557">
                  <c:v>239.53369999999998</c:v>
                </c:pt>
                <c:pt idx="7558">
                  <c:v>239.56280000000001</c:v>
                </c:pt>
                <c:pt idx="7559">
                  <c:v>239.59200000000001</c:v>
                </c:pt>
                <c:pt idx="7560">
                  <c:v>239.62530000000001</c:v>
                </c:pt>
                <c:pt idx="7561">
                  <c:v>239.65870000000001</c:v>
                </c:pt>
                <c:pt idx="7562">
                  <c:v>239.69200000000001</c:v>
                </c:pt>
                <c:pt idx="7563">
                  <c:v>239.72120000000001</c:v>
                </c:pt>
                <c:pt idx="7564">
                  <c:v>239.75030000000001</c:v>
                </c:pt>
                <c:pt idx="7565">
                  <c:v>239.78369999999998</c:v>
                </c:pt>
                <c:pt idx="7566">
                  <c:v>239.81700000000001</c:v>
                </c:pt>
                <c:pt idx="7567">
                  <c:v>239.85030000000069</c:v>
                </c:pt>
                <c:pt idx="7568">
                  <c:v>239.87949999999998</c:v>
                </c:pt>
                <c:pt idx="7569">
                  <c:v>239.90870000000001</c:v>
                </c:pt>
                <c:pt idx="7570">
                  <c:v>239.94200000000001</c:v>
                </c:pt>
                <c:pt idx="7571">
                  <c:v>239.9753</c:v>
                </c:pt>
                <c:pt idx="7572">
                  <c:v>240.00449999999998</c:v>
                </c:pt>
                <c:pt idx="7573">
                  <c:v>240.03369999999998</c:v>
                </c:pt>
                <c:pt idx="7574">
                  <c:v>240.06700000000001</c:v>
                </c:pt>
                <c:pt idx="7575">
                  <c:v>240.1003</c:v>
                </c:pt>
                <c:pt idx="7576">
                  <c:v>240.13369999999998</c:v>
                </c:pt>
                <c:pt idx="7577">
                  <c:v>240.1628</c:v>
                </c:pt>
                <c:pt idx="7578">
                  <c:v>240.19200000000001</c:v>
                </c:pt>
                <c:pt idx="7579">
                  <c:v>240.2253</c:v>
                </c:pt>
                <c:pt idx="7580">
                  <c:v>240.2587</c:v>
                </c:pt>
                <c:pt idx="7581">
                  <c:v>240.292</c:v>
                </c:pt>
                <c:pt idx="7582">
                  <c:v>240.32120000000072</c:v>
                </c:pt>
                <c:pt idx="7583">
                  <c:v>240.35030000000069</c:v>
                </c:pt>
                <c:pt idx="7584">
                  <c:v>240.3837</c:v>
                </c:pt>
                <c:pt idx="7585">
                  <c:v>240.417</c:v>
                </c:pt>
                <c:pt idx="7586">
                  <c:v>240.45040000000063</c:v>
                </c:pt>
                <c:pt idx="7587">
                  <c:v>240.47949999999997</c:v>
                </c:pt>
                <c:pt idx="7588">
                  <c:v>240.5087</c:v>
                </c:pt>
                <c:pt idx="7589">
                  <c:v>240.542</c:v>
                </c:pt>
                <c:pt idx="7590">
                  <c:v>240.5754</c:v>
                </c:pt>
                <c:pt idx="7591">
                  <c:v>240.60449999999997</c:v>
                </c:pt>
                <c:pt idx="7592">
                  <c:v>240.63369999999998</c:v>
                </c:pt>
                <c:pt idx="7593">
                  <c:v>240.667</c:v>
                </c:pt>
                <c:pt idx="7594">
                  <c:v>240.7004</c:v>
                </c:pt>
                <c:pt idx="7595">
                  <c:v>240.73369999999952</c:v>
                </c:pt>
                <c:pt idx="7596">
                  <c:v>240.7628</c:v>
                </c:pt>
                <c:pt idx="7597">
                  <c:v>240.792</c:v>
                </c:pt>
                <c:pt idx="7598">
                  <c:v>240.82540000000063</c:v>
                </c:pt>
                <c:pt idx="7599">
                  <c:v>240.8587000000006</c:v>
                </c:pt>
                <c:pt idx="7600">
                  <c:v>240.89200000000059</c:v>
                </c:pt>
                <c:pt idx="7601">
                  <c:v>240.9212000000006</c:v>
                </c:pt>
                <c:pt idx="7602">
                  <c:v>240.95040000000063</c:v>
                </c:pt>
                <c:pt idx="7603">
                  <c:v>240.9837</c:v>
                </c:pt>
                <c:pt idx="7604">
                  <c:v>241.017</c:v>
                </c:pt>
                <c:pt idx="7605">
                  <c:v>241.05030000000059</c:v>
                </c:pt>
                <c:pt idx="7606">
                  <c:v>241.07949999999997</c:v>
                </c:pt>
                <c:pt idx="7607">
                  <c:v>241.1087</c:v>
                </c:pt>
                <c:pt idx="7608">
                  <c:v>241.142</c:v>
                </c:pt>
                <c:pt idx="7609">
                  <c:v>241.17529999999999</c:v>
                </c:pt>
                <c:pt idx="7610">
                  <c:v>241.20449999999997</c:v>
                </c:pt>
                <c:pt idx="7611">
                  <c:v>241.23369999999952</c:v>
                </c:pt>
                <c:pt idx="7612">
                  <c:v>241.267</c:v>
                </c:pt>
                <c:pt idx="7613">
                  <c:v>241.30030000000059</c:v>
                </c:pt>
                <c:pt idx="7614">
                  <c:v>241.33369999999999</c:v>
                </c:pt>
                <c:pt idx="7615">
                  <c:v>241.36280000000059</c:v>
                </c:pt>
                <c:pt idx="7616">
                  <c:v>241.39200000000059</c:v>
                </c:pt>
                <c:pt idx="7617">
                  <c:v>241.42530000000059</c:v>
                </c:pt>
                <c:pt idx="7618">
                  <c:v>241.45870000000059</c:v>
                </c:pt>
                <c:pt idx="7619">
                  <c:v>241.49200000000027</c:v>
                </c:pt>
                <c:pt idx="7620">
                  <c:v>241.52120000000059</c:v>
                </c:pt>
                <c:pt idx="7621">
                  <c:v>241.55030000000059</c:v>
                </c:pt>
                <c:pt idx="7622">
                  <c:v>241.58369999999999</c:v>
                </c:pt>
                <c:pt idx="7623">
                  <c:v>241.61699999999999</c:v>
                </c:pt>
                <c:pt idx="7624">
                  <c:v>241.65040000000027</c:v>
                </c:pt>
                <c:pt idx="7625">
                  <c:v>241.67949999999999</c:v>
                </c:pt>
                <c:pt idx="7626">
                  <c:v>241.70869999999999</c:v>
                </c:pt>
                <c:pt idx="7627">
                  <c:v>241.74199999999999</c:v>
                </c:pt>
                <c:pt idx="7628">
                  <c:v>241.77539999999999</c:v>
                </c:pt>
                <c:pt idx="7629">
                  <c:v>241.80450000000002</c:v>
                </c:pt>
                <c:pt idx="7630">
                  <c:v>241.83369999999999</c:v>
                </c:pt>
                <c:pt idx="7631">
                  <c:v>241.86700000000027</c:v>
                </c:pt>
                <c:pt idx="7632">
                  <c:v>241.90040000000027</c:v>
                </c:pt>
                <c:pt idx="7633">
                  <c:v>241.93359999999998</c:v>
                </c:pt>
                <c:pt idx="7634">
                  <c:v>241.96280000000004</c:v>
                </c:pt>
                <c:pt idx="7635">
                  <c:v>241.99200000000027</c:v>
                </c:pt>
                <c:pt idx="7636">
                  <c:v>242.02540000000027</c:v>
                </c:pt>
                <c:pt idx="7637">
                  <c:v>242.05860000000001</c:v>
                </c:pt>
                <c:pt idx="7638">
                  <c:v>242.09200000000001</c:v>
                </c:pt>
                <c:pt idx="7639">
                  <c:v>242.12110000000001</c:v>
                </c:pt>
                <c:pt idx="7640">
                  <c:v>242.15040000000027</c:v>
                </c:pt>
                <c:pt idx="7641">
                  <c:v>242.18359999999998</c:v>
                </c:pt>
                <c:pt idx="7642">
                  <c:v>242.21699999999998</c:v>
                </c:pt>
                <c:pt idx="7643">
                  <c:v>242.25030000000001</c:v>
                </c:pt>
                <c:pt idx="7644">
                  <c:v>242.27949999999996</c:v>
                </c:pt>
                <c:pt idx="7645">
                  <c:v>242.30860000000001</c:v>
                </c:pt>
                <c:pt idx="7646">
                  <c:v>242.34200000000001</c:v>
                </c:pt>
                <c:pt idx="7647">
                  <c:v>242.37530000000001</c:v>
                </c:pt>
                <c:pt idx="7648">
                  <c:v>242.40449999999998</c:v>
                </c:pt>
                <c:pt idx="7649">
                  <c:v>242.43359999999998</c:v>
                </c:pt>
                <c:pt idx="7650">
                  <c:v>242.46700000000001</c:v>
                </c:pt>
                <c:pt idx="7651">
                  <c:v>242.50030000000001</c:v>
                </c:pt>
                <c:pt idx="7652">
                  <c:v>242.53369999999998</c:v>
                </c:pt>
                <c:pt idx="7653">
                  <c:v>242.56280000000001</c:v>
                </c:pt>
                <c:pt idx="7654">
                  <c:v>242.59200000000001</c:v>
                </c:pt>
                <c:pt idx="7655">
                  <c:v>242.62530000000001</c:v>
                </c:pt>
                <c:pt idx="7656">
                  <c:v>242.65870000000001</c:v>
                </c:pt>
                <c:pt idx="7657">
                  <c:v>242.69200000000001</c:v>
                </c:pt>
                <c:pt idx="7658">
                  <c:v>242.72120000000001</c:v>
                </c:pt>
                <c:pt idx="7659">
                  <c:v>242.75030000000001</c:v>
                </c:pt>
                <c:pt idx="7660">
                  <c:v>242.78369999999998</c:v>
                </c:pt>
                <c:pt idx="7661">
                  <c:v>242.81700000000001</c:v>
                </c:pt>
                <c:pt idx="7662">
                  <c:v>242.85030000000069</c:v>
                </c:pt>
                <c:pt idx="7663">
                  <c:v>242.87949999999998</c:v>
                </c:pt>
                <c:pt idx="7664">
                  <c:v>242.90870000000001</c:v>
                </c:pt>
                <c:pt idx="7665">
                  <c:v>242.94200000000001</c:v>
                </c:pt>
                <c:pt idx="7666">
                  <c:v>242.9753</c:v>
                </c:pt>
                <c:pt idx="7667">
                  <c:v>243.00449999999998</c:v>
                </c:pt>
                <c:pt idx="7668">
                  <c:v>243.03369999999998</c:v>
                </c:pt>
                <c:pt idx="7669">
                  <c:v>243.06700000000001</c:v>
                </c:pt>
                <c:pt idx="7670">
                  <c:v>243.1003</c:v>
                </c:pt>
                <c:pt idx="7671">
                  <c:v>243.13369999999998</c:v>
                </c:pt>
                <c:pt idx="7672">
                  <c:v>243.1628</c:v>
                </c:pt>
                <c:pt idx="7673">
                  <c:v>243.19200000000001</c:v>
                </c:pt>
                <c:pt idx="7674">
                  <c:v>243.2253</c:v>
                </c:pt>
                <c:pt idx="7675">
                  <c:v>243.2587</c:v>
                </c:pt>
                <c:pt idx="7676">
                  <c:v>243.292</c:v>
                </c:pt>
                <c:pt idx="7677">
                  <c:v>243.32120000000072</c:v>
                </c:pt>
                <c:pt idx="7678">
                  <c:v>243.35030000000069</c:v>
                </c:pt>
                <c:pt idx="7679">
                  <c:v>243.3837</c:v>
                </c:pt>
                <c:pt idx="7680">
                  <c:v>243.417</c:v>
                </c:pt>
                <c:pt idx="7681">
                  <c:v>243.45040000000063</c:v>
                </c:pt>
                <c:pt idx="7682">
                  <c:v>243.47949999999997</c:v>
                </c:pt>
                <c:pt idx="7683">
                  <c:v>243.5087</c:v>
                </c:pt>
                <c:pt idx="7684">
                  <c:v>243.542</c:v>
                </c:pt>
                <c:pt idx="7685">
                  <c:v>243.5754</c:v>
                </c:pt>
                <c:pt idx="7686">
                  <c:v>243.60449999999997</c:v>
                </c:pt>
                <c:pt idx="7687">
                  <c:v>243.63369999999998</c:v>
                </c:pt>
                <c:pt idx="7688">
                  <c:v>243.667</c:v>
                </c:pt>
                <c:pt idx="7689">
                  <c:v>243.7004</c:v>
                </c:pt>
                <c:pt idx="7690">
                  <c:v>243.73369999999952</c:v>
                </c:pt>
                <c:pt idx="7691">
                  <c:v>243.7628</c:v>
                </c:pt>
                <c:pt idx="7692">
                  <c:v>243.792</c:v>
                </c:pt>
                <c:pt idx="7693">
                  <c:v>243.82540000000063</c:v>
                </c:pt>
                <c:pt idx="7694">
                  <c:v>243.8587000000006</c:v>
                </c:pt>
                <c:pt idx="7695">
                  <c:v>243.89200000000059</c:v>
                </c:pt>
                <c:pt idx="7696">
                  <c:v>243.9212000000006</c:v>
                </c:pt>
                <c:pt idx="7697">
                  <c:v>243.95040000000063</c:v>
                </c:pt>
                <c:pt idx="7698">
                  <c:v>243.9837</c:v>
                </c:pt>
                <c:pt idx="7699">
                  <c:v>244.017</c:v>
                </c:pt>
                <c:pt idx="7700">
                  <c:v>244.05030000000059</c:v>
                </c:pt>
                <c:pt idx="7701">
                  <c:v>244.07949999999997</c:v>
                </c:pt>
                <c:pt idx="7702">
                  <c:v>244.1087</c:v>
                </c:pt>
                <c:pt idx="7703">
                  <c:v>244.142</c:v>
                </c:pt>
                <c:pt idx="7704">
                  <c:v>244.17529999999999</c:v>
                </c:pt>
                <c:pt idx="7705">
                  <c:v>244.20449999999997</c:v>
                </c:pt>
                <c:pt idx="7706">
                  <c:v>244.23369999999952</c:v>
                </c:pt>
                <c:pt idx="7707">
                  <c:v>244.267</c:v>
                </c:pt>
                <c:pt idx="7708">
                  <c:v>244.30030000000059</c:v>
                </c:pt>
                <c:pt idx="7709">
                  <c:v>244.33369999999999</c:v>
                </c:pt>
                <c:pt idx="7710">
                  <c:v>244.36280000000059</c:v>
                </c:pt>
                <c:pt idx="7711">
                  <c:v>244.39200000000059</c:v>
                </c:pt>
                <c:pt idx="7712">
                  <c:v>244.42530000000059</c:v>
                </c:pt>
                <c:pt idx="7713">
                  <c:v>244.45870000000059</c:v>
                </c:pt>
                <c:pt idx="7714">
                  <c:v>244.49200000000027</c:v>
                </c:pt>
                <c:pt idx="7715">
                  <c:v>244.52120000000059</c:v>
                </c:pt>
                <c:pt idx="7716">
                  <c:v>244.55030000000059</c:v>
                </c:pt>
                <c:pt idx="7717">
                  <c:v>244.58369999999999</c:v>
                </c:pt>
                <c:pt idx="7718">
                  <c:v>244.61699999999999</c:v>
                </c:pt>
                <c:pt idx="7719">
                  <c:v>244.65040000000027</c:v>
                </c:pt>
                <c:pt idx="7720">
                  <c:v>244.67949999999999</c:v>
                </c:pt>
                <c:pt idx="7721">
                  <c:v>244.70869999999999</c:v>
                </c:pt>
                <c:pt idx="7722">
                  <c:v>244.74199999999999</c:v>
                </c:pt>
                <c:pt idx="7723">
                  <c:v>244.77539999999999</c:v>
                </c:pt>
                <c:pt idx="7724">
                  <c:v>244.80450000000002</c:v>
                </c:pt>
                <c:pt idx="7725">
                  <c:v>244.83369999999999</c:v>
                </c:pt>
                <c:pt idx="7726">
                  <c:v>244.86700000000027</c:v>
                </c:pt>
                <c:pt idx="7727">
                  <c:v>244.90040000000027</c:v>
                </c:pt>
                <c:pt idx="7728">
                  <c:v>244.93359999999998</c:v>
                </c:pt>
                <c:pt idx="7729">
                  <c:v>244.96280000000004</c:v>
                </c:pt>
                <c:pt idx="7730">
                  <c:v>244.99200000000027</c:v>
                </c:pt>
                <c:pt idx="7731">
                  <c:v>245.02540000000027</c:v>
                </c:pt>
                <c:pt idx="7732">
                  <c:v>245.05860000000001</c:v>
                </c:pt>
                <c:pt idx="7733">
                  <c:v>245.09200000000001</c:v>
                </c:pt>
                <c:pt idx="7734">
                  <c:v>245.12110000000001</c:v>
                </c:pt>
                <c:pt idx="7735">
                  <c:v>245.15040000000027</c:v>
                </c:pt>
                <c:pt idx="7736">
                  <c:v>245.18359999999998</c:v>
                </c:pt>
                <c:pt idx="7737">
                  <c:v>245.21699999999998</c:v>
                </c:pt>
                <c:pt idx="7738">
                  <c:v>245.25030000000001</c:v>
                </c:pt>
                <c:pt idx="7739">
                  <c:v>245.27949999999996</c:v>
                </c:pt>
                <c:pt idx="7740">
                  <c:v>245.30860000000001</c:v>
                </c:pt>
                <c:pt idx="7741">
                  <c:v>245.34200000000001</c:v>
                </c:pt>
                <c:pt idx="7742">
                  <c:v>245.37530000000001</c:v>
                </c:pt>
                <c:pt idx="7743">
                  <c:v>245.40449999999998</c:v>
                </c:pt>
                <c:pt idx="7744">
                  <c:v>245.43359999999998</c:v>
                </c:pt>
                <c:pt idx="7745">
                  <c:v>245.46700000000001</c:v>
                </c:pt>
                <c:pt idx="7746">
                  <c:v>245.50030000000001</c:v>
                </c:pt>
                <c:pt idx="7747">
                  <c:v>245.53369999999998</c:v>
                </c:pt>
                <c:pt idx="7748">
                  <c:v>245.56280000000001</c:v>
                </c:pt>
                <c:pt idx="7749">
                  <c:v>245.59200000000001</c:v>
                </c:pt>
                <c:pt idx="7750">
                  <c:v>245.62530000000001</c:v>
                </c:pt>
                <c:pt idx="7751">
                  <c:v>245.65870000000001</c:v>
                </c:pt>
                <c:pt idx="7752">
                  <c:v>245.69200000000001</c:v>
                </c:pt>
                <c:pt idx="7753">
                  <c:v>245.72120000000001</c:v>
                </c:pt>
                <c:pt idx="7754">
                  <c:v>245.75030000000001</c:v>
                </c:pt>
                <c:pt idx="7755">
                  <c:v>245.78369999999998</c:v>
                </c:pt>
                <c:pt idx="7756">
                  <c:v>245.81700000000001</c:v>
                </c:pt>
                <c:pt idx="7757">
                  <c:v>245.85030000000069</c:v>
                </c:pt>
                <c:pt idx="7758">
                  <c:v>245.87949999999998</c:v>
                </c:pt>
                <c:pt idx="7759">
                  <c:v>245.90870000000001</c:v>
                </c:pt>
                <c:pt idx="7760">
                  <c:v>245.94200000000001</c:v>
                </c:pt>
                <c:pt idx="7761">
                  <c:v>245.9753</c:v>
                </c:pt>
                <c:pt idx="7762">
                  <c:v>246.00449999999998</c:v>
                </c:pt>
                <c:pt idx="7763">
                  <c:v>246.03369999999998</c:v>
                </c:pt>
                <c:pt idx="7764">
                  <c:v>246.06700000000001</c:v>
                </c:pt>
                <c:pt idx="7765">
                  <c:v>246.1003</c:v>
                </c:pt>
                <c:pt idx="7766">
                  <c:v>246.13369999999998</c:v>
                </c:pt>
                <c:pt idx="7767">
                  <c:v>246.1628</c:v>
                </c:pt>
                <c:pt idx="7768">
                  <c:v>246.19200000000001</c:v>
                </c:pt>
                <c:pt idx="7769">
                  <c:v>246.2253</c:v>
                </c:pt>
                <c:pt idx="7770">
                  <c:v>246.2587</c:v>
                </c:pt>
                <c:pt idx="7771">
                  <c:v>246.292</c:v>
                </c:pt>
                <c:pt idx="7772">
                  <c:v>246.32120000000072</c:v>
                </c:pt>
                <c:pt idx="7773">
                  <c:v>246.35030000000069</c:v>
                </c:pt>
                <c:pt idx="7774">
                  <c:v>246.3837</c:v>
                </c:pt>
                <c:pt idx="7775">
                  <c:v>246.417</c:v>
                </c:pt>
                <c:pt idx="7776">
                  <c:v>246.45040000000063</c:v>
                </c:pt>
                <c:pt idx="7777">
                  <c:v>246.47949999999997</c:v>
                </c:pt>
                <c:pt idx="7778">
                  <c:v>246.5087</c:v>
                </c:pt>
                <c:pt idx="7779">
                  <c:v>246.542</c:v>
                </c:pt>
                <c:pt idx="7780">
                  <c:v>246.5754</c:v>
                </c:pt>
                <c:pt idx="7781">
                  <c:v>246.60449999999997</c:v>
                </c:pt>
                <c:pt idx="7782">
                  <c:v>246.63369999999998</c:v>
                </c:pt>
                <c:pt idx="7783">
                  <c:v>246.667</c:v>
                </c:pt>
                <c:pt idx="7784">
                  <c:v>246.7004</c:v>
                </c:pt>
                <c:pt idx="7785">
                  <c:v>246.73369999999952</c:v>
                </c:pt>
                <c:pt idx="7786">
                  <c:v>246.7628</c:v>
                </c:pt>
                <c:pt idx="7787">
                  <c:v>246.792</c:v>
                </c:pt>
                <c:pt idx="7788">
                  <c:v>246.82540000000063</c:v>
                </c:pt>
                <c:pt idx="7789">
                  <c:v>246.8587000000006</c:v>
                </c:pt>
                <c:pt idx="7790">
                  <c:v>246.89200000000059</c:v>
                </c:pt>
                <c:pt idx="7791">
                  <c:v>246.9212000000006</c:v>
                </c:pt>
                <c:pt idx="7792">
                  <c:v>246.95040000000063</c:v>
                </c:pt>
                <c:pt idx="7793">
                  <c:v>246.9837</c:v>
                </c:pt>
                <c:pt idx="7794">
                  <c:v>247.017</c:v>
                </c:pt>
                <c:pt idx="7795">
                  <c:v>247.05030000000059</c:v>
                </c:pt>
                <c:pt idx="7796">
                  <c:v>247.07949999999997</c:v>
                </c:pt>
                <c:pt idx="7797">
                  <c:v>247.1087</c:v>
                </c:pt>
                <c:pt idx="7798">
                  <c:v>247.142</c:v>
                </c:pt>
                <c:pt idx="7799">
                  <c:v>247.17529999999999</c:v>
                </c:pt>
                <c:pt idx="7800">
                  <c:v>247.20449999999997</c:v>
                </c:pt>
                <c:pt idx="7801">
                  <c:v>247.23369999999952</c:v>
                </c:pt>
                <c:pt idx="7802">
                  <c:v>247.267</c:v>
                </c:pt>
                <c:pt idx="7803">
                  <c:v>247.30030000000059</c:v>
                </c:pt>
                <c:pt idx="7804">
                  <c:v>247.33369999999999</c:v>
                </c:pt>
                <c:pt idx="7805">
                  <c:v>247.36280000000059</c:v>
                </c:pt>
                <c:pt idx="7806">
                  <c:v>247.39200000000059</c:v>
                </c:pt>
                <c:pt idx="7807">
                  <c:v>247.42530000000059</c:v>
                </c:pt>
                <c:pt idx="7808">
                  <c:v>247.45870000000059</c:v>
                </c:pt>
                <c:pt idx="7809">
                  <c:v>247.49200000000027</c:v>
                </c:pt>
                <c:pt idx="7810">
                  <c:v>247.52120000000059</c:v>
                </c:pt>
                <c:pt idx="7811">
                  <c:v>247.55030000000059</c:v>
                </c:pt>
                <c:pt idx="7812">
                  <c:v>247.58369999999999</c:v>
                </c:pt>
                <c:pt idx="7813">
                  <c:v>247.61699999999999</c:v>
                </c:pt>
                <c:pt idx="7814">
                  <c:v>247.65040000000027</c:v>
                </c:pt>
                <c:pt idx="7815">
                  <c:v>247.67949999999999</c:v>
                </c:pt>
                <c:pt idx="7816">
                  <c:v>247.70869999999999</c:v>
                </c:pt>
                <c:pt idx="7817">
                  <c:v>247.74199999999999</c:v>
                </c:pt>
                <c:pt idx="7818">
                  <c:v>247.77539999999999</c:v>
                </c:pt>
                <c:pt idx="7819">
                  <c:v>247.80450000000002</c:v>
                </c:pt>
                <c:pt idx="7820">
                  <c:v>247.83369999999999</c:v>
                </c:pt>
                <c:pt idx="7821">
                  <c:v>247.86700000000027</c:v>
                </c:pt>
                <c:pt idx="7822">
                  <c:v>247.90040000000027</c:v>
                </c:pt>
                <c:pt idx="7823">
                  <c:v>247.93359999999998</c:v>
                </c:pt>
                <c:pt idx="7824">
                  <c:v>247.96280000000004</c:v>
                </c:pt>
                <c:pt idx="7825">
                  <c:v>247.99200000000027</c:v>
                </c:pt>
                <c:pt idx="7826">
                  <c:v>248.02540000000027</c:v>
                </c:pt>
                <c:pt idx="7827">
                  <c:v>248.05860000000001</c:v>
                </c:pt>
                <c:pt idx="7828">
                  <c:v>248.09200000000001</c:v>
                </c:pt>
                <c:pt idx="7829">
                  <c:v>248.12110000000001</c:v>
                </c:pt>
                <c:pt idx="7830">
                  <c:v>248.15040000000027</c:v>
                </c:pt>
                <c:pt idx="7831">
                  <c:v>248.18359999999998</c:v>
                </c:pt>
                <c:pt idx="7832">
                  <c:v>248.21699999999998</c:v>
                </c:pt>
                <c:pt idx="7833">
                  <c:v>248.25030000000001</c:v>
                </c:pt>
                <c:pt idx="7834">
                  <c:v>248.27949999999996</c:v>
                </c:pt>
                <c:pt idx="7835">
                  <c:v>248.30860000000001</c:v>
                </c:pt>
                <c:pt idx="7836">
                  <c:v>248.34200000000001</c:v>
                </c:pt>
                <c:pt idx="7837">
                  <c:v>248.37530000000001</c:v>
                </c:pt>
                <c:pt idx="7838">
                  <c:v>248.40449999999998</c:v>
                </c:pt>
                <c:pt idx="7839">
                  <c:v>248.43359999999998</c:v>
                </c:pt>
                <c:pt idx="7840">
                  <c:v>248.46700000000001</c:v>
                </c:pt>
                <c:pt idx="7841">
                  <c:v>248.50030000000001</c:v>
                </c:pt>
                <c:pt idx="7842">
                  <c:v>248.53369999999998</c:v>
                </c:pt>
                <c:pt idx="7843">
                  <c:v>248.56280000000001</c:v>
                </c:pt>
                <c:pt idx="7844">
                  <c:v>248.59200000000001</c:v>
                </c:pt>
                <c:pt idx="7845">
                  <c:v>248.62530000000001</c:v>
                </c:pt>
                <c:pt idx="7846">
                  <c:v>248.65870000000001</c:v>
                </c:pt>
                <c:pt idx="7847">
                  <c:v>248.69200000000001</c:v>
                </c:pt>
                <c:pt idx="7848">
                  <c:v>248.72120000000001</c:v>
                </c:pt>
                <c:pt idx="7849">
                  <c:v>248.75030000000001</c:v>
                </c:pt>
                <c:pt idx="7850">
                  <c:v>248.78369999999998</c:v>
                </c:pt>
                <c:pt idx="7851">
                  <c:v>248.81700000000001</c:v>
                </c:pt>
                <c:pt idx="7852">
                  <c:v>248.85030000000069</c:v>
                </c:pt>
                <c:pt idx="7853">
                  <c:v>248.87949999999998</c:v>
                </c:pt>
                <c:pt idx="7854">
                  <c:v>248.90870000000001</c:v>
                </c:pt>
                <c:pt idx="7855">
                  <c:v>248.94200000000001</c:v>
                </c:pt>
                <c:pt idx="7856">
                  <c:v>248.9753</c:v>
                </c:pt>
                <c:pt idx="7857">
                  <c:v>249.00449999999998</c:v>
                </c:pt>
                <c:pt idx="7858">
                  <c:v>249.03369999999998</c:v>
                </c:pt>
                <c:pt idx="7859">
                  <c:v>249.06700000000001</c:v>
                </c:pt>
                <c:pt idx="7860">
                  <c:v>249.1003</c:v>
                </c:pt>
                <c:pt idx="7861">
                  <c:v>249.13369999999998</c:v>
                </c:pt>
                <c:pt idx="7862">
                  <c:v>249.1628</c:v>
                </c:pt>
                <c:pt idx="7863">
                  <c:v>249.19200000000001</c:v>
                </c:pt>
                <c:pt idx="7864">
                  <c:v>249.2253</c:v>
                </c:pt>
                <c:pt idx="7865">
                  <c:v>249.2587</c:v>
                </c:pt>
                <c:pt idx="7866">
                  <c:v>249.292</c:v>
                </c:pt>
                <c:pt idx="7867">
                  <c:v>249.32120000000072</c:v>
                </c:pt>
                <c:pt idx="7868">
                  <c:v>249.35030000000069</c:v>
                </c:pt>
                <c:pt idx="7869">
                  <c:v>249.3837</c:v>
                </c:pt>
                <c:pt idx="7870">
                  <c:v>249.417</c:v>
                </c:pt>
                <c:pt idx="7871">
                  <c:v>249.45040000000063</c:v>
                </c:pt>
                <c:pt idx="7872">
                  <c:v>249.47949999999997</c:v>
                </c:pt>
                <c:pt idx="7873">
                  <c:v>249.5087</c:v>
                </c:pt>
                <c:pt idx="7874">
                  <c:v>249.542</c:v>
                </c:pt>
                <c:pt idx="7875">
                  <c:v>249.5754</c:v>
                </c:pt>
                <c:pt idx="7876">
                  <c:v>249.60449999999997</c:v>
                </c:pt>
                <c:pt idx="7877">
                  <c:v>249.63369999999998</c:v>
                </c:pt>
                <c:pt idx="7878">
                  <c:v>249.667</c:v>
                </c:pt>
                <c:pt idx="7879">
                  <c:v>249.7004</c:v>
                </c:pt>
                <c:pt idx="7880">
                  <c:v>249.73369999999952</c:v>
                </c:pt>
                <c:pt idx="7881">
                  <c:v>249.7628</c:v>
                </c:pt>
                <c:pt idx="7882">
                  <c:v>249.792</c:v>
                </c:pt>
                <c:pt idx="7883">
                  <c:v>249.82540000000063</c:v>
                </c:pt>
                <c:pt idx="7884">
                  <c:v>249.8587000000006</c:v>
                </c:pt>
                <c:pt idx="7885">
                  <c:v>249.89200000000059</c:v>
                </c:pt>
                <c:pt idx="7886">
                  <c:v>249.9212000000006</c:v>
                </c:pt>
                <c:pt idx="7887">
                  <c:v>249.95040000000063</c:v>
                </c:pt>
                <c:pt idx="7888">
                  <c:v>249.9837</c:v>
                </c:pt>
                <c:pt idx="7889">
                  <c:v>250.017</c:v>
                </c:pt>
                <c:pt idx="7890">
                  <c:v>250.05030000000059</c:v>
                </c:pt>
                <c:pt idx="7891">
                  <c:v>250.07949999999997</c:v>
                </c:pt>
                <c:pt idx="7892">
                  <c:v>250.1087</c:v>
                </c:pt>
                <c:pt idx="7893">
                  <c:v>250.142</c:v>
                </c:pt>
                <c:pt idx="7894">
                  <c:v>250.17529999999999</c:v>
                </c:pt>
                <c:pt idx="7895">
                  <c:v>250.20449999999997</c:v>
                </c:pt>
                <c:pt idx="7896">
                  <c:v>250.23369999999952</c:v>
                </c:pt>
                <c:pt idx="7897">
                  <c:v>250.267</c:v>
                </c:pt>
                <c:pt idx="7898">
                  <c:v>250.30030000000059</c:v>
                </c:pt>
                <c:pt idx="7899">
                  <c:v>250.33369999999999</c:v>
                </c:pt>
                <c:pt idx="7900">
                  <c:v>250.36280000000059</c:v>
                </c:pt>
                <c:pt idx="7901">
                  <c:v>250.39200000000059</c:v>
                </c:pt>
                <c:pt idx="7902">
                  <c:v>250.42530000000059</c:v>
                </c:pt>
                <c:pt idx="7903">
                  <c:v>250.45870000000059</c:v>
                </c:pt>
                <c:pt idx="7904">
                  <c:v>250.49200000000027</c:v>
                </c:pt>
                <c:pt idx="7905">
                  <c:v>250.52120000000059</c:v>
                </c:pt>
                <c:pt idx="7906">
                  <c:v>250.55030000000059</c:v>
                </c:pt>
                <c:pt idx="7907">
                  <c:v>250.58369999999999</c:v>
                </c:pt>
                <c:pt idx="7908">
                  <c:v>250.61699999999999</c:v>
                </c:pt>
                <c:pt idx="7909">
                  <c:v>250.65040000000027</c:v>
                </c:pt>
                <c:pt idx="7910">
                  <c:v>250.67949999999999</c:v>
                </c:pt>
                <c:pt idx="7911">
                  <c:v>250.70869999999999</c:v>
                </c:pt>
                <c:pt idx="7912">
                  <c:v>250.74199999999999</c:v>
                </c:pt>
                <c:pt idx="7913">
                  <c:v>250.77539999999999</c:v>
                </c:pt>
                <c:pt idx="7914">
                  <c:v>250.80450000000002</c:v>
                </c:pt>
                <c:pt idx="7915">
                  <c:v>250.83369999999999</c:v>
                </c:pt>
                <c:pt idx="7916">
                  <c:v>250.86700000000027</c:v>
                </c:pt>
                <c:pt idx="7917">
                  <c:v>250.90040000000027</c:v>
                </c:pt>
                <c:pt idx="7918">
                  <c:v>250.93359999999998</c:v>
                </c:pt>
                <c:pt idx="7919">
                  <c:v>250.96280000000004</c:v>
                </c:pt>
                <c:pt idx="7920">
                  <c:v>250.99200000000027</c:v>
                </c:pt>
                <c:pt idx="7921">
                  <c:v>251.02540000000027</c:v>
                </c:pt>
                <c:pt idx="7922">
                  <c:v>251.05860000000001</c:v>
                </c:pt>
                <c:pt idx="7923">
                  <c:v>251.09200000000001</c:v>
                </c:pt>
                <c:pt idx="7924">
                  <c:v>251.12110000000001</c:v>
                </c:pt>
                <c:pt idx="7925">
                  <c:v>251.15040000000027</c:v>
                </c:pt>
                <c:pt idx="7926">
                  <c:v>251.18359999999998</c:v>
                </c:pt>
                <c:pt idx="7927">
                  <c:v>251.21699999999998</c:v>
                </c:pt>
                <c:pt idx="7928">
                  <c:v>251.25030000000001</c:v>
                </c:pt>
                <c:pt idx="7929">
                  <c:v>251.27949999999996</c:v>
                </c:pt>
                <c:pt idx="7930">
                  <c:v>251.30860000000001</c:v>
                </c:pt>
                <c:pt idx="7931">
                  <c:v>251.34200000000001</c:v>
                </c:pt>
                <c:pt idx="7932">
                  <c:v>251.37530000000001</c:v>
                </c:pt>
                <c:pt idx="7933">
                  <c:v>251.40449999999998</c:v>
                </c:pt>
                <c:pt idx="7934">
                  <c:v>251.43359999999998</c:v>
                </c:pt>
                <c:pt idx="7935">
                  <c:v>251.46700000000001</c:v>
                </c:pt>
                <c:pt idx="7936">
                  <c:v>251.50030000000001</c:v>
                </c:pt>
                <c:pt idx="7937">
                  <c:v>251.53369999999998</c:v>
                </c:pt>
                <c:pt idx="7938">
                  <c:v>251.56280000000001</c:v>
                </c:pt>
                <c:pt idx="7939">
                  <c:v>251.59200000000001</c:v>
                </c:pt>
                <c:pt idx="7940">
                  <c:v>251.62530000000001</c:v>
                </c:pt>
                <c:pt idx="7941">
                  <c:v>251.65870000000001</c:v>
                </c:pt>
                <c:pt idx="7942">
                  <c:v>251.69200000000001</c:v>
                </c:pt>
                <c:pt idx="7943">
                  <c:v>251.72120000000001</c:v>
                </c:pt>
                <c:pt idx="7944">
                  <c:v>251.75030000000001</c:v>
                </c:pt>
                <c:pt idx="7945">
                  <c:v>251.78369999999998</c:v>
                </c:pt>
                <c:pt idx="7946">
                  <c:v>251.81700000000001</c:v>
                </c:pt>
                <c:pt idx="7947">
                  <c:v>251.85030000000069</c:v>
                </c:pt>
                <c:pt idx="7948">
                  <c:v>251.87949999999998</c:v>
                </c:pt>
                <c:pt idx="7949">
                  <c:v>251.90870000000001</c:v>
                </c:pt>
                <c:pt idx="7950">
                  <c:v>251.94200000000001</c:v>
                </c:pt>
                <c:pt idx="7951">
                  <c:v>251.9753</c:v>
                </c:pt>
                <c:pt idx="7952">
                  <c:v>252.00449999999998</c:v>
                </c:pt>
                <c:pt idx="7953">
                  <c:v>252.03369999999998</c:v>
                </c:pt>
                <c:pt idx="7954">
                  <c:v>252.06700000000001</c:v>
                </c:pt>
                <c:pt idx="7955">
                  <c:v>252.1003</c:v>
                </c:pt>
                <c:pt idx="7956">
                  <c:v>252.13369999999998</c:v>
                </c:pt>
                <c:pt idx="7957">
                  <c:v>252.1628</c:v>
                </c:pt>
                <c:pt idx="7958">
                  <c:v>252.19200000000001</c:v>
                </c:pt>
                <c:pt idx="7959">
                  <c:v>252.2253</c:v>
                </c:pt>
                <c:pt idx="7960">
                  <c:v>252.2587</c:v>
                </c:pt>
                <c:pt idx="7961">
                  <c:v>252.292</c:v>
                </c:pt>
                <c:pt idx="7962">
                  <c:v>252.32120000000072</c:v>
                </c:pt>
                <c:pt idx="7963">
                  <c:v>252.35030000000069</c:v>
                </c:pt>
                <c:pt idx="7964">
                  <c:v>252.3837</c:v>
                </c:pt>
                <c:pt idx="7965">
                  <c:v>252.417</c:v>
                </c:pt>
                <c:pt idx="7966">
                  <c:v>252.45040000000063</c:v>
                </c:pt>
                <c:pt idx="7967">
                  <c:v>252.47949999999997</c:v>
                </c:pt>
                <c:pt idx="7968">
                  <c:v>252.5087</c:v>
                </c:pt>
                <c:pt idx="7969">
                  <c:v>252.542</c:v>
                </c:pt>
                <c:pt idx="7970">
                  <c:v>252.5754</c:v>
                </c:pt>
                <c:pt idx="7971">
                  <c:v>252.60449999999997</c:v>
                </c:pt>
                <c:pt idx="7972">
                  <c:v>252.63369999999998</c:v>
                </c:pt>
                <c:pt idx="7973">
                  <c:v>252.667</c:v>
                </c:pt>
                <c:pt idx="7974">
                  <c:v>252.7004</c:v>
                </c:pt>
                <c:pt idx="7975">
                  <c:v>252.73369999999952</c:v>
                </c:pt>
                <c:pt idx="7976">
                  <c:v>252.7628</c:v>
                </c:pt>
                <c:pt idx="7977">
                  <c:v>252.792</c:v>
                </c:pt>
                <c:pt idx="7978">
                  <c:v>252.82540000000063</c:v>
                </c:pt>
                <c:pt idx="7979">
                  <c:v>252.8587000000006</c:v>
                </c:pt>
                <c:pt idx="7980">
                  <c:v>252.89200000000059</c:v>
                </c:pt>
                <c:pt idx="7981">
                  <c:v>252.9212000000006</c:v>
                </c:pt>
                <c:pt idx="7982">
                  <c:v>252.95040000000063</c:v>
                </c:pt>
                <c:pt idx="7983">
                  <c:v>252.9837</c:v>
                </c:pt>
                <c:pt idx="7984">
                  <c:v>253.017</c:v>
                </c:pt>
                <c:pt idx="7985">
                  <c:v>253.05030000000059</c:v>
                </c:pt>
                <c:pt idx="7986">
                  <c:v>253.07949999999997</c:v>
                </c:pt>
                <c:pt idx="7987">
                  <c:v>253.1087</c:v>
                </c:pt>
                <c:pt idx="7988">
                  <c:v>253.142</c:v>
                </c:pt>
                <c:pt idx="7989">
                  <c:v>253.17529999999999</c:v>
                </c:pt>
                <c:pt idx="7990">
                  <c:v>253.20449999999997</c:v>
                </c:pt>
                <c:pt idx="7991">
                  <c:v>253.23369999999952</c:v>
                </c:pt>
                <c:pt idx="7992">
                  <c:v>253.267</c:v>
                </c:pt>
                <c:pt idx="7993">
                  <c:v>253.30030000000059</c:v>
                </c:pt>
                <c:pt idx="7994">
                  <c:v>253.33369999999999</c:v>
                </c:pt>
                <c:pt idx="7995">
                  <c:v>253.36280000000059</c:v>
                </c:pt>
                <c:pt idx="7996">
                  <c:v>253.39200000000059</c:v>
                </c:pt>
                <c:pt idx="7997">
                  <c:v>253.42530000000059</c:v>
                </c:pt>
                <c:pt idx="7998">
                  <c:v>253.45870000000059</c:v>
                </c:pt>
                <c:pt idx="7999">
                  <c:v>253.49200000000027</c:v>
                </c:pt>
                <c:pt idx="8000">
                  <c:v>253.52120000000059</c:v>
                </c:pt>
                <c:pt idx="8001">
                  <c:v>253.55030000000059</c:v>
                </c:pt>
                <c:pt idx="8002">
                  <c:v>253.58369999999999</c:v>
                </c:pt>
                <c:pt idx="8003">
                  <c:v>253.61699999999999</c:v>
                </c:pt>
                <c:pt idx="8004">
                  <c:v>253.65040000000027</c:v>
                </c:pt>
                <c:pt idx="8005">
                  <c:v>253.67949999999999</c:v>
                </c:pt>
                <c:pt idx="8006">
                  <c:v>253.70869999999999</c:v>
                </c:pt>
                <c:pt idx="8007">
                  <c:v>253.74199999999999</c:v>
                </c:pt>
                <c:pt idx="8008">
                  <c:v>253.77539999999999</c:v>
                </c:pt>
                <c:pt idx="8009">
                  <c:v>253.80450000000002</c:v>
                </c:pt>
                <c:pt idx="8010">
                  <c:v>253.83369999999999</c:v>
                </c:pt>
                <c:pt idx="8011">
                  <c:v>253.86700000000027</c:v>
                </c:pt>
                <c:pt idx="8012">
                  <c:v>253.90040000000027</c:v>
                </c:pt>
                <c:pt idx="8013">
                  <c:v>253.93359999999998</c:v>
                </c:pt>
                <c:pt idx="8014">
                  <c:v>253.96280000000004</c:v>
                </c:pt>
                <c:pt idx="8015">
                  <c:v>253.99200000000027</c:v>
                </c:pt>
                <c:pt idx="8016">
                  <c:v>254.02540000000027</c:v>
                </c:pt>
                <c:pt idx="8017">
                  <c:v>254.05860000000001</c:v>
                </c:pt>
                <c:pt idx="8018">
                  <c:v>254.09200000000001</c:v>
                </c:pt>
                <c:pt idx="8019">
                  <c:v>254.12110000000001</c:v>
                </c:pt>
                <c:pt idx="8020">
                  <c:v>254.15040000000027</c:v>
                </c:pt>
                <c:pt idx="8021">
                  <c:v>254.18359999999998</c:v>
                </c:pt>
                <c:pt idx="8022">
                  <c:v>254.21699999999998</c:v>
                </c:pt>
                <c:pt idx="8023">
                  <c:v>254.25030000000001</c:v>
                </c:pt>
                <c:pt idx="8024">
                  <c:v>254.27949999999996</c:v>
                </c:pt>
                <c:pt idx="8025">
                  <c:v>254.30860000000001</c:v>
                </c:pt>
                <c:pt idx="8026">
                  <c:v>254.34200000000001</c:v>
                </c:pt>
                <c:pt idx="8027">
                  <c:v>254.37530000000001</c:v>
                </c:pt>
                <c:pt idx="8028">
                  <c:v>254.40449999999998</c:v>
                </c:pt>
                <c:pt idx="8029">
                  <c:v>254.43359999999998</c:v>
                </c:pt>
                <c:pt idx="8030">
                  <c:v>254.46700000000001</c:v>
                </c:pt>
                <c:pt idx="8031">
                  <c:v>254.50030000000001</c:v>
                </c:pt>
                <c:pt idx="8032">
                  <c:v>254.53369999999998</c:v>
                </c:pt>
                <c:pt idx="8033">
                  <c:v>254.56280000000001</c:v>
                </c:pt>
                <c:pt idx="8034">
                  <c:v>254.59200000000001</c:v>
                </c:pt>
                <c:pt idx="8035">
                  <c:v>254.62530000000001</c:v>
                </c:pt>
                <c:pt idx="8036">
                  <c:v>254.65870000000001</c:v>
                </c:pt>
                <c:pt idx="8037">
                  <c:v>254.69200000000001</c:v>
                </c:pt>
                <c:pt idx="8038">
                  <c:v>254.72120000000001</c:v>
                </c:pt>
                <c:pt idx="8039">
                  <c:v>254.75030000000001</c:v>
                </c:pt>
                <c:pt idx="8040">
                  <c:v>254.78369999999998</c:v>
                </c:pt>
                <c:pt idx="8041">
                  <c:v>254.81700000000001</c:v>
                </c:pt>
                <c:pt idx="8042">
                  <c:v>254.85030000000069</c:v>
                </c:pt>
                <c:pt idx="8043">
                  <c:v>254.87949999999998</c:v>
                </c:pt>
                <c:pt idx="8044">
                  <c:v>254.90870000000001</c:v>
                </c:pt>
                <c:pt idx="8045">
                  <c:v>254.94200000000001</c:v>
                </c:pt>
                <c:pt idx="8046">
                  <c:v>254.9753</c:v>
                </c:pt>
                <c:pt idx="8047">
                  <c:v>255.00449999999998</c:v>
                </c:pt>
                <c:pt idx="8048">
                  <c:v>255.03369999999998</c:v>
                </c:pt>
                <c:pt idx="8049">
                  <c:v>255.06700000000001</c:v>
                </c:pt>
                <c:pt idx="8050">
                  <c:v>255.1003</c:v>
                </c:pt>
                <c:pt idx="8051">
                  <c:v>255.13369999999998</c:v>
                </c:pt>
                <c:pt idx="8052">
                  <c:v>255.1628</c:v>
                </c:pt>
                <c:pt idx="8053">
                  <c:v>255.19200000000001</c:v>
                </c:pt>
                <c:pt idx="8054">
                  <c:v>255.2253</c:v>
                </c:pt>
                <c:pt idx="8055">
                  <c:v>255.2587</c:v>
                </c:pt>
                <c:pt idx="8056">
                  <c:v>255.292</c:v>
                </c:pt>
                <c:pt idx="8057">
                  <c:v>255.32120000000072</c:v>
                </c:pt>
                <c:pt idx="8058">
                  <c:v>255.35030000000069</c:v>
                </c:pt>
                <c:pt idx="8059">
                  <c:v>255.3837</c:v>
                </c:pt>
                <c:pt idx="8060">
                  <c:v>255.417</c:v>
                </c:pt>
                <c:pt idx="8061">
                  <c:v>255.45040000000063</c:v>
                </c:pt>
                <c:pt idx="8062">
                  <c:v>255.47949999999997</c:v>
                </c:pt>
                <c:pt idx="8063">
                  <c:v>255.5087</c:v>
                </c:pt>
                <c:pt idx="8064">
                  <c:v>255.542</c:v>
                </c:pt>
                <c:pt idx="8065">
                  <c:v>255.5754</c:v>
                </c:pt>
                <c:pt idx="8066">
                  <c:v>255.60449999999997</c:v>
                </c:pt>
                <c:pt idx="8067">
                  <c:v>255.63369999999998</c:v>
                </c:pt>
                <c:pt idx="8068">
                  <c:v>255.667</c:v>
                </c:pt>
                <c:pt idx="8069">
                  <c:v>255.7004</c:v>
                </c:pt>
                <c:pt idx="8070">
                  <c:v>255.73369999999952</c:v>
                </c:pt>
                <c:pt idx="8071">
                  <c:v>255.7628</c:v>
                </c:pt>
                <c:pt idx="8072">
                  <c:v>255.792</c:v>
                </c:pt>
                <c:pt idx="8073">
                  <c:v>255.82540000000063</c:v>
                </c:pt>
                <c:pt idx="8074">
                  <c:v>255.8587000000006</c:v>
                </c:pt>
                <c:pt idx="8075">
                  <c:v>255.89200000000059</c:v>
                </c:pt>
                <c:pt idx="8076">
                  <c:v>255.9212000000006</c:v>
                </c:pt>
                <c:pt idx="8077">
                  <c:v>255.9503000000006</c:v>
                </c:pt>
                <c:pt idx="8078">
                  <c:v>255.9837</c:v>
                </c:pt>
                <c:pt idx="8079">
                  <c:v>256.017</c:v>
                </c:pt>
                <c:pt idx="8080">
                  <c:v>256.05029999999999</c:v>
                </c:pt>
                <c:pt idx="8081">
                  <c:v>256.0795</c:v>
                </c:pt>
                <c:pt idx="8082">
                  <c:v>256.1087</c:v>
                </c:pt>
                <c:pt idx="8083">
                  <c:v>256.14200000000125</c:v>
                </c:pt>
                <c:pt idx="8084">
                  <c:v>256.17529999999999</c:v>
                </c:pt>
                <c:pt idx="8085">
                  <c:v>256.2045</c:v>
                </c:pt>
                <c:pt idx="8086">
                  <c:v>256.23369999999869</c:v>
                </c:pt>
                <c:pt idx="8087">
                  <c:v>256.267</c:v>
                </c:pt>
                <c:pt idx="8088">
                  <c:v>256.30029999999999</c:v>
                </c:pt>
                <c:pt idx="8089">
                  <c:v>256.33369999999923</c:v>
                </c:pt>
                <c:pt idx="8090">
                  <c:v>256.36279999999999</c:v>
                </c:pt>
                <c:pt idx="8091">
                  <c:v>256.392</c:v>
                </c:pt>
                <c:pt idx="8092">
                  <c:v>256.42529999999869</c:v>
                </c:pt>
                <c:pt idx="8093">
                  <c:v>256.45869999999923</c:v>
                </c:pt>
                <c:pt idx="8094">
                  <c:v>256.49199999999809</c:v>
                </c:pt>
                <c:pt idx="8095">
                  <c:v>256.52119999999815</c:v>
                </c:pt>
                <c:pt idx="8096">
                  <c:v>256.55029999999999</c:v>
                </c:pt>
                <c:pt idx="8097">
                  <c:v>256.58369999999923</c:v>
                </c:pt>
                <c:pt idx="8098">
                  <c:v>256.61700000000002</c:v>
                </c:pt>
                <c:pt idx="8099">
                  <c:v>256.65039999999999</c:v>
                </c:pt>
                <c:pt idx="8100">
                  <c:v>256.67950000000002</c:v>
                </c:pt>
                <c:pt idx="8101">
                  <c:v>256.70869999999923</c:v>
                </c:pt>
                <c:pt idx="8102">
                  <c:v>256.74200000000002</c:v>
                </c:pt>
                <c:pt idx="8103">
                  <c:v>256.77539999999863</c:v>
                </c:pt>
                <c:pt idx="8104">
                  <c:v>256.80450000000002</c:v>
                </c:pt>
                <c:pt idx="8105">
                  <c:v>256.83369999999923</c:v>
                </c:pt>
                <c:pt idx="8106">
                  <c:v>256.86700000000002</c:v>
                </c:pt>
                <c:pt idx="8107">
                  <c:v>256.90039999999863</c:v>
                </c:pt>
                <c:pt idx="8108">
                  <c:v>256.93369999999851</c:v>
                </c:pt>
                <c:pt idx="8109">
                  <c:v>256.96289999999999</c:v>
                </c:pt>
                <c:pt idx="8110">
                  <c:v>256.99199999999809</c:v>
                </c:pt>
                <c:pt idx="8111">
                  <c:v>257.02539999999863</c:v>
                </c:pt>
                <c:pt idx="8112">
                  <c:v>257.05869999999999</c:v>
                </c:pt>
                <c:pt idx="8113">
                  <c:v>257.09199999999845</c:v>
                </c:pt>
                <c:pt idx="8114">
                  <c:v>257.12119999999851</c:v>
                </c:pt>
                <c:pt idx="8115">
                  <c:v>257.15039999999999</c:v>
                </c:pt>
                <c:pt idx="8116">
                  <c:v>257.18369999999999</c:v>
                </c:pt>
                <c:pt idx="8117">
                  <c:v>257.21699999999845</c:v>
                </c:pt>
                <c:pt idx="8118">
                  <c:v>257.25040000000001</c:v>
                </c:pt>
                <c:pt idx="8119">
                  <c:v>257.27949999999993</c:v>
                </c:pt>
                <c:pt idx="8120">
                  <c:v>257.30869999999999</c:v>
                </c:pt>
                <c:pt idx="8121">
                  <c:v>257.34199999999993</c:v>
                </c:pt>
                <c:pt idx="8122">
                  <c:v>257.37540000000001</c:v>
                </c:pt>
                <c:pt idx="8123">
                  <c:v>257.40449999999993</c:v>
                </c:pt>
                <c:pt idx="8124">
                  <c:v>257.43369999999851</c:v>
                </c:pt>
                <c:pt idx="8125">
                  <c:v>257.46699999999845</c:v>
                </c:pt>
                <c:pt idx="8126">
                  <c:v>257.50040000000001</c:v>
                </c:pt>
                <c:pt idx="8127">
                  <c:v>257.53369999999899</c:v>
                </c:pt>
                <c:pt idx="8128">
                  <c:v>257.56279999999964</c:v>
                </c:pt>
                <c:pt idx="8129">
                  <c:v>257.59199999999845</c:v>
                </c:pt>
                <c:pt idx="8130">
                  <c:v>257.62540000000001</c:v>
                </c:pt>
                <c:pt idx="8131">
                  <c:v>257.65870000000001</c:v>
                </c:pt>
                <c:pt idx="8132">
                  <c:v>257.69200000000001</c:v>
                </c:pt>
                <c:pt idx="8133">
                  <c:v>257.72119999999808</c:v>
                </c:pt>
                <c:pt idx="8134">
                  <c:v>257.75040000000001</c:v>
                </c:pt>
                <c:pt idx="8135">
                  <c:v>257.78369999999899</c:v>
                </c:pt>
                <c:pt idx="8136">
                  <c:v>257.81700000000001</c:v>
                </c:pt>
                <c:pt idx="8137">
                  <c:v>257.85039999999969</c:v>
                </c:pt>
                <c:pt idx="8138">
                  <c:v>257.87950000000001</c:v>
                </c:pt>
                <c:pt idx="8139">
                  <c:v>257.90869999999899</c:v>
                </c:pt>
                <c:pt idx="8140">
                  <c:v>257.94200000000001</c:v>
                </c:pt>
                <c:pt idx="8141">
                  <c:v>257.97539999999833</c:v>
                </c:pt>
                <c:pt idx="8142">
                  <c:v>258.00450000000001</c:v>
                </c:pt>
                <c:pt idx="8143">
                  <c:v>258.03369999999899</c:v>
                </c:pt>
                <c:pt idx="8144">
                  <c:v>258.06700000000001</c:v>
                </c:pt>
                <c:pt idx="8145">
                  <c:v>258.10039999999969</c:v>
                </c:pt>
                <c:pt idx="8146">
                  <c:v>258.13369999999969</c:v>
                </c:pt>
                <c:pt idx="8147">
                  <c:v>258.16280000000154</c:v>
                </c:pt>
                <c:pt idx="8148">
                  <c:v>258.19200000000001</c:v>
                </c:pt>
                <c:pt idx="8149">
                  <c:v>258.22539999999833</c:v>
                </c:pt>
                <c:pt idx="8150">
                  <c:v>258.25869999999969</c:v>
                </c:pt>
                <c:pt idx="8151">
                  <c:v>258.29199999999821</c:v>
                </c:pt>
                <c:pt idx="8152">
                  <c:v>258.32119999999821</c:v>
                </c:pt>
                <c:pt idx="8153">
                  <c:v>258.35039999999969</c:v>
                </c:pt>
                <c:pt idx="8154">
                  <c:v>258.38369999999969</c:v>
                </c:pt>
                <c:pt idx="8155">
                  <c:v>258.41699999999821</c:v>
                </c:pt>
                <c:pt idx="8156">
                  <c:v>258.45030000000003</c:v>
                </c:pt>
                <c:pt idx="8157">
                  <c:v>258.47949999999969</c:v>
                </c:pt>
                <c:pt idx="8158">
                  <c:v>258.50869999999969</c:v>
                </c:pt>
                <c:pt idx="8159">
                  <c:v>258.54199999999969</c:v>
                </c:pt>
                <c:pt idx="8160">
                  <c:v>258.57530000000003</c:v>
                </c:pt>
                <c:pt idx="8161">
                  <c:v>258.60449999999997</c:v>
                </c:pt>
                <c:pt idx="8162">
                  <c:v>258.63369999999969</c:v>
                </c:pt>
                <c:pt idx="8163">
                  <c:v>258.66699999999969</c:v>
                </c:pt>
                <c:pt idx="8164">
                  <c:v>258.70030000000003</c:v>
                </c:pt>
                <c:pt idx="8165">
                  <c:v>258.73369999999869</c:v>
                </c:pt>
                <c:pt idx="8166">
                  <c:v>258.76280000000008</c:v>
                </c:pt>
                <c:pt idx="8167">
                  <c:v>258.79199999999821</c:v>
                </c:pt>
                <c:pt idx="8168">
                  <c:v>258.82530000000003</c:v>
                </c:pt>
                <c:pt idx="8169">
                  <c:v>258.8587</c:v>
                </c:pt>
                <c:pt idx="8170">
                  <c:v>258.892</c:v>
                </c:pt>
                <c:pt idx="8171">
                  <c:v>258.92119999999773</c:v>
                </c:pt>
                <c:pt idx="8172">
                  <c:v>258.95030000000003</c:v>
                </c:pt>
                <c:pt idx="8173">
                  <c:v>258.98369999999869</c:v>
                </c:pt>
                <c:pt idx="8174">
                  <c:v>259.017</c:v>
                </c:pt>
                <c:pt idx="8175">
                  <c:v>259.05029999999999</c:v>
                </c:pt>
                <c:pt idx="8176">
                  <c:v>259.0795</c:v>
                </c:pt>
                <c:pt idx="8177">
                  <c:v>259.1087</c:v>
                </c:pt>
                <c:pt idx="8178">
                  <c:v>259.14200000000125</c:v>
                </c:pt>
                <c:pt idx="8179">
                  <c:v>259.17529999999999</c:v>
                </c:pt>
                <c:pt idx="8180">
                  <c:v>259.2045</c:v>
                </c:pt>
                <c:pt idx="8181">
                  <c:v>259.23369999999869</c:v>
                </c:pt>
                <c:pt idx="8182">
                  <c:v>259.267</c:v>
                </c:pt>
                <c:pt idx="8183">
                  <c:v>259.30029999999999</c:v>
                </c:pt>
                <c:pt idx="8184">
                  <c:v>259.33369999999923</c:v>
                </c:pt>
                <c:pt idx="8185">
                  <c:v>259.36279999999999</c:v>
                </c:pt>
                <c:pt idx="8186">
                  <c:v>259.392</c:v>
                </c:pt>
                <c:pt idx="8187">
                  <c:v>259.42529999999869</c:v>
                </c:pt>
                <c:pt idx="8188">
                  <c:v>259.45869999999923</c:v>
                </c:pt>
                <c:pt idx="8189">
                  <c:v>259.49199999999809</c:v>
                </c:pt>
                <c:pt idx="8190">
                  <c:v>259.52119999999815</c:v>
                </c:pt>
                <c:pt idx="8191">
                  <c:v>259.55029999999999</c:v>
                </c:pt>
                <c:pt idx="8192">
                  <c:v>259.58369999999923</c:v>
                </c:pt>
                <c:pt idx="8193">
                  <c:v>259.61700000000002</c:v>
                </c:pt>
                <c:pt idx="8194">
                  <c:v>259.65039999999999</c:v>
                </c:pt>
                <c:pt idx="8195">
                  <c:v>259.67950000000002</c:v>
                </c:pt>
                <c:pt idx="8196">
                  <c:v>259.70869999999923</c:v>
                </c:pt>
                <c:pt idx="8197">
                  <c:v>259.74200000000002</c:v>
                </c:pt>
                <c:pt idx="8198">
                  <c:v>259.77539999999863</c:v>
                </c:pt>
                <c:pt idx="8199">
                  <c:v>259.80450000000002</c:v>
                </c:pt>
                <c:pt idx="8200">
                  <c:v>259.83369999999923</c:v>
                </c:pt>
                <c:pt idx="8201">
                  <c:v>259.86700000000002</c:v>
                </c:pt>
                <c:pt idx="8202">
                  <c:v>259.90039999999863</c:v>
                </c:pt>
                <c:pt idx="8203">
                  <c:v>259.93369999999851</c:v>
                </c:pt>
                <c:pt idx="8204">
                  <c:v>259.96289999999999</c:v>
                </c:pt>
                <c:pt idx="8205">
                  <c:v>259.99199999999809</c:v>
                </c:pt>
                <c:pt idx="8206">
                  <c:v>260.02539999999863</c:v>
                </c:pt>
                <c:pt idx="8207">
                  <c:v>260.05869999999999</c:v>
                </c:pt>
                <c:pt idx="8208">
                  <c:v>260.09199999999845</c:v>
                </c:pt>
                <c:pt idx="8209">
                  <c:v>260.12119999999851</c:v>
                </c:pt>
                <c:pt idx="8210">
                  <c:v>260.15039999999999</c:v>
                </c:pt>
                <c:pt idx="8211">
                  <c:v>260.18369999999999</c:v>
                </c:pt>
                <c:pt idx="8212">
                  <c:v>260.21699999999845</c:v>
                </c:pt>
                <c:pt idx="8213">
                  <c:v>260.25040000000001</c:v>
                </c:pt>
                <c:pt idx="8214">
                  <c:v>260.27949999999993</c:v>
                </c:pt>
                <c:pt idx="8215">
                  <c:v>260.30869999999999</c:v>
                </c:pt>
                <c:pt idx="8216">
                  <c:v>260.34199999999993</c:v>
                </c:pt>
                <c:pt idx="8217">
                  <c:v>260.37540000000001</c:v>
                </c:pt>
                <c:pt idx="8218">
                  <c:v>260.40449999999993</c:v>
                </c:pt>
                <c:pt idx="8219">
                  <c:v>260.43369999999851</c:v>
                </c:pt>
                <c:pt idx="8220">
                  <c:v>260.46699999999845</c:v>
                </c:pt>
                <c:pt idx="8221">
                  <c:v>260.50040000000001</c:v>
                </c:pt>
                <c:pt idx="8222">
                  <c:v>260.53369999999899</c:v>
                </c:pt>
                <c:pt idx="8223">
                  <c:v>260.56279999999964</c:v>
                </c:pt>
                <c:pt idx="8224">
                  <c:v>260.59199999999845</c:v>
                </c:pt>
                <c:pt idx="8225">
                  <c:v>260.62540000000001</c:v>
                </c:pt>
                <c:pt idx="8226">
                  <c:v>260.65870000000001</c:v>
                </c:pt>
                <c:pt idx="8227">
                  <c:v>260.69200000000001</c:v>
                </c:pt>
                <c:pt idx="8228">
                  <c:v>260.72119999999808</c:v>
                </c:pt>
                <c:pt idx="8229">
                  <c:v>260.75040000000001</c:v>
                </c:pt>
                <c:pt idx="8230">
                  <c:v>260.78369999999899</c:v>
                </c:pt>
                <c:pt idx="8231">
                  <c:v>260.81700000000001</c:v>
                </c:pt>
                <c:pt idx="8232">
                  <c:v>260.85039999999969</c:v>
                </c:pt>
                <c:pt idx="8233">
                  <c:v>260.87950000000001</c:v>
                </c:pt>
                <c:pt idx="8234">
                  <c:v>260.90869999999899</c:v>
                </c:pt>
                <c:pt idx="8235">
                  <c:v>260.94200000000001</c:v>
                </c:pt>
                <c:pt idx="8236">
                  <c:v>260.97539999999833</c:v>
                </c:pt>
                <c:pt idx="8237">
                  <c:v>261.00450000000001</c:v>
                </c:pt>
                <c:pt idx="8238">
                  <c:v>261.03369999999899</c:v>
                </c:pt>
                <c:pt idx="8239">
                  <c:v>261.06700000000001</c:v>
                </c:pt>
                <c:pt idx="8240">
                  <c:v>261.10039999999969</c:v>
                </c:pt>
                <c:pt idx="8241">
                  <c:v>261.13369999999969</c:v>
                </c:pt>
                <c:pt idx="8242">
                  <c:v>261.16280000000154</c:v>
                </c:pt>
                <c:pt idx="8243">
                  <c:v>261.19200000000001</c:v>
                </c:pt>
                <c:pt idx="8244">
                  <c:v>261.22539999999833</c:v>
                </c:pt>
                <c:pt idx="8245">
                  <c:v>261.25869999999969</c:v>
                </c:pt>
                <c:pt idx="8246">
                  <c:v>261.29199999999821</c:v>
                </c:pt>
                <c:pt idx="8247">
                  <c:v>261.32119999999821</c:v>
                </c:pt>
                <c:pt idx="8248">
                  <c:v>261.35039999999969</c:v>
                </c:pt>
                <c:pt idx="8249">
                  <c:v>261.38369999999969</c:v>
                </c:pt>
                <c:pt idx="8250">
                  <c:v>261.41699999999821</c:v>
                </c:pt>
                <c:pt idx="8251">
                  <c:v>261.45030000000003</c:v>
                </c:pt>
                <c:pt idx="8252">
                  <c:v>261.47949999999969</c:v>
                </c:pt>
                <c:pt idx="8253">
                  <c:v>261.50869999999969</c:v>
                </c:pt>
                <c:pt idx="8254">
                  <c:v>261.54199999999969</c:v>
                </c:pt>
                <c:pt idx="8255">
                  <c:v>261.57530000000003</c:v>
                </c:pt>
                <c:pt idx="8256">
                  <c:v>261.60449999999997</c:v>
                </c:pt>
                <c:pt idx="8257">
                  <c:v>261.63369999999969</c:v>
                </c:pt>
                <c:pt idx="8258">
                  <c:v>261.66699999999969</c:v>
                </c:pt>
                <c:pt idx="8259">
                  <c:v>261.70030000000003</c:v>
                </c:pt>
                <c:pt idx="8260">
                  <c:v>261.73369999999869</c:v>
                </c:pt>
                <c:pt idx="8261">
                  <c:v>261.76280000000008</c:v>
                </c:pt>
                <c:pt idx="8262">
                  <c:v>261.79199999999821</c:v>
                </c:pt>
                <c:pt idx="8263">
                  <c:v>261.82530000000003</c:v>
                </c:pt>
                <c:pt idx="8264">
                  <c:v>261.8587</c:v>
                </c:pt>
                <c:pt idx="8265">
                  <c:v>261.892</c:v>
                </c:pt>
                <c:pt idx="8266">
                  <c:v>261.92119999999773</c:v>
                </c:pt>
                <c:pt idx="8267">
                  <c:v>261.95030000000003</c:v>
                </c:pt>
                <c:pt idx="8268">
                  <c:v>261.98369999999869</c:v>
                </c:pt>
                <c:pt idx="8269">
                  <c:v>262.017</c:v>
                </c:pt>
                <c:pt idx="8270">
                  <c:v>262.05029999999999</c:v>
                </c:pt>
                <c:pt idx="8271">
                  <c:v>262.0795</c:v>
                </c:pt>
                <c:pt idx="8272">
                  <c:v>262.1087</c:v>
                </c:pt>
                <c:pt idx="8273">
                  <c:v>262.14200000000125</c:v>
                </c:pt>
                <c:pt idx="8274">
                  <c:v>262.17529999999999</c:v>
                </c:pt>
                <c:pt idx="8275">
                  <c:v>262.2045</c:v>
                </c:pt>
                <c:pt idx="8276">
                  <c:v>262.23369999999869</c:v>
                </c:pt>
                <c:pt idx="8277">
                  <c:v>262.267</c:v>
                </c:pt>
                <c:pt idx="8278">
                  <c:v>262.30029999999999</c:v>
                </c:pt>
                <c:pt idx="8279">
                  <c:v>262.33369999999923</c:v>
                </c:pt>
                <c:pt idx="8280">
                  <c:v>262.36279999999999</c:v>
                </c:pt>
                <c:pt idx="8281">
                  <c:v>262.392</c:v>
                </c:pt>
                <c:pt idx="8282">
                  <c:v>262.42529999999869</c:v>
                </c:pt>
                <c:pt idx="8283">
                  <c:v>262.45869999999923</c:v>
                </c:pt>
                <c:pt idx="8284">
                  <c:v>262.49199999999809</c:v>
                </c:pt>
                <c:pt idx="8285">
                  <c:v>262.52119999999815</c:v>
                </c:pt>
                <c:pt idx="8286">
                  <c:v>262.55029999999999</c:v>
                </c:pt>
                <c:pt idx="8287">
                  <c:v>262.58369999999923</c:v>
                </c:pt>
                <c:pt idx="8288">
                  <c:v>262.61700000000002</c:v>
                </c:pt>
                <c:pt idx="8289">
                  <c:v>262.65039999999999</c:v>
                </c:pt>
                <c:pt idx="8290">
                  <c:v>262.67950000000002</c:v>
                </c:pt>
                <c:pt idx="8291">
                  <c:v>262.70869999999923</c:v>
                </c:pt>
                <c:pt idx="8292">
                  <c:v>262.74200000000002</c:v>
                </c:pt>
                <c:pt idx="8293">
                  <c:v>262.77539999999863</c:v>
                </c:pt>
                <c:pt idx="8294">
                  <c:v>262.80450000000002</c:v>
                </c:pt>
                <c:pt idx="8295">
                  <c:v>262.83369999999923</c:v>
                </c:pt>
                <c:pt idx="8296">
                  <c:v>262.86700000000002</c:v>
                </c:pt>
                <c:pt idx="8297">
                  <c:v>262.90039999999863</c:v>
                </c:pt>
                <c:pt idx="8298">
                  <c:v>262.93369999999851</c:v>
                </c:pt>
                <c:pt idx="8299">
                  <c:v>262.96289999999999</c:v>
                </c:pt>
                <c:pt idx="8300">
                  <c:v>262.99199999999809</c:v>
                </c:pt>
                <c:pt idx="8301">
                  <c:v>263.02539999999863</c:v>
                </c:pt>
                <c:pt idx="8302">
                  <c:v>263.05869999999999</c:v>
                </c:pt>
                <c:pt idx="8303">
                  <c:v>263.09199999999845</c:v>
                </c:pt>
                <c:pt idx="8304">
                  <c:v>263.12119999999851</c:v>
                </c:pt>
                <c:pt idx="8305">
                  <c:v>263.15039999999999</c:v>
                </c:pt>
                <c:pt idx="8306">
                  <c:v>263.18369999999999</c:v>
                </c:pt>
                <c:pt idx="8307">
                  <c:v>263.21699999999845</c:v>
                </c:pt>
                <c:pt idx="8308">
                  <c:v>263.25040000000001</c:v>
                </c:pt>
                <c:pt idx="8309">
                  <c:v>263.27949999999993</c:v>
                </c:pt>
                <c:pt idx="8310">
                  <c:v>263.30869999999999</c:v>
                </c:pt>
                <c:pt idx="8311">
                  <c:v>263.34199999999993</c:v>
                </c:pt>
                <c:pt idx="8312">
                  <c:v>263.37540000000001</c:v>
                </c:pt>
                <c:pt idx="8313">
                  <c:v>263.40449999999993</c:v>
                </c:pt>
                <c:pt idx="8314">
                  <c:v>263.43369999999851</c:v>
                </c:pt>
                <c:pt idx="8315">
                  <c:v>263.46699999999845</c:v>
                </c:pt>
                <c:pt idx="8316">
                  <c:v>263.50040000000001</c:v>
                </c:pt>
                <c:pt idx="8317">
                  <c:v>263.53369999999899</c:v>
                </c:pt>
                <c:pt idx="8318">
                  <c:v>263.56279999999964</c:v>
                </c:pt>
                <c:pt idx="8319">
                  <c:v>263.59199999999845</c:v>
                </c:pt>
                <c:pt idx="8320">
                  <c:v>263.62540000000001</c:v>
                </c:pt>
                <c:pt idx="8321">
                  <c:v>263.65870000000001</c:v>
                </c:pt>
                <c:pt idx="8322">
                  <c:v>263.69200000000001</c:v>
                </c:pt>
                <c:pt idx="8323">
                  <c:v>263.72119999999808</c:v>
                </c:pt>
                <c:pt idx="8324">
                  <c:v>263.75040000000001</c:v>
                </c:pt>
                <c:pt idx="8325">
                  <c:v>263.78369999999899</c:v>
                </c:pt>
                <c:pt idx="8326">
                  <c:v>263.81700000000001</c:v>
                </c:pt>
                <c:pt idx="8327">
                  <c:v>263.85039999999969</c:v>
                </c:pt>
                <c:pt idx="8328">
                  <c:v>263.87950000000001</c:v>
                </c:pt>
                <c:pt idx="8329">
                  <c:v>263.90869999999899</c:v>
                </c:pt>
                <c:pt idx="8330">
                  <c:v>263.94200000000001</c:v>
                </c:pt>
                <c:pt idx="8331">
                  <c:v>263.97539999999833</c:v>
                </c:pt>
                <c:pt idx="8332">
                  <c:v>264.00450000000001</c:v>
                </c:pt>
                <c:pt idx="8333">
                  <c:v>264.03369999999899</c:v>
                </c:pt>
                <c:pt idx="8334">
                  <c:v>264.06700000000001</c:v>
                </c:pt>
                <c:pt idx="8335">
                  <c:v>264.10039999999969</c:v>
                </c:pt>
                <c:pt idx="8336">
                  <c:v>264.13369999999969</c:v>
                </c:pt>
                <c:pt idx="8337">
                  <c:v>264.16280000000154</c:v>
                </c:pt>
                <c:pt idx="8338">
                  <c:v>264.19200000000001</c:v>
                </c:pt>
                <c:pt idx="8339">
                  <c:v>264.22539999999833</c:v>
                </c:pt>
                <c:pt idx="8340">
                  <c:v>264.25869999999969</c:v>
                </c:pt>
                <c:pt idx="8341">
                  <c:v>264.29199999999821</c:v>
                </c:pt>
                <c:pt idx="8342">
                  <c:v>264.32119999999821</c:v>
                </c:pt>
                <c:pt idx="8343">
                  <c:v>264.35039999999969</c:v>
                </c:pt>
                <c:pt idx="8344">
                  <c:v>264.38369999999969</c:v>
                </c:pt>
                <c:pt idx="8345">
                  <c:v>264.41699999999821</c:v>
                </c:pt>
                <c:pt idx="8346">
                  <c:v>264.45030000000003</c:v>
                </c:pt>
                <c:pt idx="8347">
                  <c:v>264.47949999999969</c:v>
                </c:pt>
                <c:pt idx="8348">
                  <c:v>264.50869999999969</c:v>
                </c:pt>
                <c:pt idx="8349">
                  <c:v>264.54199999999969</c:v>
                </c:pt>
                <c:pt idx="8350">
                  <c:v>264.57530000000003</c:v>
                </c:pt>
                <c:pt idx="8351">
                  <c:v>264.60449999999997</c:v>
                </c:pt>
                <c:pt idx="8352">
                  <c:v>264.63369999999969</c:v>
                </c:pt>
                <c:pt idx="8353">
                  <c:v>264.66699999999969</c:v>
                </c:pt>
                <c:pt idx="8354">
                  <c:v>264.70030000000003</c:v>
                </c:pt>
                <c:pt idx="8355">
                  <c:v>264.73369999999869</c:v>
                </c:pt>
                <c:pt idx="8356">
                  <c:v>264.76280000000008</c:v>
                </c:pt>
                <c:pt idx="8357">
                  <c:v>264.79199999999821</c:v>
                </c:pt>
                <c:pt idx="8358">
                  <c:v>264.82530000000003</c:v>
                </c:pt>
                <c:pt idx="8359">
                  <c:v>264.8587</c:v>
                </c:pt>
                <c:pt idx="8360">
                  <c:v>264.892</c:v>
                </c:pt>
                <c:pt idx="8361">
                  <c:v>264.92119999999773</c:v>
                </c:pt>
                <c:pt idx="8362">
                  <c:v>264.95030000000003</c:v>
                </c:pt>
                <c:pt idx="8363">
                  <c:v>264.98369999999869</c:v>
                </c:pt>
                <c:pt idx="8364">
                  <c:v>265.017</c:v>
                </c:pt>
                <c:pt idx="8365">
                  <c:v>265.05029999999999</c:v>
                </c:pt>
                <c:pt idx="8366">
                  <c:v>265.0795</c:v>
                </c:pt>
                <c:pt idx="8367">
                  <c:v>265.1087</c:v>
                </c:pt>
                <c:pt idx="8368">
                  <c:v>265.14200000000125</c:v>
                </c:pt>
                <c:pt idx="8369">
                  <c:v>265.17529999999999</c:v>
                </c:pt>
                <c:pt idx="8370">
                  <c:v>265.2045</c:v>
                </c:pt>
                <c:pt idx="8371">
                  <c:v>265.23369999999869</c:v>
                </c:pt>
                <c:pt idx="8372">
                  <c:v>265.267</c:v>
                </c:pt>
                <c:pt idx="8373">
                  <c:v>265.30029999999999</c:v>
                </c:pt>
                <c:pt idx="8374">
                  <c:v>265.33369999999923</c:v>
                </c:pt>
                <c:pt idx="8375">
                  <c:v>265.36279999999999</c:v>
                </c:pt>
                <c:pt idx="8376">
                  <c:v>265.392</c:v>
                </c:pt>
                <c:pt idx="8377">
                  <c:v>265.42529999999869</c:v>
                </c:pt>
                <c:pt idx="8378">
                  <c:v>265.45869999999923</c:v>
                </c:pt>
                <c:pt idx="8379">
                  <c:v>265.49199999999809</c:v>
                </c:pt>
                <c:pt idx="8380">
                  <c:v>265.52119999999815</c:v>
                </c:pt>
                <c:pt idx="8381">
                  <c:v>265.55029999999999</c:v>
                </c:pt>
                <c:pt idx="8382">
                  <c:v>265.58369999999923</c:v>
                </c:pt>
                <c:pt idx="8383">
                  <c:v>265.61700000000002</c:v>
                </c:pt>
                <c:pt idx="8384">
                  <c:v>265.65039999999999</c:v>
                </c:pt>
                <c:pt idx="8385">
                  <c:v>265.67950000000002</c:v>
                </c:pt>
                <c:pt idx="8386">
                  <c:v>265.70869999999923</c:v>
                </c:pt>
                <c:pt idx="8387">
                  <c:v>265.74200000000002</c:v>
                </c:pt>
                <c:pt idx="8388">
                  <c:v>265.77539999999863</c:v>
                </c:pt>
                <c:pt idx="8389">
                  <c:v>265.80450000000002</c:v>
                </c:pt>
                <c:pt idx="8390">
                  <c:v>265.83369999999923</c:v>
                </c:pt>
                <c:pt idx="8391">
                  <c:v>265.86700000000002</c:v>
                </c:pt>
                <c:pt idx="8392">
                  <c:v>265.90039999999863</c:v>
                </c:pt>
                <c:pt idx="8393">
                  <c:v>265.93369999999851</c:v>
                </c:pt>
                <c:pt idx="8394">
                  <c:v>265.96289999999999</c:v>
                </c:pt>
                <c:pt idx="8395">
                  <c:v>265.99199999999809</c:v>
                </c:pt>
                <c:pt idx="8396">
                  <c:v>266.02539999999863</c:v>
                </c:pt>
                <c:pt idx="8397">
                  <c:v>266.05869999999999</c:v>
                </c:pt>
                <c:pt idx="8398">
                  <c:v>266.09199999999845</c:v>
                </c:pt>
                <c:pt idx="8399">
                  <c:v>266.12119999999851</c:v>
                </c:pt>
                <c:pt idx="8400">
                  <c:v>266.15039999999999</c:v>
                </c:pt>
                <c:pt idx="8401">
                  <c:v>266.18369999999999</c:v>
                </c:pt>
                <c:pt idx="8402">
                  <c:v>266.21699999999845</c:v>
                </c:pt>
                <c:pt idx="8403">
                  <c:v>266.25040000000001</c:v>
                </c:pt>
                <c:pt idx="8404">
                  <c:v>266.27949999999993</c:v>
                </c:pt>
                <c:pt idx="8405">
                  <c:v>266.30869999999999</c:v>
                </c:pt>
                <c:pt idx="8406">
                  <c:v>266.34199999999993</c:v>
                </c:pt>
                <c:pt idx="8407">
                  <c:v>266.37540000000001</c:v>
                </c:pt>
                <c:pt idx="8408">
                  <c:v>266.40449999999993</c:v>
                </c:pt>
                <c:pt idx="8409">
                  <c:v>266.43369999999851</c:v>
                </c:pt>
                <c:pt idx="8410">
                  <c:v>266.46699999999845</c:v>
                </c:pt>
                <c:pt idx="8411">
                  <c:v>266.50040000000001</c:v>
                </c:pt>
                <c:pt idx="8412">
                  <c:v>266.53369999999899</c:v>
                </c:pt>
                <c:pt idx="8413">
                  <c:v>266.56279999999964</c:v>
                </c:pt>
                <c:pt idx="8414">
                  <c:v>266.59199999999845</c:v>
                </c:pt>
                <c:pt idx="8415">
                  <c:v>266.62540000000001</c:v>
                </c:pt>
                <c:pt idx="8416">
                  <c:v>266.65870000000001</c:v>
                </c:pt>
                <c:pt idx="8417">
                  <c:v>266.69200000000001</c:v>
                </c:pt>
                <c:pt idx="8418">
                  <c:v>266.72119999999808</c:v>
                </c:pt>
                <c:pt idx="8419">
                  <c:v>266.75040000000001</c:v>
                </c:pt>
                <c:pt idx="8420">
                  <c:v>266.78369999999899</c:v>
                </c:pt>
                <c:pt idx="8421">
                  <c:v>266.81700000000001</c:v>
                </c:pt>
                <c:pt idx="8422">
                  <c:v>266.85039999999969</c:v>
                </c:pt>
                <c:pt idx="8423">
                  <c:v>266.87950000000001</c:v>
                </c:pt>
                <c:pt idx="8424">
                  <c:v>266.90869999999899</c:v>
                </c:pt>
                <c:pt idx="8425">
                  <c:v>266.94200000000001</c:v>
                </c:pt>
                <c:pt idx="8426">
                  <c:v>266.97539999999833</c:v>
                </c:pt>
                <c:pt idx="8427">
                  <c:v>267.00450000000001</c:v>
                </c:pt>
                <c:pt idx="8428">
                  <c:v>267.03369999999899</c:v>
                </c:pt>
                <c:pt idx="8429">
                  <c:v>267.06700000000001</c:v>
                </c:pt>
                <c:pt idx="8430">
                  <c:v>267.10039999999969</c:v>
                </c:pt>
                <c:pt idx="8431">
                  <c:v>267.13369999999969</c:v>
                </c:pt>
                <c:pt idx="8432">
                  <c:v>267.16280000000154</c:v>
                </c:pt>
                <c:pt idx="8433">
                  <c:v>267.19200000000001</c:v>
                </c:pt>
                <c:pt idx="8434">
                  <c:v>267.22539999999833</c:v>
                </c:pt>
                <c:pt idx="8435">
                  <c:v>267.25869999999969</c:v>
                </c:pt>
                <c:pt idx="8436">
                  <c:v>267.29199999999821</c:v>
                </c:pt>
                <c:pt idx="8437">
                  <c:v>267.32119999999821</c:v>
                </c:pt>
                <c:pt idx="8438">
                  <c:v>267.35039999999969</c:v>
                </c:pt>
                <c:pt idx="8439">
                  <c:v>267.38369999999969</c:v>
                </c:pt>
                <c:pt idx="8440">
                  <c:v>267.41699999999821</c:v>
                </c:pt>
                <c:pt idx="8441">
                  <c:v>267.45030000000003</c:v>
                </c:pt>
                <c:pt idx="8442">
                  <c:v>267.47949999999969</c:v>
                </c:pt>
                <c:pt idx="8443">
                  <c:v>267.50869999999969</c:v>
                </c:pt>
                <c:pt idx="8444">
                  <c:v>267.54199999999969</c:v>
                </c:pt>
                <c:pt idx="8445">
                  <c:v>267.57530000000003</c:v>
                </c:pt>
                <c:pt idx="8446">
                  <c:v>267.60449999999997</c:v>
                </c:pt>
                <c:pt idx="8447">
                  <c:v>267.63369999999969</c:v>
                </c:pt>
                <c:pt idx="8448">
                  <c:v>267.66699999999969</c:v>
                </c:pt>
                <c:pt idx="8449">
                  <c:v>267.70030000000003</c:v>
                </c:pt>
                <c:pt idx="8450">
                  <c:v>267.73369999999869</c:v>
                </c:pt>
                <c:pt idx="8451">
                  <c:v>267.76280000000008</c:v>
                </c:pt>
                <c:pt idx="8452">
                  <c:v>267.79199999999821</c:v>
                </c:pt>
                <c:pt idx="8453">
                  <c:v>267.82530000000003</c:v>
                </c:pt>
                <c:pt idx="8454">
                  <c:v>267.8587</c:v>
                </c:pt>
                <c:pt idx="8455">
                  <c:v>267.892</c:v>
                </c:pt>
                <c:pt idx="8456">
                  <c:v>267.92119999999773</c:v>
                </c:pt>
                <c:pt idx="8457">
                  <c:v>267.95030000000003</c:v>
                </c:pt>
                <c:pt idx="8458">
                  <c:v>267.98369999999869</c:v>
                </c:pt>
                <c:pt idx="8459">
                  <c:v>268.017</c:v>
                </c:pt>
                <c:pt idx="8460">
                  <c:v>268.05029999999999</c:v>
                </c:pt>
                <c:pt idx="8461">
                  <c:v>268.0795</c:v>
                </c:pt>
                <c:pt idx="8462">
                  <c:v>268.1087</c:v>
                </c:pt>
                <c:pt idx="8463">
                  <c:v>268.14200000000125</c:v>
                </c:pt>
                <c:pt idx="8464">
                  <c:v>268.17529999999999</c:v>
                </c:pt>
                <c:pt idx="8465">
                  <c:v>268.2045</c:v>
                </c:pt>
                <c:pt idx="8466">
                  <c:v>268.23369999999869</c:v>
                </c:pt>
                <c:pt idx="8467">
                  <c:v>268.267</c:v>
                </c:pt>
                <c:pt idx="8468">
                  <c:v>268.30029999999999</c:v>
                </c:pt>
                <c:pt idx="8469">
                  <c:v>268.33369999999923</c:v>
                </c:pt>
                <c:pt idx="8470">
                  <c:v>268.36279999999999</c:v>
                </c:pt>
                <c:pt idx="8471">
                  <c:v>268.392</c:v>
                </c:pt>
                <c:pt idx="8472">
                  <c:v>268.42529999999869</c:v>
                </c:pt>
                <c:pt idx="8473">
                  <c:v>268.45869999999923</c:v>
                </c:pt>
                <c:pt idx="8474">
                  <c:v>268.49199999999809</c:v>
                </c:pt>
                <c:pt idx="8475">
                  <c:v>268.52119999999815</c:v>
                </c:pt>
                <c:pt idx="8476">
                  <c:v>268.55029999999999</c:v>
                </c:pt>
                <c:pt idx="8477">
                  <c:v>268.58369999999923</c:v>
                </c:pt>
                <c:pt idx="8478">
                  <c:v>268.61700000000002</c:v>
                </c:pt>
                <c:pt idx="8479">
                  <c:v>268.65039999999999</c:v>
                </c:pt>
                <c:pt idx="8480">
                  <c:v>268.67950000000002</c:v>
                </c:pt>
                <c:pt idx="8481">
                  <c:v>268.70869999999923</c:v>
                </c:pt>
                <c:pt idx="8482">
                  <c:v>268.74200000000002</c:v>
                </c:pt>
                <c:pt idx="8483">
                  <c:v>268.77539999999863</c:v>
                </c:pt>
                <c:pt idx="8484">
                  <c:v>268.80450000000002</c:v>
                </c:pt>
                <c:pt idx="8485">
                  <c:v>268.83369999999923</c:v>
                </c:pt>
                <c:pt idx="8486">
                  <c:v>268.86700000000002</c:v>
                </c:pt>
                <c:pt idx="8487">
                  <c:v>268.90039999999863</c:v>
                </c:pt>
                <c:pt idx="8488">
                  <c:v>268.93369999999851</c:v>
                </c:pt>
                <c:pt idx="8489">
                  <c:v>268.96289999999999</c:v>
                </c:pt>
                <c:pt idx="8490">
                  <c:v>268.99199999999809</c:v>
                </c:pt>
                <c:pt idx="8491">
                  <c:v>269.02539999999863</c:v>
                </c:pt>
                <c:pt idx="8492">
                  <c:v>269.05869999999999</c:v>
                </c:pt>
                <c:pt idx="8493">
                  <c:v>269.09199999999845</c:v>
                </c:pt>
                <c:pt idx="8494">
                  <c:v>269.12119999999851</c:v>
                </c:pt>
                <c:pt idx="8495">
                  <c:v>269.15039999999999</c:v>
                </c:pt>
                <c:pt idx="8496">
                  <c:v>269.18369999999999</c:v>
                </c:pt>
                <c:pt idx="8497">
                  <c:v>269.21699999999845</c:v>
                </c:pt>
                <c:pt idx="8498">
                  <c:v>269.25040000000001</c:v>
                </c:pt>
                <c:pt idx="8499">
                  <c:v>269.27949999999993</c:v>
                </c:pt>
                <c:pt idx="8500">
                  <c:v>269.30869999999999</c:v>
                </c:pt>
                <c:pt idx="8501">
                  <c:v>269.34199999999993</c:v>
                </c:pt>
                <c:pt idx="8502">
                  <c:v>269.37540000000001</c:v>
                </c:pt>
                <c:pt idx="8503">
                  <c:v>269.40449999999993</c:v>
                </c:pt>
                <c:pt idx="8504">
                  <c:v>269.43369999999851</c:v>
                </c:pt>
                <c:pt idx="8505">
                  <c:v>269.46699999999845</c:v>
                </c:pt>
                <c:pt idx="8506">
                  <c:v>269.50040000000001</c:v>
                </c:pt>
                <c:pt idx="8507">
                  <c:v>269.53369999999899</c:v>
                </c:pt>
                <c:pt idx="8508">
                  <c:v>269.56279999999964</c:v>
                </c:pt>
                <c:pt idx="8509">
                  <c:v>269.59199999999845</c:v>
                </c:pt>
                <c:pt idx="8510">
                  <c:v>269.62540000000001</c:v>
                </c:pt>
                <c:pt idx="8511">
                  <c:v>269.65870000000001</c:v>
                </c:pt>
                <c:pt idx="8512">
                  <c:v>269.69200000000001</c:v>
                </c:pt>
                <c:pt idx="8513">
                  <c:v>269.72119999999808</c:v>
                </c:pt>
                <c:pt idx="8514">
                  <c:v>269.75040000000001</c:v>
                </c:pt>
                <c:pt idx="8515">
                  <c:v>269.78369999999899</c:v>
                </c:pt>
                <c:pt idx="8516">
                  <c:v>269.81700000000001</c:v>
                </c:pt>
                <c:pt idx="8517">
                  <c:v>269.85039999999969</c:v>
                </c:pt>
                <c:pt idx="8518">
                  <c:v>269.87950000000001</c:v>
                </c:pt>
                <c:pt idx="8519">
                  <c:v>269.90869999999899</c:v>
                </c:pt>
                <c:pt idx="8520">
                  <c:v>269.94200000000001</c:v>
                </c:pt>
                <c:pt idx="8521">
                  <c:v>269.97539999999833</c:v>
                </c:pt>
                <c:pt idx="8522">
                  <c:v>270.00450000000001</c:v>
                </c:pt>
                <c:pt idx="8523">
                  <c:v>270.03369999999899</c:v>
                </c:pt>
                <c:pt idx="8524">
                  <c:v>270.06700000000001</c:v>
                </c:pt>
                <c:pt idx="8525">
                  <c:v>270.10039999999969</c:v>
                </c:pt>
                <c:pt idx="8526">
                  <c:v>270.13369999999969</c:v>
                </c:pt>
                <c:pt idx="8527">
                  <c:v>270.16280000000154</c:v>
                </c:pt>
                <c:pt idx="8528">
                  <c:v>270.19200000000001</c:v>
                </c:pt>
                <c:pt idx="8529">
                  <c:v>270.22539999999833</c:v>
                </c:pt>
                <c:pt idx="8530">
                  <c:v>270.25869999999969</c:v>
                </c:pt>
                <c:pt idx="8531">
                  <c:v>270.29199999999821</c:v>
                </c:pt>
                <c:pt idx="8532">
                  <c:v>270.32119999999821</c:v>
                </c:pt>
                <c:pt idx="8533">
                  <c:v>270.35039999999969</c:v>
                </c:pt>
                <c:pt idx="8534">
                  <c:v>270.38369999999969</c:v>
                </c:pt>
                <c:pt idx="8535">
                  <c:v>270.41699999999821</c:v>
                </c:pt>
                <c:pt idx="8536">
                  <c:v>270.45030000000003</c:v>
                </c:pt>
                <c:pt idx="8537">
                  <c:v>270.47949999999969</c:v>
                </c:pt>
                <c:pt idx="8538">
                  <c:v>270.50869999999969</c:v>
                </c:pt>
                <c:pt idx="8539">
                  <c:v>270.54199999999969</c:v>
                </c:pt>
                <c:pt idx="8540">
                  <c:v>270.57530000000003</c:v>
                </c:pt>
                <c:pt idx="8541">
                  <c:v>270.60449999999997</c:v>
                </c:pt>
                <c:pt idx="8542">
                  <c:v>270.63369999999969</c:v>
                </c:pt>
                <c:pt idx="8543">
                  <c:v>270.66699999999969</c:v>
                </c:pt>
                <c:pt idx="8544">
                  <c:v>270.70030000000003</c:v>
                </c:pt>
                <c:pt idx="8545">
                  <c:v>270.73369999999869</c:v>
                </c:pt>
                <c:pt idx="8546">
                  <c:v>270.76280000000008</c:v>
                </c:pt>
                <c:pt idx="8547">
                  <c:v>270.79199999999821</c:v>
                </c:pt>
                <c:pt idx="8548">
                  <c:v>270.82530000000003</c:v>
                </c:pt>
                <c:pt idx="8549">
                  <c:v>270.8587</c:v>
                </c:pt>
                <c:pt idx="8550">
                  <c:v>270.892</c:v>
                </c:pt>
                <c:pt idx="8551">
                  <c:v>270.92119999999773</c:v>
                </c:pt>
                <c:pt idx="8552">
                  <c:v>270.95030000000003</c:v>
                </c:pt>
                <c:pt idx="8553">
                  <c:v>270.98369999999869</c:v>
                </c:pt>
                <c:pt idx="8554">
                  <c:v>271.017</c:v>
                </c:pt>
                <c:pt idx="8555">
                  <c:v>271.05029999999999</c:v>
                </c:pt>
                <c:pt idx="8556">
                  <c:v>271.0795</c:v>
                </c:pt>
                <c:pt idx="8557">
                  <c:v>271.1087</c:v>
                </c:pt>
                <c:pt idx="8558">
                  <c:v>271.14200000000125</c:v>
                </c:pt>
                <c:pt idx="8559">
                  <c:v>271.17529999999999</c:v>
                </c:pt>
                <c:pt idx="8560">
                  <c:v>271.2045</c:v>
                </c:pt>
                <c:pt idx="8561">
                  <c:v>271.23369999999869</c:v>
                </c:pt>
                <c:pt idx="8562">
                  <c:v>271.267</c:v>
                </c:pt>
                <c:pt idx="8563">
                  <c:v>271.30029999999999</c:v>
                </c:pt>
                <c:pt idx="8564">
                  <c:v>271.33369999999923</c:v>
                </c:pt>
                <c:pt idx="8565">
                  <c:v>271.36279999999999</c:v>
                </c:pt>
                <c:pt idx="8566">
                  <c:v>271.392</c:v>
                </c:pt>
                <c:pt idx="8567">
                  <c:v>271.42529999999869</c:v>
                </c:pt>
                <c:pt idx="8568">
                  <c:v>271.45869999999923</c:v>
                </c:pt>
                <c:pt idx="8569">
                  <c:v>271.49199999999809</c:v>
                </c:pt>
                <c:pt idx="8570">
                  <c:v>271.52119999999815</c:v>
                </c:pt>
                <c:pt idx="8571">
                  <c:v>271.55029999999999</c:v>
                </c:pt>
                <c:pt idx="8572">
                  <c:v>271.58369999999923</c:v>
                </c:pt>
                <c:pt idx="8573">
                  <c:v>271.61700000000002</c:v>
                </c:pt>
                <c:pt idx="8574">
                  <c:v>271.65039999999999</c:v>
                </c:pt>
                <c:pt idx="8575">
                  <c:v>271.67950000000002</c:v>
                </c:pt>
                <c:pt idx="8576">
                  <c:v>271.70869999999923</c:v>
                </c:pt>
                <c:pt idx="8577">
                  <c:v>271.74200000000002</c:v>
                </c:pt>
                <c:pt idx="8578">
                  <c:v>271.77539999999863</c:v>
                </c:pt>
                <c:pt idx="8579">
                  <c:v>271.80450000000002</c:v>
                </c:pt>
                <c:pt idx="8580">
                  <c:v>271.83369999999923</c:v>
                </c:pt>
                <c:pt idx="8581">
                  <c:v>271.86700000000002</c:v>
                </c:pt>
                <c:pt idx="8582">
                  <c:v>271.90039999999863</c:v>
                </c:pt>
                <c:pt idx="8583">
                  <c:v>271.93369999999851</c:v>
                </c:pt>
                <c:pt idx="8584">
                  <c:v>271.96289999999999</c:v>
                </c:pt>
                <c:pt idx="8585">
                  <c:v>271.99199999999809</c:v>
                </c:pt>
                <c:pt idx="8586">
                  <c:v>272.02539999999863</c:v>
                </c:pt>
                <c:pt idx="8587">
                  <c:v>272.05869999999999</c:v>
                </c:pt>
                <c:pt idx="8588">
                  <c:v>272.09199999999845</c:v>
                </c:pt>
                <c:pt idx="8589">
                  <c:v>272.12119999999851</c:v>
                </c:pt>
                <c:pt idx="8590">
                  <c:v>272.15039999999999</c:v>
                </c:pt>
                <c:pt idx="8591">
                  <c:v>272.18369999999999</c:v>
                </c:pt>
                <c:pt idx="8592">
                  <c:v>272.21699999999845</c:v>
                </c:pt>
                <c:pt idx="8593">
                  <c:v>272.25040000000001</c:v>
                </c:pt>
                <c:pt idx="8594">
                  <c:v>272.27949999999993</c:v>
                </c:pt>
                <c:pt idx="8595">
                  <c:v>272.30869999999999</c:v>
                </c:pt>
                <c:pt idx="8596">
                  <c:v>272.34199999999993</c:v>
                </c:pt>
                <c:pt idx="8597">
                  <c:v>272.37540000000001</c:v>
                </c:pt>
                <c:pt idx="8598">
                  <c:v>272.40449999999993</c:v>
                </c:pt>
                <c:pt idx="8599">
                  <c:v>272.43369999999851</c:v>
                </c:pt>
                <c:pt idx="8600">
                  <c:v>272.46699999999845</c:v>
                </c:pt>
                <c:pt idx="8601">
                  <c:v>272.50040000000001</c:v>
                </c:pt>
                <c:pt idx="8602">
                  <c:v>272.53369999999899</c:v>
                </c:pt>
                <c:pt idx="8603">
                  <c:v>272.56279999999964</c:v>
                </c:pt>
                <c:pt idx="8604">
                  <c:v>272.59199999999845</c:v>
                </c:pt>
                <c:pt idx="8605">
                  <c:v>272.62540000000001</c:v>
                </c:pt>
                <c:pt idx="8606">
                  <c:v>272.65870000000001</c:v>
                </c:pt>
                <c:pt idx="8607">
                  <c:v>272.69200000000001</c:v>
                </c:pt>
                <c:pt idx="8608">
                  <c:v>272.72119999999808</c:v>
                </c:pt>
                <c:pt idx="8609">
                  <c:v>272.75040000000001</c:v>
                </c:pt>
                <c:pt idx="8610">
                  <c:v>272.78369999999899</c:v>
                </c:pt>
                <c:pt idx="8611">
                  <c:v>272.81700000000001</c:v>
                </c:pt>
                <c:pt idx="8612">
                  <c:v>272.85039999999969</c:v>
                </c:pt>
                <c:pt idx="8613">
                  <c:v>272.87950000000001</c:v>
                </c:pt>
                <c:pt idx="8614">
                  <c:v>272.90869999999899</c:v>
                </c:pt>
                <c:pt idx="8615">
                  <c:v>272.94200000000001</c:v>
                </c:pt>
                <c:pt idx="8616">
                  <c:v>272.97539999999833</c:v>
                </c:pt>
                <c:pt idx="8617">
                  <c:v>273.00450000000001</c:v>
                </c:pt>
                <c:pt idx="8618">
                  <c:v>273.03369999999899</c:v>
                </c:pt>
                <c:pt idx="8619">
                  <c:v>273.06700000000001</c:v>
                </c:pt>
                <c:pt idx="8620">
                  <c:v>273.10039999999969</c:v>
                </c:pt>
                <c:pt idx="8621">
                  <c:v>273.13369999999969</c:v>
                </c:pt>
                <c:pt idx="8622">
                  <c:v>273.16280000000154</c:v>
                </c:pt>
                <c:pt idx="8623">
                  <c:v>273.19200000000001</c:v>
                </c:pt>
                <c:pt idx="8624">
                  <c:v>273.22539999999833</c:v>
                </c:pt>
                <c:pt idx="8625">
                  <c:v>273.25869999999969</c:v>
                </c:pt>
                <c:pt idx="8626">
                  <c:v>273.29199999999821</c:v>
                </c:pt>
                <c:pt idx="8627">
                  <c:v>273.32119999999821</c:v>
                </c:pt>
                <c:pt idx="8628">
                  <c:v>273.35039999999969</c:v>
                </c:pt>
                <c:pt idx="8629">
                  <c:v>273.38369999999969</c:v>
                </c:pt>
                <c:pt idx="8630">
                  <c:v>273.41699999999821</c:v>
                </c:pt>
                <c:pt idx="8631">
                  <c:v>273.45030000000003</c:v>
                </c:pt>
                <c:pt idx="8632">
                  <c:v>273.47949999999969</c:v>
                </c:pt>
                <c:pt idx="8633">
                  <c:v>273.50869999999969</c:v>
                </c:pt>
                <c:pt idx="8634">
                  <c:v>273.54199999999969</c:v>
                </c:pt>
                <c:pt idx="8635">
                  <c:v>273.57530000000003</c:v>
                </c:pt>
                <c:pt idx="8636">
                  <c:v>273.60449999999997</c:v>
                </c:pt>
                <c:pt idx="8637">
                  <c:v>273.63369999999969</c:v>
                </c:pt>
                <c:pt idx="8638">
                  <c:v>273.66699999999969</c:v>
                </c:pt>
                <c:pt idx="8639">
                  <c:v>273.70030000000003</c:v>
                </c:pt>
                <c:pt idx="8640">
                  <c:v>273.73369999999869</c:v>
                </c:pt>
                <c:pt idx="8641">
                  <c:v>273.76280000000008</c:v>
                </c:pt>
                <c:pt idx="8642">
                  <c:v>273.79199999999821</c:v>
                </c:pt>
                <c:pt idx="8643">
                  <c:v>273.82530000000003</c:v>
                </c:pt>
                <c:pt idx="8644">
                  <c:v>273.8587</c:v>
                </c:pt>
                <c:pt idx="8645">
                  <c:v>273.892</c:v>
                </c:pt>
                <c:pt idx="8646">
                  <c:v>273.92119999999773</c:v>
                </c:pt>
                <c:pt idx="8647">
                  <c:v>273.95030000000003</c:v>
                </c:pt>
                <c:pt idx="8648">
                  <c:v>273.98369999999869</c:v>
                </c:pt>
                <c:pt idx="8649">
                  <c:v>274.017</c:v>
                </c:pt>
                <c:pt idx="8650">
                  <c:v>274.05029999999999</c:v>
                </c:pt>
                <c:pt idx="8651">
                  <c:v>274.0795</c:v>
                </c:pt>
                <c:pt idx="8652">
                  <c:v>274.1087</c:v>
                </c:pt>
                <c:pt idx="8653">
                  <c:v>274.14200000000125</c:v>
                </c:pt>
                <c:pt idx="8654">
                  <c:v>274.17529999999999</c:v>
                </c:pt>
                <c:pt idx="8655">
                  <c:v>274.2045</c:v>
                </c:pt>
                <c:pt idx="8656">
                  <c:v>274.23369999999869</c:v>
                </c:pt>
                <c:pt idx="8657">
                  <c:v>274.267</c:v>
                </c:pt>
                <c:pt idx="8658">
                  <c:v>274.30029999999999</c:v>
                </c:pt>
                <c:pt idx="8659">
                  <c:v>274.33369999999923</c:v>
                </c:pt>
                <c:pt idx="8660">
                  <c:v>274.36279999999999</c:v>
                </c:pt>
                <c:pt idx="8661">
                  <c:v>274.392</c:v>
                </c:pt>
                <c:pt idx="8662">
                  <c:v>274.42529999999869</c:v>
                </c:pt>
                <c:pt idx="8663">
                  <c:v>274.45869999999923</c:v>
                </c:pt>
                <c:pt idx="8664">
                  <c:v>274.49199999999809</c:v>
                </c:pt>
                <c:pt idx="8665">
                  <c:v>274.52119999999815</c:v>
                </c:pt>
                <c:pt idx="8666">
                  <c:v>274.55029999999999</c:v>
                </c:pt>
                <c:pt idx="8667">
                  <c:v>274.58369999999923</c:v>
                </c:pt>
                <c:pt idx="8668">
                  <c:v>274.61700000000002</c:v>
                </c:pt>
                <c:pt idx="8669">
                  <c:v>274.65039999999999</c:v>
                </c:pt>
                <c:pt idx="8670">
                  <c:v>274.67950000000002</c:v>
                </c:pt>
                <c:pt idx="8671">
                  <c:v>274.70869999999923</c:v>
                </c:pt>
                <c:pt idx="8672">
                  <c:v>274.74200000000002</c:v>
                </c:pt>
                <c:pt idx="8673">
                  <c:v>274.77539999999863</c:v>
                </c:pt>
                <c:pt idx="8674">
                  <c:v>274.80450000000002</c:v>
                </c:pt>
                <c:pt idx="8675">
                  <c:v>274.83369999999923</c:v>
                </c:pt>
                <c:pt idx="8676">
                  <c:v>274.86700000000002</c:v>
                </c:pt>
                <c:pt idx="8677">
                  <c:v>274.90039999999863</c:v>
                </c:pt>
                <c:pt idx="8678">
                  <c:v>274.93369999999851</c:v>
                </c:pt>
                <c:pt idx="8679">
                  <c:v>274.96289999999999</c:v>
                </c:pt>
                <c:pt idx="8680">
                  <c:v>274.99199999999809</c:v>
                </c:pt>
                <c:pt idx="8681">
                  <c:v>275.02539999999863</c:v>
                </c:pt>
                <c:pt idx="8682">
                  <c:v>275.05869999999999</c:v>
                </c:pt>
                <c:pt idx="8683">
                  <c:v>275.09199999999845</c:v>
                </c:pt>
                <c:pt idx="8684">
                  <c:v>275.12119999999851</c:v>
                </c:pt>
                <c:pt idx="8685">
                  <c:v>275.15039999999999</c:v>
                </c:pt>
                <c:pt idx="8686">
                  <c:v>275.18369999999999</c:v>
                </c:pt>
                <c:pt idx="8687">
                  <c:v>275.21699999999845</c:v>
                </c:pt>
                <c:pt idx="8688">
                  <c:v>275.25040000000001</c:v>
                </c:pt>
                <c:pt idx="8689">
                  <c:v>275.27949999999993</c:v>
                </c:pt>
                <c:pt idx="8690">
                  <c:v>275.30869999999999</c:v>
                </c:pt>
                <c:pt idx="8691">
                  <c:v>275.34199999999993</c:v>
                </c:pt>
                <c:pt idx="8692">
                  <c:v>275.37540000000001</c:v>
                </c:pt>
                <c:pt idx="8693">
                  <c:v>275.40449999999993</c:v>
                </c:pt>
                <c:pt idx="8694">
                  <c:v>275.43369999999851</c:v>
                </c:pt>
                <c:pt idx="8695">
                  <c:v>275.46699999999845</c:v>
                </c:pt>
                <c:pt idx="8696">
                  <c:v>275.50040000000001</c:v>
                </c:pt>
                <c:pt idx="8697">
                  <c:v>275.53369999999899</c:v>
                </c:pt>
                <c:pt idx="8698">
                  <c:v>275.56279999999964</c:v>
                </c:pt>
                <c:pt idx="8699">
                  <c:v>275.59199999999845</c:v>
                </c:pt>
                <c:pt idx="8700">
                  <c:v>275.62540000000001</c:v>
                </c:pt>
                <c:pt idx="8701">
                  <c:v>275.65870000000001</c:v>
                </c:pt>
                <c:pt idx="8702">
                  <c:v>275.69200000000001</c:v>
                </c:pt>
                <c:pt idx="8703">
                  <c:v>275.72119999999808</c:v>
                </c:pt>
                <c:pt idx="8704">
                  <c:v>275.75040000000001</c:v>
                </c:pt>
                <c:pt idx="8705">
                  <c:v>275.78369999999899</c:v>
                </c:pt>
                <c:pt idx="8706">
                  <c:v>275.81700000000001</c:v>
                </c:pt>
                <c:pt idx="8707">
                  <c:v>275.85039999999969</c:v>
                </c:pt>
                <c:pt idx="8708">
                  <c:v>275.87950000000001</c:v>
                </c:pt>
                <c:pt idx="8709">
                  <c:v>275.90869999999899</c:v>
                </c:pt>
                <c:pt idx="8710">
                  <c:v>275.94200000000001</c:v>
                </c:pt>
                <c:pt idx="8711">
                  <c:v>275.97539999999833</c:v>
                </c:pt>
                <c:pt idx="8712">
                  <c:v>276.00450000000001</c:v>
                </c:pt>
                <c:pt idx="8713">
                  <c:v>276.03369999999899</c:v>
                </c:pt>
                <c:pt idx="8714">
                  <c:v>276.06700000000001</c:v>
                </c:pt>
                <c:pt idx="8715">
                  <c:v>276.10039999999969</c:v>
                </c:pt>
                <c:pt idx="8716">
                  <c:v>276.13369999999969</c:v>
                </c:pt>
                <c:pt idx="8717">
                  <c:v>276.16280000000154</c:v>
                </c:pt>
                <c:pt idx="8718">
                  <c:v>276.19200000000001</c:v>
                </c:pt>
                <c:pt idx="8719">
                  <c:v>276.22539999999833</c:v>
                </c:pt>
                <c:pt idx="8720">
                  <c:v>276.25869999999969</c:v>
                </c:pt>
                <c:pt idx="8721">
                  <c:v>276.29199999999821</c:v>
                </c:pt>
                <c:pt idx="8722">
                  <c:v>276.32119999999821</c:v>
                </c:pt>
                <c:pt idx="8723">
                  <c:v>276.35039999999969</c:v>
                </c:pt>
                <c:pt idx="8724">
                  <c:v>276.38369999999969</c:v>
                </c:pt>
                <c:pt idx="8725">
                  <c:v>276.41699999999821</c:v>
                </c:pt>
                <c:pt idx="8726">
                  <c:v>276.45030000000003</c:v>
                </c:pt>
                <c:pt idx="8727">
                  <c:v>276.47949999999969</c:v>
                </c:pt>
                <c:pt idx="8728">
                  <c:v>276.50869999999969</c:v>
                </c:pt>
                <c:pt idx="8729">
                  <c:v>276.54199999999969</c:v>
                </c:pt>
                <c:pt idx="8730">
                  <c:v>276.57530000000003</c:v>
                </c:pt>
                <c:pt idx="8731">
                  <c:v>276.60449999999997</c:v>
                </c:pt>
                <c:pt idx="8732">
                  <c:v>276.63369999999969</c:v>
                </c:pt>
                <c:pt idx="8733">
                  <c:v>276.66699999999969</c:v>
                </c:pt>
                <c:pt idx="8734">
                  <c:v>276.70030000000003</c:v>
                </c:pt>
                <c:pt idx="8735">
                  <c:v>276.73369999999869</c:v>
                </c:pt>
                <c:pt idx="8736">
                  <c:v>276.76280000000008</c:v>
                </c:pt>
                <c:pt idx="8737">
                  <c:v>276.79199999999821</c:v>
                </c:pt>
                <c:pt idx="8738">
                  <c:v>276.82530000000003</c:v>
                </c:pt>
                <c:pt idx="8739">
                  <c:v>276.8587</c:v>
                </c:pt>
                <c:pt idx="8740">
                  <c:v>276.892</c:v>
                </c:pt>
                <c:pt idx="8741">
                  <c:v>276.92119999999773</c:v>
                </c:pt>
                <c:pt idx="8742">
                  <c:v>276.95030000000003</c:v>
                </c:pt>
                <c:pt idx="8743">
                  <c:v>276.98369999999869</c:v>
                </c:pt>
                <c:pt idx="8744">
                  <c:v>277.017</c:v>
                </c:pt>
                <c:pt idx="8745">
                  <c:v>277.05029999999999</c:v>
                </c:pt>
                <c:pt idx="8746">
                  <c:v>277.0795</c:v>
                </c:pt>
                <c:pt idx="8747">
                  <c:v>277.1087</c:v>
                </c:pt>
                <c:pt idx="8748">
                  <c:v>277.14200000000125</c:v>
                </c:pt>
                <c:pt idx="8749">
                  <c:v>277.17529999999999</c:v>
                </c:pt>
                <c:pt idx="8750">
                  <c:v>277.2045</c:v>
                </c:pt>
                <c:pt idx="8751">
                  <c:v>277.23369999999869</c:v>
                </c:pt>
                <c:pt idx="8752">
                  <c:v>277.267</c:v>
                </c:pt>
                <c:pt idx="8753">
                  <c:v>277.30029999999999</c:v>
                </c:pt>
                <c:pt idx="8754">
                  <c:v>277.33369999999923</c:v>
                </c:pt>
                <c:pt idx="8755">
                  <c:v>277.36279999999999</c:v>
                </c:pt>
                <c:pt idx="8756">
                  <c:v>277.392</c:v>
                </c:pt>
                <c:pt idx="8757">
                  <c:v>277.42529999999869</c:v>
                </c:pt>
                <c:pt idx="8758">
                  <c:v>277.45869999999923</c:v>
                </c:pt>
                <c:pt idx="8759">
                  <c:v>277.49199999999809</c:v>
                </c:pt>
                <c:pt idx="8760">
                  <c:v>277.52119999999815</c:v>
                </c:pt>
                <c:pt idx="8761">
                  <c:v>277.55029999999999</c:v>
                </c:pt>
                <c:pt idx="8762">
                  <c:v>277.58369999999923</c:v>
                </c:pt>
                <c:pt idx="8763">
                  <c:v>277.61700000000002</c:v>
                </c:pt>
                <c:pt idx="8764">
                  <c:v>277.65039999999999</c:v>
                </c:pt>
                <c:pt idx="8765">
                  <c:v>277.67950000000002</c:v>
                </c:pt>
                <c:pt idx="8766">
                  <c:v>277.70869999999923</c:v>
                </c:pt>
                <c:pt idx="8767">
                  <c:v>277.74200000000002</c:v>
                </c:pt>
                <c:pt idx="8768">
                  <c:v>277.77539999999863</c:v>
                </c:pt>
                <c:pt idx="8769">
                  <c:v>277.80450000000002</c:v>
                </c:pt>
                <c:pt idx="8770">
                  <c:v>277.83369999999923</c:v>
                </c:pt>
                <c:pt idx="8771">
                  <c:v>277.86700000000002</c:v>
                </c:pt>
                <c:pt idx="8772">
                  <c:v>277.90039999999863</c:v>
                </c:pt>
                <c:pt idx="8773">
                  <c:v>277.93369999999851</c:v>
                </c:pt>
                <c:pt idx="8774">
                  <c:v>277.96289999999999</c:v>
                </c:pt>
                <c:pt idx="8775">
                  <c:v>277.99199999999809</c:v>
                </c:pt>
                <c:pt idx="8776">
                  <c:v>278.02539999999863</c:v>
                </c:pt>
                <c:pt idx="8777">
                  <c:v>278.05869999999999</c:v>
                </c:pt>
                <c:pt idx="8778">
                  <c:v>278.09199999999845</c:v>
                </c:pt>
                <c:pt idx="8779">
                  <c:v>278.12119999999851</c:v>
                </c:pt>
                <c:pt idx="8780">
                  <c:v>278.15039999999999</c:v>
                </c:pt>
                <c:pt idx="8781">
                  <c:v>278.18369999999999</c:v>
                </c:pt>
                <c:pt idx="8782">
                  <c:v>278.21699999999845</c:v>
                </c:pt>
                <c:pt idx="8783">
                  <c:v>278.25040000000001</c:v>
                </c:pt>
                <c:pt idx="8784">
                  <c:v>278.27949999999993</c:v>
                </c:pt>
                <c:pt idx="8785">
                  <c:v>278.30869999999999</c:v>
                </c:pt>
                <c:pt idx="8786">
                  <c:v>278.34199999999993</c:v>
                </c:pt>
                <c:pt idx="8787">
                  <c:v>278.37540000000001</c:v>
                </c:pt>
                <c:pt idx="8788">
                  <c:v>278.40449999999993</c:v>
                </c:pt>
                <c:pt idx="8789">
                  <c:v>278.43369999999851</c:v>
                </c:pt>
                <c:pt idx="8790">
                  <c:v>278.46699999999845</c:v>
                </c:pt>
                <c:pt idx="8791">
                  <c:v>278.50040000000001</c:v>
                </c:pt>
                <c:pt idx="8792">
                  <c:v>278.53369999999899</c:v>
                </c:pt>
                <c:pt idx="8793">
                  <c:v>278.56279999999964</c:v>
                </c:pt>
                <c:pt idx="8794">
                  <c:v>278.59199999999845</c:v>
                </c:pt>
                <c:pt idx="8795">
                  <c:v>278.62540000000001</c:v>
                </c:pt>
                <c:pt idx="8796">
                  <c:v>278.65870000000001</c:v>
                </c:pt>
                <c:pt idx="8797">
                  <c:v>278.69200000000001</c:v>
                </c:pt>
                <c:pt idx="8798">
                  <c:v>278.72119999999808</c:v>
                </c:pt>
                <c:pt idx="8799">
                  <c:v>278.75040000000001</c:v>
                </c:pt>
                <c:pt idx="8800">
                  <c:v>278.78369999999899</c:v>
                </c:pt>
                <c:pt idx="8801">
                  <c:v>278.81700000000001</c:v>
                </c:pt>
                <c:pt idx="8802">
                  <c:v>278.85039999999969</c:v>
                </c:pt>
                <c:pt idx="8803">
                  <c:v>278.87950000000001</c:v>
                </c:pt>
                <c:pt idx="8804">
                  <c:v>278.90869999999899</c:v>
                </c:pt>
                <c:pt idx="8805">
                  <c:v>278.94200000000001</c:v>
                </c:pt>
                <c:pt idx="8806">
                  <c:v>278.97539999999833</c:v>
                </c:pt>
                <c:pt idx="8807">
                  <c:v>279.00450000000001</c:v>
                </c:pt>
                <c:pt idx="8808">
                  <c:v>279.03369999999899</c:v>
                </c:pt>
                <c:pt idx="8809">
                  <c:v>279.06700000000001</c:v>
                </c:pt>
                <c:pt idx="8810">
                  <c:v>279.10039999999969</c:v>
                </c:pt>
                <c:pt idx="8811">
                  <c:v>279.13369999999969</c:v>
                </c:pt>
                <c:pt idx="8812">
                  <c:v>279.16280000000154</c:v>
                </c:pt>
                <c:pt idx="8813">
                  <c:v>279.19200000000001</c:v>
                </c:pt>
                <c:pt idx="8814">
                  <c:v>279.22539999999833</c:v>
                </c:pt>
                <c:pt idx="8815">
                  <c:v>279.25869999999969</c:v>
                </c:pt>
                <c:pt idx="8816">
                  <c:v>279.29199999999821</c:v>
                </c:pt>
                <c:pt idx="8817">
                  <c:v>279.32119999999821</c:v>
                </c:pt>
                <c:pt idx="8818">
                  <c:v>279.35039999999969</c:v>
                </c:pt>
                <c:pt idx="8819">
                  <c:v>279.38369999999969</c:v>
                </c:pt>
                <c:pt idx="8820">
                  <c:v>279.41699999999821</c:v>
                </c:pt>
                <c:pt idx="8821">
                  <c:v>279.45030000000003</c:v>
                </c:pt>
                <c:pt idx="8822">
                  <c:v>279.47949999999969</c:v>
                </c:pt>
                <c:pt idx="8823">
                  <c:v>279.50869999999969</c:v>
                </c:pt>
                <c:pt idx="8824">
                  <c:v>279.54199999999969</c:v>
                </c:pt>
                <c:pt idx="8825">
                  <c:v>279.57530000000003</c:v>
                </c:pt>
                <c:pt idx="8826">
                  <c:v>279.60449999999997</c:v>
                </c:pt>
                <c:pt idx="8827">
                  <c:v>279.63369999999969</c:v>
                </c:pt>
                <c:pt idx="8828">
                  <c:v>279.66699999999969</c:v>
                </c:pt>
                <c:pt idx="8829">
                  <c:v>279.70030000000003</c:v>
                </c:pt>
                <c:pt idx="8830">
                  <c:v>279.73369999999869</c:v>
                </c:pt>
                <c:pt idx="8831">
                  <c:v>279.76280000000008</c:v>
                </c:pt>
                <c:pt idx="8832">
                  <c:v>279.79199999999821</c:v>
                </c:pt>
                <c:pt idx="8833">
                  <c:v>279.82530000000003</c:v>
                </c:pt>
                <c:pt idx="8834">
                  <c:v>279.8587</c:v>
                </c:pt>
                <c:pt idx="8835">
                  <c:v>279.892</c:v>
                </c:pt>
                <c:pt idx="8836">
                  <c:v>279.92119999999773</c:v>
                </c:pt>
                <c:pt idx="8837">
                  <c:v>279.95030000000003</c:v>
                </c:pt>
                <c:pt idx="8838">
                  <c:v>279.98369999999869</c:v>
                </c:pt>
                <c:pt idx="8839">
                  <c:v>280.017</c:v>
                </c:pt>
                <c:pt idx="8840">
                  <c:v>280.05029999999999</c:v>
                </c:pt>
                <c:pt idx="8841">
                  <c:v>280.0795</c:v>
                </c:pt>
                <c:pt idx="8842">
                  <c:v>280.1087</c:v>
                </c:pt>
                <c:pt idx="8843">
                  <c:v>280.14200000000125</c:v>
                </c:pt>
                <c:pt idx="8844">
                  <c:v>280.17529999999999</c:v>
                </c:pt>
                <c:pt idx="8845">
                  <c:v>280.2045</c:v>
                </c:pt>
                <c:pt idx="8846">
                  <c:v>280.23369999999869</c:v>
                </c:pt>
                <c:pt idx="8847">
                  <c:v>280.267</c:v>
                </c:pt>
                <c:pt idx="8848">
                  <c:v>280.30029999999999</c:v>
                </c:pt>
                <c:pt idx="8849">
                  <c:v>280.33369999999923</c:v>
                </c:pt>
                <c:pt idx="8850">
                  <c:v>280.36279999999999</c:v>
                </c:pt>
                <c:pt idx="8851">
                  <c:v>280.392</c:v>
                </c:pt>
                <c:pt idx="8852">
                  <c:v>280.42529999999869</c:v>
                </c:pt>
                <c:pt idx="8853">
                  <c:v>280.45869999999923</c:v>
                </c:pt>
                <c:pt idx="8854">
                  <c:v>280.49199999999809</c:v>
                </c:pt>
                <c:pt idx="8855">
                  <c:v>280.52119999999815</c:v>
                </c:pt>
                <c:pt idx="8856">
                  <c:v>280.55029999999999</c:v>
                </c:pt>
                <c:pt idx="8857">
                  <c:v>280.58369999999923</c:v>
                </c:pt>
                <c:pt idx="8858">
                  <c:v>280.61700000000002</c:v>
                </c:pt>
                <c:pt idx="8859">
                  <c:v>280.65039999999999</c:v>
                </c:pt>
                <c:pt idx="8860">
                  <c:v>280.67950000000002</c:v>
                </c:pt>
                <c:pt idx="8861">
                  <c:v>280.70869999999923</c:v>
                </c:pt>
                <c:pt idx="8862">
                  <c:v>280.74200000000002</c:v>
                </c:pt>
                <c:pt idx="8863">
                  <c:v>280.77539999999863</c:v>
                </c:pt>
                <c:pt idx="8864">
                  <c:v>280.80450000000002</c:v>
                </c:pt>
                <c:pt idx="8865">
                  <c:v>280.83369999999923</c:v>
                </c:pt>
                <c:pt idx="8866">
                  <c:v>280.86700000000002</c:v>
                </c:pt>
                <c:pt idx="8867">
                  <c:v>280.90039999999863</c:v>
                </c:pt>
                <c:pt idx="8868">
                  <c:v>280.93369999999851</c:v>
                </c:pt>
                <c:pt idx="8869">
                  <c:v>280.96289999999999</c:v>
                </c:pt>
                <c:pt idx="8870">
                  <c:v>280.99199999999809</c:v>
                </c:pt>
                <c:pt idx="8871">
                  <c:v>281.02539999999863</c:v>
                </c:pt>
                <c:pt idx="8872">
                  <c:v>281.05869999999999</c:v>
                </c:pt>
                <c:pt idx="8873">
                  <c:v>281.09199999999845</c:v>
                </c:pt>
                <c:pt idx="8874">
                  <c:v>281.12119999999851</c:v>
                </c:pt>
                <c:pt idx="8875">
                  <c:v>281.15039999999999</c:v>
                </c:pt>
                <c:pt idx="8876">
                  <c:v>281.18369999999999</c:v>
                </c:pt>
                <c:pt idx="8877">
                  <c:v>281.21699999999845</c:v>
                </c:pt>
                <c:pt idx="8878">
                  <c:v>281.25040000000001</c:v>
                </c:pt>
                <c:pt idx="8879">
                  <c:v>281.27949999999993</c:v>
                </c:pt>
                <c:pt idx="8880">
                  <c:v>281.30869999999999</c:v>
                </c:pt>
                <c:pt idx="8881">
                  <c:v>281.34199999999993</c:v>
                </c:pt>
                <c:pt idx="8882">
                  <c:v>281.37540000000001</c:v>
                </c:pt>
                <c:pt idx="8883">
                  <c:v>281.40449999999993</c:v>
                </c:pt>
                <c:pt idx="8884">
                  <c:v>281.43369999999851</c:v>
                </c:pt>
                <c:pt idx="8885">
                  <c:v>281.46699999999845</c:v>
                </c:pt>
                <c:pt idx="8886">
                  <c:v>281.50040000000001</c:v>
                </c:pt>
                <c:pt idx="8887">
                  <c:v>281.53369999999899</c:v>
                </c:pt>
                <c:pt idx="8888">
                  <c:v>281.56279999999964</c:v>
                </c:pt>
                <c:pt idx="8889">
                  <c:v>281.59199999999845</c:v>
                </c:pt>
                <c:pt idx="8890">
                  <c:v>281.62540000000001</c:v>
                </c:pt>
                <c:pt idx="8891">
                  <c:v>281.65870000000001</c:v>
                </c:pt>
                <c:pt idx="8892">
                  <c:v>281.69200000000001</c:v>
                </c:pt>
                <c:pt idx="8893">
                  <c:v>281.72119999999808</c:v>
                </c:pt>
                <c:pt idx="8894">
                  <c:v>281.75040000000001</c:v>
                </c:pt>
                <c:pt idx="8895">
                  <c:v>281.78369999999899</c:v>
                </c:pt>
                <c:pt idx="8896">
                  <c:v>281.81700000000001</c:v>
                </c:pt>
                <c:pt idx="8897">
                  <c:v>281.85039999999969</c:v>
                </c:pt>
                <c:pt idx="8898">
                  <c:v>281.87950000000001</c:v>
                </c:pt>
                <c:pt idx="8899">
                  <c:v>281.90869999999899</c:v>
                </c:pt>
                <c:pt idx="8900">
                  <c:v>281.94200000000001</c:v>
                </c:pt>
                <c:pt idx="8901">
                  <c:v>281.97539999999833</c:v>
                </c:pt>
                <c:pt idx="8902">
                  <c:v>282.00450000000001</c:v>
                </c:pt>
                <c:pt idx="8903">
                  <c:v>282.03369999999899</c:v>
                </c:pt>
                <c:pt idx="8904">
                  <c:v>282.06700000000001</c:v>
                </c:pt>
                <c:pt idx="8905">
                  <c:v>282.10039999999969</c:v>
                </c:pt>
                <c:pt idx="8906">
                  <c:v>282.13369999999969</c:v>
                </c:pt>
                <c:pt idx="8907">
                  <c:v>282.16280000000154</c:v>
                </c:pt>
                <c:pt idx="8908">
                  <c:v>282.19200000000001</c:v>
                </c:pt>
                <c:pt idx="8909">
                  <c:v>282.22539999999833</c:v>
                </c:pt>
                <c:pt idx="8910">
                  <c:v>282.25869999999969</c:v>
                </c:pt>
                <c:pt idx="8911">
                  <c:v>282.29199999999821</c:v>
                </c:pt>
                <c:pt idx="8912">
                  <c:v>282.32119999999821</c:v>
                </c:pt>
                <c:pt idx="8913">
                  <c:v>282.35039999999969</c:v>
                </c:pt>
                <c:pt idx="8914">
                  <c:v>282.38369999999969</c:v>
                </c:pt>
                <c:pt idx="8915">
                  <c:v>282.41699999999821</c:v>
                </c:pt>
                <c:pt idx="8916">
                  <c:v>282.45030000000003</c:v>
                </c:pt>
                <c:pt idx="8917">
                  <c:v>282.47949999999969</c:v>
                </c:pt>
                <c:pt idx="8918">
                  <c:v>282.50869999999969</c:v>
                </c:pt>
                <c:pt idx="8919">
                  <c:v>282.54199999999969</c:v>
                </c:pt>
                <c:pt idx="8920">
                  <c:v>282.57530000000003</c:v>
                </c:pt>
                <c:pt idx="8921">
                  <c:v>282.60449999999997</c:v>
                </c:pt>
                <c:pt idx="8922">
                  <c:v>282.63369999999969</c:v>
                </c:pt>
                <c:pt idx="8923">
                  <c:v>282.66699999999969</c:v>
                </c:pt>
                <c:pt idx="8924">
                  <c:v>282.70030000000003</c:v>
                </c:pt>
                <c:pt idx="8925">
                  <c:v>282.73369999999869</c:v>
                </c:pt>
                <c:pt idx="8926">
                  <c:v>282.76280000000008</c:v>
                </c:pt>
                <c:pt idx="8927">
                  <c:v>282.79199999999821</c:v>
                </c:pt>
                <c:pt idx="8928">
                  <c:v>282.82530000000003</c:v>
                </c:pt>
                <c:pt idx="8929">
                  <c:v>282.8587</c:v>
                </c:pt>
                <c:pt idx="8930">
                  <c:v>282.892</c:v>
                </c:pt>
                <c:pt idx="8931">
                  <c:v>282.92119999999773</c:v>
                </c:pt>
                <c:pt idx="8932">
                  <c:v>282.95030000000003</c:v>
                </c:pt>
                <c:pt idx="8933">
                  <c:v>282.98369999999869</c:v>
                </c:pt>
                <c:pt idx="8934">
                  <c:v>283.017</c:v>
                </c:pt>
                <c:pt idx="8935">
                  <c:v>283.05029999999999</c:v>
                </c:pt>
                <c:pt idx="8936">
                  <c:v>283.0795</c:v>
                </c:pt>
                <c:pt idx="8937">
                  <c:v>283.1087</c:v>
                </c:pt>
                <c:pt idx="8938">
                  <c:v>283.14200000000125</c:v>
                </c:pt>
                <c:pt idx="8939">
                  <c:v>283.17529999999999</c:v>
                </c:pt>
                <c:pt idx="8940">
                  <c:v>283.2045</c:v>
                </c:pt>
                <c:pt idx="8941">
                  <c:v>283.23369999999869</c:v>
                </c:pt>
                <c:pt idx="8942">
                  <c:v>283.267</c:v>
                </c:pt>
                <c:pt idx="8943">
                  <c:v>283.30029999999999</c:v>
                </c:pt>
                <c:pt idx="8944">
                  <c:v>283.33369999999923</c:v>
                </c:pt>
                <c:pt idx="8945">
                  <c:v>283.36279999999999</c:v>
                </c:pt>
                <c:pt idx="8946">
                  <c:v>283.392</c:v>
                </c:pt>
                <c:pt idx="8947">
                  <c:v>283.42529999999869</c:v>
                </c:pt>
                <c:pt idx="8948">
                  <c:v>283.45869999999923</c:v>
                </c:pt>
                <c:pt idx="8949">
                  <c:v>283.49199999999809</c:v>
                </c:pt>
                <c:pt idx="8950">
                  <c:v>283.52119999999815</c:v>
                </c:pt>
                <c:pt idx="8951">
                  <c:v>283.55029999999999</c:v>
                </c:pt>
                <c:pt idx="8952">
                  <c:v>283.58369999999923</c:v>
                </c:pt>
                <c:pt idx="8953">
                  <c:v>283.61700000000002</c:v>
                </c:pt>
                <c:pt idx="8954">
                  <c:v>283.65039999999999</c:v>
                </c:pt>
                <c:pt idx="8955">
                  <c:v>283.67950000000002</c:v>
                </c:pt>
                <c:pt idx="8956">
                  <c:v>283.70869999999923</c:v>
                </c:pt>
                <c:pt idx="8957">
                  <c:v>283.74200000000002</c:v>
                </c:pt>
                <c:pt idx="8958">
                  <c:v>283.77539999999863</c:v>
                </c:pt>
                <c:pt idx="8959">
                  <c:v>283.80450000000002</c:v>
                </c:pt>
                <c:pt idx="8960">
                  <c:v>283.83369999999923</c:v>
                </c:pt>
                <c:pt idx="8961">
                  <c:v>283.86700000000002</c:v>
                </c:pt>
                <c:pt idx="8962">
                  <c:v>283.90039999999863</c:v>
                </c:pt>
                <c:pt idx="8963">
                  <c:v>283.93369999999851</c:v>
                </c:pt>
                <c:pt idx="8964">
                  <c:v>283.96289999999999</c:v>
                </c:pt>
                <c:pt idx="8965">
                  <c:v>283.99199999999809</c:v>
                </c:pt>
                <c:pt idx="8966">
                  <c:v>284.02539999999863</c:v>
                </c:pt>
                <c:pt idx="8967">
                  <c:v>284.05869999999999</c:v>
                </c:pt>
                <c:pt idx="8968">
                  <c:v>284.09199999999845</c:v>
                </c:pt>
                <c:pt idx="8969">
                  <c:v>284.12119999999851</c:v>
                </c:pt>
                <c:pt idx="8970">
                  <c:v>284.15039999999999</c:v>
                </c:pt>
                <c:pt idx="8971">
                  <c:v>284.18369999999999</c:v>
                </c:pt>
                <c:pt idx="8972">
                  <c:v>284.21699999999845</c:v>
                </c:pt>
                <c:pt idx="8973">
                  <c:v>284.25040000000001</c:v>
                </c:pt>
                <c:pt idx="8974">
                  <c:v>284.27949999999993</c:v>
                </c:pt>
                <c:pt idx="8975">
                  <c:v>284.30869999999999</c:v>
                </c:pt>
                <c:pt idx="8976">
                  <c:v>284.34199999999993</c:v>
                </c:pt>
                <c:pt idx="8977">
                  <c:v>284.37540000000001</c:v>
                </c:pt>
                <c:pt idx="8978">
                  <c:v>284.40449999999993</c:v>
                </c:pt>
                <c:pt idx="8979">
                  <c:v>284.43369999999851</c:v>
                </c:pt>
                <c:pt idx="8980">
                  <c:v>284.46699999999845</c:v>
                </c:pt>
                <c:pt idx="8981">
                  <c:v>284.50040000000001</c:v>
                </c:pt>
                <c:pt idx="8982">
                  <c:v>284.53369999999899</c:v>
                </c:pt>
                <c:pt idx="8983">
                  <c:v>284.56279999999964</c:v>
                </c:pt>
                <c:pt idx="8984">
                  <c:v>284.59199999999845</c:v>
                </c:pt>
                <c:pt idx="8985">
                  <c:v>284.62540000000001</c:v>
                </c:pt>
                <c:pt idx="8986">
                  <c:v>284.65870000000001</c:v>
                </c:pt>
                <c:pt idx="8987">
                  <c:v>284.69200000000001</c:v>
                </c:pt>
                <c:pt idx="8988">
                  <c:v>284.72119999999808</c:v>
                </c:pt>
                <c:pt idx="8989">
                  <c:v>284.75040000000001</c:v>
                </c:pt>
                <c:pt idx="8990">
                  <c:v>284.78369999999899</c:v>
                </c:pt>
                <c:pt idx="8991">
                  <c:v>284.81700000000001</c:v>
                </c:pt>
                <c:pt idx="8992">
                  <c:v>284.85039999999969</c:v>
                </c:pt>
                <c:pt idx="8993">
                  <c:v>284.87950000000001</c:v>
                </c:pt>
                <c:pt idx="8994">
                  <c:v>284.90869999999899</c:v>
                </c:pt>
                <c:pt idx="8995">
                  <c:v>284.94200000000001</c:v>
                </c:pt>
                <c:pt idx="8996">
                  <c:v>284.97539999999833</c:v>
                </c:pt>
                <c:pt idx="8997">
                  <c:v>285.00450000000001</c:v>
                </c:pt>
                <c:pt idx="8998">
                  <c:v>285.03369999999899</c:v>
                </c:pt>
                <c:pt idx="8999">
                  <c:v>285.06700000000001</c:v>
                </c:pt>
                <c:pt idx="9000">
                  <c:v>285.10039999999969</c:v>
                </c:pt>
                <c:pt idx="9001">
                  <c:v>285.13369999999969</c:v>
                </c:pt>
                <c:pt idx="9002">
                  <c:v>285.16280000000154</c:v>
                </c:pt>
                <c:pt idx="9003">
                  <c:v>285.19200000000001</c:v>
                </c:pt>
                <c:pt idx="9004">
                  <c:v>285.22539999999833</c:v>
                </c:pt>
                <c:pt idx="9005">
                  <c:v>285.25869999999969</c:v>
                </c:pt>
                <c:pt idx="9006">
                  <c:v>285.29199999999821</c:v>
                </c:pt>
                <c:pt idx="9007">
                  <c:v>285.32119999999821</c:v>
                </c:pt>
                <c:pt idx="9008">
                  <c:v>285.35039999999969</c:v>
                </c:pt>
                <c:pt idx="9009">
                  <c:v>285.38369999999969</c:v>
                </c:pt>
                <c:pt idx="9010">
                  <c:v>285.41699999999821</c:v>
                </c:pt>
                <c:pt idx="9011">
                  <c:v>285.45030000000003</c:v>
                </c:pt>
                <c:pt idx="9012">
                  <c:v>285.47949999999969</c:v>
                </c:pt>
                <c:pt idx="9013">
                  <c:v>285.50869999999969</c:v>
                </c:pt>
                <c:pt idx="9014">
                  <c:v>285.54199999999969</c:v>
                </c:pt>
                <c:pt idx="9015">
                  <c:v>285.57530000000003</c:v>
                </c:pt>
                <c:pt idx="9016">
                  <c:v>285.60449999999997</c:v>
                </c:pt>
                <c:pt idx="9017">
                  <c:v>285.63369999999969</c:v>
                </c:pt>
                <c:pt idx="9018">
                  <c:v>285.66699999999969</c:v>
                </c:pt>
                <c:pt idx="9019">
                  <c:v>285.70030000000003</c:v>
                </c:pt>
                <c:pt idx="9020">
                  <c:v>285.73369999999869</c:v>
                </c:pt>
                <c:pt idx="9021">
                  <c:v>285.76280000000008</c:v>
                </c:pt>
                <c:pt idx="9022">
                  <c:v>285.79199999999821</c:v>
                </c:pt>
                <c:pt idx="9023">
                  <c:v>285.82530000000003</c:v>
                </c:pt>
                <c:pt idx="9024">
                  <c:v>285.8587</c:v>
                </c:pt>
                <c:pt idx="9025">
                  <c:v>285.892</c:v>
                </c:pt>
                <c:pt idx="9026">
                  <c:v>285.92119999999773</c:v>
                </c:pt>
                <c:pt idx="9027">
                  <c:v>285.95030000000003</c:v>
                </c:pt>
                <c:pt idx="9028">
                  <c:v>285.98369999999869</c:v>
                </c:pt>
                <c:pt idx="9029">
                  <c:v>286.017</c:v>
                </c:pt>
                <c:pt idx="9030">
                  <c:v>286.05029999999999</c:v>
                </c:pt>
                <c:pt idx="9031">
                  <c:v>286.0795</c:v>
                </c:pt>
                <c:pt idx="9032">
                  <c:v>286.1087</c:v>
                </c:pt>
                <c:pt idx="9033">
                  <c:v>286.14200000000125</c:v>
                </c:pt>
                <c:pt idx="9034">
                  <c:v>286.17529999999999</c:v>
                </c:pt>
                <c:pt idx="9035">
                  <c:v>286.2045</c:v>
                </c:pt>
                <c:pt idx="9036">
                  <c:v>286.23369999999869</c:v>
                </c:pt>
                <c:pt idx="9037">
                  <c:v>286.267</c:v>
                </c:pt>
                <c:pt idx="9038">
                  <c:v>286.30029999999999</c:v>
                </c:pt>
                <c:pt idx="9039">
                  <c:v>286.33369999999923</c:v>
                </c:pt>
                <c:pt idx="9040">
                  <c:v>286.36279999999999</c:v>
                </c:pt>
                <c:pt idx="9041">
                  <c:v>286.392</c:v>
                </c:pt>
                <c:pt idx="9042">
                  <c:v>286.42529999999869</c:v>
                </c:pt>
                <c:pt idx="9043">
                  <c:v>286.45869999999923</c:v>
                </c:pt>
                <c:pt idx="9044">
                  <c:v>286.49199999999809</c:v>
                </c:pt>
                <c:pt idx="9045">
                  <c:v>286.52119999999815</c:v>
                </c:pt>
                <c:pt idx="9046">
                  <c:v>286.55029999999999</c:v>
                </c:pt>
                <c:pt idx="9047">
                  <c:v>286.58369999999923</c:v>
                </c:pt>
                <c:pt idx="9048">
                  <c:v>286.61700000000002</c:v>
                </c:pt>
                <c:pt idx="9049">
                  <c:v>286.65039999999999</c:v>
                </c:pt>
                <c:pt idx="9050">
                  <c:v>286.67950000000002</c:v>
                </c:pt>
                <c:pt idx="9051">
                  <c:v>286.70869999999923</c:v>
                </c:pt>
                <c:pt idx="9052">
                  <c:v>286.74200000000002</c:v>
                </c:pt>
                <c:pt idx="9053">
                  <c:v>286.77539999999863</c:v>
                </c:pt>
                <c:pt idx="9054">
                  <c:v>286.80450000000002</c:v>
                </c:pt>
                <c:pt idx="9055">
                  <c:v>286.83369999999923</c:v>
                </c:pt>
                <c:pt idx="9056">
                  <c:v>286.86700000000002</c:v>
                </c:pt>
                <c:pt idx="9057">
                  <c:v>286.90039999999863</c:v>
                </c:pt>
                <c:pt idx="9058">
                  <c:v>286.93369999999851</c:v>
                </c:pt>
                <c:pt idx="9059">
                  <c:v>286.96289999999999</c:v>
                </c:pt>
                <c:pt idx="9060">
                  <c:v>286.99199999999809</c:v>
                </c:pt>
                <c:pt idx="9061">
                  <c:v>287.02539999999863</c:v>
                </c:pt>
                <c:pt idx="9062">
                  <c:v>287.05869999999999</c:v>
                </c:pt>
                <c:pt idx="9063">
                  <c:v>287.09199999999845</c:v>
                </c:pt>
                <c:pt idx="9064">
                  <c:v>287.12119999999851</c:v>
                </c:pt>
                <c:pt idx="9065">
                  <c:v>287.15039999999999</c:v>
                </c:pt>
                <c:pt idx="9066">
                  <c:v>287.18369999999999</c:v>
                </c:pt>
                <c:pt idx="9067">
                  <c:v>287.21699999999845</c:v>
                </c:pt>
                <c:pt idx="9068">
                  <c:v>287.25040000000001</c:v>
                </c:pt>
                <c:pt idx="9069">
                  <c:v>287.27949999999993</c:v>
                </c:pt>
                <c:pt idx="9070">
                  <c:v>287.30869999999999</c:v>
                </c:pt>
                <c:pt idx="9071">
                  <c:v>287.34199999999993</c:v>
                </c:pt>
                <c:pt idx="9072">
                  <c:v>287.37540000000001</c:v>
                </c:pt>
                <c:pt idx="9073">
                  <c:v>287.40449999999993</c:v>
                </c:pt>
                <c:pt idx="9074">
                  <c:v>287.43369999999851</c:v>
                </c:pt>
                <c:pt idx="9075">
                  <c:v>287.46699999999845</c:v>
                </c:pt>
                <c:pt idx="9076">
                  <c:v>287.50040000000001</c:v>
                </c:pt>
                <c:pt idx="9077">
                  <c:v>287.53369999999899</c:v>
                </c:pt>
                <c:pt idx="9078">
                  <c:v>287.56279999999964</c:v>
                </c:pt>
                <c:pt idx="9079">
                  <c:v>287.59199999999845</c:v>
                </c:pt>
                <c:pt idx="9080">
                  <c:v>287.62540000000001</c:v>
                </c:pt>
                <c:pt idx="9081">
                  <c:v>287.65870000000001</c:v>
                </c:pt>
                <c:pt idx="9082">
                  <c:v>287.69200000000001</c:v>
                </c:pt>
                <c:pt idx="9083">
                  <c:v>287.72119999999808</c:v>
                </c:pt>
                <c:pt idx="9084">
                  <c:v>287.75040000000001</c:v>
                </c:pt>
                <c:pt idx="9085">
                  <c:v>287.78369999999899</c:v>
                </c:pt>
                <c:pt idx="9086">
                  <c:v>287.81700000000001</c:v>
                </c:pt>
                <c:pt idx="9087">
                  <c:v>287.85039999999969</c:v>
                </c:pt>
                <c:pt idx="9088">
                  <c:v>287.87950000000001</c:v>
                </c:pt>
                <c:pt idx="9089">
                  <c:v>287.90869999999899</c:v>
                </c:pt>
                <c:pt idx="9090">
                  <c:v>287.94200000000001</c:v>
                </c:pt>
                <c:pt idx="9091">
                  <c:v>287.97539999999833</c:v>
                </c:pt>
                <c:pt idx="9092">
                  <c:v>288.00450000000001</c:v>
                </c:pt>
                <c:pt idx="9093">
                  <c:v>288.03369999999899</c:v>
                </c:pt>
                <c:pt idx="9094">
                  <c:v>288.06700000000001</c:v>
                </c:pt>
                <c:pt idx="9095">
                  <c:v>288.10039999999969</c:v>
                </c:pt>
                <c:pt idx="9096">
                  <c:v>288.13369999999969</c:v>
                </c:pt>
                <c:pt idx="9097">
                  <c:v>288.16280000000154</c:v>
                </c:pt>
                <c:pt idx="9098">
                  <c:v>288.19200000000001</c:v>
                </c:pt>
                <c:pt idx="9099">
                  <c:v>288.22539999999833</c:v>
                </c:pt>
                <c:pt idx="9100">
                  <c:v>288.25869999999969</c:v>
                </c:pt>
                <c:pt idx="9101">
                  <c:v>288.29199999999821</c:v>
                </c:pt>
                <c:pt idx="9102">
                  <c:v>288.32119999999821</c:v>
                </c:pt>
                <c:pt idx="9103">
                  <c:v>288.35039999999969</c:v>
                </c:pt>
                <c:pt idx="9104">
                  <c:v>288.38369999999969</c:v>
                </c:pt>
                <c:pt idx="9105">
                  <c:v>288.41699999999821</c:v>
                </c:pt>
                <c:pt idx="9106">
                  <c:v>288.45030000000003</c:v>
                </c:pt>
                <c:pt idx="9107">
                  <c:v>288.47949999999969</c:v>
                </c:pt>
                <c:pt idx="9108">
                  <c:v>288.50869999999969</c:v>
                </c:pt>
                <c:pt idx="9109">
                  <c:v>288.54199999999969</c:v>
                </c:pt>
                <c:pt idx="9110">
                  <c:v>288.57530000000003</c:v>
                </c:pt>
                <c:pt idx="9111">
                  <c:v>288.60449999999997</c:v>
                </c:pt>
                <c:pt idx="9112">
                  <c:v>288.63369999999969</c:v>
                </c:pt>
                <c:pt idx="9113">
                  <c:v>288.66699999999969</c:v>
                </c:pt>
                <c:pt idx="9114">
                  <c:v>288.70030000000003</c:v>
                </c:pt>
                <c:pt idx="9115">
                  <c:v>288.73369999999869</c:v>
                </c:pt>
                <c:pt idx="9116">
                  <c:v>288.76280000000008</c:v>
                </c:pt>
                <c:pt idx="9117">
                  <c:v>288.79199999999821</c:v>
                </c:pt>
                <c:pt idx="9118">
                  <c:v>288.82530000000003</c:v>
                </c:pt>
                <c:pt idx="9119">
                  <c:v>288.8587</c:v>
                </c:pt>
                <c:pt idx="9120">
                  <c:v>288.892</c:v>
                </c:pt>
                <c:pt idx="9121">
                  <c:v>288.92119999999773</c:v>
                </c:pt>
                <c:pt idx="9122">
                  <c:v>288.95030000000003</c:v>
                </c:pt>
                <c:pt idx="9123">
                  <c:v>288.98369999999869</c:v>
                </c:pt>
                <c:pt idx="9124">
                  <c:v>289.017</c:v>
                </c:pt>
                <c:pt idx="9125">
                  <c:v>289.05029999999999</c:v>
                </c:pt>
                <c:pt idx="9126">
                  <c:v>289.0795</c:v>
                </c:pt>
                <c:pt idx="9127">
                  <c:v>289.1087</c:v>
                </c:pt>
                <c:pt idx="9128">
                  <c:v>289.14200000000125</c:v>
                </c:pt>
                <c:pt idx="9129">
                  <c:v>289.17529999999999</c:v>
                </c:pt>
                <c:pt idx="9130">
                  <c:v>289.2045</c:v>
                </c:pt>
                <c:pt idx="9131">
                  <c:v>289.23369999999869</c:v>
                </c:pt>
                <c:pt idx="9132">
                  <c:v>289.267</c:v>
                </c:pt>
                <c:pt idx="9133">
                  <c:v>289.30029999999999</c:v>
                </c:pt>
                <c:pt idx="9134">
                  <c:v>289.33369999999923</c:v>
                </c:pt>
                <c:pt idx="9135">
                  <c:v>289.36279999999999</c:v>
                </c:pt>
                <c:pt idx="9136">
                  <c:v>289.392</c:v>
                </c:pt>
                <c:pt idx="9137">
                  <c:v>289.42529999999869</c:v>
                </c:pt>
                <c:pt idx="9138">
                  <c:v>289.45869999999923</c:v>
                </c:pt>
                <c:pt idx="9139">
                  <c:v>289.49199999999809</c:v>
                </c:pt>
                <c:pt idx="9140">
                  <c:v>289.52119999999815</c:v>
                </c:pt>
                <c:pt idx="9141">
                  <c:v>289.55029999999999</c:v>
                </c:pt>
                <c:pt idx="9142">
                  <c:v>289.58369999999923</c:v>
                </c:pt>
                <c:pt idx="9143">
                  <c:v>289.61700000000002</c:v>
                </c:pt>
                <c:pt idx="9144">
                  <c:v>289.65039999999999</c:v>
                </c:pt>
                <c:pt idx="9145">
                  <c:v>289.67950000000002</c:v>
                </c:pt>
                <c:pt idx="9146">
                  <c:v>289.70869999999923</c:v>
                </c:pt>
                <c:pt idx="9147">
                  <c:v>289.74200000000002</c:v>
                </c:pt>
                <c:pt idx="9148">
                  <c:v>289.77539999999863</c:v>
                </c:pt>
                <c:pt idx="9149">
                  <c:v>289.80450000000002</c:v>
                </c:pt>
                <c:pt idx="9150">
                  <c:v>289.83369999999923</c:v>
                </c:pt>
                <c:pt idx="9151">
                  <c:v>289.86700000000002</c:v>
                </c:pt>
                <c:pt idx="9152">
                  <c:v>289.90039999999863</c:v>
                </c:pt>
                <c:pt idx="9153">
                  <c:v>289.93369999999851</c:v>
                </c:pt>
                <c:pt idx="9154">
                  <c:v>289.96289999999999</c:v>
                </c:pt>
                <c:pt idx="9155">
                  <c:v>289.99199999999809</c:v>
                </c:pt>
                <c:pt idx="9156">
                  <c:v>290.02539999999863</c:v>
                </c:pt>
                <c:pt idx="9157">
                  <c:v>290.05869999999999</c:v>
                </c:pt>
                <c:pt idx="9158">
                  <c:v>290.09199999999845</c:v>
                </c:pt>
                <c:pt idx="9159">
                  <c:v>290.12119999999851</c:v>
                </c:pt>
                <c:pt idx="9160">
                  <c:v>290.15039999999999</c:v>
                </c:pt>
                <c:pt idx="9161">
                  <c:v>290.18369999999999</c:v>
                </c:pt>
                <c:pt idx="9162">
                  <c:v>290.21699999999845</c:v>
                </c:pt>
                <c:pt idx="9163">
                  <c:v>290.25040000000001</c:v>
                </c:pt>
                <c:pt idx="9164">
                  <c:v>290.27949999999993</c:v>
                </c:pt>
                <c:pt idx="9165">
                  <c:v>290.30869999999999</c:v>
                </c:pt>
                <c:pt idx="9166">
                  <c:v>290.34199999999993</c:v>
                </c:pt>
                <c:pt idx="9167">
                  <c:v>290.37540000000001</c:v>
                </c:pt>
                <c:pt idx="9168">
                  <c:v>290.40449999999993</c:v>
                </c:pt>
                <c:pt idx="9169">
                  <c:v>290.43369999999851</c:v>
                </c:pt>
                <c:pt idx="9170">
                  <c:v>290.46699999999845</c:v>
                </c:pt>
                <c:pt idx="9171">
                  <c:v>290.50040000000001</c:v>
                </c:pt>
                <c:pt idx="9172">
                  <c:v>290.53369999999899</c:v>
                </c:pt>
                <c:pt idx="9173">
                  <c:v>290.56279999999964</c:v>
                </c:pt>
                <c:pt idx="9174">
                  <c:v>290.59199999999845</c:v>
                </c:pt>
                <c:pt idx="9175">
                  <c:v>290.62540000000001</c:v>
                </c:pt>
                <c:pt idx="9176">
                  <c:v>290.65870000000001</c:v>
                </c:pt>
                <c:pt idx="9177">
                  <c:v>290.69200000000001</c:v>
                </c:pt>
                <c:pt idx="9178">
                  <c:v>290.72119999999808</c:v>
                </c:pt>
                <c:pt idx="9179">
                  <c:v>290.75040000000001</c:v>
                </c:pt>
                <c:pt idx="9180">
                  <c:v>290.78369999999899</c:v>
                </c:pt>
                <c:pt idx="9181">
                  <c:v>290.81700000000001</c:v>
                </c:pt>
                <c:pt idx="9182">
                  <c:v>290.85039999999969</c:v>
                </c:pt>
                <c:pt idx="9183">
                  <c:v>290.87950000000001</c:v>
                </c:pt>
                <c:pt idx="9184">
                  <c:v>290.90869999999899</c:v>
                </c:pt>
                <c:pt idx="9185">
                  <c:v>290.94200000000001</c:v>
                </c:pt>
                <c:pt idx="9186">
                  <c:v>290.97539999999833</c:v>
                </c:pt>
                <c:pt idx="9187">
                  <c:v>291.00450000000001</c:v>
                </c:pt>
                <c:pt idx="9188">
                  <c:v>291.03369999999899</c:v>
                </c:pt>
                <c:pt idx="9189">
                  <c:v>291.06700000000001</c:v>
                </c:pt>
                <c:pt idx="9190">
                  <c:v>291.10039999999969</c:v>
                </c:pt>
                <c:pt idx="9191">
                  <c:v>291.13369999999969</c:v>
                </c:pt>
                <c:pt idx="9192">
                  <c:v>291.16280000000154</c:v>
                </c:pt>
                <c:pt idx="9193">
                  <c:v>291.19200000000001</c:v>
                </c:pt>
                <c:pt idx="9194">
                  <c:v>291.22539999999833</c:v>
                </c:pt>
                <c:pt idx="9195">
                  <c:v>291.25869999999969</c:v>
                </c:pt>
                <c:pt idx="9196">
                  <c:v>291.29199999999821</c:v>
                </c:pt>
                <c:pt idx="9197">
                  <c:v>291.32119999999821</c:v>
                </c:pt>
                <c:pt idx="9198">
                  <c:v>291.35039999999969</c:v>
                </c:pt>
                <c:pt idx="9199">
                  <c:v>291.38369999999969</c:v>
                </c:pt>
                <c:pt idx="9200">
                  <c:v>291.41699999999821</c:v>
                </c:pt>
                <c:pt idx="9201">
                  <c:v>291.45030000000003</c:v>
                </c:pt>
                <c:pt idx="9202">
                  <c:v>291.47949999999969</c:v>
                </c:pt>
                <c:pt idx="9203">
                  <c:v>291.50869999999969</c:v>
                </c:pt>
                <c:pt idx="9204">
                  <c:v>291.54199999999969</c:v>
                </c:pt>
                <c:pt idx="9205">
                  <c:v>291.57530000000003</c:v>
                </c:pt>
                <c:pt idx="9206">
                  <c:v>291.60449999999997</c:v>
                </c:pt>
                <c:pt idx="9207">
                  <c:v>291.63369999999969</c:v>
                </c:pt>
                <c:pt idx="9208">
                  <c:v>291.66699999999969</c:v>
                </c:pt>
                <c:pt idx="9209">
                  <c:v>291.70030000000003</c:v>
                </c:pt>
                <c:pt idx="9210">
                  <c:v>291.73369999999869</c:v>
                </c:pt>
                <c:pt idx="9211">
                  <c:v>291.76280000000008</c:v>
                </c:pt>
                <c:pt idx="9212">
                  <c:v>291.79199999999821</c:v>
                </c:pt>
                <c:pt idx="9213">
                  <c:v>291.82530000000003</c:v>
                </c:pt>
                <c:pt idx="9214">
                  <c:v>291.8587</c:v>
                </c:pt>
                <c:pt idx="9215">
                  <c:v>291.892</c:v>
                </c:pt>
                <c:pt idx="9216">
                  <c:v>291.92119999999773</c:v>
                </c:pt>
                <c:pt idx="9217">
                  <c:v>291.95030000000003</c:v>
                </c:pt>
                <c:pt idx="9218">
                  <c:v>291.98369999999869</c:v>
                </c:pt>
                <c:pt idx="9219">
                  <c:v>292.017</c:v>
                </c:pt>
                <c:pt idx="9220">
                  <c:v>292.05029999999999</c:v>
                </c:pt>
                <c:pt idx="9221">
                  <c:v>292.0795</c:v>
                </c:pt>
                <c:pt idx="9222">
                  <c:v>292.1087</c:v>
                </c:pt>
                <c:pt idx="9223">
                  <c:v>292.14200000000125</c:v>
                </c:pt>
                <c:pt idx="9224">
                  <c:v>292.17529999999999</c:v>
                </c:pt>
                <c:pt idx="9225">
                  <c:v>292.2045</c:v>
                </c:pt>
                <c:pt idx="9226">
                  <c:v>292.23369999999869</c:v>
                </c:pt>
                <c:pt idx="9227">
                  <c:v>292.267</c:v>
                </c:pt>
                <c:pt idx="9228">
                  <c:v>292.30029999999999</c:v>
                </c:pt>
                <c:pt idx="9229">
                  <c:v>292.33369999999923</c:v>
                </c:pt>
                <c:pt idx="9230">
                  <c:v>292.36279999999999</c:v>
                </c:pt>
                <c:pt idx="9231">
                  <c:v>292.392</c:v>
                </c:pt>
                <c:pt idx="9232">
                  <c:v>292.42529999999869</c:v>
                </c:pt>
                <c:pt idx="9233">
                  <c:v>292.45869999999923</c:v>
                </c:pt>
                <c:pt idx="9234">
                  <c:v>292.49199999999809</c:v>
                </c:pt>
                <c:pt idx="9235">
                  <c:v>292.52119999999815</c:v>
                </c:pt>
                <c:pt idx="9236">
                  <c:v>292.55029999999999</c:v>
                </c:pt>
                <c:pt idx="9237">
                  <c:v>292.58369999999923</c:v>
                </c:pt>
                <c:pt idx="9238">
                  <c:v>292.61700000000002</c:v>
                </c:pt>
                <c:pt idx="9239">
                  <c:v>292.65039999999999</c:v>
                </c:pt>
                <c:pt idx="9240">
                  <c:v>292.67950000000002</c:v>
                </c:pt>
                <c:pt idx="9241">
                  <c:v>292.70869999999923</c:v>
                </c:pt>
                <c:pt idx="9242">
                  <c:v>292.74200000000002</c:v>
                </c:pt>
                <c:pt idx="9243">
                  <c:v>292.77539999999863</c:v>
                </c:pt>
                <c:pt idx="9244">
                  <c:v>292.80450000000002</c:v>
                </c:pt>
                <c:pt idx="9245">
                  <c:v>292.83369999999923</c:v>
                </c:pt>
                <c:pt idx="9246">
                  <c:v>292.86700000000002</c:v>
                </c:pt>
                <c:pt idx="9247">
                  <c:v>292.90039999999863</c:v>
                </c:pt>
                <c:pt idx="9248">
                  <c:v>292.93369999999851</c:v>
                </c:pt>
                <c:pt idx="9249">
                  <c:v>292.96289999999999</c:v>
                </c:pt>
                <c:pt idx="9250">
                  <c:v>292.99199999999809</c:v>
                </c:pt>
                <c:pt idx="9251">
                  <c:v>293.02539999999863</c:v>
                </c:pt>
                <c:pt idx="9252">
                  <c:v>293.05869999999999</c:v>
                </c:pt>
                <c:pt idx="9253">
                  <c:v>293.09199999999845</c:v>
                </c:pt>
                <c:pt idx="9254">
                  <c:v>293.12119999999851</c:v>
                </c:pt>
                <c:pt idx="9255">
                  <c:v>293.15039999999999</c:v>
                </c:pt>
                <c:pt idx="9256">
                  <c:v>293.18369999999999</c:v>
                </c:pt>
                <c:pt idx="9257">
                  <c:v>293.21699999999845</c:v>
                </c:pt>
                <c:pt idx="9258">
                  <c:v>293.25040000000001</c:v>
                </c:pt>
                <c:pt idx="9259">
                  <c:v>293.27949999999993</c:v>
                </c:pt>
                <c:pt idx="9260">
                  <c:v>293.30869999999999</c:v>
                </c:pt>
                <c:pt idx="9261">
                  <c:v>293.34199999999993</c:v>
                </c:pt>
                <c:pt idx="9262">
                  <c:v>293.37540000000001</c:v>
                </c:pt>
                <c:pt idx="9263">
                  <c:v>293.40449999999993</c:v>
                </c:pt>
                <c:pt idx="9264">
                  <c:v>293.43369999999851</c:v>
                </c:pt>
                <c:pt idx="9265">
                  <c:v>293.46699999999845</c:v>
                </c:pt>
                <c:pt idx="9266">
                  <c:v>293.50040000000001</c:v>
                </c:pt>
                <c:pt idx="9267">
                  <c:v>293.53369999999899</c:v>
                </c:pt>
                <c:pt idx="9268">
                  <c:v>293.56279999999964</c:v>
                </c:pt>
                <c:pt idx="9269">
                  <c:v>293.59199999999845</c:v>
                </c:pt>
                <c:pt idx="9270">
                  <c:v>293.62540000000001</c:v>
                </c:pt>
                <c:pt idx="9271">
                  <c:v>293.65870000000001</c:v>
                </c:pt>
                <c:pt idx="9272">
                  <c:v>293.69200000000001</c:v>
                </c:pt>
                <c:pt idx="9273">
                  <c:v>293.72119999999808</c:v>
                </c:pt>
                <c:pt idx="9274">
                  <c:v>293.75040000000001</c:v>
                </c:pt>
                <c:pt idx="9275">
                  <c:v>293.78369999999899</c:v>
                </c:pt>
                <c:pt idx="9276">
                  <c:v>293.81700000000001</c:v>
                </c:pt>
                <c:pt idx="9277">
                  <c:v>293.85039999999969</c:v>
                </c:pt>
                <c:pt idx="9278">
                  <c:v>293.87950000000001</c:v>
                </c:pt>
                <c:pt idx="9279">
                  <c:v>293.90869999999899</c:v>
                </c:pt>
                <c:pt idx="9280">
                  <c:v>293.94200000000001</c:v>
                </c:pt>
                <c:pt idx="9281">
                  <c:v>293.97539999999833</c:v>
                </c:pt>
                <c:pt idx="9282">
                  <c:v>294.00450000000001</c:v>
                </c:pt>
                <c:pt idx="9283">
                  <c:v>294.03369999999899</c:v>
                </c:pt>
                <c:pt idx="9284">
                  <c:v>294.06700000000001</c:v>
                </c:pt>
                <c:pt idx="9285">
                  <c:v>294.10039999999969</c:v>
                </c:pt>
                <c:pt idx="9286">
                  <c:v>294.13369999999969</c:v>
                </c:pt>
                <c:pt idx="9287">
                  <c:v>294.16280000000154</c:v>
                </c:pt>
                <c:pt idx="9288">
                  <c:v>294.19200000000001</c:v>
                </c:pt>
                <c:pt idx="9289">
                  <c:v>294.22539999999833</c:v>
                </c:pt>
                <c:pt idx="9290">
                  <c:v>294.25869999999969</c:v>
                </c:pt>
                <c:pt idx="9291">
                  <c:v>294.29199999999821</c:v>
                </c:pt>
                <c:pt idx="9292">
                  <c:v>294.32119999999821</c:v>
                </c:pt>
                <c:pt idx="9293">
                  <c:v>294.35039999999969</c:v>
                </c:pt>
                <c:pt idx="9294">
                  <c:v>294.38369999999969</c:v>
                </c:pt>
                <c:pt idx="9295">
                  <c:v>294.41699999999821</c:v>
                </c:pt>
                <c:pt idx="9296">
                  <c:v>294.45030000000003</c:v>
                </c:pt>
                <c:pt idx="9297">
                  <c:v>294.47949999999969</c:v>
                </c:pt>
                <c:pt idx="9298">
                  <c:v>294.50869999999969</c:v>
                </c:pt>
                <c:pt idx="9299">
                  <c:v>294.54199999999969</c:v>
                </c:pt>
                <c:pt idx="9300">
                  <c:v>294.57530000000003</c:v>
                </c:pt>
                <c:pt idx="9301">
                  <c:v>294.60449999999997</c:v>
                </c:pt>
                <c:pt idx="9302">
                  <c:v>294.63369999999969</c:v>
                </c:pt>
                <c:pt idx="9303">
                  <c:v>294.66699999999969</c:v>
                </c:pt>
                <c:pt idx="9304">
                  <c:v>294.70030000000003</c:v>
                </c:pt>
                <c:pt idx="9305">
                  <c:v>294.73369999999869</c:v>
                </c:pt>
                <c:pt idx="9306">
                  <c:v>294.76280000000008</c:v>
                </c:pt>
                <c:pt idx="9307">
                  <c:v>294.79199999999821</c:v>
                </c:pt>
                <c:pt idx="9308">
                  <c:v>294.82530000000003</c:v>
                </c:pt>
                <c:pt idx="9309">
                  <c:v>294.8587</c:v>
                </c:pt>
                <c:pt idx="9310">
                  <c:v>294.892</c:v>
                </c:pt>
                <c:pt idx="9311">
                  <c:v>294.92119999999773</c:v>
                </c:pt>
                <c:pt idx="9312">
                  <c:v>294.95030000000003</c:v>
                </c:pt>
                <c:pt idx="9313">
                  <c:v>294.98369999999869</c:v>
                </c:pt>
                <c:pt idx="9314">
                  <c:v>295.017</c:v>
                </c:pt>
                <c:pt idx="9315">
                  <c:v>295.05029999999999</c:v>
                </c:pt>
                <c:pt idx="9316">
                  <c:v>295.0795</c:v>
                </c:pt>
                <c:pt idx="9317">
                  <c:v>295.1087</c:v>
                </c:pt>
                <c:pt idx="9318">
                  <c:v>295.14200000000125</c:v>
                </c:pt>
                <c:pt idx="9319">
                  <c:v>295.17529999999999</c:v>
                </c:pt>
                <c:pt idx="9320">
                  <c:v>295.2045</c:v>
                </c:pt>
                <c:pt idx="9321">
                  <c:v>295.23369999999869</c:v>
                </c:pt>
                <c:pt idx="9322">
                  <c:v>295.267</c:v>
                </c:pt>
                <c:pt idx="9323">
                  <c:v>295.30029999999999</c:v>
                </c:pt>
                <c:pt idx="9324">
                  <c:v>295.33369999999923</c:v>
                </c:pt>
                <c:pt idx="9325">
                  <c:v>295.36279999999999</c:v>
                </c:pt>
                <c:pt idx="9326">
                  <c:v>295.392</c:v>
                </c:pt>
                <c:pt idx="9327">
                  <c:v>295.42529999999869</c:v>
                </c:pt>
                <c:pt idx="9328">
                  <c:v>295.45869999999923</c:v>
                </c:pt>
                <c:pt idx="9329">
                  <c:v>295.49199999999809</c:v>
                </c:pt>
                <c:pt idx="9330">
                  <c:v>295.52119999999815</c:v>
                </c:pt>
                <c:pt idx="9331">
                  <c:v>295.55029999999999</c:v>
                </c:pt>
                <c:pt idx="9332">
                  <c:v>295.58369999999923</c:v>
                </c:pt>
                <c:pt idx="9333">
                  <c:v>295.61700000000002</c:v>
                </c:pt>
                <c:pt idx="9334">
                  <c:v>295.65039999999999</c:v>
                </c:pt>
                <c:pt idx="9335">
                  <c:v>295.67950000000002</c:v>
                </c:pt>
                <c:pt idx="9336">
                  <c:v>295.70869999999923</c:v>
                </c:pt>
                <c:pt idx="9337">
                  <c:v>295.74200000000002</c:v>
                </c:pt>
                <c:pt idx="9338">
                  <c:v>295.77539999999863</c:v>
                </c:pt>
                <c:pt idx="9339">
                  <c:v>295.80450000000002</c:v>
                </c:pt>
                <c:pt idx="9340">
                  <c:v>295.83369999999923</c:v>
                </c:pt>
                <c:pt idx="9341">
                  <c:v>295.86700000000002</c:v>
                </c:pt>
                <c:pt idx="9342">
                  <c:v>295.90039999999863</c:v>
                </c:pt>
                <c:pt idx="9343">
                  <c:v>295.93369999999851</c:v>
                </c:pt>
                <c:pt idx="9344">
                  <c:v>295.96289999999999</c:v>
                </c:pt>
                <c:pt idx="9345">
                  <c:v>295.99199999999809</c:v>
                </c:pt>
                <c:pt idx="9346">
                  <c:v>296.02539999999863</c:v>
                </c:pt>
                <c:pt idx="9347">
                  <c:v>296.05869999999999</c:v>
                </c:pt>
                <c:pt idx="9348">
                  <c:v>296.09199999999845</c:v>
                </c:pt>
                <c:pt idx="9349">
                  <c:v>296.12119999999851</c:v>
                </c:pt>
                <c:pt idx="9350">
                  <c:v>296.15039999999999</c:v>
                </c:pt>
                <c:pt idx="9351">
                  <c:v>296.18369999999999</c:v>
                </c:pt>
                <c:pt idx="9352">
                  <c:v>296.21699999999845</c:v>
                </c:pt>
                <c:pt idx="9353">
                  <c:v>296.25040000000001</c:v>
                </c:pt>
                <c:pt idx="9354">
                  <c:v>296.27949999999993</c:v>
                </c:pt>
                <c:pt idx="9355">
                  <c:v>296.30869999999999</c:v>
                </c:pt>
                <c:pt idx="9356">
                  <c:v>296.34199999999993</c:v>
                </c:pt>
                <c:pt idx="9357">
                  <c:v>296.37540000000001</c:v>
                </c:pt>
                <c:pt idx="9358">
                  <c:v>296.40449999999993</c:v>
                </c:pt>
                <c:pt idx="9359">
                  <c:v>296.43369999999851</c:v>
                </c:pt>
                <c:pt idx="9360">
                  <c:v>296.46699999999845</c:v>
                </c:pt>
                <c:pt idx="9361">
                  <c:v>296.50040000000001</c:v>
                </c:pt>
                <c:pt idx="9362">
                  <c:v>296.53369999999899</c:v>
                </c:pt>
                <c:pt idx="9363">
                  <c:v>296.56279999999964</c:v>
                </c:pt>
                <c:pt idx="9364">
                  <c:v>296.59199999999845</c:v>
                </c:pt>
                <c:pt idx="9365">
                  <c:v>296.62540000000001</c:v>
                </c:pt>
                <c:pt idx="9366">
                  <c:v>296.65870000000001</c:v>
                </c:pt>
                <c:pt idx="9367">
                  <c:v>296.69200000000001</c:v>
                </c:pt>
                <c:pt idx="9368">
                  <c:v>296.72119999999808</c:v>
                </c:pt>
                <c:pt idx="9369">
                  <c:v>296.75040000000001</c:v>
                </c:pt>
                <c:pt idx="9370">
                  <c:v>296.78369999999899</c:v>
                </c:pt>
                <c:pt idx="9371">
                  <c:v>296.81700000000001</c:v>
                </c:pt>
                <c:pt idx="9372">
                  <c:v>296.85039999999969</c:v>
                </c:pt>
                <c:pt idx="9373">
                  <c:v>296.87950000000001</c:v>
                </c:pt>
                <c:pt idx="9374">
                  <c:v>296.90869999999899</c:v>
                </c:pt>
                <c:pt idx="9375">
                  <c:v>296.94200000000001</c:v>
                </c:pt>
                <c:pt idx="9376">
                  <c:v>296.97539999999833</c:v>
                </c:pt>
                <c:pt idx="9377">
                  <c:v>297.00450000000001</c:v>
                </c:pt>
                <c:pt idx="9378">
                  <c:v>297.03369999999899</c:v>
                </c:pt>
                <c:pt idx="9379">
                  <c:v>297.06700000000001</c:v>
                </c:pt>
                <c:pt idx="9380">
                  <c:v>297.10039999999969</c:v>
                </c:pt>
                <c:pt idx="9381">
                  <c:v>297.13369999999969</c:v>
                </c:pt>
                <c:pt idx="9382">
                  <c:v>297.16280000000154</c:v>
                </c:pt>
                <c:pt idx="9383">
                  <c:v>297.19200000000001</c:v>
                </c:pt>
                <c:pt idx="9384">
                  <c:v>297.22539999999833</c:v>
                </c:pt>
                <c:pt idx="9385">
                  <c:v>297.25869999999969</c:v>
                </c:pt>
                <c:pt idx="9386">
                  <c:v>297.29199999999821</c:v>
                </c:pt>
                <c:pt idx="9387">
                  <c:v>297.32119999999821</c:v>
                </c:pt>
                <c:pt idx="9388">
                  <c:v>297.35039999999969</c:v>
                </c:pt>
                <c:pt idx="9389">
                  <c:v>297.38369999999969</c:v>
                </c:pt>
                <c:pt idx="9390">
                  <c:v>297.41699999999821</c:v>
                </c:pt>
                <c:pt idx="9391">
                  <c:v>297.45030000000003</c:v>
                </c:pt>
                <c:pt idx="9392">
                  <c:v>297.47949999999969</c:v>
                </c:pt>
                <c:pt idx="9393">
                  <c:v>297.50869999999969</c:v>
                </c:pt>
                <c:pt idx="9394">
                  <c:v>297.54199999999969</c:v>
                </c:pt>
                <c:pt idx="9395">
                  <c:v>297.57530000000003</c:v>
                </c:pt>
                <c:pt idx="9396">
                  <c:v>297.60449999999997</c:v>
                </c:pt>
                <c:pt idx="9397">
                  <c:v>297.63369999999969</c:v>
                </c:pt>
                <c:pt idx="9398">
                  <c:v>297.66699999999969</c:v>
                </c:pt>
                <c:pt idx="9399">
                  <c:v>297.70030000000003</c:v>
                </c:pt>
                <c:pt idx="9400">
                  <c:v>297.73369999999869</c:v>
                </c:pt>
                <c:pt idx="9401">
                  <c:v>297.76280000000008</c:v>
                </c:pt>
                <c:pt idx="9402">
                  <c:v>297.79199999999821</c:v>
                </c:pt>
                <c:pt idx="9403">
                  <c:v>297.82530000000003</c:v>
                </c:pt>
                <c:pt idx="9404">
                  <c:v>297.8587</c:v>
                </c:pt>
                <c:pt idx="9405">
                  <c:v>297.892</c:v>
                </c:pt>
                <c:pt idx="9406">
                  <c:v>297.92119999999773</c:v>
                </c:pt>
                <c:pt idx="9407">
                  <c:v>297.95030000000003</c:v>
                </c:pt>
                <c:pt idx="9408">
                  <c:v>297.98369999999869</c:v>
                </c:pt>
                <c:pt idx="9409">
                  <c:v>298.017</c:v>
                </c:pt>
                <c:pt idx="9410">
                  <c:v>298.05029999999999</c:v>
                </c:pt>
                <c:pt idx="9411">
                  <c:v>298.0795</c:v>
                </c:pt>
                <c:pt idx="9412">
                  <c:v>298.1087</c:v>
                </c:pt>
                <c:pt idx="9413">
                  <c:v>298.14200000000125</c:v>
                </c:pt>
                <c:pt idx="9414">
                  <c:v>298.17529999999999</c:v>
                </c:pt>
                <c:pt idx="9415">
                  <c:v>298.2045</c:v>
                </c:pt>
                <c:pt idx="9416">
                  <c:v>298.23369999999869</c:v>
                </c:pt>
                <c:pt idx="9417">
                  <c:v>298.267</c:v>
                </c:pt>
                <c:pt idx="9418">
                  <c:v>298.30029999999999</c:v>
                </c:pt>
                <c:pt idx="9419">
                  <c:v>298.33369999999923</c:v>
                </c:pt>
                <c:pt idx="9420">
                  <c:v>298.36279999999999</c:v>
                </c:pt>
                <c:pt idx="9421">
                  <c:v>298.392</c:v>
                </c:pt>
                <c:pt idx="9422">
                  <c:v>298.42529999999869</c:v>
                </c:pt>
                <c:pt idx="9423">
                  <c:v>298.45869999999923</c:v>
                </c:pt>
                <c:pt idx="9424">
                  <c:v>298.49199999999809</c:v>
                </c:pt>
                <c:pt idx="9425">
                  <c:v>298.52119999999815</c:v>
                </c:pt>
                <c:pt idx="9426">
                  <c:v>298.55029999999999</c:v>
                </c:pt>
                <c:pt idx="9427">
                  <c:v>298.58369999999923</c:v>
                </c:pt>
                <c:pt idx="9428">
                  <c:v>298.61700000000002</c:v>
                </c:pt>
                <c:pt idx="9429">
                  <c:v>298.65039999999999</c:v>
                </c:pt>
                <c:pt idx="9430">
                  <c:v>298.67950000000002</c:v>
                </c:pt>
                <c:pt idx="9431">
                  <c:v>298.70869999999923</c:v>
                </c:pt>
                <c:pt idx="9432">
                  <c:v>298.74200000000002</c:v>
                </c:pt>
                <c:pt idx="9433">
                  <c:v>298.77539999999863</c:v>
                </c:pt>
                <c:pt idx="9434">
                  <c:v>298.80450000000002</c:v>
                </c:pt>
                <c:pt idx="9435">
                  <c:v>298.83369999999923</c:v>
                </c:pt>
                <c:pt idx="9436">
                  <c:v>298.86700000000002</c:v>
                </c:pt>
                <c:pt idx="9437">
                  <c:v>298.90039999999863</c:v>
                </c:pt>
                <c:pt idx="9438">
                  <c:v>298.93369999999851</c:v>
                </c:pt>
                <c:pt idx="9439">
                  <c:v>298.96289999999999</c:v>
                </c:pt>
                <c:pt idx="9440">
                  <c:v>298.99199999999809</c:v>
                </c:pt>
                <c:pt idx="9441">
                  <c:v>299.02539999999863</c:v>
                </c:pt>
                <c:pt idx="9442">
                  <c:v>299.05869999999999</c:v>
                </c:pt>
                <c:pt idx="9443">
                  <c:v>299.09199999999845</c:v>
                </c:pt>
                <c:pt idx="9444">
                  <c:v>299.12119999999851</c:v>
                </c:pt>
                <c:pt idx="9445">
                  <c:v>299.15039999999999</c:v>
                </c:pt>
                <c:pt idx="9446">
                  <c:v>299.18369999999999</c:v>
                </c:pt>
                <c:pt idx="9447">
                  <c:v>299.21699999999845</c:v>
                </c:pt>
                <c:pt idx="9448">
                  <c:v>299.25040000000001</c:v>
                </c:pt>
                <c:pt idx="9449">
                  <c:v>299.27949999999993</c:v>
                </c:pt>
                <c:pt idx="9450">
                  <c:v>299.30869999999999</c:v>
                </c:pt>
                <c:pt idx="9451">
                  <c:v>299.34199999999993</c:v>
                </c:pt>
                <c:pt idx="9452">
                  <c:v>299.37540000000001</c:v>
                </c:pt>
                <c:pt idx="9453">
                  <c:v>299.40449999999993</c:v>
                </c:pt>
                <c:pt idx="9454">
                  <c:v>299.43369999999851</c:v>
                </c:pt>
                <c:pt idx="9455">
                  <c:v>299.46699999999845</c:v>
                </c:pt>
                <c:pt idx="9456">
                  <c:v>299.50040000000001</c:v>
                </c:pt>
                <c:pt idx="9457">
                  <c:v>299.53369999999899</c:v>
                </c:pt>
                <c:pt idx="9458">
                  <c:v>299.56279999999964</c:v>
                </c:pt>
                <c:pt idx="9459">
                  <c:v>299.59199999999845</c:v>
                </c:pt>
                <c:pt idx="9460">
                  <c:v>299.62540000000001</c:v>
                </c:pt>
                <c:pt idx="9461">
                  <c:v>299.65870000000001</c:v>
                </c:pt>
                <c:pt idx="9462">
                  <c:v>299.69200000000001</c:v>
                </c:pt>
                <c:pt idx="9463">
                  <c:v>299.72119999999808</c:v>
                </c:pt>
                <c:pt idx="9464">
                  <c:v>299.75040000000001</c:v>
                </c:pt>
                <c:pt idx="9465">
                  <c:v>299.78369999999899</c:v>
                </c:pt>
                <c:pt idx="9466">
                  <c:v>299.81700000000001</c:v>
                </c:pt>
                <c:pt idx="9467">
                  <c:v>299.85039999999969</c:v>
                </c:pt>
                <c:pt idx="9468">
                  <c:v>299.87950000000001</c:v>
                </c:pt>
                <c:pt idx="9469">
                  <c:v>299.90869999999899</c:v>
                </c:pt>
                <c:pt idx="9470">
                  <c:v>299.94200000000001</c:v>
                </c:pt>
                <c:pt idx="9471">
                  <c:v>299.97539999999833</c:v>
                </c:pt>
                <c:pt idx="9472">
                  <c:v>300.00450000000001</c:v>
                </c:pt>
                <c:pt idx="9473">
                  <c:v>300.03369999999899</c:v>
                </c:pt>
                <c:pt idx="9474">
                  <c:v>300.06700000000001</c:v>
                </c:pt>
                <c:pt idx="9475">
                  <c:v>300.10039999999969</c:v>
                </c:pt>
                <c:pt idx="9476">
                  <c:v>300.13369999999969</c:v>
                </c:pt>
                <c:pt idx="9477">
                  <c:v>300.16280000000154</c:v>
                </c:pt>
                <c:pt idx="9478">
                  <c:v>300.19200000000001</c:v>
                </c:pt>
                <c:pt idx="9479">
                  <c:v>300.22539999999833</c:v>
                </c:pt>
                <c:pt idx="9480">
                  <c:v>300.25869999999969</c:v>
                </c:pt>
                <c:pt idx="9481">
                  <c:v>300.29199999999821</c:v>
                </c:pt>
                <c:pt idx="9482">
                  <c:v>300.32119999999821</c:v>
                </c:pt>
                <c:pt idx="9483">
                  <c:v>300.35039999999969</c:v>
                </c:pt>
                <c:pt idx="9484">
                  <c:v>300.38369999999969</c:v>
                </c:pt>
                <c:pt idx="9485">
                  <c:v>300.41699999999821</c:v>
                </c:pt>
                <c:pt idx="9486">
                  <c:v>300.45030000000003</c:v>
                </c:pt>
                <c:pt idx="9487">
                  <c:v>300.47949999999969</c:v>
                </c:pt>
                <c:pt idx="9488">
                  <c:v>300.50869999999969</c:v>
                </c:pt>
                <c:pt idx="9489">
                  <c:v>300.54199999999969</c:v>
                </c:pt>
                <c:pt idx="9490">
                  <c:v>300.57530000000003</c:v>
                </c:pt>
                <c:pt idx="9491">
                  <c:v>300.60449999999997</c:v>
                </c:pt>
                <c:pt idx="9492">
                  <c:v>300.63369999999969</c:v>
                </c:pt>
                <c:pt idx="9493">
                  <c:v>300.66699999999969</c:v>
                </c:pt>
                <c:pt idx="9494">
                  <c:v>300.70030000000003</c:v>
                </c:pt>
                <c:pt idx="9495">
                  <c:v>300.73369999999869</c:v>
                </c:pt>
                <c:pt idx="9496">
                  <c:v>300.76280000000008</c:v>
                </c:pt>
                <c:pt idx="9497">
                  <c:v>300.79199999999821</c:v>
                </c:pt>
                <c:pt idx="9498">
                  <c:v>300.82530000000003</c:v>
                </c:pt>
                <c:pt idx="9499">
                  <c:v>300.8587</c:v>
                </c:pt>
                <c:pt idx="9500">
                  <c:v>300.892</c:v>
                </c:pt>
                <c:pt idx="9501">
                  <c:v>300.92119999999773</c:v>
                </c:pt>
                <c:pt idx="9502">
                  <c:v>300.95030000000003</c:v>
                </c:pt>
                <c:pt idx="9503">
                  <c:v>300.98369999999869</c:v>
                </c:pt>
                <c:pt idx="9504">
                  <c:v>301.017</c:v>
                </c:pt>
                <c:pt idx="9505">
                  <c:v>301.05029999999999</c:v>
                </c:pt>
                <c:pt idx="9506">
                  <c:v>301.0795</c:v>
                </c:pt>
                <c:pt idx="9507">
                  <c:v>301.1087</c:v>
                </c:pt>
                <c:pt idx="9508">
                  <c:v>301.14200000000125</c:v>
                </c:pt>
                <c:pt idx="9509">
                  <c:v>301.17529999999999</c:v>
                </c:pt>
                <c:pt idx="9510">
                  <c:v>301.2045</c:v>
                </c:pt>
                <c:pt idx="9511">
                  <c:v>301.23369999999869</c:v>
                </c:pt>
                <c:pt idx="9512">
                  <c:v>301.267</c:v>
                </c:pt>
                <c:pt idx="9513">
                  <c:v>301.30029999999999</c:v>
                </c:pt>
                <c:pt idx="9514">
                  <c:v>301.33369999999923</c:v>
                </c:pt>
                <c:pt idx="9515">
                  <c:v>301.36279999999999</c:v>
                </c:pt>
                <c:pt idx="9516">
                  <c:v>301.392</c:v>
                </c:pt>
                <c:pt idx="9517">
                  <c:v>301.42529999999869</c:v>
                </c:pt>
                <c:pt idx="9518">
                  <c:v>301.45869999999923</c:v>
                </c:pt>
                <c:pt idx="9519">
                  <c:v>301.49199999999809</c:v>
                </c:pt>
                <c:pt idx="9520">
                  <c:v>301.52119999999815</c:v>
                </c:pt>
                <c:pt idx="9521">
                  <c:v>301.55029999999999</c:v>
                </c:pt>
                <c:pt idx="9522">
                  <c:v>301.58369999999923</c:v>
                </c:pt>
                <c:pt idx="9523">
                  <c:v>301.61700000000002</c:v>
                </c:pt>
                <c:pt idx="9524">
                  <c:v>301.65039999999999</c:v>
                </c:pt>
                <c:pt idx="9525">
                  <c:v>301.67950000000002</c:v>
                </c:pt>
                <c:pt idx="9526">
                  <c:v>301.70869999999923</c:v>
                </c:pt>
                <c:pt idx="9527">
                  <c:v>301.74200000000002</c:v>
                </c:pt>
                <c:pt idx="9528">
                  <c:v>301.77539999999863</c:v>
                </c:pt>
                <c:pt idx="9529">
                  <c:v>301.80450000000002</c:v>
                </c:pt>
                <c:pt idx="9530">
                  <c:v>301.83369999999923</c:v>
                </c:pt>
                <c:pt idx="9531">
                  <c:v>301.86700000000002</c:v>
                </c:pt>
                <c:pt idx="9532">
                  <c:v>301.90039999999863</c:v>
                </c:pt>
                <c:pt idx="9533">
                  <c:v>301.93369999999851</c:v>
                </c:pt>
                <c:pt idx="9534">
                  <c:v>301.96289999999999</c:v>
                </c:pt>
                <c:pt idx="9535">
                  <c:v>301.99199999999809</c:v>
                </c:pt>
                <c:pt idx="9536">
                  <c:v>302.02539999999863</c:v>
                </c:pt>
                <c:pt idx="9537">
                  <c:v>302.05869999999999</c:v>
                </c:pt>
                <c:pt idx="9538">
                  <c:v>302.09199999999845</c:v>
                </c:pt>
                <c:pt idx="9539">
                  <c:v>302.12119999999851</c:v>
                </c:pt>
                <c:pt idx="9540">
                  <c:v>302.15039999999999</c:v>
                </c:pt>
                <c:pt idx="9541">
                  <c:v>302.18369999999999</c:v>
                </c:pt>
                <c:pt idx="9542">
                  <c:v>302.21699999999845</c:v>
                </c:pt>
                <c:pt idx="9543">
                  <c:v>302.25040000000001</c:v>
                </c:pt>
                <c:pt idx="9544">
                  <c:v>302.27949999999993</c:v>
                </c:pt>
                <c:pt idx="9545">
                  <c:v>302.30869999999999</c:v>
                </c:pt>
                <c:pt idx="9546">
                  <c:v>302.34199999999993</c:v>
                </c:pt>
                <c:pt idx="9547">
                  <c:v>302.37540000000001</c:v>
                </c:pt>
                <c:pt idx="9548">
                  <c:v>302.40449999999993</c:v>
                </c:pt>
                <c:pt idx="9549">
                  <c:v>302.43369999999851</c:v>
                </c:pt>
                <c:pt idx="9550">
                  <c:v>302.46699999999845</c:v>
                </c:pt>
                <c:pt idx="9551">
                  <c:v>302.50040000000001</c:v>
                </c:pt>
                <c:pt idx="9552">
                  <c:v>302.53369999999899</c:v>
                </c:pt>
                <c:pt idx="9553">
                  <c:v>302.56279999999964</c:v>
                </c:pt>
                <c:pt idx="9554">
                  <c:v>302.59199999999845</c:v>
                </c:pt>
                <c:pt idx="9555">
                  <c:v>302.62540000000001</c:v>
                </c:pt>
                <c:pt idx="9556">
                  <c:v>302.65870000000001</c:v>
                </c:pt>
                <c:pt idx="9557">
                  <c:v>302.69200000000001</c:v>
                </c:pt>
                <c:pt idx="9558">
                  <c:v>302.72119999999808</c:v>
                </c:pt>
                <c:pt idx="9559">
                  <c:v>302.75040000000001</c:v>
                </c:pt>
                <c:pt idx="9560">
                  <c:v>302.78369999999899</c:v>
                </c:pt>
                <c:pt idx="9561">
                  <c:v>302.81700000000001</c:v>
                </c:pt>
                <c:pt idx="9562">
                  <c:v>302.85039999999969</c:v>
                </c:pt>
                <c:pt idx="9563">
                  <c:v>302.87950000000001</c:v>
                </c:pt>
                <c:pt idx="9564">
                  <c:v>302.90869999999899</c:v>
                </c:pt>
                <c:pt idx="9565">
                  <c:v>302.94200000000001</c:v>
                </c:pt>
                <c:pt idx="9566">
                  <c:v>302.97539999999833</c:v>
                </c:pt>
                <c:pt idx="9567">
                  <c:v>303.00450000000001</c:v>
                </c:pt>
                <c:pt idx="9568">
                  <c:v>303.03369999999899</c:v>
                </c:pt>
                <c:pt idx="9569">
                  <c:v>303.06700000000001</c:v>
                </c:pt>
                <c:pt idx="9570">
                  <c:v>303.10039999999969</c:v>
                </c:pt>
                <c:pt idx="9571">
                  <c:v>303.13369999999969</c:v>
                </c:pt>
                <c:pt idx="9572">
                  <c:v>303.16280000000154</c:v>
                </c:pt>
                <c:pt idx="9573">
                  <c:v>303.19200000000001</c:v>
                </c:pt>
                <c:pt idx="9574">
                  <c:v>303.22539999999833</c:v>
                </c:pt>
                <c:pt idx="9575">
                  <c:v>303.25869999999969</c:v>
                </c:pt>
                <c:pt idx="9576">
                  <c:v>303.29199999999821</c:v>
                </c:pt>
                <c:pt idx="9577">
                  <c:v>303.32119999999821</c:v>
                </c:pt>
                <c:pt idx="9578">
                  <c:v>303.35039999999969</c:v>
                </c:pt>
                <c:pt idx="9579">
                  <c:v>303.38369999999969</c:v>
                </c:pt>
                <c:pt idx="9580">
                  <c:v>303.41699999999821</c:v>
                </c:pt>
                <c:pt idx="9581">
                  <c:v>303.45030000000003</c:v>
                </c:pt>
                <c:pt idx="9582">
                  <c:v>303.47949999999969</c:v>
                </c:pt>
                <c:pt idx="9583">
                  <c:v>303.50869999999969</c:v>
                </c:pt>
                <c:pt idx="9584">
                  <c:v>303.54199999999969</c:v>
                </c:pt>
                <c:pt idx="9585">
                  <c:v>303.57530000000003</c:v>
                </c:pt>
                <c:pt idx="9586">
                  <c:v>303.60449999999997</c:v>
                </c:pt>
                <c:pt idx="9587">
                  <c:v>303.63369999999969</c:v>
                </c:pt>
                <c:pt idx="9588">
                  <c:v>303.66699999999969</c:v>
                </c:pt>
                <c:pt idx="9589">
                  <c:v>303.70030000000003</c:v>
                </c:pt>
                <c:pt idx="9590">
                  <c:v>303.73369999999869</c:v>
                </c:pt>
                <c:pt idx="9591">
                  <c:v>303.76280000000008</c:v>
                </c:pt>
                <c:pt idx="9592">
                  <c:v>303.79199999999821</c:v>
                </c:pt>
                <c:pt idx="9593">
                  <c:v>303.82530000000003</c:v>
                </c:pt>
                <c:pt idx="9594">
                  <c:v>303.8587</c:v>
                </c:pt>
                <c:pt idx="9595">
                  <c:v>303.892</c:v>
                </c:pt>
                <c:pt idx="9596">
                  <c:v>303.92119999999773</c:v>
                </c:pt>
                <c:pt idx="9597">
                  <c:v>303.95030000000003</c:v>
                </c:pt>
                <c:pt idx="9598">
                  <c:v>303.98369999999869</c:v>
                </c:pt>
                <c:pt idx="9599">
                  <c:v>304.017</c:v>
                </c:pt>
                <c:pt idx="9600">
                  <c:v>304.05029999999999</c:v>
                </c:pt>
                <c:pt idx="9601">
                  <c:v>304.0795</c:v>
                </c:pt>
                <c:pt idx="9602">
                  <c:v>304.1087</c:v>
                </c:pt>
                <c:pt idx="9603">
                  <c:v>304.14200000000125</c:v>
                </c:pt>
                <c:pt idx="9604">
                  <c:v>304.17529999999999</c:v>
                </c:pt>
                <c:pt idx="9605">
                  <c:v>304.2045</c:v>
                </c:pt>
                <c:pt idx="9606">
                  <c:v>304.23369999999869</c:v>
                </c:pt>
                <c:pt idx="9607">
                  <c:v>304.267</c:v>
                </c:pt>
                <c:pt idx="9608">
                  <c:v>304.30029999999999</c:v>
                </c:pt>
                <c:pt idx="9609">
                  <c:v>304.33369999999923</c:v>
                </c:pt>
                <c:pt idx="9610">
                  <c:v>304.36279999999999</c:v>
                </c:pt>
                <c:pt idx="9611">
                  <c:v>304.392</c:v>
                </c:pt>
                <c:pt idx="9612">
                  <c:v>304.42529999999869</c:v>
                </c:pt>
                <c:pt idx="9613">
                  <c:v>304.45869999999923</c:v>
                </c:pt>
                <c:pt idx="9614">
                  <c:v>304.49199999999809</c:v>
                </c:pt>
                <c:pt idx="9615">
                  <c:v>304.52119999999815</c:v>
                </c:pt>
                <c:pt idx="9616">
                  <c:v>304.55029999999999</c:v>
                </c:pt>
                <c:pt idx="9617">
                  <c:v>304.58369999999923</c:v>
                </c:pt>
                <c:pt idx="9618">
                  <c:v>304.61700000000002</c:v>
                </c:pt>
                <c:pt idx="9619">
                  <c:v>304.65039999999999</c:v>
                </c:pt>
                <c:pt idx="9620">
                  <c:v>304.67950000000002</c:v>
                </c:pt>
                <c:pt idx="9621">
                  <c:v>304.70869999999923</c:v>
                </c:pt>
                <c:pt idx="9622">
                  <c:v>304.74200000000002</c:v>
                </c:pt>
                <c:pt idx="9623">
                  <c:v>304.77539999999863</c:v>
                </c:pt>
                <c:pt idx="9624">
                  <c:v>304.80450000000002</c:v>
                </c:pt>
                <c:pt idx="9625">
                  <c:v>304.83369999999923</c:v>
                </c:pt>
                <c:pt idx="9626">
                  <c:v>304.86700000000002</c:v>
                </c:pt>
                <c:pt idx="9627">
                  <c:v>304.90039999999863</c:v>
                </c:pt>
                <c:pt idx="9628">
                  <c:v>304.93369999999851</c:v>
                </c:pt>
                <c:pt idx="9629">
                  <c:v>304.96289999999999</c:v>
                </c:pt>
                <c:pt idx="9630">
                  <c:v>304.99199999999809</c:v>
                </c:pt>
                <c:pt idx="9631">
                  <c:v>305.02539999999863</c:v>
                </c:pt>
                <c:pt idx="9632">
                  <c:v>305.05869999999999</c:v>
                </c:pt>
                <c:pt idx="9633">
                  <c:v>305.09199999999845</c:v>
                </c:pt>
                <c:pt idx="9634">
                  <c:v>305.12119999999851</c:v>
                </c:pt>
                <c:pt idx="9635">
                  <c:v>305.15039999999999</c:v>
                </c:pt>
                <c:pt idx="9636">
                  <c:v>305.18369999999999</c:v>
                </c:pt>
                <c:pt idx="9637">
                  <c:v>305.21699999999845</c:v>
                </c:pt>
                <c:pt idx="9638">
                  <c:v>305.25040000000001</c:v>
                </c:pt>
                <c:pt idx="9639">
                  <c:v>305.27949999999993</c:v>
                </c:pt>
                <c:pt idx="9640">
                  <c:v>305.30869999999999</c:v>
                </c:pt>
                <c:pt idx="9641">
                  <c:v>305.34199999999993</c:v>
                </c:pt>
                <c:pt idx="9642">
                  <c:v>305.37540000000001</c:v>
                </c:pt>
                <c:pt idx="9643">
                  <c:v>305.40449999999993</c:v>
                </c:pt>
                <c:pt idx="9644">
                  <c:v>305.43369999999851</c:v>
                </c:pt>
                <c:pt idx="9645">
                  <c:v>305.46699999999845</c:v>
                </c:pt>
                <c:pt idx="9646">
                  <c:v>305.50040000000001</c:v>
                </c:pt>
                <c:pt idx="9647">
                  <c:v>305.53369999999899</c:v>
                </c:pt>
                <c:pt idx="9648">
                  <c:v>305.56279999999964</c:v>
                </c:pt>
                <c:pt idx="9649">
                  <c:v>305.59199999999845</c:v>
                </c:pt>
                <c:pt idx="9650">
                  <c:v>305.62540000000001</c:v>
                </c:pt>
                <c:pt idx="9651">
                  <c:v>305.65870000000001</c:v>
                </c:pt>
                <c:pt idx="9652">
                  <c:v>305.69200000000001</c:v>
                </c:pt>
                <c:pt idx="9653">
                  <c:v>305.72119999999808</c:v>
                </c:pt>
                <c:pt idx="9654">
                  <c:v>305.75040000000001</c:v>
                </c:pt>
                <c:pt idx="9655">
                  <c:v>305.78369999999899</c:v>
                </c:pt>
                <c:pt idx="9656">
                  <c:v>305.81700000000001</c:v>
                </c:pt>
                <c:pt idx="9657">
                  <c:v>305.85039999999969</c:v>
                </c:pt>
                <c:pt idx="9658">
                  <c:v>305.87950000000001</c:v>
                </c:pt>
                <c:pt idx="9659">
                  <c:v>305.90869999999899</c:v>
                </c:pt>
                <c:pt idx="9660">
                  <c:v>305.94200000000001</c:v>
                </c:pt>
                <c:pt idx="9661">
                  <c:v>305.97539999999833</c:v>
                </c:pt>
                <c:pt idx="9662">
                  <c:v>306.00450000000001</c:v>
                </c:pt>
                <c:pt idx="9663">
                  <c:v>306.03369999999899</c:v>
                </c:pt>
                <c:pt idx="9664">
                  <c:v>306.06700000000001</c:v>
                </c:pt>
                <c:pt idx="9665">
                  <c:v>306.10039999999969</c:v>
                </c:pt>
                <c:pt idx="9666">
                  <c:v>306.13369999999969</c:v>
                </c:pt>
                <c:pt idx="9667">
                  <c:v>306.16280000000154</c:v>
                </c:pt>
                <c:pt idx="9668">
                  <c:v>306.19200000000001</c:v>
                </c:pt>
                <c:pt idx="9669">
                  <c:v>306.22539999999833</c:v>
                </c:pt>
                <c:pt idx="9670">
                  <c:v>306.25869999999969</c:v>
                </c:pt>
                <c:pt idx="9671">
                  <c:v>306.29199999999821</c:v>
                </c:pt>
                <c:pt idx="9672">
                  <c:v>306.32119999999821</c:v>
                </c:pt>
                <c:pt idx="9673">
                  <c:v>306.35039999999969</c:v>
                </c:pt>
                <c:pt idx="9674">
                  <c:v>306.38369999999969</c:v>
                </c:pt>
                <c:pt idx="9675">
                  <c:v>306.41699999999821</c:v>
                </c:pt>
                <c:pt idx="9676">
                  <c:v>306.45030000000003</c:v>
                </c:pt>
                <c:pt idx="9677">
                  <c:v>306.47949999999969</c:v>
                </c:pt>
                <c:pt idx="9678">
                  <c:v>306.50869999999969</c:v>
                </c:pt>
                <c:pt idx="9679">
                  <c:v>306.54199999999969</c:v>
                </c:pt>
                <c:pt idx="9680">
                  <c:v>306.57530000000003</c:v>
                </c:pt>
                <c:pt idx="9681">
                  <c:v>306.60449999999997</c:v>
                </c:pt>
                <c:pt idx="9682">
                  <c:v>306.63369999999969</c:v>
                </c:pt>
                <c:pt idx="9683">
                  <c:v>306.66699999999969</c:v>
                </c:pt>
                <c:pt idx="9684">
                  <c:v>306.70030000000003</c:v>
                </c:pt>
                <c:pt idx="9685">
                  <c:v>306.73369999999869</c:v>
                </c:pt>
                <c:pt idx="9686">
                  <c:v>306.76280000000008</c:v>
                </c:pt>
                <c:pt idx="9687">
                  <c:v>306.79199999999821</c:v>
                </c:pt>
                <c:pt idx="9688">
                  <c:v>306.82530000000003</c:v>
                </c:pt>
                <c:pt idx="9689">
                  <c:v>306.8587</c:v>
                </c:pt>
                <c:pt idx="9690">
                  <c:v>306.892</c:v>
                </c:pt>
                <c:pt idx="9691">
                  <c:v>306.92119999999773</c:v>
                </c:pt>
                <c:pt idx="9692">
                  <c:v>306.95030000000003</c:v>
                </c:pt>
                <c:pt idx="9693">
                  <c:v>306.98369999999869</c:v>
                </c:pt>
                <c:pt idx="9694">
                  <c:v>307.017</c:v>
                </c:pt>
                <c:pt idx="9695">
                  <c:v>307.05029999999999</c:v>
                </c:pt>
                <c:pt idx="9696">
                  <c:v>307.0795</c:v>
                </c:pt>
                <c:pt idx="9697">
                  <c:v>307.1087</c:v>
                </c:pt>
                <c:pt idx="9698">
                  <c:v>307.14200000000125</c:v>
                </c:pt>
                <c:pt idx="9699">
                  <c:v>307.17529999999999</c:v>
                </c:pt>
                <c:pt idx="9700">
                  <c:v>307.2045</c:v>
                </c:pt>
                <c:pt idx="9701">
                  <c:v>307.23369999999869</c:v>
                </c:pt>
                <c:pt idx="9702">
                  <c:v>307.267</c:v>
                </c:pt>
                <c:pt idx="9703">
                  <c:v>307.30029999999999</c:v>
                </c:pt>
                <c:pt idx="9704">
                  <c:v>307.33369999999923</c:v>
                </c:pt>
                <c:pt idx="9705">
                  <c:v>307.36279999999999</c:v>
                </c:pt>
                <c:pt idx="9706">
                  <c:v>307.392</c:v>
                </c:pt>
                <c:pt idx="9707">
                  <c:v>307.42529999999869</c:v>
                </c:pt>
                <c:pt idx="9708">
                  <c:v>307.45869999999923</c:v>
                </c:pt>
                <c:pt idx="9709">
                  <c:v>307.49199999999809</c:v>
                </c:pt>
                <c:pt idx="9710">
                  <c:v>307.52119999999815</c:v>
                </c:pt>
                <c:pt idx="9711">
                  <c:v>307.55029999999999</c:v>
                </c:pt>
                <c:pt idx="9712">
                  <c:v>307.58369999999923</c:v>
                </c:pt>
                <c:pt idx="9713">
                  <c:v>307.61700000000002</c:v>
                </c:pt>
                <c:pt idx="9714">
                  <c:v>307.65039999999999</c:v>
                </c:pt>
                <c:pt idx="9715">
                  <c:v>307.67950000000002</c:v>
                </c:pt>
                <c:pt idx="9716">
                  <c:v>307.70869999999923</c:v>
                </c:pt>
                <c:pt idx="9717">
                  <c:v>307.74200000000002</c:v>
                </c:pt>
                <c:pt idx="9718">
                  <c:v>307.77539999999863</c:v>
                </c:pt>
                <c:pt idx="9719">
                  <c:v>307.80450000000002</c:v>
                </c:pt>
                <c:pt idx="9720">
                  <c:v>307.83369999999923</c:v>
                </c:pt>
                <c:pt idx="9721">
                  <c:v>307.86700000000002</c:v>
                </c:pt>
                <c:pt idx="9722">
                  <c:v>307.90039999999863</c:v>
                </c:pt>
                <c:pt idx="9723">
                  <c:v>307.93369999999851</c:v>
                </c:pt>
                <c:pt idx="9724">
                  <c:v>307.96289999999999</c:v>
                </c:pt>
                <c:pt idx="9725">
                  <c:v>307.99199999999809</c:v>
                </c:pt>
                <c:pt idx="9726">
                  <c:v>308.02539999999863</c:v>
                </c:pt>
                <c:pt idx="9727">
                  <c:v>308.05869999999999</c:v>
                </c:pt>
                <c:pt idx="9728">
                  <c:v>308.09199999999845</c:v>
                </c:pt>
                <c:pt idx="9729">
                  <c:v>308.12119999999851</c:v>
                </c:pt>
                <c:pt idx="9730">
                  <c:v>308.15039999999999</c:v>
                </c:pt>
                <c:pt idx="9731">
                  <c:v>308.18369999999999</c:v>
                </c:pt>
                <c:pt idx="9732">
                  <c:v>308.21699999999845</c:v>
                </c:pt>
                <c:pt idx="9733">
                  <c:v>308.25040000000001</c:v>
                </c:pt>
                <c:pt idx="9734">
                  <c:v>308.27949999999993</c:v>
                </c:pt>
                <c:pt idx="9735">
                  <c:v>308.30869999999999</c:v>
                </c:pt>
                <c:pt idx="9736">
                  <c:v>308.34199999999993</c:v>
                </c:pt>
                <c:pt idx="9737">
                  <c:v>308.37540000000001</c:v>
                </c:pt>
                <c:pt idx="9738">
                  <c:v>308.40449999999993</c:v>
                </c:pt>
                <c:pt idx="9739">
                  <c:v>308.43369999999851</c:v>
                </c:pt>
                <c:pt idx="9740">
                  <c:v>308.46699999999845</c:v>
                </c:pt>
                <c:pt idx="9741">
                  <c:v>308.50040000000001</c:v>
                </c:pt>
                <c:pt idx="9742">
                  <c:v>308.53369999999899</c:v>
                </c:pt>
                <c:pt idx="9743">
                  <c:v>308.56279999999964</c:v>
                </c:pt>
                <c:pt idx="9744">
                  <c:v>308.59199999999845</c:v>
                </c:pt>
                <c:pt idx="9745">
                  <c:v>308.62540000000001</c:v>
                </c:pt>
                <c:pt idx="9746">
                  <c:v>308.65870000000001</c:v>
                </c:pt>
                <c:pt idx="9747">
                  <c:v>308.69200000000001</c:v>
                </c:pt>
                <c:pt idx="9748">
                  <c:v>308.72119999999808</c:v>
                </c:pt>
                <c:pt idx="9749">
                  <c:v>308.75040000000001</c:v>
                </c:pt>
                <c:pt idx="9750">
                  <c:v>308.78369999999899</c:v>
                </c:pt>
                <c:pt idx="9751">
                  <c:v>308.81700000000001</c:v>
                </c:pt>
                <c:pt idx="9752">
                  <c:v>308.85039999999969</c:v>
                </c:pt>
                <c:pt idx="9753">
                  <c:v>308.87950000000001</c:v>
                </c:pt>
                <c:pt idx="9754">
                  <c:v>308.90869999999899</c:v>
                </c:pt>
                <c:pt idx="9755">
                  <c:v>308.94200000000001</c:v>
                </c:pt>
                <c:pt idx="9756">
                  <c:v>308.97539999999833</c:v>
                </c:pt>
                <c:pt idx="9757">
                  <c:v>309.00450000000001</c:v>
                </c:pt>
                <c:pt idx="9758">
                  <c:v>309.03369999999899</c:v>
                </c:pt>
                <c:pt idx="9759">
                  <c:v>309.06700000000001</c:v>
                </c:pt>
                <c:pt idx="9760">
                  <c:v>309.10039999999969</c:v>
                </c:pt>
                <c:pt idx="9761">
                  <c:v>309.13369999999969</c:v>
                </c:pt>
                <c:pt idx="9762">
                  <c:v>309.16280000000154</c:v>
                </c:pt>
                <c:pt idx="9763">
                  <c:v>309.19200000000001</c:v>
                </c:pt>
                <c:pt idx="9764">
                  <c:v>309.22539999999833</c:v>
                </c:pt>
                <c:pt idx="9765">
                  <c:v>309.25869999999969</c:v>
                </c:pt>
                <c:pt idx="9766">
                  <c:v>309.29199999999821</c:v>
                </c:pt>
                <c:pt idx="9767">
                  <c:v>309.32119999999821</c:v>
                </c:pt>
                <c:pt idx="9768">
                  <c:v>309.35039999999969</c:v>
                </c:pt>
                <c:pt idx="9769">
                  <c:v>309.38369999999969</c:v>
                </c:pt>
                <c:pt idx="9770">
                  <c:v>309.41699999999821</c:v>
                </c:pt>
                <c:pt idx="9771">
                  <c:v>309.45030000000003</c:v>
                </c:pt>
                <c:pt idx="9772">
                  <c:v>309.47949999999969</c:v>
                </c:pt>
                <c:pt idx="9773">
                  <c:v>309.50869999999969</c:v>
                </c:pt>
                <c:pt idx="9774">
                  <c:v>309.54199999999969</c:v>
                </c:pt>
                <c:pt idx="9775">
                  <c:v>309.57530000000003</c:v>
                </c:pt>
                <c:pt idx="9776">
                  <c:v>309.60449999999997</c:v>
                </c:pt>
                <c:pt idx="9777">
                  <c:v>309.63369999999969</c:v>
                </c:pt>
                <c:pt idx="9778">
                  <c:v>309.66699999999969</c:v>
                </c:pt>
                <c:pt idx="9779">
                  <c:v>309.70030000000003</c:v>
                </c:pt>
                <c:pt idx="9780">
                  <c:v>309.73369999999869</c:v>
                </c:pt>
                <c:pt idx="9781">
                  <c:v>309.76280000000008</c:v>
                </c:pt>
                <c:pt idx="9782">
                  <c:v>309.79199999999821</c:v>
                </c:pt>
                <c:pt idx="9783">
                  <c:v>309.82530000000003</c:v>
                </c:pt>
                <c:pt idx="9784">
                  <c:v>309.8587</c:v>
                </c:pt>
                <c:pt idx="9785">
                  <c:v>309.892</c:v>
                </c:pt>
                <c:pt idx="9786">
                  <c:v>309.92119999999773</c:v>
                </c:pt>
                <c:pt idx="9787">
                  <c:v>309.95030000000003</c:v>
                </c:pt>
                <c:pt idx="9788">
                  <c:v>309.98369999999869</c:v>
                </c:pt>
                <c:pt idx="9789">
                  <c:v>310.017</c:v>
                </c:pt>
                <c:pt idx="9790">
                  <c:v>310.05029999999999</c:v>
                </c:pt>
                <c:pt idx="9791">
                  <c:v>310.0795</c:v>
                </c:pt>
                <c:pt idx="9792">
                  <c:v>310.1087</c:v>
                </c:pt>
                <c:pt idx="9793">
                  <c:v>310.14200000000125</c:v>
                </c:pt>
                <c:pt idx="9794">
                  <c:v>310.17529999999999</c:v>
                </c:pt>
                <c:pt idx="9795">
                  <c:v>310.2045</c:v>
                </c:pt>
                <c:pt idx="9796">
                  <c:v>310.23369999999869</c:v>
                </c:pt>
                <c:pt idx="9797">
                  <c:v>310.267</c:v>
                </c:pt>
                <c:pt idx="9798">
                  <c:v>310.30029999999999</c:v>
                </c:pt>
                <c:pt idx="9799">
                  <c:v>310.33369999999923</c:v>
                </c:pt>
                <c:pt idx="9800">
                  <c:v>310.36279999999999</c:v>
                </c:pt>
                <c:pt idx="9801">
                  <c:v>310.392</c:v>
                </c:pt>
                <c:pt idx="9802">
                  <c:v>310.42529999999869</c:v>
                </c:pt>
                <c:pt idx="9803">
                  <c:v>310.45869999999923</c:v>
                </c:pt>
                <c:pt idx="9804">
                  <c:v>310.49199999999809</c:v>
                </c:pt>
                <c:pt idx="9805">
                  <c:v>310.52119999999815</c:v>
                </c:pt>
                <c:pt idx="9806">
                  <c:v>310.55029999999999</c:v>
                </c:pt>
                <c:pt idx="9807">
                  <c:v>310.58369999999923</c:v>
                </c:pt>
                <c:pt idx="9808">
                  <c:v>310.61700000000002</c:v>
                </c:pt>
                <c:pt idx="9809">
                  <c:v>310.65039999999999</c:v>
                </c:pt>
                <c:pt idx="9810">
                  <c:v>310.67950000000002</c:v>
                </c:pt>
                <c:pt idx="9811">
                  <c:v>310.70869999999923</c:v>
                </c:pt>
                <c:pt idx="9812">
                  <c:v>310.74200000000002</c:v>
                </c:pt>
                <c:pt idx="9813">
                  <c:v>310.77539999999863</c:v>
                </c:pt>
                <c:pt idx="9814">
                  <c:v>310.80450000000002</c:v>
                </c:pt>
                <c:pt idx="9815">
                  <c:v>310.83369999999923</c:v>
                </c:pt>
                <c:pt idx="9816">
                  <c:v>310.86700000000002</c:v>
                </c:pt>
                <c:pt idx="9817">
                  <c:v>310.90039999999863</c:v>
                </c:pt>
                <c:pt idx="9818">
                  <c:v>310.93369999999851</c:v>
                </c:pt>
                <c:pt idx="9819">
                  <c:v>310.96289999999999</c:v>
                </c:pt>
                <c:pt idx="9820">
                  <c:v>310.99199999999809</c:v>
                </c:pt>
                <c:pt idx="9821">
                  <c:v>311.02539999999863</c:v>
                </c:pt>
                <c:pt idx="9822">
                  <c:v>311.05869999999999</c:v>
                </c:pt>
                <c:pt idx="9823">
                  <c:v>311.09199999999845</c:v>
                </c:pt>
                <c:pt idx="9824">
                  <c:v>311.12119999999851</c:v>
                </c:pt>
                <c:pt idx="9825">
                  <c:v>311.15039999999999</c:v>
                </c:pt>
                <c:pt idx="9826">
                  <c:v>311.18369999999999</c:v>
                </c:pt>
                <c:pt idx="9827">
                  <c:v>311.21699999999845</c:v>
                </c:pt>
                <c:pt idx="9828">
                  <c:v>311.25040000000001</c:v>
                </c:pt>
                <c:pt idx="9829">
                  <c:v>311.27949999999993</c:v>
                </c:pt>
                <c:pt idx="9830">
                  <c:v>311.30869999999999</c:v>
                </c:pt>
                <c:pt idx="9831">
                  <c:v>311.34199999999993</c:v>
                </c:pt>
                <c:pt idx="9832">
                  <c:v>311.37540000000001</c:v>
                </c:pt>
                <c:pt idx="9833">
                  <c:v>311.40449999999993</c:v>
                </c:pt>
                <c:pt idx="9834">
                  <c:v>311.43369999999851</c:v>
                </c:pt>
                <c:pt idx="9835">
                  <c:v>311.46699999999845</c:v>
                </c:pt>
                <c:pt idx="9836">
                  <c:v>311.50040000000001</c:v>
                </c:pt>
                <c:pt idx="9837">
                  <c:v>311.53369999999899</c:v>
                </c:pt>
                <c:pt idx="9838">
                  <c:v>311.56279999999964</c:v>
                </c:pt>
                <c:pt idx="9839">
                  <c:v>311.59199999999845</c:v>
                </c:pt>
                <c:pt idx="9840">
                  <c:v>311.62540000000001</c:v>
                </c:pt>
                <c:pt idx="9841">
                  <c:v>311.65870000000001</c:v>
                </c:pt>
                <c:pt idx="9842">
                  <c:v>311.69200000000001</c:v>
                </c:pt>
                <c:pt idx="9843">
                  <c:v>311.72119999999808</c:v>
                </c:pt>
                <c:pt idx="9844">
                  <c:v>311.75040000000001</c:v>
                </c:pt>
                <c:pt idx="9845">
                  <c:v>311.78369999999899</c:v>
                </c:pt>
                <c:pt idx="9846">
                  <c:v>311.81700000000001</c:v>
                </c:pt>
                <c:pt idx="9847">
                  <c:v>311.85039999999969</c:v>
                </c:pt>
                <c:pt idx="9848">
                  <c:v>311.87950000000001</c:v>
                </c:pt>
                <c:pt idx="9849">
                  <c:v>311.90869999999899</c:v>
                </c:pt>
                <c:pt idx="9850">
                  <c:v>311.94200000000001</c:v>
                </c:pt>
                <c:pt idx="9851">
                  <c:v>311.97539999999833</c:v>
                </c:pt>
                <c:pt idx="9852">
                  <c:v>312.00450000000001</c:v>
                </c:pt>
                <c:pt idx="9853">
                  <c:v>312.03369999999899</c:v>
                </c:pt>
                <c:pt idx="9854">
                  <c:v>312.06700000000001</c:v>
                </c:pt>
                <c:pt idx="9855">
                  <c:v>312.10039999999969</c:v>
                </c:pt>
                <c:pt idx="9856">
                  <c:v>312.13369999999969</c:v>
                </c:pt>
                <c:pt idx="9857">
                  <c:v>312.16280000000154</c:v>
                </c:pt>
                <c:pt idx="9858">
                  <c:v>312.19200000000001</c:v>
                </c:pt>
                <c:pt idx="9859">
                  <c:v>312.22539999999833</c:v>
                </c:pt>
                <c:pt idx="9860">
                  <c:v>312.25869999999969</c:v>
                </c:pt>
                <c:pt idx="9861">
                  <c:v>312.29199999999821</c:v>
                </c:pt>
                <c:pt idx="9862">
                  <c:v>312.32119999999821</c:v>
                </c:pt>
                <c:pt idx="9863">
                  <c:v>312.35039999999969</c:v>
                </c:pt>
                <c:pt idx="9864">
                  <c:v>312.38369999999969</c:v>
                </c:pt>
                <c:pt idx="9865">
                  <c:v>312.41699999999821</c:v>
                </c:pt>
                <c:pt idx="9866">
                  <c:v>312.45030000000003</c:v>
                </c:pt>
                <c:pt idx="9867">
                  <c:v>312.47949999999969</c:v>
                </c:pt>
                <c:pt idx="9868">
                  <c:v>312.50869999999969</c:v>
                </c:pt>
                <c:pt idx="9869">
                  <c:v>312.54199999999969</c:v>
                </c:pt>
                <c:pt idx="9870">
                  <c:v>312.57530000000003</c:v>
                </c:pt>
                <c:pt idx="9871">
                  <c:v>312.60449999999997</c:v>
                </c:pt>
                <c:pt idx="9872">
                  <c:v>312.63369999999969</c:v>
                </c:pt>
                <c:pt idx="9873">
                  <c:v>312.66699999999969</c:v>
                </c:pt>
                <c:pt idx="9874">
                  <c:v>312.70030000000003</c:v>
                </c:pt>
                <c:pt idx="9875">
                  <c:v>312.73369999999869</c:v>
                </c:pt>
                <c:pt idx="9876">
                  <c:v>312.76280000000008</c:v>
                </c:pt>
                <c:pt idx="9877">
                  <c:v>312.79199999999821</c:v>
                </c:pt>
                <c:pt idx="9878">
                  <c:v>312.82530000000003</c:v>
                </c:pt>
                <c:pt idx="9879">
                  <c:v>312.8587</c:v>
                </c:pt>
                <c:pt idx="9880">
                  <c:v>312.892</c:v>
                </c:pt>
                <c:pt idx="9881">
                  <c:v>312.92119999999773</c:v>
                </c:pt>
                <c:pt idx="9882">
                  <c:v>312.95030000000003</c:v>
                </c:pt>
                <c:pt idx="9883">
                  <c:v>312.98369999999869</c:v>
                </c:pt>
                <c:pt idx="9884">
                  <c:v>313.017</c:v>
                </c:pt>
                <c:pt idx="9885">
                  <c:v>313.05029999999999</c:v>
                </c:pt>
                <c:pt idx="9886">
                  <c:v>313.0795</c:v>
                </c:pt>
                <c:pt idx="9887">
                  <c:v>313.1087</c:v>
                </c:pt>
                <c:pt idx="9888">
                  <c:v>313.14200000000125</c:v>
                </c:pt>
                <c:pt idx="9889">
                  <c:v>313.17529999999999</c:v>
                </c:pt>
                <c:pt idx="9890">
                  <c:v>313.2045</c:v>
                </c:pt>
                <c:pt idx="9891">
                  <c:v>313.23369999999869</c:v>
                </c:pt>
                <c:pt idx="9892">
                  <c:v>313.267</c:v>
                </c:pt>
                <c:pt idx="9893">
                  <c:v>313.30029999999999</c:v>
                </c:pt>
                <c:pt idx="9894">
                  <c:v>313.33369999999923</c:v>
                </c:pt>
                <c:pt idx="9895">
                  <c:v>313.36279999999999</c:v>
                </c:pt>
                <c:pt idx="9896">
                  <c:v>313.392</c:v>
                </c:pt>
                <c:pt idx="9897">
                  <c:v>313.42529999999869</c:v>
                </c:pt>
                <c:pt idx="9898">
                  <c:v>313.45869999999923</c:v>
                </c:pt>
                <c:pt idx="9899">
                  <c:v>313.49199999999809</c:v>
                </c:pt>
                <c:pt idx="9900">
                  <c:v>313.52119999999815</c:v>
                </c:pt>
                <c:pt idx="9901">
                  <c:v>313.55029999999999</c:v>
                </c:pt>
                <c:pt idx="9902">
                  <c:v>313.58369999999923</c:v>
                </c:pt>
                <c:pt idx="9903">
                  <c:v>313.61700000000002</c:v>
                </c:pt>
                <c:pt idx="9904">
                  <c:v>313.65039999999999</c:v>
                </c:pt>
                <c:pt idx="9905">
                  <c:v>313.67950000000002</c:v>
                </c:pt>
                <c:pt idx="9906">
                  <c:v>313.70869999999923</c:v>
                </c:pt>
                <c:pt idx="9907">
                  <c:v>313.74200000000002</c:v>
                </c:pt>
                <c:pt idx="9908">
                  <c:v>313.77539999999863</c:v>
                </c:pt>
                <c:pt idx="9909">
                  <c:v>313.80450000000002</c:v>
                </c:pt>
                <c:pt idx="9910">
                  <c:v>313.83369999999923</c:v>
                </c:pt>
                <c:pt idx="9911">
                  <c:v>313.86700000000002</c:v>
                </c:pt>
                <c:pt idx="9912">
                  <c:v>313.90039999999863</c:v>
                </c:pt>
                <c:pt idx="9913">
                  <c:v>313.93369999999851</c:v>
                </c:pt>
                <c:pt idx="9914">
                  <c:v>313.96289999999999</c:v>
                </c:pt>
                <c:pt idx="9915">
                  <c:v>313.99199999999809</c:v>
                </c:pt>
                <c:pt idx="9916">
                  <c:v>314.02539999999863</c:v>
                </c:pt>
                <c:pt idx="9917">
                  <c:v>314.05869999999999</c:v>
                </c:pt>
                <c:pt idx="9918">
                  <c:v>314.09199999999845</c:v>
                </c:pt>
                <c:pt idx="9919">
                  <c:v>314.12119999999851</c:v>
                </c:pt>
                <c:pt idx="9920">
                  <c:v>314.15039999999999</c:v>
                </c:pt>
                <c:pt idx="9921">
                  <c:v>314.18369999999999</c:v>
                </c:pt>
                <c:pt idx="9922">
                  <c:v>314.21699999999845</c:v>
                </c:pt>
                <c:pt idx="9923">
                  <c:v>314.25040000000001</c:v>
                </c:pt>
                <c:pt idx="9924">
                  <c:v>314.27949999999993</c:v>
                </c:pt>
                <c:pt idx="9925">
                  <c:v>314.30869999999999</c:v>
                </c:pt>
                <c:pt idx="9926">
                  <c:v>314.34199999999993</c:v>
                </c:pt>
                <c:pt idx="9927">
                  <c:v>314.37540000000001</c:v>
                </c:pt>
                <c:pt idx="9928">
                  <c:v>314.40449999999993</c:v>
                </c:pt>
                <c:pt idx="9929">
                  <c:v>314.43369999999851</c:v>
                </c:pt>
                <c:pt idx="9930">
                  <c:v>314.46699999999845</c:v>
                </c:pt>
                <c:pt idx="9931">
                  <c:v>314.50040000000001</c:v>
                </c:pt>
                <c:pt idx="9932">
                  <c:v>314.53369999999899</c:v>
                </c:pt>
                <c:pt idx="9933">
                  <c:v>314.56279999999964</c:v>
                </c:pt>
                <c:pt idx="9934">
                  <c:v>314.59199999999845</c:v>
                </c:pt>
                <c:pt idx="9935">
                  <c:v>314.62540000000001</c:v>
                </c:pt>
                <c:pt idx="9936">
                  <c:v>314.65870000000001</c:v>
                </c:pt>
                <c:pt idx="9937">
                  <c:v>314.69200000000001</c:v>
                </c:pt>
                <c:pt idx="9938">
                  <c:v>314.72119999999808</c:v>
                </c:pt>
                <c:pt idx="9939">
                  <c:v>314.75040000000001</c:v>
                </c:pt>
                <c:pt idx="9940">
                  <c:v>314.78369999999899</c:v>
                </c:pt>
                <c:pt idx="9941">
                  <c:v>314.81700000000001</c:v>
                </c:pt>
                <c:pt idx="9942">
                  <c:v>314.85039999999969</c:v>
                </c:pt>
                <c:pt idx="9943">
                  <c:v>314.87950000000001</c:v>
                </c:pt>
                <c:pt idx="9944">
                  <c:v>314.90869999999899</c:v>
                </c:pt>
                <c:pt idx="9945">
                  <c:v>314.94200000000001</c:v>
                </c:pt>
                <c:pt idx="9946">
                  <c:v>314.97539999999833</c:v>
                </c:pt>
                <c:pt idx="9947">
                  <c:v>315.00450000000001</c:v>
                </c:pt>
                <c:pt idx="9948">
                  <c:v>315.03369999999899</c:v>
                </c:pt>
                <c:pt idx="9949">
                  <c:v>315.06700000000001</c:v>
                </c:pt>
                <c:pt idx="9950">
                  <c:v>315.10039999999969</c:v>
                </c:pt>
                <c:pt idx="9951">
                  <c:v>315.13369999999969</c:v>
                </c:pt>
                <c:pt idx="9952">
                  <c:v>315.16280000000154</c:v>
                </c:pt>
                <c:pt idx="9953">
                  <c:v>315.19200000000001</c:v>
                </c:pt>
                <c:pt idx="9954">
                  <c:v>315.22539999999833</c:v>
                </c:pt>
                <c:pt idx="9955">
                  <c:v>315.25869999999969</c:v>
                </c:pt>
                <c:pt idx="9956">
                  <c:v>315.29199999999821</c:v>
                </c:pt>
                <c:pt idx="9957">
                  <c:v>315.32119999999821</c:v>
                </c:pt>
                <c:pt idx="9958">
                  <c:v>315.35039999999969</c:v>
                </c:pt>
                <c:pt idx="9959">
                  <c:v>315.38369999999969</c:v>
                </c:pt>
                <c:pt idx="9960">
                  <c:v>315.41699999999821</c:v>
                </c:pt>
                <c:pt idx="9961">
                  <c:v>315.45030000000003</c:v>
                </c:pt>
                <c:pt idx="9962">
                  <c:v>315.47949999999969</c:v>
                </c:pt>
                <c:pt idx="9963">
                  <c:v>315.50869999999969</c:v>
                </c:pt>
                <c:pt idx="9964">
                  <c:v>315.54199999999969</c:v>
                </c:pt>
                <c:pt idx="9965">
                  <c:v>315.57530000000003</c:v>
                </c:pt>
                <c:pt idx="9966">
                  <c:v>315.60449999999997</c:v>
                </c:pt>
                <c:pt idx="9967">
                  <c:v>315.63369999999969</c:v>
                </c:pt>
                <c:pt idx="9968">
                  <c:v>315.66699999999969</c:v>
                </c:pt>
                <c:pt idx="9969">
                  <c:v>315.70030000000003</c:v>
                </c:pt>
                <c:pt idx="9970">
                  <c:v>315.73369999999869</c:v>
                </c:pt>
                <c:pt idx="9971">
                  <c:v>315.76280000000008</c:v>
                </c:pt>
                <c:pt idx="9972">
                  <c:v>315.79199999999821</c:v>
                </c:pt>
                <c:pt idx="9973">
                  <c:v>315.82530000000003</c:v>
                </c:pt>
                <c:pt idx="9974">
                  <c:v>315.8587</c:v>
                </c:pt>
                <c:pt idx="9975">
                  <c:v>315.892</c:v>
                </c:pt>
                <c:pt idx="9976">
                  <c:v>315.92119999999773</c:v>
                </c:pt>
                <c:pt idx="9977">
                  <c:v>315.95030000000003</c:v>
                </c:pt>
                <c:pt idx="9978">
                  <c:v>315.98369999999869</c:v>
                </c:pt>
                <c:pt idx="9979">
                  <c:v>316.017</c:v>
                </c:pt>
                <c:pt idx="9980">
                  <c:v>316.05029999999999</c:v>
                </c:pt>
                <c:pt idx="9981">
                  <c:v>316.0795</c:v>
                </c:pt>
                <c:pt idx="9982">
                  <c:v>316.1087</c:v>
                </c:pt>
                <c:pt idx="9983">
                  <c:v>316.14200000000125</c:v>
                </c:pt>
                <c:pt idx="9984">
                  <c:v>316.17529999999999</c:v>
                </c:pt>
                <c:pt idx="9985">
                  <c:v>316.2045</c:v>
                </c:pt>
                <c:pt idx="9986">
                  <c:v>316.23369999999869</c:v>
                </c:pt>
                <c:pt idx="9987">
                  <c:v>316.267</c:v>
                </c:pt>
                <c:pt idx="9988">
                  <c:v>316.30029999999999</c:v>
                </c:pt>
                <c:pt idx="9989">
                  <c:v>316.33369999999923</c:v>
                </c:pt>
                <c:pt idx="9990">
                  <c:v>316.36279999999999</c:v>
                </c:pt>
                <c:pt idx="9991">
                  <c:v>316.392</c:v>
                </c:pt>
                <c:pt idx="9992">
                  <c:v>316.42529999999869</c:v>
                </c:pt>
                <c:pt idx="9993">
                  <c:v>316.45869999999923</c:v>
                </c:pt>
                <c:pt idx="9994">
                  <c:v>316.49199999999809</c:v>
                </c:pt>
                <c:pt idx="9995">
                  <c:v>316.52119999999815</c:v>
                </c:pt>
                <c:pt idx="9996">
                  <c:v>316.55029999999999</c:v>
                </c:pt>
                <c:pt idx="9997">
                  <c:v>316.58369999999923</c:v>
                </c:pt>
                <c:pt idx="9998">
                  <c:v>316.61700000000002</c:v>
                </c:pt>
                <c:pt idx="9999">
                  <c:v>316.65039999999999</c:v>
                </c:pt>
                <c:pt idx="10000">
                  <c:v>316.67950000000002</c:v>
                </c:pt>
                <c:pt idx="10001">
                  <c:v>316.70869999999923</c:v>
                </c:pt>
                <c:pt idx="10002">
                  <c:v>316.74200000000002</c:v>
                </c:pt>
                <c:pt idx="10003">
                  <c:v>316.77539999999863</c:v>
                </c:pt>
                <c:pt idx="10004">
                  <c:v>316.80450000000002</c:v>
                </c:pt>
                <c:pt idx="10005">
                  <c:v>316.83369999999923</c:v>
                </c:pt>
                <c:pt idx="10006">
                  <c:v>316.86700000000002</c:v>
                </c:pt>
                <c:pt idx="10007">
                  <c:v>316.90039999999863</c:v>
                </c:pt>
                <c:pt idx="10008">
                  <c:v>316.93369999999851</c:v>
                </c:pt>
                <c:pt idx="10009">
                  <c:v>316.96289999999999</c:v>
                </c:pt>
                <c:pt idx="10010">
                  <c:v>316.99199999999809</c:v>
                </c:pt>
                <c:pt idx="10011">
                  <c:v>317.02539999999863</c:v>
                </c:pt>
                <c:pt idx="10012">
                  <c:v>317.05869999999999</c:v>
                </c:pt>
                <c:pt idx="10013">
                  <c:v>317.09199999999845</c:v>
                </c:pt>
                <c:pt idx="10014">
                  <c:v>317.12119999999851</c:v>
                </c:pt>
                <c:pt idx="10015">
                  <c:v>317.15039999999999</c:v>
                </c:pt>
                <c:pt idx="10016">
                  <c:v>317.18369999999999</c:v>
                </c:pt>
                <c:pt idx="10017">
                  <c:v>317.21699999999845</c:v>
                </c:pt>
                <c:pt idx="10018">
                  <c:v>317.25040000000001</c:v>
                </c:pt>
                <c:pt idx="10019">
                  <c:v>317.27949999999993</c:v>
                </c:pt>
                <c:pt idx="10020">
                  <c:v>317.30869999999999</c:v>
                </c:pt>
                <c:pt idx="10021">
                  <c:v>317.34199999999993</c:v>
                </c:pt>
                <c:pt idx="10022">
                  <c:v>317.37540000000001</c:v>
                </c:pt>
                <c:pt idx="10023">
                  <c:v>317.40449999999993</c:v>
                </c:pt>
                <c:pt idx="10024">
                  <c:v>317.43369999999851</c:v>
                </c:pt>
                <c:pt idx="10025">
                  <c:v>317.46699999999845</c:v>
                </c:pt>
                <c:pt idx="10026">
                  <c:v>317.50040000000001</c:v>
                </c:pt>
                <c:pt idx="10027">
                  <c:v>317.53369999999899</c:v>
                </c:pt>
                <c:pt idx="10028">
                  <c:v>317.56279999999964</c:v>
                </c:pt>
                <c:pt idx="10029">
                  <c:v>317.59199999999845</c:v>
                </c:pt>
                <c:pt idx="10030">
                  <c:v>317.62540000000001</c:v>
                </c:pt>
                <c:pt idx="10031">
                  <c:v>317.65870000000001</c:v>
                </c:pt>
                <c:pt idx="10032">
                  <c:v>317.69200000000001</c:v>
                </c:pt>
                <c:pt idx="10033">
                  <c:v>317.72119999999808</c:v>
                </c:pt>
                <c:pt idx="10034">
                  <c:v>317.75040000000001</c:v>
                </c:pt>
                <c:pt idx="10035">
                  <c:v>317.78369999999899</c:v>
                </c:pt>
                <c:pt idx="10036">
                  <c:v>317.81700000000001</c:v>
                </c:pt>
                <c:pt idx="10037">
                  <c:v>317.85039999999969</c:v>
                </c:pt>
                <c:pt idx="10038">
                  <c:v>317.87950000000001</c:v>
                </c:pt>
                <c:pt idx="10039">
                  <c:v>317.90869999999899</c:v>
                </c:pt>
                <c:pt idx="10040">
                  <c:v>317.94200000000001</c:v>
                </c:pt>
                <c:pt idx="10041">
                  <c:v>317.97539999999833</c:v>
                </c:pt>
                <c:pt idx="10042">
                  <c:v>318.00450000000001</c:v>
                </c:pt>
                <c:pt idx="10043">
                  <c:v>318.03369999999899</c:v>
                </c:pt>
                <c:pt idx="10044">
                  <c:v>318.06700000000001</c:v>
                </c:pt>
                <c:pt idx="10045">
                  <c:v>318.10039999999969</c:v>
                </c:pt>
                <c:pt idx="10046">
                  <c:v>318.13369999999969</c:v>
                </c:pt>
                <c:pt idx="10047">
                  <c:v>318.16280000000154</c:v>
                </c:pt>
                <c:pt idx="10048">
                  <c:v>318.19200000000001</c:v>
                </c:pt>
                <c:pt idx="10049">
                  <c:v>318.22539999999833</c:v>
                </c:pt>
                <c:pt idx="10050">
                  <c:v>318.25869999999969</c:v>
                </c:pt>
                <c:pt idx="10051">
                  <c:v>318.29199999999821</c:v>
                </c:pt>
                <c:pt idx="10052">
                  <c:v>318.32119999999821</c:v>
                </c:pt>
                <c:pt idx="10053">
                  <c:v>318.35039999999969</c:v>
                </c:pt>
                <c:pt idx="10054">
                  <c:v>318.38369999999969</c:v>
                </c:pt>
                <c:pt idx="10055">
                  <c:v>318.41699999999821</c:v>
                </c:pt>
                <c:pt idx="10056">
                  <c:v>318.45030000000003</c:v>
                </c:pt>
                <c:pt idx="10057">
                  <c:v>318.47949999999969</c:v>
                </c:pt>
                <c:pt idx="10058">
                  <c:v>318.50869999999969</c:v>
                </c:pt>
                <c:pt idx="10059">
                  <c:v>318.54199999999969</c:v>
                </c:pt>
                <c:pt idx="10060">
                  <c:v>318.57530000000003</c:v>
                </c:pt>
                <c:pt idx="10061">
                  <c:v>318.60449999999997</c:v>
                </c:pt>
                <c:pt idx="10062">
                  <c:v>318.63369999999969</c:v>
                </c:pt>
                <c:pt idx="10063">
                  <c:v>318.66699999999969</c:v>
                </c:pt>
                <c:pt idx="10064">
                  <c:v>318.70030000000003</c:v>
                </c:pt>
                <c:pt idx="10065">
                  <c:v>318.73369999999869</c:v>
                </c:pt>
                <c:pt idx="10066">
                  <c:v>318.76280000000008</c:v>
                </c:pt>
                <c:pt idx="10067">
                  <c:v>318.79199999999821</c:v>
                </c:pt>
                <c:pt idx="10068">
                  <c:v>318.82530000000003</c:v>
                </c:pt>
                <c:pt idx="10069">
                  <c:v>318.8587</c:v>
                </c:pt>
                <c:pt idx="10070">
                  <c:v>318.892</c:v>
                </c:pt>
                <c:pt idx="10071">
                  <c:v>318.92119999999773</c:v>
                </c:pt>
                <c:pt idx="10072">
                  <c:v>318.95030000000003</c:v>
                </c:pt>
                <c:pt idx="10073">
                  <c:v>318.98369999999869</c:v>
                </c:pt>
                <c:pt idx="10074">
                  <c:v>319.017</c:v>
                </c:pt>
                <c:pt idx="10075">
                  <c:v>319.05029999999999</c:v>
                </c:pt>
                <c:pt idx="10076">
                  <c:v>319.0795</c:v>
                </c:pt>
                <c:pt idx="10077">
                  <c:v>319.1087</c:v>
                </c:pt>
                <c:pt idx="10078">
                  <c:v>319.14200000000125</c:v>
                </c:pt>
                <c:pt idx="10079">
                  <c:v>319.17529999999999</c:v>
                </c:pt>
                <c:pt idx="10080">
                  <c:v>319.2045</c:v>
                </c:pt>
                <c:pt idx="10081">
                  <c:v>319.23369999999869</c:v>
                </c:pt>
                <c:pt idx="10082">
                  <c:v>319.267</c:v>
                </c:pt>
                <c:pt idx="10083">
                  <c:v>319.30029999999999</c:v>
                </c:pt>
                <c:pt idx="10084">
                  <c:v>319.33369999999923</c:v>
                </c:pt>
                <c:pt idx="10085">
                  <c:v>319.36279999999999</c:v>
                </c:pt>
                <c:pt idx="10086">
                  <c:v>319.392</c:v>
                </c:pt>
                <c:pt idx="10087">
                  <c:v>319.42529999999869</c:v>
                </c:pt>
                <c:pt idx="10088">
                  <c:v>319.45869999999923</c:v>
                </c:pt>
                <c:pt idx="10089">
                  <c:v>319.49199999999809</c:v>
                </c:pt>
                <c:pt idx="10090">
                  <c:v>319.52119999999815</c:v>
                </c:pt>
                <c:pt idx="10091">
                  <c:v>319.55029999999999</c:v>
                </c:pt>
                <c:pt idx="10092">
                  <c:v>319.58369999999923</c:v>
                </c:pt>
                <c:pt idx="10093">
                  <c:v>319.61700000000002</c:v>
                </c:pt>
                <c:pt idx="10094">
                  <c:v>319.65039999999999</c:v>
                </c:pt>
                <c:pt idx="10095">
                  <c:v>319.67950000000002</c:v>
                </c:pt>
                <c:pt idx="10096">
                  <c:v>319.70869999999923</c:v>
                </c:pt>
                <c:pt idx="10097">
                  <c:v>319.74200000000002</c:v>
                </c:pt>
                <c:pt idx="10098">
                  <c:v>319.77539999999863</c:v>
                </c:pt>
                <c:pt idx="10099">
                  <c:v>319.80450000000002</c:v>
                </c:pt>
                <c:pt idx="10100">
                  <c:v>319.83369999999923</c:v>
                </c:pt>
                <c:pt idx="10101">
                  <c:v>319.86700000000002</c:v>
                </c:pt>
                <c:pt idx="10102">
                  <c:v>319.90039999999863</c:v>
                </c:pt>
                <c:pt idx="10103">
                  <c:v>319.93369999999851</c:v>
                </c:pt>
                <c:pt idx="10104">
                  <c:v>319.96289999999999</c:v>
                </c:pt>
                <c:pt idx="10105">
                  <c:v>319.99199999999809</c:v>
                </c:pt>
                <c:pt idx="10106">
                  <c:v>320.02539999999863</c:v>
                </c:pt>
                <c:pt idx="10107">
                  <c:v>320.05869999999999</c:v>
                </c:pt>
                <c:pt idx="10108">
                  <c:v>320.09199999999845</c:v>
                </c:pt>
                <c:pt idx="10109">
                  <c:v>320.12119999999851</c:v>
                </c:pt>
                <c:pt idx="10110">
                  <c:v>320.15039999999999</c:v>
                </c:pt>
                <c:pt idx="10111">
                  <c:v>320.18369999999999</c:v>
                </c:pt>
                <c:pt idx="10112">
                  <c:v>320.21699999999845</c:v>
                </c:pt>
                <c:pt idx="10113">
                  <c:v>320.25040000000001</c:v>
                </c:pt>
                <c:pt idx="10114">
                  <c:v>320.27949999999993</c:v>
                </c:pt>
                <c:pt idx="10115">
                  <c:v>320.30869999999999</c:v>
                </c:pt>
                <c:pt idx="10116">
                  <c:v>320.34199999999993</c:v>
                </c:pt>
                <c:pt idx="10117">
                  <c:v>320.37540000000001</c:v>
                </c:pt>
                <c:pt idx="10118">
                  <c:v>320.40449999999993</c:v>
                </c:pt>
                <c:pt idx="10119">
                  <c:v>320.43369999999851</c:v>
                </c:pt>
                <c:pt idx="10120">
                  <c:v>320.46699999999845</c:v>
                </c:pt>
                <c:pt idx="10121">
                  <c:v>320.50040000000001</c:v>
                </c:pt>
                <c:pt idx="10122">
                  <c:v>320.53369999999899</c:v>
                </c:pt>
                <c:pt idx="10123">
                  <c:v>320.56279999999964</c:v>
                </c:pt>
                <c:pt idx="10124">
                  <c:v>320.59199999999845</c:v>
                </c:pt>
                <c:pt idx="10125">
                  <c:v>320.62540000000001</c:v>
                </c:pt>
                <c:pt idx="10126">
                  <c:v>320.65870000000001</c:v>
                </c:pt>
                <c:pt idx="10127">
                  <c:v>320.69200000000001</c:v>
                </c:pt>
                <c:pt idx="10128">
                  <c:v>320.72119999999808</c:v>
                </c:pt>
                <c:pt idx="10129">
                  <c:v>320.75040000000001</c:v>
                </c:pt>
                <c:pt idx="10130">
                  <c:v>320.78369999999899</c:v>
                </c:pt>
                <c:pt idx="10131">
                  <c:v>320.81700000000001</c:v>
                </c:pt>
                <c:pt idx="10132">
                  <c:v>320.85039999999969</c:v>
                </c:pt>
                <c:pt idx="10133">
                  <c:v>320.87950000000001</c:v>
                </c:pt>
                <c:pt idx="10134">
                  <c:v>320.90869999999899</c:v>
                </c:pt>
                <c:pt idx="10135">
                  <c:v>320.94200000000001</c:v>
                </c:pt>
                <c:pt idx="10136">
                  <c:v>320.97539999999833</c:v>
                </c:pt>
                <c:pt idx="10137">
                  <c:v>321.00450000000001</c:v>
                </c:pt>
                <c:pt idx="10138">
                  <c:v>321.03369999999899</c:v>
                </c:pt>
                <c:pt idx="10139">
                  <c:v>321.06700000000001</c:v>
                </c:pt>
                <c:pt idx="10140">
                  <c:v>321.10039999999969</c:v>
                </c:pt>
                <c:pt idx="10141">
                  <c:v>321.13369999999969</c:v>
                </c:pt>
                <c:pt idx="10142">
                  <c:v>321.16280000000154</c:v>
                </c:pt>
                <c:pt idx="10143">
                  <c:v>321.19200000000001</c:v>
                </c:pt>
                <c:pt idx="10144">
                  <c:v>321.22539999999833</c:v>
                </c:pt>
                <c:pt idx="10145">
                  <c:v>321.25869999999969</c:v>
                </c:pt>
                <c:pt idx="10146">
                  <c:v>321.29199999999821</c:v>
                </c:pt>
                <c:pt idx="10147">
                  <c:v>321.32119999999821</c:v>
                </c:pt>
                <c:pt idx="10148">
                  <c:v>321.35039999999969</c:v>
                </c:pt>
                <c:pt idx="10149">
                  <c:v>321.38369999999969</c:v>
                </c:pt>
                <c:pt idx="10150">
                  <c:v>321.41699999999821</c:v>
                </c:pt>
                <c:pt idx="10151">
                  <c:v>321.45030000000003</c:v>
                </c:pt>
                <c:pt idx="10152">
                  <c:v>321.47949999999969</c:v>
                </c:pt>
                <c:pt idx="10153">
                  <c:v>321.50869999999969</c:v>
                </c:pt>
                <c:pt idx="10154">
                  <c:v>321.54199999999969</c:v>
                </c:pt>
                <c:pt idx="10155">
                  <c:v>321.57530000000003</c:v>
                </c:pt>
                <c:pt idx="10156">
                  <c:v>321.60449999999997</c:v>
                </c:pt>
                <c:pt idx="10157">
                  <c:v>321.63369999999969</c:v>
                </c:pt>
                <c:pt idx="10158">
                  <c:v>321.66699999999969</c:v>
                </c:pt>
                <c:pt idx="10159">
                  <c:v>321.70030000000003</c:v>
                </c:pt>
                <c:pt idx="10160">
                  <c:v>321.73369999999869</c:v>
                </c:pt>
                <c:pt idx="10161">
                  <c:v>321.76280000000008</c:v>
                </c:pt>
                <c:pt idx="10162">
                  <c:v>321.79199999999821</c:v>
                </c:pt>
                <c:pt idx="10163">
                  <c:v>321.82530000000003</c:v>
                </c:pt>
                <c:pt idx="10164">
                  <c:v>321.8587</c:v>
                </c:pt>
                <c:pt idx="10165">
                  <c:v>321.892</c:v>
                </c:pt>
                <c:pt idx="10166">
                  <c:v>321.92119999999773</c:v>
                </c:pt>
                <c:pt idx="10167">
                  <c:v>321.95030000000003</c:v>
                </c:pt>
                <c:pt idx="10168">
                  <c:v>321.98369999999869</c:v>
                </c:pt>
                <c:pt idx="10169">
                  <c:v>322.017</c:v>
                </c:pt>
                <c:pt idx="10170">
                  <c:v>322.05029999999999</c:v>
                </c:pt>
                <c:pt idx="10171">
                  <c:v>322.0795</c:v>
                </c:pt>
                <c:pt idx="10172">
                  <c:v>322.1087</c:v>
                </c:pt>
                <c:pt idx="10173">
                  <c:v>322.14200000000125</c:v>
                </c:pt>
                <c:pt idx="10174">
                  <c:v>322.17529999999999</c:v>
                </c:pt>
                <c:pt idx="10175">
                  <c:v>322.2045</c:v>
                </c:pt>
                <c:pt idx="10176">
                  <c:v>322.23369999999869</c:v>
                </c:pt>
                <c:pt idx="10177">
                  <c:v>322.267</c:v>
                </c:pt>
                <c:pt idx="10178">
                  <c:v>322.30029999999999</c:v>
                </c:pt>
                <c:pt idx="10179">
                  <c:v>322.33369999999923</c:v>
                </c:pt>
                <c:pt idx="10180">
                  <c:v>322.36279999999999</c:v>
                </c:pt>
                <c:pt idx="10181">
                  <c:v>322.392</c:v>
                </c:pt>
                <c:pt idx="10182">
                  <c:v>322.42529999999869</c:v>
                </c:pt>
                <c:pt idx="10183">
                  <c:v>322.45869999999923</c:v>
                </c:pt>
                <c:pt idx="10184">
                  <c:v>322.49199999999809</c:v>
                </c:pt>
                <c:pt idx="10185">
                  <c:v>322.52119999999815</c:v>
                </c:pt>
                <c:pt idx="10186">
                  <c:v>322.55029999999999</c:v>
                </c:pt>
                <c:pt idx="10187">
                  <c:v>322.58369999999923</c:v>
                </c:pt>
                <c:pt idx="10188">
                  <c:v>322.61700000000002</c:v>
                </c:pt>
                <c:pt idx="10189">
                  <c:v>322.65039999999999</c:v>
                </c:pt>
                <c:pt idx="10190">
                  <c:v>322.67950000000002</c:v>
                </c:pt>
                <c:pt idx="10191">
                  <c:v>322.70869999999923</c:v>
                </c:pt>
                <c:pt idx="10192">
                  <c:v>322.74200000000002</c:v>
                </c:pt>
                <c:pt idx="10193">
                  <c:v>322.77539999999863</c:v>
                </c:pt>
                <c:pt idx="10194">
                  <c:v>322.80450000000002</c:v>
                </c:pt>
                <c:pt idx="10195">
                  <c:v>322.83369999999923</c:v>
                </c:pt>
                <c:pt idx="10196">
                  <c:v>322.86700000000002</c:v>
                </c:pt>
                <c:pt idx="10197">
                  <c:v>322.90039999999863</c:v>
                </c:pt>
                <c:pt idx="10198">
                  <c:v>322.93369999999851</c:v>
                </c:pt>
                <c:pt idx="10199">
                  <c:v>322.96289999999999</c:v>
                </c:pt>
                <c:pt idx="10200">
                  <c:v>322.99199999999809</c:v>
                </c:pt>
                <c:pt idx="10201">
                  <c:v>323.02539999999863</c:v>
                </c:pt>
                <c:pt idx="10202">
                  <c:v>323.05869999999999</c:v>
                </c:pt>
                <c:pt idx="10203">
                  <c:v>323.09199999999845</c:v>
                </c:pt>
                <c:pt idx="10204">
                  <c:v>323.12119999999851</c:v>
                </c:pt>
                <c:pt idx="10205">
                  <c:v>323.15039999999999</c:v>
                </c:pt>
                <c:pt idx="10206">
                  <c:v>323.18369999999999</c:v>
                </c:pt>
                <c:pt idx="10207">
                  <c:v>323.21699999999845</c:v>
                </c:pt>
                <c:pt idx="10208">
                  <c:v>323.25040000000001</c:v>
                </c:pt>
                <c:pt idx="10209">
                  <c:v>323.27949999999993</c:v>
                </c:pt>
                <c:pt idx="10210">
                  <c:v>323.30869999999999</c:v>
                </c:pt>
                <c:pt idx="10211">
                  <c:v>323.34199999999993</c:v>
                </c:pt>
                <c:pt idx="10212">
                  <c:v>323.37540000000001</c:v>
                </c:pt>
                <c:pt idx="10213">
                  <c:v>323.40449999999993</c:v>
                </c:pt>
                <c:pt idx="10214">
                  <c:v>323.43369999999851</c:v>
                </c:pt>
                <c:pt idx="10215">
                  <c:v>323.46699999999845</c:v>
                </c:pt>
                <c:pt idx="10216">
                  <c:v>323.50040000000001</c:v>
                </c:pt>
                <c:pt idx="10217">
                  <c:v>323.53369999999899</c:v>
                </c:pt>
                <c:pt idx="10218">
                  <c:v>323.56279999999964</c:v>
                </c:pt>
                <c:pt idx="10219">
                  <c:v>323.59199999999845</c:v>
                </c:pt>
                <c:pt idx="10220">
                  <c:v>323.62540000000001</c:v>
                </c:pt>
                <c:pt idx="10221">
                  <c:v>323.65870000000001</c:v>
                </c:pt>
                <c:pt idx="10222">
                  <c:v>323.69200000000001</c:v>
                </c:pt>
                <c:pt idx="10223">
                  <c:v>323.72119999999808</c:v>
                </c:pt>
                <c:pt idx="10224">
                  <c:v>323.75040000000001</c:v>
                </c:pt>
                <c:pt idx="10225">
                  <c:v>323.78369999999899</c:v>
                </c:pt>
                <c:pt idx="10226">
                  <c:v>323.81700000000001</c:v>
                </c:pt>
                <c:pt idx="10227">
                  <c:v>323.85039999999969</c:v>
                </c:pt>
                <c:pt idx="10228">
                  <c:v>323.87950000000001</c:v>
                </c:pt>
                <c:pt idx="10229">
                  <c:v>323.90869999999899</c:v>
                </c:pt>
                <c:pt idx="10230">
                  <c:v>323.94200000000001</c:v>
                </c:pt>
                <c:pt idx="10231">
                  <c:v>323.97539999999833</c:v>
                </c:pt>
                <c:pt idx="10232">
                  <c:v>324.00450000000001</c:v>
                </c:pt>
                <c:pt idx="10233">
                  <c:v>324.03369999999899</c:v>
                </c:pt>
                <c:pt idx="10234">
                  <c:v>324.06700000000001</c:v>
                </c:pt>
                <c:pt idx="10235">
                  <c:v>324.10039999999969</c:v>
                </c:pt>
                <c:pt idx="10236">
                  <c:v>324.13369999999969</c:v>
                </c:pt>
                <c:pt idx="10237">
                  <c:v>324.16280000000154</c:v>
                </c:pt>
                <c:pt idx="10238">
                  <c:v>324.19200000000001</c:v>
                </c:pt>
                <c:pt idx="10239">
                  <c:v>324.22539999999833</c:v>
                </c:pt>
                <c:pt idx="10240">
                  <c:v>324.25869999999969</c:v>
                </c:pt>
                <c:pt idx="10241">
                  <c:v>324.29199999999821</c:v>
                </c:pt>
                <c:pt idx="10242">
                  <c:v>324.32119999999821</c:v>
                </c:pt>
                <c:pt idx="10243">
                  <c:v>324.35039999999969</c:v>
                </c:pt>
                <c:pt idx="10244">
                  <c:v>324.38369999999969</c:v>
                </c:pt>
                <c:pt idx="10245">
                  <c:v>324.41699999999821</c:v>
                </c:pt>
                <c:pt idx="10246">
                  <c:v>324.45030000000003</c:v>
                </c:pt>
                <c:pt idx="10247">
                  <c:v>324.47949999999969</c:v>
                </c:pt>
                <c:pt idx="10248">
                  <c:v>324.50869999999969</c:v>
                </c:pt>
                <c:pt idx="10249">
                  <c:v>324.54199999999969</c:v>
                </c:pt>
                <c:pt idx="10250">
                  <c:v>324.57530000000003</c:v>
                </c:pt>
                <c:pt idx="10251">
                  <c:v>324.60449999999997</c:v>
                </c:pt>
                <c:pt idx="10252">
                  <c:v>324.63369999999969</c:v>
                </c:pt>
                <c:pt idx="10253">
                  <c:v>324.66699999999969</c:v>
                </c:pt>
                <c:pt idx="10254">
                  <c:v>324.70030000000003</c:v>
                </c:pt>
                <c:pt idx="10255">
                  <c:v>324.73369999999869</c:v>
                </c:pt>
                <c:pt idx="10256">
                  <c:v>324.76280000000008</c:v>
                </c:pt>
                <c:pt idx="10257">
                  <c:v>324.79199999999821</c:v>
                </c:pt>
                <c:pt idx="10258">
                  <c:v>324.82530000000003</c:v>
                </c:pt>
                <c:pt idx="10259">
                  <c:v>324.8587</c:v>
                </c:pt>
                <c:pt idx="10260">
                  <c:v>324.892</c:v>
                </c:pt>
                <c:pt idx="10261">
                  <c:v>324.92119999999773</c:v>
                </c:pt>
                <c:pt idx="10262">
                  <c:v>324.95030000000003</c:v>
                </c:pt>
                <c:pt idx="10263">
                  <c:v>324.98369999999869</c:v>
                </c:pt>
                <c:pt idx="10264">
                  <c:v>325.017</c:v>
                </c:pt>
                <c:pt idx="10265">
                  <c:v>325.05029999999999</c:v>
                </c:pt>
                <c:pt idx="10266">
                  <c:v>325.0795</c:v>
                </c:pt>
                <c:pt idx="10267">
                  <c:v>325.1087</c:v>
                </c:pt>
                <c:pt idx="10268">
                  <c:v>325.14200000000125</c:v>
                </c:pt>
                <c:pt idx="10269">
                  <c:v>325.17529999999999</c:v>
                </c:pt>
                <c:pt idx="10270">
                  <c:v>325.2045</c:v>
                </c:pt>
                <c:pt idx="10271">
                  <c:v>325.23369999999869</c:v>
                </c:pt>
                <c:pt idx="10272">
                  <c:v>325.267</c:v>
                </c:pt>
                <c:pt idx="10273">
                  <c:v>325.30029999999999</c:v>
                </c:pt>
                <c:pt idx="10274">
                  <c:v>325.33369999999923</c:v>
                </c:pt>
                <c:pt idx="10275">
                  <c:v>325.36279999999999</c:v>
                </c:pt>
                <c:pt idx="10276">
                  <c:v>325.392</c:v>
                </c:pt>
                <c:pt idx="10277">
                  <c:v>325.42529999999869</c:v>
                </c:pt>
                <c:pt idx="10278">
                  <c:v>325.45869999999923</c:v>
                </c:pt>
                <c:pt idx="10279">
                  <c:v>325.49199999999809</c:v>
                </c:pt>
                <c:pt idx="10280">
                  <c:v>325.52119999999815</c:v>
                </c:pt>
                <c:pt idx="10281">
                  <c:v>325.55029999999999</c:v>
                </c:pt>
                <c:pt idx="10282">
                  <c:v>325.58369999999923</c:v>
                </c:pt>
                <c:pt idx="10283">
                  <c:v>325.61700000000002</c:v>
                </c:pt>
                <c:pt idx="10284">
                  <c:v>325.65039999999999</c:v>
                </c:pt>
                <c:pt idx="10285">
                  <c:v>325.67950000000002</c:v>
                </c:pt>
                <c:pt idx="10286">
                  <c:v>325.70869999999923</c:v>
                </c:pt>
                <c:pt idx="10287">
                  <c:v>325.74200000000002</c:v>
                </c:pt>
                <c:pt idx="10288">
                  <c:v>325.77539999999863</c:v>
                </c:pt>
                <c:pt idx="10289">
                  <c:v>325.80450000000002</c:v>
                </c:pt>
                <c:pt idx="10290">
                  <c:v>325.83369999999923</c:v>
                </c:pt>
                <c:pt idx="10291">
                  <c:v>325.86700000000002</c:v>
                </c:pt>
                <c:pt idx="10292">
                  <c:v>325.90039999999863</c:v>
                </c:pt>
                <c:pt idx="10293">
                  <c:v>325.93369999999851</c:v>
                </c:pt>
                <c:pt idx="10294">
                  <c:v>325.96289999999999</c:v>
                </c:pt>
                <c:pt idx="10295">
                  <c:v>325.99199999999809</c:v>
                </c:pt>
                <c:pt idx="10296">
                  <c:v>326.02539999999863</c:v>
                </c:pt>
                <c:pt idx="10297">
                  <c:v>326.05869999999999</c:v>
                </c:pt>
                <c:pt idx="10298">
                  <c:v>326.09199999999845</c:v>
                </c:pt>
                <c:pt idx="10299">
                  <c:v>326.12119999999851</c:v>
                </c:pt>
                <c:pt idx="10300">
                  <c:v>326.15039999999999</c:v>
                </c:pt>
                <c:pt idx="10301">
                  <c:v>326.18369999999999</c:v>
                </c:pt>
                <c:pt idx="10302">
                  <c:v>326.21699999999845</c:v>
                </c:pt>
                <c:pt idx="10303">
                  <c:v>326.25040000000001</c:v>
                </c:pt>
                <c:pt idx="10304">
                  <c:v>326.27949999999993</c:v>
                </c:pt>
                <c:pt idx="10305">
                  <c:v>326.30869999999999</c:v>
                </c:pt>
                <c:pt idx="10306">
                  <c:v>326.34199999999993</c:v>
                </c:pt>
                <c:pt idx="10307">
                  <c:v>326.37540000000001</c:v>
                </c:pt>
                <c:pt idx="10308">
                  <c:v>326.40449999999993</c:v>
                </c:pt>
                <c:pt idx="10309">
                  <c:v>326.43369999999851</c:v>
                </c:pt>
                <c:pt idx="10310">
                  <c:v>326.46699999999845</c:v>
                </c:pt>
                <c:pt idx="10311">
                  <c:v>326.50040000000001</c:v>
                </c:pt>
                <c:pt idx="10312">
                  <c:v>326.53369999999899</c:v>
                </c:pt>
                <c:pt idx="10313">
                  <c:v>326.56279999999964</c:v>
                </c:pt>
                <c:pt idx="10314">
                  <c:v>326.59199999999845</c:v>
                </c:pt>
                <c:pt idx="10315">
                  <c:v>326.62540000000001</c:v>
                </c:pt>
                <c:pt idx="10316">
                  <c:v>326.65870000000001</c:v>
                </c:pt>
                <c:pt idx="10317">
                  <c:v>326.69200000000001</c:v>
                </c:pt>
                <c:pt idx="10318">
                  <c:v>326.72119999999808</c:v>
                </c:pt>
                <c:pt idx="10319">
                  <c:v>326.75040000000001</c:v>
                </c:pt>
                <c:pt idx="10320">
                  <c:v>326.78369999999899</c:v>
                </c:pt>
                <c:pt idx="10321">
                  <c:v>326.81700000000001</c:v>
                </c:pt>
                <c:pt idx="10322">
                  <c:v>326.85039999999969</c:v>
                </c:pt>
                <c:pt idx="10323">
                  <c:v>326.87950000000001</c:v>
                </c:pt>
                <c:pt idx="10324">
                  <c:v>326.90869999999899</c:v>
                </c:pt>
                <c:pt idx="10325">
                  <c:v>326.94200000000001</c:v>
                </c:pt>
                <c:pt idx="10326">
                  <c:v>326.97539999999833</c:v>
                </c:pt>
                <c:pt idx="10327">
                  <c:v>327.00450000000001</c:v>
                </c:pt>
                <c:pt idx="10328">
                  <c:v>327.03369999999899</c:v>
                </c:pt>
                <c:pt idx="10329">
                  <c:v>327.06700000000001</c:v>
                </c:pt>
                <c:pt idx="10330">
                  <c:v>327.10039999999969</c:v>
                </c:pt>
                <c:pt idx="10331">
                  <c:v>327.13369999999969</c:v>
                </c:pt>
                <c:pt idx="10332">
                  <c:v>327.16280000000154</c:v>
                </c:pt>
                <c:pt idx="10333">
                  <c:v>327.19200000000001</c:v>
                </c:pt>
                <c:pt idx="10334">
                  <c:v>327.22539999999833</c:v>
                </c:pt>
                <c:pt idx="10335">
                  <c:v>327.25869999999969</c:v>
                </c:pt>
                <c:pt idx="10336">
                  <c:v>327.29199999999821</c:v>
                </c:pt>
                <c:pt idx="10337">
                  <c:v>327.32119999999821</c:v>
                </c:pt>
                <c:pt idx="10338">
                  <c:v>327.35039999999969</c:v>
                </c:pt>
                <c:pt idx="10339">
                  <c:v>327.38369999999969</c:v>
                </c:pt>
                <c:pt idx="10340">
                  <c:v>327.41699999999821</c:v>
                </c:pt>
                <c:pt idx="10341">
                  <c:v>327.45030000000003</c:v>
                </c:pt>
                <c:pt idx="10342">
                  <c:v>327.47949999999969</c:v>
                </c:pt>
                <c:pt idx="10343">
                  <c:v>327.50869999999969</c:v>
                </c:pt>
                <c:pt idx="10344">
                  <c:v>327.54199999999969</c:v>
                </c:pt>
                <c:pt idx="10345">
                  <c:v>327.57530000000003</c:v>
                </c:pt>
                <c:pt idx="10346">
                  <c:v>327.60449999999997</c:v>
                </c:pt>
                <c:pt idx="10347">
                  <c:v>327.63369999999969</c:v>
                </c:pt>
                <c:pt idx="10348">
                  <c:v>327.66699999999969</c:v>
                </c:pt>
                <c:pt idx="10349">
                  <c:v>327.70030000000003</c:v>
                </c:pt>
                <c:pt idx="10350">
                  <c:v>327.73369999999869</c:v>
                </c:pt>
                <c:pt idx="10351">
                  <c:v>327.76280000000008</c:v>
                </c:pt>
                <c:pt idx="10352">
                  <c:v>327.79199999999821</c:v>
                </c:pt>
                <c:pt idx="10353">
                  <c:v>327.82530000000003</c:v>
                </c:pt>
                <c:pt idx="10354">
                  <c:v>327.8587</c:v>
                </c:pt>
                <c:pt idx="10355">
                  <c:v>327.892</c:v>
                </c:pt>
                <c:pt idx="10356">
                  <c:v>327.92119999999773</c:v>
                </c:pt>
                <c:pt idx="10357">
                  <c:v>327.95030000000003</c:v>
                </c:pt>
                <c:pt idx="10358">
                  <c:v>327.98369999999869</c:v>
                </c:pt>
                <c:pt idx="10359">
                  <c:v>328.017</c:v>
                </c:pt>
                <c:pt idx="10360">
                  <c:v>328.05029999999999</c:v>
                </c:pt>
                <c:pt idx="10361">
                  <c:v>328.0795</c:v>
                </c:pt>
                <c:pt idx="10362">
                  <c:v>328.1087</c:v>
                </c:pt>
                <c:pt idx="10363">
                  <c:v>328.14200000000125</c:v>
                </c:pt>
                <c:pt idx="10364">
                  <c:v>328.17529999999999</c:v>
                </c:pt>
                <c:pt idx="10365">
                  <c:v>328.2045</c:v>
                </c:pt>
                <c:pt idx="10366">
                  <c:v>328.23369999999869</c:v>
                </c:pt>
                <c:pt idx="10367">
                  <c:v>328.267</c:v>
                </c:pt>
                <c:pt idx="10368">
                  <c:v>328.30029999999999</c:v>
                </c:pt>
                <c:pt idx="10369">
                  <c:v>328.33369999999923</c:v>
                </c:pt>
                <c:pt idx="10370">
                  <c:v>328.36279999999999</c:v>
                </c:pt>
                <c:pt idx="10371">
                  <c:v>328.392</c:v>
                </c:pt>
                <c:pt idx="10372">
                  <c:v>328.42529999999869</c:v>
                </c:pt>
                <c:pt idx="10373">
                  <c:v>328.45869999999923</c:v>
                </c:pt>
                <c:pt idx="10374">
                  <c:v>328.49199999999809</c:v>
                </c:pt>
                <c:pt idx="10375">
                  <c:v>328.52119999999815</c:v>
                </c:pt>
                <c:pt idx="10376">
                  <c:v>328.55029999999999</c:v>
                </c:pt>
                <c:pt idx="10377">
                  <c:v>328.58369999999923</c:v>
                </c:pt>
                <c:pt idx="10378">
                  <c:v>328.61700000000002</c:v>
                </c:pt>
                <c:pt idx="10379">
                  <c:v>328.65039999999999</c:v>
                </c:pt>
                <c:pt idx="10380">
                  <c:v>328.67950000000002</c:v>
                </c:pt>
                <c:pt idx="10381">
                  <c:v>328.70869999999923</c:v>
                </c:pt>
                <c:pt idx="10382">
                  <c:v>328.74200000000002</c:v>
                </c:pt>
                <c:pt idx="10383">
                  <c:v>328.77539999999863</c:v>
                </c:pt>
                <c:pt idx="10384">
                  <c:v>328.80450000000002</c:v>
                </c:pt>
                <c:pt idx="10385">
                  <c:v>328.83369999999923</c:v>
                </c:pt>
                <c:pt idx="10386">
                  <c:v>328.86700000000002</c:v>
                </c:pt>
                <c:pt idx="10387">
                  <c:v>328.90039999999863</c:v>
                </c:pt>
                <c:pt idx="10388">
                  <c:v>328.93369999999851</c:v>
                </c:pt>
                <c:pt idx="10389">
                  <c:v>328.96280000000002</c:v>
                </c:pt>
                <c:pt idx="10390">
                  <c:v>328.99199999999809</c:v>
                </c:pt>
                <c:pt idx="10391">
                  <c:v>329.02539999999863</c:v>
                </c:pt>
                <c:pt idx="10392">
                  <c:v>329.05869999999999</c:v>
                </c:pt>
                <c:pt idx="10393">
                  <c:v>329.09199999999845</c:v>
                </c:pt>
                <c:pt idx="10394">
                  <c:v>329.12119999999851</c:v>
                </c:pt>
                <c:pt idx="10395">
                  <c:v>329.15039999999999</c:v>
                </c:pt>
                <c:pt idx="10396">
                  <c:v>329.18369999999999</c:v>
                </c:pt>
                <c:pt idx="10397">
                  <c:v>329.21699999999845</c:v>
                </c:pt>
                <c:pt idx="10398">
                  <c:v>329.25040000000001</c:v>
                </c:pt>
                <c:pt idx="10399">
                  <c:v>329.27949999999993</c:v>
                </c:pt>
                <c:pt idx="10400">
                  <c:v>329.30869999999999</c:v>
                </c:pt>
                <c:pt idx="10401">
                  <c:v>329.34199999999993</c:v>
                </c:pt>
                <c:pt idx="10402">
                  <c:v>329.37540000000001</c:v>
                </c:pt>
                <c:pt idx="10403">
                  <c:v>329.40449999999993</c:v>
                </c:pt>
                <c:pt idx="10404">
                  <c:v>329.43369999999851</c:v>
                </c:pt>
                <c:pt idx="10405">
                  <c:v>329.46699999999845</c:v>
                </c:pt>
                <c:pt idx="10406">
                  <c:v>329.50040000000001</c:v>
                </c:pt>
                <c:pt idx="10407">
                  <c:v>329.53369999999899</c:v>
                </c:pt>
                <c:pt idx="10408">
                  <c:v>329.56279999999964</c:v>
                </c:pt>
                <c:pt idx="10409">
                  <c:v>329.59199999999845</c:v>
                </c:pt>
                <c:pt idx="10410">
                  <c:v>329.62540000000001</c:v>
                </c:pt>
                <c:pt idx="10411">
                  <c:v>329.65870000000001</c:v>
                </c:pt>
                <c:pt idx="10412">
                  <c:v>329.69200000000001</c:v>
                </c:pt>
                <c:pt idx="10413">
                  <c:v>329.72119999999808</c:v>
                </c:pt>
                <c:pt idx="10414">
                  <c:v>329.75040000000001</c:v>
                </c:pt>
                <c:pt idx="10415">
                  <c:v>329.78369999999899</c:v>
                </c:pt>
                <c:pt idx="10416">
                  <c:v>329.81700000000001</c:v>
                </c:pt>
                <c:pt idx="10417">
                  <c:v>329.85039999999969</c:v>
                </c:pt>
                <c:pt idx="10418">
                  <c:v>329.87950000000001</c:v>
                </c:pt>
                <c:pt idx="10419">
                  <c:v>329.90869999999899</c:v>
                </c:pt>
                <c:pt idx="10420">
                  <c:v>329.94200000000001</c:v>
                </c:pt>
                <c:pt idx="10421">
                  <c:v>329.97539999999833</c:v>
                </c:pt>
                <c:pt idx="10422">
                  <c:v>330.00450000000001</c:v>
                </c:pt>
                <c:pt idx="10423">
                  <c:v>330.03369999999899</c:v>
                </c:pt>
                <c:pt idx="10424">
                  <c:v>330.06700000000001</c:v>
                </c:pt>
                <c:pt idx="10425">
                  <c:v>330.10039999999969</c:v>
                </c:pt>
                <c:pt idx="10426">
                  <c:v>330.13369999999969</c:v>
                </c:pt>
                <c:pt idx="10427">
                  <c:v>330.16280000000154</c:v>
                </c:pt>
                <c:pt idx="10428">
                  <c:v>330.19200000000001</c:v>
                </c:pt>
                <c:pt idx="10429">
                  <c:v>330.22539999999833</c:v>
                </c:pt>
                <c:pt idx="10430">
                  <c:v>330.25869999999969</c:v>
                </c:pt>
                <c:pt idx="10431">
                  <c:v>330.29199999999821</c:v>
                </c:pt>
                <c:pt idx="10432">
                  <c:v>330.32119999999821</c:v>
                </c:pt>
                <c:pt idx="10433">
                  <c:v>330.35039999999969</c:v>
                </c:pt>
                <c:pt idx="10434">
                  <c:v>330.38369999999969</c:v>
                </c:pt>
                <c:pt idx="10435">
                  <c:v>330.41699999999821</c:v>
                </c:pt>
                <c:pt idx="10436">
                  <c:v>330.45030000000003</c:v>
                </c:pt>
                <c:pt idx="10437">
                  <c:v>330.47949999999969</c:v>
                </c:pt>
                <c:pt idx="10438">
                  <c:v>330.50869999999969</c:v>
                </c:pt>
                <c:pt idx="10439">
                  <c:v>330.54199999999969</c:v>
                </c:pt>
                <c:pt idx="10440">
                  <c:v>330.57530000000003</c:v>
                </c:pt>
                <c:pt idx="10441">
                  <c:v>330.60449999999997</c:v>
                </c:pt>
                <c:pt idx="10442">
                  <c:v>330.63369999999969</c:v>
                </c:pt>
                <c:pt idx="10443">
                  <c:v>330.66699999999969</c:v>
                </c:pt>
                <c:pt idx="10444">
                  <c:v>330.70030000000003</c:v>
                </c:pt>
                <c:pt idx="10445">
                  <c:v>330.73369999999869</c:v>
                </c:pt>
                <c:pt idx="10446">
                  <c:v>330.76280000000008</c:v>
                </c:pt>
                <c:pt idx="10447">
                  <c:v>330.79199999999821</c:v>
                </c:pt>
                <c:pt idx="10448">
                  <c:v>330.82530000000003</c:v>
                </c:pt>
                <c:pt idx="10449">
                  <c:v>330.8587</c:v>
                </c:pt>
                <c:pt idx="10450">
                  <c:v>330.892</c:v>
                </c:pt>
                <c:pt idx="10451">
                  <c:v>330.92119999999773</c:v>
                </c:pt>
                <c:pt idx="10452">
                  <c:v>330.95030000000003</c:v>
                </c:pt>
                <c:pt idx="10453">
                  <c:v>330.98369999999869</c:v>
                </c:pt>
                <c:pt idx="10454">
                  <c:v>331.017</c:v>
                </c:pt>
                <c:pt idx="10455">
                  <c:v>331.05029999999999</c:v>
                </c:pt>
                <c:pt idx="10456">
                  <c:v>331.0795</c:v>
                </c:pt>
                <c:pt idx="10457">
                  <c:v>331.1087</c:v>
                </c:pt>
                <c:pt idx="10458">
                  <c:v>331.14200000000125</c:v>
                </c:pt>
                <c:pt idx="10459">
                  <c:v>331.17529999999999</c:v>
                </c:pt>
                <c:pt idx="10460">
                  <c:v>331.2045</c:v>
                </c:pt>
                <c:pt idx="10461">
                  <c:v>331.23369999999869</c:v>
                </c:pt>
                <c:pt idx="10462">
                  <c:v>331.267</c:v>
                </c:pt>
                <c:pt idx="10463">
                  <c:v>331.30029999999999</c:v>
                </c:pt>
                <c:pt idx="10464">
                  <c:v>331.33369999999923</c:v>
                </c:pt>
                <c:pt idx="10465">
                  <c:v>331.36279999999999</c:v>
                </c:pt>
                <c:pt idx="10466">
                  <c:v>331.392</c:v>
                </c:pt>
                <c:pt idx="10467">
                  <c:v>331.42529999999869</c:v>
                </c:pt>
                <c:pt idx="10468">
                  <c:v>331.45869999999923</c:v>
                </c:pt>
                <c:pt idx="10469">
                  <c:v>331.49199999999809</c:v>
                </c:pt>
                <c:pt idx="10470">
                  <c:v>331.52119999999815</c:v>
                </c:pt>
                <c:pt idx="10471">
                  <c:v>331.55029999999999</c:v>
                </c:pt>
                <c:pt idx="10472">
                  <c:v>331.58369999999923</c:v>
                </c:pt>
                <c:pt idx="10473">
                  <c:v>331.61700000000002</c:v>
                </c:pt>
                <c:pt idx="10474">
                  <c:v>331.65039999999999</c:v>
                </c:pt>
                <c:pt idx="10475">
                  <c:v>331.67950000000002</c:v>
                </c:pt>
                <c:pt idx="10476">
                  <c:v>331.70869999999923</c:v>
                </c:pt>
                <c:pt idx="10477">
                  <c:v>331.74200000000002</c:v>
                </c:pt>
                <c:pt idx="10478">
                  <c:v>331.77539999999863</c:v>
                </c:pt>
                <c:pt idx="10479">
                  <c:v>331.80450000000002</c:v>
                </c:pt>
                <c:pt idx="10480">
                  <c:v>331.83369999999923</c:v>
                </c:pt>
                <c:pt idx="10481">
                  <c:v>331.86700000000002</c:v>
                </c:pt>
                <c:pt idx="10482">
                  <c:v>331.90039999999863</c:v>
                </c:pt>
                <c:pt idx="10483">
                  <c:v>331.93369999999851</c:v>
                </c:pt>
                <c:pt idx="10484">
                  <c:v>331.96280000000002</c:v>
                </c:pt>
                <c:pt idx="10485">
                  <c:v>331.99199999999809</c:v>
                </c:pt>
                <c:pt idx="10486">
                  <c:v>332.02539999999863</c:v>
                </c:pt>
                <c:pt idx="10487">
                  <c:v>332.05869999999999</c:v>
                </c:pt>
                <c:pt idx="10488">
                  <c:v>332.09199999999845</c:v>
                </c:pt>
                <c:pt idx="10489">
                  <c:v>332.12119999999851</c:v>
                </c:pt>
                <c:pt idx="10490">
                  <c:v>332.15039999999999</c:v>
                </c:pt>
                <c:pt idx="10491">
                  <c:v>332.18369999999999</c:v>
                </c:pt>
                <c:pt idx="10492">
                  <c:v>332.21699999999845</c:v>
                </c:pt>
                <c:pt idx="10493">
                  <c:v>332.25040000000001</c:v>
                </c:pt>
                <c:pt idx="10494">
                  <c:v>332.27949999999993</c:v>
                </c:pt>
                <c:pt idx="10495">
                  <c:v>332.30869999999999</c:v>
                </c:pt>
                <c:pt idx="10496">
                  <c:v>332.34199999999993</c:v>
                </c:pt>
                <c:pt idx="10497">
                  <c:v>332.37540000000001</c:v>
                </c:pt>
                <c:pt idx="10498">
                  <c:v>332.40449999999993</c:v>
                </c:pt>
                <c:pt idx="10499">
                  <c:v>332.43369999999851</c:v>
                </c:pt>
                <c:pt idx="10500">
                  <c:v>332.46699999999845</c:v>
                </c:pt>
                <c:pt idx="10501">
                  <c:v>332.50040000000001</c:v>
                </c:pt>
                <c:pt idx="10502">
                  <c:v>332.53369999999899</c:v>
                </c:pt>
                <c:pt idx="10503">
                  <c:v>332.56279999999964</c:v>
                </c:pt>
                <c:pt idx="10504">
                  <c:v>332.59199999999845</c:v>
                </c:pt>
                <c:pt idx="10505">
                  <c:v>332.62540000000001</c:v>
                </c:pt>
                <c:pt idx="10506">
                  <c:v>332.65870000000001</c:v>
                </c:pt>
                <c:pt idx="10507">
                  <c:v>332.69200000000001</c:v>
                </c:pt>
                <c:pt idx="10508">
                  <c:v>332.72119999999808</c:v>
                </c:pt>
                <c:pt idx="10509">
                  <c:v>332.75040000000001</c:v>
                </c:pt>
                <c:pt idx="10510">
                  <c:v>332.78369999999899</c:v>
                </c:pt>
                <c:pt idx="10511">
                  <c:v>332.81700000000001</c:v>
                </c:pt>
                <c:pt idx="10512">
                  <c:v>332.85039999999969</c:v>
                </c:pt>
                <c:pt idx="10513">
                  <c:v>332.87950000000001</c:v>
                </c:pt>
                <c:pt idx="10514">
                  <c:v>332.90869999999899</c:v>
                </c:pt>
                <c:pt idx="10515">
                  <c:v>332.94200000000001</c:v>
                </c:pt>
                <c:pt idx="10516">
                  <c:v>332.97539999999833</c:v>
                </c:pt>
                <c:pt idx="10517">
                  <c:v>333.00450000000001</c:v>
                </c:pt>
                <c:pt idx="10518">
                  <c:v>333.03369999999899</c:v>
                </c:pt>
                <c:pt idx="10519">
                  <c:v>333.06700000000001</c:v>
                </c:pt>
                <c:pt idx="10520">
                  <c:v>333.10039999999969</c:v>
                </c:pt>
                <c:pt idx="10521">
                  <c:v>333.13369999999969</c:v>
                </c:pt>
                <c:pt idx="10522">
                  <c:v>333.16280000000154</c:v>
                </c:pt>
                <c:pt idx="10523">
                  <c:v>333.19200000000001</c:v>
                </c:pt>
                <c:pt idx="10524">
                  <c:v>333.22539999999833</c:v>
                </c:pt>
                <c:pt idx="10525">
                  <c:v>333.25869999999969</c:v>
                </c:pt>
                <c:pt idx="10526">
                  <c:v>333.29199999999821</c:v>
                </c:pt>
                <c:pt idx="10527">
                  <c:v>333.32119999999821</c:v>
                </c:pt>
                <c:pt idx="10528">
                  <c:v>333.35039999999969</c:v>
                </c:pt>
                <c:pt idx="10529">
                  <c:v>333.38369999999969</c:v>
                </c:pt>
                <c:pt idx="10530">
                  <c:v>333.41699999999821</c:v>
                </c:pt>
                <c:pt idx="10531">
                  <c:v>333.45030000000003</c:v>
                </c:pt>
                <c:pt idx="10532">
                  <c:v>333.47949999999969</c:v>
                </c:pt>
                <c:pt idx="10533">
                  <c:v>333.50869999999969</c:v>
                </c:pt>
                <c:pt idx="10534">
                  <c:v>333.54199999999969</c:v>
                </c:pt>
                <c:pt idx="10535">
                  <c:v>333.57530000000003</c:v>
                </c:pt>
                <c:pt idx="10536">
                  <c:v>333.60449999999997</c:v>
                </c:pt>
                <c:pt idx="10537">
                  <c:v>333.63369999999969</c:v>
                </c:pt>
                <c:pt idx="10538">
                  <c:v>333.66699999999969</c:v>
                </c:pt>
                <c:pt idx="10539">
                  <c:v>333.70030000000003</c:v>
                </c:pt>
                <c:pt idx="10540">
                  <c:v>333.73369999999869</c:v>
                </c:pt>
                <c:pt idx="10541">
                  <c:v>333.76280000000008</c:v>
                </c:pt>
                <c:pt idx="10542">
                  <c:v>333.79199999999821</c:v>
                </c:pt>
                <c:pt idx="10543">
                  <c:v>333.82530000000003</c:v>
                </c:pt>
                <c:pt idx="10544">
                  <c:v>333.8587</c:v>
                </c:pt>
                <c:pt idx="10545">
                  <c:v>333.892</c:v>
                </c:pt>
                <c:pt idx="10546">
                  <c:v>333.92119999999773</c:v>
                </c:pt>
                <c:pt idx="10547">
                  <c:v>333.95030000000003</c:v>
                </c:pt>
                <c:pt idx="10548">
                  <c:v>333.98369999999869</c:v>
                </c:pt>
                <c:pt idx="10549">
                  <c:v>334.017</c:v>
                </c:pt>
                <c:pt idx="10550">
                  <c:v>334.05029999999999</c:v>
                </c:pt>
                <c:pt idx="10551">
                  <c:v>334.0795</c:v>
                </c:pt>
                <c:pt idx="10552">
                  <c:v>334.1087</c:v>
                </c:pt>
                <c:pt idx="10553">
                  <c:v>334.14200000000125</c:v>
                </c:pt>
                <c:pt idx="10554">
                  <c:v>334.17529999999999</c:v>
                </c:pt>
                <c:pt idx="10555">
                  <c:v>334.2045</c:v>
                </c:pt>
                <c:pt idx="10556">
                  <c:v>334.23369999999869</c:v>
                </c:pt>
                <c:pt idx="10557">
                  <c:v>334.267</c:v>
                </c:pt>
                <c:pt idx="10558">
                  <c:v>334.30029999999999</c:v>
                </c:pt>
                <c:pt idx="10559">
                  <c:v>334.33369999999923</c:v>
                </c:pt>
                <c:pt idx="10560">
                  <c:v>334.36279999999999</c:v>
                </c:pt>
                <c:pt idx="10561">
                  <c:v>334.392</c:v>
                </c:pt>
                <c:pt idx="10562">
                  <c:v>334.42529999999869</c:v>
                </c:pt>
                <c:pt idx="10563">
                  <c:v>334.45869999999923</c:v>
                </c:pt>
                <c:pt idx="10564">
                  <c:v>334.49199999999809</c:v>
                </c:pt>
                <c:pt idx="10565">
                  <c:v>334.52119999999815</c:v>
                </c:pt>
                <c:pt idx="10566">
                  <c:v>334.55029999999999</c:v>
                </c:pt>
                <c:pt idx="10567">
                  <c:v>334.58369999999923</c:v>
                </c:pt>
                <c:pt idx="10568">
                  <c:v>334.61700000000002</c:v>
                </c:pt>
                <c:pt idx="10569">
                  <c:v>334.65039999999999</c:v>
                </c:pt>
                <c:pt idx="10570">
                  <c:v>334.67950000000002</c:v>
                </c:pt>
                <c:pt idx="10571">
                  <c:v>334.70869999999923</c:v>
                </c:pt>
                <c:pt idx="10572">
                  <c:v>334.74200000000002</c:v>
                </c:pt>
                <c:pt idx="10573">
                  <c:v>334.77539999999863</c:v>
                </c:pt>
                <c:pt idx="10574">
                  <c:v>334.80450000000002</c:v>
                </c:pt>
                <c:pt idx="10575">
                  <c:v>334.83369999999923</c:v>
                </c:pt>
                <c:pt idx="10576">
                  <c:v>334.86700000000002</c:v>
                </c:pt>
                <c:pt idx="10577">
                  <c:v>334.90039999999863</c:v>
                </c:pt>
                <c:pt idx="10578">
                  <c:v>334.93369999999851</c:v>
                </c:pt>
                <c:pt idx="10579">
                  <c:v>334.96280000000002</c:v>
                </c:pt>
                <c:pt idx="10580">
                  <c:v>334.99199999999809</c:v>
                </c:pt>
                <c:pt idx="10581">
                  <c:v>335.02539999999863</c:v>
                </c:pt>
                <c:pt idx="10582">
                  <c:v>335.05869999999999</c:v>
                </c:pt>
                <c:pt idx="10583">
                  <c:v>335.09199999999845</c:v>
                </c:pt>
                <c:pt idx="10584">
                  <c:v>335.12119999999851</c:v>
                </c:pt>
                <c:pt idx="10585">
                  <c:v>335.15039999999999</c:v>
                </c:pt>
                <c:pt idx="10586">
                  <c:v>335.18369999999999</c:v>
                </c:pt>
                <c:pt idx="10587">
                  <c:v>335.21699999999845</c:v>
                </c:pt>
                <c:pt idx="10588">
                  <c:v>335.25040000000001</c:v>
                </c:pt>
                <c:pt idx="10589">
                  <c:v>335.27949999999993</c:v>
                </c:pt>
                <c:pt idx="10590">
                  <c:v>335.30869999999999</c:v>
                </c:pt>
                <c:pt idx="10591">
                  <c:v>335.34199999999993</c:v>
                </c:pt>
                <c:pt idx="10592">
                  <c:v>335.37540000000001</c:v>
                </c:pt>
                <c:pt idx="10593">
                  <c:v>335.40449999999993</c:v>
                </c:pt>
                <c:pt idx="10594">
                  <c:v>335.43369999999851</c:v>
                </c:pt>
                <c:pt idx="10595">
                  <c:v>335.46699999999845</c:v>
                </c:pt>
                <c:pt idx="10596">
                  <c:v>335.50040000000001</c:v>
                </c:pt>
                <c:pt idx="10597">
                  <c:v>335.53369999999899</c:v>
                </c:pt>
                <c:pt idx="10598">
                  <c:v>335.56279999999964</c:v>
                </c:pt>
                <c:pt idx="10599">
                  <c:v>335.59199999999845</c:v>
                </c:pt>
                <c:pt idx="10600">
                  <c:v>335.62540000000001</c:v>
                </c:pt>
                <c:pt idx="10601">
                  <c:v>335.65870000000001</c:v>
                </c:pt>
                <c:pt idx="10602">
                  <c:v>335.69200000000001</c:v>
                </c:pt>
                <c:pt idx="10603">
                  <c:v>335.72119999999808</c:v>
                </c:pt>
                <c:pt idx="10604">
                  <c:v>335.75040000000001</c:v>
                </c:pt>
                <c:pt idx="10605">
                  <c:v>335.78369999999899</c:v>
                </c:pt>
                <c:pt idx="10606">
                  <c:v>335.81700000000001</c:v>
                </c:pt>
                <c:pt idx="10607">
                  <c:v>335.85039999999969</c:v>
                </c:pt>
                <c:pt idx="10608">
                  <c:v>335.87950000000001</c:v>
                </c:pt>
                <c:pt idx="10609">
                  <c:v>335.90869999999899</c:v>
                </c:pt>
                <c:pt idx="10610">
                  <c:v>335.94200000000001</c:v>
                </c:pt>
                <c:pt idx="10611">
                  <c:v>335.97539999999833</c:v>
                </c:pt>
                <c:pt idx="10612">
                  <c:v>336.00450000000001</c:v>
                </c:pt>
                <c:pt idx="10613">
                  <c:v>336.03369999999899</c:v>
                </c:pt>
                <c:pt idx="10614">
                  <c:v>336.06700000000001</c:v>
                </c:pt>
                <c:pt idx="10615">
                  <c:v>336.10039999999969</c:v>
                </c:pt>
                <c:pt idx="10616">
                  <c:v>336.13369999999969</c:v>
                </c:pt>
                <c:pt idx="10617">
                  <c:v>336.16280000000154</c:v>
                </c:pt>
                <c:pt idx="10618">
                  <c:v>336.19200000000001</c:v>
                </c:pt>
                <c:pt idx="10619">
                  <c:v>336.22539999999833</c:v>
                </c:pt>
                <c:pt idx="10620">
                  <c:v>336.25869999999969</c:v>
                </c:pt>
                <c:pt idx="10621">
                  <c:v>336.29199999999821</c:v>
                </c:pt>
                <c:pt idx="10622">
                  <c:v>336.32119999999821</c:v>
                </c:pt>
                <c:pt idx="10623">
                  <c:v>336.35039999999969</c:v>
                </c:pt>
                <c:pt idx="10624">
                  <c:v>336.38369999999969</c:v>
                </c:pt>
                <c:pt idx="10625">
                  <c:v>336.41699999999821</c:v>
                </c:pt>
                <c:pt idx="10626">
                  <c:v>336.45030000000003</c:v>
                </c:pt>
                <c:pt idx="10627">
                  <c:v>336.47949999999969</c:v>
                </c:pt>
                <c:pt idx="10628">
                  <c:v>336.50869999999969</c:v>
                </c:pt>
                <c:pt idx="10629">
                  <c:v>336.54199999999969</c:v>
                </c:pt>
                <c:pt idx="10630">
                  <c:v>336.57530000000003</c:v>
                </c:pt>
                <c:pt idx="10631">
                  <c:v>336.60449999999997</c:v>
                </c:pt>
                <c:pt idx="10632">
                  <c:v>336.63369999999969</c:v>
                </c:pt>
                <c:pt idx="10633">
                  <c:v>336.66699999999969</c:v>
                </c:pt>
                <c:pt idx="10634">
                  <c:v>336.70030000000003</c:v>
                </c:pt>
                <c:pt idx="10635">
                  <c:v>336.73369999999869</c:v>
                </c:pt>
                <c:pt idx="10636">
                  <c:v>336.76280000000008</c:v>
                </c:pt>
                <c:pt idx="10637">
                  <c:v>336.79199999999821</c:v>
                </c:pt>
                <c:pt idx="10638">
                  <c:v>336.82530000000003</c:v>
                </c:pt>
                <c:pt idx="10639">
                  <c:v>336.8587</c:v>
                </c:pt>
                <c:pt idx="10640">
                  <c:v>336.892</c:v>
                </c:pt>
                <c:pt idx="10641">
                  <c:v>336.92119999999773</c:v>
                </c:pt>
                <c:pt idx="10642">
                  <c:v>336.95030000000003</c:v>
                </c:pt>
                <c:pt idx="10643">
                  <c:v>336.98369999999869</c:v>
                </c:pt>
                <c:pt idx="10644">
                  <c:v>337.017</c:v>
                </c:pt>
                <c:pt idx="10645">
                  <c:v>337.05029999999999</c:v>
                </c:pt>
                <c:pt idx="10646">
                  <c:v>337.0795</c:v>
                </c:pt>
                <c:pt idx="10647">
                  <c:v>337.1087</c:v>
                </c:pt>
                <c:pt idx="10648">
                  <c:v>337.14200000000125</c:v>
                </c:pt>
                <c:pt idx="10649">
                  <c:v>337.17529999999999</c:v>
                </c:pt>
                <c:pt idx="10650">
                  <c:v>337.2045</c:v>
                </c:pt>
                <c:pt idx="10651">
                  <c:v>337.23369999999869</c:v>
                </c:pt>
                <c:pt idx="10652">
                  <c:v>337.267</c:v>
                </c:pt>
                <c:pt idx="10653">
                  <c:v>337.30029999999999</c:v>
                </c:pt>
                <c:pt idx="10654">
                  <c:v>337.33369999999923</c:v>
                </c:pt>
                <c:pt idx="10655">
                  <c:v>337.36279999999999</c:v>
                </c:pt>
                <c:pt idx="10656">
                  <c:v>337.392</c:v>
                </c:pt>
                <c:pt idx="10657">
                  <c:v>337.42529999999869</c:v>
                </c:pt>
                <c:pt idx="10658">
                  <c:v>337.45869999999923</c:v>
                </c:pt>
                <c:pt idx="10659">
                  <c:v>337.49199999999809</c:v>
                </c:pt>
                <c:pt idx="10660">
                  <c:v>337.52119999999815</c:v>
                </c:pt>
                <c:pt idx="10661">
                  <c:v>337.55029999999999</c:v>
                </c:pt>
                <c:pt idx="10662">
                  <c:v>337.58369999999923</c:v>
                </c:pt>
                <c:pt idx="10663">
                  <c:v>337.61700000000002</c:v>
                </c:pt>
                <c:pt idx="10664">
                  <c:v>337.65039999999999</c:v>
                </c:pt>
                <c:pt idx="10665">
                  <c:v>337.67950000000002</c:v>
                </c:pt>
                <c:pt idx="10666">
                  <c:v>337.70869999999923</c:v>
                </c:pt>
                <c:pt idx="10667">
                  <c:v>337.74200000000002</c:v>
                </c:pt>
                <c:pt idx="10668">
                  <c:v>337.77539999999863</c:v>
                </c:pt>
                <c:pt idx="10669">
                  <c:v>337.80450000000002</c:v>
                </c:pt>
                <c:pt idx="10670">
                  <c:v>337.83369999999923</c:v>
                </c:pt>
                <c:pt idx="10671">
                  <c:v>337.86700000000002</c:v>
                </c:pt>
                <c:pt idx="10672">
                  <c:v>337.90039999999863</c:v>
                </c:pt>
                <c:pt idx="10673">
                  <c:v>337.93369999999851</c:v>
                </c:pt>
                <c:pt idx="10674">
                  <c:v>337.96280000000002</c:v>
                </c:pt>
                <c:pt idx="10675">
                  <c:v>337.99199999999809</c:v>
                </c:pt>
                <c:pt idx="10676">
                  <c:v>338.02539999999863</c:v>
                </c:pt>
                <c:pt idx="10677">
                  <c:v>338.05869999999999</c:v>
                </c:pt>
                <c:pt idx="10678">
                  <c:v>338.09199999999845</c:v>
                </c:pt>
                <c:pt idx="10679">
                  <c:v>338.12119999999851</c:v>
                </c:pt>
                <c:pt idx="10680">
                  <c:v>338.15039999999999</c:v>
                </c:pt>
                <c:pt idx="10681">
                  <c:v>338.18369999999999</c:v>
                </c:pt>
                <c:pt idx="10682">
                  <c:v>338.21699999999845</c:v>
                </c:pt>
                <c:pt idx="10683">
                  <c:v>338.25040000000001</c:v>
                </c:pt>
                <c:pt idx="10684">
                  <c:v>338.27949999999993</c:v>
                </c:pt>
                <c:pt idx="10685">
                  <c:v>338.30869999999999</c:v>
                </c:pt>
                <c:pt idx="10686">
                  <c:v>338.34199999999993</c:v>
                </c:pt>
                <c:pt idx="10687">
                  <c:v>338.37540000000001</c:v>
                </c:pt>
                <c:pt idx="10688">
                  <c:v>338.40449999999993</c:v>
                </c:pt>
                <c:pt idx="10689">
                  <c:v>338.43369999999851</c:v>
                </c:pt>
                <c:pt idx="10690">
                  <c:v>338.46699999999845</c:v>
                </c:pt>
                <c:pt idx="10691">
                  <c:v>338.50040000000001</c:v>
                </c:pt>
                <c:pt idx="10692">
                  <c:v>338.53369999999899</c:v>
                </c:pt>
                <c:pt idx="10693">
                  <c:v>338.56279999999964</c:v>
                </c:pt>
                <c:pt idx="10694">
                  <c:v>338.59199999999845</c:v>
                </c:pt>
                <c:pt idx="10695">
                  <c:v>338.62540000000001</c:v>
                </c:pt>
                <c:pt idx="10696">
                  <c:v>338.65870000000001</c:v>
                </c:pt>
                <c:pt idx="10697">
                  <c:v>338.69200000000001</c:v>
                </c:pt>
                <c:pt idx="10698">
                  <c:v>338.72119999999808</c:v>
                </c:pt>
                <c:pt idx="10699">
                  <c:v>338.75040000000001</c:v>
                </c:pt>
                <c:pt idx="10700">
                  <c:v>338.78369999999899</c:v>
                </c:pt>
                <c:pt idx="10701">
                  <c:v>338.81700000000001</c:v>
                </c:pt>
                <c:pt idx="10702">
                  <c:v>338.85039999999969</c:v>
                </c:pt>
                <c:pt idx="10703">
                  <c:v>338.87950000000001</c:v>
                </c:pt>
                <c:pt idx="10704">
                  <c:v>338.90869999999899</c:v>
                </c:pt>
                <c:pt idx="10705">
                  <c:v>338.94200000000001</c:v>
                </c:pt>
                <c:pt idx="10706">
                  <c:v>338.97539999999833</c:v>
                </c:pt>
                <c:pt idx="10707">
                  <c:v>339.00450000000001</c:v>
                </c:pt>
                <c:pt idx="10708">
                  <c:v>339.03369999999899</c:v>
                </c:pt>
                <c:pt idx="10709">
                  <c:v>339.06700000000001</c:v>
                </c:pt>
                <c:pt idx="10710">
                  <c:v>339.10039999999969</c:v>
                </c:pt>
                <c:pt idx="10711">
                  <c:v>339.13369999999969</c:v>
                </c:pt>
                <c:pt idx="10712">
                  <c:v>339.16280000000154</c:v>
                </c:pt>
                <c:pt idx="10713">
                  <c:v>339.19200000000001</c:v>
                </c:pt>
                <c:pt idx="10714">
                  <c:v>339.22539999999833</c:v>
                </c:pt>
                <c:pt idx="10715">
                  <c:v>339.25869999999969</c:v>
                </c:pt>
                <c:pt idx="10716">
                  <c:v>339.29199999999821</c:v>
                </c:pt>
                <c:pt idx="10717">
                  <c:v>339.32119999999821</c:v>
                </c:pt>
                <c:pt idx="10718">
                  <c:v>339.35039999999969</c:v>
                </c:pt>
                <c:pt idx="10719">
                  <c:v>339.38369999999969</c:v>
                </c:pt>
                <c:pt idx="10720">
                  <c:v>339.41699999999821</c:v>
                </c:pt>
                <c:pt idx="10721">
                  <c:v>339.45030000000003</c:v>
                </c:pt>
                <c:pt idx="10722">
                  <c:v>339.47949999999969</c:v>
                </c:pt>
                <c:pt idx="10723">
                  <c:v>339.50869999999969</c:v>
                </c:pt>
                <c:pt idx="10724">
                  <c:v>339.54199999999969</c:v>
                </c:pt>
                <c:pt idx="10725">
                  <c:v>339.57530000000003</c:v>
                </c:pt>
                <c:pt idx="10726">
                  <c:v>339.60449999999997</c:v>
                </c:pt>
                <c:pt idx="10727">
                  <c:v>339.63369999999969</c:v>
                </c:pt>
                <c:pt idx="10728">
                  <c:v>339.66699999999969</c:v>
                </c:pt>
                <c:pt idx="10729">
                  <c:v>339.70030000000003</c:v>
                </c:pt>
                <c:pt idx="10730">
                  <c:v>339.73369999999869</c:v>
                </c:pt>
                <c:pt idx="10731">
                  <c:v>339.76280000000008</c:v>
                </c:pt>
                <c:pt idx="10732">
                  <c:v>339.79199999999821</c:v>
                </c:pt>
                <c:pt idx="10733">
                  <c:v>339.82530000000003</c:v>
                </c:pt>
                <c:pt idx="10734">
                  <c:v>339.8587</c:v>
                </c:pt>
                <c:pt idx="10735">
                  <c:v>339.892</c:v>
                </c:pt>
                <c:pt idx="10736">
                  <c:v>339.92119999999773</c:v>
                </c:pt>
                <c:pt idx="10737">
                  <c:v>339.95030000000003</c:v>
                </c:pt>
                <c:pt idx="10738">
                  <c:v>339.98369999999869</c:v>
                </c:pt>
                <c:pt idx="10739">
                  <c:v>340.017</c:v>
                </c:pt>
                <c:pt idx="10740">
                  <c:v>340.05029999999999</c:v>
                </c:pt>
                <c:pt idx="10741">
                  <c:v>340.0795</c:v>
                </c:pt>
                <c:pt idx="10742">
                  <c:v>340.1087</c:v>
                </c:pt>
                <c:pt idx="10743">
                  <c:v>340.14200000000125</c:v>
                </c:pt>
                <c:pt idx="10744">
                  <c:v>340.17529999999999</c:v>
                </c:pt>
                <c:pt idx="10745">
                  <c:v>340.2045</c:v>
                </c:pt>
                <c:pt idx="10746">
                  <c:v>340.23369999999869</c:v>
                </c:pt>
                <c:pt idx="10747">
                  <c:v>340.267</c:v>
                </c:pt>
                <c:pt idx="10748">
                  <c:v>340.30029999999999</c:v>
                </c:pt>
                <c:pt idx="10749">
                  <c:v>340.33369999999923</c:v>
                </c:pt>
                <c:pt idx="10750">
                  <c:v>340.36279999999999</c:v>
                </c:pt>
                <c:pt idx="10751">
                  <c:v>340.392</c:v>
                </c:pt>
                <c:pt idx="10752">
                  <c:v>340.42529999999869</c:v>
                </c:pt>
                <c:pt idx="10753">
                  <c:v>340.45869999999923</c:v>
                </c:pt>
                <c:pt idx="10754">
                  <c:v>340.49199999999809</c:v>
                </c:pt>
                <c:pt idx="10755">
                  <c:v>340.52119999999815</c:v>
                </c:pt>
                <c:pt idx="10756">
                  <c:v>340.55029999999999</c:v>
                </c:pt>
                <c:pt idx="10757">
                  <c:v>340.58369999999923</c:v>
                </c:pt>
                <c:pt idx="10758">
                  <c:v>340.61700000000002</c:v>
                </c:pt>
                <c:pt idx="10759">
                  <c:v>340.65039999999999</c:v>
                </c:pt>
                <c:pt idx="10760">
                  <c:v>340.67950000000002</c:v>
                </c:pt>
                <c:pt idx="10761">
                  <c:v>340.70869999999923</c:v>
                </c:pt>
                <c:pt idx="10762">
                  <c:v>340.74200000000002</c:v>
                </c:pt>
                <c:pt idx="10763">
                  <c:v>340.77539999999863</c:v>
                </c:pt>
                <c:pt idx="10764">
                  <c:v>340.80450000000002</c:v>
                </c:pt>
                <c:pt idx="10765">
                  <c:v>340.83369999999923</c:v>
                </c:pt>
                <c:pt idx="10766">
                  <c:v>340.86700000000002</c:v>
                </c:pt>
                <c:pt idx="10767">
                  <c:v>340.90039999999863</c:v>
                </c:pt>
                <c:pt idx="10768">
                  <c:v>340.93369999999851</c:v>
                </c:pt>
                <c:pt idx="10769">
                  <c:v>340.96280000000002</c:v>
                </c:pt>
                <c:pt idx="10770">
                  <c:v>340.99199999999809</c:v>
                </c:pt>
                <c:pt idx="10771">
                  <c:v>341.02539999999863</c:v>
                </c:pt>
                <c:pt idx="10772">
                  <c:v>341.05869999999999</c:v>
                </c:pt>
                <c:pt idx="10773">
                  <c:v>341.09199999999845</c:v>
                </c:pt>
                <c:pt idx="10774">
                  <c:v>341.12119999999851</c:v>
                </c:pt>
                <c:pt idx="10775">
                  <c:v>341.15039999999999</c:v>
                </c:pt>
                <c:pt idx="10776">
                  <c:v>341.18369999999999</c:v>
                </c:pt>
                <c:pt idx="10777">
                  <c:v>341.21699999999845</c:v>
                </c:pt>
                <c:pt idx="10778">
                  <c:v>341.25040000000001</c:v>
                </c:pt>
                <c:pt idx="10779">
                  <c:v>341.27949999999993</c:v>
                </c:pt>
                <c:pt idx="10780">
                  <c:v>341.30869999999999</c:v>
                </c:pt>
                <c:pt idx="10781">
                  <c:v>341.34199999999993</c:v>
                </c:pt>
                <c:pt idx="10782">
                  <c:v>341.37540000000001</c:v>
                </c:pt>
                <c:pt idx="10783">
                  <c:v>341.40449999999993</c:v>
                </c:pt>
                <c:pt idx="10784">
                  <c:v>341.43369999999851</c:v>
                </c:pt>
                <c:pt idx="10785">
                  <c:v>341.46699999999845</c:v>
                </c:pt>
                <c:pt idx="10786">
                  <c:v>341.50040000000001</c:v>
                </c:pt>
                <c:pt idx="10787">
                  <c:v>341.53369999999899</c:v>
                </c:pt>
                <c:pt idx="10788">
                  <c:v>341.56279999999964</c:v>
                </c:pt>
                <c:pt idx="10789">
                  <c:v>341.59199999999845</c:v>
                </c:pt>
                <c:pt idx="10790">
                  <c:v>341.62540000000001</c:v>
                </c:pt>
                <c:pt idx="10791">
                  <c:v>341.65870000000001</c:v>
                </c:pt>
                <c:pt idx="10792">
                  <c:v>341.69200000000001</c:v>
                </c:pt>
                <c:pt idx="10793">
                  <c:v>341.72119999999808</c:v>
                </c:pt>
                <c:pt idx="10794">
                  <c:v>341.75040000000001</c:v>
                </c:pt>
                <c:pt idx="10795">
                  <c:v>341.78369999999899</c:v>
                </c:pt>
                <c:pt idx="10796">
                  <c:v>341.81700000000001</c:v>
                </c:pt>
                <c:pt idx="10797">
                  <c:v>341.85039999999969</c:v>
                </c:pt>
                <c:pt idx="10798">
                  <c:v>341.87950000000001</c:v>
                </c:pt>
                <c:pt idx="10799">
                  <c:v>341.90869999999899</c:v>
                </c:pt>
                <c:pt idx="10800">
                  <c:v>341.94200000000001</c:v>
                </c:pt>
                <c:pt idx="10801">
                  <c:v>341.97539999999833</c:v>
                </c:pt>
                <c:pt idx="10802">
                  <c:v>342.00450000000001</c:v>
                </c:pt>
                <c:pt idx="10803">
                  <c:v>342.03369999999899</c:v>
                </c:pt>
                <c:pt idx="10804">
                  <c:v>342.06700000000001</c:v>
                </c:pt>
                <c:pt idx="10805">
                  <c:v>342.10039999999969</c:v>
                </c:pt>
                <c:pt idx="10806">
                  <c:v>342.13369999999969</c:v>
                </c:pt>
                <c:pt idx="10807">
                  <c:v>342.16280000000154</c:v>
                </c:pt>
                <c:pt idx="10808">
                  <c:v>342.19200000000001</c:v>
                </c:pt>
                <c:pt idx="10809">
                  <c:v>342.22539999999833</c:v>
                </c:pt>
                <c:pt idx="10810">
                  <c:v>342.25869999999969</c:v>
                </c:pt>
                <c:pt idx="10811">
                  <c:v>342.29199999999821</c:v>
                </c:pt>
                <c:pt idx="10812">
                  <c:v>342.32119999999821</c:v>
                </c:pt>
                <c:pt idx="10813">
                  <c:v>342.35039999999969</c:v>
                </c:pt>
                <c:pt idx="10814">
                  <c:v>342.38369999999969</c:v>
                </c:pt>
                <c:pt idx="10815">
                  <c:v>342.41699999999821</c:v>
                </c:pt>
                <c:pt idx="10816">
                  <c:v>342.45030000000003</c:v>
                </c:pt>
                <c:pt idx="10817">
                  <c:v>342.47949999999969</c:v>
                </c:pt>
                <c:pt idx="10818">
                  <c:v>342.50869999999969</c:v>
                </c:pt>
                <c:pt idx="10819">
                  <c:v>342.54199999999969</c:v>
                </c:pt>
                <c:pt idx="10820">
                  <c:v>342.57530000000003</c:v>
                </c:pt>
                <c:pt idx="10821">
                  <c:v>342.60449999999997</c:v>
                </c:pt>
                <c:pt idx="10822">
                  <c:v>342.63369999999969</c:v>
                </c:pt>
                <c:pt idx="10823">
                  <c:v>342.66699999999969</c:v>
                </c:pt>
                <c:pt idx="10824">
                  <c:v>342.70030000000003</c:v>
                </c:pt>
                <c:pt idx="10825">
                  <c:v>342.73369999999869</c:v>
                </c:pt>
                <c:pt idx="10826">
                  <c:v>342.76280000000008</c:v>
                </c:pt>
                <c:pt idx="10827">
                  <c:v>342.79199999999821</c:v>
                </c:pt>
                <c:pt idx="10828">
                  <c:v>342.82530000000003</c:v>
                </c:pt>
                <c:pt idx="10829">
                  <c:v>342.8587</c:v>
                </c:pt>
                <c:pt idx="10830">
                  <c:v>342.892</c:v>
                </c:pt>
                <c:pt idx="10831">
                  <c:v>342.92119999999773</c:v>
                </c:pt>
                <c:pt idx="10832">
                  <c:v>342.95030000000003</c:v>
                </c:pt>
                <c:pt idx="10833">
                  <c:v>342.98369999999869</c:v>
                </c:pt>
                <c:pt idx="10834">
                  <c:v>343.017</c:v>
                </c:pt>
                <c:pt idx="10835">
                  <c:v>343.05029999999999</c:v>
                </c:pt>
                <c:pt idx="10836">
                  <c:v>343.0795</c:v>
                </c:pt>
                <c:pt idx="10837">
                  <c:v>343.1087</c:v>
                </c:pt>
                <c:pt idx="10838">
                  <c:v>343.14200000000125</c:v>
                </c:pt>
                <c:pt idx="10839">
                  <c:v>343.17529999999999</c:v>
                </c:pt>
                <c:pt idx="10840">
                  <c:v>343.2045</c:v>
                </c:pt>
                <c:pt idx="10841">
                  <c:v>343.23369999999869</c:v>
                </c:pt>
                <c:pt idx="10842">
                  <c:v>343.267</c:v>
                </c:pt>
                <c:pt idx="10843">
                  <c:v>343.30029999999999</c:v>
                </c:pt>
                <c:pt idx="10844">
                  <c:v>343.33369999999923</c:v>
                </c:pt>
                <c:pt idx="10845">
                  <c:v>343.36279999999999</c:v>
                </c:pt>
                <c:pt idx="10846">
                  <c:v>343.392</c:v>
                </c:pt>
                <c:pt idx="10847">
                  <c:v>343.42529999999869</c:v>
                </c:pt>
                <c:pt idx="10848">
                  <c:v>343.45869999999923</c:v>
                </c:pt>
                <c:pt idx="10849">
                  <c:v>343.49199999999809</c:v>
                </c:pt>
                <c:pt idx="10850">
                  <c:v>343.52119999999815</c:v>
                </c:pt>
                <c:pt idx="10851">
                  <c:v>343.55029999999999</c:v>
                </c:pt>
                <c:pt idx="10852">
                  <c:v>343.58369999999923</c:v>
                </c:pt>
                <c:pt idx="10853">
                  <c:v>343.61700000000002</c:v>
                </c:pt>
                <c:pt idx="10854">
                  <c:v>343.65039999999999</c:v>
                </c:pt>
                <c:pt idx="10855">
                  <c:v>343.67950000000002</c:v>
                </c:pt>
                <c:pt idx="10856">
                  <c:v>343.70869999999923</c:v>
                </c:pt>
                <c:pt idx="10857">
                  <c:v>343.74200000000002</c:v>
                </c:pt>
                <c:pt idx="10858">
                  <c:v>343.77539999999863</c:v>
                </c:pt>
                <c:pt idx="10859">
                  <c:v>343.80450000000002</c:v>
                </c:pt>
                <c:pt idx="10860">
                  <c:v>343.83369999999923</c:v>
                </c:pt>
                <c:pt idx="10861">
                  <c:v>343.86700000000002</c:v>
                </c:pt>
                <c:pt idx="10862">
                  <c:v>343.90039999999863</c:v>
                </c:pt>
                <c:pt idx="10863">
                  <c:v>343.93369999999851</c:v>
                </c:pt>
                <c:pt idx="10864">
                  <c:v>343.96280000000002</c:v>
                </c:pt>
                <c:pt idx="10865">
                  <c:v>343.99199999999809</c:v>
                </c:pt>
                <c:pt idx="10866">
                  <c:v>344.02539999999863</c:v>
                </c:pt>
                <c:pt idx="10867">
                  <c:v>344.05869999999999</c:v>
                </c:pt>
                <c:pt idx="10868">
                  <c:v>344.09199999999845</c:v>
                </c:pt>
                <c:pt idx="10869">
                  <c:v>344.12119999999851</c:v>
                </c:pt>
                <c:pt idx="10870">
                  <c:v>344.15039999999999</c:v>
                </c:pt>
                <c:pt idx="10871">
                  <c:v>344.18369999999999</c:v>
                </c:pt>
                <c:pt idx="10872">
                  <c:v>344.21699999999845</c:v>
                </c:pt>
                <c:pt idx="10873">
                  <c:v>344.25040000000001</c:v>
                </c:pt>
                <c:pt idx="10874">
                  <c:v>344.27949999999993</c:v>
                </c:pt>
                <c:pt idx="10875">
                  <c:v>344.30869999999999</c:v>
                </c:pt>
                <c:pt idx="10876">
                  <c:v>344.34199999999993</c:v>
                </c:pt>
                <c:pt idx="10877">
                  <c:v>344.37540000000001</c:v>
                </c:pt>
                <c:pt idx="10878">
                  <c:v>344.40449999999993</c:v>
                </c:pt>
                <c:pt idx="10879">
                  <c:v>344.43369999999851</c:v>
                </c:pt>
                <c:pt idx="10880">
                  <c:v>344.46699999999845</c:v>
                </c:pt>
                <c:pt idx="10881">
                  <c:v>344.50040000000001</c:v>
                </c:pt>
                <c:pt idx="10882">
                  <c:v>344.53369999999899</c:v>
                </c:pt>
                <c:pt idx="10883">
                  <c:v>344.56279999999964</c:v>
                </c:pt>
                <c:pt idx="10884">
                  <c:v>344.59199999999845</c:v>
                </c:pt>
                <c:pt idx="10885">
                  <c:v>344.62540000000001</c:v>
                </c:pt>
                <c:pt idx="10886">
                  <c:v>344.65870000000001</c:v>
                </c:pt>
                <c:pt idx="10887">
                  <c:v>344.69200000000001</c:v>
                </c:pt>
                <c:pt idx="10888">
                  <c:v>344.72119999999808</c:v>
                </c:pt>
                <c:pt idx="10889">
                  <c:v>344.75040000000001</c:v>
                </c:pt>
                <c:pt idx="10890">
                  <c:v>344.78369999999899</c:v>
                </c:pt>
                <c:pt idx="10891">
                  <c:v>344.81700000000001</c:v>
                </c:pt>
                <c:pt idx="10892">
                  <c:v>344.85039999999969</c:v>
                </c:pt>
                <c:pt idx="10893">
                  <c:v>344.87950000000001</c:v>
                </c:pt>
                <c:pt idx="10894">
                  <c:v>344.90869999999899</c:v>
                </c:pt>
                <c:pt idx="10895">
                  <c:v>344.94200000000001</c:v>
                </c:pt>
                <c:pt idx="10896">
                  <c:v>344.97539999999833</c:v>
                </c:pt>
                <c:pt idx="10897">
                  <c:v>345.00450000000001</c:v>
                </c:pt>
                <c:pt idx="10898">
                  <c:v>345.03369999999899</c:v>
                </c:pt>
                <c:pt idx="10899">
                  <c:v>345.06700000000001</c:v>
                </c:pt>
                <c:pt idx="10900">
                  <c:v>345.10039999999969</c:v>
                </c:pt>
                <c:pt idx="10901">
                  <c:v>345.13369999999969</c:v>
                </c:pt>
                <c:pt idx="10902">
                  <c:v>345.16280000000154</c:v>
                </c:pt>
                <c:pt idx="10903">
                  <c:v>345.19200000000001</c:v>
                </c:pt>
                <c:pt idx="10904">
                  <c:v>345.22539999999833</c:v>
                </c:pt>
                <c:pt idx="10905">
                  <c:v>345.25869999999969</c:v>
                </c:pt>
                <c:pt idx="10906">
                  <c:v>345.29199999999821</c:v>
                </c:pt>
                <c:pt idx="10907">
                  <c:v>345.32119999999821</c:v>
                </c:pt>
                <c:pt idx="10908">
                  <c:v>345.35039999999969</c:v>
                </c:pt>
                <c:pt idx="10909">
                  <c:v>345.38369999999969</c:v>
                </c:pt>
                <c:pt idx="10910">
                  <c:v>345.41699999999821</c:v>
                </c:pt>
                <c:pt idx="10911">
                  <c:v>345.45030000000003</c:v>
                </c:pt>
                <c:pt idx="10912">
                  <c:v>345.47949999999969</c:v>
                </c:pt>
                <c:pt idx="10913">
                  <c:v>345.50869999999969</c:v>
                </c:pt>
                <c:pt idx="10914">
                  <c:v>345.54199999999969</c:v>
                </c:pt>
                <c:pt idx="10915">
                  <c:v>345.57530000000003</c:v>
                </c:pt>
                <c:pt idx="10916">
                  <c:v>345.60449999999997</c:v>
                </c:pt>
                <c:pt idx="10917">
                  <c:v>345.63369999999969</c:v>
                </c:pt>
                <c:pt idx="10918">
                  <c:v>345.66699999999969</c:v>
                </c:pt>
                <c:pt idx="10919">
                  <c:v>345.70030000000003</c:v>
                </c:pt>
                <c:pt idx="10920">
                  <c:v>345.73369999999869</c:v>
                </c:pt>
                <c:pt idx="10921">
                  <c:v>345.76280000000008</c:v>
                </c:pt>
                <c:pt idx="10922">
                  <c:v>345.79199999999821</c:v>
                </c:pt>
                <c:pt idx="10923">
                  <c:v>345.82530000000003</c:v>
                </c:pt>
                <c:pt idx="10924">
                  <c:v>345.8587</c:v>
                </c:pt>
                <c:pt idx="10925">
                  <c:v>345.892</c:v>
                </c:pt>
                <c:pt idx="10926">
                  <c:v>345.92119999999773</c:v>
                </c:pt>
                <c:pt idx="10927">
                  <c:v>345.95030000000003</c:v>
                </c:pt>
                <c:pt idx="10928">
                  <c:v>345.98369999999869</c:v>
                </c:pt>
                <c:pt idx="10929">
                  <c:v>346.017</c:v>
                </c:pt>
                <c:pt idx="10930">
                  <c:v>346.05029999999999</c:v>
                </c:pt>
                <c:pt idx="10931">
                  <c:v>346.0795</c:v>
                </c:pt>
                <c:pt idx="10932">
                  <c:v>346.1087</c:v>
                </c:pt>
                <c:pt idx="10933">
                  <c:v>346.14200000000125</c:v>
                </c:pt>
                <c:pt idx="10934">
                  <c:v>346.17529999999999</c:v>
                </c:pt>
                <c:pt idx="10935">
                  <c:v>346.2045</c:v>
                </c:pt>
                <c:pt idx="10936">
                  <c:v>346.23369999999869</c:v>
                </c:pt>
                <c:pt idx="10937">
                  <c:v>346.267</c:v>
                </c:pt>
                <c:pt idx="10938">
                  <c:v>346.30029999999999</c:v>
                </c:pt>
                <c:pt idx="10939">
                  <c:v>346.33369999999923</c:v>
                </c:pt>
                <c:pt idx="10940">
                  <c:v>346.36279999999999</c:v>
                </c:pt>
                <c:pt idx="10941">
                  <c:v>346.392</c:v>
                </c:pt>
                <c:pt idx="10942">
                  <c:v>346.42529999999869</c:v>
                </c:pt>
                <c:pt idx="10943">
                  <c:v>346.45869999999923</c:v>
                </c:pt>
                <c:pt idx="10944">
                  <c:v>346.49199999999809</c:v>
                </c:pt>
                <c:pt idx="10945">
                  <c:v>346.52119999999815</c:v>
                </c:pt>
                <c:pt idx="10946">
                  <c:v>346.55029999999999</c:v>
                </c:pt>
                <c:pt idx="10947">
                  <c:v>346.58369999999923</c:v>
                </c:pt>
                <c:pt idx="10948">
                  <c:v>346.61700000000002</c:v>
                </c:pt>
                <c:pt idx="10949">
                  <c:v>346.65039999999999</c:v>
                </c:pt>
                <c:pt idx="10950">
                  <c:v>346.67950000000002</c:v>
                </c:pt>
                <c:pt idx="10951">
                  <c:v>346.70869999999923</c:v>
                </c:pt>
                <c:pt idx="10952">
                  <c:v>346.74200000000002</c:v>
                </c:pt>
                <c:pt idx="10953">
                  <c:v>346.77539999999863</c:v>
                </c:pt>
                <c:pt idx="10954">
                  <c:v>346.80450000000002</c:v>
                </c:pt>
                <c:pt idx="10955">
                  <c:v>346.83369999999923</c:v>
                </c:pt>
                <c:pt idx="10956">
                  <c:v>346.86700000000002</c:v>
                </c:pt>
                <c:pt idx="10957">
                  <c:v>346.90039999999863</c:v>
                </c:pt>
                <c:pt idx="10958">
                  <c:v>346.93369999999851</c:v>
                </c:pt>
                <c:pt idx="10959">
                  <c:v>346.96280000000002</c:v>
                </c:pt>
                <c:pt idx="10960">
                  <c:v>346.99199999999809</c:v>
                </c:pt>
                <c:pt idx="10961">
                  <c:v>347.02539999999863</c:v>
                </c:pt>
                <c:pt idx="10962">
                  <c:v>347.05869999999999</c:v>
                </c:pt>
                <c:pt idx="10963">
                  <c:v>347.09199999999845</c:v>
                </c:pt>
                <c:pt idx="10964">
                  <c:v>347.12119999999851</c:v>
                </c:pt>
                <c:pt idx="10965">
                  <c:v>347.15039999999999</c:v>
                </c:pt>
                <c:pt idx="10966">
                  <c:v>347.18369999999999</c:v>
                </c:pt>
                <c:pt idx="10967">
                  <c:v>347.21699999999845</c:v>
                </c:pt>
                <c:pt idx="10968">
                  <c:v>347.25040000000001</c:v>
                </c:pt>
                <c:pt idx="10969">
                  <c:v>347.27949999999993</c:v>
                </c:pt>
                <c:pt idx="10970">
                  <c:v>347.30869999999999</c:v>
                </c:pt>
                <c:pt idx="10971">
                  <c:v>347.34199999999993</c:v>
                </c:pt>
                <c:pt idx="10972">
                  <c:v>347.37540000000001</c:v>
                </c:pt>
                <c:pt idx="10973">
                  <c:v>347.40449999999993</c:v>
                </c:pt>
                <c:pt idx="10974">
                  <c:v>347.43369999999851</c:v>
                </c:pt>
                <c:pt idx="10975">
                  <c:v>347.46699999999845</c:v>
                </c:pt>
                <c:pt idx="10976">
                  <c:v>347.50040000000001</c:v>
                </c:pt>
                <c:pt idx="10977">
                  <c:v>347.53369999999899</c:v>
                </c:pt>
                <c:pt idx="10978">
                  <c:v>347.56279999999964</c:v>
                </c:pt>
                <c:pt idx="10979">
                  <c:v>347.59199999999845</c:v>
                </c:pt>
                <c:pt idx="10980">
                  <c:v>347.62540000000001</c:v>
                </c:pt>
                <c:pt idx="10981">
                  <c:v>347.65870000000001</c:v>
                </c:pt>
                <c:pt idx="10982">
                  <c:v>347.69200000000001</c:v>
                </c:pt>
                <c:pt idx="10983">
                  <c:v>347.72119999999808</c:v>
                </c:pt>
                <c:pt idx="10984">
                  <c:v>347.75040000000001</c:v>
                </c:pt>
                <c:pt idx="10985">
                  <c:v>347.78369999999899</c:v>
                </c:pt>
                <c:pt idx="10986">
                  <c:v>347.81700000000001</c:v>
                </c:pt>
                <c:pt idx="10987">
                  <c:v>347.85039999999969</c:v>
                </c:pt>
                <c:pt idx="10988">
                  <c:v>347.87950000000001</c:v>
                </c:pt>
                <c:pt idx="10989">
                  <c:v>347.90869999999899</c:v>
                </c:pt>
                <c:pt idx="10990">
                  <c:v>347.94200000000001</c:v>
                </c:pt>
                <c:pt idx="10991">
                  <c:v>347.97539999999833</c:v>
                </c:pt>
                <c:pt idx="10992">
                  <c:v>348.00450000000001</c:v>
                </c:pt>
                <c:pt idx="10993">
                  <c:v>348.03369999999899</c:v>
                </c:pt>
                <c:pt idx="10994">
                  <c:v>348.06700000000001</c:v>
                </c:pt>
                <c:pt idx="10995">
                  <c:v>348.10039999999969</c:v>
                </c:pt>
                <c:pt idx="10996">
                  <c:v>348.13369999999969</c:v>
                </c:pt>
                <c:pt idx="10997">
                  <c:v>348.16280000000154</c:v>
                </c:pt>
                <c:pt idx="10998">
                  <c:v>348.19200000000001</c:v>
                </c:pt>
                <c:pt idx="10999">
                  <c:v>348.22539999999833</c:v>
                </c:pt>
                <c:pt idx="11000">
                  <c:v>348.25869999999969</c:v>
                </c:pt>
                <c:pt idx="11001">
                  <c:v>348.29199999999821</c:v>
                </c:pt>
                <c:pt idx="11002">
                  <c:v>348.32119999999821</c:v>
                </c:pt>
                <c:pt idx="11003">
                  <c:v>348.35039999999969</c:v>
                </c:pt>
                <c:pt idx="11004">
                  <c:v>348.38369999999969</c:v>
                </c:pt>
                <c:pt idx="11005">
                  <c:v>348.41699999999821</c:v>
                </c:pt>
                <c:pt idx="11006">
                  <c:v>348.45030000000003</c:v>
                </c:pt>
                <c:pt idx="11007">
                  <c:v>348.47949999999969</c:v>
                </c:pt>
                <c:pt idx="11008">
                  <c:v>348.50869999999969</c:v>
                </c:pt>
                <c:pt idx="11009">
                  <c:v>348.54199999999969</c:v>
                </c:pt>
                <c:pt idx="11010">
                  <c:v>348.57530000000003</c:v>
                </c:pt>
                <c:pt idx="11011">
                  <c:v>348.60449999999997</c:v>
                </c:pt>
                <c:pt idx="11012">
                  <c:v>348.63369999999969</c:v>
                </c:pt>
                <c:pt idx="11013">
                  <c:v>348.66699999999969</c:v>
                </c:pt>
                <c:pt idx="11014">
                  <c:v>348.70030000000003</c:v>
                </c:pt>
                <c:pt idx="11015">
                  <c:v>348.73369999999869</c:v>
                </c:pt>
                <c:pt idx="11016">
                  <c:v>348.76280000000008</c:v>
                </c:pt>
                <c:pt idx="11017">
                  <c:v>348.79199999999821</c:v>
                </c:pt>
                <c:pt idx="11018">
                  <c:v>348.82530000000003</c:v>
                </c:pt>
                <c:pt idx="11019">
                  <c:v>348.8587</c:v>
                </c:pt>
                <c:pt idx="11020">
                  <c:v>348.892</c:v>
                </c:pt>
                <c:pt idx="11021">
                  <c:v>348.92119999999773</c:v>
                </c:pt>
                <c:pt idx="11022">
                  <c:v>348.95030000000003</c:v>
                </c:pt>
                <c:pt idx="11023">
                  <c:v>348.98369999999869</c:v>
                </c:pt>
                <c:pt idx="11024">
                  <c:v>349.017</c:v>
                </c:pt>
                <c:pt idx="11025">
                  <c:v>349.05029999999999</c:v>
                </c:pt>
                <c:pt idx="11026">
                  <c:v>349.0795</c:v>
                </c:pt>
                <c:pt idx="11027">
                  <c:v>349.1087</c:v>
                </c:pt>
                <c:pt idx="11028">
                  <c:v>349.14200000000125</c:v>
                </c:pt>
                <c:pt idx="11029">
                  <c:v>349.17529999999999</c:v>
                </c:pt>
                <c:pt idx="11030">
                  <c:v>349.2045</c:v>
                </c:pt>
                <c:pt idx="11031">
                  <c:v>349.23369999999869</c:v>
                </c:pt>
                <c:pt idx="11032">
                  <c:v>349.267</c:v>
                </c:pt>
                <c:pt idx="11033">
                  <c:v>349.30029999999999</c:v>
                </c:pt>
                <c:pt idx="11034">
                  <c:v>349.33369999999923</c:v>
                </c:pt>
                <c:pt idx="11035">
                  <c:v>349.36279999999999</c:v>
                </c:pt>
                <c:pt idx="11036">
                  <c:v>349.392</c:v>
                </c:pt>
                <c:pt idx="11037">
                  <c:v>349.42529999999869</c:v>
                </c:pt>
                <c:pt idx="11038">
                  <c:v>349.45869999999923</c:v>
                </c:pt>
                <c:pt idx="11039">
                  <c:v>349.49199999999809</c:v>
                </c:pt>
                <c:pt idx="11040">
                  <c:v>349.52119999999815</c:v>
                </c:pt>
                <c:pt idx="11041">
                  <c:v>349.55029999999999</c:v>
                </c:pt>
                <c:pt idx="11042">
                  <c:v>349.58369999999923</c:v>
                </c:pt>
                <c:pt idx="11043">
                  <c:v>349.61700000000002</c:v>
                </c:pt>
                <c:pt idx="11044">
                  <c:v>349.65039999999999</c:v>
                </c:pt>
                <c:pt idx="11045">
                  <c:v>349.67950000000002</c:v>
                </c:pt>
                <c:pt idx="11046">
                  <c:v>349.70869999999923</c:v>
                </c:pt>
                <c:pt idx="11047">
                  <c:v>349.74200000000002</c:v>
                </c:pt>
                <c:pt idx="11048">
                  <c:v>349.77539999999863</c:v>
                </c:pt>
                <c:pt idx="11049">
                  <c:v>349.80450000000002</c:v>
                </c:pt>
                <c:pt idx="11050">
                  <c:v>349.83369999999923</c:v>
                </c:pt>
                <c:pt idx="11051">
                  <c:v>349.86700000000002</c:v>
                </c:pt>
                <c:pt idx="11052">
                  <c:v>349.90039999999863</c:v>
                </c:pt>
                <c:pt idx="11053">
                  <c:v>349.93369999999851</c:v>
                </c:pt>
                <c:pt idx="11054">
                  <c:v>349.96280000000002</c:v>
                </c:pt>
                <c:pt idx="11055">
                  <c:v>349.99199999999809</c:v>
                </c:pt>
                <c:pt idx="11056">
                  <c:v>350.02539999999863</c:v>
                </c:pt>
                <c:pt idx="11057">
                  <c:v>350.05869999999999</c:v>
                </c:pt>
                <c:pt idx="11058">
                  <c:v>350.09199999999845</c:v>
                </c:pt>
                <c:pt idx="11059">
                  <c:v>350.12119999999851</c:v>
                </c:pt>
                <c:pt idx="11060">
                  <c:v>350.15039999999999</c:v>
                </c:pt>
                <c:pt idx="11061">
                  <c:v>350.18369999999999</c:v>
                </c:pt>
                <c:pt idx="11062">
                  <c:v>350.21699999999845</c:v>
                </c:pt>
                <c:pt idx="11063">
                  <c:v>350.25040000000001</c:v>
                </c:pt>
                <c:pt idx="11064">
                  <c:v>350.27949999999993</c:v>
                </c:pt>
                <c:pt idx="11065">
                  <c:v>350.30869999999999</c:v>
                </c:pt>
                <c:pt idx="11066">
                  <c:v>350.34199999999993</c:v>
                </c:pt>
                <c:pt idx="11067">
                  <c:v>350.37540000000001</c:v>
                </c:pt>
                <c:pt idx="11068">
                  <c:v>350.40449999999993</c:v>
                </c:pt>
                <c:pt idx="11069">
                  <c:v>350.43369999999851</c:v>
                </c:pt>
                <c:pt idx="11070">
                  <c:v>350.46699999999845</c:v>
                </c:pt>
                <c:pt idx="11071">
                  <c:v>350.50040000000001</c:v>
                </c:pt>
                <c:pt idx="11072">
                  <c:v>350.53369999999899</c:v>
                </c:pt>
                <c:pt idx="11073">
                  <c:v>350.56279999999964</c:v>
                </c:pt>
                <c:pt idx="11074">
                  <c:v>350.59199999999845</c:v>
                </c:pt>
                <c:pt idx="11075">
                  <c:v>350.62540000000001</c:v>
                </c:pt>
                <c:pt idx="11076">
                  <c:v>350.65870000000001</c:v>
                </c:pt>
                <c:pt idx="11077">
                  <c:v>350.69200000000001</c:v>
                </c:pt>
                <c:pt idx="11078">
                  <c:v>350.72119999999808</c:v>
                </c:pt>
                <c:pt idx="11079">
                  <c:v>350.75040000000001</c:v>
                </c:pt>
                <c:pt idx="11080">
                  <c:v>350.78369999999899</c:v>
                </c:pt>
                <c:pt idx="11081">
                  <c:v>350.81700000000001</c:v>
                </c:pt>
                <c:pt idx="11082">
                  <c:v>350.85039999999969</c:v>
                </c:pt>
                <c:pt idx="11083">
                  <c:v>350.87950000000001</c:v>
                </c:pt>
                <c:pt idx="11084">
                  <c:v>350.90869999999899</c:v>
                </c:pt>
                <c:pt idx="11085">
                  <c:v>350.94200000000001</c:v>
                </c:pt>
                <c:pt idx="11086">
                  <c:v>350.97539999999833</c:v>
                </c:pt>
                <c:pt idx="11087">
                  <c:v>351.00450000000001</c:v>
                </c:pt>
                <c:pt idx="11088">
                  <c:v>351.03369999999899</c:v>
                </c:pt>
                <c:pt idx="11089">
                  <c:v>351.06700000000001</c:v>
                </c:pt>
                <c:pt idx="11090">
                  <c:v>351.10039999999969</c:v>
                </c:pt>
                <c:pt idx="11091">
                  <c:v>351.13369999999969</c:v>
                </c:pt>
                <c:pt idx="11092">
                  <c:v>351.16280000000154</c:v>
                </c:pt>
                <c:pt idx="11093">
                  <c:v>351.19200000000001</c:v>
                </c:pt>
                <c:pt idx="11094">
                  <c:v>351.22539999999833</c:v>
                </c:pt>
                <c:pt idx="11095">
                  <c:v>351.25869999999969</c:v>
                </c:pt>
                <c:pt idx="11096">
                  <c:v>351.29199999999821</c:v>
                </c:pt>
                <c:pt idx="11097">
                  <c:v>351.32119999999821</c:v>
                </c:pt>
                <c:pt idx="11098">
                  <c:v>351.35039999999969</c:v>
                </c:pt>
                <c:pt idx="11099">
                  <c:v>351.38369999999969</c:v>
                </c:pt>
                <c:pt idx="11100">
                  <c:v>351.41699999999821</c:v>
                </c:pt>
                <c:pt idx="11101">
                  <c:v>351.45030000000003</c:v>
                </c:pt>
                <c:pt idx="11102">
                  <c:v>351.47949999999969</c:v>
                </c:pt>
                <c:pt idx="11103">
                  <c:v>351.50869999999969</c:v>
                </c:pt>
                <c:pt idx="11104">
                  <c:v>351.54199999999969</c:v>
                </c:pt>
                <c:pt idx="11105">
                  <c:v>351.57530000000003</c:v>
                </c:pt>
                <c:pt idx="11106">
                  <c:v>351.60449999999997</c:v>
                </c:pt>
                <c:pt idx="11107">
                  <c:v>351.63369999999969</c:v>
                </c:pt>
                <c:pt idx="11108">
                  <c:v>351.66699999999969</c:v>
                </c:pt>
                <c:pt idx="11109">
                  <c:v>351.70030000000003</c:v>
                </c:pt>
                <c:pt idx="11110">
                  <c:v>351.73369999999869</c:v>
                </c:pt>
                <c:pt idx="11111">
                  <c:v>351.76280000000008</c:v>
                </c:pt>
                <c:pt idx="11112">
                  <c:v>351.79199999999821</c:v>
                </c:pt>
                <c:pt idx="11113">
                  <c:v>351.82530000000003</c:v>
                </c:pt>
                <c:pt idx="11114">
                  <c:v>351.8587</c:v>
                </c:pt>
                <c:pt idx="11115">
                  <c:v>351.892</c:v>
                </c:pt>
                <c:pt idx="11116">
                  <c:v>351.92119999999773</c:v>
                </c:pt>
                <c:pt idx="11117">
                  <c:v>351.95030000000003</c:v>
                </c:pt>
                <c:pt idx="11118">
                  <c:v>351.98369999999869</c:v>
                </c:pt>
                <c:pt idx="11119">
                  <c:v>352.017</c:v>
                </c:pt>
                <c:pt idx="11120">
                  <c:v>352.05029999999999</c:v>
                </c:pt>
                <c:pt idx="11121">
                  <c:v>352.0795</c:v>
                </c:pt>
                <c:pt idx="11122">
                  <c:v>352.1087</c:v>
                </c:pt>
                <c:pt idx="11123">
                  <c:v>352.14200000000125</c:v>
                </c:pt>
                <c:pt idx="11124">
                  <c:v>352.17529999999999</c:v>
                </c:pt>
                <c:pt idx="11125">
                  <c:v>352.2045</c:v>
                </c:pt>
                <c:pt idx="11126">
                  <c:v>352.23369999999869</c:v>
                </c:pt>
                <c:pt idx="11127">
                  <c:v>352.267</c:v>
                </c:pt>
                <c:pt idx="11128">
                  <c:v>352.30029999999999</c:v>
                </c:pt>
                <c:pt idx="11129">
                  <c:v>352.33369999999923</c:v>
                </c:pt>
                <c:pt idx="11130">
                  <c:v>352.36279999999999</c:v>
                </c:pt>
                <c:pt idx="11131">
                  <c:v>352.392</c:v>
                </c:pt>
                <c:pt idx="11132">
                  <c:v>352.42529999999869</c:v>
                </c:pt>
                <c:pt idx="11133">
                  <c:v>352.45869999999923</c:v>
                </c:pt>
                <c:pt idx="11134">
                  <c:v>352.49199999999809</c:v>
                </c:pt>
                <c:pt idx="11135">
                  <c:v>352.52119999999815</c:v>
                </c:pt>
                <c:pt idx="11136">
                  <c:v>352.55029999999999</c:v>
                </c:pt>
                <c:pt idx="11137">
                  <c:v>352.58369999999923</c:v>
                </c:pt>
                <c:pt idx="11138">
                  <c:v>352.61700000000002</c:v>
                </c:pt>
                <c:pt idx="11139">
                  <c:v>352.65039999999999</c:v>
                </c:pt>
                <c:pt idx="11140">
                  <c:v>352.67950000000002</c:v>
                </c:pt>
                <c:pt idx="11141">
                  <c:v>352.70869999999923</c:v>
                </c:pt>
                <c:pt idx="11142">
                  <c:v>352.74200000000002</c:v>
                </c:pt>
                <c:pt idx="11143">
                  <c:v>352.77539999999863</c:v>
                </c:pt>
                <c:pt idx="11144">
                  <c:v>352.80450000000002</c:v>
                </c:pt>
                <c:pt idx="11145">
                  <c:v>352.83369999999923</c:v>
                </c:pt>
                <c:pt idx="11146">
                  <c:v>352.86700000000002</c:v>
                </c:pt>
                <c:pt idx="11147">
                  <c:v>352.90039999999863</c:v>
                </c:pt>
                <c:pt idx="11148">
                  <c:v>352.93369999999851</c:v>
                </c:pt>
                <c:pt idx="11149">
                  <c:v>352.96280000000002</c:v>
                </c:pt>
                <c:pt idx="11150">
                  <c:v>352.99199999999809</c:v>
                </c:pt>
                <c:pt idx="11151">
                  <c:v>353.02539999999863</c:v>
                </c:pt>
                <c:pt idx="11152">
                  <c:v>353.05869999999999</c:v>
                </c:pt>
                <c:pt idx="11153">
                  <c:v>353.09199999999845</c:v>
                </c:pt>
                <c:pt idx="11154">
                  <c:v>353.12119999999851</c:v>
                </c:pt>
                <c:pt idx="11155">
                  <c:v>353.15039999999999</c:v>
                </c:pt>
                <c:pt idx="11156">
                  <c:v>353.18369999999999</c:v>
                </c:pt>
                <c:pt idx="11157">
                  <c:v>353.21699999999845</c:v>
                </c:pt>
                <c:pt idx="11158">
                  <c:v>353.25040000000001</c:v>
                </c:pt>
                <c:pt idx="11159">
                  <c:v>353.27949999999993</c:v>
                </c:pt>
                <c:pt idx="11160">
                  <c:v>353.30869999999999</c:v>
                </c:pt>
                <c:pt idx="11161">
                  <c:v>353.34199999999993</c:v>
                </c:pt>
                <c:pt idx="11162">
                  <c:v>353.37540000000001</c:v>
                </c:pt>
                <c:pt idx="11163">
                  <c:v>353.40449999999993</c:v>
                </c:pt>
                <c:pt idx="11164">
                  <c:v>353.43369999999851</c:v>
                </c:pt>
                <c:pt idx="11165">
                  <c:v>353.46699999999845</c:v>
                </c:pt>
                <c:pt idx="11166">
                  <c:v>353.50040000000001</c:v>
                </c:pt>
                <c:pt idx="11167">
                  <c:v>353.53369999999899</c:v>
                </c:pt>
                <c:pt idx="11168">
                  <c:v>353.56279999999964</c:v>
                </c:pt>
                <c:pt idx="11169">
                  <c:v>353.59199999999845</c:v>
                </c:pt>
                <c:pt idx="11170">
                  <c:v>353.62540000000001</c:v>
                </c:pt>
                <c:pt idx="11171">
                  <c:v>353.65870000000001</c:v>
                </c:pt>
                <c:pt idx="11172">
                  <c:v>353.69200000000001</c:v>
                </c:pt>
                <c:pt idx="11173">
                  <c:v>353.72119999999808</c:v>
                </c:pt>
                <c:pt idx="11174">
                  <c:v>353.75040000000001</c:v>
                </c:pt>
                <c:pt idx="11175">
                  <c:v>353.78369999999899</c:v>
                </c:pt>
                <c:pt idx="11176">
                  <c:v>353.81700000000001</c:v>
                </c:pt>
                <c:pt idx="11177">
                  <c:v>353.85039999999969</c:v>
                </c:pt>
                <c:pt idx="11178">
                  <c:v>353.87950000000001</c:v>
                </c:pt>
                <c:pt idx="11179">
                  <c:v>353.90869999999899</c:v>
                </c:pt>
                <c:pt idx="11180">
                  <c:v>353.94200000000001</c:v>
                </c:pt>
                <c:pt idx="11181">
                  <c:v>353.97539999999833</c:v>
                </c:pt>
                <c:pt idx="11182">
                  <c:v>354.00450000000001</c:v>
                </c:pt>
                <c:pt idx="11183">
                  <c:v>354.03369999999899</c:v>
                </c:pt>
                <c:pt idx="11184">
                  <c:v>354.06700000000001</c:v>
                </c:pt>
                <c:pt idx="11185">
                  <c:v>354.10039999999969</c:v>
                </c:pt>
                <c:pt idx="11186">
                  <c:v>354.13369999999969</c:v>
                </c:pt>
                <c:pt idx="11187">
                  <c:v>354.16280000000154</c:v>
                </c:pt>
                <c:pt idx="11188">
                  <c:v>354.19200000000001</c:v>
                </c:pt>
                <c:pt idx="11189">
                  <c:v>354.22539999999833</c:v>
                </c:pt>
                <c:pt idx="11190">
                  <c:v>354.25869999999969</c:v>
                </c:pt>
                <c:pt idx="11191">
                  <c:v>354.29199999999821</c:v>
                </c:pt>
                <c:pt idx="11192">
                  <c:v>354.32119999999821</c:v>
                </c:pt>
                <c:pt idx="11193">
                  <c:v>354.35039999999969</c:v>
                </c:pt>
                <c:pt idx="11194">
                  <c:v>354.38369999999969</c:v>
                </c:pt>
                <c:pt idx="11195">
                  <c:v>354.41699999999821</c:v>
                </c:pt>
                <c:pt idx="11196">
                  <c:v>354.45030000000003</c:v>
                </c:pt>
                <c:pt idx="11197">
                  <c:v>354.47949999999969</c:v>
                </c:pt>
                <c:pt idx="11198">
                  <c:v>354.50869999999969</c:v>
                </c:pt>
                <c:pt idx="11199">
                  <c:v>354.54199999999969</c:v>
                </c:pt>
                <c:pt idx="11200">
                  <c:v>354.57530000000003</c:v>
                </c:pt>
                <c:pt idx="11201">
                  <c:v>354.60449999999997</c:v>
                </c:pt>
                <c:pt idx="11202">
                  <c:v>354.63369999999969</c:v>
                </c:pt>
                <c:pt idx="11203">
                  <c:v>354.66699999999969</c:v>
                </c:pt>
                <c:pt idx="11204">
                  <c:v>354.70030000000003</c:v>
                </c:pt>
                <c:pt idx="11205">
                  <c:v>354.73369999999869</c:v>
                </c:pt>
                <c:pt idx="11206">
                  <c:v>354.76280000000008</c:v>
                </c:pt>
                <c:pt idx="11207">
                  <c:v>354.79199999999821</c:v>
                </c:pt>
                <c:pt idx="11208">
                  <c:v>354.82530000000003</c:v>
                </c:pt>
                <c:pt idx="11209">
                  <c:v>354.8587</c:v>
                </c:pt>
                <c:pt idx="11210">
                  <c:v>354.892</c:v>
                </c:pt>
                <c:pt idx="11211">
                  <c:v>354.92119999999773</c:v>
                </c:pt>
                <c:pt idx="11212">
                  <c:v>354.95030000000003</c:v>
                </c:pt>
                <c:pt idx="11213">
                  <c:v>354.98369999999869</c:v>
                </c:pt>
                <c:pt idx="11214">
                  <c:v>355.017</c:v>
                </c:pt>
                <c:pt idx="11215">
                  <c:v>355.05029999999999</c:v>
                </c:pt>
                <c:pt idx="11216">
                  <c:v>355.0795</c:v>
                </c:pt>
                <c:pt idx="11217">
                  <c:v>355.1087</c:v>
                </c:pt>
                <c:pt idx="11218">
                  <c:v>355.14200000000125</c:v>
                </c:pt>
                <c:pt idx="11219">
                  <c:v>355.17529999999999</c:v>
                </c:pt>
                <c:pt idx="11220">
                  <c:v>355.2045</c:v>
                </c:pt>
                <c:pt idx="11221">
                  <c:v>355.23369999999869</c:v>
                </c:pt>
                <c:pt idx="11222">
                  <c:v>355.267</c:v>
                </c:pt>
                <c:pt idx="11223">
                  <c:v>355.30029999999999</c:v>
                </c:pt>
                <c:pt idx="11224">
                  <c:v>355.33369999999923</c:v>
                </c:pt>
                <c:pt idx="11225">
                  <c:v>355.36279999999999</c:v>
                </c:pt>
                <c:pt idx="11226">
                  <c:v>355.392</c:v>
                </c:pt>
                <c:pt idx="11227">
                  <c:v>355.42529999999869</c:v>
                </c:pt>
                <c:pt idx="11228">
                  <c:v>355.45869999999923</c:v>
                </c:pt>
                <c:pt idx="11229">
                  <c:v>355.49199999999809</c:v>
                </c:pt>
                <c:pt idx="11230">
                  <c:v>355.52119999999815</c:v>
                </c:pt>
                <c:pt idx="11231">
                  <c:v>355.55029999999999</c:v>
                </c:pt>
                <c:pt idx="11232">
                  <c:v>355.58369999999923</c:v>
                </c:pt>
                <c:pt idx="11233">
                  <c:v>355.61700000000002</c:v>
                </c:pt>
                <c:pt idx="11234">
                  <c:v>355.65039999999999</c:v>
                </c:pt>
                <c:pt idx="11235">
                  <c:v>355.67950000000002</c:v>
                </c:pt>
                <c:pt idx="11236">
                  <c:v>355.70869999999923</c:v>
                </c:pt>
                <c:pt idx="11237">
                  <c:v>355.74200000000002</c:v>
                </c:pt>
                <c:pt idx="11238">
                  <c:v>355.77539999999863</c:v>
                </c:pt>
                <c:pt idx="11239">
                  <c:v>355.80450000000002</c:v>
                </c:pt>
                <c:pt idx="11240">
                  <c:v>355.83369999999923</c:v>
                </c:pt>
                <c:pt idx="11241">
                  <c:v>355.86700000000002</c:v>
                </c:pt>
                <c:pt idx="11242">
                  <c:v>355.90039999999863</c:v>
                </c:pt>
                <c:pt idx="11243">
                  <c:v>355.93369999999851</c:v>
                </c:pt>
                <c:pt idx="11244">
                  <c:v>355.96280000000002</c:v>
                </c:pt>
                <c:pt idx="11245">
                  <c:v>355.99199999999809</c:v>
                </c:pt>
                <c:pt idx="11246">
                  <c:v>356.02539999999863</c:v>
                </c:pt>
                <c:pt idx="11247">
                  <c:v>356.05869999999999</c:v>
                </c:pt>
                <c:pt idx="11248">
                  <c:v>356.09199999999845</c:v>
                </c:pt>
                <c:pt idx="11249">
                  <c:v>356.12119999999851</c:v>
                </c:pt>
                <c:pt idx="11250">
                  <c:v>356.15039999999999</c:v>
                </c:pt>
                <c:pt idx="11251">
                  <c:v>356.18369999999999</c:v>
                </c:pt>
                <c:pt idx="11252">
                  <c:v>356.21699999999845</c:v>
                </c:pt>
                <c:pt idx="11253">
                  <c:v>356.25040000000001</c:v>
                </c:pt>
                <c:pt idx="11254">
                  <c:v>356.27949999999993</c:v>
                </c:pt>
                <c:pt idx="11255">
                  <c:v>356.30869999999999</c:v>
                </c:pt>
                <c:pt idx="11256">
                  <c:v>356.34199999999993</c:v>
                </c:pt>
                <c:pt idx="11257">
                  <c:v>356.37540000000001</c:v>
                </c:pt>
                <c:pt idx="11258">
                  <c:v>356.40449999999993</c:v>
                </c:pt>
                <c:pt idx="11259">
                  <c:v>356.43369999999851</c:v>
                </c:pt>
                <c:pt idx="11260">
                  <c:v>356.46699999999845</c:v>
                </c:pt>
                <c:pt idx="11261">
                  <c:v>356.50040000000001</c:v>
                </c:pt>
                <c:pt idx="11262">
                  <c:v>356.53369999999899</c:v>
                </c:pt>
                <c:pt idx="11263">
                  <c:v>356.56279999999964</c:v>
                </c:pt>
                <c:pt idx="11264">
                  <c:v>356.59199999999845</c:v>
                </c:pt>
                <c:pt idx="11265">
                  <c:v>356.62540000000001</c:v>
                </c:pt>
                <c:pt idx="11266">
                  <c:v>356.65870000000001</c:v>
                </c:pt>
                <c:pt idx="11267">
                  <c:v>356.69200000000001</c:v>
                </c:pt>
                <c:pt idx="11268">
                  <c:v>356.72119999999808</c:v>
                </c:pt>
                <c:pt idx="11269">
                  <c:v>356.75040000000001</c:v>
                </c:pt>
                <c:pt idx="11270">
                  <c:v>356.78369999999899</c:v>
                </c:pt>
                <c:pt idx="11271">
                  <c:v>356.81700000000001</c:v>
                </c:pt>
                <c:pt idx="11272">
                  <c:v>356.85039999999969</c:v>
                </c:pt>
                <c:pt idx="11273">
                  <c:v>356.87950000000001</c:v>
                </c:pt>
                <c:pt idx="11274">
                  <c:v>356.90869999999899</c:v>
                </c:pt>
                <c:pt idx="11275">
                  <c:v>356.94200000000001</c:v>
                </c:pt>
                <c:pt idx="11276">
                  <c:v>356.97539999999833</c:v>
                </c:pt>
                <c:pt idx="11277">
                  <c:v>357.00450000000001</c:v>
                </c:pt>
                <c:pt idx="11278">
                  <c:v>357.03369999999899</c:v>
                </c:pt>
                <c:pt idx="11279">
                  <c:v>357.06700000000001</c:v>
                </c:pt>
                <c:pt idx="11280">
                  <c:v>357.10039999999969</c:v>
                </c:pt>
                <c:pt idx="11281">
                  <c:v>357.13369999999969</c:v>
                </c:pt>
                <c:pt idx="11282">
                  <c:v>357.16280000000154</c:v>
                </c:pt>
                <c:pt idx="11283">
                  <c:v>357.19200000000001</c:v>
                </c:pt>
                <c:pt idx="11284">
                  <c:v>357.22539999999833</c:v>
                </c:pt>
                <c:pt idx="11285">
                  <c:v>357.25869999999969</c:v>
                </c:pt>
                <c:pt idx="11286">
                  <c:v>357.29199999999821</c:v>
                </c:pt>
                <c:pt idx="11287">
                  <c:v>357.32119999999821</c:v>
                </c:pt>
                <c:pt idx="11288">
                  <c:v>357.35039999999969</c:v>
                </c:pt>
                <c:pt idx="11289">
                  <c:v>357.38369999999969</c:v>
                </c:pt>
                <c:pt idx="11290">
                  <c:v>357.41699999999821</c:v>
                </c:pt>
                <c:pt idx="11291">
                  <c:v>357.45030000000003</c:v>
                </c:pt>
                <c:pt idx="11292">
                  <c:v>357.47949999999969</c:v>
                </c:pt>
                <c:pt idx="11293">
                  <c:v>357.50869999999969</c:v>
                </c:pt>
                <c:pt idx="11294">
                  <c:v>357.54199999999969</c:v>
                </c:pt>
                <c:pt idx="11295">
                  <c:v>357.57530000000003</c:v>
                </c:pt>
                <c:pt idx="11296">
                  <c:v>357.60449999999997</c:v>
                </c:pt>
                <c:pt idx="11297">
                  <c:v>357.63369999999969</c:v>
                </c:pt>
                <c:pt idx="11298">
                  <c:v>357.66699999999969</c:v>
                </c:pt>
                <c:pt idx="11299">
                  <c:v>357.70030000000003</c:v>
                </c:pt>
                <c:pt idx="11300">
                  <c:v>357.73369999999869</c:v>
                </c:pt>
                <c:pt idx="11301">
                  <c:v>357.76280000000008</c:v>
                </c:pt>
                <c:pt idx="11302">
                  <c:v>357.79199999999821</c:v>
                </c:pt>
                <c:pt idx="11303">
                  <c:v>357.82530000000003</c:v>
                </c:pt>
                <c:pt idx="11304">
                  <c:v>357.8587</c:v>
                </c:pt>
                <c:pt idx="11305">
                  <c:v>357.892</c:v>
                </c:pt>
                <c:pt idx="11306">
                  <c:v>357.92119999999773</c:v>
                </c:pt>
                <c:pt idx="11307">
                  <c:v>357.95030000000003</c:v>
                </c:pt>
                <c:pt idx="11308">
                  <c:v>357.98369999999869</c:v>
                </c:pt>
                <c:pt idx="11309">
                  <c:v>358.017</c:v>
                </c:pt>
                <c:pt idx="11310">
                  <c:v>358.05029999999999</c:v>
                </c:pt>
                <c:pt idx="11311">
                  <c:v>358.0795</c:v>
                </c:pt>
                <c:pt idx="11312">
                  <c:v>358.1087</c:v>
                </c:pt>
                <c:pt idx="11313">
                  <c:v>358.14200000000125</c:v>
                </c:pt>
                <c:pt idx="11314">
                  <c:v>358.17529999999999</c:v>
                </c:pt>
                <c:pt idx="11315">
                  <c:v>358.2045</c:v>
                </c:pt>
                <c:pt idx="11316">
                  <c:v>358.23369999999869</c:v>
                </c:pt>
                <c:pt idx="11317">
                  <c:v>358.267</c:v>
                </c:pt>
                <c:pt idx="11318">
                  <c:v>358.30029999999999</c:v>
                </c:pt>
                <c:pt idx="11319">
                  <c:v>358.33369999999923</c:v>
                </c:pt>
                <c:pt idx="11320">
                  <c:v>358.36279999999999</c:v>
                </c:pt>
                <c:pt idx="11321">
                  <c:v>358.392</c:v>
                </c:pt>
                <c:pt idx="11322">
                  <c:v>358.42529999999869</c:v>
                </c:pt>
                <c:pt idx="11323">
                  <c:v>358.45869999999923</c:v>
                </c:pt>
                <c:pt idx="11324">
                  <c:v>358.49199999999809</c:v>
                </c:pt>
                <c:pt idx="11325">
                  <c:v>358.52119999999815</c:v>
                </c:pt>
                <c:pt idx="11326">
                  <c:v>358.55029999999999</c:v>
                </c:pt>
                <c:pt idx="11327">
                  <c:v>358.58369999999923</c:v>
                </c:pt>
                <c:pt idx="11328">
                  <c:v>358.61700000000002</c:v>
                </c:pt>
                <c:pt idx="11329">
                  <c:v>358.65039999999999</c:v>
                </c:pt>
                <c:pt idx="11330">
                  <c:v>358.67950000000002</c:v>
                </c:pt>
                <c:pt idx="11331">
                  <c:v>358.70869999999923</c:v>
                </c:pt>
                <c:pt idx="11332">
                  <c:v>358.74200000000002</c:v>
                </c:pt>
                <c:pt idx="11333">
                  <c:v>358.77539999999863</c:v>
                </c:pt>
                <c:pt idx="11334">
                  <c:v>358.80450000000002</c:v>
                </c:pt>
                <c:pt idx="11335">
                  <c:v>358.83369999999923</c:v>
                </c:pt>
                <c:pt idx="11336">
                  <c:v>358.86700000000002</c:v>
                </c:pt>
                <c:pt idx="11337">
                  <c:v>358.90039999999863</c:v>
                </c:pt>
                <c:pt idx="11338">
                  <c:v>358.93369999999851</c:v>
                </c:pt>
                <c:pt idx="11339">
                  <c:v>358.96280000000002</c:v>
                </c:pt>
                <c:pt idx="11340">
                  <c:v>358.99199999999809</c:v>
                </c:pt>
                <c:pt idx="11341">
                  <c:v>359.02539999999863</c:v>
                </c:pt>
                <c:pt idx="11342">
                  <c:v>359.05869999999999</c:v>
                </c:pt>
                <c:pt idx="11343">
                  <c:v>359.09199999999845</c:v>
                </c:pt>
                <c:pt idx="11344">
                  <c:v>359.12119999999851</c:v>
                </c:pt>
                <c:pt idx="11345">
                  <c:v>359.15039999999999</c:v>
                </c:pt>
                <c:pt idx="11346">
                  <c:v>359.18369999999999</c:v>
                </c:pt>
                <c:pt idx="11347">
                  <c:v>359.21699999999845</c:v>
                </c:pt>
                <c:pt idx="11348">
                  <c:v>359.25040000000001</c:v>
                </c:pt>
                <c:pt idx="11349">
                  <c:v>359.27949999999993</c:v>
                </c:pt>
                <c:pt idx="11350">
                  <c:v>359.30869999999999</c:v>
                </c:pt>
                <c:pt idx="11351">
                  <c:v>359.34199999999993</c:v>
                </c:pt>
                <c:pt idx="11352">
                  <c:v>359.37540000000001</c:v>
                </c:pt>
                <c:pt idx="11353">
                  <c:v>359.40449999999993</c:v>
                </c:pt>
                <c:pt idx="11354">
                  <c:v>359.43369999999851</c:v>
                </c:pt>
                <c:pt idx="11355">
                  <c:v>359.46699999999845</c:v>
                </c:pt>
                <c:pt idx="11356">
                  <c:v>359.50040000000001</c:v>
                </c:pt>
                <c:pt idx="11357">
                  <c:v>359.53369999999899</c:v>
                </c:pt>
                <c:pt idx="11358">
                  <c:v>359.56279999999964</c:v>
                </c:pt>
                <c:pt idx="11359">
                  <c:v>359.59199999999845</c:v>
                </c:pt>
                <c:pt idx="11360">
                  <c:v>359.62540000000001</c:v>
                </c:pt>
                <c:pt idx="11361">
                  <c:v>359.65870000000001</c:v>
                </c:pt>
                <c:pt idx="11362">
                  <c:v>359.69200000000001</c:v>
                </c:pt>
                <c:pt idx="11363">
                  <c:v>359.72119999999808</c:v>
                </c:pt>
                <c:pt idx="11364">
                  <c:v>359.75040000000001</c:v>
                </c:pt>
                <c:pt idx="11365">
                  <c:v>359.78369999999899</c:v>
                </c:pt>
                <c:pt idx="11366">
                  <c:v>359.81700000000001</c:v>
                </c:pt>
                <c:pt idx="11367">
                  <c:v>359.85039999999969</c:v>
                </c:pt>
                <c:pt idx="11368">
                  <c:v>359.87950000000001</c:v>
                </c:pt>
                <c:pt idx="11369">
                  <c:v>359.90869999999899</c:v>
                </c:pt>
                <c:pt idx="11370">
                  <c:v>359.94200000000001</c:v>
                </c:pt>
                <c:pt idx="11371">
                  <c:v>359.97539999999833</c:v>
                </c:pt>
                <c:pt idx="11372">
                  <c:v>360.00450000000001</c:v>
                </c:pt>
                <c:pt idx="11373">
                  <c:v>360.03369999999899</c:v>
                </c:pt>
                <c:pt idx="11374">
                  <c:v>360.06700000000001</c:v>
                </c:pt>
                <c:pt idx="11375">
                  <c:v>360.10039999999969</c:v>
                </c:pt>
                <c:pt idx="11376">
                  <c:v>360.13369999999969</c:v>
                </c:pt>
                <c:pt idx="11377">
                  <c:v>360.16280000000154</c:v>
                </c:pt>
                <c:pt idx="11378">
                  <c:v>360.19200000000001</c:v>
                </c:pt>
                <c:pt idx="11379">
                  <c:v>360.22539999999833</c:v>
                </c:pt>
                <c:pt idx="11380">
                  <c:v>360.25869999999969</c:v>
                </c:pt>
                <c:pt idx="11381">
                  <c:v>360.29199999999821</c:v>
                </c:pt>
                <c:pt idx="11382">
                  <c:v>360.32119999999821</c:v>
                </c:pt>
                <c:pt idx="11383">
                  <c:v>360.35039999999969</c:v>
                </c:pt>
                <c:pt idx="11384">
                  <c:v>360.38369999999969</c:v>
                </c:pt>
                <c:pt idx="11385">
                  <c:v>360.41699999999821</c:v>
                </c:pt>
                <c:pt idx="11386">
                  <c:v>360.45030000000003</c:v>
                </c:pt>
                <c:pt idx="11387">
                  <c:v>360.47949999999969</c:v>
                </c:pt>
                <c:pt idx="11388">
                  <c:v>360.50869999999969</c:v>
                </c:pt>
                <c:pt idx="11389">
                  <c:v>360.54199999999969</c:v>
                </c:pt>
                <c:pt idx="11390">
                  <c:v>360.57530000000003</c:v>
                </c:pt>
                <c:pt idx="11391">
                  <c:v>360.60449999999997</c:v>
                </c:pt>
                <c:pt idx="11392">
                  <c:v>360.63369999999969</c:v>
                </c:pt>
                <c:pt idx="11393">
                  <c:v>360.66699999999969</c:v>
                </c:pt>
                <c:pt idx="11394">
                  <c:v>360.70030000000003</c:v>
                </c:pt>
                <c:pt idx="11395">
                  <c:v>360.73369999999869</c:v>
                </c:pt>
                <c:pt idx="11396">
                  <c:v>360.76280000000008</c:v>
                </c:pt>
                <c:pt idx="11397">
                  <c:v>360.79199999999821</c:v>
                </c:pt>
                <c:pt idx="11398">
                  <c:v>360.82530000000003</c:v>
                </c:pt>
                <c:pt idx="11399">
                  <c:v>360.8587</c:v>
                </c:pt>
                <c:pt idx="11400">
                  <c:v>360.892</c:v>
                </c:pt>
                <c:pt idx="11401">
                  <c:v>360.92119999999773</c:v>
                </c:pt>
                <c:pt idx="11402">
                  <c:v>360.95030000000003</c:v>
                </c:pt>
                <c:pt idx="11403">
                  <c:v>360.98369999999869</c:v>
                </c:pt>
                <c:pt idx="11404">
                  <c:v>361.017</c:v>
                </c:pt>
                <c:pt idx="11405">
                  <c:v>361.05029999999999</c:v>
                </c:pt>
                <c:pt idx="11406">
                  <c:v>361.0795</c:v>
                </c:pt>
                <c:pt idx="11407">
                  <c:v>361.1087</c:v>
                </c:pt>
                <c:pt idx="11408">
                  <c:v>361.14200000000125</c:v>
                </c:pt>
                <c:pt idx="11409">
                  <c:v>361.17529999999999</c:v>
                </c:pt>
                <c:pt idx="11410">
                  <c:v>361.2045</c:v>
                </c:pt>
                <c:pt idx="11411">
                  <c:v>361.23369999999869</c:v>
                </c:pt>
                <c:pt idx="11412">
                  <c:v>361.267</c:v>
                </c:pt>
                <c:pt idx="11413">
                  <c:v>361.30029999999999</c:v>
                </c:pt>
                <c:pt idx="11414">
                  <c:v>361.33369999999923</c:v>
                </c:pt>
                <c:pt idx="11415">
                  <c:v>361.36279999999999</c:v>
                </c:pt>
                <c:pt idx="11416">
                  <c:v>361.392</c:v>
                </c:pt>
                <c:pt idx="11417">
                  <c:v>361.42529999999869</c:v>
                </c:pt>
                <c:pt idx="11418">
                  <c:v>361.45869999999923</c:v>
                </c:pt>
                <c:pt idx="11419">
                  <c:v>361.49199999999809</c:v>
                </c:pt>
                <c:pt idx="11420">
                  <c:v>361.52119999999815</c:v>
                </c:pt>
                <c:pt idx="11421">
                  <c:v>361.55029999999999</c:v>
                </c:pt>
                <c:pt idx="11422">
                  <c:v>361.58369999999923</c:v>
                </c:pt>
                <c:pt idx="11423">
                  <c:v>361.61700000000002</c:v>
                </c:pt>
                <c:pt idx="11424">
                  <c:v>361.65039999999999</c:v>
                </c:pt>
                <c:pt idx="11425">
                  <c:v>361.67950000000002</c:v>
                </c:pt>
                <c:pt idx="11426">
                  <c:v>361.70869999999923</c:v>
                </c:pt>
                <c:pt idx="11427">
                  <c:v>361.74200000000002</c:v>
                </c:pt>
                <c:pt idx="11428">
                  <c:v>361.77539999999863</c:v>
                </c:pt>
                <c:pt idx="11429">
                  <c:v>361.80450000000002</c:v>
                </c:pt>
                <c:pt idx="11430">
                  <c:v>361.83369999999923</c:v>
                </c:pt>
                <c:pt idx="11431">
                  <c:v>361.86700000000002</c:v>
                </c:pt>
                <c:pt idx="11432">
                  <c:v>361.90039999999863</c:v>
                </c:pt>
                <c:pt idx="11433">
                  <c:v>361.93369999999851</c:v>
                </c:pt>
                <c:pt idx="11434">
                  <c:v>361.96280000000002</c:v>
                </c:pt>
                <c:pt idx="11435">
                  <c:v>361.99199999999809</c:v>
                </c:pt>
                <c:pt idx="11436">
                  <c:v>362.02539999999863</c:v>
                </c:pt>
                <c:pt idx="11437">
                  <c:v>362.05869999999999</c:v>
                </c:pt>
                <c:pt idx="11438">
                  <c:v>362.09199999999845</c:v>
                </c:pt>
                <c:pt idx="11439">
                  <c:v>362.12119999999851</c:v>
                </c:pt>
                <c:pt idx="11440">
                  <c:v>362.15039999999999</c:v>
                </c:pt>
                <c:pt idx="11441">
                  <c:v>362.18369999999999</c:v>
                </c:pt>
                <c:pt idx="11442">
                  <c:v>362.21699999999845</c:v>
                </c:pt>
                <c:pt idx="11443">
                  <c:v>362.25040000000001</c:v>
                </c:pt>
                <c:pt idx="11444">
                  <c:v>362.27949999999993</c:v>
                </c:pt>
                <c:pt idx="11445">
                  <c:v>362.30869999999999</c:v>
                </c:pt>
                <c:pt idx="11446">
                  <c:v>362.34199999999993</c:v>
                </c:pt>
                <c:pt idx="11447">
                  <c:v>362.37540000000001</c:v>
                </c:pt>
                <c:pt idx="11448">
                  <c:v>362.40449999999993</c:v>
                </c:pt>
                <c:pt idx="11449">
                  <c:v>362.43369999999851</c:v>
                </c:pt>
                <c:pt idx="11450">
                  <c:v>362.46699999999845</c:v>
                </c:pt>
                <c:pt idx="11451">
                  <c:v>362.50040000000001</c:v>
                </c:pt>
                <c:pt idx="11452">
                  <c:v>362.53369999999899</c:v>
                </c:pt>
                <c:pt idx="11453">
                  <c:v>362.56279999999964</c:v>
                </c:pt>
                <c:pt idx="11454">
                  <c:v>362.59199999999845</c:v>
                </c:pt>
                <c:pt idx="11455">
                  <c:v>362.62540000000001</c:v>
                </c:pt>
                <c:pt idx="11456">
                  <c:v>362.65870000000001</c:v>
                </c:pt>
                <c:pt idx="11457">
                  <c:v>362.69200000000001</c:v>
                </c:pt>
                <c:pt idx="11458">
                  <c:v>362.72119999999808</c:v>
                </c:pt>
                <c:pt idx="11459">
                  <c:v>362.75040000000001</c:v>
                </c:pt>
                <c:pt idx="11460">
                  <c:v>362.78369999999899</c:v>
                </c:pt>
                <c:pt idx="11461">
                  <c:v>362.81700000000001</c:v>
                </c:pt>
                <c:pt idx="11462">
                  <c:v>362.85039999999969</c:v>
                </c:pt>
                <c:pt idx="11463">
                  <c:v>362.87950000000001</c:v>
                </c:pt>
                <c:pt idx="11464">
                  <c:v>362.90869999999899</c:v>
                </c:pt>
                <c:pt idx="11465">
                  <c:v>362.94200000000001</c:v>
                </c:pt>
                <c:pt idx="11466">
                  <c:v>362.97539999999833</c:v>
                </c:pt>
                <c:pt idx="11467">
                  <c:v>363.00450000000001</c:v>
                </c:pt>
                <c:pt idx="11468">
                  <c:v>363.03369999999899</c:v>
                </c:pt>
                <c:pt idx="11469">
                  <c:v>363.06700000000001</c:v>
                </c:pt>
                <c:pt idx="11470">
                  <c:v>363.10039999999969</c:v>
                </c:pt>
                <c:pt idx="11471">
                  <c:v>363.13369999999969</c:v>
                </c:pt>
                <c:pt idx="11472">
                  <c:v>363.16280000000154</c:v>
                </c:pt>
                <c:pt idx="11473">
                  <c:v>363.19200000000001</c:v>
                </c:pt>
                <c:pt idx="11474">
                  <c:v>363.22539999999833</c:v>
                </c:pt>
                <c:pt idx="11475">
                  <c:v>363.25869999999969</c:v>
                </c:pt>
                <c:pt idx="11476">
                  <c:v>363.29199999999821</c:v>
                </c:pt>
                <c:pt idx="11477">
                  <c:v>363.32119999999821</c:v>
                </c:pt>
                <c:pt idx="11478">
                  <c:v>363.35039999999969</c:v>
                </c:pt>
                <c:pt idx="11479">
                  <c:v>363.38369999999969</c:v>
                </c:pt>
                <c:pt idx="11480">
                  <c:v>363.41699999999821</c:v>
                </c:pt>
                <c:pt idx="11481">
                  <c:v>363.45030000000003</c:v>
                </c:pt>
                <c:pt idx="11482">
                  <c:v>363.47949999999969</c:v>
                </c:pt>
                <c:pt idx="11483">
                  <c:v>363.50869999999969</c:v>
                </c:pt>
                <c:pt idx="11484">
                  <c:v>363.54199999999969</c:v>
                </c:pt>
                <c:pt idx="11485">
                  <c:v>363.57530000000003</c:v>
                </c:pt>
                <c:pt idx="11486">
                  <c:v>363.60449999999997</c:v>
                </c:pt>
                <c:pt idx="11487">
                  <c:v>363.63369999999969</c:v>
                </c:pt>
                <c:pt idx="11488">
                  <c:v>363.66699999999969</c:v>
                </c:pt>
                <c:pt idx="11489">
                  <c:v>363.70030000000003</c:v>
                </c:pt>
                <c:pt idx="11490">
                  <c:v>363.73369999999869</c:v>
                </c:pt>
                <c:pt idx="11491">
                  <c:v>363.76280000000008</c:v>
                </c:pt>
                <c:pt idx="11492">
                  <c:v>363.79199999999821</c:v>
                </c:pt>
                <c:pt idx="11493">
                  <c:v>363.82530000000003</c:v>
                </c:pt>
                <c:pt idx="11494">
                  <c:v>363.8587</c:v>
                </c:pt>
                <c:pt idx="11495">
                  <c:v>363.892</c:v>
                </c:pt>
                <c:pt idx="11496">
                  <c:v>363.92119999999773</c:v>
                </c:pt>
                <c:pt idx="11497">
                  <c:v>363.95030000000003</c:v>
                </c:pt>
                <c:pt idx="11498">
                  <c:v>363.98369999999869</c:v>
                </c:pt>
                <c:pt idx="11499">
                  <c:v>364.017</c:v>
                </c:pt>
                <c:pt idx="11500">
                  <c:v>364.05029999999999</c:v>
                </c:pt>
                <c:pt idx="11501">
                  <c:v>364.0795</c:v>
                </c:pt>
                <c:pt idx="11502">
                  <c:v>364.1087</c:v>
                </c:pt>
                <c:pt idx="11503">
                  <c:v>364.14200000000125</c:v>
                </c:pt>
                <c:pt idx="11504">
                  <c:v>364.17529999999999</c:v>
                </c:pt>
                <c:pt idx="11505">
                  <c:v>364.2045</c:v>
                </c:pt>
                <c:pt idx="11506">
                  <c:v>364.23369999999869</c:v>
                </c:pt>
                <c:pt idx="11507">
                  <c:v>364.267</c:v>
                </c:pt>
                <c:pt idx="11508">
                  <c:v>364.30029999999999</c:v>
                </c:pt>
                <c:pt idx="11509">
                  <c:v>364.33369999999923</c:v>
                </c:pt>
                <c:pt idx="11510">
                  <c:v>364.36279999999999</c:v>
                </c:pt>
                <c:pt idx="11511">
                  <c:v>364.392</c:v>
                </c:pt>
                <c:pt idx="11512">
                  <c:v>364.42529999999869</c:v>
                </c:pt>
                <c:pt idx="11513">
                  <c:v>364.45869999999923</c:v>
                </c:pt>
                <c:pt idx="11514">
                  <c:v>364.49199999999809</c:v>
                </c:pt>
                <c:pt idx="11515">
                  <c:v>364.52119999999815</c:v>
                </c:pt>
                <c:pt idx="11516">
                  <c:v>364.55029999999999</c:v>
                </c:pt>
                <c:pt idx="11517">
                  <c:v>364.58369999999923</c:v>
                </c:pt>
                <c:pt idx="11518">
                  <c:v>364.61700000000002</c:v>
                </c:pt>
                <c:pt idx="11519">
                  <c:v>364.65039999999999</c:v>
                </c:pt>
                <c:pt idx="11520">
                  <c:v>364.67950000000002</c:v>
                </c:pt>
                <c:pt idx="11521">
                  <c:v>364.70869999999923</c:v>
                </c:pt>
                <c:pt idx="11522">
                  <c:v>364.74200000000002</c:v>
                </c:pt>
                <c:pt idx="11523">
                  <c:v>364.77539999999863</c:v>
                </c:pt>
                <c:pt idx="11524">
                  <c:v>364.80450000000002</c:v>
                </c:pt>
                <c:pt idx="11525">
                  <c:v>364.83369999999923</c:v>
                </c:pt>
                <c:pt idx="11526">
                  <c:v>364.86700000000002</c:v>
                </c:pt>
                <c:pt idx="11527">
                  <c:v>364.90039999999863</c:v>
                </c:pt>
                <c:pt idx="11528">
                  <c:v>364.93369999999851</c:v>
                </c:pt>
                <c:pt idx="11529">
                  <c:v>364.96280000000002</c:v>
                </c:pt>
                <c:pt idx="11530">
                  <c:v>364.99199999999809</c:v>
                </c:pt>
                <c:pt idx="11531">
                  <c:v>365.02539999999863</c:v>
                </c:pt>
                <c:pt idx="11532">
                  <c:v>365.05869999999999</c:v>
                </c:pt>
                <c:pt idx="11533">
                  <c:v>365.09199999999845</c:v>
                </c:pt>
                <c:pt idx="11534">
                  <c:v>365.12119999999851</c:v>
                </c:pt>
                <c:pt idx="11535">
                  <c:v>365.15039999999999</c:v>
                </c:pt>
                <c:pt idx="11536">
                  <c:v>365.18369999999999</c:v>
                </c:pt>
                <c:pt idx="11537">
                  <c:v>365.21699999999845</c:v>
                </c:pt>
                <c:pt idx="11538">
                  <c:v>365.25040000000001</c:v>
                </c:pt>
                <c:pt idx="11539">
                  <c:v>365.27949999999993</c:v>
                </c:pt>
                <c:pt idx="11540">
                  <c:v>365.30869999999999</c:v>
                </c:pt>
                <c:pt idx="11541">
                  <c:v>365.34199999999993</c:v>
                </c:pt>
                <c:pt idx="11542">
                  <c:v>365.37540000000001</c:v>
                </c:pt>
                <c:pt idx="11543">
                  <c:v>365.40449999999993</c:v>
                </c:pt>
                <c:pt idx="11544">
                  <c:v>365.43369999999851</c:v>
                </c:pt>
                <c:pt idx="11545">
                  <c:v>365.46699999999845</c:v>
                </c:pt>
                <c:pt idx="11546">
                  <c:v>365.50040000000001</c:v>
                </c:pt>
                <c:pt idx="11547">
                  <c:v>365.53369999999899</c:v>
                </c:pt>
                <c:pt idx="11548">
                  <c:v>365.56279999999964</c:v>
                </c:pt>
                <c:pt idx="11549">
                  <c:v>365.59199999999845</c:v>
                </c:pt>
                <c:pt idx="11550">
                  <c:v>365.62540000000001</c:v>
                </c:pt>
                <c:pt idx="11551">
                  <c:v>365.65870000000001</c:v>
                </c:pt>
                <c:pt idx="11552">
                  <c:v>365.69200000000001</c:v>
                </c:pt>
                <c:pt idx="11553">
                  <c:v>365.72119999999808</c:v>
                </c:pt>
                <c:pt idx="11554">
                  <c:v>365.75040000000001</c:v>
                </c:pt>
                <c:pt idx="11555">
                  <c:v>365.78369999999899</c:v>
                </c:pt>
                <c:pt idx="11556">
                  <c:v>365.81700000000001</c:v>
                </c:pt>
                <c:pt idx="11557">
                  <c:v>365.85039999999969</c:v>
                </c:pt>
                <c:pt idx="11558">
                  <c:v>365.87950000000001</c:v>
                </c:pt>
                <c:pt idx="11559">
                  <c:v>365.90869999999899</c:v>
                </c:pt>
                <c:pt idx="11560">
                  <c:v>365.94200000000001</c:v>
                </c:pt>
                <c:pt idx="11561">
                  <c:v>365.97539999999833</c:v>
                </c:pt>
                <c:pt idx="11562">
                  <c:v>366.00450000000001</c:v>
                </c:pt>
                <c:pt idx="11563">
                  <c:v>366.03369999999899</c:v>
                </c:pt>
                <c:pt idx="11564">
                  <c:v>366.06700000000001</c:v>
                </c:pt>
                <c:pt idx="11565">
                  <c:v>366.10039999999969</c:v>
                </c:pt>
                <c:pt idx="11566">
                  <c:v>366.13369999999969</c:v>
                </c:pt>
                <c:pt idx="11567">
                  <c:v>366.16280000000154</c:v>
                </c:pt>
                <c:pt idx="11568">
                  <c:v>366.19200000000001</c:v>
                </c:pt>
                <c:pt idx="11569">
                  <c:v>366.22539999999833</c:v>
                </c:pt>
                <c:pt idx="11570">
                  <c:v>366.25869999999969</c:v>
                </c:pt>
                <c:pt idx="11571">
                  <c:v>366.29199999999821</c:v>
                </c:pt>
                <c:pt idx="11572">
                  <c:v>366.32119999999821</c:v>
                </c:pt>
                <c:pt idx="11573">
                  <c:v>366.35039999999969</c:v>
                </c:pt>
                <c:pt idx="11574">
                  <c:v>366.38369999999969</c:v>
                </c:pt>
                <c:pt idx="11575">
                  <c:v>366.41699999999821</c:v>
                </c:pt>
                <c:pt idx="11576">
                  <c:v>366.45030000000003</c:v>
                </c:pt>
                <c:pt idx="11577">
                  <c:v>366.47949999999969</c:v>
                </c:pt>
                <c:pt idx="11578">
                  <c:v>366.50869999999969</c:v>
                </c:pt>
                <c:pt idx="11579">
                  <c:v>366.54199999999969</c:v>
                </c:pt>
                <c:pt idx="11580">
                  <c:v>366.57530000000003</c:v>
                </c:pt>
                <c:pt idx="11581">
                  <c:v>366.60449999999997</c:v>
                </c:pt>
                <c:pt idx="11582">
                  <c:v>366.63369999999969</c:v>
                </c:pt>
                <c:pt idx="11583">
                  <c:v>366.66699999999969</c:v>
                </c:pt>
                <c:pt idx="11584">
                  <c:v>366.70030000000003</c:v>
                </c:pt>
                <c:pt idx="11585">
                  <c:v>366.73369999999869</c:v>
                </c:pt>
                <c:pt idx="11586">
                  <c:v>366.76280000000008</c:v>
                </c:pt>
                <c:pt idx="11587">
                  <c:v>366.79199999999821</c:v>
                </c:pt>
                <c:pt idx="11588">
                  <c:v>366.82530000000003</c:v>
                </c:pt>
                <c:pt idx="11589">
                  <c:v>366.8587</c:v>
                </c:pt>
                <c:pt idx="11590">
                  <c:v>366.892</c:v>
                </c:pt>
                <c:pt idx="11591">
                  <c:v>366.92119999999773</c:v>
                </c:pt>
                <c:pt idx="11592">
                  <c:v>366.95030000000003</c:v>
                </c:pt>
                <c:pt idx="11593">
                  <c:v>366.98369999999869</c:v>
                </c:pt>
                <c:pt idx="11594">
                  <c:v>367.017</c:v>
                </c:pt>
                <c:pt idx="11595">
                  <c:v>367.05029999999999</c:v>
                </c:pt>
                <c:pt idx="11596">
                  <c:v>367.0795</c:v>
                </c:pt>
                <c:pt idx="11597">
                  <c:v>367.1087</c:v>
                </c:pt>
                <c:pt idx="11598">
                  <c:v>367.14200000000125</c:v>
                </c:pt>
                <c:pt idx="11599">
                  <c:v>367.17529999999999</c:v>
                </c:pt>
                <c:pt idx="11600">
                  <c:v>367.2045</c:v>
                </c:pt>
                <c:pt idx="11601">
                  <c:v>367.23369999999869</c:v>
                </c:pt>
                <c:pt idx="11602">
                  <c:v>367.267</c:v>
                </c:pt>
                <c:pt idx="11603">
                  <c:v>367.30029999999999</c:v>
                </c:pt>
                <c:pt idx="11604">
                  <c:v>367.33369999999923</c:v>
                </c:pt>
                <c:pt idx="11605">
                  <c:v>367.36279999999999</c:v>
                </c:pt>
                <c:pt idx="11606">
                  <c:v>367.392</c:v>
                </c:pt>
                <c:pt idx="11607">
                  <c:v>367.42529999999869</c:v>
                </c:pt>
                <c:pt idx="11608">
                  <c:v>367.45869999999923</c:v>
                </c:pt>
                <c:pt idx="11609">
                  <c:v>367.49199999999809</c:v>
                </c:pt>
                <c:pt idx="11610">
                  <c:v>367.52119999999815</c:v>
                </c:pt>
                <c:pt idx="11611">
                  <c:v>367.55029999999999</c:v>
                </c:pt>
                <c:pt idx="11612">
                  <c:v>367.58369999999923</c:v>
                </c:pt>
                <c:pt idx="11613">
                  <c:v>367.61700000000002</c:v>
                </c:pt>
                <c:pt idx="11614">
                  <c:v>367.65039999999999</c:v>
                </c:pt>
                <c:pt idx="11615">
                  <c:v>367.67950000000002</c:v>
                </c:pt>
                <c:pt idx="11616">
                  <c:v>367.70869999999923</c:v>
                </c:pt>
                <c:pt idx="11617">
                  <c:v>367.74200000000002</c:v>
                </c:pt>
                <c:pt idx="11618">
                  <c:v>367.77539999999863</c:v>
                </c:pt>
                <c:pt idx="11619">
                  <c:v>367.80450000000002</c:v>
                </c:pt>
                <c:pt idx="11620">
                  <c:v>367.83369999999923</c:v>
                </c:pt>
                <c:pt idx="11621">
                  <c:v>367.86700000000002</c:v>
                </c:pt>
                <c:pt idx="11622">
                  <c:v>367.90039999999863</c:v>
                </c:pt>
                <c:pt idx="11623">
                  <c:v>367.93369999999851</c:v>
                </c:pt>
                <c:pt idx="11624">
                  <c:v>367.96280000000002</c:v>
                </c:pt>
                <c:pt idx="11625">
                  <c:v>367.99199999999809</c:v>
                </c:pt>
                <c:pt idx="11626">
                  <c:v>368.02539999999863</c:v>
                </c:pt>
                <c:pt idx="11627">
                  <c:v>368.05869999999999</c:v>
                </c:pt>
                <c:pt idx="11628">
                  <c:v>368.09199999999845</c:v>
                </c:pt>
                <c:pt idx="11629">
                  <c:v>368.12119999999851</c:v>
                </c:pt>
                <c:pt idx="11630">
                  <c:v>368.15039999999999</c:v>
                </c:pt>
                <c:pt idx="11631">
                  <c:v>368.18369999999999</c:v>
                </c:pt>
                <c:pt idx="11632">
                  <c:v>368.21699999999845</c:v>
                </c:pt>
                <c:pt idx="11633">
                  <c:v>368.25040000000001</c:v>
                </c:pt>
                <c:pt idx="11634">
                  <c:v>368.27949999999993</c:v>
                </c:pt>
                <c:pt idx="11635">
                  <c:v>368.30869999999999</c:v>
                </c:pt>
                <c:pt idx="11636">
                  <c:v>368.34199999999993</c:v>
                </c:pt>
                <c:pt idx="11637">
                  <c:v>368.37540000000001</c:v>
                </c:pt>
                <c:pt idx="11638">
                  <c:v>368.40449999999993</c:v>
                </c:pt>
                <c:pt idx="11639">
                  <c:v>368.43369999999851</c:v>
                </c:pt>
                <c:pt idx="11640">
                  <c:v>368.46699999999845</c:v>
                </c:pt>
                <c:pt idx="11641">
                  <c:v>368.50040000000001</c:v>
                </c:pt>
                <c:pt idx="11642">
                  <c:v>368.53369999999899</c:v>
                </c:pt>
                <c:pt idx="11643">
                  <c:v>368.56279999999964</c:v>
                </c:pt>
                <c:pt idx="11644">
                  <c:v>368.59199999999845</c:v>
                </c:pt>
                <c:pt idx="11645">
                  <c:v>368.62540000000001</c:v>
                </c:pt>
                <c:pt idx="11646">
                  <c:v>368.65870000000001</c:v>
                </c:pt>
                <c:pt idx="11647">
                  <c:v>368.69200000000001</c:v>
                </c:pt>
                <c:pt idx="11648">
                  <c:v>368.72119999999808</c:v>
                </c:pt>
                <c:pt idx="11649">
                  <c:v>368.75040000000001</c:v>
                </c:pt>
                <c:pt idx="11650">
                  <c:v>368.78369999999899</c:v>
                </c:pt>
                <c:pt idx="11651">
                  <c:v>368.81700000000001</c:v>
                </c:pt>
                <c:pt idx="11652">
                  <c:v>368.85039999999969</c:v>
                </c:pt>
                <c:pt idx="11653">
                  <c:v>368.87950000000001</c:v>
                </c:pt>
                <c:pt idx="11654">
                  <c:v>368.90869999999899</c:v>
                </c:pt>
                <c:pt idx="11655">
                  <c:v>368.94200000000001</c:v>
                </c:pt>
                <c:pt idx="11656">
                  <c:v>368.97539999999833</c:v>
                </c:pt>
                <c:pt idx="11657">
                  <c:v>369.00450000000001</c:v>
                </c:pt>
                <c:pt idx="11658">
                  <c:v>369.03369999999899</c:v>
                </c:pt>
                <c:pt idx="11659">
                  <c:v>369.06700000000001</c:v>
                </c:pt>
                <c:pt idx="11660">
                  <c:v>369.10039999999969</c:v>
                </c:pt>
                <c:pt idx="11661">
                  <c:v>369.13369999999969</c:v>
                </c:pt>
                <c:pt idx="11662">
                  <c:v>369.16280000000154</c:v>
                </c:pt>
                <c:pt idx="11663">
                  <c:v>369.19200000000001</c:v>
                </c:pt>
                <c:pt idx="11664">
                  <c:v>369.22539999999833</c:v>
                </c:pt>
                <c:pt idx="11665">
                  <c:v>369.25869999999969</c:v>
                </c:pt>
                <c:pt idx="11666">
                  <c:v>369.29199999999821</c:v>
                </c:pt>
                <c:pt idx="11667">
                  <c:v>369.32119999999821</c:v>
                </c:pt>
                <c:pt idx="11668">
                  <c:v>369.35039999999969</c:v>
                </c:pt>
                <c:pt idx="11669">
                  <c:v>369.38369999999969</c:v>
                </c:pt>
                <c:pt idx="11670">
                  <c:v>369.41699999999821</c:v>
                </c:pt>
                <c:pt idx="11671">
                  <c:v>369.45030000000003</c:v>
                </c:pt>
                <c:pt idx="11672">
                  <c:v>369.47949999999969</c:v>
                </c:pt>
                <c:pt idx="11673">
                  <c:v>369.50869999999969</c:v>
                </c:pt>
                <c:pt idx="11674">
                  <c:v>369.54199999999969</c:v>
                </c:pt>
                <c:pt idx="11675">
                  <c:v>369.57530000000003</c:v>
                </c:pt>
                <c:pt idx="11676">
                  <c:v>369.60449999999997</c:v>
                </c:pt>
                <c:pt idx="11677">
                  <c:v>369.63369999999969</c:v>
                </c:pt>
                <c:pt idx="11678">
                  <c:v>369.66699999999969</c:v>
                </c:pt>
                <c:pt idx="11679">
                  <c:v>369.70030000000003</c:v>
                </c:pt>
                <c:pt idx="11680">
                  <c:v>369.73369999999869</c:v>
                </c:pt>
                <c:pt idx="11681">
                  <c:v>369.76280000000008</c:v>
                </c:pt>
                <c:pt idx="11682">
                  <c:v>369.79199999999821</c:v>
                </c:pt>
                <c:pt idx="11683">
                  <c:v>369.82530000000003</c:v>
                </c:pt>
                <c:pt idx="11684">
                  <c:v>369.8587</c:v>
                </c:pt>
                <c:pt idx="11685">
                  <c:v>369.892</c:v>
                </c:pt>
                <c:pt idx="11686">
                  <c:v>369.92119999999773</c:v>
                </c:pt>
                <c:pt idx="11687">
                  <c:v>369.95030000000003</c:v>
                </c:pt>
                <c:pt idx="11688">
                  <c:v>369.98369999999869</c:v>
                </c:pt>
                <c:pt idx="11689">
                  <c:v>370.017</c:v>
                </c:pt>
                <c:pt idx="11690">
                  <c:v>370.05029999999999</c:v>
                </c:pt>
                <c:pt idx="11691">
                  <c:v>370.0795</c:v>
                </c:pt>
                <c:pt idx="11692">
                  <c:v>370.1087</c:v>
                </c:pt>
                <c:pt idx="11693">
                  <c:v>370.14200000000125</c:v>
                </c:pt>
                <c:pt idx="11694">
                  <c:v>370.17529999999999</c:v>
                </c:pt>
                <c:pt idx="11695">
                  <c:v>370.2045</c:v>
                </c:pt>
                <c:pt idx="11696">
                  <c:v>370.23369999999869</c:v>
                </c:pt>
                <c:pt idx="11697">
                  <c:v>370.267</c:v>
                </c:pt>
                <c:pt idx="11698">
                  <c:v>370.30029999999999</c:v>
                </c:pt>
                <c:pt idx="11699">
                  <c:v>370.33369999999923</c:v>
                </c:pt>
                <c:pt idx="11700">
                  <c:v>370.36279999999999</c:v>
                </c:pt>
                <c:pt idx="11701">
                  <c:v>370.392</c:v>
                </c:pt>
                <c:pt idx="11702">
                  <c:v>370.42529999999869</c:v>
                </c:pt>
                <c:pt idx="11703">
                  <c:v>370.45869999999923</c:v>
                </c:pt>
                <c:pt idx="11704">
                  <c:v>370.49199999999809</c:v>
                </c:pt>
                <c:pt idx="11705">
                  <c:v>370.52119999999815</c:v>
                </c:pt>
                <c:pt idx="11706">
                  <c:v>370.55029999999999</c:v>
                </c:pt>
                <c:pt idx="11707">
                  <c:v>370.58369999999923</c:v>
                </c:pt>
                <c:pt idx="11708">
                  <c:v>370.61700000000002</c:v>
                </c:pt>
                <c:pt idx="11709">
                  <c:v>370.65039999999999</c:v>
                </c:pt>
                <c:pt idx="11710">
                  <c:v>370.67950000000002</c:v>
                </c:pt>
                <c:pt idx="11711">
                  <c:v>370.70869999999923</c:v>
                </c:pt>
                <c:pt idx="11712">
                  <c:v>370.74200000000002</c:v>
                </c:pt>
                <c:pt idx="11713">
                  <c:v>370.77539999999863</c:v>
                </c:pt>
                <c:pt idx="11714">
                  <c:v>370.80450000000002</c:v>
                </c:pt>
                <c:pt idx="11715">
                  <c:v>370.83369999999923</c:v>
                </c:pt>
                <c:pt idx="11716">
                  <c:v>370.86700000000002</c:v>
                </c:pt>
                <c:pt idx="11717">
                  <c:v>370.90039999999863</c:v>
                </c:pt>
                <c:pt idx="11718">
                  <c:v>370.93369999999851</c:v>
                </c:pt>
                <c:pt idx="11719">
                  <c:v>370.96280000000002</c:v>
                </c:pt>
                <c:pt idx="11720">
                  <c:v>370.99199999999809</c:v>
                </c:pt>
                <c:pt idx="11721">
                  <c:v>371.02539999999863</c:v>
                </c:pt>
                <c:pt idx="11722">
                  <c:v>371.05869999999999</c:v>
                </c:pt>
                <c:pt idx="11723">
                  <c:v>371.09199999999845</c:v>
                </c:pt>
                <c:pt idx="11724">
                  <c:v>371.12119999999851</c:v>
                </c:pt>
                <c:pt idx="11725">
                  <c:v>371.15039999999999</c:v>
                </c:pt>
                <c:pt idx="11726">
                  <c:v>371.18369999999999</c:v>
                </c:pt>
                <c:pt idx="11727">
                  <c:v>371.21699999999845</c:v>
                </c:pt>
                <c:pt idx="11728">
                  <c:v>371.25040000000001</c:v>
                </c:pt>
                <c:pt idx="11729">
                  <c:v>371.27949999999993</c:v>
                </c:pt>
                <c:pt idx="11730">
                  <c:v>371.30869999999999</c:v>
                </c:pt>
                <c:pt idx="11731">
                  <c:v>371.34199999999993</c:v>
                </c:pt>
                <c:pt idx="11732">
                  <c:v>371.37540000000001</c:v>
                </c:pt>
                <c:pt idx="11733">
                  <c:v>371.40449999999993</c:v>
                </c:pt>
                <c:pt idx="11734">
                  <c:v>371.43369999999851</c:v>
                </c:pt>
                <c:pt idx="11735">
                  <c:v>371.46699999999845</c:v>
                </c:pt>
                <c:pt idx="11736">
                  <c:v>371.50040000000001</c:v>
                </c:pt>
                <c:pt idx="11737">
                  <c:v>371.53369999999899</c:v>
                </c:pt>
                <c:pt idx="11738">
                  <c:v>371.56279999999964</c:v>
                </c:pt>
                <c:pt idx="11739">
                  <c:v>371.59199999999845</c:v>
                </c:pt>
                <c:pt idx="11740">
                  <c:v>371.62540000000001</c:v>
                </c:pt>
                <c:pt idx="11741">
                  <c:v>371.65870000000001</c:v>
                </c:pt>
                <c:pt idx="11742">
                  <c:v>371.69200000000001</c:v>
                </c:pt>
                <c:pt idx="11743">
                  <c:v>371.72119999999808</c:v>
                </c:pt>
                <c:pt idx="11744">
                  <c:v>371.75040000000001</c:v>
                </c:pt>
                <c:pt idx="11745">
                  <c:v>371.78369999999899</c:v>
                </c:pt>
                <c:pt idx="11746">
                  <c:v>371.81700000000001</c:v>
                </c:pt>
                <c:pt idx="11747">
                  <c:v>371.85039999999969</c:v>
                </c:pt>
                <c:pt idx="11748">
                  <c:v>371.87950000000001</c:v>
                </c:pt>
                <c:pt idx="11749">
                  <c:v>371.90869999999899</c:v>
                </c:pt>
                <c:pt idx="11750">
                  <c:v>371.94200000000001</c:v>
                </c:pt>
                <c:pt idx="11751">
                  <c:v>371.97539999999833</c:v>
                </c:pt>
                <c:pt idx="11752">
                  <c:v>372.00450000000001</c:v>
                </c:pt>
                <c:pt idx="11753">
                  <c:v>372.03369999999899</c:v>
                </c:pt>
                <c:pt idx="11754">
                  <c:v>372.06700000000001</c:v>
                </c:pt>
                <c:pt idx="11755">
                  <c:v>372.10039999999969</c:v>
                </c:pt>
                <c:pt idx="11756">
                  <c:v>372.13369999999969</c:v>
                </c:pt>
                <c:pt idx="11757">
                  <c:v>372.16280000000154</c:v>
                </c:pt>
                <c:pt idx="11758">
                  <c:v>372.19200000000001</c:v>
                </c:pt>
                <c:pt idx="11759">
                  <c:v>372.22539999999833</c:v>
                </c:pt>
                <c:pt idx="11760">
                  <c:v>372.25869999999969</c:v>
                </c:pt>
                <c:pt idx="11761">
                  <c:v>372.29199999999821</c:v>
                </c:pt>
                <c:pt idx="11762">
                  <c:v>372.32119999999821</c:v>
                </c:pt>
                <c:pt idx="11763">
                  <c:v>372.35039999999969</c:v>
                </c:pt>
                <c:pt idx="11764">
                  <c:v>372.38369999999969</c:v>
                </c:pt>
                <c:pt idx="11765">
                  <c:v>372.41699999999821</c:v>
                </c:pt>
                <c:pt idx="11766">
                  <c:v>372.45030000000003</c:v>
                </c:pt>
                <c:pt idx="11767">
                  <c:v>372.47949999999969</c:v>
                </c:pt>
                <c:pt idx="11768">
                  <c:v>372.50869999999969</c:v>
                </c:pt>
                <c:pt idx="11769">
                  <c:v>372.54199999999969</c:v>
                </c:pt>
                <c:pt idx="11770">
                  <c:v>372.57530000000003</c:v>
                </c:pt>
                <c:pt idx="11771">
                  <c:v>372.60449999999997</c:v>
                </c:pt>
                <c:pt idx="11772">
                  <c:v>372.63369999999969</c:v>
                </c:pt>
                <c:pt idx="11773">
                  <c:v>372.66699999999969</c:v>
                </c:pt>
                <c:pt idx="11774">
                  <c:v>372.70030000000003</c:v>
                </c:pt>
                <c:pt idx="11775">
                  <c:v>372.73369999999869</c:v>
                </c:pt>
                <c:pt idx="11776">
                  <c:v>372.76280000000008</c:v>
                </c:pt>
                <c:pt idx="11777">
                  <c:v>372.79199999999821</c:v>
                </c:pt>
                <c:pt idx="11778">
                  <c:v>372.82530000000003</c:v>
                </c:pt>
                <c:pt idx="11779">
                  <c:v>372.8587</c:v>
                </c:pt>
                <c:pt idx="11780">
                  <c:v>372.892</c:v>
                </c:pt>
                <c:pt idx="11781">
                  <c:v>372.92119999999773</c:v>
                </c:pt>
                <c:pt idx="11782">
                  <c:v>372.95030000000003</c:v>
                </c:pt>
                <c:pt idx="11783">
                  <c:v>372.98369999999869</c:v>
                </c:pt>
                <c:pt idx="11784">
                  <c:v>373.017</c:v>
                </c:pt>
                <c:pt idx="11785">
                  <c:v>373.05029999999999</c:v>
                </c:pt>
                <c:pt idx="11786">
                  <c:v>373.0795</c:v>
                </c:pt>
                <c:pt idx="11787">
                  <c:v>373.1087</c:v>
                </c:pt>
                <c:pt idx="11788">
                  <c:v>373.14200000000125</c:v>
                </c:pt>
                <c:pt idx="11789">
                  <c:v>373.17529999999999</c:v>
                </c:pt>
                <c:pt idx="11790">
                  <c:v>373.2045</c:v>
                </c:pt>
                <c:pt idx="11791">
                  <c:v>373.23369999999869</c:v>
                </c:pt>
                <c:pt idx="11792">
                  <c:v>373.267</c:v>
                </c:pt>
                <c:pt idx="11793">
                  <c:v>373.30029999999999</c:v>
                </c:pt>
                <c:pt idx="11794">
                  <c:v>373.33369999999923</c:v>
                </c:pt>
                <c:pt idx="11795">
                  <c:v>373.36279999999999</c:v>
                </c:pt>
                <c:pt idx="11796">
                  <c:v>373.392</c:v>
                </c:pt>
                <c:pt idx="11797">
                  <c:v>373.42529999999869</c:v>
                </c:pt>
                <c:pt idx="11798">
                  <c:v>373.45869999999923</c:v>
                </c:pt>
                <c:pt idx="11799">
                  <c:v>373.49199999999809</c:v>
                </c:pt>
                <c:pt idx="11800">
                  <c:v>373.52119999999815</c:v>
                </c:pt>
                <c:pt idx="11801">
                  <c:v>373.55029999999999</c:v>
                </c:pt>
                <c:pt idx="11802">
                  <c:v>373.58369999999923</c:v>
                </c:pt>
                <c:pt idx="11803">
                  <c:v>373.61700000000002</c:v>
                </c:pt>
                <c:pt idx="11804">
                  <c:v>373.65039999999999</c:v>
                </c:pt>
                <c:pt idx="11805">
                  <c:v>373.67950000000002</c:v>
                </c:pt>
                <c:pt idx="11806">
                  <c:v>373.70869999999923</c:v>
                </c:pt>
                <c:pt idx="11807">
                  <c:v>373.74200000000002</c:v>
                </c:pt>
                <c:pt idx="11808">
                  <c:v>373.77539999999863</c:v>
                </c:pt>
                <c:pt idx="11809">
                  <c:v>373.80450000000002</c:v>
                </c:pt>
                <c:pt idx="11810">
                  <c:v>373.83369999999923</c:v>
                </c:pt>
                <c:pt idx="11811">
                  <c:v>373.86700000000002</c:v>
                </c:pt>
                <c:pt idx="11812">
                  <c:v>373.90039999999863</c:v>
                </c:pt>
                <c:pt idx="11813">
                  <c:v>373.93369999999851</c:v>
                </c:pt>
                <c:pt idx="11814">
                  <c:v>373.96280000000002</c:v>
                </c:pt>
                <c:pt idx="11815">
                  <c:v>373.99199999999809</c:v>
                </c:pt>
                <c:pt idx="11816">
                  <c:v>374.02539999999863</c:v>
                </c:pt>
                <c:pt idx="11817">
                  <c:v>374.05869999999999</c:v>
                </c:pt>
                <c:pt idx="11818">
                  <c:v>374.09199999999845</c:v>
                </c:pt>
                <c:pt idx="11819">
                  <c:v>374.12119999999851</c:v>
                </c:pt>
                <c:pt idx="11820">
                  <c:v>374.15039999999999</c:v>
                </c:pt>
                <c:pt idx="11821">
                  <c:v>374.18369999999999</c:v>
                </c:pt>
                <c:pt idx="11822">
                  <c:v>374.21699999999845</c:v>
                </c:pt>
                <c:pt idx="11823">
                  <c:v>374.25040000000001</c:v>
                </c:pt>
                <c:pt idx="11824">
                  <c:v>374.27949999999993</c:v>
                </c:pt>
                <c:pt idx="11825">
                  <c:v>374.30869999999999</c:v>
                </c:pt>
                <c:pt idx="11826">
                  <c:v>374.34199999999993</c:v>
                </c:pt>
                <c:pt idx="11827">
                  <c:v>374.37540000000001</c:v>
                </c:pt>
                <c:pt idx="11828">
                  <c:v>374.40449999999993</c:v>
                </c:pt>
                <c:pt idx="11829">
                  <c:v>374.43369999999851</c:v>
                </c:pt>
                <c:pt idx="11830">
                  <c:v>374.46699999999845</c:v>
                </c:pt>
                <c:pt idx="11831">
                  <c:v>374.50040000000001</c:v>
                </c:pt>
                <c:pt idx="11832">
                  <c:v>374.53369999999899</c:v>
                </c:pt>
                <c:pt idx="11833">
                  <c:v>374.56279999999964</c:v>
                </c:pt>
                <c:pt idx="11834">
                  <c:v>374.59199999999845</c:v>
                </c:pt>
                <c:pt idx="11835">
                  <c:v>374.62540000000001</c:v>
                </c:pt>
                <c:pt idx="11836">
                  <c:v>374.65870000000001</c:v>
                </c:pt>
                <c:pt idx="11837">
                  <c:v>374.69200000000001</c:v>
                </c:pt>
                <c:pt idx="11838">
                  <c:v>374.72119999999808</c:v>
                </c:pt>
                <c:pt idx="11839">
                  <c:v>374.75040000000001</c:v>
                </c:pt>
                <c:pt idx="11840">
                  <c:v>374.78369999999899</c:v>
                </c:pt>
                <c:pt idx="11841">
                  <c:v>374.81700000000001</c:v>
                </c:pt>
                <c:pt idx="11842">
                  <c:v>374.85039999999969</c:v>
                </c:pt>
                <c:pt idx="11843">
                  <c:v>374.87950000000001</c:v>
                </c:pt>
                <c:pt idx="11844">
                  <c:v>374.90869999999899</c:v>
                </c:pt>
                <c:pt idx="11845">
                  <c:v>374.94200000000001</c:v>
                </c:pt>
                <c:pt idx="11846">
                  <c:v>374.97539999999833</c:v>
                </c:pt>
                <c:pt idx="11847">
                  <c:v>375.00450000000001</c:v>
                </c:pt>
                <c:pt idx="11848">
                  <c:v>375.03369999999899</c:v>
                </c:pt>
                <c:pt idx="11849">
                  <c:v>375.06700000000001</c:v>
                </c:pt>
                <c:pt idx="11850">
                  <c:v>375.10039999999969</c:v>
                </c:pt>
                <c:pt idx="11851">
                  <c:v>375.13369999999969</c:v>
                </c:pt>
                <c:pt idx="11852">
                  <c:v>375.16280000000154</c:v>
                </c:pt>
                <c:pt idx="11853">
                  <c:v>375.19200000000001</c:v>
                </c:pt>
                <c:pt idx="11854">
                  <c:v>375.22539999999833</c:v>
                </c:pt>
                <c:pt idx="11855">
                  <c:v>375.25869999999969</c:v>
                </c:pt>
                <c:pt idx="11856">
                  <c:v>375.29199999999821</c:v>
                </c:pt>
                <c:pt idx="11857">
                  <c:v>375.32119999999821</c:v>
                </c:pt>
                <c:pt idx="11858">
                  <c:v>375.35039999999969</c:v>
                </c:pt>
                <c:pt idx="11859">
                  <c:v>375.38369999999969</c:v>
                </c:pt>
                <c:pt idx="11860">
                  <c:v>375.41699999999821</c:v>
                </c:pt>
                <c:pt idx="11861">
                  <c:v>375.45030000000003</c:v>
                </c:pt>
                <c:pt idx="11862">
                  <c:v>375.47949999999969</c:v>
                </c:pt>
                <c:pt idx="11863">
                  <c:v>375.50869999999969</c:v>
                </c:pt>
                <c:pt idx="11864">
                  <c:v>375.54199999999969</c:v>
                </c:pt>
                <c:pt idx="11865">
                  <c:v>375.57530000000003</c:v>
                </c:pt>
                <c:pt idx="11866">
                  <c:v>375.60449999999997</c:v>
                </c:pt>
                <c:pt idx="11867">
                  <c:v>375.63369999999969</c:v>
                </c:pt>
                <c:pt idx="11868">
                  <c:v>375.66699999999969</c:v>
                </c:pt>
                <c:pt idx="11869">
                  <c:v>375.70030000000003</c:v>
                </c:pt>
                <c:pt idx="11870">
                  <c:v>375.73369999999869</c:v>
                </c:pt>
                <c:pt idx="11871">
                  <c:v>375.76280000000008</c:v>
                </c:pt>
                <c:pt idx="11872">
                  <c:v>375.79199999999821</c:v>
                </c:pt>
                <c:pt idx="11873">
                  <c:v>375.82530000000003</c:v>
                </c:pt>
                <c:pt idx="11874">
                  <c:v>375.8587</c:v>
                </c:pt>
                <c:pt idx="11875">
                  <c:v>375.892</c:v>
                </c:pt>
                <c:pt idx="11876">
                  <c:v>375.92119999999773</c:v>
                </c:pt>
                <c:pt idx="11877">
                  <c:v>375.95030000000003</c:v>
                </c:pt>
                <c:pt idx="11878">
                  <c:v>375.98369999999869</c:v>
                </c:pt>
                <c:pt idx="11879">
                  <c:v>376.017</c:v>
                </c:pt>
                <c:pt idx="11880">
                  <c:v>376.05029999999999</c:v>
                </c:pt>
                <c:pt idx="11881">
                  <c:v>376.0795</c:v>
                </c:pt>
                <c:pt idx="11882">
                  <c:v>376.1087</c:v>
                </c:pt>
                <c:pt idx="11883">
                  <c:v>376.14200000000125</c:v>
                </c:pt>
                <c:pt idx="11884">
                  <c:v>376.17529999999999</c:v>
                </c:pt>
                <c:pt idx="11885">
                  <c:v>376.2045</c:v>
                </c:pt>
                <c:pt idx="11886">
                  <c:v>376.23369999999869</c:v>
                </c:pt>
                <c:pt idx="11887">
                  <c:v>376.267</c:v>
                </c:pt>
                <c:pt idx="11888">
                  <c:v>376.30029999999999</c:v>
                </c:pt>
                <c:pt idx="11889">
                  <c:v>376.33369999999923</c:v>
                </c:pt>
                <c:pt idx="11890">
                  <c:v>376.36279999999999</c:v>
                </c:pt>
                <c:pt idx="11891">
                  <c:v>376.392</c:v>
                </c:pt>
                <c:pt idx="11892">
                  <c:v>376.42529999999869</c:v>
                </c:pt>
                <c:pt idx="11893">
                  <c:v>376.45869999999923</c:v>
                </c:pt>
                <c:pt idx="11894">
                  <c:v>376.49199999999809</c:v>
                </c:pt>
                <c:pt idx="11895">
                  <c:v>376.52119999999815</c:v>
                </c:pt>
                <c:pt idx="11896">
                  <c:v>376.55029999999999</c:v>
                </c:pt>
                <c:pt idx="11897">
                  <c:v>376.58369999999923</c:v>
                </c:pt>
                <c:pt idx="11898">
                  <c:v>376.61700000000002</c:v>
                </c:pt>
                <c:pt idx="11899">
                  <c:v>376.65039999999999</c:v>
                </c:pt>
                <c:pt idx="11900">
                  <c:v>376.67950000000002</c:v>
                </c:pt>
                <c:pt idx="11901">
                  <c:v>376.70869999999923</c:v>
                </c:pt>
                <c:pt idx="11902">
                  <c:v>376.74200000000002</c:v>
                </c:pt>
                <c:pt idx="11903">
                  <c:v>376.77539999999863</c:v>
                </c:pt>
                <c:pt idx="11904">
                  <c:v>376.80450000000002</c:v>
                </c:pt>
                <c:pt idx="11905">
                  <c:v>376.83369999999923</c:v>
                </c:pt>
                <c:pt idx="11906">
                  <c:v>376.86700000000002</c:v>
                </c:pt>
                <c:pt idx="11907">
                  <c:v>376.90039999999863</c:v>
                </c:pt>
                <c:pt idx="11908">
                  <c:v>376.93369999999851</c:v>
                </c:pt>
                <c:pt idx="11909">
                  <c:v>376.96280000000002</c:v>
                </c:pt>
                <c:pt idx="11910">
                  <c:v>376.99199999999809</c:v>
                </c:pt>
                <c:pt idx="11911">
                  <c:v>377.02539999999863</c:v>
                </c:pt>
                <c:pt idx="11912">
                  <c:v>377.05869999999999</c:v>
                </c:pt>
                <c:pt idx="11913">
                  <c:v>377.09199999999845</c:v>
                </c:pt>
                <c:pt idx="11914">
                  <c:v>377.12119999999851</c:v>
                </c:pt>
                <c:pt idx="11915">
                  <c:v>377.15039999999999</c:v>
                </c:pt>
                <c:pt idx="11916">
                  <c:v>377.18369999999999</c:v>
                </c:pt>
                <c:pt idx="11917">
                  <c:v>377.21699999999845</c:v>
                </c:pt>
                <c:pt idx="11918">
                  <c:v>377.25040000000001</c:v>
                </c:pt>
                <c:pt idx="11919">
                  <c:v>377.27949999999993</c:v>
                </c:pt>
                <c:pt idx="11920">
                  <c:v>377.30869999999999</c:v>
                </c:pt>
                <c:pt idx="11921">
                  <c:v>377.34199999999993</c:v>
                </c:pt>
                <c:pt idx="11922">
                  <c:v>377.37540000000001</c:v>
                </c:pt>
                <c:pt idx="11923">
                  <c:v>377.40449999999993</c:v>
                </c:pt>
                <c:pt idx="11924">
                  <c:v>377.43369999999851</c:v>
                </c:pt>
                <c:pt idx="11925">
                  <c:v>377.46699999999845</c:v>
                </c:pt>
                <c:pt idx="11926">
                  <c:v>377.50040000000001</c:v>
                </c:pt>
                <c:pt idx="11927">
                  <c:v>377.53369999999899</c:v>
                </c:pt>
                <c:pt idx="11928">
                  <c:v>377.56279999999964</c:v>
                </c:pt>
                <c:pt idx="11929">
                  <c:v>377.59199999999845</c:v>
                </c:pt>
                <c:pt idx="11930">
                  <c:v>377.62540000000001</c:v>
                </c:pt>
                <c:pt idx="11931">
                  <c:v>377.65870000000001</c:v>
                </c:pt>
                <c:pt idx="11932">
                  <c:v>377.69200000000001</c:v>
                </c:pt>
                <c:pt idx="11933">
                  <c:v>377.72119999999808</c:v>
                </c:pt>
                <c:pt idx="11934">
                  <c:v>377.75040000000001</c:v>
                </c:pt>
                <c:pt idx="11935">
                  <c:v>377.78369999999899</c:v>
                </c:pt>
                <c:pt idx="11936">
                  <c:v>377.81700000000001</c:v>
                </c:pt>
                <c:pt idx="11937">
                  <c:v>377.85039999999969</c:v>
                </c:pt>
                <c:pt idx="11938">
                  <c:v>377.87950000000001</c:v>
                </c:pt>
                <c:pt idx="11939">
                  <c:v>377.90869999999899</c:v>
                </c:pt>
                <c:pt idx="11940">
                  <c:v>377.94200000000001</c:v>
                </c:pt>
                <c:pt idx="11941">
                  <c:v>377.97539999999833</c:v>
                </c:pt>
                <c:pt idx="11942">
                  <c:v>378.00450000000001</c:v>
                </c:pt>
                <c:pt idx="11943">
                  <c:v>378.03369999999899</c:v>
                </c:pt>
                <c:pt idx="11944">
                  <c:v>378.06700000000001</c:v>
                </c:pt>
                <c:pt idx="11945">
                  <c:v>378.10039999999969</c:v>
                </c:pt>
                <c:pt idx="11946">
                  <c:v>378.13369999999969</c:v>
                </c:pt>
                <c:pt idx="11947">
                  <c:v>378.16280000000154</c:v>
                </c:pt>
                <c:pt idx="11948">
                  <c:v>378.19200000000001</c:v>
                </c:pt>
                <c:pt idx="11949">
                  <c:v>378.22539999999833</c:v>
                </c:pt>
                <c:pt idx="11950">
                  <c:v>378.25869999999969</c:v>
                </c:pt>
                <c:pt idx="11951">
                  <c:v>378.29199999999821</c:v>
                </c:pt>
                <c:pt idx="11952">
                  <c:v>378.32119999999821</c:v>
                </c:pt>
                <c:pt idx="11953">
                  <c:v>378.35039999999969</c:v>
                </c:pt>
                <c:pt idx="11954">
                  <c:v>378.38369999999969</c:v>
                </c:pt>
                <c:pt idx="11955">
                  <c:v>378.41699999999821</c:v>
                </c:pt>
                <c:pt idx="11956">
                  <c:v>378.45030000000003</c:v>
                </c:pt>
                <c:pt idx="11957">
                  <c:v>378.47949999999969</c:v>
                </c:pt>
                <c:pt idx="11958">
                  <c:v>378.50869999999969</c:v>
                </c:pt>
                <c:pt idx="11959">
                  <c:v>378.54199999999969</c:v>
                </c:pt>
                <c:pt idx="11960">
                  <c:v>378.57530000000003</c:v>
                </c:pt>
                <c:pt idx="11961">
                  <c:v>378.60449999999997</c:v>
                </c:pt>
                <c:pt idx="11962">
                  <c:v>378.63369999999969</c:v>
                </c:pt>
                <c:pt idx="11963">
                  <c:v>378.66699999999969</c:v>
                </c:pt>
                <c:pt idx="11964">
                  <c:v>378.70030000000003</c:v>
                </c:pt>
                <c:pt idx="11965">
                  <c:v>378.73369999999869</c:v>
                </c:pt>
                <c:pt idx="11966">
                  <c:v>378.76280000000008</c:v>
                </c:pt>
                <c:pt idx="11967">
                  <c:v>378.79199999999821</c:v>
                </c:pt>
                <c:pt idx="11968">
                  <c:v>378.82530000000003</c:v>
                </c:pt>
                <c:pt idx="11969">
                  <c:v>378.8587</c:v>
                </c:pt>
                <c:pt idx="11970">
                  <c:v>378.892</c:v>
                </c:pt>
                <c:pt idx="11971">
                  <c:v>378.92119999999773</c:v>
                </c:pt>
                <c:pt idx="11972">
                  <c:v>378.95030000000003</c:v>
                </c:pt>
                <c:pt idx="11973">
                  <c:v>378.98369999999869</c:v>
                </c:pt>
                <c:pt idx="11974">
                  <c:v>379.017</c:v>
                </c:pt>
                <c:pt idx="11975">
                  <c:v>379.05029999999999</c:v>
                </c:pt>
                <c:pt idx="11976">
                  <c:v>379.0795</c:v>
                </c:pt>
                <c:pt idx="11977">
                  <c:v>379.1087</c:v>
                </c:pt>
                <c:pt idx="11978">
                  <c:v>379.14200000000125</c:v>
                </c:pt>
                <c:pt idx="11979">
                  <c:v>379.17529999999999</c:v>
                </c:pt>
                <c:pt idx="11980">
                  <c:v>379.2045</c:v>
                </c:pt>
                <c:pt idx="11981">
                  <c:v>379.23369999999869</c:v>
                </c:pt>
                <c:pt idx="11982">
                  <c:v>379.267</c:v>
                </c:pt>
                <c:pt idx="11983">
                  <c:v>379.30029999999999</c:v>
                </c:pt>
                <c:pt idx="11984">
                  <c:v>379.33369999999923</c:v>
                </c:pt>
                <c:pt idx="11985">
                  <c:v>379.36279999999999</c:v>
                </c:pt>
                <c:pt idx="11986">
                  <c:v>379.392</c:v>
                </c:pt>
                <c:pt idx="11987">
                  <c:v>379.42529999999869</c:v>
                </c:pt>
                <c:pt idx="11988">
                  <c:v>379.45869999999923</c:v>
                </c:pt>
                <c:pt idx="11989">
                  <c:v>379.49199999999809</c:v>
                </c:pt>
                <c:pt idx="11990">
                  <c:v>379.52119999999815</c:v>
                </c:pt>
                <c:pt idx="11991">
                  <c:v>379.55029999999999</c:v>
                </c:pt>
                <c:pt idx="11992">
                  <c:v>379.58369999999923</c:v>
                </c:pt>
                <c:pt idx="11993">
                  <c:v>379.61700000000002</c:v>
                </c:pt>
                <c:pt idx="11994">
                  <c:v>379.65039999999999</c:v>
                </c:pt>
                <c:pt idx="11995">
                  <c:v>379.67950000000002</c:v>
                </c:pt>
                <c:pt idx="11996">
                  <c:v>379.70869999999923</c:v>
                </c:pt>
                <c:pt idx="11997">
                  <c:v>379.74200000000002</c:v>
                </c:pt>
                <c:pt idx="11998">
                  <c:v>379.77539999999863</c:v>
                </c:pt>
                <c:pt idx="11999">
                  <c:v>379.80450000000002</c:v>
                </c:pt>
                <c:pt idx="12000">
                  <c:v>379.83369999999923</c:v>
                </c:pt>
                <c:pt idx="12001">
                  <c:v>379.86700000000002</c:v>
                </c:pt>
                <c:pt idx="12002">
                  <c:v>379.90039999999863</c:v>
                </c:pt>
                <c:pt idx="12003">
                  <c:v>379.93369999999851</c:v>
                </c:pt>
                <c:pt idx="12004">
                  <c:v>379.96280000000002</c:v>
                </c:pt>
                <c:pt idx="12005">
                  <c:v>379.99199999999809</c:v>
                </c:pt>
                <c:pt idx="12006">
                  <c:v>380.02539999999863</c:v>
                </c:pt>
                <c:pt idx="12007">
                  <c:v>380.05869999999999</c:v>
                </c:pt>
                <c:pt idx="12008">
                  <c:v>380.09199999999845</c:v>
                </c:pt>
                <c:pt idx="12009">
                  <c:v>380.12119999999851</c:v>
                </c:pt>
                <c:pt idx="12010">
                  <c:v>380.15039999999999</c:v>
                </c:pt>
                <c:pt idx="12011">
                  <c:v>380.18369999999999</c:v>
                </c:pt>
                <c:pt idx="12012">
                  <c:v>380.21699999999845</c:v>
                </c:pt>
                <c:pt idx="12013">
                  <c:v>380.25040000000001</c:v>
                </c:pt>
                <c:pt idx="12014">
                  <c:v>380.27949999999993</c:v>
                </c:pt>
                <c:pt idx="12015">
                  <c:v>380.30869999999999</c:v>
                </c:pt>
                <c:pt idx="12016">
                  <c:v>380.34199999999993</c:v>
                </c:pt>
                <c:pt idx="12017">
                  <c:v>380.37540000000001</c:v>
                </c:pt>
                <c:pt idx="12018">
                  <c:v>380.40449999999993</c:v>
                </c:pt>
                <c:pt idx="12019">
                  <c:v>380.43369999999851</c:v>
                </c:pt>
                <c:pt idx="12020">
                  <c:v>380.46699999999845</c:v>
                </c:pt>
                <c:pt idx="12021">
                  <c:v>380.50040000000001</c:v>
                </c:pt>
                <c:pt idx="12022">
                  <c:v>380.53369999999899</c:v>
                </c:pt>
                <c:pt idx="12023">
                  <c:v>380.56279999999964</c:v>
                </c:pt>
                <c:pt idx="12024">
                  <c:v>380.59199999999845</c:v>
                </c:pt>
                <c:pt idx="12025">
                  <c:v>380.62540000000001</c:v>
                </c:pt>
                <c:pt idx="12026">
                  <c:v>380.65870000000001</c:v>
                </c:pt>
                <c:pt idx="12027">
                  <c:v>380.69200000000001</c:v>
                </c:pt>
                <c:pt idx="12028">
                  <c:v>380.72119999999808</c:v>
                </c:pt>
                <c:pt idx="12029">
                  <c:v>380.75040000000001</c:v>
                </c:pt>
                <c:pt idx="12030">
                  <c:v>380.78369999999899</c:v>
                </c:pt>
                <c:pt idx="12031">
                  <c:v>380.81700000000001</c:v>
                </c:pt>
                <c:pt idx="12032">
                  <c:v>380.85039999999969</c:v>
                </c:pt>
                <c:pt idx="12033">
                  <c:v>380.87950000000001</c:v>
                </c:pt>
                <c:pt idx="12034">
                  <c:v>380.90869999999899</c:v>
                </c:pt>
                <c:pt idx="12035">
                  <c:v>380.94200000000001</c:v>
                </c:pt>
                <c:pt idx="12036">
                  <c:v>380.97539999999833</c:v>
                </c:pt>
                <c:pt idx="12037">
                  <c:v>381.00450000000001</c:v>
                </c:pt>
                <c:pt idx="12038">
                  <c:v>381.03369999999899</c:v>
                </c:pt>
                <c:pt idx="12039">
                  <c:v>381.06700000000001</c:v>
                </c:pt>
                <c:pt idx="12040">
                  <c:v>381.10039999999969</c:v>
                </c:pt>
                <c:pt idx="12041">
                  <c:v>381.13369999999969</c:v>
                </c:pt>
                <c:pt idx="12042">
                  <c:v>381.16280000000154</c:v>
                </c:pt>
                <c:pt idx="12043">
                  <c:v>381.19200000000001</c:v>
                </c:pt>
                <c:pt idx="12044">
                  <c:v>381.22539999999833</c:v>
                </c:pt>
                <c:pt idx="12045">
                  <c:v>381.25869999999969</c:v>
                </c:pt>
                <c:pt idx="12046">
                  <c:v>381.29199999999821</c:v>
                </c:pt>
                <c:pt idx="12047">
                  <c:v>381.32119999999821</c:v>
                </c:pt>
                <c:pt idx="12048">
                  <c:v>381.35039999999969</c:v>
                </c:pt>
                <c:pt idx="12049">
                  <c:v>381.38369999999969</c:v>
                </c:pt>
                <c:pt idx="12050">
                  <c:v>381.41699999999821</c:v>
                </c:pt>
                <c:pt idx="12051">
                  <c:v>381.45030000000003</c:v>
                </c:pt>
                <c:pt idx="12052">
                  <c:v>381.47949999999969</c:v>
                </c:pt>
                <c:pt idx="12053">
                  <c:v>381.50869999999969</c:v>
                </c:pt>
                <c:pt idx="12054">
                  <c:v>381.54199999999969</c:v>
                </c:pt>
                <c:pt idx="12055">
                  <c:v>381.57530000000003</c:v>
                </c:pt>
                <c:pt idx="12056">
                  <c:v>381.60449999999997</c:v>
                </c:pt>
                <c:pt idx="12057">
                  <c:v>381.63369999999969</c:v>
                </c:pt>
                <c:pt idx="12058">
                  <c:v>381.66699999999969</c:v>
                </c:pt>
                <c:pt idx="12059">
                  <c:v>381.70030000000003</c:v>
                </c:pt>
                <c:pt idx="12060">
                  <c:v>381.73369999999869</c:v>
                </c:pt>
                <c:pt idx="12061">
                  <c:v>381.76280000000008</c:v>
                </c:pt>
                <c:pt idx="12062">
                  <c:v>381.79199999999821</c:v>
                </c:pt>
                <c:pt idx="12063">
                  <c:v>381.82530000000003</c:v>
                </c:pt>
                <c:pt idx="12064">
                  <c:v>381.8587</c:v>
                </c:pt>
                <c:pt idx="12065">
                  <c:v>381.892</c:v>
                </c:pt>
                <c:pt idx="12066">
                  <c:v>381.92119999999773</c:v>
                </c:pt>
                <c:pt idx="12067">
                  <c:v>381.95030000000003</c:v>
                </c:pt>
                <c:pt idx="12068">
                  <c:v>381.98369999999869</c:v>
                </c:pt>
                <c:pt idx="12069">
                  <c:v>382.017</c:v>
                </c:pt>
                <c:pt idx="12070">
                  <c:v>382.05029999999999</c:v>
                </c:pt>
                <c:pt idx="12071">
                  <c:v>382.0795</c:v>
                </c:pt>
                <c:pt idx="12072">
                  <c:v>382.1087</c:v>
                </c:pt>
                <c:pt idx="12073">
                  <c:v>382.14200000000125</c:v>
                </c:pt>
                <c:pt idx="12074">
                  <c:v>382.17529999999999</c:v>
                </c:pt>
                <c:pt idx="12075">
                  <c:v>382.2045</c:v>
                </c:pt>
                <c:pt idx="12076">
                  <c:v>382.23369999999869</c:v>
                </c:pt>
                <c:pt idx="12077">
                  <c:v>382.267</c:v>
                </c:pt>
                <c:pt idx="12078">
                  <c:v>382.30029999999999</c:v>
                </c:pt>
                <c:pt idx="12079">
                  <c:v>382.33369999999923</c:v>
                </c:pt>
                <c:pt idx="12080">
                  <c:v>382.36279999999999</c:v>
                </c:pt>
                <c:pt idx="12081">
                  <c:v>382.392</c:v>
                </c:pt>
                <c:pt idx="12082">
                  <c:v>382.42529999999869</c:v>
                </c:pt>
                <c:pt idx="12083">
                  <c:v>382.45869999999923</c:v>
                </c:pt>
                <c:pt idx="12084">
                  <c:v>382.49199999999809</c:v>
                </c:pt>
                <c:pt idx="12085">
                  <c:v>382.52119999999815</c:v>
                </c:pt>
                <c:pt idx="12086">
                  <c:v>382.55029999999999</c:v>
                </c:pt>
                <c:pt idx="12087">
                  <c:v>382.58369999999923</c:v>
                </c:pt>
                <c:pt idx="12088">
                  <c:v>382.61700000000002</c:v>
                </c:pt>
                <c:pt idx="12089">
                  <c:v>382.65039999999999</c:v>
                </c:pt>
                <c:pt idx="12090">
                  <c:v>382.67950000000002</c:v>
                </c:pt>
                <c:pt idx="12091">
                  <c:v>382.70869999999923</c:v>
                </c:pt>
                <c:pt idx="12092">
                  <c:v>382.74200000000002</c:v>
                </c:pt>
                <c:pt idx="12093">
                  <c:v>382.77539999999863</c:v>
                </c:pt>
                <c:pt idx="12094">
                  <c:v>382.80450000000002</c:v>
                </c:pt>
                <c:pt idx="12095">
                  <c:v>382.83369999999923</c:v>
                </c:pt>
                <c:pt idx="12096">
                  <c:v>382.86700000000002</c:v>
                </c:pt>
                <c:pt idx="12097">
                  <c:v>382.90039999999863</c:v>
                </c:pt>
                <c:pt idx="12098">
                  <c:v>382.93369999999851</c:v>
                </c:pt>
                <c:pt idx="12099">
                  <c:v>382.96280000000002</c:v>
                </c:pt>
                <c:pt idx="12100">
                  <c:v>382.99199999999809</c:v>
                </c:pt>
                <c:pt idx="12101">
                  <c:v>383.02539999999863</c:v>
                </c:pt>
                <c:pt idx="12102">
                  <c:v>383.05869999999999</c:v>
                </c:pt>
                <c:pt idx="12103">
                  <c:v>383.09199999999845</c:v>
                </c:pt>
                <c:pt idx="12104">
                  <c:v>383.12119999999851</c:v>
                </c:pt>
                <c:pt idx="12105">
                  <c:v>383.15039999999999</c:v>
                </c:pt>
                <c:pt idx="12106">
                  <c:v>383.18369999999999</c:v>
                </c:pt>
                <c:pt idx="12107">
                  <c:v>383.21699999999845</c:v>
                </c:pt>
                <c:pt idx="12108">
                  <c:v>383.25040000000001</c:v>
                </c:pt>
                <c:pt idx="12109">
                  <c:v>383.27949999999993</c:v>
                </c:pt>
                <c:pt idx="12110">
                  <c:v>383.30869999999999</c:v>
                </c:pt>
                <c:pt idx="12111">
                  <c:v>383.34199999999993</c:v>
                </c:pt>
                <c:pt idx="12112">
                  <c:v>383.37540000000001</c:v>
                </c:pt>
                <c:pt idx="12113">
                  <c:v>383.40449999999993</c:v>
                </c:pt>
                <c:pt idx="12114">
                  <c:v>383.43369999999851</c:v>
                </c:pt>
                <c:pt idx="12115">
                  <c:v>383.46699999999845</c:v>
                </c:pt>
                <c:pt idx="12116">
                  <c:v>383.50040000000001</c:v>
                </c:pt>
                <c:pt idx="12117">
                  <c:v>383.53369999999899</c:v>
                </c:pt>
                <c:pt idx="12118">
                  <c:v>383.56279999999964</c:v>
                </c:pt>
                <c:pt idx="12119">
                  <c:v>383.59199999999845</c:v>
                </c:pt>
                <c:pt idx="12120">
                  <c:v>383.62540000000001</c:v>
                </c:pt>
                <c:pt idx="12121">
                  <c:v>383.65870000000001</c:v>
                </c:pt>
                <c:pt idx="12122">
                  <c:v>383.69200000000001</c:v>
                </c:pt>
                <c:pt idx="12123">
                  <c:v>383.72119999999808</c:v>
                </c:pt>
                <c:pt idx="12124">
                  <c:v>383.75040000000001</c:v>
                </c:pt>
                <c:pt idx="12125">
                  <c:v>383.78369999999899</c:v>
                </c:pt>
                <c:pt idx="12126">
                  <c:v>383.81700000000001</c:v>
                </c:pt>
                <c:pt idx="12127">
                  <c:v>383.85039999999969</c:v>
                </c:pt>
                <c:pt idx="12128">
                  <c:v>383.87950000000001</c:v>
                </c:pt>
                <c:pt idx="12129">
                  <c:v>383.90869999999899</c:v>
                </c:pt>
                <c:pt idx="12130">
                  <c:v>383.94200000000001</c:v>
                </c:pt>
                <c:pt idx="12131">
                  <c:v>383.97539999999833</c:v>
                </c:pt>
                <c:pt idx="12132">
                  <c:v>384.00450000000001</c:v>
                </c:pt>
                <c:pt idx="12133">
                  <c:v>384.03369999999899</c:v>
                </c:pt>
                <c:pt idx="12134">
                  <c:v>384.06700000000001</c:v>
                </c:pt>
                <c:pt idx="12135">
                  <c:v>384.10039999999969</c:v>
                </c:pt>
                <c:pt idx="12136">
                  <c:v>384.13369999999969</c:v>
                </c:pt>
                <c:pt idx="12137">
                  <c:v>384.16280000000154</c:v>
                </c:pt>
                <c:pt idx="12138">
                  <c:v>384.19200000000001</c:v>
                </c:pt>
                <c:pt idx="12139">
                  <c:v>384.22539999999833</c:v>
                </c:pt>
                <c:pt idx="12140">
                  <c:v>384.25869999999969</c:v>
                </c:pt>
                <c:pt idx="12141">
                  <c:v>384.29199999999821</c:v>
                </c:pt>
                <c:pt idx="12142">
                  <c:v>384.32119999999821</c:v>
                </c:pt>
                <c:pt idx="12143">
                  <c:v>384.35039999999969</c:v>
                </c:pt>
                <c:pt idx="12144">
                  <c:v>384.38369999999969</c:v>
                </c:pt>
                <c:pt idx="12145">
                  <c:v>384.41699999999821</c:v>
                </c:pt>
                <c:pt idx="12146">
                  <c:v>384.45030000000003</c:v>
                </c:pt>
                <c:pt idx="12147">
                  <c:v>384.47949999999969</c:v>
                </c:pt>
                <c:pt idx="12148">
                  <c:v>384.50869999999969</c:v>
                </c:pt>
                <c:pt idx="12149">
                  <c:v>384.54199999999969</c:v>
                </c:pt>
                <c:pt idx="12150">
                  <c:v>384.57530000000003</c:v>
                </c:pt>
                <c:pt idx="12151">
                  <c:v>384.60449999999997</c:v>
                </c:pt>
                <c:pt idx="12152">
                  <c:v>384.63369999999969</c:v>
                </c:pt>
                <c:pt idx="12153">
                  <c:v>384.66699999999969</c:v>
                </c:pt>
                <c:pt idx="12154">
                  <c:v>384.70030000000003</c:v>
                </c:pt>
                <c:pt idx="12155">
                  <c:v>384.73369999999869</c:v>
                </c:pt>
                <c:pt idx="12156">
                  <c:v>384.76280000000008</c:v>
                </c:pt>
                <c:pt idx="12157">
                  <c:v>384.79199999999821</c:v>
                </c:pt>
                <c:pt idx="12158">
                  <c:v>384.82530000000003</c:v>
                </c:pt>
                <c:pt idx="12159">
                  <c:v>384.8587</c:v>
                </c:pt>
                <c:pt idx="12160">
                  <c:v>384.892</c:v>
                </c:pt>
                <c:pt idx="12161">
                  <c:v>384.92119999999773</c:v>
                </c:pt>
                <c:pt idx="12162">
                  <c:v>384.95030000000003</c:v>
                </c:pt>
                <c:pt idx="12163">
                  <c:v>384.98369999999869</c:v>
                </c:pt>
                <c:pt idx="12164">
                  <c:v>385.017</c:v>
                </c:pt>
                <c:pt idx="12165">
                  <c:v>385.05029999999999</c:v>
                </c:pt>
                <c:pt idx="12166">
                  <c:v>385.0795</c:v>
                </c:pt>
                <c:pt idx="12167">
                  <c:v>385.1087</c:v>
                </c:pt>
                <c:pt idx="12168">
                  <c:v>385.14200000000125</c:v>
                </c:pt>
                <c:pt idx="12169">
                  <c:v>385.17529999999999</c:v>
                </c:pt>
                <c:pt idx="12170">
                  <c:v>385.2045</c:v>
                </c:pt>
                <c:pt idx="12171">
                  <c:v>385.23369999999869</c:v>
                </c:pt>
                <c:pt idx="12172">
                  <c:v>385.267</c:v>
                </c:pt>
                <c:pt idx="12173">
                  <c:v>385.30029999999999</c:v>
                </c:pt>
                <c:pt idx="12174">
                  <c:v>385.33369999999923</c:v>
                </c:pt>
                <c:pt idx="12175">
                  <c:v>385.36279999999999</c:v>
                </c:pt>
                <c:pt idx="12176">
                  <c:v>385.392</c:v>
                </c:pt>
                <c:pt idx="12177">
                  <c:v>385.42529999999869</c:v>
                </c:pt>
                <c:pt idx="12178">
                  <c:v>385.45869999999923</c:v>
                </c:pt>
                <c:pt idx="12179">
                  <c:v>385.49199999999809</c:v>
                </c:pt>
                <c:pt idx="12180">
                  <c:v>385.52119999999815</c:v>
                </c:pt>
                <c:pt idx="12181">
                  <c:v>385.55029999999999</c:v>
                </c:pt>
                <c:pt idx="12182">
                  <c:v>385.58369999999923</c:v>
                </c:pt>
                <c:pt idx="12183">
                  <c:v>385.61700000000002</c:v>
                </c:pt>
                <c:pt idx="12184">
                  <c:v>385.65039999999999</c:v>
                </c:pt>
                <c:pt idx="12185">
                  <c:v>385.67950000000002</c:v>
                </c:pt>
                <c:pt idx="12186">
                  <c:v>385.70869999999923</c:v>
                </c:pt>
                <c:pt idx="12187">
                  <c:v>385.74200000000002</c:v>
                </c:pt>
                <c:pt idx="12188">
                  <c:v>385.77539999999863</c:v>
                </c:pt>
                <c:pt idx="12189">
                  <c:v>385.80450000000002</c:v>
                </c:pt>
                <c:pt idx="12190">
                  <c:v>385.83369999999923</c:v>
                </c:pt>
                <c:pt idx="12191">
                  <c:v>385.86700000000002</c:v>
                </c:pt>
                <c:pt idx="12192">
                  <c:v>385.90039999999863</c:v>
                </c:pt>
                <c:pt idx="12193">
                  <c:v>385.93369999999851</c:v>
                </c:pt>
                <c:pt idx="12194">
                  <c:v>385.96280000000002</c:v>
                </c:pt>
                <c:pt idx="12195">
                  <c:v>385.99199999999809</c:v>
                </c:pt>
                <c:pt idx="12196">
                  <c:v>386.02539999999863</c:v>
                </c:pt>
                <c:pt idx="12197">
                  <c:v>386.05869999999999</c:v>
                </c:pt>
                <c:pt idx="12198">
                  <c:v>386.09199999999845</c:v>
                </c:pt>
                <c:pt idx="12199">
                  <c:v>386.12119999999851</c:v>
                </c:pt>
                <c:pt idx="12200">
                  <c:v>386.15039999999999</c:v>
                </c:pt>
                <c:pt idx="12201">
                  <c:v>386.18369999999999</c:v>
                </c:pt>
                <c:pt idx="12202">
                  <c:v>386.21699999999845</c:v>
                </c:pt>
                <c:pt idx="12203">
                  <c:v>386.25040000000001</c:v>
                </c:pt>
                <c:pt idx="12204">
                  <c:v>386.27949999999993</c:v>
                </c:pt>
                <c:pt idx="12205">
                  <c:v>386.30869999999999</c:v>
                </c:pt>
                <c:pt idx="12206">
                  <c:v>386.34199999999993</c:v>
                </c:pt>
                <c:pt idx="12207">
                  <c:v>386.37540000000001</c:v>
                </c:pt>
                <c:pt idx="12208">
                  <c:v>386.40449999999993</c:v>
                </c:pt>
                <c:pt idx="12209">
                  <c:v>386.43369999999851</c:v>
                </c:pt>
                <c:pt idx="12210">
                  <c:v>386.46699999999845</c:v>
                </c:pt>
                <c:pt idx="12211">
                  <c:v>386.50040000000001</c:v>
                </c:pt>
                <c:pt idx="12212">
                  <c:v>386.53369999999899</c:v>
                </c:pt>
                <c:pt idx="12213">
                  <c:v>386.56279999999964</c:v>
                </c:pt>
                <c:pt idx="12214">
                  <c:v>386.59199999999845</c:v>
                </c:pt>
                <c:pt idx="12215">
                  <c:v>386.62540000000001</c:v>
                </c:pt>
                <c:pt idx="12216">
                  <c:v>386.65870000000001</c:v>
                </c:pt>
                <c:pt idx="12217">
                  <c:v>386.69200000000001</c:v>
                </c:pt>
                <c:pt idx="12218">
                  <c:v>386.72119999999808</c:v>
                </c:pt>
                <c:pt idx="12219">
                  <c:v>386.75040000000001</c:v>
                </c:pt>
                <c:pt idx="12220">
                  <c:v>386.78369999999899</c:v>
                </c:pt>
                <c:pt idx="12221">
                  <c:v>386.81700000000001</c:v>
                </c:pt>
                <c:pt idx="12222">
                  <c:v>386.85039999999969</c:v>
                </c:pt>
                <c:pt idx="12223">
                  <c:v>386.87950000000001</c:v>
                </c:pt>
                <c:pt idx="12224">
                  <c:v>386.90869999999899</c:v>
                </c:pt>
                <c:pt idx="12225">
                  <c:v>386.94200000000001</c:v>
                </c:pt>
                <c:pt idx="12226">
                  <c:v>386.97539999999833</c:v>
                </c:pt>
                <c:pt idx="12227">
                  <c:v>387.00450000000001</c:v>
                </c:pt>
                <c:pt idx="12228">
                  <c:v>387.03369999999899</c:v>
                </c:pt>
                <c:pt idx="12229">
                  <c:v>387.06700000000001</c:v>
                </c:pt>
                <c:pt idx="12230">
                  <c:v>387.10039999999969</c:v>
                </c:pt>
                <c:pt idx="12231">
                  <c:v>387.13369999999969</c:v>
                </c:pt>
                <c:pt idx="12232">
                  <c:v>387.16280000000154</c:v>
                </c:pt>
                <c:pt idx="12233">
                  <c:v>387.19200000000001</c:v>
                </c:pt>
                <c:pt idx="12234">
                  <c:v>387.22539999999833</c:v>
                </c:pt>
                <c:pt idx="12235">
                  <c:v>387.25869999999969</c:v>
                </c:pt>
                <c:pt idx="12236">
                  <c:v>387.29199999999821</c:v>
                </c:pt>
                <c:pt idx="12237">
                  <c:v>387.32119999999821</c:v>
                </c:pt>
                <c:pt idx="12238">
                  <c:v>387.35039999999969</c:v>
                </c:pt>
                <c:pt idx="12239">
                  <c:v>387.38369999999969</c:v>
                </c:pt>
                <c:pt idx="12240">
                  <c:v>387.41699999999821</c:v>
                </c:pt>
                <c:pt idx="12241">
                  <c:v>387.45030000000003</c:v>
                </c:pt>
                <c:pt idx="12242">
                  <c:v>387.47949999999969</c:v>
                </c:pt>
                <c:pt idx="12243">
                  <c:v>387.50869999999969</c:v>
                </c:pt>
                <c:pt idx="12244">
                  <c:v>387.54199999999969</c:v>
                </c:pt>
                <c:pt idx="12245">
                  <c:v>387.57530000000003</c:v>
                </c:pt>
                <c:pt idx="12246">
                  <c:v>387.60449999999997</c:v>
                </c:pt>
                <c:pt idx="12247">
                  <c:v>387.63369999999969</c:v>
                </c:pt>
                <c:pt idx="12248">
                  <c:v>387.66699999999969</c:v>
                </c:pt>
                <c:pt idx="12249">
                  <c:v>387.70030000000003</c:v>
                </c:pt>
                <c:pt idx="12250">
                  <c:v>387.73369999999869</c:v>
                </c:pt>
                <c:pt idx="12251">
                  <c:v>387.76280000000008</c:v>
                </c:pt>
                <c:pt idx="12252">
                  <c:v>387.79199999999821</c:v>
                </c:pt>
                <c:pt idx="12253">
                  <c:v>387.82530000000003</c:v>
                </c:pt>
                <c:pt idx="12254">
                  <c:v>387.8587</c:v>
                </c:pt>
                <c:pt idx="12255">
                  <c:v>387.892</c:v>
                </c:pt>
                <c:pt idx="12256">
                  <c:v>387.92119999999773</c:v>
                </c:pt>
                <c:pt idx="12257">
                  <c:v>387.95030000000003</c:v>
                </c:pt>
                <c:pt idx="12258">
                  <c:v>387.98369999999869</c:v>
                </c:pt>
                <c:pt idx="12259">
                  <c:v>388.017</c:v>
                </c:pt>
                <c:pt idx="12260">
                  <c:v>388.05029999999999</c:v>
                </c:pt>
                <c:pt idx="12261">
                  <c:v>388.0795</c:v>
                </c:pt>
                <c:pt idx="12262">
                  <c:v>388.1087</c:v>
                </c:pt>
                <c:pt idx="12263">
                  <c:v>388.14200000000125</c:v>
                </c:pt>
                <c:pt idx="12264">
                  <c:v>388.17529999999999</c:v>
                </c:pt>
                <c:pt idx="12265">
                  <c:v>388.2045</c:v>
                </c:pt>
                <c:pt idx="12266">
                  <c:v>388.23369999999869</c:v>
                </c:pt>
                <c:pt idx="12267">
                  <c:v>388.267</c:v>
                </c:pt>
                <c:pt idx="12268">
                  <c:v>388.30029999999999</c:v>
                </c:pt>
                <c:pt idx="12269">
                  <c:v>388.33369999999923</c:v>
                </c:pt>
                <c:pt idx="12270">
                  <c:v>388.36279999999999</c:v>
                </c:pt>
                <c:pt idx="12271">
                  <c:v>388.392</c:v>
                </c:pt>
                <c:pt idx="12272">
                  <c:v>388.42529999999869</c:v>
                </c:pt>
                <c:pt idx="12273">
                  <c:v>388.45869999999923</c:v>
                </c:pt>
                <c:pt idx="12274">
                  <c:v>388.49199999999809</c:v>
                </c:pt>
                <c:pt idx="12275">
                  <c:v>388.52119999999815</c:v>
                </c:pt>
                <c:pt idx="12276">
                  <c:v>388.55029999999999</c:v>
                </c:pt>
                <c:pt idx="12277">
                  <c:v>388.58369999999923</c:v>
                </c:pt>
                <c:pt idx="12278">
                  <c:v>388.61700000000002</c:v>
                </c:pt>
                <c:pt idx="12279">
                  <c:v>388.65039999999999</c:v>
                </c:pt>
                <c:pt idx="12280">
                  <c:v>388.67950000000002</c:v>
                </c:pt>
                <c:pt idx="12281">
                  <c:v>388.70869999999923</c:v>
                </c:pt>
                <c:pt idx="12282">
                  <c:v>388.74200000000002</c:v>
                </c:pt>
                <c:pt idx="12283">
                  <c:v>388.77539999999863</c:v>
                </c:pt>
                <c:pt idx="12284">
                  <c:v>388.80450000000002</c:v>
                </c:pt>
                <c:pt idx="12285">
                  <c:v>388.83369999999923</c:v>
                </c:pt>
                <c:pt idx="12286">
                  <c:v>388.86700000000002</c:v>
                </c:pt>
                <c:pt idx="12287">
                  <c:v>388.90039999999863</c:v>
                </c:pt>
                <c:pt idx="12288">
                  <c:v>388.93369999999851</c:v>
                </c:pt>
                <c:pt idx="12289">
                  <c:v>388.96280000000002</c:v>
                </c:pt>
                <c:pt idx="12290">
                  <c:v>388.99199999999809</c:v>
                </c:pt>
                <c:pt idx="12291">
                  <c:v>389.02539999999863</c:v>
                </c:pt>
                <c:pt idx="12292">
                  <c:v>389.05869999999999</c:v>
                </c:pt>
                <c:pt idx="12293">
                  <c:v>389.09199999999845</c:v>
                </c:pt>
                <c:pt idx="12294">
                  <c:v>389.12119999999851</c:v>
                </c:pt>
                <c:pt idx="12295">
                  <c:v>389.15039999999999</c:v>
                </c:pt>
                <c:pt idx="12296">
                  <c:v>389.18369999999999</c:v>
                </c:pt>
                <c:pt idx="12297">
                  <c:v>389.21699999999845</c:v>
                </c:pt>
                <c:pt idx="12298">
                  <c:v>389.25040000000001</c:v>
                </c:pt>
                <c:pt idx="12299">
                  <c:v>389.27949999999993</c:v>
                </c:pt>
                <c:pt idx="12300">
                  <c:v>389.30869999999999</c:v>
                </c:pt>
                <c:pt idx="12301">
                  <c:v>389.34199999999993</c:v>
                </c:pt>
                <c:pt idx="12302">
                  <c:v>389.37540000000001</c:v>
                </c:pt>
                <c:pt idx="12303">
                  <c:v>389.40449999999993</c:v>
                </c:pt>
                <c:pt idx="12304">
                  <c:v>389.43369999999851</c:v>
                </c:pt>
                <c:pt idx="12305">
                  <c:v>389.46699999999845</c:v>
                </c:pt>
                <c:pt idx="12306">
                  <c:v>389.50040000000001</c:v>
                </c:pt>
                <c:pt idx="12307">
                  <c:v>389.53369999999899</c:v>
                </c:pt>
                <c:pt idx="12308">
                  <c:v>389.56279999999964</c:v>
                </c:pt>
                <c:pt idx="12309">
                  <c:v>389.59199999999845</c:v>
                </c:pt>
                <c:pt idx="12310">
                  <c:v>389.62540000000001</c:v>
                </c:pt>
                <c:pt idx="12311">
                  <c:v>389.65870000000001</c:v>
                </c:pt>
                <c:pt idx="12312">
                  <c:v>389.69200000000001</c:v>
                </c:pt>
                <c:pt idx="12313">
                  <c:v>389.72119999999808</c:v>
                </c:pt>
                <c:pt idx="12314">
                  <c:v>389.75040000000001</c:v>
                </c:pt>
                <c:pt idx="12315">
                  <c:v>389.78369999999899</c:v>
                </c:pt>
                <c:pt idx="12316">
                  <c:v>389.81700000000001</c:v>
                </c:pt>
                <c:pt idx="12317">
                  <c:v>389.85039999999969</c:v>
                </c:pt>
                <c:pt idx="12318">
                  <c:v>389.87950000000001</c:v>
                </c:pt>
                <c:pt idx="12319">
                  <c:v>389.90869999999899</c:v>
                </c:pt>
                <c:pt idx="12320">
                  <c:v>389.94200000000001</c:v>
                </c:pt>
                <c:pt idx="12321">
                  <c:v>389.97539999999833</c:v>
                </c:pt>
                <c:pt idx="12322">
                  <c:v>390.00450000000001</c:v>
                </c:pt>
                <c:pt idx="12323">
                  <c:v>390.03369999999899</c:v>
                </c:pt>
                <c:pt idx="12324">
                  <c:v>390.06700000000001</c:v>
                </c:pt>
                <c:pt idx="12325">
                  <c:v>390.10039999999969</c:v>
                </c:pt>
                <c:pt idx="12326">
                  <c:v>390.13369999999969</c:v>
                </c:pt>
                <c:pt idx="12327">
                  <c:v>390.16280000000154</c:v>
                </c:pt>
                <c:pt idx="12328">
                  <c:v>390.19200000000001</c:v>
                </c:pt>
                <c:pt idx="12329">
                  <c:v>390.22539999999833</c:v>
                </c:pt>
                <c:pt idx="12330">
                  <c:v>390.25869999999969</c:v>
                </c:pt>
                <c:pt idx="12331">
                  <c:v>390.29199999999821</c:v>
                </c:pt>
                <c:pt idx="12332">
                  <c:v>390.32119999999821</c:v>
                </c:pt>
                <c:pt idx="12333">
                  <c:v>390.35039999999969</c:v>
                </c:pt>
                <c:pt idx="12334">
                  <c:v>390.38369999999969</c:v>
                </c:pt>
                <c:pt idx="12335">
                  <c:v>390.41699999999821</c:v>
                </c:pt>
                <c:pt idx="12336">
                  <c:v>390.45030000000003</c:v>
                </c:pt>
                <c:pt idx="12337">
                  <c:v>390.47949999999969</c:v>
                </c:pt>
                <c:pt idx="12338">
                  <c:v>390.50869999999969</c:v>
                </c:pt>
                <c:pt idx="12339">
                  <c:v>390.54199999999969</c:v>
                </c:pt>
                <c:pt idx="12340">
                  <c:v>390.57530000000003</c:v>
                </c:pt>
                <c:pt idx="12341">
                  <c:v>390.60449999999997</c:v>
                </c:pt>
                <c:pt idx="12342">
                  <c:v>390.63369999999969</c:v>
                </c:pt>
                <c:pt idx="12343">
                  <c:v>390.66699999999969</c:v>
                </c:pt>
                <c:pt idx="12344">
                  <c:v>390.70030000000003</c:v>
                </c:pt>
                <c:pt idx="12345">
                  <c:v>390.73369999999869</c:v>
                </c:pt>
                <c:pt idx="12346">
                  <c:v>390.76280000000008</c:v>
                </c:pt>
                <c:pt idx="12347">
                  <c:v>390.79199999999821</c:v>
                </c:pt>
                <c:pt idx="12348">
                  <c:v>390.82530000000003</c:v>
                </c:pt>
                <c:pt idx="12349">
                  <c:v>390.8587</c:v>
                </c:pt>
                <c:pt idx="12350">
                  <c:v>390.892</c:v>
                </c:pt>
                <c:pt idx="12351">
                  <c:v>390.92119999999773</c:v>
                </c:pt>
                <c:pt idx="12352">
                  <c:v>390.95030000000003</c:v>
                </c:pt>
                <c:pt idx="12353">
                  <c:v>390.98369999999869</c:v>
                </c:pt>
                <c:pt idx="12354">
                  <c:v>391.017</c:v>
                </c:pt>
                <c:pt idx="12355">
                  <c:v>391.05029999999999</c:v>
                </c:pt>
                <c:pt idx="12356">
                  <c:v>391.0795</c:v>
                </c:pt>
                <c:pt idx="12357">
                  <c:v>391.1087</c:v>
                </c:pt>
                <c:pt idx="12358">
                  <c:v>391.14200000000125</c:v>
                </c:pt>
                <c:pt idx="12359">
                  <c:v>391.17529999999999</c:v>
                </c:pt>
                <c:pt idx="12360">
                  <c:v>391.2045</c:v>
                </c:pt>
                <c:pt idx="12361">
                  <c:v>391.23369999999869</c:v>
                </c:pt>
                <c:pt idx="12362">
                  <c:v>391.267</c:v>
                </c:pt>
                <c:pt idx="12363">
                  <c:v>391.30029999999999</c:v>
                </c:pt>
                <c:pt idx="12364">
                  <c:v>391.33369999999923</c:v>
                </c:pt>
                <c:pt idx="12365">
                  <c:v>391.36279999999999</c:v>
                </c:pt>
                <c:pt idx="12366">
                  <c:v>391.392</c:v>
                </c:pt>
                <c:pt idx="12367">
                  <c:v>391.42529999999869</c:v>
                </c:pt>
                <c:pt idx="12368">
                  <c:v>391.45869999999923</c:v>
                </c:pt>
                <c:pt idx="12369">
                  <c:v>391.49199999999809</c:v>
                </c:pt>
                <c:pt idx="12370">
                  <c:v>391.52119999999815</c:v>
                </c:pt>
                <c:pt idx="12371">
                  <c:v>391.55029999999999</c:v>
                </c:pt>
                <c:pt idx="12372">
                  <c:v>391.58369999999923</c:v>
                </c:pt>
                <c:pt idx="12373">
                  <c:v>391.61700000000002</c:v>
                </c:pt>
                <c:pt idx="12374">
                  <c:v>391.65039999999999</c:v>
                </c:pt>
                <c:pt idx="12375">
                  <c:v>391.67950000000002</c:v>
                </c:pt>
                <c:pt idx="12376">
                  <c:v>391.70869999999923</c:v>
                </c:pt>
                <c:pt idx="12377">
                  <c:v>391.74200000000002</c:v>
                </c:pt>
                <c:pt idx="12378">
                  <c:v>391.77539999999863</c:v>
                </c:pt>
                <c:pt idx="12379">
                  <c:v>391.80450000000002</c:v>
                </c:pt>
                <c:pt idx="12380">
                  <c:v>391.83369999999923</c:v>
                </c:pt>
                <c:pt idx="12381">
                  <c:v>391.86700000000002</c:v>
                </c:pt>
                <c:pt idx="12382">
                  <c:v>391.90039999999863</c:v>
                </c:pt>
                <c:pt idx="12383">
                  <c:v>391.93369999999851</c:v>
                </c:pt>
                <c:pt idx="12384">
                  <c:v>391.96280000000002</c:v>
                </c:pt>
                <c:pt idx="12385">
                  <c:v>391.99199999999809</c:v>
                </c:pt>
                <c:pt idx="12386">
                  <c:v>392.02539999999863</c:v>
                </c:pt>
                <c:pt idx="12387">
                  <c:v>392.05869999999999</c:v>
                </c:pt>
                <c:pt idx="12388">
                  <c:v>392.09199999999845</c:v>
                </c:pt>
                <c:pt idx="12389">
                  <c:v>392.12119999999851</c:v>
                </c:pt>
                <c:pt idx="12390">
                  <c:v>392.15039999999999</c:v>
                </c:pt>
                <c:pt idx="12391">
                  <c:v>392.18369999999999</c:v>
                </c:pt>
                <c:pt idx="12392">
                  <c:v>392.21699999999845</c:v>
                </c:pt>
                <c:pt idx="12393">
                  <c:v>392.25040000000001</c:v>
                </c:pt>
                <c:pt idx="12394">
                  <c:v>392.27949999999993</c:v>
                </c:pt>
                <c:pt idx="12395">
                  <c:v>392.30869999999999</c:v>
                </c:pt>
                <c:pt idx="12396">
                  <c:v>392.34199999999993</c:v>
                </c:pt>
                <c:pt idx="12397">
                  <c:v>392.37540000000001</c:v>
                </c:pt>
                <c:pt idx="12398">
                  <c:v>392.40449999999993</c:v>
                </c:pt>
                <c:pt idx="12399">
                  <c:v>392.43369999999851</c:v>
                </c:pt>
                <c:pt idx="12400">
                  <c:v>392.46699999999845</c:v>
                </c:pt>
                <c:pt idx="12401">
                  <c:v>392.50040000000001</c:v>
                </c:pt>
                <c:pt idx="12402">
                  <c:v>392.53369999999899</c:v>
                </c:pt>
                <c:pt idx="12403">
                  <c:v>392.56279999999964</c:v>
                </c:pt>
                <c:pt idx="12404">
                  <c:v>392.59199999999845</c:v>
                </c:pt>
                <c:pt idx="12405">
                  <c:v>392.62540000000001</c:v>
                </c:pt>
                <c:pt idx="12406">
                  <c:v>392.65870000000001</c:v>
                </c:pt>
                <c:pt idx="12407">
                  <c:v>392.69200000000001</c:v>
                </c:pt>
                <c:pt idx="12408">
                  <c:v>392.72119999999808</c:v>
                </c:pt>
                <c:pt idx="12409">
                  <c:v>392.75040000000001</c:v>
                </c:pt>
                <c:pt idx="12410">
                  <c:v>392.78369999999899</c:v>
                </c:pt>
                <c:pt idx="12411">
                  <c:v>392.81700000000001</c:v>
                </c:pt>
                <c:pt idx="12412">
                  <c:v>392.85039999999969</c:v>
                </c:pt>
                <c:pt idx="12413">
                  <c:v>392.87950000000001</c:v>
                </c:pt>
                <c:pt idx="12414">
                  <c:v>392.90869999999899</c:v>
                </c:pt>
                <c:pt idx="12415">
                  <c:v>392.94200000000001</c:v>
                </c:pt>
                <c:pt idx="12416">
                  <c:v>392.97539999999833</c:v>
                </c:pt>
                <c:pt idx="12417">
                  <c:v>393.00450000000001</c:v>
                </c:pt>
                <c:pt idx="12418">
                  <c:v>393.03369999999899</c:v>
                </c:pt>
                <c:pt idx="12419">
                  <c:v>393.06700000000001</c:v>
                </c:pt>
                <c:pt idx="12420">
                  <c:v>393.10039999999969</c:v>
                </c:pt>
                <c:pt idx="12421">
                  <c:v>393.13369999999969</c:v>
                </c:pt>
                <c:pt idx="12422">
                  <c:v>393.16280000000154</c:v>
                </c:pt>
                <c:pt idx="12423">
                  <c:v>393.19200000000001</c:v>
                </c:pt>
                <c:pt idx="12424">
                  <c:v>393.22539999999833</c:v>
                </c:pt>
                <c:pt idx="12425">
                  <c:v>393.25869999999969</c:v>
                </c:pt>
                <c:pt idx="12426">
                  <c:v>393.29199999999821</c:v>
                </c:pt>
                <c:pt idx="12427">
                  <c:v>393.32119999999821</c:v>
                </c:pt>
                <c:pt idx="12428">
                  <c:v>393.35039999999969</c:v>
                </c:pt>
                <c:pt idx="12429">
                  <c:v>393.38369999999969</c:v>
                </c:pt>
                <c:pt idx="12430">
                  <c:v>393.41699999999821</c:v>
                </c:pt>
                <c:pt idx="12431">
                  <c:v>393.45030000000003</c:v>
                </c:pt>
                <c:pt idx="12432">
                  <c:v>393.47949999999969</c:v>
                </c:pt>
                <c:pt idx="12433">
                  <c:v>393.50869999999969</c:v>
                </c:pt>
                <c:pt idx="12434">
                  <c:v>393.54199999999969</c:v>
                </c:pt>
                <c:pt idx="12435">
                  <c:v>393.57530000000003</c:v>
                </c:pt>
                <c:pt idx="12436">
                  <c:v>393.60449999999997</c:v>
                </c:pt>
                <c:pt idx="12437">
                  <c:v>393.63369999999969</c:v>
                </c:pt>
                <c:pt idx="12438">
                  <c:v>393.66699999999969</c:v>
                </c:pt>
                <c:pt idx="12439">
                  <c:v>393.70030000000003</c:v>
                </c:pt>
                <c:pt idx="12440">
                  <c:v>393.73369999999869</c:v>
                </c:pt>
                <c:pt idx="12441">
                  <c:v>393.76280000000008</c:v>
                </c:pt>
                <c:pt idx="12442">
                  <c:v>393.79199999999821</c:v>
                </c:pt>
                <c:pt idx="12443">
                  <c:v>393.82530000000003</c:v>
                </c:pt>
                <c:pt idx="12444">
                  <c:v>393.8587</c:v>
                </c:pt>
                <c:pt idx="12445">
                  <c:v>393.892</c:v>
                </c:pt>
                <c:pt idx="12446">
                  <c:v>393.92119999999773</c:v>
                </c:pt>
                <c:pt idx="12447">
                  <c:v>393.95030000000003</c:v>
                </c:pt>
                <c:pt idx="12448">
                  <c:v>393.98369999999869</c:v>
                </c:pt>
                <c:pt idx="12449">
                  <c:v>394.017</c:v>
                </c:pt>
                <c:pt idx="12450">
                  <c:v>394.05029999999999</c:v>
                </c:pt>
                <c:pt idx="12451">
                  <c:v>394.0795</c:v>
                </c:pt>
                <c:pt idx="12452">
                  <c:v>394.1087</c:v>
                </c:pt>
                <c:pt idx="12453">
                  <c:v>394.14200000000125</c:v>
                </c:pt>
                <c:pt idx="12454">
                  <c:v>394.17529999999999</c:v>
                </c:pt>
                <c:pt idx="12455">
                  <c:v>394.2045</c:v>
                </c:pt>
                <c:pt idx="12456">
                  <c:v>394.23369999999869</c:v>
                </c:pt>
                <c:pt idx="12457">
                  <c:v>394.267</c:v>
                </c:pt>
                <c:pt idx="12458">
                  <c:v>394.30029999999999</c:v>
                </c:pt>
                <c:pt idx="12459">
                  <c:v>394.33369999999923</c:v>
                </c:pt>
                <c:pt idx="12460">
                  <c:v>394.36279999999999</c:v>
                </c:pt>
                <c:pt idx="12461">
                  <c:v>394.392</c:v>
                </c:pt>
                <c:pt idx="12462">
                  <c:v>394.42529999999869</c:v>
                </c:pt>
                <c:pt idx="12463">
                  <c:v>394.45869999999923</c:v>
                </c:pt>
                <c:pt idx="12464">
                  <c:v>394.49199999999809</c:v>
                </c:pt>
                <c:pt idx="12465">
                  <c:v>394.52119999999815</c:v>
                </c:pt>
                <c:pt idx="12466">
                  <c:v>394.55029999999999</c:v>
                </c:pt>
                <c:pt idx="12467">
                  <c:v>394.58369999999923</c:v>
                </c:pt>
                <c:pt idx="12468">
                  <c:v>394.61700000000002</c:v>
                </c:pt>
                <c:pt idx="12469">
                  <c:v>394.65039999999999</c:v>
                </c:pt>
                <c:pt idx="12470">
                  <c:v>394.67950000000002</c:v>
                </c:pt>
                <c:pt idx="12471">
                  <c:v>394.70869999999923</c:v>
                </c:pt>
                <c:pt idx="12472">
                  <c:v>394.74200000000002</c:v>
                </c:pt>
                <c:pt idx="12473">
                  <c:v>394.77539999999863</c:v>
                </c:pt>
                <c:pt idx="12474">
                  <c:v>394.80450000000002</c:v>
                </c:pt>
                <c:pt idx="12475">
                  <c:v>394.83369999999923</c:v>
                </c:pt>
                <c:pt idx="12476">
                  <c:v>394.86700000000002</c:v>
                </c:pt>
                <c:pt idx="12477">
                  <c:v>394.90039999999863</c:v>
                </c:pt>
                <c:pt idx="12478">
                  <c:v>394.93369999999851</c:v>
                </c:pt>
                <c:pt idx="12479">
                  <c:v>394.96280000000002</c:v>
                </c:pt>
                <c:pt idx="12480">
                  <c:v>394.99199999999809</c:v>
                </c:pt>
                <c:pt idx="12481">
                  <c:v>395.02539999999863</c:v>
                </c:pt>
                <c:pt idx="12482">
                  <c:v>395.05869999999999</c:v>
                </c:pt>
                <c:pt idx="12483">
                  <c:v>395.09199999999845</c:v>
                </c:pt>
                <c:pt idx="12484">
                  <c:v>395.12119999999851</c:v>
                </c:pt>
                <c:pt idx="12485">
                  <c:v>395.15039999999999</c:v>
                </c:pt>
                <c:pt idx="12486">
                  <c:v>395.18369999999999</c:v>
                </c:pt>
                <c:pt idx="12487">
                  <c:v>395.21699999999845</c:v>
                </c:pt>
                <c:pt idx="12488">
                  <c:v>395.25040000000001</c:v>
                </c:pt>
                <c:pt idx="12489">
                  <c:v>395.27949999999993</c:v>
                </c:pt>
                <c:pt idx="12490">
                  <c:v>395.30869999999999</c:v>
                </c:pt>
                <c:pt idx="12491">
                  <c:v>395.34199999999993</c:v>
                </c:pt>
                <c:pt idx="12492">
                  <c:v>395.37540000000001</c:v>
                </c:pt>
                <c:pt idx="12493">
                  <c:v>395.40449999999993</c:v>
                </c:pt>
                <c:pt idx="12494">
                  <c:v>395.43369999999851</c:v>
                </c:pt>
                <c:pt idx="12495">
                  <c:v>395.46699999999845</c:v>
                </c:pt>
                <c:pt idx="12496">
                  <c:v>395.50040000000001</c:v>
                </c:pt>
                <c:pt idx="12497">
                  <c:v>395.53369999999899</c:v>
                </c:pt>
                <c:pt idx="12498">
                  <c:v>395.56279999999964</c:v>
                </c:pt>
                <c:pt idx="12499">
                  <c:v>395.59199999999845</c:v>
                </c:pt>
                <c:pt idx="12500">
                  <c:v>395.62540000000001</c:v>
                </c:pt>
                <c:pt idx="12501">
                  <c:v>395.65870000000001</c:v>
                </c:pt>
                <c:pt idx="12502">
                  <c:v>395.69200000000001</c:v>
                </c:pt>
                <c:pt idx="12503">
                  <c:v>395.72119999999808</c:v>
                </c:pt>
                <c:pt idx="12504">
                  <c:v>395.75040000000001</c:v>
                </c:pt>
                <c:pt idx="12505">
                  <c:v>395.78369999999899</c:v>
                </c:pt>
                <c:pt idx="12506">
                  <c:v>395.81700000000001</c:v>
                </c:pt>
                <c:pt idx="12507">
                  <c:v>395.85039999999969</c:v>
                </c:pt>
                <c:pt idx="12508">
                  <c:v>395.87950000000001</c:v>
                </c:pt>
                <c:pt idx="12509">
                  <c:v>395.90869999999899</c:v>
                </c:pt>
                <c:pt idx="12510">
                  <c:v>395.94200000000001</c:v>
                </c:pt>
                <c:pt idx="12511">
                  <c:v>395.97539999999833</c:v>
                </c:pt>
                <c:pt idx="12512">
                  <c:v>396.00450000000001</c:v>
                </c:pt>
                <c:pt idx="12513">
                  <c:v>396.03369999999899</c:v>
                </c:pt>
                <c:pt idx="12514">
                  <c:v>396.06700000000001</c:v>
                </c:pt>
                <c:pt idx="12515">
                  <c:v>396.10039999999969</c:v>
                </c:pt>
                <c:pt idx="12516">
                  <c:v>396.13369999999969</c:v>
                </c:pt>
                <c:pt idx="12517">
                  <c:v>396.16280000000154</c:v>
                </c:pt>
                <c:pt idx="12518">
                  <c:v>396.19200000000001</c:v>
                </c:pt>
                <c:pt idx="12519">
                  <c:v>396.22539999999833</c:v>
                </c:pt>
                <c:pt idx="12520">
                  <c:v>396.25869999999969</c:v>
                </c:pt>
                <c:pt idx="12521">
                  <c:v>396.29199999999821</c:v>
                </c:pt>
                <c:pt idx="12522">
                  <c:v>396.32119999999821</c:v>
                </c:pt>
                <c:pt idx="12523">
                  <c:v>396.35039999999969</c:v>
                </c:pt>
                <c:pt idx="12524">
                  <c:v>396.38369999999969</c:v>
                </c:pt>
                <c:pt idx="12525">
                  <c:v>396.41699999999821</c:v>
                </c:pt>
                <c:pt idx="12526">
                  <c:v>396.45030000000003</c:v>
                </c:pt>
                <c:pt idx="12527">
                  <c:v>396.47949999999969</c:v>
                </c:pt>
                <c:pt idx="12528">
                  <c:v>396.50869999999969</c:v>
                </c:pt>
                <c:pt idx="12529">
                  <c:v>396.54199999999969</c:v>
                </c:pt>
                <c:pt idx="12530">
                  <c:v>396.57530000000003</c:v>
                </c:pt>
                <c:pt idx="12531">
                  <c:v>396.60449999999997</c:v>
                </c:pt>
                <c:pt idx="12532">
                  <c:v>396.63369999999969</c:v>
                </c:pt>
                <c:pt idx="12533">
                  <c:v>396.66699999999969</c:v>
                </c:pt>
                <c:pt idx="12534">
                  <c:v>396.70030000000003</c:v>
                </c:pt>
                <c:pt idx="12535">
                  <c:v>396.73369999999869</c:v>
                </c:pt>
                <c:pt idx="12536">
                  <c:v>396.76280000000008</c:v>
                </c:pt>
                <c:pt idx="12537">
                  <c:v>396.79199999999821</c:v>
                </c:pt>
                <c:pt idx="12538">
                  <c:v>396.82530000000003</c:v>
                </c:pt>
                <c:pt idx="12539">
                  <c:v>396.8587</c:v>
                </c:pt>
                <c:pt idx="12540">
                  <c:v>396.892</c:v>
                </c:pt>
                <c:pt idx="12541">
                  <c:v>396.92119999999773</c:v>
                </c:pt>
                <c:pt idx="12542">
                  <c:v>396.95030000000003</c:v>
                </c:pt>
                <c:pt idx="12543">
                  <c:v>396.98369999999869</c:v>
                </c:pt>
                <c:pt idx="12544">
                  <c:v>397.017</c:v>
                </c:pt>
                <c:pt idx="12545">
                  <c:v>397.05029999999999</c:v>
                </c:pt>
                <c:pt idx="12546">
                  <c:v>397.0795</c:v>
                </c:pt>
                <c:pt idx="12547">
                  <c:v>397.1087</c:v>
                </c:pt>
                <c:pt idx="12548">
                  <c:v>397.14200000000125</c:v>
                </c:pt>
                <c:pt idx="12549">
                  <c:v>397.17529999999999</c:v>
                </c:pt>
                <c:pt idx="12550">
                  <c:v>397.2045</c:v>
                </c:pt>
                <c:pt idx="12551">
                  <c:v>397.23369999999869</c:v>
                </c:pt>
                <c:pt idx="12552">
                  <c:v>397.267</c:v>
                </c:pt>
                <c:pt idx="12553">
                  <c:v>397.30029999999999</c:v>
                </c:pt>
                <c:pt idx="12554">
                  <c:v>397.33369999999923</c:v>
                </c:pt>
                <c:pt idx="12555">
                  <c:v>397.36279999999999</c:v>
                </c:pt>
                <c:pt idx="12556">
                  <c:v>397.392</c:v>
                </c:pt>
                <c:pt idx="12557">
                  <c:v>397.42529999999869</c:v>
                </c:pt>
                <c:pt idx="12558">
                  <c:v>397.45869999999923</c:v>
                </c:pt>
                <c:pt idx="12559">
                  <c:v>397.49199999999809</c:v>
                </c:pt>
                <c:pt idx="12560">
                  <c:v>397.52119999999815</c:v>
                </c:pt>
                <c:pt idx="12561">
                  <c:v>397.55029999999999</c:v>
                </c:pt>
                <c:pt idx="12562">
                  <c:v>397.58369999999923</c:v>
                </c:pt>
                <c:pt idx="12563">
                  <c:v>397.61700000000002</c:v>
                </c:pt>
                <c:pt idx="12564">
                  <c:v>397.65039999999999</c:v>
                </c:pt>
                <c:pt idx="12565">
                  <c:v>397.67950000000002</c:v>
                </c:pt>
                <c:pt idx="12566">
                  <c:v>397.70869999999923</c:v>
                </c:pt>
                <c:pt idx="12567">
                  <c:v>397.74200000000002</c:v>
                </c:pt>
                <c:pt idx="12568">
                  <c:v>397.77539999999863</c:v>
                </c:pt>
                <c:pt idx="12569">
                  <c:v>397.80450000000002</c:v>
                </c:pt>
                <c:pt idx="12570">
                  <c:v>397.83369999999923</c:v>
                </c:pt>
                <c:pt idx="12571">
                  <c:v>397.86700000000002</c:v>
                </c:pt>
                <c:pt idx="12572">
                  <c:v>397.90039999999863</c:v>
                </c:pt>
                <c:pt idx="12573">
                  <c:v>397.93369999999851</c:v>
                </c:pt>
                <c:pt idx="12574">
                  <c:v>397.96280000000002</c:v>
                </c:pt>
                <c:pt idx="12575">
                  <c:v>397.99199999999809</c:v>
                </c:pt>
                <c:pt idx="12576">
                  <c:v>398.02539999999863</c:v>
                </c:pt>
                <c:pt idx="12577">
                  <c:v>398.05869999999999</c:v>
                </c:pt>
                <c:pt idx="12578">
                  <c:v>398.09199999999845</c:v>
                </c:pt>
                <c:pt idx="12579">
                  <c:v>398.12119999999851</c:v>
                </c:pt>
                <c:pt idx="12580">
                  <c:v>398.15039999999999</c:v>
                </c:pt>
                <c:pt idx="12581">
                  <c:v>398.18369999999999</c:v>
                </c:pt>
                <c:pt idx="12582">
                  <c:v>398.21699999999845</c:v>
                </c:pt>
                <c:pt idx="12583">
                  <c:v>398.25040000000001</c:v>
                </c:pt>
                <c:pt idx="12584">
                  <c:v>398.27949999999993</c:v>
                </c:pt>
                <c:pt idx="12585">
                  <c:v>398.30869999999999</c:v>
                </c:pt>
                <c:pt idx="12586">
                  <c:v>398.34199999999993</c:v>
                </c:pt>
                <c:pt idx="12587">
                  <c:v>398.37540000000001</c:v>
                </c:pt>
                <c:pt idx="12588">
                  <c:v>398.40449999999993</c:v>
                </c:pt>
                <c:pt idx="12589">
                  <c:v>398.43369999999851</c:v>
                </c:pt>
                <c:pt idx="12590">
                  <c:v>398.46699999999845</c:v>
                </c:pt>
                <c:pt idx="12591">
                  <c:v>398.50040000000001</c:v>
                </c:pt>
                <c:pt idx="12592">
                  <c:v>398.53369999999899</c:v>
                </c:pt>
                <c:pt idx="12593">
                  <c:v>398.56279999999964</c:v>
                </c:pt>
                <c:pt idx="12594">
                  <c:v>398.59199999999845</c:v>
                </c:pt>
                <c:pt idx="12595">
                  <c:v>398.62540000000001</c:v>
                </c:pt>
                <c:pt idx="12596">
                  <c:v>398.65870000000001</c:v>
                </c:pt>
                <c:pt idx="12597">
                  <c:v>398.69200000000001</c:v>
                </c:pt>
                <c:pt idx="12598">
                  <c:v>398.72119999999808</c:v>
                </c:pt>
                <c:pt idx="12599">
                  <c:v>398.75040000000001</c:v>
                </c:pt>
                <c:pt idx="12600">
                  <c:v>398.78369999999899</c:v>
                </c:pt>
                <c:pt idx="12601">
                  <c:v>398.81700000000001</c:v>
                </c:pt>
                <c:pt idx="12602">
                  <c:v>398.85039999999969</c:v>
                </c:pt>
                <c:pt idx="12603">
                  <c:v>398.87950000000001</c:v>
                </c:pt>
                <c:pt idx="12604">
                  <c:v>398.90869999999899</c:v>
                </c:pt>
                <c:pt idx="12605">
                  <c:v>398.94200000000001</c:v>
                </c:pt>
                <c:pt idx="12606">
                  <c:v>398.97539999999833</c:v>
                </c:pt>
                <c:pt idx="12607">
                  <c:v>399.00450000000001</c:v>
                </c:pt>
                <c:pt idx="12608">
                  <c:v>399.03369999999899</c:v>
                </c:pt>
                <c:pt idx="12609">
                  <c:v>399.06700000000001</c:v>
                </c:pt>
                <c:pt idx="12610">
                  <c:v>399.10039999999969</c:v>
                </c:pt>
                <c:pt idx="12611">
                  <c:v>399.13369999999969</c:v>
                </c:pt>
                <c:pt idx="12612">
                  <c:v>399.16280000000154</c:v>
                </c:pt>
                <c:pt idx="12613">
                  <c:v>399.19200000000001</c:v>
                </c:pt>
                <c:pt idx="12614">
                  <c:v>399.22539999999833</c:v>
                </c:pt>
                <c:pt idx="12615">
                  <c:v>399.25869999999969</c:v>
                </c:pt>
                <c:pt idx="12616">
                  <c:v>399.29199999999821</c:v>
                </c:pt>
                <c:pt idx="12617">
                  <c:v>399.32119999999821</c:v>
                </c:pt>
                <c:pt idx="12618">
                  <c:v>399.35039999999969</c:v>
                </c:pt>
                <c:pt idx="12619">
                  <c:v>399.38369999999969</c:v>
                </c:pt>
                <c:pt idx="12620">
                  <c:v>399.41699999999821</c:v>
                </c:pt>
                <c:pt idx="12621">
                  <c:v>399.45030000000003</c:v>
                </c:pt>
                <c:pt idx="12622">
                  <c:v>399.47949999999969</c:v>
                </c:pt>
                <c:pt idx="12623">
                  <c:v>399.50869999999969</c:v>
                </c:pt>
                <c:pt idx="12624">
                  <c:v>399.54199999999969</c:v>
                </c:pt>
                <c:pt idx="12625">
                  <c:v>399.57530000000003</c:v>
                </c:pt>
                <c:pt idx="12626">
                  <c:v>399.60449999999997</c:v>
                </c:pt>
                <c:pt idx="12627">
                  <c:v>399.63369999999969</c:v>
                </c:pt>
                <c:pt idx="12628">
                  <c:v>399.66699999999969</c:v>
                </c:pt>
                <c:pt idx="12629">
                  <c:v>399.70030000000003</c:v>
                </c:pt>
                <c:pt idx="12630">
                  <c:v>399.73369999999869</c:v>
                </c:pt>
                <c:pt idx="12631">
                  <c:v>399.76280000000008</c:v>
                </c:pt>
                <c:pt idx="12632">
                  <c:v>399.79199999999821</c:v>
                </c:pt>
                <c:pt idx="12633">
                  <c:v>399.82530000000003</c:v>
                </c:pt>
                <c:pt idx="12634">
                  <c:v>399.8587</c:v>
                </c:pt>
                <c:pt idx="12635">
                  <c:v>399.892</c:v>
                </c:pt>
                <c:pt idx="12636">
                  <c:v>399.92119999999773</c:v>
                </c:pt>
                <c:pt idx="12637">
                  <c:v>399.95030000000003</c:v>
                </c:pt>
                <c:pt idx="12638">
                  <c:v>399.98369999999869</c:v>
                </c:pt>
                <c:pt idx="12639">
                  <c:v>400.017</c:v>
                </c:pt>
                <c:pt idx="12640">
                  <c:v>400.05029999999999</c:v>
                </c:pt>
                <c:pt idx="12641">
                  <c:v>400.0795</c:v>
                </c:pt>
                <c:pt idx="12642">
                  <c:v>400.1087</c:v>
                </c:pt>
                <c:pt idx="12643">
                  <c:v>400.14200000000125</c:v>
                </c:pt>
                <c:pt idx="12644">
                  <c:v>400.17529999999999</c:v>
                </c:pt>
                <c:pt idx="12645">
                  <c:v>400.2045</c:v>
                </c:pt>
                <c:pt idx="12646">
                  <c:v>400.23369999999869</c:v>
                </c:pt>
                <c:pt idx="12647">
                  <c:v>400.267</c:v>
                </c:pt>
                <c:pt idx="12648">
                  <c:v>400.30029999999999</c:v>
                </c:pt>
                <c:pt idx="12649">
                  <c:v>400.33369999999923</c:v>
                </c:pt>
                <c:pt idx="12650">
                  <c:v>400.36279999999999</c:v>
                </c:pt>
                <c:pt idx="12651">
                  <c:v>400.392</c:v>
                </c:pt>
                <c:pt idx="12652">
                  <c:v>400.42529999999869</c:v>
                </c:pt>
                <c:pt idx="12653">
                  <c:v>400.45869999999923</c:v>
                </c:pt>
                <c:pt idx="12654">
                  <c:v>400.49199999999809</c:v>
                </c:pt>
                <c:pt idx="12655">
                  <c:v>400.52119999999815</c:v>
                </c:pt>
                <c:pt idx="12656">
                  <c:v>400.55029999999999</c:v>
                </c:pt>
                <c:pt idx="12657">
                  <c:v>400.58369999999923</c:v>
                </c:pt>
                <c:pt idx="12658">
                  <c:v>400.61700000000002</c:v>
                </c:pt>
                <c:pt idx="12659">
                  <c:v>400.65039999999999</c:v>
                </c:pt>
                <c:pt idx="12660">
                  <c:v>400.67950000000002</c:v>
                </c:pt>
                <c:pt idx="12661">
                  <c:v>400.70869999999923</c:v>
                </c:pt>
                <c:pt idx="12662">
                  <c:v>400.74200000000002</c:v>
                </c:pt>
                <c:pt idx="12663">
                  <c:v>400.77539999999863</c:v>
                </c:pt>
                <c:pt idx="12664">
                  <c:v>400.80450000000002</c:v>
                </c:pt>
                <c:pt idx="12665">
                  <c:v>400.83369999999923</c:v>
                </c:pt>
                <c:pt idx="12666">
                  <c:v>400.86700000000002</c:v>
                </c:pt>
                <c:pt idx="12667">
                  <c:v>400.90039999999863</c:v>
                </c:pt>
                <c:pt idx="12668">
                  <c:v>400.93369999999851</c:v>
                </c:pt>
                <c:pt idx="12669">
                  <c:v>400.96280000000002</c:v>
                </c:pt>
                <c:pt idx="12670">
                  <c:v>400.99199999999809</c:v>
                </c:pt>
                <c:pt idx="12671">
                  <c:v>401.02539999999863</c:v>
                </c:pt>
                <c:pt idx="12672">
                  <c:v>401.05869999999999</c:v>
                </c:pt>
                <c:pt idx="12673">
                  <c:v>401.09199999999845</c:v>
                </c:pt>
                <c:pt idx="12674">
                  <c:v>401.12119999999851</c:v>
                </c:pt>
                <c:pt idx="12675">
                  <c:v>401.15039999999999</c:v>
                </c:pt>
                <c:pt idx="12676">
                  <c:v>401.18369999999999</c:v>
                </c:pt>
                <c:pt idx="12677">
                  <c:v>401.21699999999845</c:v>
                </c:pt>
                <c:pt idx="12678">
                  <c:v>401.25040000000001</c:v>
                </c:pt>
                <c:pt idx="12679">
                  <c:v>401.27949999999993</c:v>
                </c:pt>
                <c:pt idx="12680">
                  <c:v>401.30869999999999</c:v>
                </c:pt>
                <c:pt idx="12681">
                  <c:v>401.34199999999993</c:v>
                </c:pt>
                <c:pt idx="12682">
                  <c:v>401.37540000000001</c:v>
                </c:pt>
                <c:pt idx="12683">
                  <c:v>401.40449999999993</c:v>
                </c:pt>
                <c:pt idx="12684">
                  <c:v>401.43369999999851</c:v>
                </c:pt>
                <c:pt idx="12685">
                  <c:v>401.46699999999845</c:v>
                </c:pt>
                <c:pt idx="12686">
                  <c:v>401.50040000000001</c:v>
                </c:pt>
                <c:pt idx="12687">
                  <c:v>401.53369999999899</c:v>
                </c:pt>
                <c:pt idx="12688">
                  <c:v>401.56279999999964</c:v>
                </c:pt>
                <c:pt idx="12689">
                  <c:v>401.59199999999845</c:v>
                </c:pt>
                <c:pt idx="12690">
                  <c:v>401.62540000000001</c:v>
                </c:pt>
                <c:pt idx="12691">
                  <c:v>401.65870000000001</c:v>
                </c:pt>
                <c:pt idx="12692">
                  <c:v>401.69200000000001</c:v>
                </c:pt>
                <c:pt idx="12693">
                  <c:v>401.72119999999808</c:v>
                </c:pt>
                <c:pt idx="12694">
                  <c:v>401.75040000000001</c:v>
                </c:pt>
                <c:pt idx="12695">
                  <c:v>401.78369999999899</c:v>
                </c:pt>
                <c:pt idx="12696">
                  <c:v>401.81700000000001</c:v>
                </c:pt>
                <c:pt idx="12697">
                  <c:v>401.85039999999969</c:v>
                </c:pt>
                <c:pt idx="12698">
                  <c:v>401.87950000000001</c:v>
                </c:pt>
                <c:pt idx="12699">
                  <c:v>401.90869999999899</c:v>
                </c:pt>
                <c:pt idx="12700">
                  <c:v>401.94200000000001</c:v>
                </c:pt>
                <c:pt idx="12701">
                  <c:v>401.97539999999833</c:v>
                </c:pt>
                <c:pt idx="12702">
                  <c:v>402.00450000000001</c:v>
                </c:pt>
                <c:pt idx="12703">
                  <c:v>402.03369999999899</c:v>
                </c:pt>
                <c:pt idx="12704">
                  <c:v>402.06700000000001</c:v>
                </c:pt>
                <c:pt idx="12705">
                  <c:v>402.10039999999969</c:v>
                </c:pt>
                <c:pt idx="12706">
                  <c:v>402.13369999999969</c:v>
                </c:pt>
                <c:pt idx="12707">
                  <c:v>402.16280000000154</c:v>
                </c:pt>
                <c:pt idx="12708">
                  <c:v>402.19200000000001</c:v>
                </c:pt>
                <c:pt idx="12709">
                  <c:v>402.22539999999833</c:v>
                </c:pt>
                <c:pt idx="12710">
                  <c:v>402.25869999999969</c:v>
                </c:pt>
                <c:pt idx="12711">
                  <c:v>402.29199999999821</c:v>
                </c:pt>
                <c:pt idx="12712">
                  <c:v>402.32119999999821</c:v>
                </c:pt>
                <c:pt idx="12713">
                  <c:v>402.35039999999969</c:v>
                </c:pt>
                <c:pt idx="12714">
                  <c:v>402.38369999999969</c:v>
                </c:pt>
                <c:pt idx="12715">
                  <c:v>402.41699999999821</c:v>
                </c:pt>
                <c:pt idx="12716">
                  <c:v>402.45030000000003</c:v>
                </c:pt>
                <c:pt idx="12717">
                  <c:v>402.47949999999969</c:v>
                </c:pt>
                <c:pt idx="12718">
                  <c:v>402.50869999999969</c:v>
                </c:pt>
                <c:pt idx="12719">
                  <c:v>402.54199999999969</c:v>
                </c:pt>
                <c:pt idx="12720">
                  <c:v>402.57530000000003</c:v>
                </c:pt>
                <c:pt idx="12721">
                  <c:v>402.60449999999997</c:v>
                </c:pt>
                <c:pt idx="12722">
                  <c:v>402.63369999999969</c:v>
                </c:pt>
                <c:pt idx="12723">
                  <c:v>402.66699999999969</c:v>
                </c:pt>
                <c:pt idx="12724">
                  <c:v>402.70030000000003</c:v>
                </c:pt>
                <c:pt idx="12725">
                  <c:v>402.73369999999869</c:v>
                </c:pt>
                <c:pt idx="12726">
                  <c:v>402.76280000000008</c:v>
                </c:pt>
                <c:pt idx="12727">
                  <c:v>402.79199999999821</c:v>
                </c:pt>
                <c:pt idx="12728">
                  <c:v>402.82530000000003</c:v>
                </c:pt>
                <c:pt idx="12729">
                  <c:v>402.8587</c:v>
                </c:pt>
                <c:pt idx="12730">
                  <c:v>402.892</c:v>
                </c:pt>
                <c:pt idx="12731">
                  <c:v>402.92119999999773</c:v>
                </c:pt>
                <c:pt idx="12732">
                  <c:v>402.95030000000003</c:v>
                </c:pt>
                <c:pt idx="12733">
                  <c:v>402.98369999999869</c:v>
                </c:pt>
                <c:pt idx="12734">
                  <c:v>403.017</c:v>
                </c:pt>
                <c:pt idx="12735">
                  <c:v>403.05029999999999</c:v>
                </c:pt>
                <c:pt idx="12736">
                  <c:v>403.0795</c:v>
                </c:pt>
                <c:pt idx="12737">
                  <c:v>403.1087</c:v>
                </c:pt>
                <c:pt idx="12738">
                  <c:v>403.14200000000125</c:v>
                </c:pt>
                <c:pt idx="12739">
                  <c:v>403.17529999999999</c:v>
                </c:pt>
                <c:pt idx="12740">
                  <c:v>403.2045</c:v>
                </c:pt>
                <c:pt idx="12741">
                  <c:v>403.23369999999869</c:v>
                </c:pt>
                <c:pt idx="12742">
                  <c:v>403.267</c:v>
                </c:pt>
                <c:pt idx="12743">
                  <c:v>403.30029999999999</c:v>
                </c:pt>
                <c:pt idx="12744">
                  <c:v>403.33369999999923</c:v>
                </c:pt>
                <c:pt idx="12745">
                  <c:v>403.36279999999999</c:v>
                </c:pt>
                <c:pt idx="12746">
                  <c:v>403.392</c:v>
                </c:pt>
                <c:pt idx="12747">
                  <c:v>403.42529999999869</c:v>
                </c:pt>
                <c:pt idx="12748">
                  <c:v>403.45869999999923</c:v>
                </c:pt>
                <c:pt idx="12749">
                  <c:v>403.49199999999809</c:v>
                </c:pt>
                <c:pt idx="12750">
                  <c:v>403.52119999999815</c:v>
                </c:pt>
                <c:pt idx="12751">
                  <c:v>403.55029999999999</c:v>
                </c:pt>
                <c:pt idx="12752">
                  <c:v>403.58369999999923</c:v>
                </c:pt>
                <c:pt idx="12753">
                  <c:v>403.61700000000002</c:v>
                </c:pt>
                <c:pt idx="12754">
                  <c:v>403.65039999999999</c:v>
                </c:pt>
                <c:pt idx="12755">
                  <c:v>403.67950000000002</c:v>
                </c:pt>
                <c:pt idx="12756">
                  <c:v>403.70869999999923</c:v>
                </c:pt>
                <c:pt idx="12757">
                  <c:v>403.74200000000002</c:v>
                </c:pt>
                <c:pt idx="12758">
                  <c:v>403.77539999999863</c:v>
                </c:pt>
                <c:pt idx="12759">
                  <c:v>403.80450000000002</c:v>
                </c:pt>
                <c:pt idx="12760">
                  <c:v>403.83369999999923</c:v>
                </c:pt>
                <c:pt idx="12761">
                  <c:v>403.86700000000002</c:v>
                </c:pt>
                <c:pt idx="12762">
                  <c:v>403.90039999999863</c:v>
                </c:pt>
                <c:pt idx="12763">
                  <c:v>403.93369999999851</c:v>
                </c:pt>
                <c:pt idx="12764">
                  <c:v>403.96280000000002</c:v>
                </c:pt>
                <c:pt idx="12765">
                  <c:v>403.99199999999809</c:v>
                </c:pt>
                <c:pt idx="12766">
                  <c:v>404.02539999999863</c:v>
                </c:pt>
                <c:pt idx="12767">
                  <c:v>404.05869999999999</c:v>
                </c:pt>
                <c:pt idx="12768">
                  <c:v>404.09199999999845</c:v>
                </c:pt>
                <c:pt idx="12769">
                  <c:v>404.12119999999851</c:v>
                </c:pt>
                <c:pt idx="12770">
                  <c:v>404.15039999999999</c:v>
                </c:pt>
                <c:pt idx="12771">
                  <c:v>404.18369999999999</c:v>
                </c:pt>
                <c:pt idx="12772">
                  <c:v>404.21699999999845</c:v>
                </c:pt>
                <c:pt idx="12773">
                  <c:v>404.25040000000001</c:v>
                </c:pt>
                <c:pt idx="12774">
                  <c:v>404.27949999999993</c:v>
                </c:pt>
                <c:pt idx="12775">
                  <c:v>404.30869999999999</c:v>
                </c:pt>
                <c:pt idx="12776">
                  <c:v>404.34199999999993</c:v>
                </c:pt>
                <c:pt idx="12777">
                  <c:v>404.37540000000001</c:v>
                </c:pt>
                <c:pt idx="12778">
                  <c:v>404.40449999999993</c:v>
                </c:pt>
                <c:pt idx="12779">
                  <c:v>404.43369999999851</c:v>
                </c:pt>
                <c:pt idx="12780">
                  <c:v>404.46699999999845</c:v>
                </c:pt>
                <c:pt idx="12781">
                  <c:v>404.50040000000001</c:v>
                </c:pt>
                <c:pt idx="12782">
                  <c:v>404.53369999999899</c:v>
                </c:pt>
                <c:pt idx="12783">
                  <c:v>404.56279999999964</c:v>
                </c:pt>
                <c:pt idx="12784">
                  <c:v>404.59199999999845</c:v>
                </c:pt>
                <c:pt idx="12785">
                  <c:v>404.62540000000001</c:v>
                </c:pt>
                <c:pt idx="12786">
                  <c:v>404.65870000000001</c:v>
                </c:pt>
                <c:pt idx="12787">
                  <c:v>404.69200000000001</c:v>
                </c:pt>
                <c:pt idx="12788">
                  <c:v>404.72119999999808</c:v>
                </c:pt>
                <c:pt idx="12789">
                  <c:v>404.75040000000001</c:v>
                </c:pt>
                <c:pt idx="12790">
                  <c:v>404.78369999999899</c:v>
                </c:pt>
                <c:pt idx="12791">
                  <c:v>404.81700000000001</c:v>
                </c:pt>
                <c:pt idx="12792">
                  <c:v>404.85039999999969</c:v>
                </c:pt>
                <c:pt idx="12793">
                  <c:v>404.87950000000001</c:v>
                </c:pt>
                <c:pt idx="12794">
                  <c:v>404.90869999999899</c:v>
                </c:pt>
                <c:pt idx="12795">
                  <c:v>404.94200000000001</c:v>
                </c:pt>
                <c:pt idx="12796">
                  <c:v>404.97539999999833</c:v>
                </c:pt>
                <c:pt idx="12797">
                  <c:v>405.00450000000001</c:v>
                </c:pt>
                <c:pt idx="12798">
                  <c:v>405.03369999999899</c:v>
                </c:pt>
                <c:pt idx="12799">
                  <c:v>405.06700000000001</c:v>
                </c:pt>
                <c:pt idx="12800">
                  <c:v>405.10039999999969</c:v>
                </c:pt>
                <c:pt idx="12801">
                  <c:v>405.13369999999969</c:v>
                </c:pt>
                <c:pt idx="12802">
                  <c:v>405.16280000000154</c:v>
                </c:pt>
                <c:pt idx="12803">
                  <c:v>405.19200000000001</c:v>
                </c:pt>
                <c:pt idx="12804">
                  <c:v>405.22539999999833</c:v>
                </c:pt>
                <c:pt idx="12805">
                  <c:v>405.25869999999969</c:v>
                </c:pt>
                <c:pt idx="12806">
                  <c:v>405.29199999999821</c:v>
                </c:pt>
                <c:pt idx="12807">
                  <c:v>405.32119999999821</c:v>
                </c:pt>
                <c:pt idx="12808">
                  <c:v>405.35039999999969</c:v>
                </c:pt>
                <c:pt idx="12809">
                  <c:v>405.38369999999969</c:v>
                </c:pt>
                <c:pt idx="12810">
                  <c:v>405.41699999999821</c:v>
                </c:pt>
                <c:pt idx="12811">
                  <c:v>405.45030000000003</c:v>
                </c:pt>
                <c:pt idx="12812">
                  <c:v>405.47949999999969</c:v>
                </c:pt>
                <c:pt idx="12813">
                  <c:v>405.50869999999969</c:v>
                </c:pt>
                <c:pt idx="12814">
                  <c:v>405.54199999999969</c:v>
                </c:pt>
                <c:pt idx="12815">
                  <c:v>405.57530000000003</c:v>
                </c:pt>
                <c:pt idx="12816">
                  <c:v>405.60449999999997</c:v>
                </c:pt>
                <c:pt idx="12817">
                  <c:v>405.63369999999969</c:v>
                </c:pt>
                <c:pt idx="12818">
                  <c:v>405.66699999999969</c:v>
                </c:pt>
                <c:pt idx="12819">
                  <c:v>405.70030000000003</c:v>
                </c:pt>
                <c:pt idx="12820">
                  <c:v>405.73369999999869</c:v>
                </c:pt>
                <c:pt idx="12821">
                  <c:v>405.76280000000008</c:v>
                </c:pt>
                <c:pt idx="12822">
                  <c:v>405.79199999999821</c:v>
                </c:pt>
                <c:pt idx="12823">
                  <c:v>405.82530000000003</c:v>
                </c:pt>
                <c:pt idx="12824">
                  <c:v>405.8587</c:v>
                </c:pt>
                <c:pt idx="12825">
                  <c:v>405.892</c:v>
                </c:pt>
                <c:pt idx="12826">
                  <c:v>405.92119999999773</c:v>
                </c:pt>
                <c:pt idx="12827">
                  <c:v>405.95030000000003</c:v>
                </c:pt>
                <c:pt idx="12828">
                  <c:v>405.98369999999869</c:v>
                </c:pt>
                <c:pt idx="12829">
                  <c:v>406.017</c:v>
                </c:pt>
                <c:pt idx="12830">
                  <c:v>406.05029999999999</c:v>
                </c:pt>
                <c:pt idx="12831">
                  <c:v>406.0795</c:v>
                </c:pt>
                <c:pt idx="12832">
                  <c:v>406.1087</c:v>
                </c:pt>
                <c:pt idx="12833">
                  <c:v>406.14200000000125</c:v>
                </c:pt>
                <c:pt idx="12834">
                  <c:v>406.17529999999999</c:v>
                </c:pt>
                <c:pt idx="12835">
                  <c:v>406.2045</c:v>
                </c:pt>
                <c:pt idx="12836">
                  <c:v>406.23369999999869</c:v>
                </c:pt>
                <c:pt idx="12837">
                  <c:v>406.267</c:v>
                </c:pt>
                <c:pt idx="12838">
                  <c:v>406.30029999999999</c:v>
                </c:pt>
                <c:pt idx="12839">
                  <c:v>406.33369999999923</c:v>
                </c:pt>
                <c:pt idx="12840">
                  <c:v>406.36279999999999</c:v>
                </c:pt>
                <c:pt idx="12841">
                  <c:v>406.392</c:v>
                </c:pt>
                <c:pt idx="12842">
                  <c:v>406.42529999999869</c:v>
                </c:pt>
                <c:pt idx="12843">
                  <c:v>406.45869999999923</c:v>
                </c:pt>
                <c:pt idx="12844">
                  <c:v>406.49199999999809</c:v>
                </c:pt>
                <c:pt idx="12845">
                  <c:v>406.52119999999815</c:v>
                </c:pt>
                <c:pt idx="12846">
                  <c:v>406.55029999999999</c:v>
                </c:pt>
                <c:pt idx="12847">
                  <c:v>406.58369999999923</c:v>
                </c:pt>
                <c:pt idx="12848">
                  <c:v>406.61700000000002</c:v>
                </c:pt>
                <c:pt idx="12849">
                  <c:v>406.65039999999999</c:v>
                </c:pt>
                <c:pt idx="12850">
                  <c:v>406.67950000000002</c:v>
                </c:pt>
                <c:pt idx="12851">
                  <c:v>406.70869999999923</c:v>
                </c:pt>
                <c:pt idx="12852">
                  <c:v>406.74200000000002</c:v>
                </c:pt>
                <c:pt idx="12853">
                  <c:v>406.77539999999863</c:v>
                </c:pt>
                <c:pt idx="12854">
                  <c:v>406.80450000000002</c:v>
                </c:pt>
                <c:pt idx="12855">
                  <c:v>406.83369999999923</c:v>
                </c:pt>
                <c:pt idx="12856">
                  <c:v>406.86700000000002</c:v>
                </c:pt>
                <c:pt idx="12857">
                  <c:v>406.90039999999863</c:v>
                </c:pt>
                <c:pt idx="12858">
                  <c:v>406.93369999999851</c:v>
                </c:pt>
                <c:pt idx="12859">
                  <c:v>406.96280000000002</c:v>
                </c:pt>
                <c:pt idx="12860">
                  <c:v>406.99199999999809</c:v>
                </c:pt>
                <c:pt idx="12861">
                  <c:v>407.02539999999863</c:v>
                </c:pt>
                <c:pt idx="12862">
                  <c:v>407.05869999999999</c:v>
                </c:pt>
                <c:pt idx="12863">
                  <c:v>407.09199999999845</c:v>
                </c:pt>
                <c:pt idx="12864">
                  <c:v>407.12119999999851</c:v>
                </c:pt>
                <c:pt idx="12865">
                  <c:v>407.15039999999999</c:v>
                </c:pt>
                <c:pt idx="12866">
                  <c:v>407.18369999999999</c:v>
                </c:pt>
                <c:pt idx="12867">
                  <c:v>407.21699999999845</c:v>
                </c:pt>
                <c:pt idx="12868">
                  <c:v>407.25040000000001</c:v>
                </c:pt>
                <c:pt idx="12869">
                  <c:v>407.27949999999993</c:v>
                </c:pt>
                <c:pt idx="12870">
                  <c:v>407.30869999999999</c:v>
                </c:pt>
                <c:pt idx="12871">
                  <c:v>407.34199999999993</c:v>
                </c:pt>
                <c:pt idx="12872">
                  <c:v>407.37540000000001</c:v>
                </c:pt>
                <c:pt idx="12873">
                  <c:v>407.40449999999993</c:v>
                </c:pt>
                <c:pt idx="12874">
                  <c:v>407.43369999999851</c:v>
                </c:pt>
                <c:pt idx="12875">
                  <c:v>407.46699999999845</c:v>
                </c:pt>
                <c:pt idx="12876">
                  <c:v>407.50040000000001</c:v>
                </c:pt>
                <c:pt idx="12877">
                  <c:v>407.53369999999899</c:v>
                </c:pt>
                <c:pt idx="12878">
                  <c:v>407.56279999999964</c:v>
                </c:pt>
                <c:pt idx="12879">
                  <c:v>407.59199999999845</c:v>
                </c:pt>
                <c:pt idx="12880">
                  <c:v>407.62540000000001</c:v>
                </c:pt>
                <c:pt idx="12881">
                  <c:v>407.65870000000001</c:v>
                </c:pt>
                <c:pt idx="12882">
                  <c:v>407.69200000000001</c:v>
                </c:pt>
                <c:pt idx="12883">
                  <c:v>407.72119999999808</c:v>
                </c:pt>
                <c:pt idx="12884">
                  <c:v>407.75040000000001</c:v>
                </c:pt>
                <c:pt idx="12885">
                  <c:v>407.78369999999899</c:v>
                </c:pt>
                <c:pt idx="12886">
                  <c:v>407.81700000000001</c:v>
                </c:pt>
                <c:pt idx="12887">
                  <c:v>407.85039999999969</c:v>
                </c:pt>
                <c:pt idx="12888">
                  <c:v>407.87950000000001</c:v>
                </c:pt>
                <c:pt idx="12889">
                  <c:v>407.90869999999899</c:v>
                </c:pt>
                <c:pt idx="12890">
                  <c:v>407.94200000000001</c:v>
                </c:pt>
                <c:pt idx="12891">
                  <c:v>407.97539999999833</c:v>
                </c:pt>
                <c:pt idx="12892">
                  <c:v>408.00450000000001</c:v>
                </c:pt>
                <c:pt idx="12893">
                  <c:v>408.03369999999899</c:v>
                </c:pt>
                <c:pt idx="12894">
                  <c:v>408.06700000000001</c:v>
                </c:pt>
                <c:pt idx="12895">
                  <c:v>408.10039999999969</c:v>
                </c:pt>
                <c:pt idx="12896">
                  <c:v>408.13369999999969</c:v>
                </c:pt>
                <c:pt idx="12897">
                  <c:v>408.16280000000154</c:v>
                </c:pt>
                <c:pt idx="12898">
                  <c:v>408.19200000000001</c:v>
                </c:pt>
                <c:pt idx="12899">
                  <c:v>408.22539999999833</c:v>
                </c:pt>
                <c:pt idx="12900">
                  <c:v>408.25869999999969</c:v>
                </c:pt>
                <c:pt idx="12901">
                  <c:v>408.29199999999821</c:v>
                </c:pt>
                <c:pt idx="12902">
                  <c:v>408.32119999999821</c:v>
                </c:pt>
                <c:pt idx="12903">
                  <c:v>408.35039999999969</c:v>
                </c:pt>
                <c:pt idx="12904">
                  <c:v>408.38369999999969</c:v>
                </c:pt>
                <c:pt idx="12905">
                  <c:v>408.41699999999821</c:v>
                </c:pt>
                <c:pt idx="12906">
                  <c:v>408.45030000000003</c:v>
                </c:pt>
                <c:pt idx="12907">
                  <c:v>408.47949999999969</c:v>
                </c:pt>
                <c:pt idx="12908">
                  <c:v>408.50869999999969</c:v>
                </c:pt>
                <c:pt idx="12909">
                  <c:v>408.54199999999969</c:v>
                </c:pt>
                <c:pt idx="12910">
                  <c:v>408.57530000000003</c:v>
                </c:pt>
                <c:pt idx="12911">
                  <c:v>408.60449999999997</c:v>
                </c:pt>
                <c:pt idx="12912">
                  <c:v>408.63369999999969</c:v>
                </c:pt>
                <c:pt idx="12913">
                  <c:v>408.66699999999969</c:v>
                </c:pt>
                <c:pt idx="12914">
                  <c:v>408.70030000000003</c:v>
                </c:pt>
                <c:pt idx="12915">
                  <c:v>408.73369999999869</c:v>
                </c:pt>
                <c:pt idx="12916">
                  <c:v>408.76280000000008</c:v>
                </c:pt>
                <c:pt idx="12917">
                  <c:v>408.79199999999821</c:v>
                </c:pt>
                <c:pt idx="12918">
                  <c:v>408.82530000000003</c:v>
                </c:pt>
                <c:pt idx="12919">
                  <c:v>408.8587</c:v>
                </c:pt>
                <c:pt idx="12920">
                  <c:v>408.892</c:v>
                </c:pt>
                <c:pt idx="12921">
                  <c:v>408.92119999999773</c:v>
                </c:pt>
                <c:pt idx="12922">
                  <c:v>408.95030000000003</c:v>
                </c:pt>
                <c:pt idx="12923">
                  <c:v>408.98369999999869</c:v>
                </c:pt>
                <c:pt idx="12924">
                  <c:v>409.017</c:v>
                </c:pt>
                <c:pt idx="12925">
                  <c:v>409.05029999999999</c:v>
                </c:pt>
                <c:pt idx="12926">
                  <c:v>409.0795</c:v>
                </c:pt>
                <c:pt idx="12927">
                  <c:v>409.1087</c:v>
                </c:pt>
                <c:pt idx="12928">
                  <c:v>409.14200000000125</c:v>
                </c:pt>
                <c:pt idx="12929">
                  <c:v>409.17529999999999</c:v>
                </c:pt>
                <c:pt idx="12930">
                  <c:v>409.2045</c:v>
                </c:pt>
                <c:pt idx="12931">
                  <c:v>409.23369999999869</c:v>
                </c:pt>
                <c:pt idx="12932">
                  <c:v>409.267</c:v>
                </c:pt>
                <c:pt idx="12933">
                  <c:v>409.30029999999999</c:v>
                </c:pt>
                <c:pt idx="12934">
                  <c:v>409.33369999999923</c:v>
                </c:pt>
                <c:pt idx="12935">
                  <c:v>409.36279999999999</c:v>
                </c:pt>
                <c:pt idx="12936">
                  <c:v>409.392</c:v>
                </c:pt>
                <c:pt idx="12937">
                  <c:v>409.42529999999869</c:v>
                </c:pt>
                <c:pt idx="12938">
                  <c:v>409.45869999999923</c:v>
                </c:pt>
                <c:pt idx="12939">
                  <c:v>409.49199999999809</c:v>
                </c:pt>
                <c:pt idx="12940">
                  <c:v>409.52119999999815</c:v>
                </c:pt>
                <c:pt idx="12941">
                  <c:v>409.55029999999999</c:v>
                </c:pt>
                <c:pt idx="12942">
                  <c:v>409.58369999999923</c:v>
                </c:pt>
                <c:pt idx="12943">
                  <c:v>409.61700000000002</c:v>
                </c:pt>
                <c:pt idx="12944">
                  <c:v>409.65039999999999</c:v>
                </c:pt>
                <c:pt idx="12945">
                  <c:v>409.67950000000002</c:v>
                </c:pt>
                <c:pt idx="12946">
                  <c:v>409.70869999999923</c:v>
                </c:pt>
                <c:pt idx="12947">
                  <c:v>409.74200000000002</c:v>
                </c:pt>
                <c:pt idx="12948">
                  <c:v>409.77539999999863</c:v>
                </c:pt>
                <c:pt idx="12949">
                  <c:v>409.80450000000002</c:v>
                </c:pt>
                <c:pt idx="12950">
                  <c:v>409.83369999999923</c:v>
                </c:pt>
                <c:pt idx="12951">
                  <c:v>409.86700000000002</c:v>
                </c:pt>
                <c:pt idx="12952">
                  <c:v>409.90039999999863</c:v>
                </c:pt>
                <c:pt idx="12953">
                  <c:v>409.93369999999851</c:v>
                </c:pt>
                <c:pt idx="12954">
                  <c:v>409.96280000000002</c:v>
                </c:pt>
                <c:pt idx="12955">
                  <c:v>409.99199999999809</c:v>
                </c:pt>
                <c:pt idx="12956">
                  <c:v>410.02539999999863</c:v>
                </c:pt>
                <c:pt idx="12957">
                  <c:v>410.05869999999999</c:v>
                </c:pt>
                <c:pt idx="12958">
                  <c:v>410.09199999999845</c:v>
                </c:pt>
                <c:pt idx="12959">
                  <c:v>410.12119999999851</c:v>
                </c:pt>
                <c:pt idx="12960">
                  <c:v>410.15039999999999</c:v>
                </c:pt>
                <c:pt idx="12961">
                  <c:v>410.18369999999999</c:v>
                </c:pt>
                <c:pt idx="12962">
                  <c:v>410.21699999999845</c:v>
                </c:pt>
                <c:pt idx="12963">
                  <c:v>410.25040000000001</c:v>
                </c:pt>
                <c:pt idx="12964">
                  <c:v>410.27949999999993</c:v>
                </c:pt>
                <c:pt idx="12965">
                  <c:v>410.30869999999999</c:v>
                </c:pt>
                <c:pt idx="12966">
                  <c:v>410.34199999999993</c:v>
                </c:pt>
                <c:pt idx="12967">
                  <c:v>410.37540000000001</c:v>
                </c:pt>
                <c:pt idx="12968">
                  <c:v>410.40449999999993</c:v>
                </c:pt>
                <c:pt idx="12969">
                  <c:v>410.43369999999851</c:v>
                </c:pt>
                <c:pt idx="12970">
                  <c:v>410.46699999999845</c:v>
                </c:pt>
                <c:pt idx="12971">
                  <c:v>410.50040000000001</c:v>
                </c:pt>
                <c:pt idx="12972">
                  <c:v>410.53359999999827</c:v>
                </c:pt>
                <c:pt idx="12973">
                  <c:v>410.56279999999964</c:v>
                </c:pt>
                <c:pt idx="12974">
                  <c:v>410.59199999999845</c:v>
                </c:pt>
                <c:pt idx="12975">
                  <c:v>410.62540000000001</c:v>
                </c:pt>
                <c:pt idx="12976">
                  <c:v>410.65859999999969</c:v>
                </c:pt>
                <c:pt idx="12977">
                  <c:v>410.69200000000001</c:v>
                </c:pt>
                <c:pt idx="12978">
                  <c:v>410.72119999999808</c:v>
                </c:pt>
                <c:pt idx="12979">
                  <c:v>410.75040000000001</c:v>
                </c:pt>
                <c:pt idx="12980">
                  <c:v>410.78359999999827</c:v>
                </c:pt>
                <c:pt idx="12981">
                  <c:v>410.81700000000001</c:v>
                </c:pt>
                <c:pt idx="12982">
                  <c:v>410.85039999999969</c:v>
                </c:pt>
                <c:pt idx="12983">
                  <c:v>410.87950000000001</c:v>
                </c:pt>
                <c:pt idx="12984">
                  <c:v>410.90859999999827</c:v>
                </c:pt>
                <c:pt idx="12985">
                  <c:v>410.94200000000001</c:v>
                </c:pt>
                <c:pt idx="12986">
                  <c:v>410.97539999999833</c:v>
                </c:pt>
                <c:pt idx="12987">
                  <c:v>411.00450000000001</c:v>
                </c:pt>
                <c:pt idx="12988">
                  <c:v>411.03359999999827</c:v>
                </c:pt>
                <c:pt idx="12989">
                  <c:v>411.06700000000001</c:v>
                </c:pt>
                <c:pt idx="12990">
                  <c:v>411.10039999999969</c:v>
                </c:pt>
                <c:pt idx="12991">
                  <c:v>411.13369999999969</c:v>
                </c:pt>
                <c:pt idx="12992">
                  <c:v>411.16280000000154</c:v>
                </c:pt>
                <c:pt idx="12993">
                  <c:v>411.19200000000001</c:v>
                </c:pt>
                <c:pt idx="12994">
                  <c:v>411.22539999999833</c:v>
                </c:pt>
                <c:pt idx="12995">
                  <c:v>411.25869999999969</c:v>
                </c:pt>
                <c:pt idx="12996">
                  <c:v>411.29199999999821</c:v>
                </c:pt>
                <c:pt idx="12997">
                  <c:v>411.32119999999821</c:v>
                </c:pt>
                <c:pt idx="12998">
                  <c:v>411.35039999999969</c:v>
                </c:pt>
                <c:pt idx="12999">
                  <c:v>411.38369999999969</c:v>
                </c:pt>
                <c:pt idx="13000">
                  <c:v>411.41699999999821</c:v>
                </c:pt>
                <c:pt idx="13001">
                  <c:v>411.45030000000003</c:v>
                </c:pt>
                <c:pt idx="13002">
                  <c:v>411.47949999999969</c:v>
                </c:pt>
                <c:pt idx="13003">
                  <c:v>411.50869999999969</c:v>
                </c:pt>
                <c:pt idx="13004">
                  <c:v>411.54199999999969</c:v>
                </c:pt>
                <c:pt idx="13005">
                  <c:v>411.57530000000003</c:v>
                </c:pt>
                <c:pt idx="13006">
                  <c:v>411.60449999999997</c:v>
                </c:pt>
                <c:pt idx="13007">
                  <c:v>411.63369999999969</c:v>
                </c:pt>
                <c:pt idx="13008">
                  <c:v>411.66699999999969</c:v>
                </c:pt>
                <c:pt idx="13009">
                  <c:v>411.70030000000003</c:v>
                </c:pt>
                <c:pt idx="13010">
                  <c:v>411.73369999999869</c:v>
                </c:pt>
                <c:pt idx="13011">
                  <c:v>411.76280000000008</c:v>
                </c:pt>
                <c:pt idx="13012">
                  <c:v>411.79199999999821</c:v>
                </c:pt>
                <c:pt idx="13013">
                  <c:v>411.82530000000003</c:v>
                </c:pt>
                <c:pt idx="13014">
                  <c:v>411.8587</c:v>
                </c:pt>
                <c:pt idx="13015">
                  <c:v>411.892</c:v>
                </c:pt>
                <c:pt idx="13016">
                  <c:v>411.92119999999773</c:v>
                </c:pt>
                <c:pt idx="13017">
                  <c:v>411.95030000000003</c:v>
                </c:pt>
                <c:pt idx="13018">
                  <c:v>411.98369999999869</c:v>
                </c:pt>
                <c:pt idx="13019">
                  <c:v>412.017</c:v>
                </c:pt>
                <c:pt idx="13020">
                  <c:v>412.05040000000002</c:v>
                </c:pt>
                <c:pt idx="13021">
                  <c:v>412.0795</c:v>
                </c:pt>
                <c:pt idx="13022">
                  <c:v>412.1087</c:v>
                </c:pt>
                <c:pt idx="13023">
                  <c:v>412.14200000000125</c:v>
                </c:pt>
                <c:pt idx="13024">
                  <c:v>412.17540000000002</c:v>
                </c:pt>
                <c:pt idx="13025">
                  <c:v>412.2045</c:v>
                </c:pt>
                <c:pt idx="13026">
                  <c:v>412.23369999999869</c:v>
                </c:pt>
                <c:pt idx="13027">
                  <c:v>412.267</c:v>
                </c:pt>
                <c:pt idx="13028">
                  <c:v>412.30040000000002</c:v>
                </c:pt>
                <c:pt idx="13029">
                  <c:v>412.33369999999923</c:v>
                </c:pt>
                <c:pt idx="13030">
                  <c:v>412.36279999999999</c:v>
                </c:pt>
                <c:pt idx="13031">
                  <c:v>412.392</c:v>
                </c:pt>
                <c:pt idx="13032">
                  <c:v>412.42539999999826</c:v>
                </c:pt>
                <c:pt idx="13033">
                  <c:v>412.45869999999923</c:v>
                </c:pt>
                <c:pt idx="13034">
                  <c:v>412.49199999999809</c:v>
                </c:pt>
                <c:pt idx="13035">
                  <c:v>412.52119999999815</c:v>
                </c:pt>
                <c:pt idx="13036">
                  <c:v>412.55040000000002</c:v>
                </c:pt>
                <c:pt idx="13037">
                  <c:v>412.58369999999923</c:v>
                </c:pt>
                <c:pt idx="13038">
                  <c:v>412.61700000000002</c:v>
                </c:pt>
                <c:pt idx="13039">
                  <c:v>412.65039999999999</c:v>
                </c:pt>
                <c:pt idx="13040">
                  <c:v>412.67950000000002</c:v>
                </c:pt>
                <c:pt idx="13041">
                  <c:v>412.70869999999923</c:v>
                </c:pt>
                <c:pt idx="13042">
                  <c:v>412.74200000000002</c:v>
                </c:pt>
                <c:pt idx="13043">
                  <c:v>412.77539999999863</c:v>
                </c:pt>
                <c:pt idx="13044">
                  <c:v>412.80450000000002</c:v>
                </c:pt>
                <c:pt idx="13045">
                  <c:v>412.83369999999923</c:v>
                </c:pt>
                <c:pt idx="13046">
                  <c:v>412.86700000000002</c:v>
                </c:pt>
                <c:pt idx="13047">
                  <c:v>412.90039999999863</c:v>
                </c:pt>
                <c:pt idx="13048">
                  <c:v>412.93369999999851</c:v>
                </c:pt>
                <c:pt idx="13049">
                  <c:v>412.96280000000002</c:v>
                </c:pt>
                <c:pt idx="13050">
                  <c:v>412.99199999999809</c:v>
                </c:pt>
                <c:pt idx="13051">
                  <c:v>413.02539999999863</c:v>
                </c:pt>
                <c:pt idx="13052">
                  <c:v>413.05869999999999</c:v>
                </c:pt>
                <c:pt idx="13053">
                  <c:v>413.09199999999845</c:v>
                </c:pt>
                <c:pt idx="13054">
                  <c:v>413.12119999999851</c:v>
                </c:pt>
                <c:pt idx="13055">
                  <c:v>413.15039999999999</c:v>
                </c:pt>
                <c:pt idx="13056">
                  <c:v>413.18369999999999</c:v>
                </c:pt>
                <c:pt idx="13057">
                  <c:v>413.21699999999845</c:v>
                </c:pt>
                <c:pt idx="13058">
                  <c:v>413.25040000000001</c:v>
                </c:pt>
                <c:pt idx="13059">
                  <c:v>413.27949999999993</c:v>
                </c:pt>
                <c:pt idx="13060">
                  <c:v>413.30869999999999</c:v>
                </c:pt>
                <c:pt idx="13061">
                  <c:v>413.34199999999993</c:v>
                </c:pt>
                <c:pt idx="13062">
                  <c:v>413.37540000000001</c:v>
                </c:pt>
                <c:pt idx="13063">
                  <c:v>413.40449999999993</c:v>
                </c:pt>
                <c:pt idx="13064">
                  <c:v>413.43369999999851</c:v>
                </c:pt>
                <c:pt idx="13065">
                  <c:v>413.46699999999845</c:v>
                </c:pt>
                <c:pt idx="13066">
                  <c:v>413.50040000000001</c:v>
                </c:pt>
                <c:pt idx="13067">
                  <c:v>413.53359999999827</c:v>
                </c:pt>
                <c:pt idx="13068">
                  <c:v>413.56279999999964</c:v>
                </c:pt>
                <c:pt idx="13069">
                  <c:v>413.59199999999845</c:v>
                </c:pt>
                <c:pt idx="13070">
                  <c:v>413.62540000000001</c:v>
                </c:pt>
                <c:pt idx="13071">
                  <c:v>413.65859999999969</c:v>
                </c:pt>
                <c:pt idx="13072">
                  <c:v>413.69200000000001</c:v>
                </c:pt>
                <c:pt idx="13073">
                  <c:v>413.72119999999808</c:v>
                </c:pt>
                <c:pt idx="13074">
                  <c:v>413.75040000000001</c:v>
                </c:pt>
                <c:pt idx="13075">
                  <c:v>413.78359999999827</c:v>
                </c:pt>
                <c:pt idx="13076">
                  <c:v>413.81700000000001</c:v>
                </c:pt>
                <c:pt idx="13077">
                  <c:v>413.85039999999969</c:v>
                </c:pt>
                <c:pt idx="13078">
                  <c:v>413.87950000000001</c:v>
                </c:pt>
                <c:pt idx="13079">
                  <c:v>413.90859999999827</c:v>
                </c:pt>
                <c:pt idx="13080">
                  <c:v>413.94200000000001</c:v>
                </c:pt>
                <c:pt idx="13081">
                  <c:v>413.97539999999833</c:v>
                </c:pt>
                <c:pt idx="13082">
                  <c:v>414.00450000000001</c:v>
                </c:pt>
                <c:pt idx="13083">
                  <c:v>414.03359999999827</c:v>
                </c:pt>
                <c:pt idx="13084">
                  <c:v>414.06700000000001</c:v>
                </c:pt>
                <c:pt idx="13085">
                  <c:v>414.10039999999969</c:v>
                </c:pt>
                <c:pt idx="13086">
                  <c:v>414.13369999999969</c:v>
                </c:pt>
                <c:pt idx="13087">
                  <c:v>414.16280000000154</c:v>
                </c:pt>
                <c:pt idx="13088">
                  <c:v>414.19200000000001</c:v>
                </c:pt>
                <c:pt idx="13089">
                  <c:v>414.22539999999833</c:v>
                </c:pt>
                <c:pt idx="13090">
                  <c:v>414.25869999999969</c:v>
                </c:pt>
                <c:pt idx="13091">
                  <c:v>414.29199999999821</c:v>
                </c:pt>
                <c:pt idx="13092">
                  <c:v>414.32119999999821</c:v>
                </c:pt>
                <c:pt idx="13093">
                  <c:v>414.35039999999969</c:v>
                </c:pt>
                <c:pt idx="13094">
                  <c:v>414.38369999999969</c:v>
                </c:pt>
                <c:pt idx="13095">
                  <c:v>414.41699999999821</c:v>
                </c:pt>
                <c:pt idx="13096">
                  <c:v>414.45030000000003</c:v>
                </c:pt>
                <c:pt idx="13097">
                  <c:v>414.47949999999969</c:v>
                </c:pt>
                <c:pt idx="13098">
                  <c:v>414.50869999999969</c:v>
                </c:pt>
                <c:pt idx="13099">
                  <c:v>414.54199999999969</c:v>
                </c:pt>
                <c:pt idx="13100">
                  <c:v>414.57530000000003</c:v>
                </c:pt>
                <c:pt idx="13101">
                  <c:v>414.60449999999997</c:v>
                </c:pt>
                <c:pt idx="13102">
                  <c:v>414.63369999999969</c:v>
                </c:pt>
                <c:pt idx="13103">
                  <c:v>414.66699999999969</c:v>
                </c:pt>
                <c:pt idx="13104">
                  <c:v>414.70030000000003</c:v>
                </c:pt>
                <c:pt idx="13105">
                  <c:v>414.73369999999869</c:v>
                </c:pt>
                <c:pt idx="13106">
                  <c:v>414.76280000000008</c:v>
                </c:pt>
                <c:pt idx="13107">
                  <c:v>414.79199999999821</c:v>
                </c:pt>
                <c:pt idx="13108">
                  <c:v>414.82530000000003</c:v>
                </c:pt>
                <c:pt idx="13109">
                  <c:v>414.8587</c:v>
                </c:pt>
                <c:pt idx="13110">
                  <c:v>414.892</c:v>
                </c:pt>
                <c:pt idx="13111">
                  <c:v>414.92119999999773</c:v>
                </c:pt>
                <c:pt idx="13112">
                  <c:v>414.95030000000003</c:v>
                </c:pt>
                <c:pt idx="13113">
                  <c:v>414.98369999999869</c:v>
                </c:pt>
                <c:pt idx="13114">
                  <c:v>415.017</c:v>
                </c:pt>
                <c:pt idx="13115">
                  <c:v>415.05040000000002</c:v>
                </c:pt>
                <c:pt idx="13116">
                  <c:v>415.0795</c:v>
                </c:pt>
                <c:pt idx="13117">
                  <c:v>415.1087</c:v>
                </c:pt>
                <c:pt idx="13118">
                  <c:v>415.14200000000125</c:v>
                </c:pt>
                <c:pt idx="13119">
                  <c:v>415.17540000000002</c:v>
                </c:pt>
                <c:pt idx="13120">
                  <c:v>415.2045</c:v>
                </c:pt>
                <c:pt idx="13121">
                  <c:v>415.23369999999869</c:v>
                </c:pt>
                <c:pt idx="13122">
                  <c:v>415.267</c:v>
                </c:pt>
                <c:pt idx="13123">
                  <c:v>415.30040000000002</c:v>
                </c:pt>
                <c:pt idx="13124">
                  <c:v>415.33369999999923</c:v>
                </c:pt>
                <c:pt idx="13125">
                  <c:v>415.36279999999999</c:v>
                </c:pt>
                <c:pt idx="13126">
                  <c:v>415.392</c:v>
                </c:pt>
                <c:pt idx="13127">
                  <c:v>415.42539999999826</c:v>
                </c:pt>
                <c:pt idx="13128">
                  <c:v>415.45869999999923</c:v>
                </c:pt>
                <c:pt idx="13129">
                  <c:v>415.49199999999809</c:v>
                </c:pt>
                <c:pt idx="13130">
                  <c:v>415.52119999999815</c:v>
                </c:pt>
                <c:pt idx="13131">
                  <c:v>415.55040000000002</c:v>
                </c:pt>
                <c:pt idx="13132">
                  <c:v>415.58369999999923</c:v>
                </c:pt>
                <c:pt idx="13133">
                  <c:v>415.61700000000002</c:v>
                </c:pt>
                <c:pt idx="13134">
                  <c:v>415.65039999999999</c:v>
                </c:pt>
                <c:pt idx="13135">
                  <c:v>415.67950000000002</c:v>
                </c:pt>
                <c:pt idx="13136">
                  <c:v>415.70869999999923</c:v>
                </c:pt>
                <c:pt idx="13137">
                  <c:v>415.74200000000002</c:v>
                </c:pt>
                <c:pt idx="13138">
                  <c:v>415.77539999999863</c:v>
                </c:pt>
                <c:pt idx="13139">
                  <c:v>415.80450000000002</c:v>
                </c:pt>
                <c:pt idx="13140">
                  <c:v>415.83369999999923</c:v>
                </c:pt>
                <c:pt idx="13141">
                  <c:v>415.86700000000002</c:v>
                </c:pt>
                <c:pt idx="13142">
                  <c:v>415.90039999999863</c:v>
                </c:pt>
                <c:pt idx="13143">
                  <c:v>415.93369999999851</c:v>
                </c:pt>
                <c:pt idx="13144">
                  <c:v>415.96280000000002</c:v>
                </c:pt>
                <c:pt idx="13145">
                  <c:v>415.99199999999809</c:v>
                </c:pt>
                <c:pt idx="13146">
                  <c:v>416.02539999999863</c:v>
                </c:pt>
                <c:pt idx="13147">
                  <c:v>416.05869999999999</c:v>
                </c:pt>
                <c:pt idx="13148">
                  <c:v>416.09199999999845</c:v>
                </c:pt>
                <c:pt idx="13149">
                  <c:v>416.12119999999851</c:v>
                </c:pt>
                <c:pt idx="13150">
                  <c:v>416.15039999999999</c:v>
                </c:pt>
                <c:pt idx="13151">
                  <c:v>416.18369999999999</c:v>
                </c:pt>
                <c:pt idx="13152">
                  <c:v>416.21699999999845</c:v>
                </c:pt>
                <c:pt idx="13153">
                  <c:v>416.25040000000001</c:v>
                </c:pt>
                <c:pt idx="13154">
                  <c:v>416.27949999999993</c:v>
                </c:pt>
                <c:pt idx="13155">
                  <c:v>416.30869999999999</c:v>
                </c:pt>
                <c:pt idx="13156">
                  <c:v>416.34199999999993</c:v>
                </c:pt>
                <c:pt idx="13157">
                  <c:v>416.37540000000001</c:v>
                </c:pt>
                <c:pt idx="13158">
                  <c:v>416.40449999999993</c:v>
                </c:pt>
                <c:pt idx="13159">
                  <c:v>416.43369999999851</c:v>
                </c:pt>
                <c:pt idx="13160">
                  <c:v>416.46699999999845</c:v>
                </c:pt>
                <c:pt idx="13161">
                  <c:v>416.50040000000001</c:v>
                </c:pt>
                <c:pt idx="13162">
                  <c:v>416.53359999999827</c:v>
                </c:pt>
                <c:pt idx="13163">
                  <c:v>416.56279999999964</c:v>
                </c:pt>
                <c:pt idx="13164">
                  <c:v>416.59199999999845</c:v>
                </c:pt>
                <c:pt idx="13165">
                  <c:v>416.62540000000001</c:v>
                </c:pt>
                <c:pt idx="13166">
                  <c:v>416.65859999999969</c:v>
                </c:pt>
                <c:pt idx="13167">
                  <c:v>416.69200000000001</c:v>
                </c:pt>
                <c:pt idx="13168">
                  <c:v>416.72119999999808</c:v>
                </c:pt>
                <c:pt idx="13169">
                  <c:v>416.75040000000001</c:v>
                </c:pt>
                <c:pt idx="13170">
                  <c:v>416.78359999999827</c:v>
                </c:pt>
                <c:pt idx="13171">
                  <c:v>416.81700000000001</c:v>
                </c:pt>
                <c:pt idx="13172">
                  <c:v>416.85039999999969</c:v>
                </c:pt>
                <c:pt idx="13173">
                  <c:v>416.87950000000001</c:v>
                </c:pt>
                <c:pt idx="13174">
                  <c:v>416.90859999999827</c:v>
                </c:pt>
                <c:pt idx="13175">
                  <c:v>416.94200000000001</c:v>
                </c:pt>
                <c:pt idx="13176">
                  <c:v>416.97539999999833</c:v>
                </c:pt>
                <c:pt idx="13177">
                  <c:v>417.00450000000001</c:v>
                </c:pt>
                <c:pt idx="13178">
                  <c:v>417.03359999999827</c:v>
                </c:pt>
                <c:pt idx="13179">
                  <c:v>417.06700000000001</c:v>
                </c:pt>
                <c:pt idx="13180">
                  <c:v>417.10039999999969</c:v>
                </c:pt>
                <c:pt idx="13181">
                  <c:v>417.13369999999969</c:v>
                </c:pt>
                <c:pt idx="13182">
                  <c:v>417.16280000000154</c:v>
                </c:pt>
                <c:pt idx="13183">
                  <c:v>417.19200000000001</c:v>
                </c:pt>
                <c:pt idx="13184">
                  <c:v>417.22539999999833</c:v>
                </c:pt>
                <c:pt idx="13185">
                  <c:v>417.25869999999969</c:v>
                </c:pt>
                <c:pt idx="13186">
                  <c:v>417.29199999999821</c:v>
                </c:pt>
                <c:pt idx="13187">
                  <c:v>417.32119999999821</c:v>
                </c:pt>
                <c:pt idx="13188">
                  <c:v>417.35039999999969</c:v>
                </c:pt>
                <c:pt idx="13189">
                  <c:v>417.38369999999969</c:v>
                </c:pt>
                <c:pt idx="13190">
                  <c:v>417.41699999999821</c:v>
                </c:pt>
                <c:pt idx="13191">
                  <c:v>417.45030000000003</c:v>
                </c:pt>
                <c:pt idx="13192">
                  <c:v>417.47949999999969</c:v>
                </c:pt>
                <c:pt idx="13193">
                  <c:v>417.50869999999969</c:v>
                </c:pt>
                <c:pt idx="13194">
                  <c:v>417.54199999999969</c:v>
                </c:pt>
                <c:pt idx="13195">
                  <c:v>417.57530000000003</c:v>
                </c:pt>
                <c:pt idx="13196">
                  <c:v>417.60449999999997</c:v>
                </c:pt>
                <c:pt idx="13197">
                  <c:v>417.63369999999969</c:v>
                </c:pt>
                <c:pt idx="13198">
                  <c:v>417.66699999999969</c:v>
                </c:pt>
                <c:pt idx="13199">
                  <c:v>417.70030000000003</c:v>
                </c:pt>
                <c:pt idx="13200">
                  <c:v>417.73369999999869</c:v>
                </c:pt>
                <c:pt idx="13201">
                  <c:v>417.76280000000008</c:v>
                </c:pt>
                <c:pt idx="13202">
                  <c:v>417.79199999999821</c:v>
                </c:pt>
                <c:pt idx="13203">
                  <c:v>417.82530000000003</c:v>
                </c:pt>
                <c:pt idx="13204">
                  <c:v>417.8587</c:v>
                </c:pt>
                <c:pt idx="13205">
                  <c:v>417.892</c:v>
                </c:pt>
                <c:pt idx="13206">
                  <c:v>417.92119999999773</c:v>
                </c:pt>
                <c:pt idx="13207">
                  <c:v>417.95030000000003</c:v>
                </c:pt>
                <c:pt idx="13208">
                  <c:v>417.98369999999869</c:v>
                </c:pt>
                <c:pt idx="13209">
                  <c:v>418.017</c:v>
                </c:pt>
                <c:pt idx="13210">
                  <c:v>418.05040000000002</c:v>
                </c:pt>
                <c:pt idx="13211">
                  <c:v>418.0795</c:v>
                </c:pt>
                <c:pt idx="13212">
                  <c:v>418.1087</c:v>
                </c:pt>
                <c:pt idx="13213">
                  <c:v>418.14200000000125</c:v>
                </c:pt>
                <c:pt idx="13214">
                  <c:v>418.17540000000002</c:v>
                </c:pt>
                <c:pt idx="13215">
                  <c:v>418.2045</c:v>
                </c:pt>
                <c:pt idx="13216">
                  <c:v>418.23369999999869</c:v>
                </c:pt>
                <c:pt idx="13217">
                  <c:v>418.267</c:v>
                </c:pt>
                <c:pt idx="13218">
                  <c:v>418.30040000000002</c:v>
                </c:pt>
                <c:pt idx="13219">
                  <c:v>418.33369999999923</c:v>
                </c:pt>
                <c:pt idx="13220">
                  <c:v>418.36279999999999</c:v>
                </c:pt>
                <c:pt idx="13221">
                  <c:v>418.392</c:v>
                </c:pt>
                <c:pt idx="13222">
                  <c:v>418.42539999999826</c:v>
                </c:pt>
                <c:pt idx="13223">
                  <c:v>418.45869999999923</c:v>
                </c:pt>
                <c:pt idx="13224">
                  <c:v>418.49199999999809</c:v>
                </c:pt>
                <c:pt idx="13225">
                  <c:v>418.52119999999815</c:v>
                </c:pt>
                <c:pt idx="13226">
                  <c:v>418.55040000000002</c:v>
                </c:pt>
                <c:pt idx="13227">
                  <c:v>418.58369999999923</c:v>
                </c:pt>
                <c:pt idx="13228">
                  <c:v>418.61700000000002</c:v>
                </c:pt>
                <c:pt idx="13229">
                  <c:v>418.65039999999999</c:v>
                </c:pt>
                <c:pt idx="13230">
                  <c:v>418.67950000000002</c:v>
                </c:pt>
                <c:pt idx="13231">
                  <c:v>418.70869999999923</c:v>
                </c:pt>
                <c:pt idx="13232">
                  <c:v>418.74200000000002</c:v>
                </c:pt>
                <c:pt idx="13233">
                  <c:v>418.77539999999863</c:v>
                </c:pt>
                <c:pt idx="13234">
                  <c:v>418.80450000000002</c:v>
                </c:pt>
                <c:pt idx="13235">
                  <c:v>418.83369999999923</c:v>
                </c:pt>
                <c:pt idx="13236">
                  <c:v>418.86700000000002</c:v>
                </c:pt>
                <c:pt idx="13237">
                  <c:v>418.90039999999863</c:v>
                </c:pt>
                <c:pt idx="13238">
                  <c:v>418.93369999999851</c:v>
                </c:pt>
                <c:pt idx="13239">
                  <c:v>418.96280000000002</c:v>
                </c:pt>
                <c:pt idx="13240">
                  <c:v>418.99199999999809</c:v>
                </c:pt>
                <c:pt idx="13241">
                  <c:v>419.02539999999863</c:v>
                </c:pt>
                <c:pt idx="13242">
                  <c:v>419.05869999999999</c:v>
                </c:pt>
                <c:pt idx="13243">
                  <c:v>419.09199999999845</c:v>
                </c:pt>
                <c:pt idx="13244">
                  <c:v>419.12119999999851</c:v>
                </c:pt>
                <c:pt idx="13245">
                  <c:v>419.15039999999999</c:v>
                </c:pt>
                <c:pt idx="13246">
                  <c:v>419.18369999999999</c:v>
                </c:pt>
                <c:pt idx="13247">
                  <c:v>419.21699999999845</c:v>
                </c:pt>
                <c:pt idx="13248">
                  <c:v>419.25040000000001</c:v>
                </c:pt>
                <c:pt idx="13249">
                  <c:v>419.27949999999993</c:v>
                </c:pt>
                <c:pt idx="13250">
                  <c:v>419.30869999999999</c:v>
                </c:pt>
                <c:pt idx="13251">
                  <c:v>419.34199999999993</c:v>
                </c:pt>
                <c:pt idx="13252">
                  <c:v>419.37540000000001</c:v>
                </c:pt>
                <c:pt idx="13253">
                  <c:v>419.40449999999993</c:v>
                </c:pt>
                <c:pt idx="13254">
                  <c:v>419.43369999999851</c:v>
                </c:pt>
                <c:pt idx="13255">
                  <c:v>419.46699999999845</c:v>
                </c:pt>
                <c:pt idx="13256">
                  <c:v>419.50040000000001</c:v>
                </c:pt>
                <c:pt idx="13257">
                  <c:v>419.53359999999827</c:v>
                </c:pt>
                <c:pt idx="13258">
                  <c:v>419.56279999999964</c:v>
                </c:pt>
                <c:pt idx="13259">
                  <c:v>419.59199999999845</c:v>
                </c:pt>
                <c:pt idx="13260">
                  <c:v>419.62540000000001</c:v>
                </c:pt>
                <c:pt idx="13261">
                  <c:v>419.65859999999969</c:v>
                </c:pt>
                <c:pt idx="13262">
                  <c:v>419.69200000000001</c:v>
                </c:pt>
                <c:pt idx="13263">
                  <c:v>419.72119999999808</c:v>
                </c:pt>
                <c:pt idx="13264">
                  <c:v>419.75040000000001</c:v>
                </c:pt>
                <c:pt idx="13265">
                  <c:v>419.78359999999827</c:v>
                </c:pt>
                <c:pt idx="13266">
                  <c:v>419.81700000000001</c:v>
                </c:pt>
                <c:pt idx="13267">
                  <c:v>419.85039999999969</c:v>
                </c:pt>
                <c:pt idx="13268">
                  <c:v>419.87950000000001</c:v>
                </c:pt>
                <c:pt idx="13269">
                  <c:v>419.90859999999827</c:v>
                </c:pt>
                <c:pt idx="13270">
                  <c:v>419.94200000000001</c:v>
                </c:pt>
                <c:pt idx="13271">
                  <c:v>419.97539999999833</c:v>
                </c:pt>
                <c:pt idx="13272">
                  <c:v>420.00450000000001</c:v>
                </c:pt>
                <c:pt idx="13273">
                  <c:v>420.03359999999827</c:v>
                </c:pt>
                <c:pt idx="13274">
                  <c:v>420.06700000000001</c:v>
                </c:pt>
                <c:pt idx="13275">
                  <c:v>420.10039999999969</c:v>
                </c:pt>
                <c:pt idx="13276">
                  <c:v>420.13369999999969</c:v>
                </c:pt>
                <c:pt idx="13277">
                  <c:v>420.16280000000154</c:v>
                </c:pt>
                <c:pt idx="13278">
                  <c:v>420.19200000000001</c:v>
                </c:pt>
                <c:pt idx="13279">
                  <c:v>420.22539999999833</c:v>
                </c:pt>
                <c:pt idx="13280">
                  <c:v>420.25869999999969</c:v>
                </c:pt>
                <c:pt idx="13281">
                  <c:v>420.29199999999821</c:v>
                </c:pt>
                <c:pt idx="13282">
                  <c:v>420.32119999999821</c:v>
                </c:pt>
                <c:pt idx="13283">
                  <c:v>420.35039999999969</c:v>
                </c:pt>
                <c:pt idx="13284">
                  <c:v>420.38369999999969</c:v>
                </c:pt>
                <c:pt idx="13285">
                  <c:v>420.41699999999821</c:v>
                </c:pt>
                <c:pt idx="13286">
                  <c:v>420.45030000000003</c:v>
                </c:pt>
                <c:pt idx="13287">
                  <c:v>420.4796</c:v>
                </c:pt>
                <c:pt idx="13288">
                  <c:v>420.50869999999969</c:v>
                </c:pt>
                <c:pt idx="13289">
                  <c:v>420.54199999999969</c:v>
                </c:pt>
                <c:pt idx="13290">
                  <c:v>420.57530000000003</c:v>
                </c:pt>
                <c:pt idx="13291">
                  <c:v>420.60460000000154</c:v>
                </c:pt>
                <c:pt idx="13292">
                  <c:v>420.63369999999969</c:v>
                </c:pt>
                <c:pt idx="13293">
                  <c:v>420.66699999999969</c:v>
                </c:pt>
                <c:pt idx="13294">
                  <c:v>420.70030000000003</c:v>
                </c:pt>
                <c:pt idx="13295">
                  <c:v>420.73369999999869</c:v>
                </c:pt>
                <c:pt idx="13296">
                  <c:v>420.76280000000008</c:v>
                </c:pt>
                <c:pt idx="13297">
                  <c:v>420.79199999999821</c:v>
                </c:pt>
                <c:pt idx="13298">
                  <c:v>420.82530000000003</c:v>
                </c:pt>
                <c:pt idx="13299">
                  <c:v>420.8587</c:v>
                </c:pt>
                <c:pt idx="13300">
                  <c:v>420.892</c:v>
                </c:pt>
                <c:pt idx="13301">
                  <c:v>420.92119999999773</c:v>
                </c:pt>
                <c:pt idx="13302">
                  <c:v>420.95030000000003</c:v>
                </c:pt>
                <c:pt idx="13303">
                  <c:v>420.98369999999869</c:v>
                </c:pt>
                <c:pt idx="13304">
                  <c:v>421.017</c:v>
                </c:pt>
                <c:pt idx="13305">
                  <c:v>421.05040000000002</c:v>
                </c:pt>
                <c:pt idx="13306">
                  <c:v>421.0795</c:v>
                </c:pt>
                <c:pt idx="13307">
                  <c:v>421.1087</c:v>
                </c:pt>
                <c:pt idx="13308">
                  <c:v>421.14200000000125</c:v>
                </c:pt>
                <c:pt idx="13309">
                  <c:v>421.17540000000002</c:v>
                </c:pt>
                <c:pt idx="13310">
                  <c:v>421.2045</c:v>
                </c:pt>
                <c:pt idx="13311">
                  <c:v>421.23369999999869</c:v>
                </c:pt>
                <c:pt idx="13312">
                  <c:v>421.267</c:v>
                </c:pt>
                <c:pt idx="13313">
                  <c:v>421.30040000000002</c:v>
                </c:pt>
                <c:pt idx="13314">
                  <c:v>421.33369999999923</c:v>
                </c:pt>
                <c:pt idx="13315">
                  <c:v>421.36279999999999</c:v>
                </c:pt>
                <c:pt idx="13316">
                  <c:v>421.392</c:v>
                </c:pt>
                <c:pt idx="13317">
                  <c:v>421.42539999999826</c:v>
                </c:pt>
                <c:pt idx="13318">
                  <c:v>421.45869999999923</c:v>
                </c:pt>
                <c:pt idx="13319">
                  <c:v>421.49199999999809</c:v>
                </c:pt>
                <c:pt idx="13320">
                  <c:v>421.52119999999815</c:v>
                </c:pt>
                <c:pt idx="13321">
                  <c:v>421.55040000000002</c:v>
                </c:pt>
                <c:pt idx="13322">
                  <c:v>421.58369999999923</c:v>
                </c:pt>
                <c:pt idx="13323">
                  <c:v>421.61700000000002</c:v>
                </c:pt>
                <c:pt idx="13324">
                  <c:v>421.65039999999999</c:v>
                </c:pt>
                <c:pt idx="13325">
                  <c:v>421.67950000000002</c:v>
                </c:pt>
                <c:pt idx="13326">
                  <c:v>421.70869999999923</c:v>
                </c:pt>
                <c:pt idx="13327">
                  <c:v>421.74200000000002</c:v>
                </c:pt>
                <c:pt idx="13328">
                  <c:v>421.77539999999863</c:v>
                </c:pt>
                <c:pt idx="13329">
                  <c:v>421.80450000000002</c:v>
                </c:pt>
                <c:pt idx="13330">
                  <c:v>421.83369999999923</c:v>
                </c:pt>
                <c:pt idx="13331">
                  <c:v>421.86700000000002</c:v>
                </c:pt>
                <c:pt idx="13332">
                  <c:v>421.90039999999863</c:v>
                </c:pt>
                <c:pt idx="13333">
                  <c:v>421.93369999999851</c:v>
                </c:pt>
                <c:pt idx="13334">
                  <c:v>421.96280000000002</c:v>
                </c:pt>
                <c:pt idx="13335">
                  <c:v>421.99199999999809</c:v>
                </c:pt>
                <c:pt idx="13336">
                  <c:v>422.02539999999863</c:v>
                </c:pt>
                <c:pt idx="13337">
                  <c:v>422.05869999999999</c:v>
                </c:pt>
                <c:pt idx="13338">
                  <c:v>422.09199999999845</c:v>
                </c:pt>
                <c:pt idx="13339">
                  <c:v>422.12119999999851</c:v>
                </c:pt>
                <c:pt idx="13340">
                  <c:v>422.15039999999999</c:v>
                </c:pt>
                <c:pt idx="13341">
                  <c:v>422.18369999999999</c:v>
                </c:pt>
                <c:pt idx="13342">
                  <c:v>422.21699999999845</c:v>
                </c:pt>
                <c:pt idx="13343">
                  <c:v>422.25040000000001</c:v>
                </c:pt>
                <c:pt idx="13344">
                  <c:v>422.27949999999993</c:v>
                </c:pt>
                <c:pt idx="13345">
                  <c:v>422.30869999999999</c:v>
                </c:pt>
                <c:pt idx="13346">
                  <c:v>422.34199999999993</c:v>
                </c:pt>
                <c:pt idx="13347">
                  <c:v>422.37540000000001</c:v>
                </c:pt>
                <c:pt idx="13348">
                  <c:v>422.40449999999993</c:v>
                </c:pt>
                <c:pt idx="13349">
                  <c:v>422.43369999999851</c:v>
                </c:pt>
                <c:pt idx="13350">
                  <c:v>422.46699999999845</c:v>
                </c:pt>
                <c:pt idx="13351">
                  <c:v>422.50040000000001</c:v>
                </c:pt>
                <c:pt idx="13352">
                  <c:v>422.53359999999827</c:v>
                </c:pt>
                <c:pt idx="13353">
                  <c:v>422.56279999999964</c:v>
                </c:pt>
                <c:pt idx="13354">
                  <c:v>422.59199999999845</c:v>
                </c:pt>
                <c:pt idx="13355">
                  <c:v>422.62540000000001</c:v>
                </c:pt>
                <c:pt idx="13356">
                  <c:v>422.65859999999969</c:v>
                </c:pt>
                <c:pt idx="13357">
                  <c:v>422.69200000000001</c:v>
                </c:pt>
                <c:pt idx="13358">
                  <c:v>422.72119999999808</c:v>
                </c:pt>
                <c:pt idx="13359">
                  <c:v>422.75040000000001</c:v>
                </c:pt>
                <c:pt idx="13360">
                  <c:v>422.78359999999827</c:v>
                </c:pt>
                <c:pt idx="13361">
                  <c:v>422.81700000000001</c:v>
                </c:pt>
                <c:pt idx="13362">
                  <c:v>422.85039999999969</c:v>
                </c:pt>
                <c:pt idx="13363">
                  <c:v>422.87950000000001</c:v>
                </c:pt>
                <c:pt idx="13364">
                  <c:v>422.90859999999827</c:v>
                </c:pt>
                <c:pt idx="13365">
                  <c:v>422.94200000000001</c:v>
                </c:pt>
                <c:pt idx="13366">
                  <c:v>422.97539999999833</c:v>
                </c:pt>
                <c:pt idx="13367">
                  <c:v>423.00450000000001</c:v>
                </c:pt>
                <c:pt idx="13368">
                  <c:v>423.03359999999827</c:v>
                </c:pt>
                <c:pt idx="13369">
                  <c:v>423.06700000000001</c:v>
                </c:pt>
                <c:pt idx="13370">
                  <c:v>423.10039999999969</c:v>
                </c:pt>
                <c:pt idx="13371">
                  <c:v>423.13369999999969</c:v>
                </c:pt>
                <c:pt idx="13372">
                  <c:v>423.16280000000154</c:v>
                </c:pt>
                <c:pt idx="13373">
                  <c:v>423.19200000000001</c:v>
                </c:pt>
                <c:pt idx="13374">
                  <c:v>423.22539999999833</c:v>
                </c:pt>
                <c:pt idx="13375">
                  <c:v>423.25869999999969</c:v>
                </c:pt>
                <c:pt idx="13376">
                  <c:v>423.29199999999821</c:v>
                </c:pt>
                <c:pt idx="13377">
                  <c:v>423.32119999999821</c:v>
                </c:pt>
                <c:pt idx="13378">
                  <c:v>423.35039999999969</c:v>
                </c:pt>
                <c:pt idx="13379">
                  <c:v>423.38369999999969</c:v>
                </c:pt>
                <c:pt idx="13380">
                  <c:v>423.41699999999821</c:v>
                </c:pt>
                <c:pt idx="13381">
                  <c:v>423.45030000000003</c:v>
                </c:pt>
                <c:pt idx="13382">
                  <c:v>423.4796</c:v>
                </c:pt>
                <c:pt idx="13383">
                  <c:v>423.50869999999969</c:v>
                </c:pt>
                <c:pt idx="13384">
                  <c:v>423.54199999999969</c:v>
                </c:pt>
                <c:pt idx="13385">
                  <c:v>423.57530000000003</c:v>
                </c:pt>
                <c:pt idx="13386">
                  <c:v>423.60460000000154</c:v>
                </c:pt>
                <c:pt idx="13387">
                  <c:v>423.63369999999969</c:v>
                </c:pt>
                <c:pt idx="13388">
                  <c:v>423.66699999999969</c:v>
                </c:pt>
                <c:pt idx="13389">
                  <c:v>423.70030000000003</c:v>
                </c:pt>
                <c:pt idx="13390">
                  <c:v>423.73369999999869</c:v>
                </c:pt>
                <c:pt idx="13391">
                  <c:v>423.76280000000008</c:v>
                </c:pt>
                <c:pt idx="13392">
                  <c:v>423.79199999999821</c:v>
                </c:pt>
                <c:pt idx="13393">
                  <c:v>423.82530000000003</c:v>
                </c:pt>
                <c:pt idx="13394">
                  <c:v>423.8587</c:v>
                </c:pt>
                <c:pt idx="13395">
                  <c:v>423.892</c:v>
                </c:pt>
                <c:pt idx="13396">
                  <c:v>423.92119999999773</c:v>
                </c:pt>
                <c:pt idx="13397">
                  <c:v>423.95030000000003</c:v>
                </c:pt>
                <c:pt idx="13398">
                  <c:v>423.98369999999869</c:v>
                </c:pt>
                <c:pt idx="13399">
                  <c:v>424.017</c:v>
                </c:pt>
                <c:pt idx="13400">
                  <c:v>424.05040000000002</c:v>
                </c:pt>
                <c:pt idx="13401">
                  <c:v>424.0795</c:v>
                </c:pt>
                <c:pt idx="13402">
                  <c:v>424.1087</c:v>
                </c:pt>
                <c:pt idx="13403">
                  <c:v>424.14200000000125</c:v>
                </c:pt>
                <c:pt idx="13404">
                  <c:v>424.17540000000002</c:v>
                </c:pt>
                <c:pt idx="13405">
                  <c:v>424.2045</c:v>
                </c:pt>
                <c:pt idx="13406">
                  <c:v>424.23369999999869</c:v>
                </c:pt>
                <c:pt idx="13407">
                  <c:v>424.267</c:v>
                </c:pt>
                <c:pt idx="13408">
                  <c:v>424.30040000000002</c:v>
                </c:pt>
                <c:pt idx="13409">
                  <c:v>424.33369999999923</c:v>
                </c:pt>
                <c:pt idx="13410">
                  <c:v>424.36279999999999</c:v>
                </c:pt>
                <c:pt idx="13411">
                  <c:v>424.392</c:v>
                </c:pt>
                <c:pt idx="13412">
                  <c:v>424.42539999999826</c:v>
                </c:pt>
                <c:pt idx="13413">
                  <c:v>424.45869999999923</c:v>
                </c:pt>
                <c:pt idx="13414">
                  <c:v>424.49199999999809</c:v>
                </c:pt>
                <c:pt idx="13415">
                  <c:v>424.52119999999815</c:v>
                </c:pt>
                <c:pt idx="13416">
                  <c:v>424.55040000000002</c:v>
                </c:pt>
                <c:pt idx="13417">
                  <c:v>424.58369999999923</c:v>
                </c:pt>
                <c:pt idx="13418">
                  <c:v>424.61700000000002</c:v>
                </c:pt>
                <c:pt idx="13419">
                  <c:v>424.65039999999999</c:v>
                </c:pt>
                <c:pt idx="13420">
                  <c:v>424.67950000000002</c:v>
                </c:pt>
                <c:pt idx="13421">
                  <c:v>424.70869999999923</c:v>
                </c:pt>
                <c:pt idx="13422">
                  <c:v>424.74200000000002</c:v>
                </c:pt>
                <c:pt idx="13423">
                  <c:v>424.77539999999863</c:v>
                </c:pt>
                <c:pt idx="13424">
                  <c:v>424.80450000000002</c:v>
                </c:pt>
                <c:pt idx="13425">
                  <c:v>424.83369999999923</c:v>
                </c:pt>
                <c:pt idx="13426">
                  <c:v>424.86700000000002</c:v>
                </c:pt>
                <c:pt idx="13427">
                  <c:v>424.90039999999863</c:v>
                </c:pt>
                <c:pt idx="13428">
                  <c:v>424.93369999999851</c:v>
                </c:pt>
                <c:pt idx="13429">
                  <c:v>424.96280000000002</c:v>
                </c:pt>
                <c:pt idx="13430">
                  <c:v>424.99199999999809</c:v>
                </c:pt>
                <c:pt idx="13431">
                  <c:v>425.02539999999863</c:v>
                </c:pt>
                <c:pt idx="13432">
                  <c:v>425.05869999999999</c:v>
                </c:pt>
                <c:pt idx="13433">
                  <c:v>425.09199999999845</c:v>
                </c:pt>
                <c:pt idx="13434">
                  <c:v>425.12119999999851</c:v>
                </c:pt>
                <c:pt idx="13435">
                  <c:v>425.15039999999999</c:v>
                </c:pt>
                <c:pt idx="13436">
                  <c:v>425.18369999999999</c:v>
                </c:pt>
                <c:pt idx="13437">
                  <c:v>425.21699999999845</c:v>
                </c:pt>
                <c:pt idx="13438">
                  <c:v>425.25040000000001</c:v>
                </c:pt>
                <c:pt idx="13439">
                  <c:v>425.27949999999993</c:v>
                </c:pt>
                <c:pt idx="13440">
                  <c:v>425.30869999999999</c:v>
                </c:pt>
                <c:pt idx="13441">
                  <c:v>425.34199999999993</c:v>
                </c:pt>
                <c:pt idx="13442">
                  <c:v>425.37540000000001</c:v>
                </c:pt>
                <c:pt idx="13443">
                  <c:v>425.40449999999993</c:v>
                </c:pt>
                <c:pt idx="13444">
                  <c:v>425.43369999999851</c:v>
                </c:pt>
                <c:pt idx="13445">
                  <c:v>425.46699999999845</c:v>
                </c:pt>
                <c:pt idx="13446">
                  <c:v>425.50040000000001</c:v>
                </c:pt>
                <c:pt idx="13447">
                  <c:v>425.53359999999827</c:v>
                </c:pt>
                <c:pt idx="13448">
                  <c:v>425.56279999999964</c:v>
                </c:pt>
                <c:pt idx="13449">
                  <c:v>425.59199999999845</c:v>
                </c:pt>
                <c:pt idx="13450">
                  <c:v>425.62540000000001</c:v>
                </c:pt>
                <c:pt idx="13451">
                  <c:v>425.65859999999969</c:v>
                </c:pt>
                <c:pt idx="13452">
                  <c:v>425.69200000000001</c:v>
                </c:pt>
                <c:pt idx="13453">
                  <c:v>425.72119999999808</c:v>
                </c:pt>
                <c:pt idx="13454">
                  <c:v>425.75040000000001</c:v>
                </c:pt>
                <c:pt idx="13455">
                  <c:v>425.78359999999827</c:v>
                </c:pt>
                <c:pt idx="13456">
                  <c:v>425.81700000000001</c:v>
                </c:pt>
                <c:pt idx="13457">
                  <c:v>425.85039999999969</c:v>
                </c:pt>
                <c:pt idx="13458">
                  <c:v>425.87950000000001</c:v>
                </c:pt>
                <c:pt idx="13459">
                  <c:v>425.90859999999827</c:v>
                </c:pt>
                <c:pt idx="13460">
                  <c:v>425.94200000000001</c:v>
                </c:pt>
                <c:pt idx="13461">
                  <c:v>425.97539999999833</c:v>
                </c:pt>
                <c:pt idx="13462">
                  <c:v>426.00450000000001</c:v>
                </c:pt>
                <c:pt idx="13463">
                  <c:v>426.03359999999827</c:v>
                </c:pt>
                <c:pt idx="13464">
                  <c:v>426.06700000000001</c:v>
                </c:pt>
                <c:pt idx="13465">
                  <c:v>426.10039999999969</c:v>
                </c:pt>
                <c:pt idx="13466">
                  <c:v>426.13369999999969</c:v>
                </c:pt>
                <c:pt idx="13467">
                  <c:v>426.16280000000154</c:v>
                </c:pt>
                <c:pt idx="13468">
                  <c:v>426.19200000000001</c:v>
                </c:pt>
                <c:pt idx="13469">
                  <c:v>426.22539999999833</c:v>
                </c:pt>
                <c:pt idx="13470">
                  <c:v>426.25869999999969</c:v>
                </c:pt>
                <c:pt idx="13471">
                  <c:v>426.29199999999821</c:v>
                </c:pt>
                <c:pt idx="13472">
                  <c:v>426.32119999999821</c:v>
                </c:pt>
                <c:pt idx="13473">
                  <c:v>426.35039999999969</c:v>
                </c:pt>
                <c:pt idx="13474">
                  <c:v>426.38369999999969</c:v>
                </c:pt>
                <c:pt idx="13475">
                  <c:v>426.41699999999821</c:v>
                </c:pt>
                <c:pt idx="13476">
                  <c:v>426.45030000000003</c:v>
                </c:pt>
                <c:pt idx="13477">
                  <c:v>426.4796</c:v>
                </c:pt>
                <c:pt idx="13478">
                  <c:v>426.50869999999969</c:v>
                </c:pt>
                <c:pt idx="13479">
                  <c:v>426.54199999999969</c:v>
                </c:pt>
                <c:pt idx="13480">
                  <c:v>426.57530000000003</c:v>
                </c:pt>
                <c:pt idx="13481">
                  <c:v>426.60460000000154</c:v>
                </c:pt>
                <c:pt idx="13482">
                  <c:v>426.63369999999969</c:v>
                </c:pt>
                <c:pt idx="13483">
                  <c:v>426.66699999999969</c:v>
                </c:pt>
                <c:pt idx="13484">
                  <c:v>426.70030000000003</c:v>
                </c:pt>
                <c:pt idx="13485">
                  <c:v>426.73369999999869</c:v>
                </c:pt>
                <c:pt idx="13486">
                  <c:v>426.76280000000008</c:v>
                </c:pt>
                <c:pt idx="13487">
                  <c:v>426.79199999999821</c:v>
                </c:pt>
                <c:pt idx="13488">
                  <c:v>426.82530000000003</c:v>
                </c:pt>
                <c:pt idx="13489">
                  <c:v>426.8587</c:v>
                </c:pt>
                <c:pt idx="13490">
                  <c:v>426.892</c:v>
                </c:pt>
                <c:pt idx="13491">
                  <c:v>426.92119999999773</c:v>
                </c:pt>
                <c:pt idx="13492">
                  <c:v>426.95030000000003</c:v>
                </c:pt>
                <c:pt idx="13493">
                  <c:v>426.98369999999869</c:v>
                </c:pt>
                <c:pt idx="13494">
                  <c:v>427.017</c:v>
                </c:pt>
                <c:pt idx="13495">
                  <c:v>427.05040000000002</c:v>
                </c:pt>
                <c:pt idx="13496">
                  <c:v>427.0795</c:v>
                </c:pt>
                <c:pt idx="13497">
                  <c:v>427.1087</c:v>
                </c:pt>
                <c:pt idx="13498">
                  <c:v>427.14200000000125</c:v>
                </c:pt>
                <c:pt idx="13499">
                  <c:v>427.17540000000002</c:v>
                </c:pt>
                <c:pt idx="13500">
                  <c:v>427.2045</c:v>
                </c:pt>
                <c:pt idx="13501">
                  <c:v>427.23369999999869</c:v>
                </c:pt>
                <c:pt idx="13502">
                  <c:v>427.267</c:v>
                </c:pt>
                <c:pt idx="13503">
                  <c:v>427.30040000000002</c:v>
                </c:pt>
                <c:pt idx="13504">
                  <c:v>427.33369999999923</c:v>
                </c:pt>
                <c:pt idx="13505">
                  <c:v>427.36279999999999</c:v>
                </c:pt>
                <c:pt idx="13506">
                  <c:v>427.392</c:v>
                </c:pt>
                <c:pt idx="13507">
                  <c:v>427.42539999999826</c:v>
                </c:pt>
                <c:pt idx="13508">
                  <c:v>427.45869999999923</c:v>
                </c:pt>
                <c:pt idx="13509">
                  <c:v>427.49199999999809</c:v>
                </c:pt>
                <c:pt idx="13510">
                  <c:v>427.52119999999815</c:v>
                </c:pt>
                <c:pt idx="13511">
                  <c:v>427.55040000000002</c:v>
                </c:pt>
                <c:pt idx="13512">
                  <c:v>427.58369999999923</c:v>
                </c:pt>
                <c:pt idx="13513">
                  <c:v>427.61700000000002</c:v>
                </c:pt>
                <c:pt idx="13514">
                  <c:v>427.65039999999999</c:v>
                </c:pt>
                <c:pt idx="13515">
                  <c:v>427.67950000000002</c:v>
                </c:pt>
                <c:pt idx="13516">
                  <c:v>427.70869999999923</c:v>
                </c:pt>
                <c:pt idx="13517">
                  <c:v>427.74200000000002</c:v>
                </c:pt>
                <c:pt idx="13518">
                  <c:v>427.77539999999863</c:v>
                </c:pt>
                <c:pt idx="13519">
                  <c:v>427.80450000000002</c:v>
                </c:pt>
                <c:pt idx="13520">
                  <c:v>427.83369999999923</c:v>
                </c:pt>
                <c:pt idx="13521">
                  <c:v>427.86700000000002</c:v>
                </c:pt>
                <c:pt idx="13522">
                  <c:v>427.90039999999863</c:v>
                </c:pt>
                <c:pt idx="13523">
                  <c:v>427.93369999999851</c:v>
                </c:pt>
                <c:pt idx="13524">
                  <c:v>427.96280000000002</c:v>
                </c:pt>
                <c:pt idx="13525">
                  <c:v>427.99199999999809</c:v>
                </c:pt>
                <c:pt idx="13526">
                  <c:v>428.02539999999863</c:v>
                </c:pt>
                <c:pt idx="13527">
                  <c:v>428.05869999999999</c:v>
                </c:pt>
                <c:pt idx="13528">
                  <c:v>428.09199999999845</c:v>
                </c:pt>
                <c:pt idx="13529">
                  <c:v>428.12119999999851</c:v>
                </c:pt>
                <c:pt idx="13530">
                  <c:v>428.15039999999999</c:v>
                </c:pt>
                <c:pt idx="13531">
                  <c:v>428.18369999999999</c:v>
                </c:pt>
                <c:pt idx="13532">
                  <c:v>428.21699999999845</c:v>
                </c:pt>
                <c:pt idx="13533">
                  <c:v>428.25040000000001</c:v>
                </c:pt>
                <c:pt idx="13534">
                  <c:v>428.27949999999993</c:v>
                </c:pt>
                <c:pt idx="13535">
                  <c:v>428.30869999999999</c:v>
                </c:pt>
                <c:pt idx="13536">
                  <c:v>428.34199999999993</c:v>
                </c:pt>
                <c:pt idx="13537">
                  <c:v>428.37540000000001</c:v>
                </c:pt>
                <c:pt idx="13538">
                  <c:v>428.40449999999993</c:v>
                </c:pt>
                <c:pt idx="13539">
                  <c:v>428.43369999999851</c:v>
                </c:pt>
                <c:pt idx="13540">
                  <c:v>428.46699999999845</c:v>
                </c:pt>
                <c:pt idx="13541">
                  <c:v>428.50040000000001</c:v>
                </c:pt>
                <c:pt idx="13542">
                  <c:v>428.53359999999827</c:v>
                </c:pt>
                <c:pt idx="13543">
                  <c:v>428.56279999999964</c:v>
                </c:pt>
                <c:pt idx="13544">
                  <c:v>428.59199999999845</c:v>
                </c:pt>
                <c:pt idx="13545">
                  <c:v>428.62540000000001</c:v>
                </c:pt>
                <c:pt idx="13546">
                  <c:v>428.65859999999969</c:v>
                </c:pt>
                <c:pt idx="13547">
                  <c:v>428.69200000000001</c:v>
                </c:pt>
                <c:pt idx="13548">
                  <c:v>428.72119999999808</c:v>
                </c:pt>
                <c:pt idx="13549">
                  <c:v>428.75040000000001</c:v>
                </c:pt>
                <c:pt idx="13550">
                  <c:v>428.78359999999827</c:v>
                </c:pt>
                <c:pt idx="13551">
                  <c:v>428.81700000000001</c:v>
                </c:pt>
                <c:pt idx="13552">
                  <c:v>428.85039999999969</c:v>
                </c:pt>
                <c:pt idx="13553">
                  <c:v>428.87950000000001</c:v>
                </c:pt>
                <c:pt idx="13554">
                  <c:v>428.90859999999827</c:v>
                </c:pt>
                <c:pt idx="13555">
                  <c:v>428.94200000000001</c:v>
                </c:pt>
                <c:pt idx="13556">
                  <c:v>428.97539999999833</c:v>
                </c:pt>
                <c:pt idx="13557">
                  <c:v>429.00450000000001</c:v>
                </c:pt>
                <c:pt idx="13558">
                  <c:v>429.03359999999827</c:v>
                </c:pt>
                <c:pt idx="13559">
                  <c:v>429.06700000000001</c:v>
                </c:pt>
                <c:pt idx="13560">
                  <c:v>429.10039999999969</c:v>
                </c:pt>
                <c:pt idx="13561">
                  <c:v>429.13369999999969</c:v>
                </c:pt>
                <c:pt idx="13562">
                  <c:v>429.16280000000154</c:v>
                </c:pt>
                <c:pt idx="13563">
                  <c:v>429.19200000000001</c:v>
                </c:pt>
                <c:pt idx="13564">
                  <c:v>429.22539999999833</c:v>
                </c:pt>
                <c:pt idx="13565">
                  <c:v>429.25869999999969</c:v>
                </c:pt>
                <c:pt idx="13566">
                  <c:v>429.29199999999821</c:v>
                </c:pt>
                <c:pt idx="13567">
                  <c:v>429.32119999999821</c:v>
                </c:pt>
                <c:pt idx="13568">
                  <c:v>429.35039999999969</c:v>
                </c:pt>
                <c:pt idx="13569">
                  <c:v>429.38369999999969</c:v>
                </c:pt>
                <c:pt idx="13570">
                  <c:v>429.41699999999821</c:v>
                </c:pt>
                <c:pt idx="13571">
                  <c:v>429.45030000000003</c:v>
                </c:pt>
                <c:pt idx="13572">
                  <c:v>429.4796</c:v>
                </c:pt>
                <c:pt idx="13573">
                  <c:v>429.50869999999969</c:v>
                </c:pt>
                <c:pt idx="13574">
                  <c:v>429.54199999999969</c:v>
                </c:pt>
                <c:pt idx="13575">
                  <c:v>429.57530000000003</c:v>
                </c:pt>
                <c:pt idx="13576">
                  <c:v>429.60460000000154</c:v>
                </c:pt>
                <c:pt idx="13577">
                  <c:v>429.63369999999969</c:v>
                </c:pt>
                <c:pt idx="13578">
                  <c:v>429.66699999999969</c:v>
                </c:pt>
                <c:pt idx="13579">
                  <c:v>429.70030000000003</c:v>
                </c:pt>
                <c:pt idx="13580">
                  <c:v>429.73369999999869</c:v>
                </c:pt>
                <c:pt idx="13581">
                  <c:v>429.76280000000008</c:v>
                </c:pt>
                <c:pt idx="13582">
                  <c:v>429.79199999999821</c:v>
                </c:pt>
                <c:pt idx="13583">
                  <c:v>429.82530000000003</c:v>
                </c:pt>
                <c:pt idx="13584">
                  <c:v>429.8587</c:v>
                </c:pt>
                <c:pt idx="13585">
                  <c:v>429.892</c:v>
                </c:pt>
                <c:pt idx="13586">
                  <c:v>429.92119999999773</c:v>
                </c:pt>
                <c:pt idx="13587">
                  <c:v>429.95030000000003</c:v>
                </c:pt>
                <c:pt idx="13588">
                  <c:v>429.98369999999869</c:v>
                </c:pt>
                <c:pt idx="13589">
                  <c:v>430.017</c:v>
                </c:pt>
                <c:pt idx="13590">
                  <c:v>430.05040000000002</c:v>
                </c:pt>
                <c:pt idx="13591">
                  <c:v>430.0795</c:v>
                </c:pt>
                <c:pt idx="13592">
                  <c:v>430.1087</c:v>
                </c:pt>
                <c:pt idx="13593">
                  <c:v>430.14200000000125</c:v>
                </c:pt>
                <c:pt idx="13594">
                  <c:v>430.17540000000002</c:v>
                </c:pt>
                <c:pt idx="13595">
                  <c:v>430.2045</c:v>
                </c:pt>
                <c:pt idx="13596">
                  <c:v>430.23369999999869</c:v>
                </c:pt>
                <c:pt idx="13597">
                  <c:v>430.267</c:v>
                </c:pt>
                <c:pt idx="13598">
                  <c:v>430.30040000000002</c:v>
                </c:pt>
                <c:pt idx="13599">
                  <c:v>430.33369999999923</c:v>
                </c:pt>
                <c:pt idx="13600">
                  <c:v>430.36279999999999</c:v>
                </c:pt>
                <c:pt idx="13601">
                  <c:v>430.392</c:v>
                </c:pt>
                <c:pt idx="13602">
                  <c:v>430.42539999999826</c:v>
                </c:pt>
                <c:pt idx="13603">
                  <c:v>430.45869999999923</c:v>
                </c:pt>
                <c:pt idx="13604">
                  <c:v>430.49199999999809</c:v>
                </c:pt>
                <c:pt idx="13605">
                  <c:v>430.52119999999815</c:v>
                </c:pt>
                <c:pt idx="13606">
                  <c:v>430.55040000000002</c:v>
                </c:pt>
                <c:pt idx="13607">
                  <c:v>430.58369999999923</c:v>
                </c:pt>
                <c:pt idx="13608">
                  <c:v>430.61700000000002</c:v>
                </c:pt>
                <c:pt idx="13609">
                  <c:v>430.65039999999999</c:v>
                </c:pt>
                <c:pt idx="13610">
                  <c:v>430.67950000000002</c:v>
                </c:pt>
                <c:pt idx="13611">
                  <c:v>430.70869999999923</c:v>
                </c:pt>
                <c:pt idx="13612">
                  <c:v>430.74200000000002</c:v>
                </c:pt>
                <c:pt idx="13613">
                  <c:v>430.77539999999863</c:v>
                </c:pt>
                <c:pt idx="13614">
                  <c:v>430.80450000000002</c:v>
                </c:pt>
                <c:pt idx="13615">
                  <c:v>430.83369999999923</c:v>
                </c:pt>
                <c:pt idx="13616">
                  <c:v>430.86700000000002</c:v>
                </c:pt>
                <c:pt idx="13617">
                  <c:v>430.90039999999863</c:v>
                </c:pt>
                <c:pt idx="13618">
                  <c:v>430.93369999999851</c:v>
                </c:pt>
                <c:pt idx="13619">
                  <c:v>430.96280000000002</c:v>
                </c:pt>
                <c:pt idx="13620">
                  <c:v>430.99199999999809</c:v>
                </c:pt>
                <c:pt idx="13621">
                  <c:v>431.02539999999863</c:v>
                </c:pt>
                <c:pt idx="13622">
                  <c:v>431.05869999999999</c:v>
                </c:pt>
                <c:pt idx="13623">
                  <c:v>431.09199999999845</c:v>
                </c:pt>
                <c:pt idx="13624">
                  <c:v>431.12119999999851</c:v>
                </c:pt>
                <c:pt idx="13625">
                  <c:v>431.15039999999999</c:v>
                </c:pt>
                <c:pt idx="13626">
                  <c:v>431.18369999999999</c:v>
                </c:pt>
                <c:pt idx="13627">
                  <c:v>431.21699999999845</c:v>
                </c:pt>
                <c:pt idx="13628">
                  <c:v>431.25040000000001</c:v>
                </c:pt>
                <c:pt idx="13629">
                  <c:v>431.27949999999993</c:v>
                </c:pt>
                <c:pt idx="13630">
                  <c:v>431.30869999999999</c:v>
                </c:pt>
                <c:pt idx="13631">
                  <c:v>431.34199999999993</c:v>
                </c:pt>
                <c:pt idx="13632">
                  <c:v>431.37540000000001</c:v>
                </c:pt>
                <c:pt idx="13633">
                  <c:v>431.40449999999993</c:v>
                </c:pt>
                <c:pt idx="13634">
                  <c:v>431.43369999999851</c:v>
                </c:pt>
                <c:pt idx="13635">
                  <c:v>431.46699999999845</c:v>
                </c:pt>
                <c:pt idx="13636">
                  <c:v>431.50040000000001</c:v>
                </c:pt>
                <c:pt idx="13637">
                  <c:v>431.53359999999827</c:v>
                </c:pt>
                <c:pt idx="13638">
                  <c:v>431.56279999999964</c:v>
                </c:pt>
                <c:pt idx="13639">
                  <c:v>431.59199999999845</c:v>
                </c:pt>
                <c:pt idx="13640">
                  <c:v>431.62540000000001</c:v>
                </c:pt>
                <c:pt idx="13641">
                  <c:v>431.65859999999969</c:v>
                </c:pt>
                <c:pt idx="13642">
                  <c:v>431.69200000000001</c:v>
                </c:pt>
                <c:pt idx="13643">
                  <c:v>431.72119999999808</c:v>
                </c:pt>
                <c:pt idx="13644">
                  <c:v>431.75040000000001</c:v>
                </c:pt>
                <c:pt idx="13645">
                  <c:v>431.78359999999827</c:v>
                </c:pt>
                <c:pt idx="13646">
                  <c:v>431.81700000000001</c:v>
                </c:pt>
                <c:pt idx="13647">
                  <c:v>431.85039999999969</c:v>
                </c:pt>
                <c:pt idx="13648">
                  <c:v>431.87950000000001</c:v>
                </c:pt>
                <c:pt idx="13649">
                  <c:v>431.90859999999827</c:v>
                </c:pt>
                <c:pt idx="13650">
                  <c:v>431.94200000000001</c:v>
                </c:pt>
                <c:pt idx="13651">
                  <c:v>431.97539999999833</c:v>
                </c:pt>
                <c:pt idx="13652">
                  <c:v>432.00450000000001</c:v>
                </c:pt>
                <c:pt idx="13653">
                  <c:v>432.03359999999827</c:v>
                </c:pt>
                <c:pt idx="13654">
                  <c:v>432.06700000000001</c:v>
                </c:pt>
                <c:pt idx="13655">
                  <c:v>432.10039999999969</c:v>
                </c:pt>
                <c:pt idx="13656">
                  <c:v>432.13369999999969</c:v>
                </c:pt>
                <c:pt idx="13657">
                  <c:v>432.16280000000154</c:v>
                </c:pt>
                <c:pt idx="13658">
                  <c:v>432.19200000000001</c:v>
                </c:pt>
                <c:pt idx="13659">
                  <c:v>432.22539999999833</c:v>
                </c:pt>
                <c:pt idx="13660">
                  <c:v>432.25869999999969</c:v>
                </c:pt>
                <c:pt idx="13661">
                  <c:v>432.29199999999821</c:v>
                </c:pt>
                <c:pt idx="13662">
                  <c:v>432.32119999999821</c:v>
                </c:pt>
                <c:pt idx="13663">
                  <c:v>432.35039999999969</c:v>
                </c:pt>
                <c:pt idx="13664">
                  <c:v>432.38369999999969</c:v>
                </c:pt>
                <c:pt idx="13665">
                  <c:v>432.41699999999821</c:v>
                </c:pt>
                <c:pt idx="13666">
                  <c:v>432.45030000000003</c:v>
                </c:pt>
                <c:pt idx="13667">
                  <c:v>432.4796</c:v>
                </c:pt>
                <c:pt idx="13668">
                  <c:v>432.50869999999969</c:v>
                </c:pt>
                <c:pt idx="13669">
                  <c:v>432.54199999999969</c:v>
                </c:pt>
                <c:pt idx="13670">
                  <c:v>432.57530000000003</c:v>
                </c:pt>
                <c:pt idx="13671">
                  <c:v>432.60460000000154</c:v>
                </c:pt>
                <c:pt idx="13672">
                  <c:v>432.63369999999969</c:v>
                </c:pt>
                <c:pt idx="13673">
                  <c:v>432.66699999999969</c:v>
                </c:pt>
                <c:pt idx="13674">
                  <c:v>432.70030000000003</c:v>
                </c:pt>
                <c:pt idx="13675">
                  <c:v>432.73369999999869</c:v>
                </c:pt>
                <c:pt idx="13676">
                  <c:v>432.76280000000008</c:v>
                </c:pt>
                <c:pt idx="13677">
                  <c:v>432.79199999999821</c:v>
                </c:pt>
                <c:pt idx="13678">
                  <c:v>432.82530000000003</c:v>
                </c:pt>
                <c:pt idx="13679">
                  <c:v>432.8587</c:v>
                </c:pt>
                <c:pt idx="13680">
                  <c:v>432.892</c:v>
                </c:pt>
                <c:pt idx="13681">
                  <c:v>432.92119999999773</c:v>
                </c:pt>
                <c:pt idx="13682">
                  <c:v>432.95030000000003</c:v>
                </c:pt>
                <c:pt idx="13683">
                  <c:v>432.98369999999869</c:v>
                </c:pt>
                <c:pt idx="13684">
                  <c:v>433.017</c:v>
                </c:pt>
                <c:pt idx="13685">
                  <c:v>433.05040000000002</c:v>
                </c:pt>
                <c:pt idx="13686">
                  <c:v>433.0795</c:v>
                </c:pt>
                <c:pt idx="13687">
                  <c:v>433.1087</c:v>
                </c:pt>
                <c:pt idx="13688">
                  <c:v>433.14200000000125</c:v>
                </c:pt>
                <c:pt idx="13689">
                  <c:v>433.17540000000002</c:v>
                </c:pt>
                <c:pt idx="13690">
                  <c:v>433.2045</c:v>
                </c:pt>
                <c:pt idx="13691">
                  <c:v>433.23369999999869</c:v>
                </c:pt>
                <c:pt idx="13692">
                  <c:v>433.267</c:v>
                </c:pt>
                <c:pt idx="13693">
                  <c:v>433.30040000000002</c:v>
                </c:pt>
                <c:pt idx="13694">
                  <c:v>433.33369999999923</c:v>
                </c:pt>
                <c:pt idx="13695">
                  <c:v>433.36279999999999</c:v>
                </c:pt>
                <c:pt idx="13696">
                  <c:v>433.392</c:v>
                </c:pt>
                <c:pt idx="13697">
                  <c:v>433.42539999999826</c:v>
                </c:pt>
                <c:pt idx="13698">
                  <c:v>433.45869999999923</c:v>
                </c:pt>
                <c:pt idx="13699">
                  <c:v>433.49199999999809</c:v>
                </c:pt>
                <c:pt idx="13700">
                  <c:v>433.52119999999815</c:v>
                </c:pt>
                <c:pt idx="13701">
                  <c:v>433.55040000000002</c:v>
                </c:pt>
                <c:pt idx="13702">
                  <c:v>433.58369999999923</c:v>
                </c:pt>
                <c:pt idx="13703">
                  <c:v>433.61700000000002</c:v>
                </c:pt>
                <c:pt idx="13704">
                  <c:v>433.65039999999999</c:v>
                </c:pt>
                <c:pt idx="13705">
                  <c:v>433.67950000000002</c:v>
                </c:pt>
                <c:pt idx="13706">
                  <c:v>433.70869999999923</c:v>
                </c:pt>
                <c:pt idx="13707">
                  <c:v>433.74200000000002</c:v>
                </c:pt>
                <c:pt idx="13708">
                  <c:v>433.77539999999863</c:v>
                </c:pt>
                <c:pt idx="13709">
                  <c:v>433.80450000000002</c:v>
                </c:pt>
                <c:pt idx="13710">
                  <c:v>433.83369999999923</c:v>
                </c:pt>
                <c:pt idx="13711">
                  <c:v>433.86700000000002</c:v>
                </c:pt>
                <c:pt idx="13712">
                  <c:v>433.90039999999863</c:v>
                </c:pt>
                <c:pt idx="13713">
                  <c:v>433.93369999999851</c:v>
                </c:pt>
                <c:pt idx="13714">
                  <c:v>433.96280000000002</c:v>
                </c:pt>
                <c:pt idx="13715">
                  <c:v>433.99199999999809</c:v>
                </c:pt>
                <c:pt idx="13716">
                  <c:v>434.02539999999863</c:v>
                </c:pt>
                <c:pt idx="13717">
                  <c:v>434.05869999999999</c:v>
                </c:pt>
                <c:pt idx="13718">
                  <c:v>434.09199999999845</c:v>
                </c:pt>
                <c:pt idx="13719">
                  <c:v>434.12119999999851</c:v>
                </c:pt>
                <c:pt idx="13720">
                  <c:v>434.15039999999999</c:v>
                </c:pt>
                <c:pt idx="13721">
                  <c:v>434.18369999999999</c:v>
                </c:pt>
                <c:pt idx="13722">
                  <c:v>434.21699999999845</c:v>
                </c:pt>
                <c:pt idx="13723">
                  <c:v>434.25040000000001</c:v>
                </c:pt>
                <c:pt idx="13724">
                  <c:v>434.27949999999993</c:v>
                </c:pt>
                <c:pt idx="13725">
                  <c:v>434.30869999999999</c:v>
                </c:pt>
                <c:pt idx="13726">
                  <c:v>434.34199999999993</c:v>
                </c:pt>
                <c:pt idx="13727">
                  <c:v>434.37540000000001</c:v>
                </c:pt>
                <c:pt idx="13728">
                  <c:v>434.40449999999993</c:v>
                </c:pt>
                <c:pt idx="13729">
                  <c:v>434.43369999999851</c:v>
                </c:pt>
                <c:pt idx="13730">
                  <c:v>434.46699999999845</c:v>
                </c:pt>
                <c:pt idx="13731">
                  <c:v>434.50040000000001</c:v>
                </c:pt>
                <c:pt idx="13732">
                  <c:v>434.53359999999827</c:v>
                </c:pt>
                <c:pt idx="13733">
                  <c:v>434.56279999999964</c:v>
                </c:pt>
                <c:pt idx="13734">
                  <c:v>434.59199999999845</c:v>
                </c:pt>
                <c:pt idx="13735">
                  <c:v>434.62540000000001</c:v>
                </c:pt>
                <c:pt idx="13736">
                  <c:v>434.65859999999969</c:v>
                </c:pt>
                <c:pt idx="13737">
                  <c:v>434.69200000000001</c:v>
                </c:pt>
                <c:pt idx="13738">
                  <c:v>434.72119999999808</c:v>
                </c:pt>
                <c:pt idx="13739">
                  <c:v>434.75040000000001</c:v>
                </c:pt>
                <c:pt idx="13740">
                  <c:v>434.78359999999827</c:v>
                </c:pt>
                <c:pt idx="13741">
                  <c:v>434.81700000000001</c:v>
                </c:pt>
                <c:pt idx="13742">
                  <c:v>434.85039999999969</c:v>
                </c:pt>
                <c:pt idx="13743">
                  <c:v>434.87950000000001</c:v>
                </c:pt>
                <c:pt idx="13744">
                  <c:v>434.90859999999827</c:v>
                </c:pt>
                <c:pt idx="13745">
                  <c:v>434.94200000000001</c:v>
                </c:pt>
                <c:pt idx="13746">
                  <c:v>434.97539999999833</c:v>
                </c:pt>
                <c:pt idx="13747">
                  <c:v>435.00450000000001</c:v>
                </c:pt>
                <c:pt idx="13748">
                  <c:v>435.03359999999827</c:v>
                </c:pt>
                <c:pt idx="13749">
                  <c:v>435.06700000000001</c:v>
                </c:pt>
                <c:pt idx="13750">
                  <c:v>435.10039999999969</c:v>
                </c:pt>
                <c:pt idx="13751">
                  <c:v>435.13369999999969</c:v>
                </c:pt>
                <c:pt idx="13752">
                  <c:v>435.16280000000154</c:v>
                </c:pt>
                <c:pt idx="13753">
                  <c:v>435.19200000000001</c:v>
                </c:pt>
                <c:pt idx="13754">
                  <c:v>435.22539999999833</c:v>
                </c:pt>
                <c:pt idx="13755">
                  <c:v>435.25869999999969</c:v>
                </c:pt>
                <c:pt idx="13756">
                  <c:v>435.29199999999821</c:v>
                </c:pt>
                <c:pt idx="13757">
                  <c:v>435.32119999999821</c:v>
                </c:pt>
                <c:pt idx="13758">
                  <c:v>435.35039999999969</c:v>
                </c:pt>
                <c:pt idx="13759">
                  <c:v>435.38369999999969</c:v>
                </c:pt>
                <c:pt idx="13760">
                  <c:v>435.41699999999821</c:v>
                </c:pt>
                <c:pt idx="13761">
                  <c:v>435.45030000000003</c:v>
                </c:pt>
                <c:pt idx="13762">
                  <c:v>435.4796</c:v>
                </c:pt>
                <c:pt idx="13763">
                  <c:v>435.50869999999969</c:v>
                </c:pt>
                <c:pt idx="13764">
                  <c:v>435.54199999999969</c:v>
                </c:pt>
                <c:pt idx="13765">
                  <c:v>435.57530000000003</c:v>
                </c:pt>
                <c:pt idx="13766">
                  <c:v>435.60460000000154</c:v>
                </c:pt>
                <c:pt idx="13767">
                  <c:v>435.63369999999969</c:v>
                </c:pt>
                <c:pt idx="13768">
                  <c:v>435.66699999999969</c:v>
                </c:pt>
                <c:pt idx="13769">
                  <c:v>435.70030000000003</c:v>
                </c:pt>
                <c:pt idx="13770">
                  <c:v>435.73369999999869</c:v>
                </c:pt>
                <c:pt idx="13771">
                  <c:v>435.76280000000008</c:v>
                </c:pt>
                <c:pt idx="13772">
                  <c:v>435.79199999999821</c:v>
                </c:pt>
                <c:pt idx="13773">
                  <c:v>435.82530000000003</c:v>
                </c:pt>
                <c:pt idx="13774">
                  <c:v>435.8587</c:v>
                </c:pt>
                <c:pt idx="13775">
                  <c:v>435.892</c:v>
                </c:pt>
                <c:pt idx="13776">
                  <c:v>435.92119999999773</c:v>
                </c:pt>
                <c:pt idx="13777">
                  <c:v>435.95030000000003</c:v>
                </c:pt>
                <c:pt idx="13778">
                  <c:v>435.98369999999869</c:v>
                </c:pt>
                <c:pt idx="13779">
                  <c:v>436.017</c:v>
                </c:pt>
                <c:pt idx="13780">
                  <c:v>436.05040000000002</c:v>
                </c:pt>
                <c:pt idx="13781">
                  <c:v>436.0795</c:v>
                </c:pt>
                <c:pt idx="13782">
                  <c:v>436.1087</c:v>
                </c:pt>
                <c:pt idx="13783">
                  <c:v>436.14200000000125</c:v>
                </c:pt>
                <c:pt idx="13784">
                  <c:v>436.17540000000002</c:v>
                </c:pt>
                <c:pt idx="13785">
                  <c:v>436.2045</c:v>
                </c:pt>
                <c:pt idx="13786">
                  <c:v>436.23369999999869</c:v>
                </c:pt>
                <c:pt idx="13787">
                  <c:v>436.267</c:v>
                </c:pt>
                <c:pt idx="13788">
                  <c:v>436.30040000000002</c:v>
                </c:pt>
                <c:pt idx="13789">
                  <c:v>436.33369999999923</c:v>
                </c:pt>
                <c:pt idx="13790">
                  <c:v>436.36279999999999</c:v>
                </c:pt>
                <c:pt idx="13791">
                  <c:v>436.392</c:v>
                </c:pt>
                <c:pt idx="13792">
                  <c:v>436.42539999999826</c:v>
                </c:pt>
                <c:pt idx="13793">
                  <c:v>436.45869999999923</c:v>
                </c:pt>
                <c:pt idx="13794">
                  <c:v>436.49199999999809</c:v>
                </c:pt>
                <c:pt idx="13795">
                  <c:v>436.52119999999815</c:v>
                </c:pt>
                <c:pt idx="13796">
                  <c:v>436.55040000000002</c:v>
                </c:pt>
                <c:pt idx="13797">
                  <c:v>436.58369999999923</c:v>
                </c:pt>
                <c:pt idx="13798">
                  <c:v>436.61700000000002</c:v>
                </c:pt>
                <c:pt idx="13799">
                  <c:v>436.65039999999999</c:v>
                </c:pt>
                <c:pt idx="13800">
                  <c:v>436.67950000000002</c:v>
                </c:pt>
                <c:pt idx="13801">
                  <c:v>436.70869999999923</c:v>
                </c:pt>
                <c:pt idx="13802">
                  <c:v>436.74200000000002</c:v>
                </c:pt>
                <c:pt idx="13803">
                  <c:v>436.77539999999863</c:v>
                </c:pt>
                <c:pt idx="13804">
                  <c:v>436.80450000000002</c:v>
                </c:pt>
                <c:pt idx="13805">
                  <c:v>436.83369999999923</c:v>
                </c:pt>
                <c:pt idx="13806">
                  <c:v>436.86700000000002</c:v>
                </c:pt>
                <c:pt idx="13807">
                  <c:v>436.90039999999863</c:v>
                </c:pt>
                <c:pt idx="13808">
                  <c:v>436.93369999999851</c:v>
                </c:pt>
                <c:pt idx="13809">
                  <c:v>436.96280000000002</c:v>
                </c:pt>
                <c:pt idx="13810">
                  <c:v>436.99199999999809</c:v>
                </c:pt>
                <c:pt idx="13811">
                  <c:v>437.02539999999863</c:v>
                </c:pt>
                <c:pt idx="13812">
                  <c:v>437.05869999999999</c:v>
                </c:pt>
                <c:pt idx="13813">
                  <c:v>437.09199999999845</c:v>
                </c:pt>
                <c:pt idx="13814">
                  <c:v>437.12119999999851</c:v>
                </c:pt>
                <c:pt idx="13815">
                  <c:v>437.15039999999999</c:v>
                </c:pt>
                <c:pt idx="13816">
                  <c:v>437.18369999999999</c:v>
                </c:pt>
                <c:pt idx="13817">
                  <c:v>437.21699999999845</c:v>
                </c:pt>
                <c:pt idx="13818">
                  <c:v>437.25040000000001</c:v>
                </c:pt>
                <c:pt idx="13819">
                  <c:v>437.27949999999993</c:v>
                </c:pt>
                <c:pt idx="13820">
                  <c:v>437.30869999999999</c:v>
                </c:pt>
                <c:pt idx="13821">
                  <c:v>437.34199999999993</c:v>
                </c:pt>
                <c:pt idx="13822">
                  <c:v>437.37540000000001</c:v>
                </c:pt>
                <c:pt idx="13823">
                  <c:v>437.40449999999993</c:v>
                </c:pt>
                <c:pt idx="13824">
                  <c:v>437.43369999999851</c:v>
                </c:pt>
                <c:pt idx="13825">
                  <c:v>437.46699999999845</c:v>
                </c:pt>
                <c:pt idx="13826">
                  <c:v>437.50040000000001</c:v>
                </c:pt>
                <c:pt idx="13827">
                  <c:v>437.53359999999827</c:v>
                </c:pt>
                <c:pt idx="13828">
                  <c:v>437.56279999999964</c:v>
                </c:pt>
                <c:pt idx="13829">
                  <c:v>437.59199999999845</c:v>
                </c:pt>
                <c:pt idx="13830">
                  <c:v>437.62540000000001</c:v>
                </c:pt>
                <c:pt idx="13831">
                  <c:v>437.65859999999969</c:v>
                </c:pt>
                <c:pt idx="13832">
                  <c:v>437.69200000000001</c:v>
                </c:pt>
                <c:pt idx="13833">
                  <c:v>437.72119999999808</c:v>
                </c:pt>
                <c:pt idx="13834">
                  <c:v>437.75040000000001</c:v>
                </c:pt>
                <c:pt idx="13835">
                  <c:v>437.78359999999827</c:v>
                </c:pt>
                <c:pt idx="13836">
                  <c:v>437.81700000000001</c:v>
                </c:pt>
                <c:pt idx="13837">
                  <c:v>437.85039999999969</c:v>
                </c:pt>
                <c:pt idx="13838">
                  <c:v>437.87950000000001</c:v>
                </c:pt>
                <c:pt idx="13839">
                  <c:v>437.90859999999827</c:v>
                </c:pt>
                <c:pt idx="13840">
                  <c:v>437.94200000000001</c:v>
                </c:pt>
                <c:pt idx="13841">
                  <c:v>437.97539999999833</c:v>
                </c:pt>
                <c:pt idx="13842">
                  <c:v>438.00450000000001</c:v>
                </c:pt>
                <c:pt idx="13843">
                  <c:v>438.03359999999827</c:v>
                </c:pt>
                <c:pt idx="13844">
                  <c:v>438.06700000000001</c:v>
                </c:pt>
                <c:pt idx="13845">
                  <c:v>438.10039999999969</c:v>
                </c:pt>
                <c:pt idx="13846">
                  <c:v>438.13369999999969</c:v>
                </c:pt>
                <c:pt idx="13847">
                  <c:v>438.16280000000154</c:v>
                </c:pt>
                <c:pt idx="13848">
                  <c:v>438.19200000000001</c:v>
                </c:pt>
                <c:pt idx="13849">
                  <c:v>438.22539999999833</c:v>
                </c:pt>
                <c:pt idx="13850">
                  <c:v>438.25869999999969</c:v>
                </c:pt>
                <c:pt idx="13851">
                  <c:v>438.29199999999821</c:v>
                </c:pt>
                <c:pt idx="13852">
                  <c:v>438.32119999999821</c:v>
                </c:pt>
                <c:pt idx="13853">
                  <c:v>438.35039999999969</c:v>
                </c:pt>
                <c:pt idx="13854">
                  <c:v>438.38369999999969</c:v>
                </c:pt>
                <c:pt idx="13855">
                  <c:v>438.41699999999821</c:v>
                </c:pt>
                <c:pt idx="13856">
                  <c:v>438.45030000000003</c:v>
                </c:pt>
                <c:pt idx="13857">
                  <c:v>438.4796</c:v>
                </c:pt>
                <c:pt idx="13858">
                  <c:v>438.50869999999969</c:v>
                </c:pt>
                <c:pt idx="13859">
                  <c:v>438.54199999999969</c:v>
                </c:pt>
                <c:pt idx="13860">
                  <c:v>438.57530000000003</c:v>
                </c:pt>
                <c:pt idx="13861">
                  <c:v>438.60460000000154</c:v>
                </c:pt>
                <c:pt idx="13862">
                  <c:v>438.63369999999969</c:v>
                </c:pt>
                <c:pt idx="13863">
                  <c:v>438.66699999999969</c:v>
                </c:pt>
                <c:pt idx="13864">
                  <c:v>438.70030000000003</c:v>
                </c:pt>
                <c:pt idx="13865">
                  <c:v>438.73369999999869</c:v>
                </c:pt>
                <c:pt idx="13866">
                  <c:v>438.76280000000008</c:v>
                </c:pt>
                <c:pt idx="13867">
                  <c:v>438.79199999999821</c:v>
                </c:pt>
                <c:pt idx="13868">
                  <c:v>438.82530000000003</c:v>
                </c:pt>
                <c:pt idx="13869">
                  <c:v>438.8587</c:v>
                </c:pt>
                <c:pt idx="13870">
                  <c:v>438.892</c:v>
                </c:pt>
                <c:pt idx="13871">
                  <c:v>438.92119999999773</c:v>
                </c:pt>
                <c:pt idx="13872">
                  <c:v>438.95030000000003</c:v>
                </c:pt>
                <c:pt idx="13873">
                  <c:v>438.98369999999869</c:v>
                </c:pt>
                <c:pt idx="13874">
                  <c:v>439.017</c:v>
                </c:pt>
                <c:pt idx="13875">
                  <c:v>439.05040000000002</c:v>
                </c:pt>
                <c:pt idx="13876">
                  <c:v>439.0795</c:v>
                </c:pt>
                <c:pt idx="13877">
                  <c:v>439.1087</c:v>
                </c:pt>
                <c:pt idx="13878">
                  <c:v>439.14200000000125</c:v>
                </c:pt>
                <c:pt idx="13879">
                  <c:v>439.17540000000002</c:v>
                </c:pt>
                <c:pt idx="13880">
                  <c:v>439.2045</c:v>
                </c:pt>
                <c:pt idx="13881">
                  <c:v>439.23369999999869</c:v>
                </c:pt>
                <c:pt idx="13882">
                  <c:v>439.267</c:v>
                </c:pt>
                <c:pt idx="13883">
                  <c:v>439.30040000000002</c:v>
                </c:pt>
                <c:pt idx="13884">
                  <c:v>439.33369999999923</c:v>
                </c:pt>
                <c:pt idx="13885">
                  <c:v>439.36279999999999</c:v>
                </c:pt>
                <c:pt idx="13886">
                  <c:v>439.392</c:v>
                </c:pt>
                <c:pt idx="13887">
                  <c:v>439.42539999999826</c:v>
                </c:pt>
                <c:pt idx="13888">
                  <c:v>439.45869999999923</c:v>
                </c:pt>
                <c:pt idx="13889">
                  <c:v>439.49199999999809</c:v>
                </c:pt>
                <c:pt idx="13890">
                  <c:v>439.52119999999815</c:v>
                </c:pt>
                <c:pt idx="13891">
                  <c:v>439.55040000000002</c:v>
                </c:pt>
                <c:pt idx="13892">
                  <c:v>439.58369999999923</c:v>
                </c:pt>
                <c:pt idx="13893">
                  <c:v>439.61700000000002</c:v>
                </c:pt>
                <c:pt idx="13894">
                  <c:v>439.65039999999999</c:v>
                </c:pt>
                <c:pt idx="13895">
                  <c:v>439.67950000000002</c:v>
                </c:pt>
                <c:pt idx="13896">
                  <c:v>439.70869999999923</c:v>
                </c:pt>
                <c:pt idx="13897">
                  <c:v>439.74200000000002</c:v>
                </c:pt>
                <c:pt idx="13898">
                  <c:v>439.77539999999863</c:v>
                </c:pt>
                <c:pt idx="13899">
                  <c:v>439.80450000000002</c:v>
                </c:pt>
                <c:pt idx="13900">
                  <c:v>439.83369999999923</c:v>
                </c:pt>
                <c:pt idx="13901">
                  <c:v>439.86700000000002</c:v>
                </c:pt>
                <c:pt idx="13902">
                  <c:v>439.90039999999863</c:v>
                </c:pt>
                <c:pt idx="13903">
                  <c:v>439.93369999999851</c:v>
                </c:pt>
                <c:pt idx="13904">
                  <c:v>439.96280000000002</c:v>
                </c:pt>
                <c:pt idx="13905">
                  <c:v>439.99199999999809</c:v>
                </c:pt>
                <c:pt idx="13906">
                  <c:v>440.02539999999863</c:v>
                </c:pt>
                <c:pt idx="13907">
                  <c:v>440.05869999999999</c:v>
                </c:pt>
                <c:pt idx="13908">
                  <c:v>440.09199999999845</c:v>
                </c:pt>
                <c:pt idx="13909">
                  <c:v>440.12119999999851</c:v>
                </c:pt>
                <c:pt idx="13910">
                  <c:v>440.15039999999999</c:v>
                </c:pt>
                <c:pt idx="13911">
                  <c:v>440.18369999999999</c:v>
                </c:pt>
                <c:pt idx="13912">
                  <c:v>440.21699999999845</c:v>
                </c:pt>
                <c:pt idx="13913">
                  <c:v>440.25040000000001</c:v>
                </c:pt>
                <c:pt idx="13914">
                  <c:v>440.27949999999993</c:v>
                </c:pt>
                <c:pt idx="13915">
                  <c:v>440.30869999999999</c:v>
                </c:pt>
                <c:pt idx="13916">
                  <c:v>440.34199999999993</c:v>
                </c:pt>
                <c:pt idx="13917">
                  <c:v>440.37540000000001</c:v>
                </c:pt>
                <c:pt idx="13918">
                  <c:v>440.40449999999993</c:v>
                </c:pt>
                <c:pt idx="13919">
                  <c:v>440.43369999999851</c:v>
                </c:pt>
                <c:pt idx="13920">
                  <c:v>440.46699999999845</c:v>
                </c:pt>
                <c:pt idx="13921">
                  <c:v>440.50040000000001</c:v>
                </c:pt>
                <c:pt idx="13922">
                  <c:v>440.53359999999827</c:v>
                </c:pt>
                <c:pt idx="13923">
                  <c:v>440.56279999999964</c:v>
                </c:pt>
                <c:pt idx="13924">
                  <c:v>440.59199999999845</c:v>
                </c:pt>
                <c:pt idx="13925">
                  <c:v>440.62540000000001</c:v>
                </c:pt>
                <c:pt idx="13926">
                  <c:v>440.65859999999969</c:v>
                </c:pt>
                <c:pt idx="13927">
                  <c:v>440.69200000000001</c:v>
                </c:pt>
                <c:pt idx="13928">
                  <c:v>440.72119999999808</c:v>
                </c:pt>
                <c:pt idx="13929">
                  <c:v>440.75040000000001</c:v>
                </c:pt>
                <c:pt idx="13930">
                  <c:v>440.78359999999827</c:v>
                </c:pt>
                <c:pt idx="13931">
                  <c:v>440.81700000000001</c:v>
                </c:pt>
                <c:pt idx="13932">
                  <c:v>440.85039999999969</c:v>
                </c:pt>
                <c:pt idx="13933">
                  <c:v>440.87950000000001</c:v>
                </c:pt>
                <c:pt idx="13934">
                  <c:v>440.90859999999827</c:v>
                </c:pt>
                <c:pt idx="13935">
                  <c:v>440.94200000000001</c:v>
                </c:pt>
                <c:pt idx="13936">
                  <c:v>440.97539999999833</c:v>
                </c:pt>
                <c:pt idx="13937">
                  <c:v>441.00450000000001</c:v>
                </c:pt>
                <c:pt idx="13938">
                  <c:v>441.03359999999827</c:v>
                </c:pt>
                <c:pt idx="13939">
                  <c:v>441.06700000000001</c:v>
                </c:pt>
                <c:pt idx="13940">
                  <c:v>441.10039999999969</c:v>
                </c:pt>
                <c:pt idx="13941">
                  <c:v>441.13369999999969</c:v>
                </c:pt>
                <c:pt idx="13942">
                  <c:v>441.16280000000154</c:v>
                </c:pt>
                <c:pt idx="13943">
                  <c:v>441.19200000000001</c:v>
                </c:pt>
                <c:pt idx="13944">
                  <c:v>441.22539999999833</c:v>
                </c:pt>
                <c:pt idx="13945">
                  <c:v>441.25869999999969</c:v>
                </c:pt>
                <c:pt idx="13946">
                  <c:v>441.29199999999821</c:v>
                </c:pt>
                <c:pt idx="13947">
                  <c:v>441.32119999999821</c:v>
                </c:pt>
                <c:pt idx="13948">
                  <c:v>441.35039999999969</c:v>
                </c:pt>
                <c:pt idx="13949">
                  <c:v>441.38369999999969</c:v>
                </c:pt>
                <c:pt idx="13950">
                  <c:v>441.41699999999821</c:v>
                </c:pt>
                <c:pt idx="13951">
                  <c:v>441.45030000000003</c:v>
                </c:pt>
                <c:pt idx="13952">
                  <c:v>441.4796</c:v>
                </c:pt>
                <c:pt idx="13953">
                  <c:v>441.50869999999969</c:v>
                </c:pt>
                <c:pt idx="13954">
                  <c:v>441.54199999999969</c:v>
                </c:pt>
                <c:pt idx="13955">
                  <c:v>441.57530000000003</c:v>
                </c:pt>
                <c:pt idx="13956">
                  <c:v>441.60460000000154</c:v>
                </c:pt>
                <c:pt idx="13957">
                  <c:v>441.63369999999969</c:v>
                </c:pt>
                <c:pt idx="13958">
                  <c:v>441.66699999999969</c:v>
                </c:pt>
                <c:pt idx="13959">
                  <c:v>441.70030000000003</c:v>
                </c:pt>
                <c:pt idx="13960">
                  <c:v>441.73369999999869</c:v>
                </c:pt>
                <c:pt idx="13961">
                  <c:v>441.76280000000008</c:v>
                </c:pt>
                <c:pt idx="13962">
                  <c:v>441.79199999999821</c:v>
                </c:pt>
                <c:pt idx="13963">
                  <c:v>441.82530000000003</c:v>
                </c:pt>
                <c:pt idx="13964">
                  <c:v>441.8587</c:v>
                </c:pt>
                <c:pt idx="13965">
                  <c:v>441.892</c:v>
                </c:pt>
                <c:pt idx="13966">
                  <c:v>441.92119999999773</c:v>
                </c:pt>
                <c:pt idx="13967">
                  <c:v>441.95030000000003</c:v>
                </c:pt>
                <c:pt idx="13968">
                  <c:v>441.98369999999869</c:v>
                </c:pt>
                <c:pt idx="13969">
                  <c:v>442.017</c:v>
                </c:pt>
                <c:pt idx="13970">
                  <c:v>442.05040000000002</c:v>
                </c:pt>
                <c:pt idx="13971">
                  <c:v>442.0795</c:v>
                </c:pt>
                <c:pt idx="13972">
                  <c:v>442.1087</c:v>
                </c:pt>
                <c:pt idx="13973">
                  <c:v>442.14200000000125</c:v>
                </c:pt>
                <c:pt idx="13974">
                  <c:v>442.17540000000002</c:v>
                </c:pt>
                <c:pt idx="13975">
                  <c:v>442.2045</c:v>
                </c:pt>
                <c:pt idx="13976">
                  <c:v>442.23369999999869</c:v>
                </c:pt>
                <c:pt idx="13977">
                  <c:v>442.267</c:v>
                </c:pt>
                <c:pt idx="13978">
                  <c:v>442.30040000000002</c:v>
                </c:pt>
                <c:pt idx="13979">
                  <c:v>442.33369999999923</c:v>
                </c:pt>
                <c:pt idx="13980">
                  <c:v>442.36279999999999</c:v>
                </c:pt>
                <c:pt idx="13981">
                  <c:v>442.392</c:v>
                </c:pt>
                <c:pt idx="13982">
                  <c:v>442.42539999999826</c:v>
                </c:pt>
                <c:pt idx="13983">
                  <c:v>442.45869999999923</c:v>
                </c:pt>
                <c:pt idx="13984">
                  <c:v>442.49199999999809</c:v>
                </c:pt>
                <c:pt idx="13985">
                  <c:v>442.52119999999815</c:v>
                </c:pt>
                <c:pt idx="13986">
                  <c:v>442.55040000000002</c:v>
                </c:pt>
                <c:pt idx="13987">
                  <c:v>442.58369999999923</c:v>
                </c:pt>
                <c:pt idx="13988">
                  <c:v>442.61700000000002</c:v>
                </c:pt>
                <c:pt idx="13989">
                  <c:v>442.65039999999999</c:v>
                </c:pt>
                <c:pt idx="13990">
                  <c:v>442.67950000000002</c:v>
                </c:pt>
                <c:pt idx="13991">
                  <c:v>442.70869999999923</c:v>
                </c:pt>
                <c:pt idx="13992">
                  <c:v>442.74200000000002</c:v>
                </c:pt>
                <c:pt idx="13993">
                  <c:v>442.77539999999863</c:v>
                </c:pt>
                <c:pt idx="13994">
                  <c:v>442.80450000000002</c:v>
                </c:pt>
                <c:pt idx="13995">
                  <c:v>442.83369999999923</c:v>
                </c:pt>
                <c:pt idx="13996">
                  <c:v>442.86700000000002</c:v>
                </c:pt>
                <c:pt idx="13997">
                  <c:v>442.90039999999863</c:v>
                </c:pt>
                <c:pt idx="13998">
                  <c:v>442.93369999999851</c:v>
                </c:pt>
                <c:pt idx="13999">
                  <c:v>442.96280000000002</c:v>
                </c:pt>
                <c:pt idx="14000">
                  <c:v>442.99199999999809</c:v>
                </c:pt>
                <c:pt idx="14001">
                  <c:v>443.02539999999863</c:v>
                </c:pt>
                <c:pt idx="14002">
                  <c:v>443.05869999999999</c:v>
                </c:pt>
                <c:pt idx="14003">
                  <c:v>443.09199999999845</c:v>
                </c:pt>
                <c:pt idx="14004">
                  <c:v>443.12119999999851</c:v>
                </c:pt>
                <c:pt idx="14005">
                  <c:v>443.15039999999999</c:v>
                </c:pt>
                <c:pt idx="14006">
                  <c:v>443.18369999999999</c:v>
                </c:pt>
                <c:pt idx="14007">
                  <c:v>443.21699999999845</c:v>
                </c:pt>
                <c:pt idx="14008">
                  <c:v>443.25040000000001</c:v>
                </c:pt>
                <c:pt idx="14009">
                  <c:v>443.27949999999993</c:v>
                </c:pt>
                <c:pt idx="14010">
                  <c:v>443.30869999999999</c:v>
                </c:pt>
                <c:pt idx="14011">
                  <c:v>443.34199999999993</c:v>
                </c:pt>
                <c:pt idx="14012">
                  <c:v>443.37540000000001</c:v>
                </c:pt>
                <c:pt idx="14013">
                  <c:v>443.40449999999993</c:v>
                </c:pt>
                <c:pt idx="14014">
                  <c:v>443.43369999999851</c:v>
                </c:pt>
                <c:pt idx="14015">
                  <c:v>443.46699999999845</c:v>
                </c:pt>
                <c:pt idx="14016">
                  <c:v>443.50040000000001</c:v>
                </c:pt>
                <c:pt idx="14017">
                  <c:v>443.53359999999827</c:v>
                </c:pt>
                <c:pt idx="14018">
                  <c:v>443.56279999999964</c:v>
                </c:pt>
                <c:pt idx="14019">
                  <c:v>443.59199999999845</c:v>
                </c:pt>
                <c:pt idx="14020">
                  <c:v>443.62540000000001</c:v>
                </c:pt>
                <c:pt idx="14021">
                  <c:v>443.65859999999969</c:v>
                </c:pt>
                <c:pt idx="14022">
                  <c:v>443.69200000000001</c:v>
                </c:pt>
                <c:pt idx="14023">
                  <c:v>443.72119999999808</c:v>
                </c:pt>
                <c:pt idx="14024">
                  <c:v>443.75040000000001</c:v>
                </c:pt>
                <c:pt idx="14025">
                  <c:v>443.78359999999827</c:v>
                </c:pt>
                <c:pt idx="14026">
                  <c:v>443.81700000000001</c:v>
                </c:pt>
                <c:pt idx="14027">
                  <c:v>443.85039999999969</c:v>
                </c:pt>
                <c:pt idx="14028">
                  <c:v>443.87950000000001</c:v>
                </c:pt>
                <c:pt idx="14029">
                  <c:v>443.90859999999827</c:v>
                </c:pt>
                <c:pt idx="14030">
                  <c:v>443.94200000000001</c:v>
                </c:pt>
                <c:pt idx="14031">
                  <c:v>443.97539999999833</c:v>
                </c:pt>
                <c:pt idx="14032">
                  <c:v>444.00450000000001</c:v>
                </c:pt>
                <c:pt idx="14033">
                  <c:v>444.03359999999827</c:v>
                </c:pt>
                <c:pt idx="14034">
                  <c:v>444.06700000000001</c:v>
                </c:pt>
                <c:pt idx="14035">
                  <c:v>444.10039999999969</c:v>
                </c:pt>
                <c:pt idx="14036">
                  <c:v>444.13369999999969</c:v>
                </c:pt>
                <c:pt idx="14037">
                  <c:v>444.16280000000154</c:v>
                </c:pt>
                <c:pt idx="14038">
                  <c:v>444.19200000000001</c:v>
                </c:pt>
                <c:pt idx="14039">
                  <c:v>444.22539999999833</c:v>
                </c:pt>
                <c:pt idx="14040">
                  <c:v>444.25869999999969</c:v>
                </c:pt>
                <c:pt idx="14041">
                  <c:v>444.29199999999821</c:v>
                </c:pt>
                <c:pt idx="14042">
                  <c:v>444.32119999999821</c:v>
                </c:pt>
                <c:pt idx="14043">
                  <c:v>444.35039999999969</c:v>
                </c:pt>
                <c:pt idx="14044">
                  <c:v>444.38369999999969</c:v>
                </c:pt>
                <c:pt idx="14045">
                  <c:v>444.41699999999821</c:v>
                </c:pt>
                <c:pt idx="14046">
                  <c:v>444.45030000000003</c:v>
                </c:pt>
                <c:pt idx="14047">
                  <c:v>444.4796</c:v>
                </c:pt>
                <c:pt idx="14048">
                  <c:v>444.50869999999969</c:v>
                </c:pt>
                <c:pt idx="14049">
                  <c:v>444.54199999999969</c:v>
                </c:pt>
                <c:pt idx="14050">
                  <c:v>444.57530000000003</c:v>
                </c:pt>
                <c:pt idx="14051">
                  <c:v>444.60460000000154</c:v>
                </c:pt>
                <c:pt idx="14052">
                  <c:v>444.63369999999969</c:v>
                </c:pt>
                <c:pt idx="14053">
                  <c:v>444.66699999999969</c:v>
                </c:pt>
                <c:pt idx="14054">
                  <c:v>444.70030000000003</c:v>
                </c:pt>
                <c:pt idx="14055">
                  <c:v>444.73369999999869</c:v>
                </c:pt>
                <c:pt idx="14056">
                  <c:v>444.76280000000008</c:v>
                </c:pt>
                <c:pt idx="14057">
                  <c:v>444.79199999999821</c:v>
                </c:pt>
                <c:pt idx="14058">
                  <c:v>444.82530000000003</c:v>
                </c:pt>
                <c:pt idx="14059">
                  <c:v>444.8587</c:v>
                </c:pt>
                <c:pt idx="14060">
                  <c:v>444.892</c:v>
                </c:pt>
                <c:pt idx="14061">
                  <c:v>444.92119999999773</c:v>
                </c:pt>
                <c:pt idx="14062">
                  <c:v>444.95030000000003</c:v>
                </c:pt>
                <c:pt idx="14063">
                  <c:v>444.98369999999869</c:v>
                </c:pt>
                <c:pt idx="14064">
                  <c:v>445.017</c:v>
                </c:pt>
                <c:pt idx="14065">
                  <c:v>445.05040000000002</c:v>
                </c:pt>
                <c:pt idx="14066">
                  <c:v>445.0795</c:v>
                </c:pt>
                <c:pt idx="14067">
                  <c:v>445.1087</c:v>
                </c:pt>
                <c:pt idx="14068">
                  <c:v>445.14200000000125</c:v>
                </c:pt>
                <c:pt idx="14069">
                  <c:v>445.17540000000002</c:v>
                </c:pt>
                <c:pt idx="14070">
                  <c:v>445.2045</c:v>
                </c:pt>
                <c:pt idx="14071">
                  <c:v>445.23369999999869</c:v>
                </c:pt>
                <c:pt idx="14072">
                  <c:v>445.267</c:v>
                </c:pt>
                <c:pt idx="14073">
                  <c:v>445.30040000000002</c:v>
                </c:pt>
                <c:pt idx="14074">
                  <c:v>445.33369999999923</c:v>
                </c:pt>
                <c:pt idx="14075">
                  <c:v>445.36279999999999</c:v>
                </c:pt>
                <c:pt idx="14076">
                  <c:v>445.392</c:v>
                </c:pt>
                <c:pt idx="14077">
                  <c:v>445.42539999999826</c:v>
                </c:pt>
                <c:pt idx="14078">
                  <c:v>445.45869999999923</c:v>
                </c:pt>
                <c:pt idx="14079">
                  <c:v>445.49199999999809</c:v>
                </c:pt>
                <c:pt idx="14080">
                  <c:v>445.52119999999815</c:v>
                </c:pt>
                <c:pt idx="14081">
                  <c:v>445.55040000000002</c:v>
                </c:pt>
                <c:pt idx="14082">
                  <c:v>445.58369999999923</c:v>
                </c:pt>
                <c:pt idx="14083">
                  <c:v>445.61700000000002</c:v>
                </c:pt>
                <c:pt idx="14084">
                  <c:v>445.65039999999999</c:v>
                </c:pt>
                <c:pt idx="14085">
                  <c:v>445.67950000000002</c:v>
                </c:pt>
                <c:pt idx="14086">
                  <c:v>445.70869999999923</c:v>
                </c:pt>
                <c:pt idx="14087">
                  <c:v>445.74200000000002</c:v>
                </c:pt>
                <c:pt idx="14088">
                  <c:v>445.77539999999863</c:v>
                </c:pt>
                <c:pt idx="14089">
                  <c:v>445.80450000000002</c:v>
                </c:pt>
                <c:pt idx="14090">
                  <c:v>445.83369999999923</c:v>
                </c:pt>
                <c:pt idx="14091">
                  <c:v>445.86700000000002</c:v>
                </c:pt>
                <c:pt idx="14092">
                  <c:v>445.90039999999863</c:v>
                </c:pt>
                <c:pt idx="14093">
                  <c:v>445.93369999999851</c:v>
                </c:pt>
                <c:pt idx="14094">
                  <c:v>445.96280000000002</c:v>
                </c:pt>
                <c:pt idx="14095">
                  <c:v>445.99199999999809</c:v>
                </c:pt>
                <c:pt idx="14096">
                  <c:v>446.02539999999863</c:v>
                </c:pt>
                <c:pt idx="14097">
                  <c:v>446.05869999999999</c:v>
                </c:pt>
                <c:pt idx="14098">
                  <c:v>446.09199999999845</c:v>
                </c:pt>
                <c:pt idx="14099">
                  <c:v>446.12119999999851</c:v>
                </c:pt>
                <c:pt idx="14100">
                  <c:v>446.15039999999999</c:v>
                </c:pt>
                <c:pt idx="14101">
                  <c:v>446.18369999999999</c:v>
                </c:pt>
                <c:pt idx="14102">
                  <c:v>446.21699999999845</c:v>
                </c:pt>
                <c:pt idx="14103">
                  <c:v>446.25040000000001</c:v>
                </c:pt>
                <c:pt idx="14104">
                  <c:v>446.27949999999993</c:v>
                </c:pt>
                <c:pt idx="14105">
                  <c:v>446.30869999999999</c:v>
                </c:pt>
                <c:pt idx="14106">
                  <c:v>446.34199999999993</c:v>
                </c:pt>
                <c:pt idx="14107">
                  <c:v>446.37540000000001</c:v>
                </c:pt>
                <c:pt idx="14108">
                  <c:v>446.40449999999993</c:v>
                </c:pt>
                <c:pt idx="14109">
                  <c:v>446.43369999999851</c:v>
                </c:pt>
                <c:pt idx="14110">
                  <c:v>446.46699999999845</c:v>
                </c:pt>
                <c:pt idx="14111">
                  <c:v>446.50040000000001</c:v>
                </c:pt>
                <c:pt idx="14112">
                  <c:v>446.53359999999827</c:v>
                </c:pt>
                <c:pt idx="14113">
                  <c:v>446.56279999999964</c:v>
                </c:pt>
                <c:pt idx="14114">
                  <c:v>446.59199999999845</c:v>
                </c:pt>
                <c:pt idx="14115">
                  <c:v>446.62540000000001</c:v>
                </c:pt>
                <c:pt idx="14116">
                  <c:v>446.65859999999969</c:v>
                </c:pt>
                <c:pt idx="14117">
                  <c:v>446.69200000000001</c:v>
                </c:pt>
                <c:pt idx="14118">
                  <c:v>446.72119999999808</c:v>
                </c:pt>
                <c:pt idx="14119">
                  <c:v>446.75040000000001</c:v>
                </c:pt>
                <c:pt idx="14120">
                  <c:v>446.78359999999827</c:v>
                </c:pt>
                <c:pt idx="14121">
                  <c:v>446.81700000000001</c:v>
                </c:pt>
                <c:pt idx="14122">
                  <c:v>446.85039999999969</c:v>
                </c:pt>
                <c:pt idx="14123">
                  <c:v>446.87950000000001</c:v>
                </c:pt>
                <c:pt idx="14124">
                  <c:v>446.90859999999827</c:v>
                </c:pt>
                <c:pt idx="14125">
                  <c:v>446.94200000000001</c:v>
                </c:pt>
                <c:pt idx="14126">
                  <c:v>446.97539999999833</c:v>
                </c:pt>
                <c:pt idx="14127">
                  <c:v>447.00450000000001</c:v>
                </c:pt>
                <c:pt idx="14128">
                  <c:v>447.03359999999827</c:v>
                </c:pt>
                <c:pt idx="14129">
                  <c:v>447.06700000000001</c:v>
                </c:pt>
                <c:pt idx="14130">
                  <c:v>447.10039999999969</c:v>
                </c:pt>
                <c:pt idx="14131">
                  <c:v>447.13369999999969</c:v>
                </c:pt>
                <c:pt idx="14132">
                  <c:v>447.16280000000154</c:v>
                </c:pt>
                <c:pt idx="14133">
                  <c:v>447.19200000000001</c:v>
                </c:pt>
                <c:pt idx="14134">
                  <c:v>447.22539999999833</c:v>
                </c:pt>
                <c:pt idx="14135">
                  <c:v>447.25869999999969</c:v>
                </c:pt>
                <c:pt idx="14136">
                  <c:v>447.29199999999821</c:v>
                </c:pt>
                <c:pt idx="14137">
                  <c:v>447.32119999999821</c:v>
                </c:pt>
                <c:pt idx="14138">
                  <c:v>447.35039999999969</c:v>
                </c:pt>
                <c:pt idx="14139">
                  <c:v>447.38369999999969</c:v>
                </c:pt>
                <c:pt idx="14140">
                  <c:v>447.41699999999821</c:v>
                </c:pt>
                <c:pt idx="14141">
                  <c:v>447.45030000000003</c:v>
                </c:pt>
                <c:pt idx="14142">
                  <c:v>447.4796</c:v>
                </c:pt>
                <c:pt idx="14143">
                  <c:v>447.50869999999969</c:v>
                </c:pt>
                <c:pt idx="14144">
                  <c:v>447.54199999999969</c:v>
                </c:pt>
                <c:pt idx="14145">
                  <c:v>447.57530000000003</c:v>
                </c:pt>
                <c:pt idx="14146">
                  <c:v>447.60460000000154</c:v>
                </c:pt>
                <c:pt idx="14147">
                  <c:v>447.63369999999969</c:v>
                </c:pt>
                <c:pt idx="14148">
                  <c:v>447.66699999999969</c:v>
                </c:pt>
                <c:pt idx="14149">
                  <c:v>447.70030000000003</c:v>
                </c:pt>
                <c:pt idx="14150">
                  <c:v>447.73369999999869</c:v>
                </c:pt>
                <c:pt idx="14151">
                  <c:v>447.76280000000008</c:v>
                </c:pt>
                <c:pt idx="14152">
                  <c:v>447.79199999999821</c:v>
                </c:pt>
                <c:pt idx="14153">
                  <c:v>447.82530000000003</c:v>
                </c:pt>
                <c:pt idx="14154">
                  <c:v>447.8587</c:v>
                </c:pt>
                <c:pt idx="14155">
                  <c:v>447.892</c:v>
                </c:pt>
                <c:pt idx="14156">
                  <c:v>447.92119999999773</c:v>
                </c:pt>
                <c:pt idx="14157">
                  <c:v>447.95030000000003</c:v>
                </c:pt>
                <c:pt idx="14158">
                  <c:v>447.98369999999869</c:v>
                </c:pt>
                <c:pt idx="14159">
                  <c:v>448.017</c:v>
                </c:pt>
                <c:pt idx="14160">
                  <c:v>448.05040000000002</c:v>
                </c:pt>
                <c:pt idx="14161">
                  <c:v>448.0795</c:v>
                </c:pt>
                <c:pt idx="14162">
                  <c:v>448.1087</c:v>
                </c:pt>
                <c:pt idx="14163">
                  <c:v>448.14200000000125</c:v>
                </c:pt>
                <c:pt idx="14164">
                  <c:v>448.17540000000002</c:v>
                </c:pt>
                <c:pt idx="14165">
                  <c:v>448.2045</c:v>
                </c:pt>
                <c:pt idx="14166">
                  <c:v>448.23369999999869</c:v>
                </c:pt>
                <c:pt idx="14167">
                  <c:v>448.267</c:v>
                </c:pt>
                <c:pt idx="14168">
                  <c:v>448.30040000000002</c:v>
                </c:pt>
                <c:pt idx="14169">
                  <c:v>448.33369999999923</c:v>
                </c:pt>
                <c:pt idx="14170">
                  <c:v>448.36279999999999</c:v>
                </c:pt>
                <c:pt idx="14171">
                  <c:v>448.392</c:v>
                </c:pt>
                <c:pt idx="14172">
                  <c:v>448.42539999999826</c:v>
                </c:pt>
                <c:pt idx="14173">
                  <c:v>448.45869999999923</c:v>
                </c:pt>
                <c:pt idx="14174">
                  <c:v>448.49199999999809</c:v>
                </c:pt>
                <c:pt idx="14175">
                  <c:v>448.52119999999815</c:v>
                </c:pt>
                <c:pt idx="14176">
                  <c:v>448.55040000000002</c:v>
                </c:pt>
                <c:pt idx="14177">
                  <c:v>448.58369999999923</c:v>
                </c:pt>
                <c:pt idx="14178">
                  <c:v>448.61700000000002</c:v>
                </c:pt>
                <c:pt idx="14179">
                  <c:v>448.65039999999999</c:v>
                </c:pt>
                <c:pt idx="14180">
                  <c:v>448.67950000000002</c:v>
                </c:pt>
                <c:pt idx="14181">
                  <c:v>448.70869999999923</c:v>
                </c:pt>
                <c:pt idx="14182">
                  <c:v>448.74200000000002</c:v>
                </c:pt>
                <c:pt idx="14183">
                  <c:v>448.77539999999863</c:v>
                </c:pt>
                <c:pt idx="14184">
                  <c:v>448.80450000000002</c:v>
                </c:pt>
                <c:pt idx="14185">
                  <c:v>448.83369999999923</c:v>
                </c:pt>
                <c:pt idx="14186">
                  <c:v>448.86700000000002</c:v>
                </c:pt>
                <c:pt idx="14187">
                  <c:v>448.90039999999863</c:v>
                </c:pt>
                <c:pt idx="14188">
                  <c:v>448.93369999999851</c:v>
                </c:pt>
                <c:pt idx="14189">
                  <c:v>448.96280000000002</c:v>
                </c:pt>
                <c:pt idx="14190">
                  <c:v>448.99199999999809</c:v>
                </c:pt>
                <c:pt idx="14191">
                  <c:v>449.02539999999863</c:v>
                </c:pt>
                <c:pt idx="14192">
                  <c:v>449.05869999999999</c:v>
                </c:pt>
                <c:pt idx="14193">
                  <c:v>449.09199999999845</c:v>
                </c:pt>
                <c:pt idx="14194">
                  <c:v>449.12119999999851</c:v>
                </c:pt>
                <c:pt idx="14195">
                  <c:v>449.15039999999999</c:v>
                </c:pt>
                <c:pt idx="14196">
                  <c:v>449.18369999999999</c:v>
                </c:pt>
                <c:pt idx="14197">
                  <c:v>449.21699999999845</c:v>
                </c:pt>
                <c:pt idx="14198">
                  <c:v>449.25040000000001</c:v>
                </c:pt>
                <c:pt idx="14199">
                  <c:v>449.27949999999993</c:v>
                </c:pt>
                <c:pt idx="14200">
                  <c:v>449.30869999999999</c:v>
                </c:pt>
                <c:pt idx="14201">
                  <c:v>449.34199999999993</c:v>
                </c:pt>
                <c:pt idx="14202">
                  <c:v>449.37540000000001</c:v>
                </c:pt>
                <c:pt idx="14203">
                  <c:v>449.40449999999993</c:v>
                </c:pt>
                <c:pt idx="14204">
                  <c:v>449.43369999999851</c:v>
                </c:pt>
                <c:pt idx="14205">
                  <c:v>449.46699999999845</c:v>
                </c:pt>
                <c:pt idx="14206">
                  <c:v>449.50040000000001</c:v>
                </c:pt>
                <c:pt idx="14207">
                  <c:v>449.53359999999827</c:v>
                </c:pt>
                <c:pt idx="14208">
                  <c:v>449.56279999999964</c:v>
                </c:pt>
                <c:pt idx="14209">
                  <c:v>449.59199999999845</c:v>
                </c:pt>
                <c:pt idx="14210">
                  <c:v>449.62540000000001</c:v>
                </c:pt>
                <c:pt idx="14211">
                  <c:v>449.65859999999969</c:v>
                </c:pt>
                <c:pt idx="14212">
                  <c:v>449.69200000000001</c:v>
                </c:pt>
                <c:pt idx="14213">
                  <c:v>449.72119999999808</c:v>
                </c:pt>
                <c:pt idx="14214">
                  <c:v>449.75040000000001</c:v>
                </c:pt>
                <c:pt idx="14215">
                  <c:v>449.78359999999827</c:v>
                </c:pt>
                <c:pt idx="14216">
                  <c:v>449.81700000000001</c:v>
                </c:pt>
                <c:pt idx="14217">
                  <c:v>449.85039999999969</c:v>
                </c:pt>
                <c:pt idx="14218">
                  <c:v>449.87950000000001</c:v>
                </c:pt>
                <c:pt idx="14219">
                  <c:v>449.90859999999827</c:v>
                </c:pt>
                <c:pt idx="14220">
                  <c:v>449.94200000000001</c:v>
                </c:pt>
                <c:pt idx="14221">
                  <c:v>449.97539999999833</c:v>
                </c:pt>
                <c:pt idx="14222">
                  <c:v>450.00450000000001</c:v>
                </c:pt>
                <c:pt idx="14223">
                  <c:v>450.03359999999827</c:v>
                </c:pt>
                <c:pt idx="14224">
                  <c:v>450.06700000000001</c:v>
                </c:pt>
                <c:pt idx="14225">
                  <c:v>450.10039999999969</c:v>
                </c:pt>
                <c:pt idx="14226">
                  <c:v>450.13369999999969</c:v>
                </c:pt>
                <c:pt idx="14227">
                  <c:v>450.16280000000154</c:v>
                </c:pt>
                <c:pt idx="14228">
                  <c:v>450.19200000000001</c:v>
                </c:pt>
                <c:pt idx="14229">
                  <c:v>450.22539999999833</c:v>
                </c:pt>
                <c:pt idx="14230">
                  <c:v>450.25869999999969</c:v>
                </c:pt>
                <c:pt idx="14231">
                  <c:v>450.29199999999821</c:v>
                </c:pt>
                <c:pt idx="14232">
                  <c:v>450.32119999999821</c:v>
                </c:pt>
                <c:pt idx="14233">
                  <c:v>450.35039999999969</c:v>
                </c:pt>
                <c:pt idx="14234">
                  <c:v>450.38369999999969</c:v>
                </c:pt>
                <c:pt idx="14235">
                  <c:v>450.41699999999821</c:v>
                </c:pt>
                <c:pt idx="14236">
                  <c:v>450.45030000000003</c:v>
                </c:pt>
                <c:pt idx="14237">
                  <c:v>450.4796</c:v>
                </c:pt>
                <c:pt idx="14238">
                  <c:v>450.50869999999969</c:v>
                </c:pt>
                <c:pt idx="14239">
                  <c:v>450.54199999999969</c:v>
                </c:pt>
                <c:pt idx="14240">
                  <c:v>450.57530000000003</c:v>
                </c:pt>
                <c:pt idx="14241">
                  <c:v>450.60460000000154</c:v>
                </c:pt>
                <c:pt idx="14242">
                  <c:v>450.63369999999969</c:v>
                </c:pt>
                <c:pt idx="14243">
                  <c:v>450.66699999999969</c:v>
                </c:pt>
                <c:pt idx="14244">
                  <c:v>450.70030000000003</c:v>
                </c:pt>
                <c:pt idx="14245">
                  <c:v>450.73369999999869</c:v>
                </c:pt>
                <c:pt idx="14246">
                  <c:v>450.76280000000008</c:v>
                </c:pt>
                <c:pt idx="14247">
                  <c:v>450.79199999999821</c:v>
                </c:pt>
                <c:pt idx="14248">
                  <c:v>450.82530000000003</c:v>
                </c:pt>
                <c:pt idx="14249">
                  <c:v>450.8587</c:v>
                </c:pt>
                <c:pt idx="14250">
                  <c:v>450.892</c:v>
                </c:pt>
                <c:pt idx="14251">
                  <c:v>450.92119999999773</c:v>
                </c:pt>
                <c:pt idx="14252">
                  <c:v>450.95030000000003</c:v>
                </c:pt>
                <c:pt idx="14253">
                  <c:v>450.98369999999869</c:v>
                </c:pt>
                <c:pt idx="14254">
                  <c:v>451.017</c:v>
                </c:pt>
                <c:pt idx="14255">
                  <c:v>451.05040000000002</c:v>
                </c:pt>
                <c:pt idx="14256">
                  <c:v>451.0795</c:v>
                </c:pt>
                <c:pt idx="14257">
                  <c:v>451.1087</c:v>
                </c:pt>
                <c:pt idx="14258">
                  <c:v>451.14200000000125</c:v>
                </c:pt>
                <c:pt idx="14259">
                  <c:v>451.17540000000002</c:v>
                </c:pt>
                <c:pt idx="14260">
                  <c:v>451.2045</c:v>
                </c:pt>
                <c:pt idx="14261">
                  <c:v>451.23369999999869</c:v>
                </c:pt>
                <c:pt idx="14262">
                  <c:v>451.267</c:v>
                </c:pt>
                <c:pt idx="14263">
                  <c:v>451.30040000000002</c:v>
                </c:pt>
                <c:pt idx="14264">
                  <c:v>451.33369999999923</c:v>
                </c:pt>
                <c:pt idx="14265">
                  <c:v>451.36279999999999</c:v>
                </c:pt>
                <c:pt idx="14266">
                  <c:v>451.392</c:v>
                </c:pt>
                <c:pt idx="14267">
                  <c:v>451.42539999999826</c:v>
                </c:pt>
                <c:pt idx="14268">
                  <c:v>451.45869999999923</c:v>
                </c:pt>
                <c:pt idx="14269">
                  <c:v>451.49199999999809</c:v>
                </c:pt>
                <c:pt idx="14270">
                  <c:v>451.52119999999815</c:v>
                </c:pt>
                <c:pt idx="14271">
                  <c:v>451.55040000000002</c:v>
                </c:pt>
                <c:pt idx="14272">
                  <c:v>451.58369999999923</c:v>
                </c:pt>
                <c:pt idx="14273">
                  <c:v>451.61700000000002</c:v>
                </c:pt>
                <c:pt idx="14274">
                  <c:v>451.65039999999999</c:v>
                </c:pt>
                <c:pt idx="14275">
                  <c:v>451.67950000000002</c:v>
                </c:pt>
                <c:pt idx="14276">
                  <c:v>451.70869999999923</c:v>
                </c:pt>
                <c:pt idx="14277">
                  <c:v>451.74200000000002</c:v>
                </c:pt>
                <c:pt idx="14278">
                  <c:v>451.77539999999863</c:v>
                </c:pt>
                <c:pt idx="14279">
                  <c:v>451.80450000000002</c:v>
                </c:pt>
                <c:pt idx="14280">
                  <c:v>451.83369999999923</c:v>
                </c:pt>
                <c:pt idx="14281">
                  <c:v>451.86700000000002</c:v>
                </c:pt>
                <c:pt idx="14282">
                  <c:v>451.90039999999863</c:v>
                </c:pt>
                <c:pt idx="14283">
                  <c:v>451.93369999999851</c:v>
                </c:pt>
                <c:pt idx="14284">
                  <c:v>451.96280000000002</c:v>
                </c:pt>
                <c:pt idx="14285">
                  <c:v>451.99199999999809</c:v>
                </c:pt>
                <c:pt idx="14286">
                  <c:v>452.02539999999863</c:v>
                </c:pt>
                <c:pt idx="14287">
                  <c:v>452.05869999999999</c:v>
                </c:pt>
                <c:pt idx="14288">
                  <c:v>452.09199999999845</c:v>
                </c:pt>
                <c:pt idx="14289">
                  <c:v>452.12119999999851</c:v>
                </c:pt>
                <c:pt idx="14290">
                  <c:v>452.15039999999999</c:v>
                </c:pt>
                <c:pt idx="14291">
                  <c:v>452.18369999999999</c:v>
                </c:pt>
                <c:pt idx="14292">
                  <c:v>452.21699999999845</c:v>
                </c:pt>
                <c:pt idx="14293">
                  <c:v>452.25040000000001</c:v>
                </c:pt>
                <c:pt idx="14294">
                  <c:v>452.27949999999993</c:v>
                </c:pt>
                <c:pt idx="14295">
                  <c:v>452.30869999999999</c:v>
                </c:pt>
                <c:pt idx="14296">
                  <c:v>452.34199999999993</c:v>
                </c:pt>
                <c:pt idx="14297">
                  <c:v>452.37540000000001</c:v>
                </c:pt>
                <c:pt idx="14298">
                  <c:v>452.40449999999993</c:v>
                </c:pt>
                <c:pt idx="14299">
                  <c:v>452.43369999999851</c:v>
                </c:pt>
                <c:pt idx="14300">
                  <c:v>452.46699999999845</c:v>
                </c:pt>
                <c:pt idx="14301">
                  <c:v>452.50040000000001</c:v>
                </c:pt>
                <c:pt idx="14302">
                  <c:v>452.53359999999827</c:v>
                </c:pt>
                <c:pt idx="14303">
                  <c:v>452.56279999999964</c:v>
                </c:pt>
                <c:pt idx="14304">
                  <c:v>452.59199999999845</c:v>
                </c:pt>
                <c:pt idx="14305">
                  <c:v>452.62540000000001</c:v>
                </c:pt>
                <c:pt idx="14306">
                  <c:v>452.65859999999969</c:v>
                </c:pt>
                <c:pt idx="14307">
                  <c:v>452.69200000000001</c:v>
                </c:pt>
                <c:pt idx="14308">
                  <c:v>452.72119999999808</c:v>
                </c:pt>
                <c:pt idx="14309">
                  <c:v>452.75040000000001</c:v>
                </c:pt>
                <c:pt idx="14310">
                  <c:v>452.78359999999827</c:v>
                </c:pt>
                <c:pt idx="14311">
                  <c:v>452.81700000000001</c:v>
                </c:pt>
                <c:pt idx="14312">
                  <c:v>452.85039999999969</c:v>
                </c:pt>
                <c:pt idx="14313">
                  <c:v>452.87950000000001</c:v>
                </c:pt>
                <c:pt idx="14314">
                  <c:v>452.90859999999827</c:v>
                </c:pt>
                <c:pt idx="14315">
                  <c:v>452.94200000000001</c:v>
                </c:pt>
                <c:pt idx="14316">
                  <c:v>452.97539999999833</c:v>
                </c:pt>
                <c:pt idx="14317">
                  <c:v>453.00450000000001</c:v>
                </c:pt>
                <c:pt idx="14318">
                  <c:v>453.03359999999827</c:v>
                </c:pt>
                <c:pt idx="14319">
                  <c:v>453.06700000000001</c:v>
                </c:pt>
                <c:pt idx="14320">
                  <c:v>453.10039999999969</c:v>
                </c:pt>
                <c:pt idx="14321">
                  <c:v>453.13369999999969</c:v>
                </c:pt>
                <c:pt idx="14322">
                  <c:v>453.16280000000154</c:v>
                </c:pt>
                <c:pt idx="14323">
                  <c:v>453.19200000000001</c:v>
                </c:pt>
                <c:pt idx="14324">
                  <c:v>453.22539999999833</c:v>
                </c:pt>
                <c:pt idx="14325">
                  <c:v>453.25869999999969</c:v>
                </c:pt>
                <c:pt idx="14326">
                  <c:v>453.29199999999821</c:v>
                </c:pt>
                <c:pt idx="14327">
                  <c:v>453.32119999999821</c:v>
                </c:pt>
                <c:pt idx="14328">
                  <c:v>453.35039999999969</c:v>
                </c:pt>
                <c:pt idx="14329">
                  <c:v>453.38369999999969</c:v>
                </c:pt>
                <c:pt idx="14330">
                  <c:v>453.41699999999821</c:v>
                </c:pt>
                <c:pt idx="14331">
                  <c:v>453.45030000000003</c:v>
                </c:pt>
                <c:pt idx="14332">
                  <c:v>453.4796</c:v>
                </c:pt>
                <c:pt idx="14333">
                  <c:v>453.50869999999969</c:v>
                </c:pt>
                <c:pt idx="14334">
                  <c:v>453.54199999999969</c:v>
                </c:pt>
                <c:pt idx="14335">
                  <c:v>453.57530000000003</c:v>
                </c:pt>
                <c:pt idx="14336">
                  <c:v>453.60460000000154</c:v>
                </c:pt>
                <c:pt idx="14337">
                  <c:v>453.63369999999969</c:v>
                </c:pt>
                <c:pt idx="14338">
                  <c:v>453.66699999999969</c:v>
                </c:pt>
                <c:pt idx="14339">
                  <c:v>453.70030000000003</c:v>
                </c:pt>
                <c:pt idx="14340">
                  <c:v>453.73369999999869</c:v>
                </c:pt>
                <c:pt idx="14341">
                  <c:v>453.76280000000008</c:v>
                </c:pt>
                <c:pt idx="14342">
                  <c:v>453.79199999999821</c:v>
                </c:pt>
                <c:pt idx="14343">
                  <c:v>453.82530000000003</c:v>
                </c:pt>
                <c:pt idx="14344">
                  <c:v>453.8587</c:v>
                </c:pt>
                <c:pt idx="14345">
                  <c:v>453.892</c:v>
                </c:pt>
                <c:pt idx="14346">
                  <c:v>453.92119999999773</c:v>
                </c:pt>
                <c:pt idx="14347">
                  <c:v>453.95030000000003</c:v>
                </c:pt>
                <c:pt idx="14348">
                  <c:v>453.98369999999869</c:v>
                </c:pt>
                <c:pt idx="14349">
                  <c:v>454.017</c:v>
                </c:pt>
                <c:pt idx="14350">
                  <c:v>454.05040000000002</c:v>
                </c:pt>
                <c:pt idx="14351">
                  <c:v>454.0795</c:v>
                </c:pt>
                <c:pt idx="14352">
                  <c:v>454.1087</c:v>
                </c:pt>
                <c:pt idx="14353">
                  <c:v>454.14200000000125</c:v>
                </c:pt>
                <c:pt idx="14354">
                  <c:v>454.17540000000002</c:v>
                </c:pt>
                <c:pt idx="14355">
                  <c:v>454.2045</c:v>
                </c:pt>
                <c:pt idx="14356">
                  <c:v>454.23369999999869</c:v>
                </c:pt>
                <c:pt idx="14357">
                  <c:v>454.267</c:v>
                </c:pt>
                <c:pt idx="14358">
                  <c:v>454.30040000000002</c:v>
                </c:pt>
                <c:pt idx="14359">
                  <c:v>454.33369999999923</c:v>
                </c:pt>
                <c:pt idx="14360">
                  <c:v>454.36279999999999</c:v>
                </c:pt>
                <c:pt idx="14361">
                  <c:v>454.392</c:v>
                </c:pt>
                <c:pt idx="14362">
                  <c:v>454.42539999999826</c:v>
                </c:pt>
                <c:pt idx="14363">
                  <c:v>454.45869999999923</c:v>
                </c:pt>
                <c:pt idx="14364">
                  <c:v>454.49199999999809</c:v>
                </c:pt>
                <c:pt idx="14365">
                  <c:v>454.52119999999815</c:v>
                </c:pt>
                <c:pt idx="14366">
                  <c:v>454.55040000000002</c:v>
                </c:pt>
                <c:pt idx="14367">
                  <c:v>454.58369999999923</c:v>
                </c:pt>
                <c:pt idx="14368">
                  <c:v>454.61700000000002</c:v>
                </c:pt>
                <c:pt idx="14369">
                  <c:v>454.65039999999999</c:v>
                </c:pt>
                <c:pt idx="14370">
                  <c:v>454.67950000000002</c:v>
                </c:pt>
                <c:pt idx="14371">
                  <c:v>454.70869999999923</c:v>
                </c:pt>
                <c:pt idx="14372">
                  <c:v>454.74200000000002</c:v>
                </c:pt>
                <c:pt idx="14373">
                  <c:v>454.77539999999863</c:v>
                </c:pt>
                <c:pt idx="14374">
                  <c:v>454.80450000000002</c:v>
                </c:pt>
                <c:pt idx="14375">
                  <c:v>454.83369999999923</c:v>
                </c:pt>
                <c:pt idx="14376">
                  <c:v>454.86700000000002</c:v>
                </c:pt>
                <c:pt idx="14377">
                  <c:v>454.90039999999863</c:v>
                </c:pt>
                <c:pt idx="14378">
                  <c:v>454.93369999999851</c:v>
                </c:pt>
                <c:pt idx="14379">
                  <c:v>454.96280000000002</c:v>
                </c:pt>
                <c:pt idx="14380">
                  <c:v>454.99199999999809</c:v>
                </c:pt>
                <c:pt idx="14381">
                  <c:v>455.02539999999863</c:v>
                </c:pt>
                <c:pt idx="14382">
                  <c:v>455.05869999999999</c:v>
                </c:pt>
                <c:pt idx="14383">
                  <c:v>455.09199999999845</c:v>
                </c:pt>
                <c:pt idx="14384">
                  <c:v>455.12119999999851</c:v>
                </c:pt>
                <c:pt idx="14385">
                  <c:v>455.15039999999999</c:v>
                </c:pt>
                <c:pt idx="14386">
                  <c:v>455.18369999999999</c:v>
                </c:pt>
                <c:pt idx="14387">
                  <c:v>455.21699999999845</c:v>
                </c:pt>
                <c:pt idx="14388">
                  <c:v>455.25040000000001</c:v>
                </c:pt>
                <c:pt idx="14389">
                  <c:v>455.27949999999993</c:v>
                </c:pt>
                <c:pt idx="14390">
                  <c:v>455.30869999999999</c:v>
                </c:pt>
                <c:pt idx="14391">
                  <c:v>455.34199999999993</c:v>
                </c:pt>
                <c:pt idx="14392">
                  <c:v>455.37540000000001</c:v>
                </c:pt>
                <c:pt idx="14393">
                  <c:v>455.40449999999993</c:v>
                </c:pt>
                <c:pt idx="14394">
                  <c:v>455.43369999999851</c:v>
                </c:pt>
                <c:pt idx="14395">
                  <c:v>455.46699999999845</c:v>
                </c:pt>
                <c:pt idx="14396">
                  <c:v>455.50040000000001</c:v>
                </c:pt>
                <c:pt idx="14397">
                  <c:v>455.53359999999827</c:v>
                </c:pt>
                <c:pt idx="14398">
                  <c:v>455.56279999999964</c:v>
                </c:pt>
                <c:pt idx="14399">
                  <c:v>455.59199999999845</c:v>
                </c:pt>
                <c:pt idx="14400">
                  <c:v>455.62540000000001</c:v>
                </c:pt>
                <c:pt idx="14401">
                  <c:v>455.65859999999969</c:v>
                </c:pt>
                <c:pt idx="14402">
                  <c:v>455.69200000000001</c:v>
                </c:pt>
                <c:pt idx="14403">
                  <c:v>455.72119999999808</c:v>
                </c:pt>
                <c:pt idx="14404">
                  <c:v>455.75040000000001</c:v>
                </c:pt>
                <c:pt idx="14405">
                  <c:v>455.78359999999827</c:v>
                </c:pt>
                <c:pt idx="14406">
                  <c:v>455.81700000000001</c:v>
                </c:pt>
                <c:pt idx="14407">
                  <c:v>455.85039999999969</c:v>
                </c:pt>
                <c:pt idx="14408">
                  <c:v>455.87950000000001</c:v>
                </c:pt>
                <c:pt idx="14409">
                  <c:v>455.90859999999827</c:v>
                </c:pt>
                <c:pt idx="14410">
                  <c:v>455.94200000000001</c:v>
                </c:pt>
                <c:pt idx="14411">
                  <c:v>455.97539999999833</c:v>
                </c:pt>
                <c:pt idx="14412">
                  <c:v>456.00450000000001</c:v>
                </c:pt>
                <c:pt idx="14413">
                  <c:v>456.03359999999827</c:v>
                </c:pt>
                <c:pt idx="14414">
                  <c:v>456.06700000000001</c:v>
                </c:pt>
                <c:pt idx="14415">
                  <c:v>456.10039999999969</c:v>
                </c:pt>
                <c:pt idx="14416">
                  <c:v>456.13369999999969</c:v>
                </c:pt>
                <c:pt idx="14417">
                  <c:v>456.16280000000154</c:v>
                </c:pt>
                <c:pt idx="14418">
                  <c:v>456.19200000000001</c:v>
                </c:pt>
                <c:pt idx="14419">
                  <c:v>456.22539999999833</c:v>
                </c:pt>
                <c:pt idx="14420">
                  <c:v>456.25869999999969</c:v>
                </c:pt>
                <c:pt idx="14421">
                  <c:v>456.29199999999821</c:v>
                </c:pt>
                <c:pt idx="14422">
                  <c:v>456.32119999999821</c:v>
                </c:pt>
                <c:pt idx="14423">
                  <c:v>456.35039999999969</c:v>
                </c:pt>
                <c:pt idx="14424">
                  <c:v>456.38369999999969</c:v>
                </c:pt>
                <c:pt idx="14425">
                  <c:v>456.41699999999821</c:v>
                </c:pt>
                <c:pt idx="14426">
                  <c:v>456.45030000000003</c:v>
                </c:pt>
                <c:pt idx="14427">
                  <c:v>456.4796</c:v>
                </c:pt>
                <c:pt idx="14428">
                  <c:v>456.50869999999969</c:v>
                </c:pt>
                <c:pt idx="14429">
                  <c:v>456.54199999999969</c:v>
                </c:pt>
                <c:pt idx="14430">
                  <c:v>456.57530000000003</c:v>
                </c:pt>
                <c:pt idx="14431">
                  <c:v>456.60460000000154</c:v>
                </c:pt>
                <c:pt idx="14432">
                  <c:v>456.63369999999969</c:v>
                </c:pt>
                <c:pt idx="14433">
                  <c:v>456.66699999999969</c:v>
                </c:pt>
                <c:pt idx="14434">
                  <c:v>456.70030000000003</c:v>
                </c:pt>
                <c:pt idx="14435">
                  <c:v>456.73369999999869</c:v>
                </c:pt>
                <c:pt idx="14436">
                  <c:v>456.76280000000008</c:v>
                </c:pt>
                <c:pt idx="14437">
                  <c:v>456.79199999999821</c:v>
                </c:pt>
                <c:pt idx="14438">
                  <c:v>456.82530000000003</c:v>
                </c:pt>
                <c:pt idx="14439">
                  <c:v>456.8587</c:v>
                </c:pt>
                <c:pt idx="14440">
                  <c:v>456.892</c:v>
                </c:pt>
                <c:pt idx="14441">
                  <c:v>456.92119999999773</c:v>
                </c:pt>
                <c:pt idx="14442">
                  <c:v>456.95030000000003</c:v>
                </c:pt>
                <c:pt idx="14443">
                  <c:v>456.98369999999869</c:v>
                </c:pt>
                <c:pt idx="14444">
                  <c:v>457.017</c:v>
                </c:pt>
                <c:pt idx="14445">
                  <c:v>457.05040000000002</c:v>
                </c:pt>
                <c:pt idx="14446">
                  <c:v>457.0795</c:v>
                </c:pt>
                <c:pt idx="14447">
                  <c:v>457.1087</c:v>
                </c:pt>
                <c:pt idx="14448">
                  <c:v>457.14200000000125</c:v>
                </c:pt>
                <c:pt idx="14449">
                  <c:v>457.17540000000002</c:v>
                </c:pt>
                <c:pt idx="14450">
                  <c:v>457.2045</c:v>
                </c:pt>
                <c:pt idx="14451">
                  <c:v>457.23369999999869</c:v>
                </c:pt>
                <c:pt idx="14452">
                  <c:v>457.267</c:v>
                </c:pt>
                <c:pt idx="14453">
                  <c:v>457.30040000000002</c:v>
                </c:pt>
                <c:pt idx="14454">
                  <c:v>457.33369999999923</c:v>
                </c:pt>
                <c:pt idx="14455">
                  <c:v>457.36279999999999</c:v>
                </c:pt>
                <c:pt idx="14456">
                  <c:v>457.392</c:v>
                </c:pt>
                <c:pt idx="14457">
                  <c:v>457.42539999999826</c:v>
                </c:pt>
                <c:pt idx="14458">
                  <c:v>457.45869999999923</c:v>
                </c:pt>
                <c:pt idx="14459">
                  <c:v>457.49199999999809</c:v>
                </c:pt>
                <c:pt idx="14460">
                  <c:v>457.52119999999815</c:v>
                </c:pt>
                <c:pt idx="14461">
                  <c:v>457.55040000000002</c:v>
                </c:pt>
                <c:pt idx="14462">
                  <c:v>457.58369999999923</c:v>
                </c:pt>
                <c:pt idx="14463">
                  <c:v>457.61700000000002</c:v>
                </c:pt>
                <c:pt idx="14464">
                  <c:v>457.65039999999999</c:v>
                </c:pt>
                <c:pt idx="14465">
                  <c:v>457.67950000000002</c:v>
                </c:pt>
                <c:pt idx="14466">
                  <c:v>457.70869999999923</c:v>
                </c:pt>
                <c:pt idx="14467">
                  <c:v>457.74200000000002</c:v>
                </c:pt>
                <c:pt idx="14468">
                  <c:v>457.77539999999863</c:v>
                </c:pt>
                <c:pt idx="14469">
                  <c:v>457.80450000000002</c:v>
                </c:pt>
                <c:pt idx="14470">
                  <c:v>457.83369999999923</c:v>
                </c:pt>
                <c:pt idx="14471">
                  <c:v>457.86700000000002</c:v>
                </c:pt>
                <c:pt idx="14472">
                  <c:v>457.90039999999863</c:v>
                </c:pt>
                <c:pt idx="14473">
                  <c:v>457.93369999999851</c:v>
                </c:pt>
                <c:pt idx="14474">
                  <c:v>457.96280000000002</c:v>
                </c:pt>
                <c:pt idx="14475">
                  <c:v>457.99199999999809</c:v>
                </c:pt>
                <c:pt idx="14476">
                  <c:v>458.02539999999863</c:v>
                </c:pt>
                <c:pt idx="14477">
                  <c:v>458.05869999999999</c:v>
                </c:pt>
                <c:pt idx="14478">
                  <c:v>458.09199999999845</c:v>
                </c:pt>
                <c:pt idx="14479">
                  <c:v>458.12119999999851</c:v>
                </c:pt>
                <c:pt idx="14480">
                  <c:v>458.15039999999999</c:v>
                </c:pt>
                <c:pt idx="14481">
                  <c:v>458.18369999999999</c:v>
                </c:pt>
                <c:pt idx="14482">
                  <c:v>458.21699999999845</c:v>
                </c:pt>
                <c:pt idx="14483">
                  <c:v>458.25040000000001</c:v>
                </c:pt>
                <c:pt idx="14484">
                  <c:v>458.27949999999993</c:v>
                </c:pt>
                <c:pt idx="14485">
                  <c:v>458.30869999999999</c:v>
                </c:pt>
                <c:pt idx="14486">
                  <c:v>458.34199999999993</c:v>
                </c:pt>
                <c:pt idx="14487">
                  <c:v>458.37540000000001</c:v>
                </c:pt>
                <c:pt idx="14488">
                  <c:v>458.40449999999993</c:v>
                </c:pt>
                <c:pt idx="14489">
                  <c:v>458.43369999999851</c:v>
                </c:pt>
                <c:pt idx="14490">
                  <c:v>458.46699999999845</c:v>
                </c:pt>
                <c:pt idx="14491">
                  <c:v>458.50040000000001</c:v>
                </c:pt>
                <c:pt idx="14492">
                  <c:v>458.53359999999827</c:v>
                </c:pt>
                <c:pt idx="14493">
                  <c:v>458.56279999999964</c:v>
                </c:pt>
                <c:pt idx="14494">
                  <c:v>458.59199999999845</c:v>
                </c:pt>
                <c:pt idx="14495">
                  <c:v>458.62540000000001</c:v>
                </c:pt>
                <c:pt idx="14496">
                  <c:v>458.65859999999969</c:v>
                </c:pt>
                <c:pt idx="14497">
                  <c:v>458.69200000000001</c:v>
                </c:pt>
                <c:pt idx="14498">
                  <c:v>458.72119999999808</c:v>
                </c:pt>
                <c:pt idx="14499">
                  <c:v>458.75040000000001</c:v>
                </c:pt>
                <c:pt idx="14500">
                  <c:v>458.78359999999827</c:v>
                </c:pt>
                <c:pt idx="14501">
                  <c:v>458.81700000000001</c:v>
                </c:pt>
                <c:pt idx="14502">
                  <c:v>458.85039999999969</c:v>
                </c:pt>
                <c:pt idx="14503">
                  <c:v>458.87950000000001</c:v>
                </c:pt>
                <c:pt idx="14504">
                  <c:v>458.90859999999827</c:v>
                </c:pt>
                <c:pt idx="14505">
                  <c:v>458.94200000000001</c:v>
                </c:pt>
                <c:pt idx="14506">
                  <c:v>458.97539999999833</c:v>
                </c:pt>
                <c:pt idx="14507">
                  <c:v>459.00450000000001</c:v>
                </c:pt>
                <c:pt idx="14508">
                  <c:v>459.03359999999827</c:v>
                </c:pt>
                <c:pt idx="14509">
                  <c:v>459.06700000000001</c:v>
                </c:pt>
                <c:pt idx="14510">
                  <c:v>459.10039999999969</c:v>
                </c:pt>
                <c:pt idx="14511">
                  <c:v>459.13369999999969</c:v>
                </c:pt>
                <c:pt idx="14512">
                  <c:v>459.16280000000154</c:v>
                </c:pt>
                <c:pt idx="14513">
                  <c:v>459.19200000000001</c:v>
                </c:pt>
                <c:pt idx="14514">
                  <c:v>459.22539999999833</c:v>
                </c:pt>
                <c:pt idx="14515">
                  <c:v>459.25869999999969</c:v>
                </c:pt>
                <c:pt idx="14516">
                  <c:v>459.29199999999821</c:v>
                </c:pt>
                <c:pt idx="14517">
                  <c:v>459.32119999999821</c:v>
                </c:pt>
                <c:pt idx="14518">
                  <c:v>459.35039999999969</c:v>
                </c:pt>
                <c:pt idx="14519">
                  <c:v>459.38369999999969</c:v>
                </c:pt>
                <c:pt idx="14520">
                  <c:v>459.41699999999821</c:v>
                </c:pt>
                <c:pt idx="14521">
                  <c:v>459.45030000000003</c:v>
                </c:pt>
                <c:pt idx="14522">
                  <c:v>459.4796</c:v>
                </c:pt>
                <c:pt idx="14523">
                  <c:v>459.50869999999969</c:v>
                </c:pt>
                <c:pt idx="14524">
                  <c:v>459.54199999999969</c:v>
                </c:pt>
                <c:pt idx="14525">
                  <c:v>459.57530000000003</c:v>
                </c:pt>
                <c:pt idx="14526">
                  <c:v>459.60460000000154</c:v>
                </c:pt>
                <c:pt idx="14527">
                  <c:v>459.63369999999969</c:v>
                </c:pt>
                <c:pt idx="14528">
                  <c:v>459.66699999999969</c:v>
                </c:pt>
                <c:pt idx="14529">
                  <c:v>459.70030000000003</c:v>
                </c:pt>
                <c:pt idx="14530">
                  <c:v>459.73369999999869</c:v>
                </c:pt>
                <c:pt idx="14531">
                  <c:v>459.76280000000008</c:v>
                </c:pt>
                <c:pt idx="14532">
                  <c:v>459.79199999999821</c:v>
                </c:pt>
                <c:pt idx="14533">
                  <c:v>459.82530000000003</c:v>
                </c:pt>
                <c:pt idx="14534">
                  <c:v>459.8587</c:v>
                </c:pt>
                <c:pt idx="14535">
                  <c:v>459.892</c:v>
                </c:pt>
                <c:pt idx="14536">
                  <c:v>459.92119999999773</c:v>
                </c:pt>
                <c:pt idx="14537">
                  <c:v>459.95030000000003</c:v>
                </c:pt>
                <c:pt idx="14538">
                  <c:v>459.98369999999869</c:v>
                </c:pt>
                <c:pt idx="14539">
                  <c:v>460.017</c:v>
                </c:pt>
                <c:pt idx="14540">
                  <c:v>460.05040000000002</c:v>
                </c:pt>
                <c:pt idx="14541">
                  <c:v>460.0795</c:v>
                </c:pt>
                <c:pt idx="14542">
                  <c:v>460.1087</c:v>
                </c:pt>
                <c:pt idx="14543">
                  <c:v>460.14200000000125</c:v>
                </c:pt>
                <c:pt idx="14544">
                  <c:v>460.17540000000002</c:v>
                </c:pt>
                <c:pt idx="14545">
                  <c:v>460.2045</c:v>
                </c:pt>
                <c:pt idx="14546">
                  <c:v>460.23369999999869</c:v>
                </c:pt>
                <c:pt idx="14547">
                  <c:v>460.267</c:v>
                </c:pt>
                <c:pt idx="14548">
                  <c:v>460.30040000000002</c:v>
                </c:pt>
                <c:pt idx="14549">
                  <c:v>460.33369999999923</c:v>
                </c:pt>
                <c:pt idx="14550">
                  <c:v>460.36279999999999</c:v>
                </c:pt>
                <c:pt idx="14551">
                  <c:v>460.392</c:v>
                </c:pt>
                <c:pt idx="14552">
                  <c:v>460.42539999999826</c:v>
                </c:pt>
                <c:pt idx="14553">
                  <c:v>460.45869999999923</c:v>
                </c:pt>
                <c:pt idx="14554">
                  <c:v>460.49199999999809</c:v>
                </c:pt>
                <c:pt idx="14555">
                  <c:v>460.52119999999815</c:v>
                </c:pt>
                <c:pt idx="14556">
                  <c:v>460.55040000000002</c:v>
                </c:pt>
                <c:pt idx="14557">
                  <c:v>460.58369999999923</c:v>
                </c:pt>
                <c:pt idx="14558">
                  <c:v>460.61700000000002</c:v>
                </c:pt>
                <c:pt idx="14559">
                  <c:v>460.65039999999999</c:v>
                </c:pt>
                <c:pt idx="14560">
                  <c:v>460.67950000000002</c:v>
                </c:pt>
                <c:pt idx="14561">
                  <c:v>460.70869999999923</c:v>
                </c:pt>
                <c:pt idx="14562">
                  <c:v>460.74200000000002</c:v>
                </c:pt>
                <c:pt idx="14563">
                  <c:v>460.77539999999863</c:v>
                </c:pt>
                <c:pt idx="14564">
                  <c:v>460.80450000000002</c:v>
                </c:pt>
                <c:pt idx="14565">
                  <c:v>460.83369999999923</c:v>
                </c:pt>
                <c:pt idx="14566">
                  <c:v>460.86700000000002</c:v>
                </c:pt>
                <c:pt idx="14567">
                  <c:v>460.90039999999863</c:v>
                </c:pt>
                <c:pt idx="14568">
                  <c:v>460.93369999999851</c:v>
                </c:pt>
                <c:pt idx="14569">
                  <c:v>460.96280000000002</c:v>
                </c:pt>
                <c:pt idx="14570">
                  <c:v>460.99199999999809</c:v>
                </c:pt>
                <c:pt idx="14571">
                  <c:v>461.02539999999863</c:v>
                </c:pt>
                <c:pt idx="14572">
                  <c:v>461.05869999999999</c:v>
                </c:pt>
                <c:pt idx="14573">
                  <c:v>461.09199999999845</c:v>
                </c:pt>
                <c:pt idx="14574">
                  <c:v>461.12119999999851</c:v>
                </c:pt>
                <c:pt idx="14575">
                  <c:v>461.15039999999999</c:v>
                </c:pt>
                <c:pt idx="14576">
                  <c:v>461.18369999999999</c:v>
                </c:pt>
                <c:pt idx="14577">
                  <c:v>461.21699999999845</c:v>
                </c:pt>
                <c:pt idx="14578">
                  <c:v>461.25040000000001</c:v>
                </c:pt>
                <c:pt idx="14579">
                  <c:v>461.27949999999993</c:v>
                </c:pt>
                <c:pt idx="14580">
                  <c:v>461.30869999999999</c:v>
                </c:pt>
                <c:pt idx="14581">
                  <c:v>461.34199999999993</c:v>
                </c:pt>
                <c:pt idx="14582">
                  <c:v>461.37540000000001</c:v>
                </c:pt>
                <c:pt idx="14583">
                  <c:v>461.40449999999993</c:v>
                </c:pt>
                <c:pt idx="14584">
                  <c:v>461.43369999999851</c:v>
                </c:pt>
                <c:pt idx="14585">
                  <c:v>461.46699999999845</c:v>
                </c:pt>
                <c:pt idx="14586">
                  <c:v>461.50040000000001</c:v>
                </c:pt>
                <c:pt idx="14587">
                  <c:v>461.53359999999827</c:v>
                </c:pt>
                <c:pt idx="14588">
                  <c:v>461.56279999999964</c:v>
                </c:pt>
                <c:pt idx="14589">
                  <c:v>461.59199999999845</c:v>
                </c:pt>
                <c:pt idx="14590">
                  <c:v>461.62540000000001</c:v>
                </c:pt>
                <c:pt idx="14591">
                  <c:v>461.65859999999969</c:v>
                </c:pt>
                <c:pt idx="14592">
                  <c:v>461.69200000000001</c:v>
                </c:pt>
                <c:pt idx="14593">
                  <c:v>461.72119999999808</c:v>
                </c:pt>
                <c:pt idx="14594">
                  <c:v>461.75040000000001</c:v>
                </c:pt>
                <c:pt idx="14595">
                  <c:v>461.78359999999827</c:v>
                </c:pt>
                <c:pt idx="14596">
                  <c:v>461.81700000000001</c:v>
                </c:pt>
                <c:pt idx="14597">
                  <c:v>461.85039999999969</c:v>
                </c:pt>
                <c:pt idx="14598">
                  <c:v>461.87950000000001</c:v>
                </c:pt>
                <c:pt idx="14599">
                  <c:v>461.90859999999827</c:v>
                </c:pt>
                <c:pt idx="14600">
                  <c:v>461.94200000000001</c:v>
                </c:pt>
                <c:pt idx="14601">
                  <c:v>461.97539999999833</c:v>
                </c:pt>
                <c:pt idx="14602">
                  <c:v>462.00450000000001</c:v>
                </c:pt>
                <c:pt idx="14603">
                  <c:v>462.03359999999827</c:v>
                </c:pt>
                <c:pt idx="14604">
                  <c:v>462.06700000000001</c:v>
                </c:pt>
                <c:pt idx="14605">
                  <c:v>462.10039999999969</c:v>
                </c:pt>
                <c:pt idx="14606">
                  <c:v>462.13369999999969</c:v>
                </c:pt>
                <c:pt idx="14607">
                  <c:v>462.16280000000154</c:v>
                </c:pt>
                <c:pt idx="14608">
                  <c:v>462.19200000000001</c:v>
                </c:pt>
                <c:pt idx="14609">
                  <c:v>462.22539999999833</c:v>
                </c:pt>
                <c:pt idx="14610">
                  <c:v>462.25869999999969</c:v>
                </c:pt>
                <c:pt idx="14611">
                  <c:v>462.29199999999821</c:v>
                </c:pt>
                <c:pt idx="14612">
                  <c:v>462.32119999999821</c:v>
                </c:pt>
                <c:pt idx="14613">
                  <c:v>462.35039999999969</c:v>
                </c:pt>
                <c:pt idx="14614">
                  <c:v>462.38369999999969</c:v>
                </c:pt>
                <c:pt idx="14615">
                  <c:v>462.41699999999821</c:v>
                </c:pt>
                <c:pt idx="14616">
                  <c:v>462.45030000000003</c:v>
                </c:pt>
                <c:pt idx="14617">
                  <c:v>462.4796</c:v>
                </c:pt>
                <c:pt idx="14618">
                  <c:v>462.50869999999969</c:v>
                </c:pt>
                <c:pt idx="14619">
                  <c:v>462.54199999999969</c:v>
                </c:pt>
                <c:pt idx="14620">
                  <c:v>462.57530000000003</c:v>
                </c:pt>
                <c:pt idx="14621">
                  <c:v>462.60460000000154</c:v>
                </c:pt>
                <c:pt idx="14622">
                  <c:v>462.63369999999969</c:v>
                </c:pt>
                <c:pt idx="14623">
                  <c:v>462.66699999999969</c:v>
                </c:pt>
                <c:pt idx="14624">
                  <c:v>462.70030000000003</c:v>
                </c:pt>
                <c:pt idx="14625">
                  <c:v>462.73369999999869</c:v>
                </c:pt>
                <c:pt idx="14626">
                  <c:v>462.76280000000008</c:v>
                </c:pt>
                <c:pt idx="14627">
                  <c:v>462.79199999999821</c:v>
                </c:pt>
                <c:pt idx="14628">
                  <c:v>462.82530000000003</c:v>
                </c:pt>
                <c:pt idx="14629">
                  <c:v>462.8587</c:v>
                </c:pt>
                <c:pt idx="14630">
                  <c:v>462.892</c:v>
                </c:pt>
                <c:pt idx="14631">
                  <c:v>462.92119999999773</c:v>
                </c:pt>
                <c:pt idx="14632">
                  <c:v>462.95030000000003</c:v>
                </c:pt>
                <c:pt idx="14633">
                  <c:v>462.98369999999869</c:v>
                </c:pt>
                <c:pt idx="14634">
                  <c:v>463.017</c:v>
                </c:pt>
                <c:pt idx="14635">
                  <c:v>463.05040000000002</c:v>
                </c:pt>
                <c:pt idx="14636">
                  <c:v>463.0795</c:v>
                </c:pt>
                <c:pt idx="14637">
                  <c:v>463.1087</c:v>
                </c:pt>
                <c:pt idx="14638">
                  <c:v>463.14200000000125</c:v>
                </c:pt>
                <c:pt idx="14639">
                  <c:v>463.17540000000002</c:v>
                </c:pt>
                <c:pt idx="14640">
                  <c:v>463.2045</c:v>
                </c:pt>
                <c:pt idx="14641">
                  <c:v>463.23369999999869</c:v>
                </c:pt>
                <c:pt idx="14642">
                  <c:v>463.267</c:v>
                </c:pt>
                <c:pt idx="14643">
                  <c:v>463.30040000000002</c:v>
                </c:pt>
                <c:pt idx="14644">
                  <c:v>463.33369999999923</c:v>
                </c:pt>
                <c:pt idx="14645">
                  <c:v>463.36279999999999</c:v>
                </c:pt>
                <c:pt idx="14646">
                  <c:v>463.392</c:v>
                </c:pt>
                <c:pt idx="14647">
                  <c:v>463.42539999999826</c:v>
                </c:pt>
                <c:pt idx="14648">
                  <c:v>463.45869999999923</c:v>
                </c:pt>
                <c:pt idx="14649">
                  <c:v>463.49199999999809</c:v>
                </c:pt>
                <c:pt idx="14650">
                  <c:v>463.52119999999815</c:v>
                </c:pt>
                <c:pt idx="14651">
                  <c:v>463.55040000000002</c:v>
                </c:pt>
                <c:pt idx="14652">
                  <c:v>463.58369999999923</c:v>
                </c:pt>
                <c:pt idx="14653">
                  <c:v>463.61700000000002</c:v>
                </c:pt>
                <c:pt idx="14654">
                  <c:v>463.65039999999999</c:v>
                </c:pt>
                <c:pt idx="14655">
                  <c:v>463.67950000000002</c:v>
                </c:pt>
                <c:pt idx="14656">
                  <c:v>463.70869999999923</c:v>
                </c:pt>
                <c:pt idx="14657">
                  <c:v>463.74200000000002</c:v>
                </c:pt>
                <c:pt idx="14658">
                  <c:v>463.77539999999863</c:v>
                </c:pt>
                <c:pt idx="14659">
                  <c:v>463.80450000000002</c:v>
                </c:pt>
                <c:pt idx="14660">
                  <c:v>463.83369999999923</c:v>
                </c:pt>
                <c:pt idx="14661">
                  <c:v>463.86700000000002</c:v>
                </c:pt>
                <c:pt idx="14662">
                  <c:v>463.90039999999863</c:v>
                </c:pt>
                <c:pt idx="14663">
                  <c:v>463.93369999999851</c:v>
                </c:pt>
                <c:pt idx="14664">
                  <c:v>463.96280000000002</c:v>
                </c:pt>
                <c:pt idx="14665">
                  <c:v>463.99199999999809</c:v>
                </c:pt>
                <c:pt idx="14666">
                  <c:v>464.02539999999863</c:v>
                </c:pt>
                <c:pt idx="14667">
                  <c:v>464.05869999999999</c:v>
                </c:pt>
                <c:pt idx="14668">
                  <c:v>464.09199999999845</c:v>
                </c:pt>
                <c:pt idx="14669">
                  <c:v>464.12119999999851</c:v>
                </c:pt>
                <c:pt idx="14670">
                  <c:v>464.15039999999999</c:v>
                </c:pt>
                <c:pt idx="14671">
                  <c:v>464.18369999999999</c:v>
                </c:pt>
                <c:pt idx="14672">
                  <c:v>464.21699999999845</c:v>
                </c:pt>
                <c:pt idx="14673">
                  <c:v>464.25040000000001</c:v>
                </c:pt>
                <c:pt idx="14674">
                  <c:v>464.27949999999993</c:v>
                </c:pt>
                <c:pt idx="14675">
                  <c:v>464.30869999999999</c:v>
                </c:pt>
                <c:pt idx="14676">
                  <c:v>464.34199999999993</c:v>
                </c:pt>
                <c:pt idx="14677">
                  <c:v>464.37540000000001</c:v>
                </c:pt>
                <c:pt idx="14678">
                  <c:v>464.40449999999993</c:v>
                </c:pt>
                <c:pt idx="14679">
                  <c:v>464.43369999999851</c:v>
                </c:pt>
                <c:pt idx="14680">
                  <c:v>464.46699999999845</c:v>
                </c:pt>
                <c:pt idx="14681">
                  <c:v>464.50040000000001</c:v>
                </c:pt>
                <c:pt idx="14682">
                  <c:v>464.53359999999827</c:v>
                </c:pt>
                <c:pt idx="14683">
                  <c:v>464.56279999999964</c:v>
                </c:pt>
                <c:pt idx="14684">
                  <c:v>464.59199999999845</c:v>
                </c:pt>
                <c:pt idx="14685">
                  <c:v>464.62540000000001</c:v>
                </c:pt>
                <c:pt idx="14686">
                  <c:v>464.65859999999969</c:v>
                </c:pt>
                <c:pt idx="14687">
                  <c:v>464.69200000000001</c:v>
                </c:pt>
                <c:pt idx="14688">
                  <c:v>464.72119999999808</c:v>
                </c:pt>
                <c:pt idx="14689">
                  <c:v>464.75040000000001</c:v>
                </c:pt>
                <c:pt idx="14690">
                  <c:v>464.78359999999827</c:v>
                </c:pt>
                <c:pt idx="14691">
                  <c:v>464.81700000000001</c:v>
                </c:pt>
                <c:pt idx="14692">
                  <c:v>464.85039999999969</c:v>
                </c:pt>
                <c:pt idx="14693">
                  <c:v>464.87950000000001</c:v>
                </c:pt>
                <c:pt idx="14694">
                  <c:v>464.90859999999827</c:v>
                </c:pt>
                <c:pt idx="14695">
                  <c:v>464.94200000000001</c:v>
                </c:pt>
                <c:pt idx="14696">
                  <c:v>464.97539999999833</c:v>
                </c:pt>
                <c:pt idx="14697">
                  <c:v>465.00450000000001</c:v>
                </c:pt>
                <c:pt idx="14698">
                  <c:v>465.03359999999827</c:v>
                </c:pt>
                <c:pt idx="14699">
                  <c:v>465.06700000000001</c:v>
                </c:pt>
                <c:pt idx="14700">
                  <c:v>465.10039999999969</c:v>
                </c:pt>
                <c:pt idx="14701">
                  <c:v>465.13369999999969</c:v>
                </c:pt>
                <c:pt idx="14702">
                  <c:v>465.16280000000154</c:v>
                </c:pt>
                <c:pt idx="14703">
                  <c:v>465.19200000000001</c:v>
                </c:pt>
                <c:pt idx="14704">
                  <c:v>465.22539999999833</c:v>
                </c:pt>
                <c:pt idx="14705">
                  <c:v>465.25869999999969</c:v>
                </c:pt>
                <c:pt idx="14706">
                  <c:v>465.29199999999821</c:v>
                </c:pt>
                <c:pt idx="14707">
                  <c:v>465.32119999999821</c:v>
                </c:pt>
                <c:pt idx="14708">
                  <c:v>465.35039999999969</c:v>
                </c:pt>
                <c:pt idx="14709">
                  <c:v>465.38369999999969</c:v>
                </c:pt>
                <c:pt idx="14710">
                  <c:v>465.41699999999821</c:v>
                </c:pt>
                <c:pt idx="14711">
                  <c:v>465.45030000000003</c:v>
                </c:pt>
                <c:pt idx="14712">
                  <c:v>465.4796</c:v>
                </c:pt>
                <c:pt idx="14713">
                  <c:v>465.50869999999969</c:v>
                </c:pt>
                <c:pt idx="14714">
                  <c:v>465.54199999999969</c:v>
                </c:pt>
                <c:pt idx="14715">
                  <c:v>465.57530000000003</c:v>
                </c:pt>
                <c:pt idx="14716">
                  <c:v>465.60460000000154</c:v>
                </c:pt>
                <c:pt idx="14717">
                  <c:v>465.63369999999969</c:v>
                </c:pt>
                <c:pt idx="14718">
                  <c:v>465.66699999999969</c:v>
                </c:pt>
                <c:pt idx="14719">
                  <c:v>465.70030000000003</c:v>
                </c:pt>
                <c:pt idx="14720">
                  <c:v>465.73369999999869</c:v>
                </c:pt>
                <c:pt idx="14721">
                  <c:v>465.76280000000008</c:v>
                </c:pt>
                <c:pt idx="14722">
                  <c:v>465.79199999999821</c:v>
                </c:pt>
                <c:pt idx="14723">
                  <c:v>465.82530000000003</c:v>
                </c:pt>
                <c:pt idx="14724">
                  <c:v>465.8587</c:v>
                </c:pt>
                <c:pt idx="14725">
                  <c:v>465.892</c:v>
                </c:pt>
                <c:pt idx="14726">
                  <c:v>465.92119999999773</c:v>
                </c:pt>
                <c:pt idx="14727">
                  <c:v>465.95030000000003</c:v>
                </c:pt>
                <c:pt idx="14728">
                  <c:v>465.98369999999869</c:v>
                </c:pt>
                <c:pt idx="14729">
                  <c:v>466.017</c:v>
                </c:pt>
                <c:pt idx="14730">
                  <c:v>466.05040000000002</c:v>
                </c:pt>
                <c:pt idx="14731">
                  <c:v>466.0795</c:v>
                </c:pt>
                <c:pt idx="14732">
                  <c:v>466.1087</c:v>
                </c:pt>
                <c:pt idx="14733">
                  <c:v>466.14200000000125</c:v>
                </c:pt>
                <c:pt idx="14734">
                  <c:v>466.17540000000002</c:v>
                </c:pt>
                <c:pt idx="14735">
                  <c:v>466.2045</c:v>
                </c:pt>
                <c:pt idx="14736">
                  <c:v>466.23369999999869</c:v>
                </c:pt>
                <c:pt idx="14737">
                  <c:v>466.267</c:v>
                </c:pt>
                <c:pt idx="14738">
                  <c:v>466.30040000000002</c:v>
                </c:pt>
                <c:pt idx="14739">
                  <c:v>466.33369999999923</c:v>
                </c:pt>
                <c:pt idx="14740">
                  <c:v>466.36279999999999</c:v>
                </c:pt>
                <c:pt idx="14741">
                  <c:v>466.392</c:v>
                </c:pt>
                <c:pt idx="14742">
                  <c:v>466.42539999999826</c:v>
                </c:pt>
                <c:pt idx="14743">
                  <c:v>466.45869999999923</c:v>
                </c:pt>
                <c:pt idx="14744">
                  <c:v>466.49199999999809</c:v>
                </c:pt>
                <c:pt idx="14745">
                  <c:v>466.52119999999815</c:v>
                </c:pt>
                <c:pt idx="14746">
                  <c:v>466.55040000000002</c:v>
                </c:pt>
                <c:pt idx="14747">
                  <c:v>466.58369999999923</c:v>
                </c:pt>
                <c:pt idx="14748">
                  <c:v>466.61700000000002</c:v>
                </c:pt>
                <c:pt idx="14749">
                  <c:v>466.65039999999999</c:v>
                </c:pt>
                <c:pt idx="14750">
                  <c:v>466.67950000000002</c:v>
                </c:pt>
                <c:pt idx="14751">
                  <c:v>466.70869999999923</c:v>
                </c:pt>
                <c:pt idx="14752">
                  <c:v>466.74200000000002</c:v>
                </c:pt>
                <c:pt idx="14753">
                  <c:v>466.77539999999863</c:v>
                </c:pt>
                <c:pt idx="14754">
                  <c:v>466.80450000000002</c:v>
                </c:pt>
                <c:pt idx="14755">
                  <c:v>466.83369999999923</c:v>
                </c:pt>
                <c:pt idx="14756">
                  <c:v>466.86700000000002</c:v>
                </c:pt>
                <c:pt idx="14757">
                  <c:v>466.90039999999863</c:v>
                </c:pt>
                <c:pt idx="14758">
                  <c:v>466.93369999999851</c:v>
                </c:pt>
                <c:pt idx="14759">
                  <c:v>466.96280000000002</c:v>
                </c:pt>
                <c:pt idx="14760">
                  <c:v>466.99199999999809</c:v>
                </c:pt>
                <c:pt idx="14761">
                  <c:v>467.02539999999863</c:v>
                </c:pt>
                <c:pt idx="14762">
                  <c:v>467.05869999999999</c:v>
                </c:pt>
                <c:pt idx="14763">
                  <c:v>467.09199999999845</c:v>
                </c:pt>
                <c:pt idx="14764">
                  <c:v>467.12119999999851</c:v>
                </c:pt>
                <c:pt idx="14765">
                  <c:v>467.15039999999999</c:v>
                </c:pt>
                <c:pt idx="14766">
                  <c:v>467.18369999999999</c:v>
                </c:pt>
                <c:pt idx="14767">
                  <c:v>467.21699999999845</c:v>
                </c:pt>
                <c:pt idx="14768">
                  <c:v>467.25040000000001</c:v>
                </c:pt>
                <c:pt idx="14769">
                  <c:v>467.27949999999993</c:v>
                </c:pt>
                <c:pt idx="14770">
                  <c:v>467.30869999999999</c:v>
                </c:pt>
                <c:pt idx="14771">
                  <c:v>467.34199999999993</c:v>
                </c:pt>
                <c:pt idx="14772">
                  <c:v>467.37540000000001</c:v>
                </c:pt>
                <c:pt idx="14773">
                  <c:v>467.40449999999993</c:v>
                </c:pt>
                <c:pt idx="14774">
                  <c:v>467.43369999999851</c:v>
                </c:pt>
                <c:pt idx="14775">
                  <c:v>467.46699999999845</c:v>
                </c:pt>
                <c:pt idx="14776">
                  <c:v>467.50040000000001</c:v>
                </c:pt>
                <c:pt idx="14777">
                  <c:v>467.53359999999827</c:v>
                </c:pt>
                <c:pt idx="14778">
                  <c:v>467.56279999999964</c:v>
                </c:pt>
                <c:pt idx="14779">
                  <c:v>467.59199999999845</c:v>
                </c:pt>
                <c:pt idx="14780">
                  <c:v>467.62540000000001</c:v>
                </c:pt>
                <c:pt idx="14781">
                  <c:v>467.65859999999969</c:v>
                </c:pt>
                <c:pt idx="14782">
                  <c:v>467.69200000000001</c:v>
                </c:pt>
                <c:pt idx="14783">
                  <c:v>467.72119999999808</c:v>
                </c:pt>
                <c:pt idx="14784">
                  <c:v>467.75040000000001</c:v>
                </c:pt>
                <c:pt idx="14785">
                  <c:v>467.78359999999827</c:v>
                </c:pt>
                <c:pt idx="14786">
                  <c:v>467.81700000000001</c:v>
                </c:pt>
                <c:pt idx="14787">
                  <c:v>467.85039999999969</c:v>
                </c:pt>
                <c:pt idx="14788">
                  <c:v>467.87950000000001</c:v>
                </c:pt>
                <c:pt idx="14789">
                  <c:v>467.90859999999827</c:v>
                </c:pt>
                <c:pt idx="14790">
                  <c:v>467.94200000000001</c:v>
                </c:pt>
                <c:pt idx="14791">
                  <c:v>467.97539999999833</c:v>
                </c:pt>
                <c:pt idx="14792">
                  <c:v>468.00450000000001</c:v>
                </c:pt>
                <c:pt idx="14793">
                  <c:v>468.03359999999827</c:v>
                </c:pt>
                <c:pt idx="14794">
                  <c:v>468.06700000000001</c:v>
                </c:pt>
                <c:pt idx="14795">
                  <c:v>468.10039999999969</c:v>
                </c:pt>
                <c:pt idx="14796">
                  <c:v>468.13369999999969</c:v>
                </c:pt>
                <c:pt idx="14797">
                  <c:v>468.16280000000154</c:v>
                </c:pt>
                <c:pt idx="14798">
                  <c:v>468.19200000000001</c:v>
                </c:pt>
                <c:pt idx="14799">
                  <c:v>468.22539999999833</c:v>
                </c:pt>
                <c:pt idx="14800">
                  <c:v>468.25869999999969</c:v>
                </c:pt>
                <c:pt idx="14801">
                  <c:v>468.29199999999821</c:v>
                </c:pt>
                <c:pt idx="14802">
                  <c:v>468.32119999999821</c:v>
                </c:pt>
                <c:pt idx="14803">
                  <c:v>468.35039999999969</c:v>
                </c:pt>
                <c:pt idx="14804">
                  <c:v>468.38369999999969</c:v>
                </c:pt>
                <c:pt idx="14805">
                  <c:v>468.41699999999821</c:v>
                </c:pt>
                <c:pt idx="14806">
                  <c:v>468.45030000000003</c:v>
                </c:pt>
                <c:pt idx="14807">
                  <c:v>468.4796</c:v>
                </c:pt>
                <c:pt idx="14808">
                  <c:v>468.50869999999969</c:v>
                </c:pt>
                <c:pt idx="14809">
                  <c:v>468.54199999999969</c:v>
                </c:pt>
                <c:pt idx="14810">
                  <c:v>468.57530000000003</c:v>
                </c:pt>
                <c:pt idx="14811">
                  <c:v>468.60460000000154</c:v>
                </c:pt>
                <c:pt idx="14812">
                  <c:v>468.63369999999969</c:v>
                </c:pt>
                <c:pt idx="14813">
                  <c:v>468.66699999999969</c:v>
                </c:pt>
                <c:pt idx="14814">
                  <c:v>468.70030000000003</c:v>
                </c:pt>
                <c:pt idx="14815">
                  <c:v>468.73369999999869</c:v>
                </c:pt>
                <c:pt idx="14816">
                  <c:v>468.76280000000008</c:v>
                </c:pt>
                <c:pt idx="14817">
                  <c:v>468.79199999999821</c:v>
                </c:pt>
                <c:pt idx="14818">
                  <c:v>468.82530000000003</c:v>
                </c:pt>
                <c:pt idx="14819">
                  <c:v>468.8587</c:v>
                </c:pt>
                <c:pt idx="14820">
                  <c:v>468.892</c:v>
                </c:pt>
                <c:pt idx="14821">
                  <c:v>468.92119999999773</c:v>
                </c:pt>
                <c:pt idx="14822">
                  <c:v>468.95030000000003</c:v>
                </c:pt>
                <c:pt idx="14823">
                  <c:v>468.98369999999869</c:v>
                </c:pt>
                <c:pt idx="14824">
                  <c:v>469.017</c:v>
                </c:pt>
                <c:pt idx="14825">
                  <c:v>469.05040000000002</c:v>
                </c:pt>
                <c:pt idx="14826">
                  <c:v>469.0795</c:v>
                </c:pt>
                <c:pt idx="14827">
                  <c:v>469.1087</c:v>
                </c:pt>
                <c:pt idx="14828">
                  <c:v>469.14200000000125</c:v>
                </c:pt>
                <c:pt idx="14829">
                  <c:v>469.17540000000002</c:v>
                </c:pt>
                <c:pt idx="14830">
                  <c:v>469.2045</c:v>
                </c:pt>
                <c:pt idx="14831">
                  <c:v>469.23369999999869</c:v>
                </c:pt>
                <c:pt idx="14832">
                  <c:v>469.267</c:v>
                </c:pt>
                <c:pt idx="14833">
                  <c:v>469.30040000000002</c:v>
                </c:pt>
                <c:pt idx="14834">
                  <c:v>469.33369999999923</c:v>
                </c:pt>
                <c:pt idx="14835">
                  <c:v>469.36279999999999</c:v>
                </c:pt>
                <c:pt idx="14836">
                  <c:v>469.392</c:v>
                </c:pt>
                <c:pt idx="14837">
                  <c:v>469.42539999999826</c:v>
                </c:pt>
                <c:pt idx="14838">
                  <c:v>469.45869999999923</c:v>
                </c:pt>
                <c:pt idx="14839">
                  <c:v>469.49199999999809</c:v>
                </c:pt>
                <c:pt idx="14840">
                  <c:v>469.52119999999815</c:v>
                </c:pt>
                <c:pt idx="14841">
                  <c:v>469.55040000000002</c:v>
                </c:pt>
                <c:pt idx="14842">
                  <c:v>469.58369999999923</c:v>
                </c:pt>
                <c:pt idx="14843">
                  <c:v>469.61700000000002</c:v>
                </c:pt>
                <c:pt idx="14844">
                  <c:v>469.65039999999999</c:v>
                </c:pt>
                <c:pt idx="14845">
                  <c:v>469.67950000000002</c:v>
                </c:pt>
                <c:pt idx="14846">
                  <c:v>469.70869999999923</c:v>
                </c:pt>
                <c:pt idx="14847">
                  <c:v>469.74200000000002</c:v>
                </c:pt>
                <c:pt idx="14848">
                  <c:v>469.77539999999863</c:v>
                </c:pt>
                <c:pt idx="14849">
                  <c:v>469.80450000000002</c:v>
                </c:pt>
                <c:pt idx="14850">
                  <c:v>469.83369999999923</c:v>
                </c:pt>
                <c:pt idx="14851">
                  <c:v>469.86700000000002</c:v>
                </c:pt>
                <c:pt idx="14852">
                  <c:v>469.90039999999863</c:v>
                </c:pt>
                <c:pt idx="14853">
                  <c:v>469.93369999999851</c:v>
                </c:pt>
                <c:pt idx="14854">
                  <c:v>469.96280000000002</c:v>
                </c:pt>
                <c:pt idx="14855">
                  <c:v>469.99199999999809</c:v>
                </c:pt>
                <c:pt idx="14856">
                  <c:v>470.02539999999863</c:v>
                </c:pt>
                <c:pt idx="14857">
                  <c:v>470.05869999999999</c:v>
                </c:pt>
                <c:pt idx="14858">
                  <c:v>470.09199999999845</c:v>
                </c:pt>
                <c:pt idx="14859">
                  <c:v>470.12119999999851</c:v>
                </c:pt>
                <c:pt idx="14860">
                  <c:v>470.15039999999999</c:v>
                </c:pt>
                <c:pt idx="14861">
                  <c:v>470.18369999999999</c:v>
                </c:pt>
                <c:pt idx="14862">
                  <c:v>470.21699999999845</c:v>
                </c:pt>
                <c:pt idx="14863">
                  <c:v>470.25040000000001</c:v>
                </c:pt>
                <c:pt idx="14864">
                  <c:v>470.27949999999993</c:v>
                </c:pt>
                <c:pt idx="14865">
                  <c:v>470.30869999999999</c:v>
                </c:pt>
                <c:pt idx="14866">
                  <c:v>470.34199999999993</c:v>
                </c:pt>
                <c:pt idx="14867">
                  <c:v>470.37540000000001</c:v>
                </c:pt>
                <c:pt idx="14868">
                  <c:v>470.40449999999993</c:v>
                </c:pt>
                <c:pt idx="14869">
                  <c:v>470.43369999999851</c:v>
                </c:pt>
                <c:pt idx="14870">
                  <c:v>470.46699999999845</c:v>
                </c:pt>
                <c:pt idx="14871">
                  <c:v>470.50040000000001</c:v>
                </c:pt>
                <c:pt idx="14872">
                  <c:v>470.53359999999827</c:v>
                </c:pt>
                <c:pt idx="14873">
                  <c:v>470.56279999999964</c:v>
                </c:pt>
                <c:pt idx="14874">
                  <c:v>470.59199999999845</c:v>
                </c:pt>
                <c:pt idx="14875">
                  <c:v>470.62540000000001</c:v>
                </c:pt>
                <c:pt idx="14876">
                  <c:v>470.65859999999969</c:v>
                </c:pt>
                <c:pt idx="14877">
                  <c:v>470.69200000000001</c:v>
                </c:pt>
                <c:pt idx="14878">
                  <c:v>470.72119999999808</c:v>
                </c:pt>
                <c:pt idx="14879">
                  <c:v>470.75040000000001</c:v>
                </c:pt>
                <c:pt idx="14880">
                  <c:v>470.78359999999827</c:v>
                </c:pt>
                <c:pt idx="14881">
                  <c:v>470.81700000000001</c:v>
                </c:pt>
                <c:pt idx="14882">
                  <c:v>470.85039999999969</c:v>
                </c:pt>
                <c:pt idx="14883">
                  <c:v>470.87950000000001</c:v>
                </c:pt>
                <c:pt idx="14884">
                  <c:v>470.90859999999827</c:v>
                </c:pt>
                <c:pt idx="14885">
                  <c:v>470.94200000000001</c:v>
                </c:pt>
                <c:pt idx="14886">
                  <c:v>470.97539999999833</c:v>
                </c:pt>
                <c:pt idx="14887">
                  <c:v>471.00450000000001</c:v>
                </c:pt>
                <c:pt idx="14888">
                  <c:v>471.03359999999827</c:v>
                </c:pt>
                <c:pt idx="14889">
                  <c:v>471.06700000000001</c:v>
                </c:pt>
                <c:pt idx="14890">
                  <c:v>471.10039999999969</c:v>
                </c:pt>
                <c:pt idx="14891">
                  <c:v>471.13369999999969</c:v>
                </c:pt>
                <c:pt idx="14892">
                  <c:v>471.16280000000154</c:v>
                </c:pt>
                <c:pt idx="14893">
                  <c:v>471.19200000000001</c:v>
                </c:pt>
                <c:pt idx="14894">
                  <c:v>471.22539999999833</c:v>
                </c:pt>
                <c:pt idx="14895">
                  <c:v>471.25869999999969</c:v>
                </c:pt>
                <c:pt idx="14896">
                  <c:v>471.29199999999821</c:v>
                </c:pt>
                <c:pt idx="14897">
                  <c:v>471.32119999999821</c:v>
                </c:pt>
                <c:pt idx="14898">
                  <c:v>471.35039999999969</c:v>
                </c:pt>
                <c:pt idx="14899">
                  <c:v>471.38369999999969</c:v>
                </c:pt>
                <c:pt idx="14900">
                  <c:v>471.41699999999821</c:v>
                </c:pt>
                <c:pt idx="14901">
                  <c:v>471.45030000000003</c:v>
                </c:pt>
                <c:pt idx="14902">
                  <c:v>471.4796</c:v>
                </c:pt>
                <c:pt idx="14903">
                  <c:v>471.50869999999969</c:v>
                </c:pt>
                <c:pt idx="14904">
                  <c:v>471.54199999999969</c:v>
                </c:pt>
                <c:pt idx="14905">
                  <c:v>471.57530000000003</c:v>
                </c:pt>
                <c:pt idx="14906">
                  <c:v>471.60460000000154</c:v>
                </c:pt>
                <c:pt idx="14907">
                  <c:v>471.63369999999969</c:v>
                </c:pt>
                <c:pt idx="14908">
                  <c:v>471.66699999999969</c:v>
                </c:pt>
                <c:pt idx="14909">
                  <c:v>471.70030000000003</c:v>
                </c:pt>
                <c:pt idx="14910">
                  <c:v>471.73369999999869</c:v>
                </c:pt>
                <c:pt idx="14911">
                  <c:v>471.76280000000008</c:v>
                </c:pt>
                <c:pt idx="14912">
                  <c:v>471.79199999999821</c:v>
                </c:pt>
                <c:pt idx="14913">
                  <c:v>471.82530000000003</c:v>
                </c:pt>
                <c:pt idx="14914">
                  <c:v>471.8587</c:v>
                </c:pt>
                <c:pt idx="14915">
                  <c:v>471.892</c:v>
                </c:pt>
                <c:pt idx="14916">
                  <c:v>471.92119999999773</c:v>
                </c:pt>
                <c:pt idx="14917">
                  <c:v>471.95030000000003</c:v>
                </c:pt>
                <c:pt idx="14918">
                  <c:v>471.98369999999869</c:v>
                </c:pt>
                <c:pt idx="14919">
                  <c:v>472.017</c:v>
                </c:pt>
                <c:pt idx="14920">
                  <c:v>472.05040000000002</c:v>
                </c:pt>
                <c:pt idx="14921">
                  <c:v>472.0795</c:v>
                </c:pt>
                <c:pt idx="14922">
                  <c:v>472.1087</c:v>
                </c:pt>
                <c:pt idx="14923">
                  <c:v>472.14200000000125</c:v>
                </c:pt>
                <c:pt idx="14924">
                  <c:v>472.17540000000002</c:v>
                </c:pt>
                <c:pt idx="14925">
                  <c:v>472.2045</c:v>
                </c:pt>
                <c:pt idx="14926">
                  <c:v>472.23369999999869</c:v>
                </c:pt>
                <c:pt idx="14927">
                  <c:v>472.267</c:v>
                </c:pt>
                <c:pt idx="14928">
                  <c:v>472.30040000000002</c:v>
                </c:pt>
                <c:pt idx="14929">
                  <c:v>472.33369999999923</c:v>
                </c:pt>
                <c:pt idx="14930">
                  <c:v>472.36279999999999</c:v>
                </c:pt>
                <c:pt idx="14931">
                  <c:v>472.392</c:v>
                </c:pt>
                <c:pt idx="14932">
                  <c:v>472.42539999999826</c:v>
                </c:pt>
                <c:pt idx="14933">
                  <c:v>472.45869999999923</c:v>
                </c:pt>
                <c:pt idx="14934">
                  <c:v>472.49199999999809</c:v>
                </c:pt>
                <c:pt idx="14935">
                  <c:v>472.52119999999815</c:v>
                </c:pt>
                <c:pt idx="14936">
                  <c:v>472.55040000000002</c:v>
                </c:pt>
                <c:pt idx="14937">
                  <c:v>472.58369999999923</c:v>
                </c:pt>
                <c:pt idx="14938">
                  <c:v>472.61700000000002</c:v>
                </c:pt>
                <c:pt idx="14939">
                  <c:v>472.65039999999999</c:v>
                </c:pt>
                <c:pt idx="14940">
                  <c:v>472.67950000000002</c:v>
                </c:pt>
                <c:pt idx="14941">
                  <c:v>472.70869999999923</c:v>
                </c:pt>
                <c:pt idx="14942">
                  <c:v>472.74200000000002</c:v>
                </c:pt>
                <c:pt idx="14943">
                  <c:v>472.77539999999863</c:v>
                </c:pt>
                <c:pt idx="14944">
                  <c:v>472.80450000000002</c:v>
                </c:pt>
                <c:pt idx="14945">
                  <c:v>472.83369999999923</c:v>
                </c:pt>
                <c:pt idx="14946">
                  <c:v>472.86700000000002</c:v>
                </c:pt>
                <c:pt idx="14947">
                  <c:v>472.90039999999863</c:v>
                </c:pt>
                <c:pt idx="14948">
                  <c:v>472.93369999999851</c:v>
                </c:pt>
                <c:pt idx="14949">
                  <c:v>472.96280000000002</c:v>
                </c:pt>
                <c:pt idx="14950">
                  <c:v>472.99199999999809</c:v>
                </c:pt>
                <c:pt idx="14951">
                  <c:v>473.02539999999863</c:v>
                </c:pt>
                <c:pt idx="14952">
                  <c:v>473.05869999999999</c:v>
                </c:pt>
                <c:pt idx="14953">
                  <c:v>473.09199999999845</c:v>
                </c:pt>
                <c:pt idx="14954">
                  <c:v>473.12119999999851</c:v>
                </c:pt>
                <c:pt idx="14955">
                  <c:v>473.15039999999999</c:v>
                </c:pt>
                <c:pt idx="14956">
                  <c:v>473.18369999999999</c:v>
                </c:pt>
                <c:pt idx="14957">
                  <c:v>473.21699999999845</c:v>
                </c:pt>
                <c:pt idx="14958">
                  <c:v>473.25040000000001</c:v>
                </c:pt>
                <c:pt idx="14959">
                  <c:v>473.27949999999993</c:v>
                </c:pt>
                <c:pt idx="14960">
                  <c:v>473.30869999999999</c:v>
                </c:pt>
                <c:pt idx="14961">
                  <c:v>473.34199999999993</c:v>
                </c:pt>
                <c:pt idx="14962">
                  <c:v>473.37540000000001</c:v>
                </c:pt>
                <c:pt idx="14963">
                  <c:v>473.40449999999993</c:v>
                </c:pt>
                <c:pt idx="14964">
                  <c:v>473.43369999999851</c:v>
                </c:pt>
                <c:pt idx="14965">
                  <c:v>473.46699999999845</c:v>
                </c:pt>
                <c:pt idx="14966">
                  <c:v>473.50040000000001</c:v>
                </c:pt>
                <c:pt idx="14967">
                  <c:v>473.53359999999827</c:v>
                </c:pt>
                <c:pt idx="14968">
                  <c:v>473.56279999999964</c:v>
                </c:pt>
                <c:pt idx="14969">
                  <c:v>473.59199999999845</c:v>
                </c:pt>
                <c:pt idx="14970">
                  <c:v>473.62540000000001</c:v>
                </c:pt>
                <c:pt idx="14971">
                  <c:v>473.65859999999969</c:v>
                </c:pt>
                <c:pt idx="14972">
                  <c:v>473.69200000000001</c:v>
                </c:pt>
                <c:pt idx="14973">
                  <c:v>473.72119999999808</c:v>
                </c:pt>
                <c:pt idx="14974">
                  <c:v>473.75040000000001</c:v>
                </c:pt>
                <c:pt idx="14975">
                  <c:v>473.78359999999827</c:v>
                </c:pt>
                <c:pt idx="14976">
                  <c:v>473.81700000000001</c:v>
                </c:pt>
                <c:pt idx="14977">
                  <c:v>473.85039999999969</c:v>
                </c:pt>
                <c:pt idx="14978">
                  <c:v>473.87950000000001</c:v>
                </c:pt>
                <c:pt idx="14979">
                  <c:v>473.90859999999827</c:v>
                </c:pt>
                <c:pt idx="14980">
                  <c:v>473.94200000000001</c:v>
                </c:pt>
                <c:pt idx="14981">
                  <c:v>473.97539999999833</c:v>
                </c:pt>
                <c:pt idx="14982">
                  <c:v>474.00450000000001</c:v>
                </c:pt>
                <c:pt idx="14983">
                  <c:v>474.03359999999827</c:v>
                </c:pt>
                <c:pt idx="14984">
                  <c:v>474.06700000000001</c:v>
                </c:pt>
                <c:pt idx="14985">
                  <c:v>474.10039999999969</c:v>
                </c:pt>
                <c:pt idx="14986">
                  <c:v>474.13369999999969</c:v>
                </c:pt>
                <c:pt idx="14987">
                  <c:v>474.16280000000154</c:v>
                </c:pt>
                <c:pt idx="14988">
                  <c:v>474.19200000000001</c:v>
                </c:pt>
                <c:pt idx="14989">
                  <c:v>474.22539999999833</c:v>
                </c:pt>
                <c:pt idx="14990">
                  <c:v>474.25869999999969</c:v>
                </c:pt>
                <c:pt idx="14991">
                  <c:v>474.29199999999821</c:v>
                </c:pt>
                <c:pt idx="14992">
                  <c:v>474.32119999999821</c:v>
                </c:pt>
                <c:pt idx="14993">
                  <c:v>474.35039999999969</c:v>
                </c:pt>
                <c:pt idx="14994">
                  <c:v>474.38369999999969</c:v>
                </c:pt>
                <c:pt idx="14995">
                  <c:v>474.41699999999821</c:v>
                </c:pt>
                <c:pt idx="14996">
                  <c:v>474.45030000000003</c:v>
                </c:pt>
                <c:pt idx="14997">
                  <c:v>474.4796</c:v>
                </c:pt>
                <c:pt idx="14998">
                  <c:v>474.50869999999969</c:v>
                </c:pt>
                <c:pt idx="14999">
                  <c:v>474.54199999999969</c:v>
                </c:pt>
                <c:pt idx="15000">
                  <c:v>474.57530000000003</c:v>
                </c:pt>
                <c:pt idx="15001">
                  <c:v>474.60460000000154</c:v>
                </c:pt>
                <c:pt idx="15002">
                  <c:v>474.63369999999969</c:v>
                </c:pt>
                <c:pt idx="15003">
                  <c:v>474.66699999999969</c:v>
                </c:pt>
                <c:pt idx="15004">
                  <c:v>474.70030000000003</c:v>
                </c:pt>
                <c:pt idx="15005">
                  <c:v>474.73369999999869</c:v>
                </c:pt>
                <c:pt idx="15006">
                  <c:v>474.76280000000008</c:v>
                </c:pt>
                <c:pt idx="15007">
                  <c:v>474.79199999999821</c:v>
                </c:pt>
                <c:pt idx="15008">
                  <c:v>474.82530000000003</c:v>
                </c:pt>
                <c:pt idx="15009">
                  <c:v>474.8587</c:v>
                </c:pt>
                <c:pt idx="15010">
                  <c:v>474.892</c:v>
                </c:pt>
                <c:pt idx="15011">
                  <c:v>474.92119999999773</c:v>
                </c:pt>
                <c:pt idx="15012">
                  <c:v>474.95030000000003</c:v>
                </c:pt>
                <c:pt idx="15013">
                  <c:v>474.98369999999869</c:v>
                </c:pt>
                <c:pt idx="15014">
                  <c:v>475.017</c:v>
                </c:pt>
                <c:pt idx="15015">
                  <c:v>475.05040000000002</c:v>
                </c:pt>
                <c:pt idx="15016">
                  <c:v>475.0795</c:v>
                </c:pt>
                <c:pt idx="15017">
                  <c:v>475.1087</c:v>
                </c:pt>
                <c:pt idx="15018">
                  <c:v>475.14200000000125</c:v>
                </c:pt>
                <c:pt idx="15019">
                  <c:v>475.17540000000002</c:v>
                </c:pt>
                <c:pt idx="15020">
                  <c:v>475.2045</c:v>
                </c:pt>
                <c:pt idx="15021">
                  <c:v>475.23369999999869</c:v>
                </c:pt>
                <c:pt idx="15022">
                  <c:v>475.267</c:v>
                </c:pt>
                <c:pt idx="15023">
                  <c:v>475.30040000000002</c:v>
                </c:pt>
                <c:pt idx="15024">
                  <c:v>475.33369999999923</c:v>
                </c:pt>
                <c:pt idx="15025">
                  <c:v>475.36279999999999</c:v>
                </c:pt>
                <c:pt idx="15026">
                  <c:v>475.392</c:v>
                </c:pt>
                <c:pt idx="15027">
                  <c:v>475.42539999999826</c:v>
                </c:pt>
                <c:pt idx="15028">
                  <c:v>475.45869999999923</c:v>
                </c:pt>
                <c:pt idx="15029">
                  <c:v>475.49199999999809</c:v>
                </c:pt>
                <c:pt idx="15030">
                  <c:v>475.52119999999815</c:v>
                </c:pt>
                <c:pt idx="15031">
                  <c:v>475.55040000000002</c:v>
                </c:pt>
                <c:pt idx="15032">
                  <c:v>475.58369999999923</c:v>
                </c:pt>
                <c:pt idx="15033">
                  <c:v>475.61700000000002</c:v>
                </c:pt>
                <c:pt idx="15034">
                  <c:v>475.65039999999999</c:v>
                </c:pt>
                <c:pt idx="15035">
                  <c:v>475.67950000000002</c:v>
                </c:pt>
                <c:pt idx="15036">
                  <c:v>475.70869999999923</c:v>
                </c:pt>
                <c:pt idx="15037">
                  <c:v>475.74200000000002</c:v>
                </c:pt>
                <c:pt idx="15038">
                  <c:v>475.77539999999863</c:v>
                </c:pt>
                <c:pt idx="15039">
                  <c:v>475.80450000000002</c:v>
                </c:pt>
                <c:pt idx="15040">
                  <c:v>475.83369999999923</c:v>
                </c:pt>
                <c:pt idx="15041">
                  <c:v>475.86700000000002</c:v>
                </c:pt>
                <c:pt idx="15042">
                  <c:v>475.90039999999863</c:v>
                </c:pt>
                <c:pt idx="15043">
                  <c:v>475.93369999999851</c:v>
                </c:pt>
                <c:pt idx="15044">
                  <c:v>475.96280000000002</c:v>
                </c:pt>
                <c:pt idx="15045">
                  <c:v>475.99199999999809</c:v>
                </c:pt>
                <c:pt idx="15046">
                  <c:v>476.02539999999863</c:v>
                </c:pt>
                <c:pt idx="15047">
                  <c:v>476.05869999999999</c:v>
                </c:pt>
                <c:pt idx="15048">
                  <c:v>476.09199999999845</c:v>
                </c:pt>
                <c:pt idx="15049">
                  <c:v>476.12119999999851</c:v>
                </c:pt>
                <c:pt idx="15050">
                  <c:v>476.15039999999999</c:v>
                </c:pt>
                <c:pt idx="15051">
                  <c:v>476.18369999999999</c:v>
                </c:pt>
                <c:pt idx="15052">
                  <c:v>476.21699999999845</c:v>
                </c:pt>
                <c:pt idx="15053">
                  <c:v>476.25040000000001</c:v>
                </c:pt>
                <c:pt idx="15054">
                  <c:v>476.27949999999993</c:v>
                </c:pt>
                <c:pt idx="15055">
                  <c:v>476.30869999999999</c:v>
                </c:pt>
                <c:pt idx="15056">
                  <c:v>476.34199999999993</c:v>
                </c:pt>
                <c:pt idx="15057">
                  <c:v>476.37540000000001</c:v>
                </c:pt>
                <c:pt idx="15058">
                  <c:v>476.40449999999993</c:v>
                </c:pt>
                <c:pt idx="15059">
                  <c:v>476.43369999999851</c:v>
                </c:pt>
                <c:pt idx="15060">
                  <c:v>476.46699999999845</c:v>
                </c:pt>
                <c:pt idx="15061">
                  <c:v>476.50040000000001</c:v>
                </c:pt>
                <c:pt idx="15062">
                  <c:v>476.53359999999827</c:v>
                </c:pt>
                <c:pt idx="15063">
                  <c:v>476.56279999999964</c:v>
                </c:pt>
                <c:pt idx="15064">
                  <c:v>476.59199999999845</c:v>
                </c:pt>
                <c:pt idx="15065">
                  <c:v>476.62540000000001</c:v>
                </c:pt>
                <c:pt idx="15066">
                  <c:v>476.65859999999969</c:v>
                </c:pt>
                <c:pt idx="15067">
                  <c:v>476.69200000000001</c:v>
                </c:pt>
                <c:pt idx="15068">
                  <c:v>476.72119999999808</c:v>
                </c:pt>
                <c:pt idx="15069">
                  <c:v>476.75040000000001</c:v>
                </c:pt>
                <c:pt idx="15070">
                  <c:v>476.78359999999827</c:v>
                </c:pt>
                <c:pt idx="15071">
                  <c:v>476.81700000000001</c:v>
                </c:pt>
                <c:pt idx="15072">
                  <c:v>476.85039999999969</c:v>
                </c:pt>
                <c:pt idx="15073">
                  <c:v>476.87950000000001</c:v>
                </c:pt>
                <c:pt idx="15074">
                  <c:v>476.90859999999827</c:v>
                </c:pt>
                <c:pt idx="15075">
                  <c:v>476.94200000000001</c:v>
                </c:pt>
                <c:pt idx="15076">
                  <c:v>476.97539999999833</c:v>
                </c:pt>
                <c:pt idx="15077">
                  <c:v>477.00450000000001</c:v>
                </c:pt>
                <c:pt idx="15078">
                  <c:v>477.03359999999827</c:v>
                </c:pt>
                <c:pt idx="15079">
                  <c:v>477.06700000000001</c:v>
                </c:pt>
                <c:pt idx="15080">
                  <c:v>477.10039999999969</c:v>
                </c:pt>
                <c:pt idx="15081">
                  <c:v>477.13369999999969</c:v>
                </c:pt>
                <c:pt idx="15082">
                  <c:v>477.16280000000154</c:v>
                </c:pt>
                <c:pt idx="15083">
                  <c:v>477.19200000000001</c:v>
                </c:pt>
                <c:pt idx="15084">
                  <c:v>477.22539999999833</c:v>
                </c:pt>
                <c:pt idx="15085">
                  <c:v>477.25869999999969</c:v>
                </c:pt>
                <c:pt idx="15086">
                  <c:v>477.29199999999821</c:v>
                </c:pt>
                <c:pt idx="15087">
                  <c:v>477.32119999999821</c:v>
                </c:pt>
                <c:pt idx="15088">
                  <c:v>477.35039999999969</c:v>
                </c:pt>
                <c:pt idx="15089">
                  <c:v>477.38369999999969</c:v>
                </c:pt>
                <c:pt idx="15090">
                  <c:v>477.41699999999821</c:v>
                </c:pt>
                <c:pt idx="15091">
                  <c:v>477.45030000000003</c:v>
                </c:pt>
                <c:pt idx="15092">
                  <c:v>477.4796</c:v>
                </c:pt>
                <c:pt idx="15093">
                  <c:v>477.50869999999969</c:v>
                </c:pt>
                <c:pt idx="15094">
                  <c:v>477.54199999999969</c:v>
                </c:pt>
                <c:pt idx="15095">
                  <c:v>477.57530000000003</c:v>
                </c:pt>
                <c:pt idx="15096">
                  <c:v>477.60460000000154</c:v>
                </c:pt>
                <c:pt idx="15097">
                  <c:v>477.63369999999969</c:v>
                </c:pt>
                <c:pt idx="15098">
                  <c:v>477.66699999999969</c:v>
                </c:pt>
                <c:pt idx="15099">
                  <c:v>477.70030000000003</c:v>
                </c:pt>
                <c:pt idx="15100">
                  <c:v>477.73369999999869</c:v>
                </c:pt>
                <c:pt idx="15101">
                  <c:v>477.76280000000008</c:v>
                </c:pt>
                <c:pt idx="15102">
                  <c:v>477.79199999999821</c:v>
                </c:pt>
                <c:pt idx="15103">
                  <c:v>477.82530000000003</c:v>
                </c:pt>
                <c:pt idx="15104">
                  <c:v>477.8587</c:v>
                </c:pt>
                <c:pt idx="15105">
                  <c:v>477.892</c:v>
                </c:pt>
                <c:pt idx="15106">
                  <c:v>477.92119999999773</c:v>
                </c:pt>
                <c:pt idx="15107">
                  <c:v>477.95030000000003</c:v>
                </c:pt>
                <c:pt idx="15108">
                  <c:v>477.98369999999869</c:v>
                </c:pt>
                <c:pt idx="15109">
                  <c:v>478.017</c:v>
                </c:pt>
                <c:pt idx="15110">
                  <c:v>478.05040000000002</c:v>
                </c:pt>
                <c:pt idx="15111">
                  <c:v>478.0795</c:v>
                </c:pt>
                <c:pt idx="15112">
                  <c:v>478.1087</c:v>
                </c:pt>
                <c:pt idx="15113">
                  <c:v>478.14200000000125</c:v>
                </c:pt>
                <c:pt idx="15114">
                  <c:v>478.17540000000002</c:v>
                </c:pt>
                <c:pt idx="15115">
                  <c:v>478.2045</c:v>
                </c:pt>
                <c:pt idx="15116">
                  <c:v>478.23369999999869</c:v>
                </c:pt>
                <c:pt idx="15117">
                  <c:v>478.267</c:v>
                </c:pt>
                <c:pt idx="15118">
                  <c:v>478.30040000000002</c:v>
                </c:pt>
                <c:pt idx="15119">
                  <c:v>478.33369999999923</c:v>
                </c:pt>
                <c:pt idx="15120">
                  <c:v>478.36279999999999</c:v>
                </c:pt>
                <c:pt idx="15121">
                  <c:v>478.392</c:v>
                </c:pt>
                <c:pt idx="15122">
                  <c:v>478.42539999999826</c:v>
                </c:pt>
                <c:pt idx="15123">
                  <c:v>478.45869999999923</c:v>
                </c:pt>
                <c:pt idx="15124">
                  <c:v>478.49199999999809</c:v>
                </c:pt>
                <c:pt idx="15125">
                  <c:v>478.52119999999815</c:v>
                </c:pt>
                <c:pt idx="15126">
                  <c:v>478.55040000000002</c:v>
                </c:pt>
                <c:pt idx="15127">
                  <c:v>478.58369999999923</c:v>
                </c:pt>
                <c:pt idx="15128">
                  <c:v>478.61700000000002</c:v>
                </c:pt>
                <c:pt idx="15129">
                  <c:v>478.65039999999999</c:v>
                </c:pt>
                <c:pt idx="15130">
                  <c:v>478.67950000000002</c:v>
                </c:pt>
                <c:pt idx="15131">
                  <c:v>478.70869999999923</c:v>
                </c:pt>
                <c:pt idx="15132">
                  <c:v>478.74200000000002</c:v>
                </c:pt>
                <c:pt idx="15133">
                  <c:v>478.77539999999863</c:v>
                </c:pt>
                <c:pt idx="15134">
                  <c:v>478.80450000000002</c:v>
                </c:pt>
                <c:pt idx="15135">
                  <c:v>478.83369999999923</c:v>
                </c:pt>
                <c:pt idx="15136">
                  <c:v>478.86700000000002</c:v>
                </c:pt>
                <c:pt idx="15137">
                  <c:v>478.90039999999863</c:v>
                </c:pt>
                <c:pt idx="15138">
                  <c:v>478.93369999999851</c:v>
                </c:pt>
                <c:pt idx="15139">
                  <c:v>478.96280000000002</c:v>
                </c:pt>
                <c:pt idx="15140">
                  <c:v>478.99199999999809</c:v>
                </c:pt>
                <c:pt idx="15141">
                  <c:v>479.02539999999863</c:v>
                </c:pt>
                <c:pt idx="15142">
                  <c:v>479.05869999999999</c:v>
                </c:pt>
                <c:pt idx="15143">
                  <c:v>479.09199999999845</c:v>
                </c:pt>
                <c:pt idx="15144">
                  <c:v>479.12119999999851</c:v>
                </c:pt>
                <c:pt idx="15145">
                  <c:v>479.15039999999999</c:v>
                </c:pt>
                <c:pt idx="15146">
                  <c:v>479.18369999999999</c:v>
                </c:pt>
                <c:pt idx="15147">
                  <c:v>479.21699999999845</c:v>
                </c:pt>
                <c:pt idx="15148">
                  <c:v>479.25040000000001</c:v>
                </c:pt>
                <c:pt idx="15149">
                  <c:v>479.27949999999993</c:v>
                </c:pt>
                <c:pt idx="15150">
                  <c:v>479.30869999999999</c:v>
                </c:pt>
                <c:pt idx="15151">
                  <c:v>479.34199999999993</c:v>
                </c:pt>
                <c:pt idx="15152">
                  <c:v>479.37540000000001</c:v>
                </c:pt>
                <c:pt idx="15153">
                  <c:v>479.40449999999993</c:v>
                </c:pt>
                <c:pt idx="15154">
                  <c:v>479.43369999999851</c:v>
                </c:pt>
                <c:pt idx="15155">
                  <c:v>479.46699999999845</c:v>
                </c:pt>
                <c:pt idx="15156">
                  <c:v>479.50040000000001</c:v>
                </c:pt>
                <c:pt idx="15157">
                  <c:v>479.53359999999827</c:v>
                </c:pt>
                <c:pt idx="15158">
                  <c:v>479.56279999999964</c:v>
                </c:pt>
                <c:pt idx="15159">
                  <c:v>479.59199999999845</c:v>
                </c:pt>
                <c:pt idx="15160">
                  <c:v>479.62540000000001</c:v>
                </c:pt>
                <c:pt idx="15161">
                  <c:v>479.65859999999969</c:v>
                </c:pt>
                <c:pt idx="15162">
                  <c:v>479.69200000000001</c:v>
                </c:pt>
                <c:pt idx="15163">
                  <c:v>479.72119999999808</c:v>
                </c:pt>
                <c:pt idx="15164">
                  <c:v>479.75040000000001</c:v>
                </c:pt>
                <c:pt idx="15165">
                  <c:v>479.78359999999827</c:v>
                </c:pt>
                <c:pt idx="15166">
                  <c:v>479.81700000000001</c:v>
                </c:pt>
                <c:pt idx="15167">
                  <c:v>479.85039999999969</c:v>
                </c:pt>
                <c:pt idx="15168">
                  <c:v>479.87950000000001</c:v>
                </c:pt>
                <c:pt idx="15169">
                  <c:v>479.90859999999827</c:v>
                </c:pt>
                <c:pt idx="15170">
                  <c:v>479.94200000000001</c:v>
                </c:pt>
                <c:pt idx="15171">
                  <c:v>479.97539999999833</c:v>
                </c:pt>
                <c:pt idx="15172">
                  <c:v>480.00450000000001</c:v>
                </c:pt>
                <c:pt idx="15173">
                  <c:v>480.03359999999827</c:v>
                </c:pt>
                <c:pt idx="15174">
                  <c:v>480.06700000000001</c:v>
                </c:pt>
                <c:pt idx="15175">
                  <c:v>480.10039999999969</c:v>
                </c:pt>
                <c:pt idx="15176">
                  <c:v>480.13369999999969</c:v>
                </c:pt>
                <c:pt idx="15177">
                  <c:v>480.16280000000154</c:v>
                </c:pt>
                <c:pt idx="15178">
                  <c:v>480.19200000000001</c:v>
                </c:pt>
                <c:pt idx="15179">
                  <c:v>480.22539999999833</c:v>
                </c:pt>
                <c:pt idx="15180">
                  <c:v>480.25869999999969</c:v>
                </c:pt>
                <c:pt idx="15181">
                  <c:v>480.29199999999821</c:v>
                </c:pt>
                <c:pt idx="15182">
                  <c:v>480.32119999999821</c:v>
                </c:pt>
                <c:pt idx="15183">
                  <c:v>480.35039999999969</c:v>
                </c:pt>
                <c:pt idx="15184">
                  <c:v>480.38369999999969</c:v>
                </c:pt>
                <c:pt idx="15185">
                  <c:v>480.41699999999821</c:v>
                </c:pt>
                <c:pt idx="15186">
                  <c:v>480.45030000000003</c:v>
                </c:pt>
                <c:pt idx="15187">
                  <c:v>480.4796</c:v>
                </c:pt>
                <c:pt idx="15188">
                  <c:v>480.50869999999969</c:v>
                </c:pt>
                <c:pt idx="15189">
                  <c:v>480.54199999999969</c:v>
                </c:pt>
                <c:pt idx="15190">
                  <c:v>480.57530000000003</c:v>
                </c:pt>
                <c:pt idx="15191">
                  <c:v>480.60460000000154</c:v>
                </c:pt>
                <c:pt idx="15192">
                  <c:v>480.63369999999969</c:v>
                </c:pt>
                <c:pt idx="15193">
                  <c:v>480.66699999999969</c:v>
                </c:pt>
                <c:pt idx="15194">
                  <c:v>480.70030000000003</c:v>
                </c:pt>
                <c:pt idx="15195">
                  <c:v>480.73369999999869</c:v>
                </c:pt>
                <c:pt idx="15196">
                  <c:v>480.76280000000008</c:v>
                </c:pt>
                <c:pt idx="15197">
                  <c:v>480.79199999999821</c:v>
                </c:pt>
                <c:pt idx="15198">
                  <c:v>480.82530000000003</c:v>
                </c:pt>
                <c:pt idx="15199">
                  <c:v>480.8587</c:v>
                </c:pt>
                <c:pt idx="15200">
                  <c:v>480.892</c:v>
                </c:pt>
                <c:pt idx="15201">
                  <c:v>480.92119999999773</c:v>
                </c:pt>
                <c:pt idx="15202">
                  <c:v>480.95030000000003</c:v>
                </c:pt>
                <c:pt idx="15203">
                  <c:v>480.98369999999869</c:v>
                </c:pt>
                <c:pt idx="15204">
                  <c:v>481.017</c:v>
                </c:pt>
                <c:pt idx="15205">
                  <c:v>481.05040000000002</c:v>
                </c:pt>
                <c:pt idx="15206">
                  <c:v>481.0795</c:v>
                </c:pt>
                <c:pt idx="15207">
                  <c:v>481.1087</c:v>
                </c:pt>
                <c:pt idx="15208">
                  <c:v>481.14200000000125</c:v>
                </c:pt>
                <c:pt idx="15209">
                  <c:v>481.17540000000002</c:v>
                </c:pt>
                <c:pt idx="15210">
                  <c:v>481.2045</c:v>
                </c:pt>
                <c:pt idx="15211">
                  <c:v>481.23369999999869</c:v>
                </c:pt>
                <c:pt idx="15212">
                  <c:v>481.267</c:v>
                </c:pt>
                <c:pt idx="15213">
                  <c:v>481.30040000000002</c:v>
                </c:pt>
                <c:pt idx="15214">
                  <c:v>481.33369999999923</c:v>
                </c:pt>
                <c:pt idx="15215">
                  <c:v>481.36279999999999</c:v>
                </c:pt>
                <c:pt idx="15216">
                  <c:v>481.392</c:v>
                </c:pt>
                <c:pt idx="15217">
                  <c:v>481.42539999999826</c:v>
                </c:pt>
                <c:pt idx="15218">
                  <c:v>481.45869999999923</c:v>
                </c:pt>
                <c:pt idx="15219">
                  <c:v>481.49199999999809</c:v>
                </c:pt>
                <c:pt idx="15220">
                  <c:v>481.52119999999815</c:v>
                </c:pt>
                <c:pt idx="15221">
                  <c:v>481.55040000000002</c:v>
                </c:pt>
                <c:pt idx="15222">
                  <c:v>481.58369999999923</c:v>
                </c:pt>
                <c:pt idx="15223">
                  <c:v>481.61700000000002</c:v>
                </c:pt>
                <c:pt idx="15224">
                  <c:v>481.65039999999999</c:v>
                </c:pt>
                <c:pt idx="15225">
                  <c:v>481.67950000000002</c:v>
                </c:pt>
                <c:pt idx="15226">
                  <c:v>481.70869999999923</c:v>
                </c:pt>
                <c:pt idx="15227">
                  <c:v>481.74200000000002</c:v>
                </c:pt>
                <c:pt idx="15228">
                  <c:v>481.77539999999863</c:v>
                </c:pt>
                <c:pt idx="15229">
                  <c:v>481.80450000000002</c:v>
                </c:pt>
                <c:pt idx="15230">
                  <c:v>481.83369999999923</c:v>
                </c:pt>
                <c:pt idx="15231">
                  <c:v>481.86700000000002</c:v>
                </c:pt>
                <c:pt idx="15232">
                  <c:v>481.90039999999863</c:v>
                </c:pt>
                <c:pt idx="15233">
                  <c:v>481.93369999999851</c:v>
                </c:pt>
                <c:pt idx="15234">
                  <c:v>481.96280000000002</c:v>
                </c:pt>
                <c:pt idx="15235">
                  <c:v>481.99199999999809</c:v>
                </c:pt>
                <c:pt idx="15236">
                  <c:v>482.02539999999863</c:v>
                </c:pt>
                <c:pt idx="15237">
                  <c:v>482.05869999999999</c:v>
                </c:pt>
                <c:pt idx="15238">
                  <c:v>482.09199999999845</c:v>
                </c:pt>
                <c:pt idx="15239">
                  <c:v>482.12119999999851</c:v>
                </c:pt>
                <c:pt idx="15240">
                  <c:v>482.15039999999999</c:v>
                </c:pt>
                <c:pt idx="15241">
                  <c:v>482.18369999999999</c:v>
                </c:pt>
                <c:pt idx="15242">
                  <c:v>482.21699999999845</c:v>
                </c:pt>
                <c:pt idx="15243">
                  <c:v>482.25040000000001</c:v>
                </c:pt>
                <c:pt idx="15244">
                  <c:v>482.27949999999993</c:v>
                </c:pt>
                <c:pt idx="15245">
                  <c:v>482.30869999999999</c:v>
                </c:pt>
                <c:pt idx="15246">
                  <c:v>482.34199999999993</c:v>
                </c:pt>
                <c:pt idx="15247">
                  <c:v>482.37540000000001</c:v>
                </c:pt>
                <c:pt idx="15248">
                  <c:v>482.40449999999993</c:v>
                </c:pt>
                <c:pt idx="15249">
                  <c:v>482.43369999999851</c:v>
                </c:pt>
                <c:pt idx="15250">
                  <c:v>482.46699999999845</c:v>
                </c:pt>
                <c:pt idx="15251">
                  <c:v>482.50040000000001</c:v>
                </c:pt>
                <c:pt idx="15252">
                  <c:v>482.53359999999827</c:v>
                </c:pt>
                <c:pt idx="15253">
                  <c:v>482.56279999999964</c:v>
                </c:pt>
                <c:pt idx="15254">
                  <c:v>482.59199999999845</c:v>
                </c:pt>
                <c:pt idx="15255">
                  <c:v>482.62540000000001</c:v>
                </c:pt>
                <c:pt idx="15256">
                  <c:v>482.65859999999969</c:v>
                </c:pt>
                <c:pt idx="15257">
                  <c:v>482.69200000000001</c:v>
                </c:pt>
                <c:pt idx="15258">
                  <c:v>482.72119999999808</c:v>
                </c:pt>
                <c:pt idx="15259">
                  <c:v>482.75040000000001</c:v>
                </c:pt>
                <c:pt idx="15260">
                  <c:v>482.78359999999827</c:v>
                </c:pt>
                <c:pt idx="15261">
                  <c:v>482.81700000000001</c:v>
                </c:pt>
                <c:pt idx="15262">
                  <c:v>482.85039999999969</c:v>
                </c:pt>
                <c:pt idx="15263">
                  <c:v>482.87950000000001</c:v>
                </c:pt>
                <c:pt idx="15264">
                  <c:v>482.90859999999827</c:v>
                </c:pt>
                <c:pt idx="15265">
                  <c:v>482.94200000000001</c:v>
                </c:pt>
                <c:pt idx="15266">
                  <c:v>482.97539999999833</c:v>
                </c:pt>
                <c:pt idx="15267">
                  <c:v>483.00450000000001</c:v>
                </c:pt>
                <c:pt idx="15268">
                  <c:v>483.03359999999827</c:v>
                </c:pt>
                <c:pt idx="15269">
                  <c:v>483.06700000000001</c:v>
                </c:pt>
                <c:pt idx="15270">
                  <c:v>483.10039999999969</c:v>
                </c:pt>
                <c:pt idx="15271">
                  <c:v>483.13369999999969</c:v>
                </c:pt>
                <c:pt idx="15272">
                  <c:v>483.16280000000154</c:v>
                </c:pt>
                <c:pt idx="15273">
                  <c:v>483.19200000000001</c:v>
                </c:pt>
                <c:pt idx="15274">
                  <c:v>483.22539999999833</c:v>
                </c:pt>
                <c:pt idx="15275">
                  <c:v>483.25869999999969</c:v>
                </c:pt>
                <c:pt idx="15276">
                  <c:v>483.29199999999821</c:v>
                </c:pt>
                <c:pt idx="15277">
                  <c:v>483.32119999999821</c:v>
                </c:pt>
                <c:pt idx="15278">
                  <c:v>483.35039999999969</c:v>
                </c:pt>
                <c:pt idx="15279">
                  <c:v>483.38369999999969</c:v>
                </c:pt>
                <c:pt idx="15280">
                  <c:v>483.41699999999821</c:v>
                </c:pt>
                <c:pt idx="15281">
                  <c:v>483.45030000000003</c:v>
                </c:pt>
                <c:pt idx="15282">
                  <c:v>483.4796</c:v>
                </c:pt>
                <c:pt idx="15283">
                  <c:v>483.50869999999969</c:v>
                </c:pt>
                <c:pt idx="15284">
                  <c:v>483.54199999999969</c:v>
                </c:pt>
                <c:pt idx="15285">
                  <c:v>483.57530000000003</c:v>
                </c:pt>
                <c:pt idx="15286">
                  <c:v>483.60460000000154</c:v>
                </c:pt>
                <c:pt idx="15287">
                  <c:v>483.63369999999969</c:v>
                </c:pt>
                <c:pt idx="15288">
                  <c:v>483.66699999999969</c:v>
                </c:pt>
                <c:pt idx="15289">
                  <c:v>483.70030000000003</c:v>
                </c:pt>
                <c:pt idx="15290">
                  <c:v>483.73369999999869</c:v>
                </c:pt>
                <c:pt idx="15291">
                  <c:v>483.76280000000008</c:v>
                </c:pt>
                <c:pt idx="15292">
                  <c:v>483.79199999999821</c:v>
                </c:pt>
                <c:pt idx="15293">
                  <c:v>483.82530000000003</c:v>
                </c:pt>
                <c:pt idx="15294">
                  <c:v>483.8587</c:v>
                </c:pt>
                <c:pt idx="15295">
                  <c:v>483.892</c:v>
                </c:pt>
                <c:pt idx="15296">
                  <c:v>483.92119999999773</c:v>
                </c:pt>
                <c:pt idx="15297">
                  <c:v>483.95030000000003</c:v>
                </c:pt>
                <c:pt idx="15298">
                  <c:v>483.98369999999869</c:v>
                </c:pt>
                <c:pt idx="15299">
                  <c:v>484.017</c:v>
                </c:pt>
                <c:pt idx="15300">
                  <c:v>484.05040000000002</c:v>
                </c:pt>
                <c:pt idx="15301">
                  <c:v>484.0795</c:v>
                </c:pt>
                <c:pt idx="15302">
                  <c:v>484.1087</c:v>
                </c:pt>
                <c:pt idx="15303">
                  <c:v>484.14200000000125</c:v>
                </c:pt>
                <c:pt idx="15304">
                  <c:v>484.17540000000002</c:v>
                </c:pt>
                <c:pt idx="15305">
                  <c:v>484.2045</c:v>
                </c:pt>
                <c:pt idx="15306">
                  <c:v>484.23369999999869</c:v>
                </c:pt>
                <c:pt idx="15307">
                  <c:v>484.267</c:v>
                </c:pt>
                <c:pt idx="15308">
                  <c:v>484.30040000000002</c:v>
                </c:pt>
                <c:pt idx="15309">
                  <c:v>484.33369999999923</c:v>
                </c:pt>
                <c:pt idx="15310">
                  <c:v>484.36279999999999</c:v>
                </c:pt>
                <c:pt idx="15311">
                  <c:v>484.392</c:v>
                </c:pt>
                <c:pt idx="15312">
                  <c:v>484.42539999999826</c:v>
                </c:pt>
                <c:pt idx="15313">
                  <c:v>484.45869999999923</c:v>
                </c:pt>
                <c:pt idx="15314">
                  <c:v>484.49199999999809</c:v>
                </c:pt>
                <c:pt idx="15315">
                  <c:v>484.52119999999815</c:v>
                </c:pt>
                <c:pt idx="15316">
                  <c:v>484.55040000000002</c:v>
                </c:pt>
                <c:pt idx="15317">
                  <c:v>484.58369999999923</c:v>
                </c:pt>
                <c:pt idx="15318">
                  <c:v>484.61700000000002</c:v>
                </c:pt>
                <c:pt idx="15319">
                  <c:v>484.65039999999999</c:v>
                </c:pt>
                <c:pt idx="15320">
                  <c:v>484.67950000000002</c:v>
                </c:pt>
                <c:pt idx="15321">
                  <c:v>484.70869999999923</c:v>
                </c:pt>
                <c:pt idx="15322">
                  <c:v>484.74200000000002</c:v>
                </c:pt>
                <c:pt idx="15323">
                  <c:v>484.77539999999863</c:v>
                </c:pt>
                <c:pt idx="15324">
                  <c:v>484.80450000000002</c:v>
                </c:pt>
                <c:pt idx="15325">
                  <c:v>484.83369999999923</c:v>
                </c:pt>
                <c:pt idx="15326">
                  <c:v>484.86700000000002</c:v>
                </c:pt>
                <c:pt idx="15327">
                  <c:v>484.90039999999863</c:v>
                </c:pt>
                <c:pt idx="15328">
                  <c:v>484.93369999999851</c:v>
                </c:pt>
                <c:pt idx="15329">
                  <c:v>484.96280000000002</c:v>
                </c:pt>
                <c:pt idx="15330">
                  <c:v>484.99199999999809</c:v>
                </c:pt>
                <c:pt idx="15331">
                  <c:v>485.02539999999863</c:v>
                </c:pt>
                <c:pt idx="15332">
                  <c:v>485.05869999999999</c:v>
                </c:pt>
                <c:pt idx="15333">
                  <c:v>485.09199999999845</c:v>
                </c:pt>
                <c:pt idx="15334">
                  <c:v>485.12119999999851</c:v>
                </c:pt>
                <c:pt idx="15335">
                  <c:v>485.15039999999999</c:v>
                </c:pt>
                <c:pt idx="15336">
                  <c:v>485.18369999999999</c:v>
                </c:pt>
                <c:pt idx="15337">
                  <c:v>485.21699999999845</c:v>
                </c:pt>
                <c:pt idx="15338">
                  <c:v>485.25040000000001</c:v>
                </c:pt>
                <c:pt idx="15339">
                  <c:v>485.27949999999993</c:v>
                </c:pt>
                <c:pt idx="15340">
                  <c:v>485.30869999999999</c:v>
                </c:pt>
                <c:pt idx="15341">
                  <c:v>485.34199999999993</c:v>
                </c:pt>
                <c:pt idx="15342">
                  <c:v>485.37540000000001</c:v>
                </c:pt>
                <c:pt idx="15343">
                  <c:v>485.40449999999993</c:v>
                </c:pt>
                <c:pt idx="15344">
                  <c:v>485.43369999999851</c:v>
                </c:pt>
                <c:pt idx="15345">
                  <c:v>485.46699999999845</c:v>
                </c:pt>
                <c:pt idx="15346">
                  <c:v>485.50040000000001</c:v>
                </c:pt>
                <c:pt idx="15347">
                  <c:v>485.53359999999827</c:v>
                </c:pt>
                <c:pt idx="15348">
                  <c:v>485.56279999999964</c:v>
                </c:pt>
                <c:pt idx="15349">
                  <c:v>485.59199999999845</c:v>
                </c:pt>
                <c:pt idx="15350">
                  <c:v>485.62540000000001</c:v>
                </c:pt>
                <c:pt idx="15351">
                  <c:v>485.65859999999969</c:v>
                </c:pt>
                <c:pt idx="15352">
                  <c:v>485.69200000000001</c:v>
                </c:pt>
                <c:pt idx="15353">
                  <c:v>485.72119999999808</c:v>
                </c:pt>
                <c:pt idx="15354">
                  <c:v>485.75040000000001</c:v>
                </c:pt>
                <c:pt idx="15355">
                  <c:v>485.78359999999827</c:v>
                </c:pt>
                <c:pt idx="15356">
                  <c:v>485.81700000000001</c:v>
                </c:pt>
                <c:pt idx="15357">
                  <c:v>485.85039999999969</c:v>
                </c:pt>
                <c:pt idx="15358">
                  <c:v>485.87950000000001</c:v>
                </c:pt>
                <c:pt idx="15359">
                  <c:v>485.90859999999827</c:v>
                </c:pt>
                <c:pt idx="15360">
                  <c:v>485.94200000000001</c:v>
                </c:pt>
                <c:pt idx="15361">
                  <c:v>485.97539999999833</c:v>
                </c:pt>
                <c:pt idx="15362">
                  <c:v>486.00450000000001</c:v>
                </c:pt>
                <c:pt idx="15363">
                  <c:v>486.03359999999827</c:v>
                </c:pt>
                <c:pt idx="15364">
                  <c:v>486.06700000000001</c:v>
                </c:pt>
                <c:pt idx="15365">
                  <c:v>486.10039999999969</c:v>
                </c:pt>
                <c:pt idx="15366">
                  <c:v>486.13369999999969</c:v>
                </c:pt>
                <c:pt idx="15367">
                  <c:v>486.16280000000154</c:v>
                </c:pt>
                <c:pt idx="15368">
                  <c:v>486.19200000000001</c:v>
                </c:pt>
                <c:pt idx="15369">
                  <c:v>486.22539999999833</c:v>
                </c:pt>
                <c:pt idx="15370">
                  <c:v>486.25869999999969</c:v>
                </c:pt>
                <c:pt idx="15371">
                  <c:v>486.29199999999821</c:v>
                </c:pt>
                <c:pt idx="15372">
                  <c:v>486.32119999999821</c:v>
                </c:pt>
                <c:pt idx="15373">
                  <c:v>486.35039999999969</c:v>
                </c:pt>
                <c:pt idx="15374">
                  <c:v>486.38369999999969</c:v>
                </c:pt>
                <c:pt idx="15375">
                  <c:v>486.41699999999821</c:v>
                </c:pt>
                <c:pt idx="15376">
                  <c:v>486.45030000000003</c:v>
                </c:pt>
                <c:pt idx="15377">
                  <c:v>486.4796</c:v>
                </c:pt>
                <c:pt idx="15378">
                  <c:v>486.50869999999969</c:v>
                </c:pt>
                <c:pt idx="15379">
                  <c:v>486.54199999999969</c:v>
                </c:pt>
                <c:pt idx="15380">
                  <c:v>486.57530000000003</c:v>
                </c:pt>
                <c:pt idx="15381">
                  <c:v>486.60460000000154</c:v>
                </c:pt>
                <c:pt idx="15382">
                  <c:v>486.63369999999969</c:v>
                </c:pt>
                <c:pt idx="15383">
                  <c:v>486.66699999999969</c:v>
                </c:pt>
                <c:pt idx="15384">
                  <c:v>486.70030000000003</c:v>
                </c:pt>
                <c:pt idx="15385">
                  <c:v>486.73369999999869</c:v>
                </c:pt>
                <c:pt idx="15386">
                  <c:v>486.76280000000008</c:v>
                </c:pt>
                <c:pt idx="15387">
                  <c:v>486.79199999999821</c:v>
                </c:pt>
                <c:pt idx="15388">
                  <c:v>486.82530000000003</c:v>
                </c:pt>
                <c:pt idx="15389">
                  <c:v>486.8587</c:v>
                </c:pt>
                <c:pt idx="15390">
                  <c:v>486.892</c:v>
                </c:pt>
                <c:pt idx="15391">
                  <c:v>486.92119999999773</c:v>
                </c:pt>
                <c:pt idx="15392">
                  <c:v>486.95030000000003</c:v>
                </c:pt>
                <c:pt idx="15393">
                  <c:v>486.98369999999869</c:v>
                </c:pt>
                <c:pt idx="15394">
                  <c:v>487.017</c:v>
                </c:pt>
                <c:pt idx="15395">
                  <c:v>487.05040000000002</c:v>
                </c:pt>
                <c:pt idx="15396">
                  <c:v>487.0795</c:v>
                </c:pt>
                <c:pt idx="15397">
                  <c:v>487.1087</c:v>
                </c:pt>
                <c:pt idx="15398">
                  <c:v>487.14200000000125</c:v>
                </c:pt>
                <c:pt idx="15399">
                  <c:v>487.17540000000002</c:v>
                </c:pt>
                <c:pt idx="15400">
                  <c:v>487.2045</c:v>
                </c:pt>
                <c:pt idx="15401">
                  <c:v>487.23369999999869</c:v>
                </c:pt>
                <c:pt idx="15402">
                  <c:v>487.267</c:v>
                </c:pt>
                <c:pt idx="15403">
                  <c:v>487.30040000000002</c:v>
                </c:pt>
                <c:pt idx="15404">
                  <c:v>487.33369999999923</c:v>
                </c:pt>
                <c:pt idx="15405">
                  <c:v>487.36279999999999</c:v>
                </c:pt>
                <c:pt idx="15406">
                  <c:v>487.392</c:v>
                </c:pt>
                <c:pt idx="15407">
                  <c:v>487.42539999999826</c:v>
                </c:pt>
                <c:pt idx="15408">
                  <c:v>487.45869999999923</c:v>
                </c:pt>
                <c:pt idx="15409">
                  <c:v>487.49199999999809</c:v>
                </c:pt>
                <c:pt idx="15410">
                  <c:v>487.52119999999815</c:v>
                </c:pt>
                <c:pt idx="15411">
                  <c:v>487.55040000000002</c:v>
                </c:pt>
                <c:pt idx="15412">
                  <c:v>487.58369999999923</c:v>
                </c:pt>
                <c:pt idx="15413">
                  <c:v>487.61700000000002</c:v>
                </c:pt>
                <c:pt idx="15414">
                  <c:v>487.65039999999999</c:v>
                </c:pt>
                <c:pt idx="15415">
                  <c:v>487.67950000000002</c:v>
                </c:pt>
                <c:pt idx="15416">
                  <c:v>487.70869999999923</c:v>
                </c:pt>
                <c:pt idx="15417">
                  <c:v>487.74200000000002</c:v>
                </c:pt>
                <c:pt idx="15418">
                  <c:v>487.77539999999863</c:v>
                </c:pt>
                <c:pt idx="15419">
                  <c:v>487.80450000000002</c:v>
                </c:pt>
                <c:pt idx="15420">
                  <c:v>487.83369999999923</c:v>
                </c:pt>
                <c:pt idx="15421">
                  <c:v>487.86700000000002</c:v>
                </c:pt>
                <c:pt idx="15422">
                  <c:v>487.90039999999863</c:v>
                </c:pt>
                <c:pt idx="15423">
                  <c:v>487.93369999999851</c:v>
                </c:pt>
                <c:pt idx="15424">
                  <c:v>487.96280000000002</c:v>
                </c:pt>
                <c:pt idx="15425">
                  <c:v>487.99199999999809</c:v>
                </c:pt>
                <c:pt idx="15426">
                  <c:v>488.02539999999863</c:v>
                </c:pt>
                <c:pt idx="15427">
                  <c:v>488.05869999999999</c:v>
                </c:pt>
                <c:pt idx="15428">
                  <c:v>488.09199999999845</c:v>
                </c:pt>
                <c:pt idx="15429">
                  <c:v>488.12119999999851</c:v>
                </c:pt>
                <c:pt idx="15430">
                  <c:v>488.15039999999999</c:v>
                </c:pt>
                <c:pt idx="15431">
                  <c:v>488.18369999999999</c:v>
                </c:pt>
                <c:pt idx="15432">
                  <c:v>488.21699999999845</c:v>
                </c:pt>
                <c:pt idx="15433">
                  <c:v>488.25040000000001</c:v>
                </c:pt>
                <c:pt idx="15434">
                  <c:v>488.27949999999993</c:v>
                </c:pt>
                <c:pt idx="15435">
                  <c:v>488.30869999999999</c:v>
                </c:pt>
                <c:pt idx="15436">
                  <c:v>488.34199999999993</c:v>
                </c:pt>
                <c:pt idx="15437">
                  <c:v>488.37540000000001</c:v>
                </c:pt>
                <c:pt idx="15438">
                  <c:v>488.40449999999993</c:v>
                </c:pt>
                <c:pt idx="15439">
                  <c:v>488.43369999999851</c:v>
                </c:pt>
                <c:pt idx="15440">
                  <c:v>488.46699999999845</c:v>
                </c:pt>
                <c:pt idx="15441">
                  <c:v>488.50040000000001</c:v>
                </c:pt>
                <c:pt idx="15442">
                  <c:v>488.53359999999827</c:v>
                </c:pt>
                <c:pt idx="15443">
                  <c:v>488.56279999999964</c:v>
                </c:pt>
                <c:pt idx="15444">
                  <c:v>488.59199999999845</c:v>
                </c:pt>
                <c:pt idx="15445">
                  <c:v>488.62540000000001</c:v>
                </c:pt>
                <c:pt idx="15446">
                  <c:v>488.65859999999969</c:v>
                </c:pt>
                <c:pt idx="15447">
                  <c:v>488.69200000000001</c:v>
                </c:pt>
                <c:pt idx="15448">
                  <c:v>488.72119999999808</c:v>
                </c:pt>
                <c:pt idx="15449">
                  <c:v>488.75040000000001</c:v>
                </c:pt>
                <c:pt idx="15450">
                  <c:v>488.78359999999827</c:v>
                </c:pt>
                <c:pt idx="15451">
                  <c:v>488.81700000000001</c:v>
                </c:pt>
                <c:pt idx="15452">
                  <c:v>488.85039999999969</c:v>
                </c:pt>
                <c:pt idx="15453">
                  <c:v>488.87950000000001</c:v>
                </c:pt>
                <c:pt idx="15454">
                  <c:v>488.90859999999827</c:v>
                </c:pt>
                <c:pt idx="15455">
                  <c:v>488.94200000000001</c:v>
                </c:pt>
                <c:pt idx="15456">
                  <c:v>488.97539999999833</c:v>
                </c:pt>
                <c:pt idx="15457">
                  <c:v>489.00450000000001</c:v>
                </c:pt>
                <c:pt idx="15458">
                  <c:v>489.03359999999827</c:v>
                </c:pt>
                <c:pt idx="15459">
                  <c:v>489.06700000000001</c:v>
                </c:pt>
                <c:pt idx="15460">
                  <c:v>489.10039999999969</c:v>
                </c:pt>
                <c:pt idx="15461">
                  <c:v>489.13369999999969</c:v>
                </c:pt>
                <c:pt idx="15462">
                  <c:v>489.16280000000154</c:v>
                </c:pt>
                <c:pt idx="15463">
                  <c:v>489.19200000000001</c:v>
                </c:pt>
                <c:pt idx="15464">
                  <c:v>489.22539999999833</c:v>
                </c:pt>
                <c:pt idx="15465">
                  <c:v>489.25869999999969</c:v>
                </c:pt>
                <c:pt idx="15466">
                  <c:v>489.29199999999821</c:v>
                </c:pt>
                <c:pt idx="15467">
                  <c:v>489.32119999999821</c:v>
                </c:pt>
                <c:pt idx="15468">
                  <c:v>489.35039999999969</c:v>
                </c:pt>
                <c:pt idx="15469">
                  <c:v>489.38369999999969</c:v>
                </c:pt>
                <c:pt idx="15470">
                  <c:v>489.41699999999821</c:v>
                </c:pt>
                <c:pt idx="15471">
                  <c:v>489.45030000000003</c:v>
                </c:pt>
                <c:pt idx="15472">
                  <c:v>489.4796</c:v>
                </c:pt>
                <c:pt idx="15473">
                  <c:v>489.50869999999969</c:v>
                </c:pt>
                <c:pt idx="15474">
                  <c:v>489.54199999999969</c:v>
                </c:pt>
                <c:pt idx="15475">
                  <c:v>489.57530000000003</c:v>
                </c:pt>
                <c:pt idx="15476">
                  <c:v>489.60460000000154</c:v>
                </c:pt>
                <c:pt idx="15477">
                  <c:v>489.63369999999969</c:v>
                </c:pt>
                <c:pt idx="15478">
                  <c:v>489.66699999999969</c:v>
                </c:pt>
                <c:pt idx="15479">
                  <c:v>489.70030000000003</c:v>
                </c:pt>
                <c:pt idx="15480">
                  <c:v>489.73369999999869</c:v>
                </c:pt>
                <c:pt idx="15481">
                  <c:v>489.76280000000008</c:v>
                </c:pt>
                <c:pt idx="15482">
                  <c:v>489.79199999999821</c:v>
                </c:pt>
                <c:pt idx="15483">
                  <c:v>489.82530000000003</c:v>
                </c:pt>
                <c:pt idx="15484">
                  <c:v>489.8587</c:v>
                </c:pt>
                <c:pt idx="15485">
                  <c:v>489.892</c:v>
                </c:pt>
                <c:pt idx="15486">
                  <c:v>489.92119999999773</c:v>
                </c:pt>
                <c:pt idx="15487">
                  <c:v>489.95030000000003</c:v>
                </c:pt>
                <c:pt idx="15488">
                  <c:v>489.98369999999869</c:v>
                </c:pt>
                <c:pt idx="15489">
                  <c:v>490.017</c:v>
                </c:pt>
                <c:pt idx="15490">
                  <c:v>490.05040000000002</c:v>
                </c:pt>
                <c:pt idx="15491">
                  <c:v>490.0795</c:v>
                </c:pt>
                <c:pt idx="15492">
                  <c:v>490.1087</c:v>
                </c:pt>
                <c:pt idx="15493">
                  <c:v>490.14200000000125</c:v>
                </c:pt>
                <c:pt idx="15494">
                  <c:v>490.17540000000002</c:v>
                </c:pt>
                <c:pt idx="15495">
                  <c:v>490.2045</c:v>
                </c:pt>
                <c:pt idx="15496">
                  <c:v>490.23369999999869</c:v>
                </c:pt>
                <c:pt idx="15497">
                  <c:v>490.267</c:v>
                </c:pt>
                <c:pt idx="15498">
                  <c:v>490.30040000000002</c:v>
                </c:pt>
                <c:pt idx="15499">
                  <c:v>490.33369999999923</c:v>
                </c:pt>
                <c:pt idx="15500">
                  <c:v>490.36279999999999</c:v>
                </c:pt>
                <c:pt idx="15501">
                  <c:v>490.392</c:v>
                </c:pt>
                <c:pt idx="15502">
                  <c:v>490.42539999999826</c:v>
                </c:pt>
                <c:pt idx="15503">
                  <c:v>490.45869999999923</c:v>
                </c:pt>
                <c:pt idx="15504">
                  <c:v>490.49199999999809</c:v>
                </c:pt>
                <c:pt idx="15505">
                  <c:v>490.52119999999815</c:v>
                </c:pt>
                <c:pt idx="15506">
                  <c:v>490.55040000000002</c:v>
                </c:pt>
                <c:pt idx="15507">
                  <c:v>490.58369999999923</c:v>
                </c:pt>
                <c:pt idx="15508">
                  <c:v>490.61700000000002</c:v>
                </c:pt>
                <c:pt idx="15509">
                  <c:v>490.65039999999999</c:v>
                </c:pt>
                <c:pt idx="15510">
                  <c:v>490.67950000000002</c:v>
                </c:pt>
                <c:pt idx="15511">
                  <c:v>490.70869999999923</c:v>
                </c:pt>
                <c:pt idx="15512">
                  <c:v>490.74200000000002</c:v>
                </c:pt>
                <c:pt idx="15513">
                  <c:v>490.77539999999863</c:v>
                </c:pt>
                <c:pt idx="15514">
                  <c:v>490.80450000000002</c:v>
                </c:pt>
                <c:pt idx="15515">
                  <c:v>490.83369999999923</c:v>
                </c:pt>
                <c:pt idx="15516">
                  <c:v>490.86700000000002</c:v>
                </c:pt>
                <c:pt idx="15517">
                  <c:v>490.90039999999863</c:v>
                </c:pt>
                <c:pt idx="15518">
                  <c:v>490.93369999999851</c:v>
                </c:pt>
                <c:pt idx="15519">
                  <c:v>490.96280000000002</c:v>
                </c:pt>
                <c:pt idx="15520">
                  <c:v>490.99199999999809</c:v>
                </c:pt>
                <c:pt idx="15521">
                  <c:v>491.02539999999863</c:v>
                </c:pt>
                <c:pt idx="15522">
                  <c:v>491.05869999999999</c:v>
                </c:pt>
                <c:pt idx="15523">
                  <c:v>491.09199999999845</c:v>
                </c:pt>
                <c:pt idx="15524">
                  <c:v>491.12119999999851</c:v>
                </c:pt>
                <c:pt idx="15525">
                  <c:v>491.15039999999999</c:v>
                </c:pt>
                <c:pt idx="15526">
                  <c:v>491.18369999999999</c:v>
                </c:pt>
                <c:pt idx="15527">
                  <c:v>491.21699999999845</c:v>
                </c:pt>
                <c:pt idx="15528">
                  <c:v>491.25040000000001</c:v>
                </c:pt>
                <c:pt idx="15529">
                  <c:v>491.27949999999993</c:v>
                </c:pt>
                <c:pt idx="15530">
                  <c:v>491.30869999999999</c:v>
                </c:pt>
                <c:pt idx="15531">
                  <c:v>491.34199999999993</c:v>
                </c:pt>
                <c:pt idx="15532">
                  <c:v>491.37540000000001</c:v>
                </c:pt>
                <c:pt idx="15533">
                  <c:v>491.40449999999993</c:v>
                </c:pt>
                <c:pt idx="15534">
                  <c:v>491.43369999999851</c:v>
                </c:pt>
                <c:pt idx="15535">
                  <c:v>491.46699999999845</c:v>
                </c:pt>
                <c:pt idx="15536">
                  <c:v>491.50040000000001</c:v>
                </c:pt>
                <c:pt idx="15537">
                  <c:v>491.53359999999827</c:v>
                </c:pt>
                <c:pt idx="15538">
                  <c:v>491.56279999999964</c:v>
                </c:pt>
                <c:pt idx="15539">
                  <c:v>491.59199999999845</c:v>
                </c:pt>
                <c:pt idx="15540">
                  <c:v>491.62540000000001</c:v>
                </c:pt>
                <c:pt idx="15541">
                  <c:v>491.65859999999969</c:v>
                </c:pt>
                <c:pt idx="15542">
                  <c:v>491.69200000000001</c:v>
                </c:pt>
                <c:pt idx="15543">
                  <c:v>491.72119999999808</c:v>
                </c:pt>
                <c:pt idx="15544">
                  <c:v>491.75040000000001</c:v>
                </c:pt>
                <c:pt idx="15545">
                  <c:v>491.78359999999827</c:v>
                </c:pt>
                <c:pt idx="15546">
                  <c:v>491.81700000000001</c:v>
                </c:pt>
                <c:pt idx="15547">
                  <c:v>491.85039999999969</c:v>
                </c:pt>
                <c:pt idx="15548">
                  <c:v>491.87950000000001</c:v>
                </c:pt>
                <c:pt idx="15549">
                  <c:v>491.90859999999827</c:v>
                </c:pt>
                <c:pt idx="15550">
                  <c:v>491.94200000000001</c:v>
                </c:pt>
                <c:pt idx="15551">
                  <c:v>491.97539999999833</c:v>
                </c:pt>
                <c:pt idx="15552">
                  <c:v>492.00450000000001</c:v>
                </c:pt>
                <c:pt idx="15553">
                  <c:v>492.03359999999827</c:v>
                </c:pt>
                <c:pt idx="15554">
                  <c:v>492.06700000000001</c:v>
                </c:pt>
                <c:pt idx="15555">
                  <c:v>492.10039999999969</c:v>
                </c:pt>
                <c:pt idx="15556">
                  <c:v>492.13369999999969</c:v>
                </c:pt>
                <c:pt idx="15557">
                  <c:v>492.16280000000154</c:v>
                </c:pt>
                <c:pt idx="15558">
                  <c:v>492.19200000000001</c:v>
                </c:pt>
                <c:pt idx="15559">
                  <c:v>492.22539999999833</c:v>
                </c:pt>
                <c:pt idx="15560">
                  <c:v>492.25869999999969</c:v>
                </c:pt>
                <c:pt idx="15561">
                  <c:v>492.29199999999821</c:v>
                </c:pt>
                <c:pt idx="15562">
                  <c:v>492.32119999999821</c:v>
                </c:pt>
                <c:pt idx="15563">
                  <c:v>492.35039999999969</c:v>
                </c:pt>
                <c:pt idx="15564">
                  <c:v>492.38369999999969</c:v>
                </c:pt>
                <c:pt idx="15565">
                  <c:v>492.41699999999821</c:v>
                </c:pt>
                <c:pt idx="15566">
                  <c:v>492.45030000000003</c:v>
                </c:pt>
                <c:pt idx="15567">
                  <c:v>492.4796</c:v>
                </c:pt>
                <c:pt idx="15568">
                  <c:v>492.50869999999969</c:v>
                </c:pt>
                <c:pt idx="15569">
                  <c:v>492.54199999999969</c:v>
                </c:pt>
                <c:pt idx="15570">
                  <c:v>492.57530000000003</c:v>
                </c:pt>
                <c:pt idx="15571">
                  <c:v>492.60460000000154</c:v>
                </c:pt>
                <c:pt idx="15572">
                  <c:v>492.63369999999969</c:v>
                </c:pt>
                <c:pt idx="15573">
                  <c:v>492.66699999999969</c:v>
                </c:pt>
                <c:pt idx="15574">
                  <c:v>492.70030000000003</c:v>
                </c:pt>
                <c:pt idx="15575">
                  <c:v>492.73369999999869</c:v>
                </c:pt>
                <c:pt idx="15576">
                  <c:v>492.76280000000008</c:v>
                </c:pt>
                <c:pt idx="15577">
                  <c:v>492.79199999999821</c:v>
                </c:pt>
                <c:pt idx="15578">
                  <c:v>492.82530000000003</c:v>
                </c:pt>
                <c:pt idx="15579">
                  <c:v>492.8587</c:v>
                </c:pt>
                <c:pt idx="15580">
                  <c:v>492.892</c:v>
                </c:pt>
                <c:pt idx="15581">
                  <c:v>492.92119999999773</c:v>
                </c:pt>
                <c:pt idx="15582">
                  <c:v>492.95030000000003</c:v>
                </c:pt>
                <c:pt idx="15583">
                  <c:v>492.98369999999869</c:v>
                </c:pt>
                <c:pt idx="15584">
                  <c:v>493.017</c:v>
                </c:pt>
                <c:pt idx="15585">
                  <c:v>493.05040000000002</c:v>
                </c:pt>
                <c:pt idx="15586">
                  <c:v>493.0795</c:v>
                </c:pt>
                <c:pt idx="15587">
                  <c:v>493.1087</c:v>
                </c:pt>
                <c:pt idx="15588">
                  <c:v>493.14200000000125</c:v>
                </c:pt>
                <c:pt idx="15589">
                  <c:v>493.17540000000002</c:v>
                </c:pt>
                <c:pt idx="15590">
                  <c:v>493.2045</c:v>
                </c:pt>
                <c:pt idx="15591">
                  <c:v>493.23369999999869</c:v>
                </c:pt>
                <c:pt idx="15592">
                  <c:v>493.267</c:v>
                </c:pt>
                <c:pt idx="15593">
                  <c:v>493.30040000000002</c:v>
                </c:pt>
                <c:pt idx="15594">
                  <c:v>493.33369999999923</c:v>
                </c:pt>
                <c:pt idx="15595">
                  <c:v>493.36279999999999</c:v>
                </c:pt>
                <c:pt idx="15596">
                  <c:v>493.392</c:v>
                </c:pt>
                <c:pt idx="15597">
                  <c:v>493.42539999999826</c:v>
                </c:pt>
                <c:pt idx="15598">
                  <c:v>493.45869999999923</c:v>
                </c:pt>
                <c:pt idx="15599">
                  <c:v>493.49199999999809</c:v>
                </c:pt>
                <c:pt idx="15600">
                  <c:v>493.52119999999815</c:v>
                </c:pt>
                <c:pt idx="15601">
                  <c:v>493.55040000000002</c:v>
                </c:pt>
                <c:pt idx="15602">
                  <c:v>493.58369999999923</c:v>
                </c:pt>
                <c:pt idx="15603">
                  <c:v>493.61700000000002</c:v>
                </c:pt>
                <c:pt idx="15604">
                  <c:v>493.65039999999999</c:v>
                </c:pt>
                <c:pt idx="15605">
                  <c:v>493.67950000000002</c:v>
                </c:pt>
                <c:pt idx="15606">
                  <c:v>493.70869999999923</c:v>
                </c:pt>
                <c:pt idx="15607">
                  <c:v>493.74200000000002</c:v>
                </c:pt>
                <c:pt idx="15608">
                  <c:v>493.77539999999863</c:v>
                </c:pt>
                <c:pt idx="15609">
                  <c:v>493.80450000000002</c:v>
                </c:pt>
                <c:pt idx="15610">
                  <c:v>493.83369999999923</c:v>
                </c:pt>
                <c:pt idx="15611">
                  <c:v>493.86700000000002</c:v>
                </c:pt>
                <c:pt idx="15612">
                  <c:v>493.90039999999863</c:v>
                </c:pt>
                <c:pt idx="15613">
                  <c:v>493.93369999999851</c:v>
                </c:pt>
                <c:pt idx="15614">
                  <c:v>493.96280000000002</c:v>
                </c:pt>
                <c:pt idx="15615">
                  <c:v>493.99199999999809</c:v>
                </c:pt>
                <c:pt idx="15616">
                  <c:v>494.02539999999863</c:v>
                </c:pt>
                <c:pt idx="15617">
                  <c:v>494.05869999999999</c:v>
                </c:pt>
                <c:pt idx="15618">
                  <c:v>494.09199999999845</c:v>
                </c:pt>
                <c:pt idx="15619">
                  <c:v>494.12119999999851</c:v>
                </c:pt>
                <c:pt idx="15620">
                  <c:v>494.15039999999999</c:v>
                </c:pt>
                <c:pt idx="15621">
                  <c:v>494.18369999999999</c:v>
                </c:pt>
                <c:pt idx="15622">
                  <c:v>494.21699999999845</c:v>
                </c:pt>
                <c:pt idx="15623">
                  <c:v>494.25040000000001</c:v>
                </c:pt>
                <c:pt idx="15624">
                  <c:v>494.27949999999993</c:v>
                </c:pt>
                <c:pt idx="15625">
                  <c:v>494.30869999999999</c:v>
                </c:pt>
                <c:pt idx="15626">
                  <c:v>494.34199999999993</c:v>
                </c:pt>
                <c:pt idx="15627">
                  <c:v>494.37540000000001</c:v>
                </c:pt>
                <c:pt idx="15628">
                  <c:v>494.40449999999993</c:v>
                </c:pt>
                <c:pt idx="15629">
                  <c:v>494.43369999999851</c:v>
                </c:pt>
                <c:pt idx="15630">
                  <c:v>494.46699999999845</c:v>
                </c:pt>
                <c:pt idx="15631">
                  <c:v>494.50040000000001</c:v>
                </c:pt>
                <c:pt idx="15632">
                  <c:v>494.53359999999827</c:v>
                </c:pt>
                <c:pt idx="15633">
                  <c:v>494.56279999999964</c:v>
                </c:pt>
                <c:pt idx="15634">
                  <c:v>494.59199999999845</c:v>
                </c:pt>
                <c:pt idx="15635">
                  <c:v>494.62540000000001</c:v>
                </c:pt>
                <c:pt idx="15636">
                  <c:v>494.65859999999969</c:v>
                </c:pt>
                <c:pt idx="15637">
                  <c:v>494.69200000000001</c:v>
                </c:pt>
                <c:pt idx="15638">
                  <c:v>494.72119999999808</c:v>
                </c:pt>
                <c:pt idx="15639">
                  <c:v>494.75040000000001</c:v>
                </c:pt>
                <c:pt idx="15640">
                  <c:v>494.78359999999827</c:v>
                </c:pt>
                <c:pt idx="15641">
                  <c:v>494.81700000000001</c:v>
                </c:pt>
                <c:pt idx="15642">
                  <c:v>494.85039999999969</c:v>
                </c:pt>
                <c:pt idx="15643">
                  <c:v>494.87950000000001</c:v>
                </c:pt>
                <c:pt idx="15644">
                  <c:v>494.90859999999827</c:v>
                </c:pt>
                <c:pt idx="15645">
                  <c:v>494.94200000000001</c:v>
                </c:pt>
                <c:pt idx="15646">
                  <c:v>494.97539999999833</c:v>
                </c:pt>
                <c:pt idx="15647">
                  <c:v>495.00450000000001</c:v>
                </c:pt>
                <c:pt idx="15648">
                  <c:v>495.03359999999827</c:v>
                </c:pt>
                <c:pt idx="15649">
                  <c:v>495.06700000000001</c:v>
                </c:pt>
                <c:pt idx="15650">
                  <c:v>495.10039999999969</c:v>
                </c:pt>
                <c:pt idx="15651">
                  <c:v>495.13369999999969</c:v>
                </c:pt>
                <c:pt idx="15652">
                  <c:v>495.16280000000154</c:v>
                </c:pt>
                <c:pt idx="15653">
                  <c:v>495.19200000000001</c:v>
                </c:pt>
                <c:pt idx="15654">
                  <c:v>495.22539999999833</c:v>
                </c:pt>
                <c:pt idx="15655">
                  <c:v>495.25869999999969</c:v>
                </c:pt>
                <c:pt idx="15656">
                  <c:v>495.29199999999821</c:v>
                </c:pt>
                <c:pt idx="15657">
                  <c:v>495.32119999999821</c:v>
                </c:pt>
                <c:pt idx="15658">
                  <c:v>495.35039999999969</c:v>
                </c:pt>
                <c:pt idx="15659">
                  <c:v>495.38369999999969</c:v>
                </c:pt>
                <c:pt idx="15660">
                  <c:v>495.41699999999821</c:v>
                </c:pt>
                <c:pt idx="15661">
                  <c:v>495.45030000000003</c:v>
                </c:pt>
                <c:pt idx="15662">
                  <c:v>495.4796</c:v>
                </c:pt>
                <c:pt idx="15663">
                  <c:v>495.50869999999969</c:v>
                </c:pt>
                <c:pt idx="15664">
                  <c:v>495.54199999999969</c:v>
                </c:pt>
                <c:pt idx="15665">
                  <c:v>495.57530000000003</c:v>
                </c:pt>
                <c:pt idx="15666">
                  <c:v>495.60460000000154</c:v>
                </c:pt>
                <c:pt idx="15667">
                  <c:v>495.63369999999969</c:v>
                </c:pt>
                <c:pt idx="15668">
                  <c:v>495.66699999999969</c:v>
                </c:pt>
                <c:pt idx="15669">
                  <c:v>495.70030000000003</c:v>
                </c:pt>
                <c:pt idx="15670">
                  <c:v>495.73369999999869</c:v>
                </c:pt>
                <c:pt idx="15671">
                  <c:v>495.76280000000008</c:v>
                </c:pt>
                <c:pt idx="15672">
                  <c:v>495.79199999999821</c:v>
                </c:pt>
                <c:pt idx="15673">
                  <c:v>495.82530000000003</c:v>
                </c:pt>
                <c:pt idx="15674">
                  <c:v>495.8587</c:v>
                </c:pt>
                <c:pt idx="15675">
                  <c:v>495.892</c:v>
                </c:pt>
                <c:pt idx="15676">
                  <c:v>495.92119999999773</c:v>
                </c:pt>
                <c:pt idx="15677">
                  <c:v>495.95030000000003</c:v>
                </c:pt>
                <c:pt idx="15678">
                  <c:v>495.98369999999869</c:v>
                </c:pt>
                <c:pt idx="15679">
                  <c:v>496.017</c:v>
                </c:pt>
                <c:pt idx="15680">
                  <c:v>496.05040000000002</c:v>
                </c:pt>
                <c:pt idx="15681">
                  <c:v>496.0795</c:v>
                </c:pt>
                <c:pt idx="15682">
                  <c:v>496.1087</c:v>
                </c:pt>
                <c:pt idx="15683">
                  <c:v>496.14200000000125</c:v>
                </c:pt>
                <c:pt idx="15684">
                  <c:v>496.17540000000002</c:v>
                </c:pt>
                <c:pt idx="15685">
                  <c:v>496.2045</c:v>
                </c:pt>
                <c:pt idx="15686">
                  <c:v>496.23369999999869</c:v>
                </c:pt>
                <c:pt idx="15687">
                  <c:v>496.267</c:v>
                </c:pt>
                <c:pt idx="15688">
                  <c:v>496.30040000000002</c:v>
                </c:pt>
                <c:pt idx="15689">
                  <c:v>496.33369999999923</c:v>
                </c:pt>
                <c:pt idx="15690">
                  <c:v>496.36279999999999</c:v>
                </c:pt>
                <c:pt idx="15691">
                  <c:v>496.392</c:v>
                </c:pt>
                <c:pt idx="15692">
                  <c:v>496.42539999999826</c:v>
                </c:pt>
                <c:pt idx="15693">
                  <c:v>496.45869999999923</c:v>
                </c:pt>
                <c:pt idx="15694">
                  <c:v>496.49199999999809</c:v>
                </c:pt>
                <c:pt idx="15695">
                  <c:v>496.52119999999815</c:v>
                </c:pt>
                <c:pt idx="15696">
                  <c:v>496.55040000000002</c:v>
                </c:pt>
                <c:pt idx="15697">
                  <c:v>496.58369999999923</c:v>
                </c:pt>
                <c:pt idx="15698">
                  <c:v>496.61700000000002</c:v>
                </c:pt>
                <c:pt idx="15699">
                  <c:v>496.65039999999999</c:v>
                </c:pt>
                <c:pt idx="15700">
                  <c:v>496.67950000000002</c:v>
                </c:pt>
                <c:pt idx="15701">
                  <c:v>496.70869999999923</c:v>
                </c:pt>
                <c:pt idx="15702">
                  <c:v>496.74200000000002</c:v>
                </c:pt>
                <c:pt idx="15703">
                  <c:v>496.77539999999863</c:v>
                </c:pt>
                <c:pt idx="15704">
                  <c:v>496.80450000000002</c:v>
                </c:pt>
                <c:pt idx="15705">
                  <c:v>496.83369999999923</c:v>
                </c:pt>
                <c:pt idx="15706">
                  <c:v>496.86700000000002</c:v>
                </c:pt>
                <c:pt idx="15707">
                  <c:v>496.90039999999863</c:v>
                </c:pt>
                <c:pt idx="15708">
                  <c:v>496.93369999999851</c:v>
                </c:pt>
                <c:pt idx="15709">
                  <c:v>496.96280000000002</c:v>
                </c:pt>
                <c:pt idx="15710">
                  <c:v>496.99199999999809</c:v>
                </c:pt>
                <c:pt idx="15711">
                  <c:v>497.02539999999863</c:v>
                </c:pt>
                <c:pt idx="15712">
                  <c:v>497.05869999999999</c:v>
                </c:pt>
                <c:pt idx="15713">
                  <c:v>497.09199999999845</c:v>
                </c:pt>
                <c:pt idx="15714">
                  <c:v>497.12119999999851</c:v>
                </c:pt>
                <c:pt idx="15715">
                  <c:v>497.15039999999999</c:v>
                </c:pt>
                <c:pt idx="15716">
                  <c:v>497.18369999999999</c:v>
                </c:pt>
                <c:pt idx="15717">
                  <c:v>497.21699999999845</c:v>
                </c:pt>
                <c:pt idx="15718">
                  <c:v>497.25040000000001</c:v>
                </c:pt>
                <c:pt idx="15719">
                  <c:v>497.27949999999993</c:v>
                </c:pt>
                <c:pt idx="15720">
                  <c:v>497.30869999999999</c:v>
                </c:pt>
                <c:pt idx="15721">
                  <c:v>497.34199999999993</c:v>
                </c:pt>
                <c:pt idx="15722">
                  <c:v>497.37540000000001</c:v>
                </c:pt>
                <c:pt idx="15723">
                  <c:v>497.40449999999993</c:v>
                </c:pt>
                <c:pt idx="15724">
                  <c:v>497.43369999999851</c:v>
                </c:pt>
                <c:pt idx="15725">
                  <c:v>497.46699999999845</c:v>
                </c:pt>
                <c:pt idx="15726">
                  <c:v>497.50040000000001</c:v>
                </c:pt>
                <c:pt idx="15727">
                  <c:v>497.53359999999827</c:v>
                </c:pt>
                <c:pt idx="15728">
                  <c:v>497.56279999999964</c:v>
                </c:pt>
                <c:pt idx="15729">
                  <c:v>497.59199999999845</c:v>
                </c:pt>
                <c:pt idx="15730">
                  <c:v>497.62540000000001</c:v>
                </c:pt>
                <c:pt idx="15731">
                  <c:v>497.65859999999969</c:v>
                </c:pt>
                <c:pt idx="15732">
                  <c:v>497.69200000000001</c:v>
                </c:pt>
                <c:pt idx="15733">
                  <c:v>497.72119999999808</c:v>
                </c:pt>
                <c:pt idx="15734">
                  <c:v>497.75040000000001</c:v>
                </c:pt>
                <c:pt idx="15735">
                  <c:v>497.78359999999827</c:v>
                </c:pt>
                <c:pt idx="15736">
                  <c:v>497.81700000000001</c:v>
                </c:pt>
                <c:pt idx="15737">
                  <c:v>497.85039999999969</c:v>
                </c:pt>
                <c:pt idx="15738">
                  <c:v>497.87950000000001</c:v>
                </c:pt>
                <c:pt idx="15739">
                  <c:v>497.90859999999827</c:v>
                </c:pt>
                <c:pt idx="15740">
                  <c:v>497.94200000000001</c:v>
                </c:pt>
                <c:pt idx="15741">
                  <c:v>497.97539999999833</c:v>
                </c:pt>
                <c:pt idx="15742">
                  <c:v>498.00450000000001</c:v>
                </c:pt>
                <c:pt idx="15743">
                  <c:v>498.03359999999827</c:v>
                </c:pt>
                <c:pt idx="15744">
                  <c:v>498.06700000000001</c:v>
                </c:pt>
                <c:pt idx="15745">
                  <c:v>498.10039999999969</c:v>
                </c:pt>
                <c:pt idx="15746">
                  <c:v>498.13369999999969</c:v>
                </c:pt>
                <c:pt idx="15747">
                  <c:v>498.16280000000154</c:v>
                </c:pt>
                <c:pt idx="15748">
                  <c:v>498.19200000000001</c:v>
                </c:pt>
                <c:pt idx="15749">
                  <c:v>498.22539999999833</c:v>
                </c:pt>
                <c:pt idx="15750">
                  <c:v>498.25869999999969</c:v>
                </c:pt>
                <c:pt idx="15751">
                  <c:v>498.29199999999821</c:v>
                </c:pt>
                <c:pt idx="15752">
                  <c:v>498.32119999999821</c:v>
                </c:pt>
                <c:pt idx="15753">
                  <c:v>498.35039999999969</c:v>
                </c:pt>
                <c:pt idx="15754">
                  <c:v>498.38369999999969</c:v>
                </c:pt>
                <c:pt idx="15755">
                  <c:v>498.41699999999821</c:v>
                </c:pt>
                <c:pt idx="15756">
                  <c:v>498.45030000000003</c:v>
                </c:pt>
                <c:pt idx="15757">
                  <c:v>498.4796</c:v>
                </c:pt>
                <c:pt idx="15758">
                  <c:v>498.50869999999969</c:v>
                </c:pt>
                <c:pt idx="15759">
                  <c:v>498.54199999999969</c:v>
                </c:pt>
                <c:pt idx="15760">
                  <c:v>498.57530000000003</c:v>
                </c:pt>
                <c:pt idx="15761">
                  <c:v>498.60460000000154</c:v>
                </c:pt>
                <c:pt idx="15762">
                  <c:v>498.63369999999969</c:v>
                </c:pt>
                <c:pt idx="15763">
                  <c:v>498.66699999999969</c:v>
                </c:pt>
                <c:pt idx="15764">
                  <c:v>498.70030000000003</c:v>
                </c:pt>
                <c:pt idx="15765">
                  <c:v>498.73369999999869</c:v>
                </c:pt>
                <c:pt idx="15766">
                  <c:v>498.76280000000008</c:v>
                </c:pt>
                <c:pt idx="15767">
                  <c:v>498.79199999999821</c:v>
                </c:pt>
                <c:pt idx="15768">
                  <c:v>498.82530000000003</c:v>
                </c:pt>
                <c:pt idx="15769">
                  <c:v>498.8587</c:v>
                </c:pt>
                <c:pt idx="15770">
                  <c:v>498.892</c:v>
                </c:pt>
                <c:pt idx="15771">
                  <c:v>498.92119999999773</c:v>
                </c:pt>
                <c:pt idx="15772">
                  <c:v>498.95030000000003</c:v>
                </c:pt>
                <c:pt idx="15773">
                  <c:v>498.98369999999869</c:v>
                </c:pt>
                <c:pt idx="15774">
                  <c:v>499.017</c:v>
                </c:pt>
                <c:pt idx="15775">
                  <c:v>499.05040000000002</c:v>
                </c:pt>
                <c:pt idx="15776">
                  <c:v>499.0795</c:v>
                </c:pt>
                <c:pt idx="15777">
                  <c:v>499.1087</c:v>
                </c:pt>
                <c:pt idx="15778">
                  <c:v>499.14200000000125</c:v>
                </c:pt>
                <c:pt idx="15779">
                  <c:v>499.17540000000002</c:v>
                </c:pt>
                <c:pt idx="15780">
                  <c:v>499.2045</c:v>
                </c:pt>
                <c:pt idx="15781">
                  <c:v>499.23369999999869</c:v>
                </c:pt>
                <c:pt idx="15782">
                  <c:v>499.267</c:v>
                </c:pt>
                <c:pt idx="15783">
                  <c:v>499.30040000000002</c:v>
                </c:pt>
                <c:pt idx="15784">
                  <c:v>499.33369999999923</c:v>
                </c:pt>
                <c:pt idx="15785">
                  <c:v>499.36279999999999</c:v>
                </c:pt>
                <c:pt idx="15786">
                  <c:v>499.392</c:v>
                </c:pt>
                <c:pt idx="15787">
                  <c:v>499.42539999999826</c:v>
                </c:pt>
                <c:pt idx="15788">
                  <c:v>499.45869999999923</c:v>
                </c:pt>
                <c:pt idx="15789">
                  <c:v>499.49199999999809</c:v>
                </c:pt>
                <c:pt idx="15790">
                  <c:v>499.52119999999815</c:v>
                </c:pt>
                <c:pt idx="15791">
                  <c:v>499.55040000000002</c:v>
                </c:pt>
                <c:pt idx="15792">
                  <c:v>499.58369999999923</c:v>
                </c:pt>
                <c:pt idx="15793">
                  <c:v>499.61700000000002</c:v>
                </c:pt>
                <c:pt idx="15794">
                  <c:v>499.65039999999999</c:v>
                </c:pt>
                <c:pt idx="15795">
                  <c:v>499.67950000000002</c:v>
                </c:pt>
                <c:pt idx="15796">
                  <c:v>499.70869999999923</c:v>
                </c:pt>
                <c:pt idx="15797">
                  <c:v>499.74200000000002</c:v>
                </c:pt>
                <c:pt idx="15798">
                  <c:v>499.77539999999863</c:v>
                </c:pt>
                <c:pt idx="15799">
                  <c:v>499.80450000000002</c:v>
                </c:pt>
                <c:pt idx="15800">
                  <c:v>499.83369999999923</c:v>
                </c:pt>
                <c:pt idx="15801">
                  <c:v>499.86700000000002</c:v>
                </c:pt>
                <c:pt idx="15802">
                  <c:v>499.90039999999863</c:v>
                </c:pt>
                <c:pt idx="15803">
                  <c:v>499.93369999999851</c:v>
                </c:pt>
                <c:pt idx="15804">
                  <c:v>499.96280000000002</c:v>
                </c:pt>
                <c:pt idx="15805">
                  <c:v>499.99199999999809</c:v>
                </c:pt>
                <c:pt idx="15806">
                  <c:v>500.02539999999863</c:v>
                </c:pt>
                <c:pt idx="15807">
                  <c:v>500.05869999999999</c:v>
                </c:pt>
                <c:pt idx="15808">
                  <c:v>500.09199999999845</c:v>
                </c:pt>
                <c:pt idx="15809">
                  <c:v>500.12119999999851</c:v>
                </c:pt>
                <c:pt idx="15810">
                  <c:v>500.15039999999999</c:v>
                </c:pt>
                <c:pt idx="15811">
                  <c:v>500.18369999999999</c:v>
                </c:pt>
                <c:pt idx="15812">
                  <c:v>500.21699999999845</c:v>
                </c:pt>
                <c:pt idx="15813">
                  <c:v>500.25040000000001</c:v>
                </c:pt>
                <c:pt idx="15814">
                  <c:v>500.27949999999993</c:v>
                </c:pt>
                <c:pt idx="15815">
                  <c:v>500.30869999999999</c:v>
                </c:pt>
                <c:pt idx="15816">
                  <c:v>500.34199999999993</c:v>
                </c:pt>
                <c:pt idx="15817">
                  <c:v>500.37540000000001</c:v>
                </c:pt>
                <c:pt idx="15818">
                  <c:v>500.40449999999993</c:v>
                </c:pt>
                <c:pt idx="15819">
                  <c:v>500.43369999999851</c:v>
                </c:pt>
                <c:pt idx="15820">
                  <c:v>500.46699999999845</c:v>
                </c:pt>
                <c:pt idx="15821">
                  <c:v>500.50040000000001</c:v>
                </c:pt>
                <c:pt idx="15822">
                  <c:v>500.53359999999827</c:v>
                </c:pt>
                <c:pt idx="15823">
                  <c:v>500.56279999999964</c:v>
                </c:pt>
                <c:pt idx="15824">
                  <c:v>500.59199999999845</c:v>
                </c:pt>
                <c:pt idx="15825">
                  <c:v>500.62540000000001</c:v>
                </c:pt>
                <c:pt idx="15826">
                  <c:v>500.65859999999969</c:v>
                </c:pt>
                <c:pt idx="15827">
                  <c:v>500.69200000000001</c:v>
                </c:pt>
                <c:pt idx="15828">
                  <c:v>500.72119999999808</c:v>
                </c:pt>
                <c:pt idx="15829">
                  <c:v>500.75040000000001</c:v>
                </c:pt>
                <c:pt idx="15830">
                  <c:v>500.78359999999827</c:v>
                </c:pt>
                <c:pt idx="15831">
                  <c:v>500.81700000000001</c:v>
                </c:pt>
                <c:pt idx="15832">
                  <c:v>500.85039999999969</c:v>
                </c:pt>
                <c:pt idx="15833">
                  <c:v>500.87950000000001</c:v>
                </c:pt>
                <c:pt idx="15834">
                  <c:v>500.90859999999827</c:v>
                </c:pt>
                <c:pt idx="15835">
                  <c:v>500.94200000000001</c:v>
                </c:pt>
                <c:pt idx="15836">
                  <c:v>500.97539999999833</c:v>
                </c:pt>
                <c:pt idx="15837">
                  <c:v>501.00450000000001</c:v>
                </c:pt>
                <c:pt idx="15838">
                  <c:v>501.03359999999827</c:v>
                </c:pt>
                <c:pt idx="15839">
                  <c:v>501.06700000000001</c:v>
                </c:pt>
                <c:pt idx="15840">
                  <c:v>501.10039999999969</c:v>
                </c:pt>
                <c:pt idx="15841">
                  <c:v>501.13369999999969</c:v>
                </c:pt>
                <c:pt idx="15842">
                  <c:v>501.16280000000154</c:v>
                </c:pt>
                <c:pt idx="15843">
                  <c:v>501.19200000000001</c:v>
                </c:pt>
                <c:pt idx="15844">
                  <c:v>501.22539999999833</c:v>
                </c:pt>
                <c:pt idx="15845">
                  <c:v>501.25869999999969</c:v>
                </c:pt>
                <c:pt idx="15846">
                  <c:v>501.29199999999821</c:v>
                </c:pt>
                <c:pt idx="15847">
                  <c:v>501.32119999999821</c:v>
                </c:pt>
                <c:pt idx="15848">
                  <c:v>501.35039999999969</c:v>
                </c:pt>
                <c:pt idx="15849">
                  <c:v>501.38369999999969</c:v>
                </c:pt>
                <c:pt idx="15850">
                  <c:v>501.41699999999821</c:v>
                </c:pt>
                <c:pt idx="15851">
                  <c:v>501.45030000000003</c:v>
                </c:pt>
                <c:pt idx="15852">
                  <c:v>501.4796</c:v>
                </c:pt>
                <c:pt idx="15853">
                  <c:v>501.50869999999969</c:v>
                </c:pt>
                <c:pt idx="15854">
                  <c:v>501.54199999999969</c:v>
                </c:pt>
                <c:pt idx="15855">
                  <c:v>501.57530000000003</c:v>
                </c:pt>
                <c:pt idx="15856">
                  <c:v>501.60460000000154</c:v>
                </c:pt>
                <c:pt idx="15857">
                  <c:v>501.63369999999969</c:v>
                </c:pt>
                <c:pt idx="15858">
                  <c:v>501.66699999999969</c:v>
                </c:pt>
                <c:pt idx="15859">
                  <c:v>501.70030000000003</c:v>
                </c:pt>
                <c:pt idx="15860">
                  <c:v>501.73369999999869</c:v>
                </c:pt>
                <c:pt idx="15861">
                  <c:v>501.76280000000008</c:v>
                </c:pt>
                <c:pt idx="15862">
                  <c:v>501.79199999999821</c:v>
                </c:pt>
                <c:pt idx="15863">
                  <c:v>501.82530000000003</c:v>
                </c:pt>
                <c:pt idx="15864">
                  <c:v>501.8587</c:v>
                </c:pt>
                <c:pt idx="15865">
                  <c:v>501.892</c:v>
                </c:pt>
                <c:pt idx="15866">
                  <c:v>501.92119999999773</c:v>
                </c:pt>
                <c:pt idx="15867">
                  <c:v>501.95030000000003</c:v>
                </c:pt>
                <c:pt idx="15868">
                  <c:v>501.98369999999869</c:v>
                </c:pt>
                <c:pt idx="15869">
                  <c:v>502.017</c:v>
                </c:pt>
                <c:pt idx="15870">
                  <c:v>502.05040000000002</c:v>
                </c:pt>
                <c:pt idx="15871">
                  <c:v>502.0795</c:v>
                </c:pt>
                <c:pt idx="15872">
                  <c:v>502.1087</c:v>
                </c:pt>
                <c:pt idx="15873">
                  <c:v>502.14200000000125</c:v>
                </c:pt>
                <c:pt idx="15874">
                  <c:v>502.17540000000002</c:v>
                </c:pt>
                <c:pt idx="15875">
                  <c:v>502.2045</c:v>
                </c:pt>
                <c:pt idx="15876">
                  <c:v>502.23369999999869</c:v>
                </c:pt>
                <c:pt idx="15877">
                  <c:v>502.267</c:v>
                </c:pt>
                <c:pt idx="15878">
                  <c:v>502.30040000000002</c:v>
                </c:pt>
                <c:pt idx="15879">
                  <c:v>502.33369999999923</c:v>
                </c:pt>
                <c:pt idx="15880">
                  <c:v>502.36279999999999</c:v>
                </c:pt>
                <c:pt idx="15881">
                  <c:v>502.392</c:v>
                </c:pt>
                <c:pt idx="15882">
                  <c:v>502.42539999999826</c:v>
                </c:pt>
                <c:pt idx="15883">
                  <c:v>502.45869999999923</c:v>
                </c:pt>
                <c:pt idx="15884">
                  <c:v>502.49199999999809</c:v>
                </c:pt>
                <c:pt idx="15885">
                  <c:v>502.52119999999815</c:v>
                </c:pt>
                <c:pt idx="15886">
                  <c:v>502.55040000000002</c:v>
                </c:pt>
                <c:pt idx="15887">
                  <c:v>502.58369999999923</c:v>
                </c:pt>
                <c:pt idx="15888">
                  <c:v>502.61700000000002</c:v>
                </c:pt>
                <c:pt idx="15889">
                  <c:v>502.65039999999999</c:v>
                </c:pt>
                <c:pt idx="15890">
                  <c:v>502.67950000000002</c:v>
                </c:pt>
                <c:pt idx="15891">
                  <c:v>502.70869999999923</c:v>
                </c:pt>
                <c:pt idx="15892">
                  <c:v>502.74200000000002</c:v>
                </c:pt>
                <c:pt idx="15893">
                  <c:v>502.77539999999863</c:v>
                </c:pt>
                <c:pt idx="15894">
                  <c:v>502.80450000000002</c:v>
                </c:pt>
                <c:pt idx="15895">
                  <c:v>502.83369999999923</c:v>
                </c:pt>
                <c:pt idx="15896">
                  <c:v>502.86700000000002</c:v>
                </c:pt>
                <c:pt idx="15897">
                  <c:v>502.90039999999863</c:v>
                </c:pt>
                <c:pt idx="15898">
                  <c:v>502.93369999999851</c:v>
                </c:pt>
                <c:pt idx="15899">
                  <c:v>502.96280000000002</c:v>
                </c:pt>
                <c:pt idx="15900">
                  <c:v>502.99199999999809</c:v>
                </c:pt>
                <c:pt idx="15901">
                  <c:v>503.02539999999863</c:v>
                </c:pt>
                <c:pt idx="15902">
                  <c:v>503.05869999999999</c:v>
                </c:pt>
                <c:pt idx="15903">
                  <c:v>503.09199999999845</c:v>
                </c:pt>
                <c:pt idx="15904">
                  <c:v>503.12119999999851</c:v>
                </c:pt>
                <c:pt idx="15905">
                  <c:v>503.15039999999999</c:v>
                </c:pt>
                <c:pt idx="15906">
                  <c:v>503.18369999999999</c:v>
                </c:pt>
                <c:pt idx="15907">
                  <c:v>503.21699999999845</c:v>
                </c:pt>
                <c:pt idx="15908">
                  <c:v>503.25040000000001</c:v>
                </c:pt>
                <c:pt idx="15909">
                  <c:v>503.27949999999993</c:v>
                </c:pt>
                <c:pt idx="15910">
                  <c:v>503.30869999999999</c:v>
                </c:pt>
                <c:pt idx="15911">
                  <c:v>503.34199999999993</c:v>
                </c:pt>
                <c:pt idx="15912">
                  <c:v>503.37540000000001</c:v>
                </c:pt>
                <c:pt idx="15913">
                  <c:v>503.40449999999993</c:v>
                </c:pt>
                <c:pt idx="15914">
                  <c:v>503.43369999999851</c:v>
                </c:pt>
                <c:pt idx="15915">
                  <c:v>503.46699999999845</c:v>
                </c:pt>
                <c:pt idx="15916">
                  <c:v>503.50040000000001</c:v>
                </c:pt>
                <c:pt idx="15917">
                  <c:v>503.53359999999827</c:v>
                </c:pt>
                <c:pt idx="15918">
                  <c:v>503.56279999999964</c:v>
                </c:pt>
                <c:pt idx="15919">
                  <c:v>503.59199999999845</c:v>
                </c:pt>
                <c:pt idx="15920">
                  <c:v>503.62540000000001</c:v>
                </c:pt>
                <c:pt idx="15921">
                  <c:v>503.65859999999969</c:v>
                </c:pt>
                <c:pt idx="15922">
                  <c:v>503.69200000000001</c:v>
                </c:pt>
                <c:pt idx="15923">
                  <c:v>503.72119999999808</c:v>
                </c:pt>
                <c:pt idx="15924">
                  <c:v>503.75040000000001</c:v>
                </c:pt>
                <c:pt idx="15925">
                  <c:v>503.78359999999827</c:v>
                </c:pt>
                <c:pt idx="15926">
                  <c:v>503.81700000000001</c:v>
                </c:pt>
                <c:pt idx="15927">
                  <c:v>503.85039999999969</c:v>
                </c:pt>
                <c:pt idx="15928">
                  <c:v>503.87950000000001</c:v>
                </c:pt>
                <c:pt idx="15929">
                  <c:v>503.90859999999827</c:v>
                </c:pt>
                <c:pt idx="15930">
                  <c:v>503.94200000000001</c:v>
                </c:pt>
                <c:pt idx="15931">
                  <c:v>503.97539999999833</c:v>
                </c:pt>
                <c:pt idx="15932">
                  <c:v>504.00450000000001</c:v>
                </c:pt>
                <c:pt idx="15933">
                  <c:v>504.03359999999827</c:v>
                </c:pt>
                <c:pt idx="15934">
                  <c:v>504.06700000000001</c:v>
                </c:pt>
                <c:pt idx="15935">
                  <c:v>504.10039999999969</c:v>
                </c:pt>
                <c:pt idx="15936">
                  <c:v>504.13369999999969</c:v>
                </c:pt>
                <c:pt idx="15937">
                  <c:v>504.16280000000154</c:v>
                </c:pt>
                <c:pt idx="15938">
                  <c:v>504.19200000000001</c:v>
                </c:pt>
                <c:pt idx="15939">
                  <c:v>504.22539999999833</c:v>
                </c:pt>
                <c:pt idx="15940">
                  <c:v>504.25869999999969</c:v>
                </c:pt>
                <c:pt idx="15941">
                  <c:v>504.29199999999821</c:v>
                </c:pt>
                <c:pt idx="15942">
                  <c:v>504.32119999999821</c:v>
                </c:pt>
                <c:pt idx="15943">
                  <c:v>504.35039999999969</c:v>
                </c:pt>
                <c:pt idx="15944">
                  <c:v>504.38369999999969</c:v>
                </c:pt>
                <c:pt idx="15945">
                  <c:v>504.41699999999821</c:v>
                </c:pt>
                <c:pt idx="15946">
                  <c:v>504.45030000000003</c:v>
                </c:pt>
                <c:pt idx="15947">
                  <c:v>504.4796</c:v>
                </c:pt>
                <c:pt idx="15948">
                  <c:v>504.50869999999969</c:v>
                </c:pt>
                <c:pt idx="15949">
                  <c:v>504.54199999999969</c:v>
                </c:pt>
                <c:pt idx="15950">
                  <c:v>504.57530000000003</c:v>
                </c:pt>
                <c:pt idx="15951">
                  <c:v>504.60460000000154</c:v>
                </c:pt>
                <c:pt idx="15952">
                  <c:v>504.63369999999969</c:v>
                </c:pt>
                <c:pt idx="15953">
                  <c:v>504.66699999999969</c:v>
                </c:pt>
                <c:pt idx="15954">
                  <c:v>504.70030000000003</c:v>
                </c:pt>
                <c:pt idx="15955">
                  <c:v>504.73369999999869</c:v>
                </c:pt>
                <c:pt idx="15956">
                  <c:v>504.76280000000008</c:v>
                </c:pt>
                <c:pt idx="15957">
                  <c:v>504.79199999999821</c:v>
                </c:pt>
                <c:pt idx="15958">
                  <c:v>504.82530000000003</c:v>
                </c:pt>
                <c:pt idx="15959">
                  <c:v>504.8587</c:v>
                </c:pt>
                <c:pt idx="15960">
                  <c:v>504.892</c:v>
                </c:pt>
                <c:pt idx="15961">
                  <c:v>504.92119999999773</c:v>
                </c:pt>
                <c:pt idx="15962">
                  <c:v>504.95030000000003</c:v>
                </c:pt>
                <c:pt idx="15963">
                  <c:v>504.98369999999869</c:v>
                </c:pt>
                <c:pt idx="15964">
                  <c:v>505.017</c:v>
                </c:pt>
                <c:pt idx="15965">
                  <c:v>505.05040000000002</c:v>
                </c:pt>
                <c:pt idx="15966">
                  <c:v>505.0795</c:v>
                </c:pt>
                <c:pt idx="15967">
                  <c:v>505.1087</c:v>
                </c:pt>
                <c:pt idx="15968">
                  <c:v>505.14200000000125</c:v>
                </c:pt>
                <c:pt idx="15969">
                  <c:v>505.17540000000002</c:v>
                </c:pt>
                <c:pt idx="15970">
                  <c:v>505.2045</c:v>
                </c:pt>
                <c:pt idx="15971">
                  <c:v>505.23369999999869</c:v>
                </c:pt>
                <c:pt idx="15972">
                  <c:v>505.267</c:v>
                </c:pt>
                <c:pt idx="15973">
                  <c:v>505.30040000000002</c:v>
                </c:pt>
                <c:pt idx="15974">
                  <c:v>505.33369999999923</c:v>
                </c:pt>
                <c:pt idx="15975">
                  <c:v>505.36279999999999</c:v>
                </c:pt>
                <c:pt idx="15976">
                  <c:v>505.392</c:v>
                </c:pt>
                <c:pt idx="15977">
                  <c:v>505.42539999999826</c:v>
                </c:pt>
                <c:pt idx="15978">
                  <c:v>505.45869999999923</c:v>
                </c:pt>
                <c:pt idx="15979">
                  <c:v>505.49199999999809</c:v>
                </c:pt>
                <c:pt idx="15980">
                  <c:v>505.52119999999815</c:v>
                </c:pt>
                <c:pt idx="15981">
                  <c:v>505.55040000000002</c:v>
                </c:pt>
                <c:pt idx="15982">
                  <c:v>505.58369999999923</c:v>
                </c:pt>
                <c:pt idx="15983">
                  <c:v>505.61700000000002</c:v>
                </c:pt>
                <c:pt idx="15984">
                  <c:v>505.65039999999999</c:v>
                </c:pt>
                <c:pt idx="15985">
                  <c:v>505.67950000000002</c:v>
                </c:pt>
                <c:pt idx="15986">
                  <c:v>505.70869999999923</c:v>
                </c:pt>
                <c:pt idx="15987">
                  <c:v>505.74200000000002</c:v>
                </c:pt>
                <c:pt idx="15988">
                  <c:v>505.77539999999863</c:v>
                </c:pt>
                <c:pt idx="15989">
                  <c:v>505.80450000000002</c:v>
                </c:pt>
                <c:pt idx="15990">
                  <c:v>505.83369999999923</c:v>
                </c:pt>
                <c:pt idx="15991">
                  <c:v>505.86700000000002</c:v>
                </c:pt>
                <c:pt idx="15992">
                  <c:v>505.90039999999863</c:v>
                </c:pt>
                <c:pt idx="15993">
                  <c:v>505.93369999999851</c:v>
                </c:pt>
                <c:pt idx="15994">
                  <c:v>505.96280000000002</c:v>
                </c:pt>
                <c:pt idx="15995">
                  <c:v>505.99199999999809</c:v>
                </c:pt>
                <c:pt idx="15996">
                  <c:v>506.02539999999863</c:v>
                </c:pt>
                <c:pt idx="15997">
                  <c:v>506.05869999999999</c:v>
                </c:pt>
                <c:pt idx="15998">
                  <c:v>506.09199999999845</c:v>
                </c:pt>
                <c:pt idx="15999">
                  <c:v>506.12119999999851</c:v>
                </c:pt>
                <c:pt idx="16000">
                  <c:v>506.15039999999999</c:v>
                </c:pt>
                <c:pt idx="16001">
                  <c:v>506.18369999999999</c:v>
                </c:pt>
                <c:pt idx="16002">
                  <c:v>506.21699999999845</c:v>
                </c:pt>
                <c:pt idx="16003">
                  <c:v>506.25040000000001</c:v>
                </c:pt>
                <c:pt idx="16004">
                  <c:v>506.27949999999993</c:v>
                </c:pt>
                <c:pt idx="16005">
                  <c:v>506.30869999999999</c:v>
                </c:pt>
                <c:pt idx="16006">
                  <c:v>506.34199999999993</c:v>
                </c:pt>
                <c:pt idx="16007">
                  <c:v>506.37540000000001</c:v>
                </c:pt>
                <c:pt idx="16008">
                  <c:v>506.40449999999993</c:v>
                </c:pt>
                <c:pt idx="16009">
                  <c:v>506.43369999999851</c:v>
                </c:pt>
                <c:pt idx="16010">
                  <c:v>506.46699999999845</c:v>
                </c:pt>
                <c:pt idx="16011">
                  <c:v>506.50040000000001</c:v>
                </c:pt>
                <c:pt idx="16012">
                  <c:v>506.53359999999827</c:v>
                </c:pt>
                <c:pt idx="16013">
                  <c:v>506.56279999999964</c:v>
                </c:pt>
                <c:pt idx="16014">
                  <c:v>506.59199999999845</c:v>
                </c:pt>
                <c:pt idx="16015">
                  <c:v>506.62540000000001</c:v>
                </c:pt>
                <c:pt idx="16016">
                  <c:v>506.65859999999969</c:v>
                </c:pt>
                <c:pt idx="16017">
                  <c:v>506.69200000000001</c:v>
                </c:pt>
                <c:pt idx="16018">
                  <c:v>506.72119999999808</c:v>
                </c:pt>
                <c:pt idx="16019">
                  <c:v>506.75040000000001</c:v>
                </c:pt>
                <c:pt idx="16020">
                  <c:v>506.78359999999827</c:v>
                </c:pt>
                <c:pt idx="16021">
                  <c:v>506.81700000000001</c:v>
                </c:pt>
                <c:pt idx="16022">
                  <c:v>506.85039999999969</c:v>
                </c:pt>
                <c:pt idx="16023">
                  <c:v>506.87950000000001</c:v>
                </c:pt>
                <c:pt idx="16024">
                  <c:v>506.90859999999827</c:v>
                </c:pt>
                <c:pt idx="16025">
                  <c:v>506.94200000000001</c:v>
                </c:pt>
                <c:pt idx="16026">
                  <c:v>506.97539999999833</c:v>
                </c:pt>
                <c:pt idx="16027">
                  <c:v>507.00450000000001</c:v>
                </c:pt>
                <c:pt idx="16028">
                  <c:v>507.03359999999827</c:v>
                </c:pt>
                <c:pt idx="16029">
                  <c:v>507.06700000000001</c:v>
                </c:pt>
                <c:pt idx="16030">
                  <c:v>507.10039999999969</c:v>
                </c:pt>
                <c:pt idx="16031">
                  <c:v>507.13369999999969</c:v>
                </c:pt>
                <c:pt idx="16032">
                  <c:v>507.16280000000154</c:v>
                </c:pt>
                <c:pt idx="16033">
                  <c:v>507.19200000000001</c:v>
                </c:pt>
                <c:pt idx="16034">
                  <c:v>507.22539999999833</c:v>
                </c:pt>
                <c:pt idx="16035">
                  <c:v>507.25869999999969</c:v>
                </c:pt>
                <c:pt idx="16036">
                  <c:v>507.29199999999821</c:v>
                </c:pt>
                <c:pt idx="16037">
                  <c:v>507.32119999999821</c:v>
                </c:pt>
                <c:pt idx="16038">
                  <c:v>507.35039999999969</c:v>
                </c:pt>
                <c:pt idx="16039">
                  <c:v>507.38369999999969</c:v>
                </c:pt>
                <c:pt idx="16040">
                  <c:v>507.41699999999821</c:v>
                </c:pt>
                <c:pt idx="16041">
                  <c:v>507.45030000000003</c:v>
                </c:pt>
                <c:pt idx="16042">
                  <c:v>507.4796</c:v>
                </c:pt>
                <c:pt idx="16043">
                  <c:v>507.50869999999969</c:v>
                </c:pt>
                <c:pt idx="16044">
                  <c:v>507.54199999999969</c:v>
                </c:pt>
                <c:pt idx="16045">
                  <c:v>507.57530000000003</c:v>
                </c:pt>
                <c:pt idx="16046">
                  <c:v>507.60460000000154</c:v>
                </c:pt>
                <c:pt idx="16047">
                  <c:v>507.63369999999969</c:v>
                </c:pt>
                <c:pt idx="16048">
                  <c:v>507.66699999999969</c:v>
                </c:pt>
                <c:pt idx="16049">
                  <c:v>507.70030000000003</c:v>
                </c:pt>
                <c:pt idx="16050">
                  <c:v>507.73369999999869</c:v>
                </c:pt>
                <c:pt idx="16051">
                  <c:v>507.76280000000008</c:v>
                </c:pt>
                <c:pt idx="16052">
                  <c:v>507.79199999999821</c:v>
                </c:pt>
                <c:pt idx="16053">
                  <c:v>507.82530000000003</c:v>
                </c:pt>
                <c:pt idx="16054">
                  <c:v>507.8587</c:v>
                </c:pt>
                <c:pt idx="16055">
                  <c:v>507.892</c:v>
                </c:pt>
                <c:pt idx="16056">
                  <c:v>507.92119999999773</c:v>
                </c:pt>
                <c:pt idx="16057">
                  <c:v>507.95030000000003</c:v>
                </c:pt>
                <c:pt idx="16058">
                  <c:v>507.98369999999869</c:v>
                </c:pt>
                <c:pt idx="16059">
                  <c:v>508.017</c:v>
                </c:pt>
                <c:pt idx="16060">
                  <c:v>508.05040000000002</c:v>
                </c:pt>
                <c:pt idx="16061">
                  <c:v>508.0795</c:v>
                </c:pt>
                <c:pt idx="16062">
                  <c:v>508.1087</c:v>
                </c:pt>
                <c:pt idx="16063">
                  <c:v>508.14200000000125</c:v>
                </c:pt>
                <c:pt idx="16064">
                  <c:v>508.17540000000002</c:v>
                </c:pt>
                <c:pt idx="16065">
                  <c:v>508.2045</c:v>
                </c:pt>
                <c:pt idx="16066">
                  <c:v>508.23369999999869</c:v>
                </c:pt>
                <c:pt idx="16067">
                  <c:v>508.267</c:v>
                </c:pt>
                <c:pt idx="16068">
                  <c:v>508.30040000000002</c:v>
                </c:pt>
                <c:pt idx="16069">
                  <c:v>508.33369999999923</c:v>
                </c:pt>
                <c:pt idx="16070">
                  <c:v>508.36279999999999</c:v>
                </c:pt>
                <c:pt idx="16071">
                  <c:v>508.392</c:v>
                </c:pt>
                <c:pt idx="16072">
                  <c:v>508.42539999999826</c:v>
                </c:pt>
                <c:pt idx="16073">
                  <c:v>508.45869999999923</c:v>
                </c:pt>
                <c:pt idx="16074">
                  <c:v>508.49199999999809</c:v>
                </c:pt>
                <c:pt idx="16075">
                  <c:v>508.52119999999815</c:v>
                </c:pt>
                <c:pt idx="16076">
                  <c:v>508.55040000000002</c:v>
                </c:pt>
                <c:pt idx="16077">
                  <c:v>508.58369999999923</c:v>
                </c:pt>
                <c:pt idx="16078">
                  <c:v>508.61700000000002</c:v>
                </c:pt>
                <c:pt idx="16079">
                  <c:v>508.65039999999999</c:v>
                </c:pt>
                <c:pt idx="16080">
                  <c:v>508.67950000000002</c:v>
                </c:pt>
                <c:pt idx="16081">
                  <c:v>508.70869999999923</c:v>
                </c:pt>
                <c:pt idx="16082">
                  <c:v>508.74200000000002</c:v>
                </c:pt>
                <c:pt idx="16083">
                  <c:v>508.77539999999863</c:v>
                </c:pt>
                <c:pt idx="16084">
                  <c:v>508.80450000000002</c:v>
                </c:pt>
                <c:pt idx="16085">
                  <c:v>508.83369999999923</c:v>
                </c:pt>
                <c:pt idx="16086">
                  <c:v>508.86700000000002</c:v>
                </c:pt>
                <c:pt idx="16087">
                  <c:v>508.90039999999863</c:v>
                </c:pt>
                <c:pt idx="16088">
                  <c:v>508.93369999999851</c:v>
                </c:pt>
                <c:pt idx="16089">
                  <c:v>508.96280000000002</c:v>
                </c:pt>
                <c:pt idx="16090">
                  <c:v>508.99199999999809</c:v>
                </c:pt>
                <c:pt idx="16091">
                  <c:v>509.02539999999863</c:v>
                </c:pt>
                <c:pt idx="16092">
                  <c:v>509.05869999999999</c:v>
                </c:pt>
                <c:pt idx="16093">
                  <c:v>509.09199999999845</c:v>
                </c:pt>
                <c:pt idx="16094">
                  <c:v>509.12119999999851</c:v>
                </c:pt>
                <c:pt idx="16095">
                  <c:v>509.15039999999999</c:v>
                </c:pt>
                <c:pt idx="16096">
                  <c:v>509.18369999999999</c:v>
                </c:pt>
                <c:pt idx="16097">
                  <c:v>509.21699999999845</c:v>
                </c:pt>
                <c:pt idx="16098">
                  <c:v>509.25040000000001</c:v>
                </c:pt>
                <c:pt idx="16099">
                  <c:v>509.27949999999993</c:v>
                </c:pt>
                <c:pt idx="16100">
                  <c:v>509.30869999999999</c:v>
                </c:pt>
                <c:pt idx="16101">
                  <c:v>509.34199999999993</c:v>
                </c:pt>
                <c:pt idx="16102">
                  <c:v>509.37540000000001</c:v>
                </c:pt>
                <c:pt idx="16103">
                  <c:v>509.40449999999993</c:v>
                </c:pt>
                <c:pt idx="16104">
                  <c:v>509.43369999999851</c:v>
                </c:pt>
                <c:pt idx="16105">
                  <c:v>509.46699999999845</c:v>
                </c:pt>
                <c:pt idx="16106">
                  <c:v>509.50040000000001</c:v>
                </c:pt>
                <c:pt idx="16107">
                  <c:v>509.53359999999827</c:v>
                </c:pt>
                <c:pt idx="16108">
                  <c:v>509.56279999999964</c:v>
                </c:pt>
                <c:pt idx="16109">
                  <c:v>509.59199999999845</c:v>
                </c:pt>
                <c:pt idx="16110">
                  <c:v>509.62540000000001</c:v>
                </c:pt>
                <c:pt idx="16111">
                  <c:v>509.65859999999969</c:v>
                </c:pt>
                <c:pt idx="16112">
                  <c:v>509.69200000000001</c:v>
                </c:pt>
                <c:pt idx="16113">
                  <c:v>509.72119999999808</c:v>
                </c:pt>
                <c:pt idx="16114">
                  <c:v>509.75040000000001</c:v>
                </c:pt>
                <c:pt idx="16115">
                  <c:v>509.78359999999827</c:v>
                </c:pt>
                <c:pt idx="16116">
                  <c:v>509.81700000000001</c:v>
                </c:pt>
                <c:pt idx="16117">
                  <c:v>509.85039999999969</c:v>
                </c:pt>
                <c:pt idx="16118">
                  <c:v>509.87950000000001</c:v>
                </c:pt>
                <c:pt idx="16119">
                  <c:v>509.90859999999827</c:v>
                </c:pt>
                <c:pt idx="16120">
                  <c:v>509.94200000000001</c:v>
                </c:pt>
                <c:pt idx="16121">
                  <c:v>509.97539999999833</c:v>
                </c:pt>
                <c:pt idx="16122">
                  <c:v>510.00450000000001</c:v>
                </c:pt>
                <c:pt idx="16123">
                  <c:v>510.03359999999827</c:v>
                </c:pt>
                <c:pt idx="16124">
                  <c:v>510.06700000000001</c:v>
                </c:pt>
                <c:pt idx="16125">
                  <c:v>510.10039999999969</c:v>
                </c:pt>
                <c:pt idx="16126">
                  <c:v>510.13369999999969</c:v>
                </c:pt>
                <c:pt idx="16127">
                  <c:v>510.16280000000154</c:v>
                </c:pt>
                <c:pt idx="16128">
                  <c:v>510.19200000000001</c:v>
                </c:pt>
                <c:pt idx="16129">
                  <c:v>510.22539999999833</c:v>
                </c:pt>
                <c:pt idx="16130">
                  <c:v>510.25869999999969</c:v>
                </c:pt>
                <c:pt idx="16131">
                  <c:v>510.29199999999821</c:v>
                </c:pt>
                <c:pt idx="16132">
                  <c:v>510.32119999999821</c:v>
                </c:pt>
                <c:pt idx="16133">
                  <c:v>510.35039999999969</c:v>
                </c:pt>
                <c:pt idx="16134">
                  <c:v>510.38369999999969</c:v>
                </c:pt>
                <c:pt idx="16135">
                  <c:v>510.41699999999821</c:v>
                </c:pt>
                <c:pt idx="16136">
                  <c:v>510.45030000000003</c:v>
                </c:pt>
                <c:pt idx="16137">
                  <c:v>510.4796</c:v>
                </c:pt>
                <c:pt idx="16138">
                  <c:v>510.50869999999969</c:v>
                </c:pt>
                <c:pt idx="16139">
                  <c:v>510.54199999999969</c:v>
                </c:pt>
                <c:pt idx="16140">
                  <c:v>510.57530000000003</c:v>
                </c:pt>
                <c:pt idx="16141">
                  <c:v>510.60460000000154</c:v>
                </c:pt>
                <c:pt idx="16142">
                  <c:v>510.63369999999969</c:v>
                </c:pt>
                <c:pt idx="16143">
                  <c:v>510.66699999999969</c:v>
                </c:pt>
                <c:pt idx="16144">
                  <c:v>510.70030000000003</c:v>
                </c:pt>
                <c:pt idx="16145">
                  <c:v>510.73369999999869</c:v>
                </c:pt>
                <c:pt idx="16146">
                  <c:v>510.76280000000008</c:v>
                </c:pt>
                <c:pt idx="16147">
                  <c:v>510.79199999999821</c:v>
                </c:pt>
                <c:pt idx="16148">
                  <c:v>510.82530000000003</c:v>
                </c:pt>
                <c:pt idx="16149">
                  <c:v>510.8587</c:v>
                </c:pt>
                <c:pt idx="16150">
                  <c:v>510.892</c:v>
                </c:pt>
                <c:pt idx="16151">
                  <c:v>510.92119999999773</c:v>
                </c:pt>
                <c:pt idx="16152">
                  <c:v>510.95030000000003</c:v>
                </c:pt>
                <c:pt idx="16153">
                  <c:v>510.98369999999869</c:v>
                </c:pt>
                <c:pt idx="16154">
                  <c:v>511.017</c:v>
                </c:pt>
                <c:pt idx="16155">
                  <c:v>511.05040000000002</c:v>
                </c:pt>
                <c:pt idx="16156">
                  <c:v>511.0795</c:v>
                </c:pt>
                <c:pt idx="16157">
                  <c:v>511.1087</c:v>
                </c:pt>
                <c:pt idx="16158">
                  <c:v>511.14200000000125</c:v>
                </c:pt>
                <c:pt idx="16159">
                  <c:v>511.17540000000002</c:v>
                </c:pt>
                <c:pt idx="16160">
                  <c:v>511.2045</c:v>
                </c:pt>
                <c:pt idx="16161">
                  <c:v>511.23369999999869</c:v>
                </c:pt>
                <c:pt idx="16162">
                  <c:v>511.267</c:v>
                </c:pt>
                <c:pt idx="16163">
                  <c:v>511.30040000000002</c:v>
                </c:pt>
                <c:pt idx="16164">
                  <c:v>511.33369999999923</c:v>
                </c:pt>
                <c:pt idx="16165">
                  <c:v>511.36279999999999</c:v>
                </c:pt>
                <c:pt idx="16166">
                  <c:v>511.392</c:v>
                </c:pt>
                <c:pt idx="16167">
                  <c:v>511.42539999999826</c:v>
                </c:pt>
                <c:pt idx="16168">
                  <c:v>511.45869999999923</c:v>
                </c:pt>
                <c:pt idx="16169">
                  <c:v>511.49199999999809</c:v>
                </c:pt>
                <c:pt idx="16170">
                  <c:v>511.52119999999815</c:v>
                </c:pt>
                <c:pt idx="16171">
                  <c:v>511.55040000000002</c:v>
                </c:pt>
                <c:pt idx="16172">
                  <c:v>511.58369999999923</c:v>
                </c:pt>
                <c:pt idx="16173">
                  <c:v>511.61700000000002</c:v>
                </c:pt>
                <c:pt idx="16174">
                  <c:v>511.65039999999999</c:v>
                </c:pt>
                <c:pt idx="16175">
                  <c:v>511.67950000000002</c:v>
                </c:pt>
                <c:pt idx="16176">
                  <c:v>511.70869999999923</c:v>
                </c:pt>
                <c:pt idx="16177">
                  <c:v>511.74200000000002</c:v>
                </c:pt>
                <c:pt idx="16178">
                  <c:v>511.77539999999863</c:v>
                </c:pt>
                <c:pt idx="16179">
                  <c:v>511.80450000000002</c:v>
                </c:pt>
                <c:pt idx="16180">
                  <c:v>511.83369999999923</c:v>
                </c:pt>
                <c:pt idx="16181">
                  <c:v>511.86700000000002</c:v>
                </c:pt>
                <c:pt idx="16182">
                  <c:v>511.90039999999863</c:v>
                </c:pt>
                <c:pt idx="16183">
                  <c:v>511.93369999999851</c:v>
                </c:pt>
                <c:pt idx="16184">
                  <c:v>511.96280000000002</c:v>
                </c:pt>
                <c:pt idx="16185">
                  <c:v>511.99199999999809</c:v>
                </c:pt>
                <c:pt idx="16186">
                  <c:v>512.02539999999999</c:v>
                </c:pt>
                <c:pt idx="16187">
                  <c:v>512.05859999999996</c:v>
                </c:pt>
                <c:pt idx="16188">
                  <c:v>512.09199999999998</c:v>
                </c:pt>
                <c:pt idx="16189">
                  <c:v>512.12109999999996</c:v>
                </c:pt>
                <c:pt idx="16190">
                  <c:v>512.15039999999999</c:v>
                </c:pt>
                <c:pt idx="16191">
                  <c:v>512.18360000000052</c:v>
                </c:pt>
                <c:pt idx="16192">
                  <c:v>512.21699999999998</c:v>
                </c:pt>
                <c:pt idx="16193">
                  <c:v>512.25019999999938</c:v>
                </c:pt>
                <c:pt idx="16194">
                  <c:v>512.27950000000055</c:v>
                </c:pt>
                <c:pt idx="16195">
                  <c:v>512.30859999999996</c:v>
                </c:pt>
                <c:pt idx="16196">
                  <c:v>512.34199999999748</c:v>
                </c:pt>
                <c:pt idx="16197">
                  <c:v>512.37519999999938</c:v>
                </c:pt>
                <c:pt idx="16198">
                  <c:v>512.40449999999998</c:v>
                </c:pt>
                <c:pt idx="16199">
                  <c:v>512.43359999999996</c:v>
                </c:pt>
                <c:pt idx="16200">
                  <c:v>512.46699999999748</c:v>
                </c:pt>
                <c:pt idx="16201">
                  <c:v>512.50019999999938</c:v>
                </c:pt>
                <c:pt idx="16202">
                  <c:v>512.53359999999998</c:v>
                </c:pt>
                <c:pt idx="16203">
                  <c:v>512.56279999999947</c:v>
                </c:pt>
                <c:pt idx="16204">
                  <c:v>512.59199999999998</c:v>
                </c:pt>
                <c:pt idx="16205">
                  <c:v>512.62519999999938</c:v>
                </c:pt>
                <c:pt idx="16206">
                  <c:v>512.65859999999998</c:v>
                </c:pt>
                <c:pt idx="16207">
                  <c:v>512.69200000000001</c:v>
                </c:pt>
                <c:pt idx="16208">
                  <c:v>512.72109999999998</c:v>
                </c:pt>
                <c:pt idx="16209">
                  <c:v>512.75019999999938</c:v>
                </c:pt>
                <c:pt idx="16210">
                  <c:v>512.78360000000055</c:v>
                </c:pt>
                <c:pt idx="16211">
                  <c:v>512.81699999999796</c:v>
                </c:pt>
                <c:pt idx="16212">
                  <c:v>512.85039999999947</c:v>
                </c:pt>
                <c:pt idx="16213">
                  <c:v>512.87940000000003</c:v>
                </c:pt>
                <c:pt idx="16214">
                  <c:v>512.90859999999998</c:v>
                </c:pt>
                <c:pt idx="16215">
                  <c:v>512.94199999999796</c:v>
                </c:pt>
                <c:pt idx="16216">
                  <c:v>512.97540000000004</c:v>
                </c:pt>
                <c:pt idx="16217">
                  <c:v>513.00440000000003</c:v>
                </c:pt>
                <c:pt idx="16218">
                  <c:v>513.03359999999998</c:v>
                </c:pt>
                <c:pt idx="16219">
                  <c:v>513.06699999999796</c:v>
                </c:pt>
                <c:pt idx="16220">
                  <c:v>513.10040000000004</c:v>
                </c:pt>
                <c:pt idx="16221">
                  <c:v>513.13369999999998</c:v>
                </c:pt>
                <c:pt idx="16222">
                  <c:v>513.16279999999949</c:v>
                </c:pt>
                <c:pt idx="16223">
                  <c:v>513.19200000000001</c:v>
                </c:pt>
                <c:pt idx="16224">
                  <c:v>513.22540000000004</c:v>
                </c:pt>
                <c:pt idx="16225">
                  <c:v>513.25869999999998</c:v>
                </c:pt>
                <c:pt idx="16226">
                  <c:v>513.29200000000003</c:v>
                </c:pt>
                <c:pt idx="16227">
                  <c:v>513.32119999999748</c:v>
                </c:pt>
                <c:pt idx="16228">
                  <c:v>513.35039999999947</c:v>
                </c:pt>
                <c:pt idx="16229">
                  <c:v>513.38369999999998</c:v>
                </c:pt>
                <c:pt idx="16230">
                  <c:v>513.41699999999946</c:v>
                </c:pt>
                <c:pt idx="16231">
                  <c:v>513.45029999999747</c:v>
                </c:pt>
                <c:pt idx="16232">
                  <c:v>513.47950000000003</c:v>
                </c:pt>
                <c:pt idx="16233">
                  <c:v>513.50869999999998</c:v>
                </c:pt>
                <c:pt idx="16234">
                  <c:v>513.54199999999946</c:v>
                </c:pt>
                <c:pt idx="16235">
                  <c:v>513.57529999999997</c:v>
                </c:pt>
                <c:pt idx="16236">
                  <c:v>513.60450000000003</c:v>
                </c:pt>
                <c:pt idx="16237">
                  <c:v>513.63369999999998</c:v>
                </c:pt>
                <c:pt idx="16238">
                  <c:v>513.66699999999946</c:v>
                </c:pt>
                <c:pt idx="16239">
                  <c:v>513.70029999999997</c:v>
                </c:pt>
                <c:pt idx="16240">
                  <c:v>513.73360000000002</c:v>
                </c:pt>
                <c:pt idx="16241">
                  <c:v>513.76279999999997</c:v>
                </c:pt>
                <c:pt idx="16242">
                  <c:v>513.79200000000003</c:v>
                </c:pt>
                <c:pt idx="16243">
                  <c:v>513.82529999999747</c:v>
                </c:pt>
                <c:pt idx="16244">
                  <c:v>513.85859999999946</c:v>
                </c:pt>
                <c:pt idx="16245">
                  <c:v>513.89199999999948</c:v>
                </c:pt>
                <c:pt idx="16246">
                  <c:v>513.92109999999946</c:v>
                </c:pt>
                <c:pt idx="16247">
                  <c:v>513.95029999999747</c:v>
                </c:pt>
                <c:pt idx="16248">
                  <c:v>513.98360000000002</c:v>
                </c:pt>
                <c:pt idx="16249">
                  <c:v>514.01699999999948</c:v>
                </c:pt>
                <c:pt idx="16250">
                  <c:v>514.05029999999749</c:v>
                </c:pt>
                <c:pt idx="16251">
                  <c:v>514.07950000000005</c:v>
                </c:pt>
                <c:pt idx="16252">
                  <c:v>514.10860000000002</c:v>
                </c:pt>
                <c:pt idx="16253">
                  <c:v>514.14199999999948</c:v>
                </c:pt>
                <c:pt idx="16254">
                  <c:v>514.17529999999999</c:v>
                </c:pt>
                <c:pt idx="16255">
                  <c:v>514.20450000000005</c:v>
                </c:pt>
                <c:pt idx="16256">
                  <c:v>514.23360000000002</c:v>
                </c:pt>
                <c:pt idx="16257">
                  <c:v>514.26699999999948</c:v>
                </c:pt>
                <c:pt idx="16258">
                  <c:v>514.30029999999749</c:v>
                </c:pt>
                <c:pt idx="16259">
                  <c:v>514.33370000000002</c:v>
                </c:pt>
                <c:pt idx="16260">
                  <c:v>514.36279999999749</c:v>
                </c:pt>
                <c:pt idx="16261">
                  <c:v>514.39199999999948</c:v>
                </c:pt>
                <c:pt idx="16262">
                  <c:v>514.42529999999749</c:v>
                </c:pt>
                <c:pt idx="16263">
                  <c:v>514.45870000000002</c:v>
                </c:pt>
                <c:pt idx="16264">
                  <c:v>514.49199999999996</c:v>
                </c:pt>
                <c:pt idx="16265">
                  <c:v>514.52109999999948</c:v>
                </c:pt>
                <c:pt idx="16266">
                  <c:v>514.55029999999749</c:v>
                </c:pt>
                <c:pt idx="16267">
                  <c:v>514.58370000000309</c:v>
                </c:pt>
                <c:pt idx="16268">
                  <c:v>514.61699999999996</c:v>
                </c:pt>
                <c:pt idx="16269">
                  <c:v>514.65039999999999</c:v>
                </c:pt>
                <c:pt idx="16270">
                  <c:v>514.67940000000272</c:v>
                </c:pt>
                <c:pt idx="16271">
                  <c:v>514.70870000000309</c:v>
                </c:pt>
                <c:pt idx="16272">
                  <c:v>514.74199999999996</c:v>
                </c:pt>
                <c:pt idx="16273">
                  <c:v>514.77540000000272</c:v>
                </c:pt>
                <c:pt idx="16274">
                  <c:v>514.80439999999999</c:v>
                </c:pt>
                <c:pt idx="16275">
                  <c:v>514.83370000000002</c:v>
                </c:pt>
                <c:pt idx="16276">
                  <c:v>514.86699999999746</c:v>
                </c:pt>
                <c:pt idx="16277">
                  <c:v>514.90039999999999</c:v>
                </c:pt>
                <c:pt idx="16278">
                  <c:v>514.93359999999996</c:v>
                </c:pt>
                <c:pt idx="16279">
                  <c:v>514.96279999999797</c:v>
                </c:pt>
                <c:pt idx="16280">
                  <c:v>514.99199999999996</c:v>
                </c:pt>
                <c:pt idx="16281">
                  <c:v>515.02539999999999</c:v>
                </c:pt>
                <c:pt idx="16282">
                  <c:v>515.05859999999996</c:v>
                </c:pt>
                <c:pt idx="16283">
                  <c:v>515.09199999999998</c:v>
                </c:pt>
                <c:pt idx="16284">
                  <c:v>515.12109999999996</c:v>
                </c:pt>
                <c:pt idx="16285">
                  <c:v>515.15039999999999</c:v>
                </c:pt>
                <c:pt idx="16286">
                  <c:v>515.18360000000052</c:v>
                </c:pt>
                <c:pt idx="16287">
                  <c:v>515.21699999999998</c:v>
                </c:pt>
                <c:pt idx="16288">
                  <c:v>515.25019999999938</c:v>
                </c:pt>
                <c:pt idx="16289">
                  <c:v>515.27950000000055</c:v>
                </c:pt>
                <c:pt idx="16290">
                  <c:v>515.30859999999996</c:v>
                </c:pt>
                <c:pt idx="16291">
                  <c:v>515.34199999999748</c:v>
                </c:pt>
                <c:pt idx="16292">
                  <c:v>515.37519999999938</c:v>
                </c:pt>
                <c:pt idx="16293">
                  <c:v>515.40449999999998</c:v>
                </c:pt>
                <c:pt idx="16294">
                  <c:v>515.43359999999996</c:v>
                </c:pt>
                <c:pt idx="16295">
                  <c:v>515.46699999999748</c:v>
                </c:pt>
                <c:pt idx="16296">
                  <c:v>515.50019999999938</c:v>
                </c:pt>
                <c:pt idx="16297">
                  <c:v>515.53359999999998</c:v>
                </c:pt>
                <c:pt idx="16298">
                  <c:v>515.56279999999947</c:v>
                </c:pt>
                <c:pt idx="16299">
                  <c:v>515.59199999999998</c:v>
                </c:pt>
                <c:pt idx="16300">
                  <c:v>515.62519999999938</c:v>
                </c:pt>
                <c:pt idx="16301">
                  <c:v>515.65859999999998</c:v>
                </c:pt>
                <c:pt idx="16302">
                  <c:v>515.69200000000001</c:v>
                </c:pt>
                <c:pt idx="16303">
                  <c:v>515.72109999999998</c:v>
                </c:pt>
                <c:pt idx="16304">
                  <c:v>515.75019999999938</c:v>
                </c:pt>
                <c:pt idx="16305">
                  <c:v>515.78360000000055</c:v>
                </c:pt>
                <c:pt idx="16306">
                  <c:v>515.81699999999796</c:v>
                </c:pt>
                <c:pt idx="16307">
                  <c:v>515.85039999999947</c:v>
                </c:pt>
                <c:pt idx="16308">
                  <c:v>515.87940000000003</c:v>
                </c:pt>
                <c:pt idx="16309">
                  <c:v>515.90859999999998</c:v>
                </c:pt>
                <c:pt idx="16310">
                  <c:v>515.94199999999796</c:v>
                </c:pt>
                <c:pt idx="16311">
                  <c:v>515.97540000000004</c:v>
                </c:pt>
                <c:pt idx="16312">
                  <c:v>516.00440000000003</c:v>
                </c:pt>
                <c:pt idx="16313">
                  <c:v>516.03359999999998</c:v>
                </c:pt>
                <c:pt idx="16314">
                  <c:v>516.06699999999796</c:v>
                </c:pt>
                <c:pt idx="16315">
                  <c:v>516.10040000000004</c:v>
                </c:pt>
                <c:pt idx="16316">
                  <c:v>516.13369999999998</c:v>
                </c:pt>
                <c:pt idx="16317">
                  <c:v>516.16279999999949</c:v>
                </c:pt>
                <c:pt idx="16318">
                  <c:v>516.19200000000001</c:v>
                </c:pt>
                <c:pt idx="16319">
                  <c:v>516.22540000000004</c:v>
                </c:pt>
                <c:pt idx="16320">
                  <c:v>516.25869999999998</c:v>
                </c:pt>
                <c:pt idx="16321">
                  <c:v>516.29200000000003</c:v>
                </c:pt>
                <c:pt idx="16322">
                  <c:v>516.32119999999748</c:v>
                </c:pt>
                <c:pt idx="16323">
                  <c:v>516.35039999999947</c:v>
                </c:pt>
                <c:pt idx="16324">
                  <c:v>516.38369999999998</c:v>
                </c:pt>
                <c:pt idx="16325">
                  <c:v>516.41699999999946</c:v>
                </c:pt>
                <c:pt idx="16326">
                  <c:v>516.45029999999747</c:v>
                </c:pt>
                <c:pt idx="16327">
                  <c:v>516.47950000000003</c:v>
                </c:pt>
                <c:pt idx="16328">
                  <c:v>516.50869999999998</c:v>
                </c:pt>
                <c:pt idx="16329">
                  <c:v>516.54199999999946</c:v>
                </c:pt>
                <c:pt idx="16330">
                  <c:v>516.57529999999997</c:v>
                </c:pt>
                <c:pt idx="16331">
                  <c:v>516.60450000000003</c:v>
                </c:pt>
                <c:pt idx="16332">
                  <c:v>516.63369999999998</c:v>
                </c:pt>
                <c:pt idx="16333">
                  <c:v>516.66699999999946</c:v>
                </c:pt>
                <c:pt idx="16334">
                  <c:v>516.70029999999997</c:v>
                </c:pt>
                <c:pt idx="16335">
                  <c:v>516.73360000000002</c:v>
                </c:pt>
                <c:pt idx="16336">
                  <c:v>516.76279999999997</c:v>
                </c:pt>
                <c:pt idx="16337">
                  <c:v>516.79200000000003</c:v>
                </c:pt>
                <c:pt idx="16338">
                  <c:v>516.82529999999747</c:v>
                </c:pt>
                <c:pt idx="16339">
                  <c:v>516.85859999999946</c:v>
                </c:pt>
                <c:pt idx="16340">
                  <c:v>516.89199999999948</c:v>
                </c:pt>
                <c:pt idx="16341">
                  <c:v>516.92109999999946</c:v>
                </c:pt>
                <c:pt idx="16342">
                  <c:v>516.95029999999747</c:v>
                </c:pt>
                <c:pt idx="16343">
                  <c:v>516.98360000000002</c:v>
                </c:pt>
                <c:pt idx="16344">
                  <c:v>517.01699999999948</c:v>
                </c:pt>
                <c:pt idx="16345">
                  <c:v>517.05029999999749</c:v>
                </c:pt>
                <c:pt idx="16346">
                  <c:v>517.07950000000005</c:v>
                </c:pt>
                <c:pt idx="16347">
                  <c:v>517.10860000000002</c:v>
                </c:pt>
                <c:pt idx="16348">
                  <c:v>517.14199999999948</c:v>
                </c:pt>
                <c:pt idx="16349">
                  <c:v>517.17529999999999</c:v>
                </c:pt>
                <c:pt idx="16350">
                  <c:v>517.20450000000005</c:v>
                </c:pt>
                <c:pt idx="16351">
                  <c:v>517.23360000000002</c:v>
                </c:pt>
                <c:pt idx="16352">
                  <c:v>517.26699999999948</c:v>
                </c:pt>
                <c:pt idx="16353">
                  <c:v>517.30029999999749</c:v>
                </c:pt>
                <c:pt idx="16354">
                  <c:v>517.33370000000002</c:v>
                </c:pt>
                <c:pt idx="16355">
                  <c:v>517.36279999999749</c:v>
                </c:pt>
                <c:pt idx="16356">
                  <c:v>517.39199999999948</c:v>
                </c:pt>
                <c:pt idx="16357">
                  <c:v>517.42529999999749</c:v>
                </c:pt>
                <c:pt idx="16358">
                  <c:v>517.45870000000002</c:v>
                </c:pt>
                <c:pt idx="16359">
                  <c:v>517.49199999999996</c:v>
                </c:pt>
                <c:pt idx="16360">
                  <c:v>517.52109999999948</c:v>
                </c:pt>
                <c:pt idx="16361">
                  <c:v>517.55029999999749</c:v>
                </c:pt>
                <c:pt idx="16362">
                  <c:v>517.58370000000309</c:v>
                </c:pt>
                <c:pt idx="16363">
                  <c:v>517.61699999999996</c:v>
                </c:pt>
                <c:pt idx="16364">
                  <c:v>517.65039999999999</c:v>
                </c:pt>
                <c:pt idx="16365">
                  <c:v>517.67940000000272</c:v>
                </c:pt>
                <c:pt idx="16366">
                  <c:v>517.70870000000309</c:v>
                </c:pt>
                <c:pt idx="16367">
                  <c:v>517.74199999999996</c:v>
                </c:pt>
                <c:pt idx="16368">
                  <c:v>517.77540000000272</c:v>
                </c:pt>
                <c:pt idx="16369">
                  <c:v>517.80439999999999</c:v>
                </c:pt>
                <c:pt idx="16370">
                  <c:v>517.83370000000002</c:v>
                </c:pt>
                <c:pt idx="16371">
                  <c:v>517.86699999999746</c:v>
                </c:pt>
                <c:pt idx="16372">
                  <c:v>517.90039999999999</c:v>
                </c:pt>
                <c:pt idx="16373">
                  <c:v>517.93359999999996</c:v>
                </c:pt>
                <c:pt idx="16374">
                  <c:v>517.96279999999797</c:v>
                </c:pt>
                <c:pt idx="16375">
                  <c:v>517.99199999999996</c:v>
                </c:pt>
                <c:pt idx="16376">
                  <c:v>518.02539999999999</c:v>
                </c:pt>
                <c:pt idx="16377">
                  <c:v>518.05859999999996</c:v>
                </c:pt>
                <c:pt idx="16378">
                  <c:v>518.09199999999998</c:v>
                </c:pt>
                <c:pt idx="16379">
                  <c:v>518.12109999999996</c:v>
                </c:pt>
                <c:pt idx="16380">
                  <c:v>518.15039999999999</c:v>
                </c:pt>
                <c:pt idx="16381">
                  <c:v>518.18360000000052</c:v>
                </c:pt>
                <c:pt idx="16382">
                  <c:v>518.21699999999998</c:v>
                </c:pt>
                <c:pt idx="16383">
                  <c:v>518.25019999999938</c:v>
                </c:pt>
                <c:pt idx="16384">
                  <c:v>518.27950000000055</c:v>
                </c:pt>
                <c:pt idx="16385">
                  <c:v>518.30859999999996</c:v>
                </c:pt>
                <c:pt idx="16386">
                  <c:v>518.34199999999748</c:v>
                </c:pt>
                <c:pt idx="16387">
                  <c:v>518.37519999999938</c:v>
                </c:pt>
                <c:pt idx="16388">
                  <c:v>518.40449999999998</c:v>
                </c:pt>
                <c:pt idx="16389">
                  <c:v>518.43359999999996</c:v>
                </c:pt>
                <c:pt idx="16390">
                  <c:v>518.46699999999748</c:v>
                </c:pt>
                <c:pt idx="16391">
                  <c:v>518.50019999999938</c:v>
                </c:pt>
                <c:pt idx="16392">
                  <c:v>518.53359999999998</c:v>
                </c:pt>
                <c:pt idx="16393">
                  <c:v>518.56279999999947</c:v>
                </c:pt>
                <c:pt idx="16394">
                  <c:v>518.59199999999998</c:v>
                </c:pt>
                <c:pt idx="16395">
                  <c:v>518.62519999999938</c:v>
                </c:pt>
                <c:pt idx="16396">
                  <c:v>518.65859999999998</c:v>
                </c:pt>
                <c:pt idx="16397">
                  <c:v>518.69200000000001</c:v>
                </c:pt>
                <c:pt idx="16398">
                  <c:v>518.72109999999998</c:v>
                </c:pt>
                <c:pt idx="16399">
                  <c:v>518.75019999999938</c:v>
                </c:pt>
                <c:pt idx="16400">
                  <c:v>518.78360000000055</c:v>
                </c:pt>
                <c:pt idx="16401">
                  <c:v>518.81699999999796</c:v>
                </c:pt>
                <c:pt idx="16402">
                  <c:v>518.85039999999947</c:v>
                </c:pt>
                <c:pt idx="16403">
                  <c:v>518.87940000000003</c:v>
                </c:pt>
                <c:pt idx="16404">
                  <c:v>518.90859999999998</c:v>
                </c:pt>
                <c:pt idx="16405">
                  <c:v>518.94199999999796</c:v>
                </c:pt>
                <c:pt idx="16406">
                  <c:v>518.97540000000004</c:v>
                </c:pt>
                <c:pt idx="16407">
                  <c:v>519.00440000000003</c:v>
                </c:pt>
                <c:pt idx="16408">
                  <c:v>519.03359999999998</c:v>
                </c:pt>
                <c:pt idx="16409">
                  <c:v>519.06699999999796</c:v>
                </c:pt>
                <c:pt idx="16410">
                  <c:v>519.10040000000004</c:v>
                </c:pt>
                <c:pt idx="16411">
                  <c:v>519.13369999999998</c:v>
                </c:pt>
                <c:pt idx="16412">
                  <c:v>519.16279999999949</c:v>
                </c:pt>
                <c:pt idx="16413">
                  <c:v>519.19200000000001</c:v>
                </c:pt>
                <c:pt idx="16414">
                  <c:v>519.22540000000004</c:v>
                </c:pt>
                <c:pt idx="16415">
                  <c:v>519.25869999999998</c:v>
                </c:pt>
                <c:pt idx="16416">
                  <c:v>519.29200000000003</c:v>
                </c:pt>
                <c:pt idx="16417">
                  <c:v>519.32119999999748</c:v>
                </c:pt>
                <c:pt idx="16418">
                  <c:v>519.35039999999947</c:v>
                </c:pt>
                <c:pt idx="16419">
                  <c:v>519.38369999999998</c:v>
                </c:pt>
                <c:pt idx="16420">
                  <c:v>519.41699999999946</c:v>
                </c:pt>
                <c:pt idx="16421">
                  <c:v>519.45029999999747</c:v>
                </c:pt>
                <c:pt idx="16422">
                  <c:v>519.47950000000003</c:v>
                </c:pt>
                <c:pt idx="16423">
                  <c:v>519.50869999999998</c:v>
                </c:pt>
                <c:pt idx="16424">
                  <c:v>519.54199999999946</c:v>
                </c:pt>
                <c:pt idx="16425">
                  <c:v>519.57529999999997</c:v>
                </c:pt>
                <c:pt idx="16426">
                  <c:v>519.60450000000003</c:v>
                </c:pt>
                <c:pt idx="16427">
                  <c:v>519.63369999999998</c:v>
                </c:pt>
                <c:pt idx="16428">
                  <c:v>519.66699999999946</c:v>
                </c:pt>
                <c:pt idx="16429">
                  <c:v>519.70029999999997</c:v>
                </c:pt>
                <c:pt idx="16430">
                  <c:v>519.73360000000002</c:v>
                </c:pt>
                <c:pt idx="16431">
                  <c:v>519.76279999999997</c:v>
                </c:pt>
                <c:pt idx="16432">
                  <c:v>519.79200000000003</c:v>
                </c:pt>
                <c:pt idx="16433">
                  <c:v>519.82529999999747</c:v>
                </c:pt>
                <c:pt idx="16434">
                  <c:v>519.85859999999946</c:v>
                </c:pt>
                <c:pt idx="16435">
                  <c:v>519.89199999999948</c:v>
                </c:pt>
                <c:pt idx="16436">
                  <c:v>519.92109999999946</c:v>
                </c:pt>
                <c:pt idx="16437">
                  <c:v>519.95029999999747</c:v>
                </c:pt>
                <c:pt idx="16438">
                  <c:v>519.98360000000002</c:v>
                </c:pt>
                <c:pt idx="16439">
                  <c:v>520.01699999999948</c:v>
                </c:pt>
                <c:pt idx="16440">
                  <c:v>520.05029999999749</c:v>
                </c:pt>
                <c:pt idx="16441">
                  <c:v>520.07950000000005</c:v>
                </c:pt>
                <c:pt idx="16442">
                  <c:v>520.10860000000002</c:v>
                </c:pt>
                <c:pt idx="16443">
                  <c:v>520.14199999999948</c:v>
                </c:pt>
                <c:pt idx="16444">
                  <c:v>520.17529999999999</c:v>
                </c:pt>
                <c:pt idx="16445">
                  <c:v>520.20450000000005</c:v>
                </c:pt>
                <c:pt idx="16446">
                  <c:v>520.23360000000002</c:v>
                </c:pt>
                <c:pt idx="16447">
                  <c:v>520.26699999999948</c:v>
                </c:pt>
                <c:pt idx="16448">
                  <c:v>520.30029999999749</c:v>
                </c:pt>
                <c:pt idx="16449">
                  <c:v>520.33370000000002</c:v>
                </c:pt>
                <c:pt idx="16450">
                  <c:v>520.36279999999749</c:v>
                </c:pt>
                <c:pt idx="16451">
                  <c:v>520.39199999999948</c:v>
                </c:pt>
                <c:pt idx="16452">
                  <c:v>520.42529999999749</c:v>
                </c:pt>
                <c:pt idx="16453">
                  <c:v>520.45870000000002</c:v>
                </c:pt>
                <c:pt idx="16454">
                  <c:v>520.49199999999996</c:v>
                </c:pt>
                <c:pt idx="16455">
                  <c:v>520.52109999999948</c:v>
                </c:pt>
                <c:pt idx="16456">
                  <c:v>520.55029999999749</c:v>
                </c:pt>
                <c:pt idx="16457">
                  <c:v>520.58370000000309</c:v>
                </c:pt>
                <c:pt idx="16458">
                  <c:v>520.61699999999996</c:v>
                </c:pt>
                <c:pt idx="16459">
                  <c:v>520.65039999999999</c:v>
                </c:pt>
                <c:pt idx="16460">
                  <c:v>520.67940000000272</c:v>
                </c:pt>
                <c:pt idx="16461">
                  <c:v>520.70870000000309</c:v>
                </c:pt>
                <c:pt idx="16462">
                  <c:v>520.74199999999996</c:v>
                </c:pt>
                <c:pt idx="16463">
                  <c:v>520.77540000000272</c:v>
                </c:pt>
                <c:pt idx="16464">
                  <c:v>520.80439999999999</c:v>
                </c:pt>
                <c:pt idx="16465">
                  <c:v>520.83370000000002</c:v>
                </c:pt>
                <c:pt idx="16466">
                  <c:v>520.86699999999746</c:v>
                </c:pt>
                <c:pt idx="16467">
                  <c:v>520.90039999999999</c:v>
                </c:pt>
                <c:pt idx="16468">
                  <c:v>520.93359999999996</c:v>
                </c:pt>
                <c:pt idx="16469">
                  <c:v>520.96279999999797</c:v>
                </c:pt>
                <c:pt idx="16470">
                  <c:v>520.99199999999996</c:v>
                </c:pt>
                <c:pt idx="16471">
                  <c:v>521.02539999999999</c:v>
                </c:pt>
                <c:pt idx="16472">
                  <c:v>521.05859999999996</c:v>
                </c:pt>
                <c:pt idx="16473">
                  <c:v>521.09199999999998</c:v>
                </c:pt>
                <c:pt idx="16474">
                  <c:v>521.12109999999996</c:v>
                </c:pt>
                <c:pt idx="16475">
                  <c:v>521.15039999999999</c:v>
                </c:pt>
                <c:pt idx="16476">
                  <c:v>521.18360000000052</c:v>
                </c:pt>
                <c:pt idx="16477">
                  <c:v>521.21699999999998</c:v>
                </c:pt>
                <c:pt idx="16478">
                  <c:v>521.25019999999938</c:v>
                </c:pt>
                <c:pt idx="16479">
                  <c:v>521.27950000000055</c:v>
                </c:pt>
                <c:pt idx="16480">
                  <c:v>521.30859999999996</c:v>
                </c:pt>
                <c:pt idx="16481">
                  <c:v>521.34199999999748</c:v>
                </c:pt>
                <c:pt idx="16482">
                  <c:v>521.37519999999938</c:v>
                </c:pt>
                <c:pt idx="16483">
                  <c:v>521.40449999999998</c:v>
                </c:pt>
                <c:pt idx="16484">
                  <c:v>521.43359999999996</c:v>
                </c:pt>
                <c:pt idx="16485">
                  <c:v>521.46699999999748</c:v>
                </c:pt>
                <c:pt idx="16486">
                  <c:v>521.50019999999938</c:v>
                </c:pt>
                <c:pt idx="16487">
                  <c:v>521.53359999999998</c:v>
                </c:pt>
                <c:pt idx="16488">
                  <c:v>521.56279999999947</c:v>
                </c:pt>
                <c:pt idx="16489">
                  <c:v>521.59199999999998</c:v>
                </c:pt>
                <c:pt idx="16490">
                  <c:v>521.62519999999938</c:v>
                </c:pt>
                <c:pt idx="16491">
                  <c:v>521.65859999999998</c:v>
                </c:pt>
                <c:pt idx="16492">
                  <c:v>521.69200000000001</c:v>
                </c:pt>
                <c:pt idx="16493">
                  <c:v>521.72109999999998</c:v>
                </c:pt>
                <c:pt idx="16494">
                  <c:v>521.75019999999938</c:v>
                </c:pt>
                <c:pt idx="16495">
                  <c:v>521.78360000000055</c:v>
                </c:pt>
                <c:pt idx="16496">
                  <c:v>521.81699999999796</c:v>
                </c:pt>
                <c:pt idx="16497">
                  <c:v>521.85039999999947</c:v>
                </c:pt>
                <c:pt idx="16498">
                  <c:v>521.87940000000003</c:v>
                </c:pt>
                <c:pt idx="16499">
                  <c:v>521.90859999999998</c:v>
                </c:pt>
                <c:pt idx="16500">
                  <c:v>521.94199999999796</c:v>
                </c:pt>
                <c:pt idx="16501">
                  <c:v>521.97540000000004</c:v>
                </c:pt>
                <c:pt idx="16502">
                  <c:v>522.00440000000003</c:v>
                </c:pt>
                <c:pt idx="16503">
                  <c:v>522.03359999999998</c:v>
                </c:pt>
                <c:pt idx="16504">
                  <c:v>522.06699999999796</c:v>
                </c:pt>
                <c:pt idx="16505">
                  <c:v>522.10040000000004</c:v>
                </c:pt>
                <c:pt idx="16506">
                  <c:v>522.13369999999998</c:v>
                </c:pt>
                <c:pt idx="16507">
                  <c:v>522.16279999999949</c:v>
                </c:pt>
                <c:pt idx="16508">
                  <c:v>522.19200000000001</c:v>
                </c:pt>
                <c:pt idx="16509">
                  <c:v>522.22540000000004</c:v>
                </c:pt>
                <c:pt idx="16510">
                  <c:v>522.25869999999998</c:v>
                </c:pt>
                <c:pt idx="16511">
                  <c:v>522.29200000000003</c:v>
                </c:pt>
                <c:pt idx="16512">
                  <c:v>522.32119999999748</c:v>
                </c:pt>
                <c:pt idx="16513">
                  <c:v>522.35039999999947</c:v>
                </c:pt>
                <c:pt idx="16514">
                  <c:v>522.38369999999998</c:v>
                </c:pt>
                <c:pt idx="16515">
                  <c:v>522.41699999999946</c:v>
                </c:pt>
                <c:pt idx="16516">
                  <c:v>522.45029999999747</c:v>
                </c:pt>
                <c:pt idx="16517">
                  <c:v>522.47950000000003</c:v>
                </c:pt>
                <c:pt idx="16518">
                  <c:v>522.50869999999998</c:v>
                </c:pt>
                <c:pt idx="16519">
                  <c:v>522.54199999999946</c:v>
                </c:pt>
                <c:pt idx="16520">
                  <c:v>522.57529999999997</c:v>
                </c:pt>
                <c:pt idx="16521">
                  <c:v>522.60450000000003</c:v>
                </c:pt>
                <c:pt idx="16522">
                  <c:v>522.63369999999998</c:v>
                </c:pt>
                <c:pt idx="16523">
                  <c:v>522.66699999999946</c:v>
                </c:pt>
                <c:pt idx="16524">
                  <c:v>522.70029999999997</c:v>
                </c:pt>
                <c:pt idx="16525">
                  <c:v>522.73360000000002</c:v>
                </c:pt>
                <c:pt idx="16526">
                  <c:v>522.76279999999997</c:v>
                </c:pt>
                <c:pt idx="16527">
                  <c:v>522.79200000000003</c:v>
                </c:pt>
                <c:pt idx="16528">
                  <c:v>522.82529999999747</c:v>
                </c:pt>
                <c:pt idx="16529">
                  <c:v>522.85859999999946</c:v>
                </c:pt>
                <c:pt idx="16530">
                  <c:v>522.89199999999948</c:v>
                </c:pt>
                <c:pt idx="16531">
                  <c:v>522.92109999999946</c:v>
                </c:pt>
                <c:pt idx="16532">
                  <c:v>522.95029999999747</c:v>
                </c:pt>
                <c:pt idx="16533">
                  <c:v>522.98360000000002</c:v>
                </c:pt>
                <c:pt idx="16534">
                  <c:v>523.01699999999948</c:v>
                </c:pt>
                <c:pt idx="16535">
                  <c:v>523.05029999999749</c:v>
                </c:pt>
                <c:pt idx="16536">
                  <c:v>523.07950000000005</c:v>
                </c:pt>
                <c:pt idx="16537">
                  <c:v>523.10860000000002</c:v>
                </c:pt>
                <c:pt idx="16538">
                  <c:v>523.14199999999948</c:v>
                </c:pt>
                <c:pt idx="16539">
                  <c:v>523.17529999999999</c:v>
                </c:pt>
                <c:pt idx="16540">
                  <c:v>523.20450000000005</c:v>
                </c:pt>
                <c:pt idx="16541">
                  <c:v>523.23360000000002</c:v>
                </c:pt>
                <c:pt idx="16542">
                  <c:v>523.26699999999948</c:v>
                </c:pt>
                <c:pt idx="16543">
                  <c:v>523.30029999999749</c:v>
                </c:pt>
                <c:pt idx="16544">
                  <c:v>523.33370000000002</c:v>
                </c:pt>
                <c:pt idx="16545">
                  <c:v>523.36279999999749</c:v>
                </c:pt>
                <c:pt idx="16546">
                  <c:v>523.39199999999948</c:v>
                </c:pt>
                <c:pt idx="16547">
                  <c:v>523.42529999999749</c:v>
                </c:pt>
                <c:pt idx="16548">
                  <c:v>523.45870000000002</c:v>
                </c:pt>
                <c:pt idx="16549">
                  <c:v>523.49199999999996</c:v>
                </c:pt>
                <c:pt idx="16550">
                  <c:v>523.52109999999948</c:v>
                </c:pt>
                <c:pt idx="16551">
                  <c:v>523.55029999999749</c:v>
                </c:pt>
                <c:pt idx="16552">
                  <c:v>523.58370000000309</c:v>
                </c:pt>
                <c:pt idx="16553">
                  <c:v>523.61699999999996</c:v>
                </c:pt>
                <c:pt idx="16554">
                  <c:v>523.65039999999999</c:v>
                </c:pt>
                <c:pt idx="16555">
                  <c:v>523.67940000000272</c:v>
                </c:pt>
                <c:pt idx="16556">
                  <c:v>523.70870000000309</c:v>
                </c:pt>
                <c:pt idx="16557">
                  <c:v>523.74199999999996</c:v>
                </c:pt>
                <c:pt idx="16558">
                  <c:v>523.77540000000272</c:v>
                </c:pt>
                <c:pt idx="16559">
                  <c:v>523.80439999999999</c:v>
                </c:pt>
                <c:pt idx="16560">
                  <c:v>523.83370000000002</c:v>
                </c:pt>
                <c:pt idx="16561">
                  <c:v>523.86699999999746</c:v>
                </c:pt>
                <c:pt idx="16562">
                  <c:v>523.90039999999999</c:v>
                </c:pt>
                <c:pt idx="16563">
                  <c:v>523.93359999999996</c:v>
                </c:pt>
                <c:pt idx="16564">
                  <c:v>523.96279999999797</c:v>
                </c:pt>
                <c:pt idx="16565">
                  <c:v>523.99199999999996</c:v>
                </c:pt>
                <c:pt idx="16566">
                  <c:v>524.02539999999999</c:v>
                </c:pt>
                <c:pt idx="16567">
                  <c:v>524.05859999999996</c:v>
                </c:pt>
                <c:pt idx="16568">
                  <c:v>524.09199999999998</c:v>
                </c:pt>
                <c:pt idx="16569">
                  <c:v>524.12109999999996</c:v>
                </c:pt>
                <c:pt idx="16570">
                  <c:v>524.15039999999999</c:v>
                </c:pt>
                <c:pt idx="16571">
                  <c:v>524.18360000000052</c:v>
                </c:pt>
                <c:pt idx="16572">
                  <c:v>524.21699999999998</c:v>
                </c:pt>
                <c:pt idx="16573">
                  <c:v>524.25019999999938</c:v>
                </c:pt>
                <c:pt idx="16574">
                  <c:v>524.27950000000055</c:v>
                </c:pt>
                <c:pt idx="16575">
                  <c:v>524.30859999999996</c:v>
                </c:pt>
                <c:pt idx="16576">
                  <c:v>524.34199999999748</c:v>
                </c:pt>
                <c:pt idx="16577">
                  <c:v>524.37519999999938</c:v>
                </c:pt>
                <c:pt idx="16578">
                  <c:v>524.40449999999998</c:v>
                </c:pt>
                <c:pt idx="16579">
                  <c:v>524.43359999999996</c:v>
                </c:pt>
                <c:pt idx="16580">
                  <c:v>524.46699999999748</c:v>
                </c:pt>
                <c:pt idx="16581">
                  <c:v>524.50019999999938</c:v>
                </c:pt>
                <c:pt idx="16582">
                  <c:v>524.53359999999998</c:v>
                </c:pt>
                <c:pt idx="16583">
                  <c:v>524.56279999999947</c:v>
                </c:pt>
                <c:pt idx="16584">
                  <c:v>524.59199999999998</c:v>
                </c:pt>
                <c:pt idx="16585">
                  <c:v>524.62519999999938</c:v>
                </c:pt>
                <c:pt idx="16586">
                  <c:v>524.65859999999998</c:v>
                </c:pt>
                <c:pt idx="16587">
                  <c:v>524.69200000000001</c:v>
                </c:pt>
                <c:pt idx="16588">
                  <c:v>524.72109999999998</c:v>
                </c:pt>
                <c:pt idx="16589">
                  <c:v>524.75019999999938</c:v>
                </c:pt>
                <c:pt idx="16590">
                  <c:v>524.78360000000055</c:v>
                </c:pt>
                <c:pt idx="16591">
                  <c:v>524.81699999999796</c:v>
                </c:pt>
                <c:pt idx="16592">
                  <c:v>524.85039999999947</c:v>
                </c:pt>
                <c:pt idx="16593">
                  <c:v>524.87940000000003</c:v>
                </c:pt>
                <c:pt idx="16594">
                  <c:v>524.90859999999998</c:v>
                </c:pt>
                <c:pt idx="16595">
                  <c:v>524.94199999999796</c:v>
                </c:pt>
                <c:pt idx="16596">
                  <c:v>524.97540000000004</c:v>
                </c:pt>
                <c:pt idx="16597">
                  <c:v>525.00440000000003</c:v>
                </c:pt>
                <c:pt idx="16598">
                  <c:v>525.03359999999998</c:v>
                </c:pt>
                <c:pt idx="16599">
                  <c:v>525.06699999999796</c:v>
                </c:pt>
                <c:pt idx="16600">
                  <c:v>525.10040000000004</c:v>
                </c:pt>
                <c:pt idx="16601">
                  <c:v>525.13369999999998</c:v>
                </c:pt>
                <c:pt idx="16602">
                  <c:v>525.16289999999947</c:v>
                </c:pt>
                <c:pt idx="16603">
                  <c:v>525.19200000000001</c:v>
                </c:pt>
                <c:pt idx="16604">
                  <c:v>525.22540000000004</c:v>
                </c:pt>
                <c:pt idx="16605">
                  <c:v>525.25869999999998</c:v>
                </c:pt>
                <c:pt idx="16606">
                  <c:v>525.29200000000003</c:v>
                </c:pt>
                <c:pt idx="16607">
                  <c:v>525.32119999999748</c:v>
                </c:pt>
                <c:pt idx="16608">
                  <c:v>525.35039999999947</c:v>
                </c:pt>
                <c:pt idx="16609">
                  <c:v>525.38369999999998</c:v>
                </c:pt>
                <c:pt idx="16610">
                  <c:v>525.41699999999946</c:v>
                </c:pt>
                <c:pt idx="16611">
                  <c:v>525.45029999999747</c:v>
                </c:pt>
                <c:pt idx="16612">
                  <c:v>525.47950000000003</c:v>
                </c:pt>
                <c:pt idx="16613">
                  <c:v>525.50869999999998</c:v>
                </c:pt>
                <c:pt idx="16614">
                  <c:v>525.54199999999946</c:v>
                </c:pt>
                <c:pt idx="16615">
                  <c:v>525.57529999999997</c:v>
                </c:pt>
                <c:pt idx="16616">
                  <c:v>525.60450000000003</c:v>
                </c:pt>
                <c:pt idx="16617">
                  <c:v>525.63369999999998</c:v>
                </c:pt>
                <c:pt idx="16618">
                  <c:v>525.66699999999946</c:v>
                </c:pt>
                <c:pt idx="16619">
                  <c:v>525.70029999999997</c:v>
                </c:pt>
                <c:pt idx="16620">
                  <c:v>525.73360000000002</c:v>
                </c:pt>
                <c:pt idx="16621">
                  <c:v>525.76279999999997</c:v>
                </c:pt>
                <c:pt idx="16622">
                  <c:v>525.79200000000003</c:v>
                </c:pt>
                <c:pt idx="16623">
                  <c:v>525.82529999999747</c:v>
                </c:pt>
                <c:pt idx="16624">
                  <c:v>525.85859999999946</c:v>
                </c:pt>
                <c:pt idx="16625">
                  <c:v>525.89199999999948</c:v>
                </c:pt>
                <c:pt idx="16626">
                  <c:v>525.92109999999946</c:v>
                </c:pt>
                <c:pt idx="16627">
                  <c:v>525.95029999999747</c:v>
                </c:pt>
                <c:pt idx="16628">
                  <c:v>525.98360000000002</c:v>
                </c:pt>
                <c:pt idx="16629">
                  <c:v>526.01699999999948</c:v>
                </c:pt>
                <c:pt idx="16630">
                  <c:v>526.05029999999749</c:v>
                </c:pt>
                <c:pt idx="16631">
                  <c:v>526.07950000000005</c:v>
                </c:pt>
                <c:pt idx="16632">
                  <c:v>526.10860000000002</c:v>
                </c:pt>
                <c:pt idx="16633">
                  <c:v>526.14199999999948</c:v>
                </c:pt>
                <c:pt idx="16634">
                  <c:v>526.17529999999999</c:v>
                </c:pt>
                <c:pt idx="16635">
                  <c:v>526.20450000000005</c:v>
                </c:pt>
                <c:pt idx="16636">
                  <c:v>526.23360000000002</c:v>
                </c:pt>
                <c:pt idx="16637">
                  <c:v>526.26699999999948</c:v>
                </c:pt>
                <c:pt idx="16638">
                  <c:v>526.30029999999749</c:v>
                </c:pt>
                <c:pt idx="16639">
                  <c:v>526.33370000000002</c:v>
                </c:pt>
                <c:pt idx="16640">
                  <c:v>526.36279999999749</c:v>
                </c:pt>
                <c:pt idx="16641">
                  <c:v>526.39199999999948</c:v>
                </c:pt>
                <c:pt idx="16642">
                  <c:v>526.42529999999749</c:v>
                </c:pt>
                <c:pt idx="16643">
                  <c:v>526.45870000000002</c:v>
                </c:pt>
                <c:pt idx="16644">
                  <c:v>526.49199999999996</c:v>
                </c:pt>
                <c:pt idx="16645">
                  <c:v>526.52109999999948</c:v>
                </c:pt>
                <c:pt idx="16646">
                  <c:v>526.55029999999749</c:v>
                </c:pt>
                <c:pt idx="16647">
                  <c:v>526.58370000000309</c:v>
                </c:pt>
                <c:pt idx="16648">
                  <c:v>526.61699999999996</c:v>
                </c:pt>
                <c:pt idx="16649">
                  <c:v>526.65039999999999</c:v>
                </c:pt>
                <c:pt idx="16650">
                  <c:v>526.67940000000272</c:v>
                </c:pt>
                <c:pt idx="16651">
                  <c:v>526.70870000000309</c:v>
                </c:pt>
                <c:pt idx="16652">
                  <c:v>526.74199999999996</c:v>
                </c:pt>
                <c:pt idx="16653">
                  <c:v>526.77540000000272</c:v>
                </c:pt>
                <c:pt idx="16654">
                  <c:v>526.80439999999999</c:v>
                </c:pt>
                <c:pt idx="16655">
                  <c:v>526.83370000000002</c:v>
                </c:pt>
                <c:pt idx="16656">
                  <c:v>526.86699999999746</c:v>
                </c:pt>
                <c:pt idx="16657">
                  <c:v>526.90039999999999</c:v>
                </c:pt>
                <c:pt idx="16658">
                  <c:v>526.93359999999996</c:v>
                </c:pt>
                <c:pt idx="16659">
                  <c:v>526.96279999999797</c:v>
                </c:pt>
                <c:pt idx="16660">
                  <c:v>526.99199999999996</c:v>
                </c:pt>
                <c:pt idx="16661">
                  <c:v>527.02539999999999</c:v>
                </c:pt>
                <c:pt idx="16662">
                  <c:v>527.05859999999996</c:v>
                </c:pt>
                <c:pt idx="16663">
                  <c:v>527.09199999999998</c:v>
                </c:pt>
                <c:pt idx="16664">
                  <c:v>527.12109999999996</c:v>
                </c:pt>
                <c:pt idx="16665">
                  <c:v>527.15039999999999</c:v>
                </c:pt>
                <c:pt idx="16666">
                  <c:v>527.18360000000052</c:v>
                </c:pt>
                <c:pt idx="16667">
                  <c:v>527.21699999999998</c:v>
                </c:pt>
                <c:pt idx="16668">
                  <c:v>527.25019999999938</c:v>
                </c:pt>
                <c:pt idx="16669">
                  <c:v>527.27950000000055</c:v>
                </c:pt>
                <c:pt idx="16670">
                  <c:v>527.30859999999996</c:v>
                </c:pt>
                <c:pt idx="16671">
                  <c:v>527.34199999999748</c:v>
                </c:pt>
                <c:pt idx="16672">
                  <c:v>527.37519999999938</c:v>
                </c:pt>
                <c:pt idx="16673">
                  <c:v>527.40449999999998</c:v>
                </c:pt>
                <c:pt idx="16674">
                  <c:v>527.43359999999996</c:v>
                </c:pt>
                <c:pt idx="16675">
                  <c:v>527.46699999999748</c:v>
                </c:pt>
                <c:pt idx="16676">
                  <c:v>527.50019999999938</c:v>
                </c:pt>
                <c:pt idx="16677">
                  <c:v>527.53359999999998</c:v>
                </c:pt>
                <c:pt idx="16678">
                  <c:v>527.56279999999947</c:v>
                </c:pt>
                <c:pt idx="16679">
                  <c:v>527.59199999999998</c:v>
                </c:pt>
                <c:pt idx="16680">
                  <c:v>527.62519999999938</c:v>
                </c:pt>
                <c:pt idx="16681">
                  <c:v>527.65859999999998</c:v>
                </c:pt>
                <c:pt idx="16682">
                  <c:v>527.69200000000001</c:v>
                </c:pt>
                <c:pt idx="16683">
                  <c:v>527.72109999999998</c:v>
                </c:pt>
                <c:pt idx="16684">
                  <c:v>527.75019999999938</c:v>
                </c:pt>
                <c:pt idx="16685">
                  <c:v>527.78360000000055</c:v>
                </c:pt>
                <c:pt idx="16686">
                  <c:v>527.81699999999796</c:v>
                </c:pt>
                <c:pt idx="16687">
                  <c:v>527.85039999999947</c:v>
                </c:pt>
                <c:pt idx="16688">
                  <c:v>527.87940000000003</c:v>
                </c:pt>
                <c:pt idx="16689">
                  <c:v>527.90859999999998</c:v>
                </c:pt>
                <c:pt idx="16690">
                  <c:v>527.94199999999796</c:v>
                </c:pt>
                <c:pt idx="16691">
                  <c:v>527.97540000000004</c:v>
                </c:pt>
                <c:pt idx="16692">
                  <c:v>528.00440000000003</c:v>
                </c:pt>
                <c:pt idx="16693">
                  <c:v>528.03359999999998</c:v>
                </c:pt>
                <c:pt idx="16694">
                  <c:v>528.06699999999796</c:v>
                </c:pt>
                <c:pt idx="16695">
                  <c:v>528.10040000000004</c:v>
                </c:pt>
                <c:pt idx="16696">
                  <c:v>528.13369999999998</c:v>
                </c:pt>
                <c:pt idx="16697">
                  <c:v>528.16289999999947</c:v>
                </c:pt>
                <c:pt idx="16698">
                  <c:v>528.19200000000001</c:v>
                </c:pt>
                <c:pt idx="16699">
                  <c:v>528.22540000000004</c:v>
                </c:pt>
                <c:pt idx="16700">
                  <c:v>528.25869999999998</c:v>
                </c:pt>
                <c:pt idx="16701">
                  <c:v>528.29200000000003</c:v>
                </c:pt>
                <c:pt idx="16702">
                  <c:v>528.32119999999748</c:v>
                </c:pt>
                <c:pt idx="16703">
                  <c:v>528.35039999999947</c:v>
                </c:pt>
                <c:pt idx="16704">
                  <c:v>528.38369999999998</c:v>
                </c:pt>
                <c:pt idx="16705">
                  <c:v>528.41699999999946</c:v>
                </c:pt>
                <c:pt idx="16706">
                  <c:v>528.45029999999747</c:v>
                </c:pt>
                <c:pt idx="16707">
                  <c:v>528.47950000000003</c:v>
                </c:pt>
                <c:pt idx="16708">
                  <c:v>528.50869999999998</c:v>
                </c:pt>
                <c:pt idx="16709">
                  <c:v>528.54199999999946</c:v>
                </c:pt>
                <c:pt idx="16710">
                  <c:v>528.57529999999997</c:v>
                </c:pt>
                <c:pt idx="16711">
                  <c:v>528.60450000000003</c:v>
                </c:pt>
                <c:pt idx="16712">
                  <c:v>528.63369999999998</c:v>
                </c:pt>
                <c:pt idx="16713">
                  <c:v>528.66699999999946</c:v>
                </c:pt>
                <c:pt idx="16714">
                  <c:v>528.70029999999997</c:v>
                </c:pt>
                <c:pt idx="16715">
                  <c:v>528.73360000000002</c:v>
                </c:pt>
                <c:pt idx="16716">
                  <c:v>528.76279999999997</c:v>
                </c:pt>
                <c:pt idx="16717">
                  <c:v>528.79200000000003</c:v>
                </c:pt>
                <c:pt idx="16718">
                  <c:v>528.82529999999747</c:v>
                </c:pt>
                <c:pt idx="16719">
                  <c:v>528.85859999999946</c:v>
                </c:pt>
                <c:pt idx="16720">
                  <c:v>528.89199999999948</c:v>
                </c:pt>
                <c:pt idx="16721">
                  <c:v>528.92109999999946</c:v>
                </c:pt>
                <c:pt idx="16722">
                  <c:v>528.95029999999747</c:v>
                </c:pt>
                <c:pt idx="16723">
                  <c:v>528.98360000000002</c:v>
                </c:pt>
                <c:pt idx="16724">
                  <c:v>529.01699999999948</c:v>
                </c:pt>
                <c:pt idx="16725">
                  <c:v>529.05029999999749</c:v>
                </c:pt>
                <c:pt idx="16726">
                  <c:v>529.07950000000005</c:v>
                </c:pt>
                <c:pt idx="16727">
                  <c:v>529.10860000000002</c:v>
                </c:pt>
                <c:pt idx="16728">
                  <c:v>529.14199999999948</c:v>
                </c:pt>
                <c:pt idx="16729">
                  <c:v>529.17529999999999</c:v>
                </c:pt>
                <c:pt idx="16730">
                  <c:v>529.20450000000005</c:v>
                </c:pt>
                <c:pt idx="16731">
                  <c:v>529.23360000000002</c:v>
                </c:pt>
                <c:pt idx="16732">
                  <c:v>529.26699999999948</c:v>
                </c:pt>
                <c:pt idx="16733">
                  <c:v>529.30029999999749</c:v>
                </c:pt>
                <c:pt idx="16734">
                  <c:v>529.33370000000002</c:v>
                </c:pt>
                <c:pt idx="16735">
                  <c:v>529.36279999999749</c:v>
                </c:pt>
                <c:pt idx="16736">
                  <c:v>529.39199999999948</c:v>
                </c:pt>
                <c:pt idx="16737">
                  <c:v>529.42529999999749</c:v>
                </c:pt>
                <c:pt idx="16738">
                  <c:v>529.45870000000002</c:v>
                </c:pt>
                <c:pt idx="16739">
                  <c:v>529.49199999999996</c:v>
                </c:pt>
                <c:pt idx="16740">
                  <c:v>529.52109999999948</c:v>
                </c:pt>
                <c:pt idx="16741">
                  <c:v>529.55029999999749</c:v>
                </c:pt>
                <c:pt idx="16742">
                  <c:v>529.58370000000309</c:v>
                </c:pt>
                <c:pt idx="16743">
                  <c:v>529.61699999999996</c:v>
                </c:pt>
                <c:pt idx="16744">
                  <c:v>529.65039999999999</c:v>
                </c:pt>
                <c:pt idx="16745">
                  <c:v>529.67940000000272</c:v>
                </c:pt>
                <c:pt idx="16746">
                  <c:v>529.70870000000309</c:v>
                </c:pt>
                <c:pt idx="16747">
                  <c:v>529.74199999999996</c:v>
                </c:pt>
                <c:pt idx="16748">
                  <c:v>529.77540000000272</c:v>
                </c:pt>
                <c:pt idx="16749">
                  <c:v>529.80439999999999</c:v>
                </c:pt>
                <c:pt idx="16750">
                  <c:v>529.83370000000002</c:v>
                </c:pt>
                <c:pt idx="16751">
                  <c:v>529.86699999999746</c:v>
                </c:pt>
                <c:pt idx="16752">
                  <c:v>529.90039999999999</c:v>
                </c:pt>
                <c:pt idx="16753">
                  <c:v>529.93359999999996</c:v>
                </c:pt>
                <c:pt idx="16754">
                  <c:v>529.96279999999797</c:v>
                </c:pt>
                <c:pt idx="16755">
                  <c:v>529.99199999999996</c:v>
                </c:pt>
                <c:pt idx="16756">
                  <c:v>530.02539999999999</c:v>
                </c:pt>
                <c:pt idx="16757">
                  <c:v>530.05859999999996</c:v>
                </c:pt>
                <c:pt idx="16758">
                  <c:v>530.09199999999998</c:v>
                </c:pt>
                <c:pt idx="16759">
                  <c:v>530.12109999999996</c:v>
                </c:pt>
                <c:pt idx="16760">
                  <c:v>530.15039999999999</c:v>
                </c:pt>
                <c:pt idx="16761">
                  <c:v>530.18360000000052</c:v>
                </c:pt>
                <c:pt idx="16762">
                  <c:v>530.21699999999998</c:v>
                </c:pt>
                <c:pt idx="16763">
                  <c:v>530.25019999999938</c:v>
                </c:pt>
                <c:pt idx="16764">
                  <c:v>530.27950000000055</c:v>
                </c:pt>
                <c:pt idx="16765">
                  <c:v>530.30859999999996</c:v>
                </c:pt>
                <c:pt idx="16766">
                  <c:v>530.34199999999748</c:v>
                </c:pt>
                <c:pt idx="16767">
                  <c:v>530.37519999999938</c:v>
                </c:pt>
                <c:pt idx="16768">
                  <c:v>530.40449999999998</c:v>
                </c:pt>
                <c:pt idx="16769">
                  <c:v>530.43359999999996</c:v>
                </c:pt>
                <c:pt idx="16770">
                  <c:v>530.46699999999748</c:v>
                </c:pt>
                <c:pt idx="16771">
                  <c:v>530.50019999999938</c:v>
                </c:pt>
                <c:pt idx="16772">
                  <c:v>530.53359999999998</c:v>
                </c:pt>
                <c:pt idx="16773">
                  <c:v>530.56279999999947</c:v>
                </c:pt>
                <c:pt idx="16774">
                  <c:v>530.59199999999998</c:v>
                </c:pt>
                <c:pt idx="16775">
                  <c:v>530.62519999999938</c:v>
                </c:pt>
                <c:pt idx="16776">
                  <c:v>530.65859999999998</c:v>
                </c:pt>
                <c:pt idx="16777">
                  <c:v>530.69200000000001</c:v>
                </c:pt>
                <c:pt idx="16778">
                  <c:v>530.72109999999998</c:v>
                </c:pt>
                <c:pt idx="16779">
                  <c:v>530.75019999999938</c:v>
                </c:pt>
                <c:pt idx="16780">
                  <c:v>530.78360000000055</c:v>
                </c:pt>
                <c:pt idx="16781">
                  <c:v>530.81699999999796</c:v>
                </c:pt>
                <c:pt idx="16782">
                  <c:v>530.85039999999947</c:v>
                </c:pt>
                <c:pt idx="16783">
                  <c:v>530.87940000000003</c:v>
                </c:pt>
                <c:pt idx="16784">
                  <c:v>530.90859999999998</c:v>
                </c:pt>
                <c:pt idx="16785">
                  <c:v>530.94199999999796</c:v>
                </c:pt>
                <c:pt idx="16786">
                  <c:v>530.97540000000004</c:v>
                </c:pt>
                <c:pt idx="16787">
                  <c:v>531.00440000000003</c:v>
                </c:pt>
                <c:pt idx="16788">
                  <c:v>531.03359999999998</c:v>
                </c:pt>
                <c:pt idx="16789">
                  <c:v>531.06699999999796</c:v>
                </c:pt>
                <c:pt idx="16790">
                  <c:v>531.10040000000004</c:v>
                </c:pt>
                <c:pt idx="16791">
                  <c:v>531.13369999999998</c:v>
                </c:pt>
                <c:pt idx="16792">
                  <c:v>531.16289999999947</c:v>
                </c:pt>
                <c:pt idx="16793">
                  <c:v>531.19200000000001</c:v>
                </c:pt>
                <c:pt idx="16794">
                  <c:v>531.22540000000004</c:v>
                </c:pt>
                <c:pt idx="16795">
                  <c:v>531.25869999999998</c:v>
                </c:pt>
                <c:pt idx="16796">
                  <c:v>531.29200000000003</c:v>
                </c:pt>
                <c:pt idx="16797">
                  <c:v>531.32119999999748</c:v>
                </c:pt>
                <c:pt idx="16798">
                  <c:v>531.35039999999947</c:v>
                </c:pt>
                <c:pt idx="16799">
                  <c:v>531.38369999999998</c:v>
                </c:pt>
                <c:pt idx="16800">
                  <c:v>531.41699999999946</c:v>
                </c:pt>
                <c:pt idx="16801">
                  <c:v>531.45029999999747</c:v>
                </c:pt>
                <c:pt idx="16802">
                  <c:v>531.47950000000003</c:v>
                </c:pt>
                <c:pt idx="16803">
                  <c:v>531.50869999999998</c:v>
                </c:pt>
                <c:pt idx="16804">
                  <c:v>531.54199999999946</c:v>
                </c:pt>
                <c:pt idx="16805">
                  <c:v>531.57529999999997</c:v>
                </c:pt>
                <c:pt idx="16806">
                  <c:v>531.60450000000003</c:v>
                </c:pt>
                <c:pt idx="16807">
                  <c:v>531.63369999999998</c:v>
                </c:pt>
                <c:pt idx="16808">
                  <c:v>531.66699999999946</c:v>
                </c:pt>
                <c:pt idx="16809">
                  <c:v>531.70029999999997</c:v>
                </c:pt>
                <c:pt idx="16810">
                  <c:v>531.73360000000002</c:v>
                </c:pt>
                <c:pt idx="16811">
                  <c:v>531.76279999999997</c:v>
                </c:pt>
                <c:pt idx="16812">
                  <c:v>531.79200000000003</c:v>
                </c:pt>
                <c:pt idx="16813">
                  <c:v>531.82529999999747</c:v>
                </c:pt>
                <c:pt idx="16814">
                  <c:v>531.85859999999946</c:v>
                </c:pt>
                <c:pt idx="16815">
                  <c:v>531.89199999999948</c:v>
                </c:pt>
                <c:pt idx="16816">
                  <c:v>531.92109999999946</c:v>
                </c:pt>
                <c:pt idx="16817">
                  <c:v>531.95029999999747</c:v>
                </c:pt>
                <c:pt idx="16818">
                  <c:v>531.98360000000002</c:v>
                </c:pt>
                <c:pt idx="16819">
                  <c:v>532.01699999999948</c:v>
                </c:pt>
                <c:pt idx="16820">
                  <c:v>532.05029999999749</c:v>
                </c:pt>
                <c:pt idx="16821">
                  <c:v>532.07950000000005</c:v>
                </c:pt>
                <c:pt idx="16822">
                  <c:v>532.10860000000002</c:v>
                </c:pt>
                <c:pt idx="16823">
                  <c:v>532.14199999999948</c:v>
                </c:pt>
                <c:pt idx="16824">
                  <c:v>532.17529999999999</c:v>
                </c:pt>
                <c:pt idx="16825">
                  <c:v>532.20450000000005</c:v>
                </c:pt>
                <c:pt idx="16826">
                  <c:v>532.23360000000002</c:v>
                </c:pt>
                <c:pt idx="16827">
                  <c:v>532.26699999999948</c:v>
                </c:pt>
                <c:pt idx="16828">
                  <c:v>532.30029999999749</c:v>
                </c:pt>
                <c:pt idx="16829">
                  <c:v>532.33370000000002</c:v>
                </c:pt>
                <c:pt idx="16830">
                  <c:v>532.36279999999749</c:v>
                </c:pt>
                <c:pt idx="16831">
                  <c:v>532.39199999999948</c:v>
                </c:pt>
                <c:pt idx="16832">
                  <c:v>532.42529999999749</c:v>
                </c:pt>
                <c:pt idx="16833">
                  <c:v>532.45870000000002</c:v>
                </c:pt>
                <c:pt idx="16834">
                  <c:v>532.49199999999996</c:v>
                </c:pt>
                <c:pt idx="16835">
                  <c:v>532.52109999999948</c:v>
                </c:pt>
                <c:pt idx="16836">
                  <c:v>532.55029999999749</c:v>
                </c:pt>
                <c:pt idx="16837">
                  <c:v>532.58370000000309</c:v>
                </c:pt>
                <c:pt idx="16838">
                  <c:v>532.61699999999996</c:v>
                </c:pt>
                <c:pt idx="16839">
                  <c:v>532.65039999999999</c:v>
                </c:pt>
                <c:pt idx="16840">
                  <c:v>532.67940000000272</c:v>
                </c:pt>
                <c:pt idx="16841">
                  <c:v>532.70870000000309</c:v>
                </c:pt>
                <c:pt idx="16842">
                  <c:v>532.74199999999996</c:v>
                </c:pt>
                <c:pt idx="16843">
                  <c:v>532.77540000000272</c:v>
                </c:pt>
                <c:pt idx="16844">
                  <c:v>532.80439999999999</c:v>
                </c:pt>
                <c:pt idx="16845">
                  <c:v>532.83370000000002</c:v>
                </c:pt>
                <c:pt idx="16846">
                  <c:v>532.86699999999746</c:v>
                </c:pt>
                <c:pt idx="16847">
                  <c:v>532.90039999999999</c:v>
                </c:pt>
                <c:pt idx="16848">
                  <c:v>532.93359999999996</c:v>
                </c:pt>
                <c:pt idx="16849">
                  <c:v>532.96279999999797</c:v>
                </c:pt>
                <c:pt idx="16850">
                  <c:v>532.99199999999996</c:v>
                </c:pt>
                <c:pt idx="16851">
                  <c:v>533.02539999999999</c:v>
                </c:pt>
                <c:pt idx="16852">
                  <c:v>533.05859999999996</c:v>
                </c:pt>
                <c:pt idx="16853">
                  <c:v>533.09199999999998</c:v>
                </c:pt>
                <c:pt idx="16854">
                  <c:v>533.12109999999996</c:v>
                </c:pt>
                <c:pt idx="16855">
                  <c:v>533.15039999999999</c:v>
                </c:pt>
                <c:pt idx="16856">
                  <c:v>533.18360000000052</c:v>
                </c:pt>
                <c:pt idx="16857">
                  <c:v>533.21699999999998</c:v>
                </c:pt>
                <c:pt idx="16858">
                  <c:v>533.25019999999938</c:v>
                </c:pt>
                <c:pt idx="16859">
                  <c:v>533.27950000000055</c:v>
                </c:pt>
                <c:pt idx="16860">
                  <c:v>533.30859999999996</c:v>
                </c:pt>
                <c:pt idx="16861">
                  <c:v>533.34199999999748</c:v>
                </c:pt>
                <c:pt idx="16862">
                  <c:v>533.37519999999938</c:v>
                </c:pt>
                <c:pt idx="16863">
                  <c:v>533.40449999999998</c:v>
                </c:pt>
                <c:pt idx="16864">
                  <c:v>533.43359999999996</c:v>
                </c:pt>
                <c:pt idx="16865">
                  <c:v>533.46699999999748</c:v>
                </c:pt>
                <c:pt idx="16866">
                  <c:v>533.50019999999938</c:v>
                </c:pt>
                <c:pt idx="16867">
                  <c:v>533.53359999999998</c:v>
                </c:pt>
                <c:pt idx="16868">
                  <c:v>533.56279999999947</c:v>
                </c:pt>
                <c:pt idx="16869">
                  <c:v>533.59199999999998</c:v>
                </c:pt>
                <c:pt idx="16870">
                  <c:v>533.62519999999938</c:v>
                </c:pt>
                <c:pt idx="16871">
                  <c:v>533.65859999999998</c:v>
                </c:pt>
                <c:pt idx="16872">
                  <c:v>533.69200000000001</c:v>
                </c:pt>
                <c:pt idx="16873">
                  <c:v>533.72109999999998</c:v>
                </c:pt>
                <c:pt idx="16874">
                  <c:v>533.75019999999938</c:v>
                </c:pt>
                <c:pt idx="16875">
                  <c:v>533.78360000000055</c:v>
                </c:pt>
                <c:pt idx="16876">
                  <c:v>533.81699999999796</c:v>
                </c:pt>
                <c:pt idx="16877">
                  <c:v>533.85039999999947</c:v>
                </c:pt>
                <c:pt idx="16878">
                  <c:v>533.87940000000003</c:v>
                </c:pt>
                <c:pt idx="16879">
                  <c:v>533.90859999999998</c:v>
                </c:pt>
                <c:pt idx="16880">
                  <c:v>533.94199999999796</c:v>
                </c:pt>
                <c:pt idx="16881">
                  <c:v>533.97540000000004</c:v>
                </c:pt>
                <c:pt idx="16882">
                  <c:v>534.00440000000003</c:v>
                </c:pt>
                <c:pt idx="16883">
                  <c:v>534.03359999999998</c:v>
                </c:pt>
                <c:pt idx="16884">
                  <c:v>534.06699999999796</c:v>
                </c:pt>
                <c:pt idx="16885">
                  <c:v>534.10040000000004</c:v>
                </c:pt>
                <c:pt idx="16886">
                  <c:v>534.13369999999998</c:v>
                </c:pt>
                <c:pt idx="16887">
                  <c:v>534.16289999999947</c:v>
                </c:pt>
                <c:pt idx="16888">
                  <c:v>534.19200000000001</c:v>
                </c:pt>
                <c:pt idx="16889">
                  <c:v>534.22540000000004</c:v>
                </c:pt>
                <c:pt idx="16890">
                  <c:v>534.25869999999998</c:v>
                </c:pt>
                <c:pt idx="16891">
                  <c:v>534.29200000000003</c:v>
                </c:pt>
                <c:pt idx="16892">
                  <c:v>534.32119999999748</c:v>
                </c:pt>
                <c:pt idx="16893">
                  <c:v>534.35039999999947</c:v>
                </c:pt>
                <c:pt idx="16894">
                  <c:v>534.38369999999998</c:v>
                </c:pt>
                <c:pt idx="16895">
                  <c:v>534.41699999999946</c:v>
                </c:pt>
                <c:pt idx="16896">
                  <c:v>534.45029999999747</c:v>
                </c:pt>
                <c:pt idx="16897">
                  <c:v>534.47950000000003</c:v>
                </c:pt>
                <c:pt idx="16898">
                  <c:v>534.50869999999998</c:v>
                </c:pt>
                <c:pt idx="16899">
                  <c:v>534.54199999999946</c:v>
                </c:pt>
                <c:pt idx="16900">
                  <c:v>534.57529999999997</c:v>
                </c:pt>
                <c:pt idx="16901">
                  <c:v>534.60450000000003</c:v>
                </c:pt>
                <c:pt idx="16902">
                  <c:v>534.63369999999998</c:v>
                </c:pt>
                <c:pt idx="16903">
                  <c:v>534.66699999999946</c:v>
                </c:pt>
                <c:pt idx="16904">
                  <c:v>534.70029999999997</c:v>
                </c:pt>
                <c:pt idx="16905">
                  <c:v>534.73360000000002</c:v>
                </c:pt>
                <c:pt idx="16906">
                  <c:v>534.76279999999997</c:v>
                </c:pt>
                <c:pt idx="16907">
                  <c:v>534.79200000000003</c:v>
                </c:pt>
                <c:pt idx="16908">
                  <c:v>534.82529999999747</c:v>
                </c:pt>
                <c:pt idx="16909">
                  <c:v>534.85859999999946</c:v>
                </c:pt>
                <c:pt idx="16910">
                  <c:v>534.89199999999948</c:v>
                </c:pt>
                <c:pt idx="16911">
                  <c:v>534.92109999999946</c:v>
                </c:pt>
                <c:pt idx="16912">
                  <c:v>534.95029999999747</c:v>
                </c:pt>
                <c:pt idx="16913">
                  <c:v>534.98360000000002</c:v>
                </c:pt>
                <c:pt idx="16914">
                  <c:v>535.01699999999948</c:v>
                </c:pt>
                <c:pt idx="16915">
                  <c:v>535.05029999999749</c:v>
                </c:pt>
                <c:pt idx="16916">
                  <c:v>535.07950000000005</c:v>
                </c:pt>
                <c:pt idx="16917">
                  <c:v>535.10860000000002</c:v>
                </c:pt>
                <c:pt idx="16918">
                  <c:v>535.14199999999948</c:v>
                </c:pt>
                <c:pt idx="16919">
                  <c:v>535.17529999999999</c:v>
                </c:pt>
                <c:pt idx="16920">
                  <c:v>535.20450000000005</c:v>
                </c:pt>
                <c:pt idx="16921">
                  <c:v>535.23360000000002</c:v>
                </c:pt>
                <c:pt idx="16922">
                  <c:v>535.26699999999948</c:v>
                </c:pt>
                <c:pt idx="16923">
                  <c:v>535.30029999999749</c:v>
                </c:pt>
                <c:pt idx="16924">
                  <c:v>535.33370000000002</c:v>
                </c:pt>
                <c:pt idx="16925">
                  <c:v>535.36279999999749</c:v>
                </c:pt>
                <c:pt idx="16926">
                  <c:v>535.39199999999948</c:v>
                </c:pt>
                <c:pt idx="16927">
                  <c:v>535.42529999999749</c:v>
                </c:pt>
                <c:pt idx="16928">
                  <c:v>535.45870000000002</c:v>
                </c:pt>
                <c:pt idx="16929">
                  <c:v>535.49199999999996</c:v>
                </c:pt>
                <c:pt idx="16930">
                  <c:v>535.52109999999948</c:v>
                </c:pt>
                <c:pt idx="16931">
                  <c:v>535.55029999999749</c:v>
                </c:pt>
                <c:pt idx="16932">
                  <c:v>535.58370000000309</c:v>
                </c:pt>
                <c:pt idx="16933">
                  <c:v>535.61699999999996</c:v>
                </c:pt>
                <c:pt idx="16934">
                  <c:v>535.65039999999999</c:v>
                </c:pt>
                <c:pt idx="16935">
                  <c:v>535.67940000000272</c:v>
                </c:pt>
                <c:pt idx="16936">
                  <c:v>535.70870000000309</c:v>
                </c:pt>
                <c:pt idx="16937">
                  <c:v>535.74199999999996</c:v>
                </c:pt>
                <c:pt idx="16938">
                  <c:v>535.77540000000272</c:v>
                </c:pt>
                <c:pt idx="16939">
                  <c:v>535.80439999999999</c:v>
                </c:pt>
                <c:pt idx="16940">
                  <c:v>535.83370000000002</c:v>
                </c:pt>
                <c:pt idx="16941">
                  <c:v>535.86699999999746</c:v>
                </c:pt>
                <c:pt idx="16942">
                  <c:v>535.90039999999999</c:v>
                </c:pt>
                <c:pt idx="16943">
                  <c:v>535.93359999999996</c:v>
                </c:pt>
                <c:pt idx="16944">
                  <c:v>535.96279999999797</c:v>
                </c:pt>
                <c:pt idx="16945">
                  <c:v>535.99199999999996</c:v>
                </c:pt>
                <c:pt idx="16946">
                  <c:v>536.02539999999999</c:v>
                </c:pt>
                <c:pt idx="16947">
                  <c:v>536.05859999999996</c:v>
                </c:pt>
                <c:pt idx="16948">
                  <c:v>536.09199999999998</c:v>
                </c:pt>
                <c:pt idx="16949">
                  <c:v>536.12109999999996</c:v>
                </c:pt>
                <c:pt idx="16950">
                  <c:v>536.15039999999999</c:v>
                </c:pt>
                <c:pt idx="16951">
                  <c:v>536.18360000000052</c:v>
                </c:pt>
                <c:pt idx="16952">
                  <c:v>536.21699999999998</c:v>
                </c:pt>
                <c:pt idx="16953">
                  <c:v>536.25019999999938</c:v>
                </c:pt>
                <c:pt idx="16954">
                  <c:v>536.27950000000055</c:v>
                </c:pt>
                <c:pt idx="16955">
                  <c:v>536.30859999999996</c:v>
                </c:pt>
                <c:pt idx="16956">
                  <c:v>536.34199999999748</c:v>
                </c:pt>
                <c:pt idx="16957">
                  <c:v>536.37519999999938</c:v>
                </c:pt>
                <c:pt idx="16958">
                  <c:v>536.40449999999998</c:v>
                </c:pt>
                <c:pt idx="16959">
                  <c:v>536.43359999999996</c:v>
                </c:pt>
                <c:pt idx="16960">
                  <c:v>536.46699999999748</c:v>
                </c:pt>
                <c:pt idx="16961">
                  <c:v>536.50019999999938</c:v>
                </c:pt>
                <c:pt idx="16962">
                  <c:v>536.53359999999998</c:v>
                </c:pt>
                <c:pt idx="16963">
                  <c:v>536.56279999999947</c:v>
                </c:pt>
                <c:pt idx="16964">
                  <c:v>536.59199999999998</c:v>
                </c:pt>
                <c:pt idx="16965">
                  <c:v>536.62519999999938</c:v>
                </c:pt>
                <c:pt idx="16966">
                  <c:v>536.65859999999998</c:v>
                </c:pt>
                <c:pt idx="16967">
                  <c:v>536.69200000000001</c:v>
                </c:pt>
                <c:pt idx="16968">
                  <c:v>536.72109999999998</c:v>
                </c:pt>
                <c:pt idx="16969">
                  <c:v>536.75019999999938</c:v>
                </c:pt>
                <c:pt idx="16970">
                  <c:v>536.78360000000055</c:v>
                </c:pt>
                <c:pt idx="16971">
                  <c:v>536.81699999999796</c:v>
                </c:pt>
                <c:pt idx="16972">
                  <c:v>536.85039999999947</c:v>
                </c:pt>
                <c:pt idx="16973">
                  <c:v>536.87940000000003</c:v>
                </c:pt>
                <c:pt idx="16974">
                  <c:v>536.90859999999998</c:v>
                </c:pt>
                <c:pt idx="16975">
                  <c:v>536.94199999999796</c:v>
                </c:pt>
                <c:pt idx="16976">
                  <c:v>536.97540000000004</c:v>
                </c:pt>
                <c:pt idx="16977">
                  <c:v>537.00440000000003</c:v>
                </c:pt>
                <c:pt idx="16978">
                  <c:v>537.03359999999998</c:v>
                </c:pt>
                <c:pt idx="16979">
                  <c:v>537.06699999999796</c:v>
                </c:pt>
                <c:pt idx="16980">
                  <c:v>537.10040000000004</c:v>
                </c:pt>
                <c:pt idx="16981">
                  <c:v>537.13369999999998</c:v>
                </c:pt>
                <c:pt idx="16982">
                  <c:v>537.16289999999947</c:v>
                </c:pt>
                <c:pt idx="16983">
                  <c:v>537.19200000000001</c:v>
                </c:pt>
                <c:pt idx="16984">
                  <c:v>537.22540000000004</c:v>
                </c:pt>
                <c:pt idx="16985">
                  <c:v>537.25869999999998</c:v>
                </c:pt>
                <c:pt idx="16986">
                  <c:v>537.29200000000003</c:v>
                </c:pt>
                <c:pt idx="16987">
                  <c:v>537.32119999999748</c:v>
                </c:pt>
                <c:pt idx="16988">
                  <c:v>537.35039999999947</c:v>
                </c:pt>
                <c:pt idx="16989">
                  <c:v>537.38369999999998</c:v>
                </c:pt>
                <c:pt idx="16990">
                  <c:v>537.41699999999946</c:v>
                </c:pt>
                <c:pt idx="16991">
                  <c:v>537.45029999999747</c:v>
                </c:pt>
                <c:pt idx="16992">
                  <c:v>537.47950000000003</c:v>
                </c:pt>
                <c:pt idx="16993">
                  <c:v>537.50869999999998</c:v>
                </c:pt>
                <c:pt idx="16994">
                  <c:v>537.54199999999946</c:v>
                </c:pt>
                <c:pt idx="16995">
                  <c:v>537.57529999999997</c:v>
                </c:pt>
                <c:pt idx="16996">
                  <c:v>537.60450000000003</c:v>
                </c:pt>
                <c:pt idx="16997">
                  <c:v>537.63369999999998</c:v>
                </c:pt>
                <c:pt idx="16998">
                  <c:v>537.66699999999946</c:v>
                </c:pt>
                <c:pt idx="16999">
                  <c:v>537.70029999999997</c:v>
                </c:pt>
                <c:pt idx="17000">
                  <c:v>537.73360000000002</c:v>
                </c:pt>
                <c:pt idx="17001">
                  <c:v>537.76279999999997</c:v>
                </c:pt>
                <c:pt idx="17002">
                  <c:v>537.79200000000003</c:v>
                </c:pt>
                <c:pt idx="17003">
                  <c:v>537.82529999999747</c:v>
                </c:pt>
                <c:pt idx="17004">
                  <c:v>537.85859999999946</c:v>
                </c:pt>
                <c:pt idx="17005">
                  <c:v>537.89199999999948</c:v>
                </c:pt>
                <c:pt idx="17006">
                  <c:v>537.92109999999946</c:v>
                </c:pt>
                <c:pt idx="17007">
                  <c:v>537.95029999999747</c:v>
                </c:pt>
                <c:pt idx="17008">
                  <c:v>537.98360000000002</c:v>
                </c:pt>
                <c:pt idx="17009">
                  <c:v>538.01699999999948</c:v>
                </c:pt>
                <c:pt idx="17010">
                  <c:v>538.05029999999749</c:v>
                </c:pt>
                <c:pt idx="17011">
                  <c:v>538.07950000000005</c:v>
                </c:pt>
                <c:pt idx="17012">
                  <c:v>538.10860000000002</c:v>
                </c:pt>
                <c:pt idx="17013">
                  <c:v>538.14199999999948</c:v>
                </c:pt>
                <c:pt idx="17014">
                  <c:v>538.17529999999999</c:v>
                </c:pt>
                <c:pt idx="17015">
                  <c:v>538.20450000000005</c:v>
                </c:pt>
                <c:pt idx="17016">
                  <c:v>538.23360000000002</c:v>
                </c:pt>
                <c:pt idx="17017">
                  <c:v>538.26699999999948</c:v>
                </c:pt>
                <c:pt idx="17018">
                  <c:v>538.30029999999749</c:v>
                </c:pt>
                <c:pt idx="17019">
                  <c:v>538.33370000000002</c:v>
                </c:pt>
                <c:pt idx="17020">
                  <c:v>538.36279999999749</c:v>
                </c:pt>
                <c:pt idx="17021">
                  <c:v>538.39199999999948</c:v>
                </c:pt>
                <c:pt idx="17022">
                  <c:v>538.42529999999749</c:v>
                </c:pt>
                <c:pt idx="17023">
                  <c:v>538.45870000000002</c:v>
                </c:pt>
                <c:pt idx="17024">
                  <c:v>538.49199999999996</c:v>
                </c:pt>
                <c:pt idx="17025">
                  <c:v>538.52109999999948</c:v>
                </c:pt>
                <c:pt idx="17026">
                  <c:v>538.55029999999749</c:v>
                </c:pt>
                <c:pt idx="17027">
                  <c:v>538.58370000000309</c:v>
                </c:pt>
                <c:pt idx="17028">
                  <c:v>538.61699999999996</c:v>
                </c:pt>
                <c:pt idx="17029">
                  <c:v>538.65039999999999</c:v>
                </c:pt>
                <c:pt idx="17030">
                  <c:v>538.67940000000272</c:v>
                </c:pt>
                <c:pt idx="17031">
                  <c:v>538.70870000000309</c:v>
                </c:pt>
                <c:pt idx="17032">
                  <c:v>538.74199999999996</c:v>
                </c:pt>
                <c:pt idx="17033">
                  <c:v>538.77540000000272</c:v>
                </c:pt>
                <c:pt idx="17034">
                  <c:v>538.80439999999999</c:v>
                </c:pt>
                <c:pt idx="17035">
                  <c:v>538.83370000000002</c:v>
                </c:pt>
                <c:pt idx="17036">
                  <c:v>538.86699999999746</c:v>
                </c:pt>
                <c:pt idx="17037">
                  <c:v>538.90039999999999</c:v>
                </c:pt>
                <c:pt idx="17038">
                  <c:v>538.93359999999996</c:v>
                </c:pt>
                <c:pt idx="17039">
                  <c:v>538.96279999999797</c:v>
                </c:pt>
                <c:pt idx="17040">
                  <c:v>538.99199999999996</c:v>
                </c:pt>
                <c:pt idx="17041">
                  <c:v>539.02539999999999</c:v>
                </c:pt>
                <c:pt idx="17042">
                  <c:v>539.05859999999996</c:v>
                </c:pt>
                <c:pt idx="17043">
                  <c:v>539.09199999999998</c:v>
                </c:pt>
                <c:pt idx="17044">
                  <c:v>539.12109999999996</c:v>
                </c:pt>
                <c:pt idx="17045">
                  <c:v>539.15039999999999</c:v>
                </c:pt>
                <c:pt idx="17046">
                  <c:v>539.18360000000052</c:v>
                </c:pt>
                <c:pt idx="17047">
                  <c:v>539.21699999999998</c:v>
                </c:pt>
                <c:pt idx="17048">
                  <c:v>539.25019999999938</c:v>
                </c:pt>
                <c:pt idx="17049">
                  <c:v>539.27950000000055</c:v>
                </c:pt>
                <c:pt idx="17050">
                  <c:v>539.30859999999996</c:v>
                </c:pt>
                <c:pt idx="17051">
                  <c:v>539.34199999999748</c:v>
                </c:pt>
                <c:pt idx="17052">
                  <c:v>539.37519999999938</c:v>
                </c:pt>
                <c:pt idx="17053">
                  <c:v>539.40449999999998</c:v>
                </c:pt>
                <c:pt idx="17054">
                  <c:v>539.43359999999996</c:v>
                </c:pt>
                <c:pt idx="17055">
                  <c:v>539.46699999999748</c:v>
                </c:pt>
                <c:pt idx="17056">
                  <c:v>539.50019999999938</c:v>
                </c:pt>
                <c:pt idx="17057">
                  <c:v>539.53359999999998</c:v>
                </c:pt>
                <c:pt idx="17058">
                  <c:v>539.56279999999947</c:v>
                </c:pt>
                <c:pt idx="17059">
                  <c:v>539.59199999999998</c:v>
                </c:pt>
                <c:pt idx="17060">
                  <c:v>539.62519999999938</c:v>
                </c:pt>
                <c:pt idx="17061">
                  <c:v>539.65859999999998</c:v>
                </c:pt>
                <c:pt idx="17062">
                  <c:v>539.69200000000001</c:v>
                </c:pt>
                <c:pt idx="17063">
                  <c:v>539.72109999999998</c:v>
                </c:pt>
                <c:pt idx="17064">
                  <c:v>539.75019999999938</c:v>
                </c:pt>
                <c:pt idx="17065">
                  <c:v>539.78360000000055</c:v>
                </c:pt>
                <c:pt idx="17066">
                  <c:v>539.81699999999796</c:v>
                </c:pt>
                <c:pt idx="17067">
                  <c:v>539.85039999999947</c:v>
                </c:pt>
                <c:pt idx="17068">
                  <c:v>539.87940000000003</c:v>
                </c:pt>
                <c:pt idx="17069">
                  <c:v>539.90859999999998</c:v>
                </c:pt>
                <c:pt idx="17070">
                  <c:v>539.94199999999796</c:v>
                </c:pt>
                <c:pt idx="17071">
                  <c:v>539.97540000000004</c:v>
                </c:pt>
                <c:pt idx="17072">
                  <c:v>540.00440000000003</c:v>
                </c:pt>
                <c:pt idx="17073">
                  <c:v>540.03359999999998</c:v>
                </c:pt>
                <c:pt idx="17074">
                  <c:v>540.06699999999796</c:v>
                </c:pt>
                <c:pt idx="17075">
                  <c:v>540.10040000000004</c:v>
                </c:pt>
                <c:pt idx="17076">
                  <c:v>540.13369999999998</c:v>
                </c:pt>
                <c:pt idx="17077">
                  <c:v>540.16289999999947</c:v>
                </c:pt>
                <c:pt idx="17078">
                  <c:v>540.19200000000001</c:v>
                </c:pt>
                <c:pt idx="17079">
                  <c:v>540.22540000000004</c:v>
                </c:pt>
                <c:pt idx="17080">
                  <c:v>540.25869999999998</c:v>
                </c:pt>
                <c:pt idx="17081">
                  <c:v>540.29200000000003</c:v>
                </c:pt>
                <c:pt idx="17082">
                  <c:v>540.32119999999748</c:v>
                </c:pt>
                <c:pt idx="17083">
                  <c:v>540.35039999999947</c:v>
                </c:pt>
                <c:pt idx="17084">
                  <c:v>540.38369999999998</c:v>
                </c:pt>
                <c:pt idx="17085">
                  <c:v>540.41699999999946</c:v>
                </c:pt>
                <c:pt idx="17086">
                  <c:v>540.45029999999747</c:v>
                </c:pt>
                <c:pt idx="17087">
                  <c:v>540.47950000000003</c:v>
                </c:pt>
                <c:pt idx="17088">
                  <c:v>540.50869999999998</c:v>
                </c:pt>
                <c:pt idx="17089">
                  <c:v>540.54199999999946</c:v>
                </c:pt>
                <c:pt idx="17090">
                  <c:v>540.57529999999997</c:v>
                </c:pt>
                <c:pt idx="17091">
                  <c:v>540.60450000000003</c:v>
                </c:pt>
                <c:pt idx="17092">
                  <c:v>540.63369999999998</c:v>
                </c:pt>
                <c:pt idx="17093">
                  <c:v>540.66699999999946</c:v>
                </c:pt>
                <c:pt idx="17094">
                  <c:v>540.70029999999997</c:v>
                </c:pt>
                <c:pt idx="17095">
                  <c:v>540.73360000000002</c:v>
                </c:pt>
                <c:pt idx="17096">
                  <c:v>540.76279999999997</c:v>
                </c:pt>
                <c:pt idx="17097">
                  <c:v>540.79200000000003</c:v>
                </c:pt>
                <c:pt idx="17098">
                  <c:v>540.82529999999747</c:v>
                </c:pt>
                <c:pt idx="17099">
                  <c:v>540.85859999999946</c:v>
                </c:pt>
                <c:pt idx="17100">
                  <c:v>540.89199999999948</c:v>
                </c:pt>
                <c:pt idx="17101">
                  <c:v>540.92109999999946</c:v>
                </c:pt>
                <c:pt idx="17102">
                  <c:v>540.95029999999747</c:v>
                </c:pt>
                <c:pt idx="17103">
                  <c:v>540.98360000000002</c:v>
                </c:pt>
                <c:pt idx="17104">
                  <c:v>541.01699999999948</c:v>
                </c:pt>
                <c:pt idx="17105">
                  <c:v>541.05029999999749</c:v>
                </c:pt>
                <c:pt idx="17106">
                  <c:v>541.07950000000005</c:v>
                </c:pt>
                <c:pt idx="17107">
                  <c:v>541.10860000000002</c:v>
                </c:pt>
                <c:pt idx="17108">
                  <c:v>541.14199999999948</c:v>
                </c:pt>
                <c:pt idx="17109">
                  <c:v>541.17529999999999</c:v>
                </c:pt>
                <c:pt idx="17110">
                  <c:v>541.20450000000005</c:v>
                </c:pt>
                <c:pt idx="17111">
                  <c:v>541.23360000000002</c:v>
                </c:pt>
                <c:pt idx="17112">
                  <c:v>541.26699999999948</c:v>
                </c:pt>
                <c:pt idx="17113">
                  <c:v>541.30029999999749</c:v>
                </c:pt>
                <c:pt idx="17114">
                  <c:v>541.33370000000002</c:v>
                </c:pt>
                <c:pt idx="17115">
                  <c:v>541.36279999999749</c:v>
                </c:pt>
                <c:pt idx="17116">
                  <c:v>541.39199999999948</c:v>
                </c:pt>
                <c:pt idx="17117">
                  <c:v>541.42529999999749</c:v>
                </c:pt>
                <c:pt idx="17118">
                  <c:v>541.45870000000002</c:v>
                </c:pt>
                <c:pt idx="17119">
                  <c:v>541.49199999999996</c:v>
                </c:pt>
                <c:pt idx="17120">
                  <c:v>541.52109999999948</c:v>
                </c:pt>
                <c:pt idx="17121">
                  <c:v>541.55029999999749</c:v>
                </c:pt>
                <c:pt idx="17122">
                  <c:v>541.58370000000309</c:v>
                </c:pt>
                <c:pt idx="17123">
                  <c:v>541.61699999999996</c:v>
                </c:pt>
                <c:pt idx="17124">
                  <c:v>541.65039999999999</c:v>
                </c:pt>
                <c:pt idx="17125">
                  <c:v>541.67940000000272</c:v>
                </c:pt>
                <c:pt idx="17126">
                  <c:v>541.70870000000309</c:v>
                </c:pt>
                <c:pt idx="17127">
                  <c:v>541.74199999999996</c:v>
                </c:pt>
                <c:pt idx="17128">
                  <c:v>541.77540000000272</c:v>
                </c:pt>
                <c:pt idx="17129">
                  <c:v>541.80439999999999</c:v>
                </c:pt>
                <c:pt idx="17130">
                  <c:v>541.83370000000002</c:v>
                </c:pt>
                <c:pt idx="17131">
                  <c:v>541.86699999999746</c:v>
                </c:pt>
                <c:pt idx="17132">
                  <c:v>541.90039999999999</c:v>
                </c:pt>
                <c:pt idx="17133">
                  <c:v>541.93359999999996</c:v>
                </c:pt>
                <c:pt idx="17134">
                  <c:v>541.96279999999797</c:v>
                </c:pt>
                <c:pt idx="17135">
                  <c:v>541.99199999999996</c:v>
                </c:pt>
                <c:pt idx="17136">
                  <c:v>542.02539999999999</c:v>
                </c:pt>
                <c:pt idx="17137">
                  <c:v>542.05859999999996</c:v>
                </c:pt>
                <c:pt idx="17138">
                  <c:v>542.09199999999998</c:v>
                </c:pt>
                <c:pt idx="17139">
                  <c:v>542.12109999999996</c:v>
                </c:pt>
                <c:pt idx="17140">
                  <c:v>542.15039999999999</c:v>
                </c:pt>
                <c:pt idx="17141">
                  <c:v>542.18360000000052</c:v>
                </c:pt>
                <c:pt idx="17142">
                  <c:v>542.21699999999998</c:v>
                </c:pt>
                <c:pt idx="17143">
                  <c:v>542.25019999999938</c:v>
                </c:pt>
                <c:pt idx="17144">
                  <c:v>542.27950000000055</c:v>
                </c:pt>
                <c:pt idx="17145">
                  <c:v>542.30859999999996</c:v>
                </c:pt>
                <c:pt idx="17146">
                  <c:v>542.34199999999748</c:v>
                </c:pt>
                <c:pt idx="17147">
                  <c:v>542.37519999999938</c:v>
                </c:pt>
                <c:pt idx="17148">
                  <c:v>542.40449999999998</c:v>
                </c:pt>
                <c:pt idx="17149">
                  <c:v>542.43359999999996</c:v>
                </c:pt>
                <c:pt idx="17150">
                  <c:v>542.46699999999748</c:v>
                </c:pt>
                <c:pt idx="17151">
                  <c:v>542.50019999999938</c:v>
                </c:pt>
                <c:pt idx="17152">
                  <c:v>542.53359999999998</c:v>
                </c:pt>
                <c:pt idx="17153">
                  <c:v>542.56279999999947</c:v>
                </c:pt>
                <c:pt idx="17154">
                  <c:v>542.59199999999998</c:v>
                </c:pt>
                <c:pt idx="17155">
                  <c:v>542.62519999999938</c:v>
                </c:pt>
                <c:pt idx="17156">
                  <c:v>542.65859999999998</c:v>
                </c:pt>
                <c:pt idx="17157">
                  <c:v>542.69200000000001</c:v>
                </c:pt>
                <c:pt idx="17158">
                  <c:v>542.72109999999998</c:v>
                </c:pt>
                <c:pt idx="17159">
                  <c:v>542.75019999999938</c:v>
                </c:pt>
                <c:pt idx="17160">
                  <c:v>542.78360000000055</c:v>
                </c:pt>
                <c:pt idx="17161">
                  <c:v>542.81699999999796</c:v>
                </c:pt>
                <c:pt idx="17162">
                  <c:v>542.85039999999947</c:v>
                </c:pt>
                <c:pt idx="17163">
                  <c:v>542.87940000000003</c:v>
                </c:pt>
                <c:pt idx="17164">
                  <c:v>542.90859999999998</c:v>
                </c:pt>
                <c:pt idx="17165">
                  <c:v>542.94199999999796</c:v>
                </c:pt>
                <c:pt idx="17166">
                  <c:v>542.97540000000004</c:v>
                </c:pt>
                <c:pt idx="17167">
                  <c:v>543.00440000000003</c:v>
                </c:pt>
                <c:pt idx="17168">
                  <c:v>543.03359999999998</c:v>
                </c:pt>
                <c:pt idx="17169">
                  <c:v>543.06699999999796</c:v>
                </c:pt>
                <c:pt idx="17170">
                  <c:v>543.10040000000004</c:v>
                </c:pt>
                <c:pt idx="17171">
                  <c:v>543.13369999999998</c:v>
                </c:pt>
                <c:pt idx="17172">
                  <c:v>543.16289999999947</c:v>
                </c:pt>
                <c:pt idx="17173">
                  <c:v>543.19200000000001</c:v>
                </c:pt>
                <c:pt idx="17174">
                  <c:v>543.22540000000004</c:v>
                </c:pt>
                <c:pt idx="17175">
                  <c:v>543.25869999999998</c:v>
                </c:pt>
                <c:pt idx="17176">
                  <c:v>543.29200000000003</c:v>
                </c:pt>
                <c:pt idx="17177">
                  <c:v>543.32119999999748</c:v>
                </c:pt>
                <c:pt idx="17178">
                  <c:v>543.35039999999947</c:v>
                </c:pt>
                <c:pt idx="17179">
                  <c:v>543.38369999999998</c:v>
                </c:pt>
                <c:pt idx="17180">
                  <c:v>543.41699999999946</c:v>
                </c:pt>
                <c:pt idx="17181">
                  <c:v>543.45029999999747</c:v>
                </c:pt>
                <c:pt idx="17182">
                  <c:v>543.47950000000003</c:v>
                </c:pt>
                <c:pt idx="17183">
                  <c:v>543.50869999999998</c:v>
                </c:pt>
                <c:pt idx="17184">
                  <c:v>543.54199999999946</c:v>
                </c:pt>
                <c:pt idx="17185">
                  <c:v>543.57529999999997</c:v>
                </c:pt>
                <c:pt idx="17186">
                  <c:v>543.60450000000003</c:v>
                </c:pt>
                <c:pt idx="17187">
                  <c:v>543.63369999999998</c:v>
                </c:pt>
                <c:pt idx="17188">
                  <c:v>543.66699999999946</c:v>
                </c:pt>
                <c:pt idx="17189">
                  <c:v>543.70029999999997</c:v>
                </c:pt>
                <c:pt idx="17190">
                  <c:v>543.73360000000002</c:v>
                </c:pt>
                <c:pt idx="17191">
                  <c:v>543.76279999999997</c:v>
                </c:pt>
                <c:pt idx="17192">
                  <c:v>543.79200000000003</c:v>
                </c:pt>
                <c:pt idx="17193">
                  <c:v>543.82529999999747</c:v>
                </c:pt>
                <c:pt idx="17194">
                  <c:v>543.85859999999946</c:v>
                </c:pt>
                <c:pt idx="17195">
                  <c:v>543.89199999999948</c:v>
                </c:pt>
                <c:pt idx="17196">
                  <c:v>543.92109999999946</c:v>
                </c:pt>
                <c:pt idx="17197">
                  <c:v>543.95029999999747</c:v>
                </c:pt>
                <c:pt idx="17198">
                  <c:v>543.98360000000002</c:v>
                </c:pt>
                <c:pt idx="17199">
                  <c:v>544.01699999999948</c:v>
                </c:pt>
                <c:pt idx="17200">
                  <c:v>544.05029999999749</c:v>
                </c:pt>
                <c:pt idx="17201">
                  <c:v>544.07950000000005</c:v>
                </c:pt>
                <c:pt idx="17202">
                  <c:v>544.10860000000002</c:v>
                </c:pt>
                <c:pt idx="17203">
                  <c:v>544.14199999999948</c:v>
                </c:pt>
                <c:pt idx="17204">
                  <c:v>544.17529999999999</c:v>
                </c:pt>
                <c:pt idx="17205">
                  <c:v>544.20450000000005</c:v>
                </c:pt>
                <c:pt idx="17206">
                  <c:v>544.23360000000002</c:v>
                </c:pt>
                <c:pt idx="17207">
                  <c:v>544.26699999999948</c:v>
                </c:pt>
                <c:pt idx="17208">
                  <c:v>544.30029999999749</c:v>
                </c:pt>
                <c:pt idx="17209">
                  <c:v>544.33370000000002</c:v>
                </c:pt>
                <c:pt idx="17210">
                  <c:v>544.36279999999749</c:v>
                </c:pt>
                <c:pt idx="17211">
                  <c:v>544.39199999999948</c:v>
                </c:pt>
                <c:pt idx="17212">
                  <c:v>544.42529999999749</c:v>
                </c:pt>
                <c:pt idx="17213">
                  <c:v>544.45870000000002</c:v>
                </c:pt>
                <c:pt idx="17214">
                  <c:v>544.49199999999996</c:v>
                </c:pt>
                <c:pt idx="17215">
                  <c:v>544.52109999999948</c:v>
                </c:pt>
                <c:pt idx="17216">
                  <c:v>544.55029999999749</c:v>
                </c:pt>
                <c:pt idx="17217">
                  <c:v>544.58370000000309</c:v>
                </c:pt>
                <c:pt idx="17218">
                  <c:v>544.61699999999996</c:v>
                </c:pt>
                <c:pt idx="17219">
                  <c:v>544.65039999999999</c:v>
                </c:pt>
                <c:pt idx="17220">
                  <c:v>544.67940000000272</c:v>
                </c:pt>
                <c:pt idx="17221">
                  <c:v>544.70870000000309</c:v>
                </c:pt>
                <c:pt idx="17222">
                  <c:v>544.74199999999996</c:v>
                </c:pt>
                <c:pt idx="17223">
                  <c:v>544.77540000000272</c:v>
                </c:pt>
                <c:pt idx="17224">
                  <c:v>544.80439999999999</c:v>
                </c:pt>
                <c:pt idx="17225">
                  <c:v>544.83370000000002</c:v>
                </c:pt>
                <c:pt idx="17226">
                  <c:v>544.86699999999746</c:v>
                </c:pt>
                <c:pt idx="17227">
                  <c:v>544.90039999999999</c:v>
                </c:pt>
                <c:pt idx="17228">
                  <c:v>544.93359999999996</c:v>
                </c:pt>
                <c:pt idx="17229">
                  <c:v>544.96279999999797</c:v>
                </c:pt>
                <c:pt idx="17230">
                  <c:v>544.99199999999996</c:v>
                </c:pt>
                <c:pt idx="17231">
                  <c:v>545.02539999999999</c:v>
                </c:pt>
                <c:pt idx="17232">
                  <c:v>545.05859999999996</c:v>
                </c:pt>
                <c:pt idx="17233">
                  <c:v>545.09199999999998</c:v>
                </c:pt>
                <c:pt idx="17234">
                  <c:v>545.12109999999996</c:v>
                </c:pt>
                <c:pt idx="17235">
                  <c:v>545.15039999999999</c:v>
                </c:pt>
                <c:pt idx="17236">
                  <c:v>545.18360000000052</c:v>
                </c:pt>
                <c:pt idx="17237">
                  <c:v>545.21699999999998</c:v>
                </c:pt>
                <c:pt idx="17238">
                  <c:v>545.25019999999938</c:v>
                </c:pt>
                <c:pt idx="17239">
                  <c:v>545.27950000000055</c:v>
                </c:pt>
                <c:pt idx="17240">
                  <c:v>545.30859999999996</c:v>
                </c:pt>
                <c:pt idx="17241">
                  <c:v>545.34199999999748</c:v>
                </c:pt>
                <c:pt idx="17242">
                  <c:v>545.37519999999938</c:v>
                </c:pt>
                <c:pt idx="17243">
                  <c:v>545.40449999999998</c:v>
                </c:pt>
                <c:pt idx="17244">
                  <c:v>545.43359999999996</c:v>
                </c:pt>
                <c:pt idx="17245">
                  <c:v>545.46699999999748</c:v>
                </c:pt>
                <c:pt idx="17246">
                  <c:v>545.50019999999938</c:v>
                </c:pt>
                <c:pt idx="17247">
                  <c:v>545.53359999999998</c:v>
                </c:pt>
                <c:pt idx="17248">
                  <c:v>545.56279999999947</c:v>
                </c:pt>
                <c:pt idx="17249">
                  <c:v>545.59199999999998</c:v>
                </c:pt>
                <c:pt idx="17250">
                  <c:v>545.62519999999938</c:v>
                </c:pt>
                <c:pt idx="17251">
                  <c:v>545.65859999999998</c:v>
                </c:pt>
                <c:pt idx="17252">
                  <c:v>545.69200000000001</c:v>
                </c:pt>
                <c:pt idx="17253">
                  <c:v>545.72109999999998</c:v>
                </c:pt>
                <c:pt idx="17254">
                  <c:v>545.75019999999938</c:v>
                </c:pt>
                <c:pt idx="17255">
                  <c:v>545.78360000000055</c:v>
                </c:pt>
                <c:pt idx="17256">
                  <c:v>545.81699999999796</c:v>
                </c:pt>
                <c:pt idx="17257">
                  <c:v>545.85039999999947</c:v>
                </c:pt>
                <c:pt idx="17258">
                  <c:v>545.87940000000003</c:v>
                </c:pt>
                <c:pt idx="17259">
                  <c:v>545.90859999999998</c:v>
                </c:pt>
                <c:pt idx="17260">
                  <c:v>545.94199999999796</c:v>
                </c:pt>
                <c:pt idx="17261">
                  <c:v>545.97540000000004</c:v>
                </c:pt>
                <c:pt idx="17262">
                  <c:v>546.00440000000003</c:v>
                </c:pt>
                <c:pt idx="17263">
                  <c:v>546.03359999999998</c:v>
                </c:pt>
                <c:pt idx="17264">
                  <c:v>546.06699999999796</c:v>
                </c:pt>
                <c:pt idx="17265">
                  <c:v>546.10040000000004</c:v>
                </c:pt>
                <c:pt idx="17266">
                  <c:v>546.13369999999998</c:v>
                </c:pt>
                <c:pt idx="17267">
                  <c:v>546.16289999999947</c:v>
                </c:pt>
                <c:pt idx="17268">
                  <c:v>546.19200000000001</c:v>
                </c:pt>
                <c:pt idx="17269">
                  <c:v>546.22540000000004</c:v>
                </c:pt>
                <c:pt idx="17270">
                  <c:v>546.25869999999998</c:v>
                </c:pt>
                <c:pt idx="17271">
                  <c:v>546.29200000000003</c:v>
                </c:pt>
                <c:pt idx="17272">
                  <c:v>546.32119999999748</c:v>
                </c:pt>
                <c:pt idx="17273">
                  <c:v>546.35039999999947</c:v>
                </c:pt>
                <c:pt idx="17274">
                  <c:v>546.38369999999998</c:v>
                </c:pt>
                <c:pt idx="17275">
                  <c:v>546.41699999999946</c:v>
                </c:pt>
                <c:pt idx="17276">
                  <c:v>546.45029999999747</c:v>
                </c:pt>
                <c:pt idx="17277">
                  <c:v>546.47950000000003</c:v>
                </c:pt>
                <c:pt idx="17278">
                  <c:v>546.50869999999998</c:v>
                </c:pt>
                <c:pt idx="17279">
                  <c:v>546.54199999999946</c:v>
                </c:pt>
                <c:pt idx="17280">
                  <c:v>546.57529999999997</c:v>
                </c:pt>
                <c:pt idx="17281">
                  <c:v>546.60450000000003</c:v>
                </c:pt>
                <c:pt idx="17282">
                  <c:v>546.63369999999998</c:v>
                </c:pt>
                <c:pt idx="17283">
                  <c:v>546.66699999999946</c:v>
                </c:pt>
                <c:pt idx="17284">
                  <c:v>546.70029999999997</c:v>
                </c:pt>
                <c:pt idx="17285">
                  <c:v>546.73360000000002</c:v>
                </c:pt>
                <c:pt idx="17286">
                  <c:v>546.76279999999997</c:v>
                </c:pt>
                <c:pt idx="17287">
                  <c:v>546.79200000000003</c:v>
                </c:pt>
                <c:pt idx="17288">
                  <c:v>546.82529999999747</c:v>
                </c:pt>
                <c:pt idx="17289">
                  <c:v>546.85859999999946</c:v>
                </c:pt>
                <c:pt idx="17290">
                  <c:v>546.89199999999948</c:v>
                </c:pt>
                <c:pt idx="17291">
                  <c:v>546.92109999999946</c:v>
                </c:pt>
                <c:pt idx="17292">
                  <c:v>546.95029999999747</c:v>
                </c:pt>
                <c:pt idx="17293">
                  <c:v>546.98360000000002</c:v>
                </c:pt>
                <c:pt idx="17294">
                  <c:v>547.01699999999948</c:v>
                </c:pt>
                <c:pt idx="17295">
                  <c:v>547.05029999999749</c:v>
                </c:pt>
                <c:pt idx="17296">
                  <c:v>547.07950000000005</c:v>
                </c:pt>
                <c:pt idx="17297">
                  <c:v>547.10860000000002</c:v>
                </c:pt>
                <c:pt idx="17298">
                  <c:v>547.14199999999948</c:v>
                </c:pt>
                <c:pt idx="17299">
                  <c:v>547.17529999999999</c:v>
                </c:pt>
                <c:pt idx="17300">
                  <c:v>547.20450000000005</c:v>
                </c:pt>
                <c:pt idx="17301">
                  <c:v>547.23360000000002</c:v>
                </c:pt>
                <c:pt idx="17302">
                  <c:v>547.26699999999948</c:v>
                </c:pt>
                <c:pt idx="17303">
                  <c:v>547.30029999999749</c:v>
                </c:pt>
                <c:pt idx="17304">
                  <c:v>547.33370000000002</c:v>
                </c:pt>
                <c:pt idx="17305">
                  <c:v>547.36279999999749</c:v>
                </c:pt>
                <c:pt idx="17306">
                  <c:v>547.39199999999948</c:v>
                </c:pt>
                <c:pt idx="17307">
                  <c:v>547.42529999999749</c:v>
                </c:pt>
                <c:pt idx="17308">
                  <c:v>547.45870000000002</c:v>
                </c:pt>
                <c:pt idx="17309">
                  <c:v>547.49199999999996</c:v>
                </c:pt>
                <c:pt idx="17310">
                  <c:v>547.52109999999948</c:v>
                </c:pt>
                <c:pt idx="17311">
                  <c:v>547.55029999999749</c:v>
                </c:pt>
                <c:pt idx="17312">
                  <c:v>547.58370000000309</c:v>
                </c:pt>
                <c:pt idx="17313">
                  <c:v>547.61699999999996</c:v>
                </c:pt>
                <c:pt idx="17314">
                  <c:v>547.65039999999999</c:v>
                </c:pt>
                <c:pt idx="17315">
                  <c:v>547.67940000000272</c:v>
                </c:pt>
                <c:pt idx="17316">
                  <c:v>547.70870000000309</c:v>
                </c:pt>
                <c:pt idx="17317">
                  <c:v>547.74199999999996</c:v>
                </c:pt>
                <c:pt idx="17318">
                  <c:v>547.77540000000272</c:v>
                </c:pt>
                <c:pt idx="17319">
                  <c:v>547.80439999999999</c:v>
                </c:pt>
                <c:pt idx="17320">
                  <c:v>547.83370000000002</c:v>
                </c:pt>
                <c:pt idx="17321">
                  <c:v>547.86699999999746</c:v>
                </c:pt>
                <c:pt idx="17322">
                  <c:v>547.90039999999999</c:v>
                </c:pt>
                <c:pt idx="17323">
                  <c:v>547.93359999999996</c:v>
                </c:pt>
                <c:pt idx="17324">
                  <c:v>547.96279999999797</c:v>
                </c:pt>
                <c:pt idx="17325">
                  <c:v>547.99199999999996</c:v>
                </c:pt>
                <c:pt idx="17326">
                  <c:v>548.02539999999999</c:v>
                </c:pt>
                <c:pt idx="17327">
                  <c:v>548.05859999999996</c:v>
                </c:pt>
                <c:pt idx="17328">
                  <c:v>548.09199999999998</c:v>
                </c:pt>
                <c:pt idx="17329">
                  <c:v>548.12109999999996</c:v>
                </c:pt>
                <c:pt idx="17330">
                  <c:v>548.15039999999999</c:v>
                </c:pt>
                <c:pt idx="17331">
                  <c:v>548.18360000000052</c:v>
                </c:pt>
                <c:pt idx="17332">
                  <c:v>548.21699999999998</c:v>
                </c:pt>
                <c:pt idx="17333">
                  <c:v>548.25019999999938</c:v>
                </c:pt>
                <c:pt idx="17334">
                  <c:v>548.27950000000055</c:v>
                </c:pt>
                <c:pt idx="17335">
                  <c:v>548.30859999999996</c:v>
                </c:pt>
                <c:pt idx="17336">
                  <c:v>548.34199999999748</c:v>
                </c:pt>
                <c:pt idx="17337">
                  <c:v>548.37519999999938</c:v>
                </c:pt>
                <c:pt idx="17338">
                  <c:v>548.40449999999998</c:v>
                </c:pt>
                <c:pt idx="17339">
                  <c:v>548.43359999999996</c:v>
                </c:pt>
                <c:pt idx="17340">
                  <c:v>548.46699999999748</c:v>
                </c:pt>
                <c:pt idx="17341">
                  <c:v>548.50019999999938</c:v>
                </c:pt>
                <c:pt idx="17342">
                  <c:v>548.53359999999998</c:v>
                </c:pt>
                <c:pt idx="17343">
                  <c:v>548.56279999999947</c:v>
                </c:pt>
                <c:pt idx="17344">
                  <c:v>548.59199999999998</c:v>
                </c:pt>
                <c:pt idx="17345">
                  <c:v>548.62519999999938</c:v>
                </c:pt>
                <c:pt idx="17346">
                  <c:v>548.65859999999998</c:v>
                </c:pt>
                <c:pt idx="17347">
                  <c:v>548.69200000000001</c:v>
                </c:pt>
                <c:pt idx="17348">
                  <c:v>548.72109999999998</c:v>
                </c:pt>
                <c:pt idx="17349">
                  <c:v>548.75019999999938</c:v>
                </c:pt>
                <c:pt idx="17350">
                  <c:v>548.78360000000055</c:v>
                </c:pt>
                <c:pt idx="17351">
                  <c:v>548.81699999999796</c:v>
                </c:pt>
                <c:pt idx="17352">
                  <c:v>548.85039999999947</c:v>
                </c:pt>
                <c:pt idx="17353">
                  <c:v>548.87940000000003</c:v>
                </c:pt>
                <c:pt idx="17354">
                  <c:v>548.90859999999998</c:v>
                </c:pt>
                <c:pt idx="17355">
                  <c:v>548.94199999999796</c:v>
                </c:pt>
                <c:pt idx="17356">
                  <c:v>548.97540000000004</c:v>
                </c:pt>
                <c:pt idx="17357">
                  <c:v>549.00440000000003</c:v>
                </c:pt>
                <c:pt idx="17358">
                  <c:v>549.03359999999998</c:v>
                </c:pt>
                <c:pt idx="17359">
                  <c:v>549.06699999999796</c:v>
                </c:pt>
                <c:pt idx="17360">
                  <c:v>549.10040000000004</c:v>
                </c:pt>
                <c:pt idx="17361">
                  <c:v>549.13369999999998</c:v>
                </c:pt>
                <c:pt idx="17362">
                  <c:v>549.16289999999947</c:v>
                </c:pt>
                <c:pt idx="17363">
                  <c:v>549.19200000000001</c:v>
                </c:pt>
                <c:pt idx="17364">
                  <c:v>549.22540000000004</c:v>
                </c:pt>
                <c:pt idx="17365">
                  <c:v>549.25869999999998</c:v>
                </c:pt>
                <c:pt idx="17366">
                  <c:v>549.29200000000003</c:v>
                </c:pt>
                <c:pt idx="17367">
                  <c:v>549.32119999999748</c:v>
                </c:pt>
                <c:pt idx="17368">
                  <c:v>549.35039999999947</c:v>
                </c:pt>
                <c:pt idx="17369">
                  <c:v>549.38369999999998</c:v>
                </c:pt>
                <c:pt idx="17370">
                  <c:v>549.41699999999946</c:v>
                </c:pt>
                <c:pt idx="17371">
                  <c:v>549.45029999999747</c:v>
                </c:pt>
                <c:pt idx="17372">
                  <c:v>549.47950000000003</c:v>
                </c:pt>
                <c:pt idx="17373">
                  <c:v>549.50869999999998</c:v>
                </c:pt>
                <c:pt idx="17374">
                  <c:v>549.54199999999946</c:v>
                </c:pt>
                <c:pt idx="17375">
                  <c:v>549.57529999999997</c:v>
                </c:pt>
                <c:pt idx="17376">
                  <c:v>549.60450000000003</c:v>
                </c:pt>
                <c:pt idx="17377">
                  <c:v>549.63369999999998</c:v>
                </c:pt>
                <c:pt idx="17378">
                  <c:v>549.66699999999946</c:v>
                </c:pt>
                <c:pt idx="17379">
                  <c:v>549.70029999999997</c:v>
                </c:pt>
                <c:pt idx="17380">
                  <c:v>549.73360000000002</c:v>
                </c:pt>
                <c:pt idx="17381">
                  <c:v>549.76279999999997</c:v>
                </c:pt>
                <c:pt idx="17382">
                  <c:v>549.79200000000003</c:v>
                </c:pt>
                <c:pt idx="17383">
                  <c:v>549.82529999999747</c:v>
                </c:pt>
                <c:pt idx="17384">
                  <c:v>549.85859999999946</c:v>
                </c:pt>
                <c:pt idx="17385">
                  <c:v>549.89199999999948</c:v>
                </c:pt>
                <c:pt idx="17386">
                  <c:v>549.92109999999946</c:v>
                </c:pt>
                <c:pt idx="17387">
                  <c:v>549.95029999999747</c:v>
                </c:pt>
                <c:pt idx="17388">
                  <c:v>549.98360000000002</c:v>
                </c:pt>
                <c:pt idx="17389">
                  <c:v>550.01699999999948</c:v>
                </c:pt>
                <c:pt idx="17390">
                  <c:v>550.05029999999749</c:v>
                </c:pt>
                <c:pt idx="17391">
                  <c:v>550.07950000000005</c:v>
                </c:pt>
                <c:pt idx="17392">
                  <c:v>550.10860000000002</c:v>
                </c:pt>
                <c:pt idx="17393">
                  <c:v>550.14199999999948</c:v>
                </c:pt>
                <c:pt idx="17394">
                  <c:v>550.17529999999999</c:v>
                </c:pt>
                <c:pt idx="17395">
                  <c:v>550.20450000000005</c:v>
                </c:pt>
                <c:pt idx="17396">
                  <c:v>550.23360000000002</c:v>
                </c:pt>
                <c:pt idx="17397">
                  <c:v>550.26699999999948</c:v>
                </c:pt>
                <c:pt idx="17398">
                  <c:v>550.30029999999749</c:v>
                </c:pt>
                <c:pt idx="17399">
                  <c:v>550.33370000000002</c:v>
                </c:pt>
                <c:pt idx="17400">
                  <c:v>550.36279999999749</c:v>
                </c:pt>
                <c:pt idx="17401">
                  <c:v>550.39199999999948</c:v>
                </c:pt>
                <c:pt idx="17402">
                  <c:v>550.42529999999749</c:v>
                </c:pt>
                <c:pt idx="17403">
                  <c:v>550.45870000000002</c:v>
                </c:pt>
                <c:pt idx="17404">
                  <c:v>550.49199999999996</c:v>
                </c:pt>
                <c:pt idx="17405">
                  <c:v>550.52109999999948</c:v>
                </c:pt>
                <c:pt idx="17406">
                  <c:v>550.55029999999749</c:v>
                </c:pt>
                <c:pt idx="17407">
                  <c:v>550.58370000000309</c:v>
                </c:pt>
                <c:pt idx="17408">
                  <c:v>550.61699999999996</c:v>
                </c:pt>
                <c:pt idx="17409">
                  <c:v>550.65039999999999</c:v>
                </c:pt>
                <c:pt idx="17410">
                  <c:v>550.67940000000272</c:v>
                </c:pt>
                <c:pt idx="17411">
                  <c:v>550.70870000000309</c:v>
                </c:pt>
                <c:pt idx="17412">
                  <c:v>550.74199999999996</c:v>
                </c:pt>
                <c:pt idx="17413">
                  <c:v>550.77540000000272</c:v>
                </c:pt>
                <c:pt idx="17414">
                  <c:v>550.80439999999999</c:v>
                </c:pt>
                <c:pt idx="17415">
                  <c:v>550.83370000000002</c:v>
                </c:pt>
                <c:pt idx="17416">
                  <c:v>550.86699999999746</c:v>
                </c:pt>
                <c:pt idx="17417">
                  <c:v>550.90039999999999</c:v>
                </c:pt>
                <c:pt idx="17418">
                  <c:v>550.93359999999996</c:v>
                </c:pt>
                <c:pt idx="17419">
                  <c:v>550.96279999999797</c:v>
                </c:pt>
                <c:pt idx="17420">
                  <c:v>550.99199999999996</c:v>
                </c:pt>
                <c:pt idx="17421">
                  <c:v>551.02539999999999</c:v>
                </c:pt>
                <c:pt idx="17422">
                  <c:v>551.05859999999996</c:v>
                </c:pt>
                <c:pt idx="17423">
                  <c:v>551.09199999999998</c:v>
                </c:pt>
                <c:pt idx="17424">
                  <c:v>551.12109999999996</c:v>
                </c:pt>
                <c:pt idx="17425">
                  <c:v>551.15039999999999</c:v>
                </c:pt>
                <c:pt idx="17426">
                  <c:v>551.18360000000052</c:v>
                </c:pt>
                <c:pt idx="17427">
                  <c:v>551.21699999999998</c:v>
                </c:pt>
                <c:pt idx="17428">
                  <c:v>551.25019999999938</c:v>
                </c:pt>
                <c:pt idx="17429">
                  <c:v>551.27950000000055</c:v>
                </c:pt>
                <c:pt idx="17430">
                  <c:v>551.30859999999996</c:v>
                </c:pt>
                <c:pt idx="17431">
                  <c:v>551.34199999999748</c:v>
                </c:pt>
                <c:pt idx="17432">
                  <c:v>551.37519999999938</c:v>
                </c:pt>
                <c:pt idx="17433">
                  <c:v>551.40449999999998</c:v>
                </c:pt>
                <c:pt idx="17434">
                  <c:v>551.43359999999996</c:v>
                </c:pt>
                <c:pt idx="17435">
                  <c:v>551.46699999999748</c:v>
                </c:pt>
                <c:pt idx="17436">
                  <c:v>551.50019999999938</c:v>
                </c:pt>
                <c:pt idx="17437">
                  <c:v>551.53359999999998</c:v>
                </c:pt>
                <c:pt idx="17438">
                  <c:v>551.56279999999947</c:v>
                </c:pt>
                <c:pt idx="17439">
                  <c:v>551.59199999999998</c:v>
                </c:pt>
                <c:pt idx="17440">
                  <c:v>551.62519999999938</c:v>
                </c:pt>
                <c:pt idx="17441">
                  <c:v>551.65859999999998</c:v>
                </c:pt>
                <c:pt idx="17442">
                  <c:v>551.69200000000001</c:v>
                </c:pt>
                <c:pt idx="17443">
                  <c:v>551.72109999999998</c:v>
                </c:pt>
                <c:pt idx="17444">
                  <c:v>551.75019999999938</c:v>
                </c:pt>
                <c:pt idx="17445">
                  <c:v>551.78360000000055</c:v>
                </c:pt>
                <c:pt idx="17446">
                  <c:v>551.81699999999796</c:v>
                </c:pt>
                <c:pt idx="17447">
                  <c:v>551.85039999999947</c:v>
                </c:pt>
                <c:pt idx="17448">
                  <c:v>551.87940000000003</c:v>
                </c:pt>
                <c:pt idx="17449">
                  <c:v>551.90859999999998</c:v>
                </c:pt>
                <c:pt idx="17450">
                  <c:v>551.94199999999796</c:v>
                </c:pt>
                <c:pt idx="17451">
                  <c:v>551.97540000000004</c:v>
                </c:pt>
                <c:pt idx="17452">
                  <c:v>552.00440000000003</c:v>
                </c:pt>
                <c:pt idx="17453">
                  <c:v>552.03359999999998</c:v>
                </c:pt>
                <c:pt idx="17454">
                  <c:v>552.06699999999796</c:v>
                </c:pt>
                <c:pt idx="17455">
                  <c:v>552.10040000000004</c:v>
                </c:pt>
                <c:pt idx="17456">
                  <c:v>552.13369999999998</c:v>
                </c:pt>
                <c:pt idx="17457">
                  <c:v>552.16289999999947</c:v>
                </c:pt>
                <c:pt idx="17458">
                  <c:v>552.19200000000001</c:v>
                </c:pt>
                <c:pt idx="17459">
                  <c:v>552.22540000000004</c:v>
                </c:pt>
                <c:pt idx="17460">
                  <c:v>552.25869999999998</c:v>
                </c:pt>
                <c:pt idx="17461">
                  <c:v>552.29200000000003</c:v>
                </c:pt>
                <c:pt idx="17462">
                  <c:v>552.32119999999748</c:v>
                </c:pt>
                <c:pt idx="17463">
                  <c:v>552.35039999999947</c:v>
                </c:pt>
                <c:pt idx="17464">
                  <c:v>552.38369999999998</c:v>
                </c:pt>
                <c:pt idx="17465">
                  <c:v>552.41699999999946</c:v>
                </c:pt>
                <c:pt idx="17466">
                  <c:v>552.45029999999747</c:v>
                </c:pt>
                <c:pt idx="17467">
                  <c:v>552.47950000000003</c:v>
                </c:pt>
                <c:pt idx="17468">
                  <c:v>552.50869999999998</c:v>
                </c:pt>
                <c:pt idx="17469">
                  <c:v>552.54199999999946</c:v>
                </c:pt>
                <c:pt idx="17470">
                  <c:v>552.57529999999997</c:v>
                </c:pt>
                <c:pt idx="17471">
                  <c:v>552.60450000000003</c:v>
                </c:pt>
                <c:pt idx="17472">
                  <c:v>552.63369999999998</c:v>
                </c:pt>
                <c:pt idx="17473">
                  <c:v>552.66699999999946</c:v>
                </c:pt>
                <c:pt idx="17474">
                  <c:v>552.70029999999997</c:v>
                </c:pt>
                <c:pt idx="17475">
                  <c:v>552.73360000000002</c:v>
                </c:pt>
                <c:pt idx="17476">
                  <c:v>552.76279999999997</c:v>
                </c:pt>
                <c:pt idx="17477">
                  <c:v>552.79200000000003</c:v>
                </c:pt>
                <c:pt idx="17478">
                  <c:v>552.82529999999747</c:v>
                </c:pt>
                <c:pt idx="17479">
                  <c:v>552.85859999999946</c:v>
                </c:pt>
                <c:pt idx="17480">
                  <c:v>552.89199999999948</c:v>
                </c:pt>
                <c:pt idx="17481">
                  <c:v>552.92109999999946</c:v>
                </c:pt>
                <c:pt idx="17482">
                  <c:v>552.95029999999747</c:v>
                </c:pt>
                <c:pt idx="17483">
                  <c:v>552.98360000000002</c:v>
                </c:pt>
                <c:pt idx="17484">
                  <c:v>553.01699999999948</c:v>
                </c:pt>
                <c:pt idx="17485">
                  <c:v>553.05029999999749</c:v>
                </c:pt>
                <c:pt idx="17486">
                  <c:v>553.07950000000005</c:v>
                </c:pt>
                <c:pt idx="17487">
                  <c:v>553.10860000000002</c:v>
                </c:pt>
                <c:pt idx="17488">
                  <c:v>553.14199999999948</c:v>
                </c:pt>
                <c:pt idx="17489">
                  <c:v>553.17529999999999</c:v>
                </c:pt>
                <c:pt idx="17490">
                  <c:v>553.20450000000005</c:v>
                </c:pt>
                <c:pt idx="17491">
                  <c:v>553.23360000000002</c:v>
                </c:pt>
                <c:pt idx="17492">
                  <c:v>553.26699999999948</c:v>
                </c:pt>
                <c:pt idx="17493">
                  <c:v>553.30029999999749</c:v>
                </c:pt>
                <c:pt idx="17494">
                  <c:v>553.33370000000002</c:v>
                </c:pt>
                <c:pt idx="17495">
                  <c:v>553.36279999999749</c:v>
                </c:pt>
                <c:pt idx="17496">
                  <c:v>553.39199999999948</c:v>
                </c:pt>
                <c:pt idx="17497">
                  <c:v>553.42529999999749</c:v>
                </c:pt>
                <c:pt idx="17498">
                  <c:v>553.45870000000002</c:v>
                </c:pt>
                <c:pt idx="17499">
                  <c:v>553.49199999999996</c:v>
                </c:pt>
                <c:pt idx="17500">
                  <c:v>553.52109999999948</c:v>
                </c:pt>
                <c:pt idx="17501">
                  <c:v>553.55029999999749</c:v>
                </c:pt>
                <c:pt idx="17502">
                  <c:v>553.58370000000309</c:v>
                </c:pt>
                <c:pt idx="17503">
                  <c:v>553.61699999999996</c:v>
                </c:pt>
                <c:pt idx="17504">
                  <c:v>553.65039999999999</c:v>
                </c:pt>
                <c:pt idx="17505">
                  <c:v>553.67940000000272</c:v>
                </c:pt>
                <c:pt idx="17506">
                  <c:v>553.70870000000309</c:v>
                </c:pt>
                <c:pt idx="17507">
                  <c:v>553.74199999999996</c:v>
                </c:pt>
                <c:pt idx="17508">
                  <c:v>553.77540000000272</c:v>
                </c:pt>
                <c:pt idx="17509">
                  <c:v>553.80439999999999</c:v>
                </c:pt>
                <c:pt idx="17510">
                  <c:v>553.83370000000002</c:v>
                </c:pt>
                <c:pt idx="17511">
                  <c:v>553.86699999999746</c:v>
                </c:pt>
                <c:pt idx="17512">
                  <c:v>553.90039999999999</c:v>
                </c:pt>
                <c:pt idx="17513">
                  <c:v>553.93359999999996</c:v>
                </c:pt>
                <c:pt idx="17514">
                  <c:v>553.96279999999797</c:v>
                </c:pt>
                <c:pt idx="17515">
                  <c:v>553.99199999999996</c:v>
                </c:pt>
                <c:pt idx="17516">
                  <c:v>554.02539999999999</c:v>
                </c:pt>
                <c:pt idx="17517">
                  <c:v>554.05859999999996</c:v>
                </c:pt>
                <c:pt idx="17518">
                  <c:v>554.09199999999998</c:v>
                </c:pt>
                <c:pt idx="17519">
                  <c:v>554.12109999999996</c:v>
                </c:pt>
                <c:pt idx="17520">
                  <c:v>554.15039999999999</c:v>
                </c:pt>
                <c:pt idx="17521">
                  <c:v>554.18360000000052</c:v>
                </c:pt>
                <c:pt idx="17522">
                  <c:v>554.21699999999998</c:v>
                </c:pt>
                <c:pt idx="17523">
                  <c:v>554.25019999999938</c:v>
                </c:pt>
                <c:pt idx="17524">
                  <c:v>554.27950000000055</c:v>
                </c:pt>
                <c:pt idx="17525">
                  <c:v>554.30859999999996</c:v>
                </c:pt>
                <c:pt idx="17526">
                  <c:v>554.34199999999748</c:v>
                </c:pt>
                <c:pt idx="17527">
                  <c:v>554.37519999999938</c:v>
                </c:pt>
                <c:pt idx="17528">
                  <c:v>554.40449999999998</c:v>
                </c:pt>
                <c:pt idx="17529">
                  <c:v>554.43359999999996</c:v>
                </c:pt>
                <c:pt idx="17530">
                  <c:v>554.46699999999748</c:v>
                </c:pt>
                <c:pt idx="17531">
                  <c:v>554.50019999999938</c:v>
                </c:pt>
                <c:pt idx="17532">
                  <c:v>554.53359999999998</c:v>
                </c:pt>
                <c:pt idx="17533">
                  <c:v>554.56279999999947</c:v>
                </c:pt>
                <c:pt idx="17534">
                  <c:v>554.59199999999998</c:v>
                </c:pt>
                <c:pt idx="17535">
                  <c:v>554.62519999999938</c:v>
                </c:pt>
                <c:pt idx="17536">
                  <c:v>554.65859999999998</c:v>
                </c:pt>
                <c:pt idx="17537">
                  <c:v>554.69200000000001</c:v>
                </c:pt>
                <c:pt idx="17538">
                  <c:v>554.72109999999998</c:v>
                </c:pt>
                <c:pt idx="17539">
                  <c:v>554.75019999999938</c:v>
                </c:pt>
                <c:pt idx="17540">
                  <c:v>554.78360000000055</c:v>
                </c:pt>
                <c:pt idx="17541">
                  <c:v>554.81699999999796</c:v>
                </c:pt>
                <c:pt idx="17542">
                  <c:v>554.85039999999947</c:v>
                </c:pt>
                <c:pt idx="17543">
                  <c:v>554.87940000000003</c:v>
                </c:pt>
                <c:pt idx="17544">
                  <c:v>554.90859999999998</c:v>
                </c:pt>
                <c:pt idx="17545">
                  <c:v>554.94199999999796</c:v>
                </c:pt>
                <c:pt idx="17546">
                  <c:v>554.97540000000004</c:v>
                </c:pt>
                <c:pt idx="17547">
                  <c:v>555.00440000000003</c:v>
                </c:pt>
                <c:pt idx="17548">
                  <c:v>555.03359999999998</c:v>
                </c:pt>
                <c:pt idx="17549">
                  <c:v>555.06699999999796</c:v>
                </c:pt>
                <c:pt idx="17550">
                  <c:v>555.10040000000004</c:v>
                </c:pt>
                <c:pt idx="17551">
                  <c:v>555.13369999999998</c:v>
                </c:pt>
                <c:pt idx="17552">
                  <c:v>555.16289999999947</c:v>
                </c:pt>
                <c:pt idx="17553">
                  <c:v>555.19200000000001</c:v>
                </c:pt>
                <c:pt idx="17554">
                  <c:v>555.22540000000004</c:v>
                </c:pt>
                <c:pt idx="17555">
                  <c:v>555.25869999999998</c:v>
                </c:pt>
                <c:pt idx="17556">
                  <c:v>555.29200000000003</c:v>
                </c:pt>
                <c:pt idx="17557">
                  <c:v>555.32119999999748</c:v>
                </c:pt>
                <c:pt idx="17558">
                  <c:v>555.35039999999947</c:v>
                </c:pt>
                <c:pt idx="17559">
                  <c:v>555.38369999999998</c:v>
                </c:pt>
                <c:pt idx="17560">
                  <c:v>555.41699999999946</c:v>
                </c:pt>
                <c:pt idx="17561">
                  <c:v>555.45029999999747</c:v>
                </c:pt>
                <c:pt idx="17562">
                  <c:v>555.47950000000003</c:v>
                </c:pt>
                <c:pt idx="17563">
                  <c:v>555.50869999999998</c:v>
                </c:pt>
                <c:pt idx="17564">
                  <c:v>555.54199999999946</c:v>
                </c:pt>
                <c:pt idx="17565">
                  <c:v>555.57529999999997</c:v>
                </c:pt>
                <c:pt idx="17566">
                  <c:v>555.60450000000003</c:v>
                </c:pt>
                <c:pt idx="17567">
                  <c:v>555.63369999999998</c:v>
                </c:pt>
                <c:pt idx="17568">
                  <c:v>555.66699999999946</c:v>
                </c:pt>
                <c:pt idx="17569">
                  <c:v>555.70029999999997</c:v>
                </c:pt>
                <c:pt idx="17570">
                  <c:v>555.73360000000002</c:v>
                </c:pt>
                <c:pt idx="17571">
                  <c:v>555.76279999999997</c:v>
                </c:pt>
                <c:pt idx="17572">
                  <c:v>555.79200000000003</c:v>
                </c:pt>
                <c:pt idx="17573">
                  <c:v>555.82529999999747</c:v>
                </c:pt>
                <c:pt idx="17574">
                  <c:v>555.85859999999946</c:v>
                </c:pt>
                <c:pt idx="17575">
                  <c:v>555.89199999999948</c:v>
                </c:pt>
                <c:pt idx="17576">
                  <c:v>555.92109999999946</c:v>
                </c:pt>
                <c:pt idx="17577">
                  <c:v>555.95029999999747</c:v>
                </c:pt>
                <c:pt idx="17578">
                  <c:v>555.98360000000002</c:v>
                </c:pt>
                <c:pt idx="17579">
                  <c:v>556.01699999999948</c:v>
                </c:pt>
                <c:pt idx="17580">
                  <c:v>556.05029999999749</c:v>
                </c:pt>
                <c:pt idx="17581">
                  <c:v>556.07950000000005</c:v>
                </c:pt>
                <c:pt idx="17582">
                  <c:v>556.10860000000002</c:v>
                </c:pt>
                <c:pt idx="17583">
                  <c:v>556.14199999999948</c:v>
                </c:pt>
                <c:pt idx="17584">
                  <c:v>556.17529999999999</c:v>
                </c:pt>
                <c:pt idx="17585">
                  <c:v>556.20450000000005</c:v>
                </c:pt>
                <c:pt idx="17586">
                  <c:v>556.23360000000002</c:v>
                </c:pt>
                <c:pt idx="17587">
                  <c:v>556.26699999999948</c:v>
                </c:pt>
                <c:pt idx="17588">
                  <c:v>556.30029999999749</c:v>
                </c:pt>
                <c:pt idx="17589">
                  <c:v>556.33370000000002</c:v>
                </c:pt>
                <c:pt idx="17590">
                  <c:v>556.36279999999749</c:v>
                </c:pt>
                <c:pt idx="17591">
                  <c:v>556.39199999999948</c:v>
                </c:pt>
                <c:pt idx="17592">
                  <c:v>556.42529999999749</c:v>
                </c:pt>
                <c:pt idx="17593">
                  <c:v>556.45870000000002</c:v>
                </c:pt>
                <c:pt idx="17594">
                  <c:v>556.49199999999996</c:v>
                </c:pt>
                <c:pt idx="17595">
                  <c:v>556.52109999999948</c:v>
                </c:pt>
                <c:pt idx="17596">
                  <c:v>556.55029999999749</c:v>
                </c:pt>
                <c:pt idx="17597">
                  <c:v>556.58370000000309</c:v>
                </c:pt>
                <c:pt idx="17598">
                  <c:v>556.61699999999996</c:v>
                </c:pt>
                <c:pt idx="17599">
                  <c:v>556.65039999999999</c:v>
                </c:pt>
                <c:pt idx="17600">
                  <c:v>556.67940000000272</c:v>
                </c:pt>
                <c:pt idx="17601">
                  <c:v>556.70870000000309</c:v>
                </c:pt>
                <c:pt idx="17602">
                  <c:v>556.74199999999996</c:v>
                </c:pt>
                <c:pt idx="17603">
                  <c:v>556.77540000000272</c:v>
                </c:pt>
                <c:pt idx="17604">
                  <c:v>556.80439999999999</c:v>
                </c:pt>
                <c:pt idx="17605">
                  <c:v>556.83370000000002</c:v>
                </c:pt>
                <c:pt idx="17606">
                  <c:v>556.86699999999746</c:v>
                </c:pt>
                <c:pt idx="17607">
                  <c:v>556.90039999999999</c:v>
                </c:pt>
                <c:pt idx="17608">
                  <c:v>556.93359999999996</c:v>
                </c:pt>
                <c:pt idx="17609">
                  <c:v>556.96279999999797</c:v>
                </c:pt>
                <c:pt idx="17610">
                  <c:v>556.99199999999996</c:v>
                </c:pt>
                <c:pt idx="17611">
                  <c:v>557.02539999999999</c:v>
                </c:pt>
                <c:pt idx="17612">
                  <c:v>557.05859999999996</c:v>
                </c:pt>
                <c:pt idx="17613">
                  <c:v>557.09199999999998</c:v>
                </c:pt>
                <c:pt idx="17614">
                  <c:v>557.12109999999996</c:v>
                </c:pt>
                <c:pt idx="17615">
                  <c:v>557.15039999999999</c:v>
                </c:pt>
                <c:pt idx="17616">
                  <c:v>557.18360000000052</c:v>
                </c:pt>
                <c:pt idx="17617">
                  <c:v>557.21699999999998</c:v>
                </c:pt>
                <c:pt idx="17618">
                  <c:v>557.25019999999938</c:v>
                </c:pt>
                <c:pt idx="17619">
                  <c:v>557.27950000000055</c:v>
                </c:pt>
                <c:pt idx="17620">
                  <c:v>557.30859999999996</c:v>
                </c:pt>
                <c:pt idx="17621">
                  <c:v>557.34199999999748</c:v>
                </c:pt>
                <c:pt idx="17622">
                  <c:v>557.37519999999938</c:v>
                </c:pt>
                <c:pt idx="17623">
                  <c:v>557.40449999999998</c:v>
                </c:pt>
                <c:pt idx="17624">
                  <c:v>557.43359999999996</c:v>
                </c:pt>
                <c:pt idx="17625">
                  <c:v>557.46699999999748</c:v>
                </c:pt>
                <c:pt idx="17626">
                  <c:v>557.50019999999938</c:v>
                </c:pt>
                <c:pt idx="17627">
                  <c:v>557.53359999999998</c:v>
                </c:pt>
                <c:pt idx="17628">
                  <c:v>557.56279999999947</c:v>
                </c:pt>
                <c:pt idx="17629">
                  <c:v>557.59199999999998</c:v>
                </c:pt>
                <c:pt idx="17630">
                  <c:v>557.62519999999938</c:v>
                </c:pt>
                <c:pt idx="17631">
                  <c:v>557.65859999999998</c:v>
                </c:pt>
                <c:pt idx="17632">
                  <c:v>557.69200000000001</c:v>
                </c:pt>
                <c:pt idx="17633">
                  <c:v>557.72109999999998</c:v>
                </c:pt>
                <c:pt idx="17634">
                  <c:v>557.75019999999938</c:v>
                </c:pt>
                <c:pt idx="17635">
                  <c:v>557.78360000000055</c:v>
                </c:pt>
                <c:pt idx="17636">
                  <c:v>557.81699999999796</c:v>
                </c:pt>
                <c:pt idx="17637">
                  <c:v>557.85039999999947</c:v>
                </c:pt>
                <c:pt idx="17638">
                  <c:v>557.87940000000003</c:v>
                </c:pt>
                <c:pt idx="17639">
                  <c:v>557.90859999999998</c:v>
                </c:pt>
                <c:pt idx="17640">
                  <c:v>557.94199999999796</c:v>
                </c:pt>
                <c:pt idx="17641">
                  <c:v>557.97540000000004</c:v>
                </c:pt>
                <c:pt idx="17642">
                  <c:v>558.00440000000003</c:v>
                </c:pt>
                <c:pt idx="17643">
                  <c:v>558.03359999999998</c:v>
                </c:pt>
                <c:pt idx="17644">
                  <c:v>558.06699999999796</c:v>
                </c:pt>
                <c:pt idx="17645">
                  <c:v>558.10040000000004</c:v>
                </c:pt>
                <c:pt idx="17646">
                  <c:v>558.13369999999998</c:v>
                </c:pt>
                <c:pt idx="17647">
                  <c:v>558.16289999999947</c:v>
                </c:pt>
                <c:pt idx="17648">
                  <c:v>558.19200000000001</c:v>
                </c:pt>
                <c:pt idx="17649">
                  <c:v>558.22540000000004</c:v>
                </c:pt>
                <c:pt idx="17650">
                  <c:v>558.25869999999998</c:v>
                </c:pt>
                <c:pt idx="17651">
                  <c:v>558.29200000000003</c:v>
                </c:pt>
                <c:pt idx="17652">
                  <c:v>558.32119999999748</c:v>
                </c:pt>
                <c:pt idx="17653">
                  <c:v>558.35039999999947</c:v>
                </c:pt>
                <c:pt idx="17654">
                  <c:v>558.38369999999998</c:v>
                </c:pt>
                <c:pt idx="17655">
                  <c:v>558.41699999999946</c:v>
                </c:pt>
                <c:pt idx="17656">
                  <c:v>558.45029999999747</c:v>
                </c:pt>
                <c:pt idx="17657">
                  <c:v>558.47950000000003</c:v>
                </c:pt>
                <c:pt idx="17658">
                  <c:v>558.50869999999998</c:v>
                </c:pt>
                <c:pt idx="17659">
                  <c:v>558.54199999999946</c:v>
                </c:pt>
                <c:pt idx="17660">
                  <c:v>558.57529999999997</c:v>
                </c:pt>
                <c:pt idx="17661">
                  <c:v>558.60450000000003</c:v>
                </c:pt>
                <c:pt idx="17662">
                  <c:v>558.63369999999998</c:v>
                </c:pt>
                <c:pt idx="17663">
                  <c:v>558.66699999999946</c:v>
                </c:pt>
                <c:pt idx="17664">
                  <c:v>558.70029999999997</c:v>
                </c:pt>
                <c:pt idx="17665">
                  <c:v>558.73360000000002</c:v>
                </c:pt>
                <c:pt idx="17666">
                  <c:v>558.76279999999997</c:v>
                </c:pt>
                <c:pt idx="17667">
                  <c:v>558.79200000000003</c:v>
                </c:pt>
                <c:pt idx="17668">
                  <c:v>558.82529999999747</c:v>
                </c:pt>
                <c:pt idx="17669">
                  <c:v>558.85859999999946</c:v>
                </c:pt>
                <c:pt idx="17670">
                  <c:v>558.89199999999948</c:v>
                </c:pt>
                <c:pt idx="17671">
                  <c:v>558.92109999999946</c:v>
                </c:pt>
                <c:pt idx="17672">
                  <c:v>558.95029999999747</c:v>
                </c:pt>
                <c:pt idx="17673">
                  <c:v>558.98360000000002</c:v>
                </c:pt>
                <c:pt idx="17674">
                  <c:v>559.01699999999948</c:v>
                </c:pt>
                <c:pt idx="17675">
                  <c:v>559.05029999999749</c:v>
                </c:pt>
                <c:pt idx="17676">
                  <c:v>559.07950000000005</c:v>
                </c:pt>
                <c:pt idx="17677">
                  <c:v>559.10860000000002</c:v>
                </c:pt>
                <c:pt idx="17678">
                  <c:v>559.14199999999948</c:v>
                </c:pt>
                <c:pt idx="17679">
                  <c:v>559.17529999999999</c:v>
                </c:pt>
                <c:pt idx="17680">
                  <c:v>559.20450000000005</c:v>
                </c:pt>
                <c:pt idx="17681">
                  <c:v>559.23360000000002</c:v>
                </c:pt>
                <c:pt idx="17682">
                  <c:v>559.26699999999948</c:v>
                </c:pt>
                <c:pt idx="17683">
                  <c:v>559.30029999999749</c:v>
                </c:pt>
                <c:pt idx="17684">
                  <c:v>559.33370000000002</c:v>
                </c:pt>
                <c:pt idx="17685">
                  <c:v>559.36279999999749</c:v>
                </c:pt>
                <c:pt idx="17686">
                  <c:v>559.39199999999948</c:v>
                </c:pt>
                <c:pt idx="17687">
                  <c:v>559.42529999999749</c:v>
                </c:pt>
                <c:pt idx="17688">
                  <c:v>559.45870000000002</c:v>
                </c:pt>
                <c:pt idx="17689">
                  <c:v>559.49199999999996</c:v>
                </c:pt>
                <c:pt idx="17690">
                  <c:v>559.52109999999948</c:v>
                </c:pt>
                <c:pt idx="17691">
                  <c:v>559.55029999999749</c:v>
                </c:pt>
                <c:pt idx="17692">
                  <c:v>559.58370000000309</c:v>
                </c:pt>
                <c:pt idx="17693">
                  <c:v>559.61699999999996</c:v>
                </c:pt>
                <c:pt idx="17694">
                  <c:v>559.65039999999999</c:v>
                </c:pt>
                <c:pt idx="17695">
                  <c:v>559.67940000000272</c:v>
                </c:pt>
                <c:pt idx="17696">
                  <c:v>559.70870000000309</c:v>
                </c:pt>
                <c:pt idx="17697">
                  <c:v>559.74199999999996</c:v>
                </c:pt>
                <c:pt idx="17698">
                  <c:v>559.77540000000272</c:v>
                </c:pt>
                <c:pt idx="17699">
                  <c:v>559.80439999999999</c:v>
                </c:pt>
                <c:pt idx="17700">
                  <c:v>559.83370000000002</c:v>
                </c:pt>
                <c:pt idx="17701">
                  <c:v>559.86699999999746</c:v>
                </c:pt>
                <c:pt idx="17702">
                  <c:v>559.90039999999999</c:v>
                </c:pt>
                <c:pt idx="17703">
                  <c:v>559.93359999999996</c:v>
                </c:pt>
                <c:pt idx="17704">
                  <c:v>559.96279999999797</c:v>
                </c:pt>
                <c:pt idx="17705">
                  <c:v>559.99199999999996</c:v>
                </c:pt>
                <c:pt idx="17706">
                  <c:v>560.02539999999999</c:v>
                </c:pt>
                <c:pt idx="17707">
                  <c:v>560.05859999999996</c:v>
                </c:pt>
                <c:pt idx="17708">
                  <c:v>560.09199999999998</c:v>
                </c:pt>
                <c:pt idx="17709">
                  <c:v>560.12109999999996</c:v>
                </c:pt>
                <c:pt idx="17710">
                  <c:v>560.15039999999999</c:v>
                </c:pt>
                <c:pt idx="17711">
                  <c:v>560.18360000000052</c:v>
                </c:pt>
                <c:pt idx="17712">
                  <c:v>560.21699999999998</c:v>
                </c:pt>
                <c:pt idx="17713">
                  <c:v>560.25019999999938</c:v>
                </c:pt>
                <c:pt idx="17714">
                  <c:v>560.27950000000055</c:v>
                </c:pt>
                <c:pt idx="17715">
                  <c:v>560.30859999999996</c:v>
                </c:pt>
                <c:pt idx="17716">
                  <c:v>560.34199999999748</c:v>
                </c:pt>
                <c:pt idx="17717">
                  <c:v>560.37519999999938</c:v>
                </c:pt>
                <c:pt idx="17718">
                  <c:v>560.40449999999998</c:v>
                </c:pt>
                <c:pt idx="17719">
                  <c:v>560.43359999999996</c:v>
                </c:pt>
                <c:pt idx="17720">
                  <c:v>560.46699999999748</c:v>
                </c:pt>
                <c:pt idx="17721">
                  <c:v>560.50019999999938</c:v>
                </c:pt>
                <c:pt idx="17722">
                  <c:v>560.53359999999998</c:v>
                </c:pt>
                <c:pt idx="17723">
                  <c:v>560.56279999999947</c:v>
                </c:pt>
                <c:pt idx="17724">
                  <c:v>560.59199999999998</c:v>
                </c:pt>
                <c:pt idx="17725">
                  <c:v>560.62519999999938</c:v>
                </c:pt>
                <c:pt idx="17726">
                  <c:v>560.65859999999998</c:v>
                </c:pt>
                <c:pt idx="17727">
                  <c:v>560.69200000000001</c:v>
                </c:pt>
                <c:pt idx="17728">
                  <c:v>560.72109999999998</c:v>
                </c:pt>
                <c:pt idx="17729">
                  <c:v>560.75019999999938</c:v>
                </c:pt>
                <c:pt idx="17730">
                  <c:v>560.78360000000055</c:v>
                </c:pt>
                <c:pt idx="17731">
                  <c:v>560.81699999999796</c:v>
                </c:pt>
                <c:pt idx="17732">
                  <c:v>560.85039999999947</c:v>
                </c:pt>
                <c:pt idx="17733">
                  <c:v>560.87940000000003</c:v>
                </c:pt>
                <c:pt idx="17734">
                  <c:v>560.90859999999998</c:v>
                </c:pt>
                <c:pt idx="17735">
                  <c:v>560.94199999999796</c:v>
                </c:pt>
                <c:pt idx="17736">
                  <c:v>560.97540000000004</c:v>
                </c:pt>
                <c:pt idx="17737">
                  <c:v>561.00440000000003</c:v>
                </c:pt>
                <c:pt idx="17738">
                  <c:v>561.03359999999998</c:v>
                </c:pt>
                <c:pt idx="17739">
                  <c:v>561.06699999999796</c:v>
                </c:pt>
                <c:pt idx="17740">
                  <c:v>561.10040000000004</c:v>
                </c:pt>
                <c:pt idx="17741">
                  <c:v>561.13369999999998</c:v>
                </c:pt>
                <c:pt idx="17742">
                  <c:v>561.16289999999947</c:v>
                </c:pt>
                <c:pt idx="17743">
                  <c:v>561.19200000000001</c:v>
                </c:pt>
                <c:pt idx="17744">
                  <c:v>561.22540000000004</c:v>
                </c:pt>
                <c:pt idx="17745">
                  <c:v>561.25869999999998</c:v>
                </c:pt>
                <c:pt idx="17746">
                  <c:v>561.29200000000003</c:v>
                </c:pt>
                <c:pt idx="17747">
                  <c:v>561.32119999999748</c:v>
                </c:pt>
                <c:pt idx="17748">
                  <c:v>561.35039999999947</c:v>
                </c:pt>
                <c:pt idx="17749">
                  <c:v>561.38369999999998</c:v>
                </c:pt>
                <c:pt idx="17750">
                  <c:v>561.41699999999946</c:v>
                </c:pt>
                <c:pt idx="17751">
                  <c:v>561.45029999999747</c:v>
                </c:pt>
                <c:pt idx="17752">
                  <c:v>561.47950000000003</c:v>
                </c:pt>
                <c:pt idx="17753">
                  <c:v>561.50869999999998</c:v>
                </c:pt>
                <c:pt idx="17754">
                  <c:v>561.54199999999946</c:v>
                </c:pt>
                <c:pt idx="17755">
                  <c:v>561.57529999999997</c:v>
                </c:pt>
                <c:pt idx="17756">
                  <c:v>561.60450000000003</c:v>
                </c:pt>
                <c:pt idx="17757">
                  <c:v>561.63369999999998</c:v>
                </c:pt>
                <c:pt idx="17758">
                  <c:v>561.66699999999946</c:v>
                </c:pt>
                <c:pt idx="17759">
                  <c:v>561.70029999999997</c:v>
                </c:pt>
                <c:pt idx="17760">
                  <c:v>561.73360000000002</c:v>
                </c:pt>
                <c:pt idx="17761">
                  <c:v>561.76279999999997</c:v>
                </c:pt>
                <c:pt idx="17762">
                  <c:v>561.79200000000003</c:v>
                </c:pt>
                <c:pt idx="17763">
                  <c:v>561.82529999999747</c:v>
                </c:pt>
                <c:pt idx="17764">
                  <c:v>561.85859999999946</c:v>
                </c:pt>
                <c:pt idx="17765">
                  <c:v>561.89199999999948</c:v>
                </c:pt>
                <c:pt idx="17766">
                  <c:v>561.92109999999946</c:v>
                </c:pt>
                <c:pt idx="17767">
                  <c:v>561.95029999999747</c:v>
                </c:pt>
                <c:pt idx="17768">
                  <c:v>561.98360000000002</c:v>
                </c:pt>
                <c:pt idx="17769">
                  <c:v>562.01699999999948</c:v>
                </c:pt>
                <c:pt idx="17770">
                  <c:v>562.05029999999749</c:v>
                </c:pt>
                <c:pt idx="17771">
                  <c:v>562.07950000000005</c:v>
                </c:pt>
                <c:pt idx="17772">
                  <c:v>562.10860000000002</c:v>
                </c:pt>
                <c:pt idx="17773">
                  <c:v>562.14199999999948</c:v>
                </c:pt>
                <c:pt idx="17774">
                  <c:v>562.17529999999999</c:v>
                </c:pt>
                <c:pt idx="17775">
                  <c:v>562.20450000000005</c:v>
                </c:pt>
                <c:pt idx="17776">
                  <c:v>562.23360000000002</c:v>
                </c:pt>
                <c:pt idx="17777">
                  <c:v>562.26699999999948</c:v>
                </c:pt>
                <c:pt idx="17778">
                  <c:v>562.30029999999749</c:v>
                </c:pt>
                <c:pt idx="17779">
                  <c:v>562.33370000000002</c:v>
                </c:pt>
                <c:pt idx="17780">
                  <c:v>562.36279999999749</c:v>
                </c:pt>
                <c:pt idx="17781">
                  <c:v>562.39199999999948</c:v>
                </c:pt>
                <c:pt idx="17782">
                  <c:v>562.42529999999749</c:v>
                </c:pt>
                <c:pt idx="17783">
                  <c:v>562.45870000000002</c:v>
                </c:pt>
                <c:pt idx="17784">
                  <c:v>562.49199999999996</c:v>
                </c:pt>
                <c:pt idx="17785">
                  <c:v>562.52109999999948</c:v>
                </c:pt>
                <c:pt idx="17786">
                  <c:v>562.55029999999749</c:v>
                </c:pt>
                <c:pt idx="17787">
                  <c:v>562.58370000000309</c:v>
                </c:pt>
                <c:pt idx="17788">
                  <c:v>562.61699999999996</c:v>
                </c:pt>
                <c:pt idx="17789">
                  <c:v>562.65039999999999</c:v>
                </c:pt>
                <c:pt idx="17790">
                  <c:v>562.67940000000272</c:v>
                </c:pt>
                <c:pt idx="17791">
                  <c:v>562.70870000000309</c:v>
                </c:pt>
                <c:pt idx="17792">
                  <c:v>562.74199999999996</c:v>
                </c:pt>
                <c:pt idx="17793">
                  <c:v>562.77540000000272</c:v>
                </c:pt>
                <c:pt idx="17794">
                  <c:v>562.80439999999999</c:v>
                </c:pt>
                <c:pt idx="17795">
                  <c:v>562.83370000000002</c:v>
                </c:pt>
                <c:pt idx="17796">
                  <c:v>562.86699999999746</c:v>
                </c:pt>
                <c:pt idx="17797">
                  <c:v>562.90039999999999</c:v>
                </c:pt>
                <c:pt idx="17798">
                  <c:v>562.93359999999996</c:v>
                </c:pt>
                <c:pt idx="17799">
                  <c:v>562.96279999999797</c:v>
                </c:pt>
                <c:pt idx="17800">
                  <c:v>562.99199999999996</c:v>
                </c:pt>
                <c:pt idx="17801">
                  <c:v>563.02539999999999</c:v>
                </c:pt>
                <c:pt idx="17802">
                  <c:v>563.05859999999996</c:v>
                </c:pt>
                <c:pt idx="17803">
                  <c:v>563.09199999999998</c:v>
                </c:pt>
                <c:pt idx="17804">
                  <c:v>563.12109999999996</c:v>
                </c:pt>
                <c:pt idx="17805">
                  <c:v>563.15039999999999</c:v>
                </c:pt>
                <c:pt idx="17806">
                  <c:v>563.18360000000052</c:v>
                </c:pt>
                <c:pt idx="17807">
                  <c:v>563.21699999999998</c:v>
                </c:pt>
                <c:pt idx="17808">
                  <c:v>563.25019999999938</c:v>
                </c:pt>
                <c:pt idx="17809">
                  <c:v>563.27950000000055</c:v>
                </c:pt>
                <c:pt idx="17810">
                  <c:v>563.30859999999996</c:v>
                </c:pt>
                <c:pt idx="17811">
                  <c:v>563.34199999999748</c:v>
                </c:pt>
                <c:pt idx="17812">
                  <c:v>563.37519999999938</c:v>
                </c:pt>
                <c:pt idx="17813">
                  <c:v>563.40449999999998</c:v>
                </c:pt>
                <c:pt idx="17814">
                  <c:v>563.43359999999996</c:v>
                </c:pt>
                <c:pt idx="17815">
                  <c:v>563.46699999999748</c:v>
                </c:pt>
                <c:pt idx="17816">
                  <c:v>563.50019999999938</c:v>
                </c:pt>
                <c:pt idx="17817">
                  <c:v>563.53359999999998</c:v>
                </c:pt>
                <c:pt idx="17818">
                  <c:v>563.56279999999947</c:v>
                </c:pt>
                <c:pt idx="17819">
                  <c:v>563.59199999999998</c:v>
                </c:pt>
                <c:pt idx="17820">
                  <c:v>563.62519999999938</c:v>
                </c:pt>
                <c:pt idx="17821">
                  <c:v>563.65859999999998</c:v>
                </c:pt>
                <c:pt idx="17822">
                  <c:v>563.69200000000001</c:v>
                </c:pt>
                <c:pt idx="17823">
                  <c:v>563.72109999999998</c:v>
                </c:pt>
                <c:pt idx="17824">
                  <c:v>563.75019999999938</c:v>
                </c:pt>
                <c:pt idx="17825">
                  <c:v>563.78360000000055</c:v>
                </c:pt>
                <c:pt idx="17826">
                  <c:v>563.81699999999796</c:v>
                </c:pt>
                <c:pt idx="17827">
                  <c:v>563.85039999999947</c:v>
                </c:pt>
                <c:pt idx="17828">
                  <c:v>563.87940000000003</c:v>
                </c:pt>
                <c:pt idx="17829">
                  <c:v>563.90859999999998</c:v>
                </c:pt>
                <c:pt idx="17830">
                  <c:v>563.94199999999796</c:v>
                </c:pt>
                <c:pt idx="17831">
                  <c:v>563.97540000000004</c:v>
                </c:pt>
                <c:pt idx="17832">
                  <c:v>564.00440000000003</c:v>
                </c:pt>
                <c:pt idx="17833">
                  <c:v>564.03359999999998</c:v>
                </c:pt>
                <c:pt idx="17834">
                  <c:v>564.06699999999796</c:v>
                </c:pt>
                <c:pt idx="17835">
                  <c:v>564.10040000000004</c:v>
                </c:pt>
                <c:pt idx="17836">
                  <c:v>564.13369999999998</c:v>
                </c:pt>
                <c:pt idx="17837">
                  <c:v>564.16289999999947</c:v>
                </c:pt>
                <c:pt idx="17838">
                  <c:v>564.19200000000001</c:v>
                </c:pt>
                <c:pt idx="17839">
                  <c:v>564.22540000000004</c:v>
                </c:pt>
                <c:pt idx="17840">
                  <c:v>564.25869999999998</c:v>
                </c:pt>
                <c:pt idx="17841">
                  <c:v>564.29200000000003</c:v>
                </c:pt>
                <c:pt idx="17842">
                  <c:v>564.32119999999748</c:v>
                </c:pt>
                <c:pt idx="17843">
                  <c:v>564.35039999999947</c:v>
                </c:pt>
                <c:pt idx="17844">
                  <c:v>564.38369999999998</c:v>
                </c:pt>
                <c:pt idx="17845">
                  <c:v>564.41699999999946</c:v>
                </c:pt>
                <c:pt idx="17846">
                  <c:v>564.45029999999747</c:v>
                </c:pt>
                <c:pt idx="17847">
                  <c:v>564.47950000000003</c:v>
                </c:pt>
                <c:pt idx="17848">
                  <c:v>564.50869999999998</c:v>
                </c:pt>
                <c:pt idx="17849">
                  <c:v>564.54199999999946</c:v>
                </c:pt>
                <c:pt idx="17850">
                  <c:v>564.57529999999997</c:v>
                </c:pt>
                <c:pt idx="17851">
                  <c:v>564.60450000000003</c:v>
                </c:pt>
                <c:pt idx="17852">
                  <c:v>564.63369999999998</c:v>
                </c:pt>
                <c:pt idx="17853">
                  <c:v>564.66699999999946</c:v>
                </c:pt>
                <c:pt idx="17854">
                  <c:v>564.70029999999997</c:v>
                </c:pt>
                <c:pt idx="17855">
                  <c:v>564.73360000000002</c:v>
                </c:pt>
                <c:pt idx="17856">
                  <c:v>564.76279999999997</c:v>
                </c:pt>
                <c:pt idx="17857">
                  <c:v>564.79200000000003</c:v>
                </c:pt>
                <c:pt idx="17858">
                  <c:v>564.82529999999747</c:v>
                </c:pt>
                <c:pt idx="17859">
                  <c:v>564.85859999999946</c:v>
                </c:pt>
                <c:pt idx="17860">
                  <c:v>564.89199999999948</c:v>
                </c:pt>
                <c:pt idx="17861">
                  <c:v>564.92109999999946</c:v>
                </c:pt>
                <c:pt idx="17862">
                  <c:v>564.95029999999747</c:v>
                </c:pt>
                <c:pt idx="17863">
                  <c:v>564.98360000000002</c:v>
                </c:pt>
                <c:pt idx="17864">
                  <c:v>565.01699999999948</c:v>
                </c:pt>
                <c:pt idx="17865">
                  <c:v>565.05029999999749</c:v>
                </c:pt>
                <c:pt idx="17866">
                  <c:v>565.07950000000005</c:v>
                </c:pt>
                <c:pt idx="17867">
                  <c:v>565.10860000000002</c:v>
                </c:pt>
                <c:pt idx="17868">
                  <c:v>565.14199999999948</c:v>
                </c:pt>
                <c:pt idx="17869">
                  <c:v>565.17529999999999</c:v>
                </c:pt>
                <c:pt idx="17870">
                  <c:v>565.20450000000005</c:v>
                </c:pt>
                <c:pt idx="17871">
                  <c:v>565.23360000000002</c:v>
                </c:pt>
                <c:pt idx="17872">
                  <c:v>565.26699999999948</c:v>
                </c:pt>
                <c:pt idx="17873">
                  <c:v>565.30029999999749</c:v>
                </c:pt>
                <c:pt idx="17874">
                  <c:v>565.33370000000002</c:v>
                </c:pt>
                <c:pt idx="17875">
                  <c:v>565.36279999999749</c:v>
                </c:pt>
                <c:pt idx="17876">
                  <c:v>565.39199999999948</c:v>
                </c:pt>
                <c:pt idx="17877">
                  <c:v>565.42529999999749</c:v>
                </c:pt>
                <c:pt idx="17878">
                  <c:v>565.45870000000002</c:v>
                </c:pt>
                <c:pt idx="17879">
                  <c:v>565.49199999999996</c:v>
                </c:pt>
                <c:pt idx="17880">
                  <c:v>565.52109999999948</c:v>
                </c:pt>
                <c:pt idx="17881">
                  <c:v>565.55029999999749</c:v>
                </c:pt>
                <c:pt idx="17882">
                  <c:v>565.58370000000309</c:v>
                </c:pt>
                <c:pt idx="17883">
                  <c:v>565.61699999999996</c:v>
                </c:pt>
                <c:pt idx="17884">
                  <c:v>565.65039999999999</c:v>
                </c:pt>
                <c:pt idx="17885">
                  <c:v>565.67940000000272</c:v>
                </c:pt>
                <c:pt idx="17886">
                  <c:v>565.70870000000309</c:v>
                </c:pt>
                <c:pt idx="17887">
                  <c:v>565.74199999999996</c:v>
                </c:pt>
                <c:pt idx="17888">
                  <c:v>565.77540000000272</c:v>
                </c:pt>
                <c:pt idx="17889">
                  <c:v>565.80439999999999</c:v>
                </c:pt>
                <c:pt idx="17890">
                  <c:v>565.83370000000002</c:v>
                </c:pt>
                <c:pt idx="17891">
                  <c:v>565.86699999999746</c:v>
                </c:pt>
                <c:pt idx="17892">
                  <c:v>565.90039999999999</c:v>
                </c:pt>
                <c:pt idx="17893">
                  <c:v>565.93359999999996</c:v>
                </c:pt>
                <c:pt idx="17894">
                  <c:v>565.96279999999797</c:v>
                </c:pt>
                <c:pt idx="17895">
                  <c:v>565.99199999999996</c:v>
                </c:pt>
                <c:pt idx="17896">
                  <c:v>566.02539999999999</c:v>
                </c:pt>
                <c:pt idx="17897">
                  <c:v>566.05859999999996</c:v>
                </c:pt>
                <c:pt idx="17898">
                  <c:v>566.09199999999998</c:v>
                </c:pt>
                <c:pt idx="17899">
                  <c:v>566.12109999999996</c:v>
                </c:pt>
                <c:pt idx="17900">
                  <c:v>566.15039999999999</c:v>
                </c:pt>
                <c:pt idx="17901">
                  <c:v>566.18360000000052</c:v>
                </c:pt>
                <c:pt idx="17902">
                  <c:v>566.21699999999998</c:v>
                </c:pt>
                <c:pt idx="17903">
                  <c:v>566.25019999999938</c:v>
                </c:pt>
                <c:pt idx="17904">
                  <c:v>566.27950000000055</c:v>
                </c:pt>
                <c:pt idx="17905">
                  <c:v>566.30859999999996</c:v>
                </c:pt>
                <c:pt idx="17906">
                  <c:v>566.34199999999748</c:v>
                </c:pt>
                <c:pt idx="17907">
                  <c:v>566.37519999999938</c:v>
                </c:pt>
                <c:pt idx="17908">
                  <c:v>566.40449999999998</c:v>
                </c:pt>
                <c:pt idx="17909">
                  <c:v>566.43359999999996</c:v>
                </c:pt>
                <c:pt idx="17910">
                  <c:v>566.46699999999748</c:v>
                </c:pt>
                <c:pt idx="17911">
                  <c:v>566.50019999999938</c:v>
                </c:pt>
                <c:pt idx="17912">
                  <c:v>566.53359999999998</c:v>
                </c:pt>
                <c:pt idx="17913">
                  <c:v>566.56279999999947</c:v>
                </c:pt>
                <c:pt idx="17914">
                  <c:v>566.59199999999998</c:v>
                </c:pt>
                <c:pt idx="17915">
                  <c:v>566.62519999999938</c:v>
                </c:pt>
                <c:pt idx="17916">
                  <c:v>566.65859999999998</c:v>
                </c:pt>
                <c:pt idx="17917">
                  <c:v>566.69200000000001</c:v>
                </c:pt>
                <c:pt idx="17918">
                  <c:v>566.72109999999998</c:v>
                </c:pt>
                <c:pt idx="17919">
                  <c:v>566.75019999999938</c:v>
                </c:pt>
                <c:pt idx="17920">
                  <c:v>566.78360000000055</c:v>
                </c:pt>
                <c:pt idx="17921">
                  <c:v>566.81699999999796</c:v>
                </c:pt>
                <c:pt idx="17922">
                  <c:v>566.85039999999947</c:v>
                </c:pt>
                <c:pt idx="17923">
                  <c:v>566.87940000000003</c:v>
                </c:pt>
                <c:pt idx="17924">
                  <c:v>566.90859999999998</c:v>
                </c:pt>
                <c:pt idx="17925">
                  <c:v>566.94199999999796</c:v>
                </c:pt>
                <c:pt idx="17926">
                  <c:v>566.97540000000004</c:v>
                </c:pt>
                <c:pt idx="17927">
                  <c:v>567.00440000000003</c:v>
                </c:pt>
                <c:pt idx="17928">
                  <c:v>567.03359999999998</c:v>
                </c:pt>
                <c:pt idx="17929">
                  <c:v>567.06699999999796</c:v>
                </c:pt>
                <c:pt idx="17930">
                  <c:v>567.10040000000004</c:v>
                </c:pt>
                <c:pt idx="17931">
                  <c:v>567.13369999999998</c:v>
                </c:pt>
                <c:pt idx="17932">
                  <c:v>567.16289999999947</c:v>
                </c:pt>
                <c:pt idx="17933">
                  <c:v>567.19200000000001</c:v>
                </c:pt>
                <c:pt idx="17934">
                  <c:v>567.22540000000004</c:v>
                </c:pt>
                <c:pt idx="17935">
                  <c:v>567.25869999999998</c:v>
                </c:pt>
                <c:pt idx="17936">
                  <c:v>567.29200000000003</c:v>
                </c:pt>
                <c:pt idx="17937">
                  <c:v>567.32119999999748</c:v>
                </c:pt>
                <c:pt idx="17938">
                  <c:v>567.35039999999947</c:v>
                </c:pt>
                <c:pt idx="17939">
                  <c:v>567.38369999999998</c:v>
                </c:pt>
                <c:pt idx="17940">
                  <c:v>567.41699999999946</c:v>
                </c:pt>
                <c:pt idx="17941">
                  <c:v>567.45029999999747</c:v>
                </c:pt>
                <c:pt idx="17942">
                  <c:v>567.47950000000003</c:v>
                </c:pt>
                <c:pt idx="17943">
                  <c:v>567.50869999999998</c:v>
                </c:pt>
                <c:pt idx="17944">
                  <c:v>567.54199999999946</c:v>
                </c:pt>
                <c:pt idx="17945">
                  <c:v>567.57529999999997</c:v>
                </c:pt>
                <c:pt idx="17946">
                  <c:v>567.60450000000003</c:v>
                </c:pt>
                <c:pt idx="17947">
                  <c:v>567.63369999999998</c:v>
                </c:pt>
                <c:pt idx="17948">
                  <c:v>567.66699999999946</c:v>
                </c:pt>
                <c:pt idx="17949">
                  <c:v>567.70029999999997</c:v>
                </c:pt>
                <c:pt idx="17950">
                  <c:v>567.73360000000002</c:v>
                </c:pt>
                <c:pt idx="17951">
                  <c:v>567.76279999999997</c:v>
                </c:pt>
                <c:pt idx="17952">
                  <c:v>567.79200000000003</c:v>
                </c:pt>
                <c:pt idx="17953">
                  <c:v>567.82529999999747</c:v>
                </c:pt>
                <c:pt idx="17954">
                  <c:v>567.85859999999946</c:v>
                </c:pt>
                <c:pt idx="17955">
                  <c:v>567.89199999999948</c:v>
                </c:pt>
                <c:pt idx="17956">
                  <c:v>567.92109999999946</c:v>
                </c:pt>
                <c:pt idx="17957">
                  <c:v>567.95029999999747</c:v>
                </c:pt>
                <c:pt idx="17958">
                  <c:v>567.98360000000002</c:v>
                </c:pt>
                <c:pt idx="17959">
                  <c:v>568.01699999999948</c:v>
                </c:pt>
                <c:pt idx="17960">
                  <c:v>568.05029999999749</c:v>
                </c:pt>
                <c:pt idx="17961">
                  <c:v>568.07950000000005</c:v>
                </c:pt>
                <c:pt idx="17962">
                  <c:v>568.10860000000002</c:v>
                </c:pt>
                <c:pt idx="17963">
                  <c:v>568.14199999999948</c:v>
                </c:pt>
                <c:pt idx="17964">
                  <c:v>568.17529999999999</c:v>
                </c:pt>
                <c:pt idx="17965">
                  <c:v>568.20450000000005</c:v>
                </c:pt>
                <c:pt idx="17966">
                  <c:v>568.23360000000002</c:v>
                </c:pt>
                <c:pt idx="17967">
                  <c:v>568.26699999999948</c:v>
                </c:pt>
                <c:pt idx="17968">
                  <c:v>568.30029999999749</c:v>
                </c:pt>
                <c:pt idx="17969">
                  <c:v>568.33370000000002</c:v>
                </c:pt>
                <c:pt idx="17970">
                  <c:v>568.36279999999749</c:v>
                </c:pt>
                <c:pt idx="17971">
                  <c:v>568.39199999999948</c:v>
                </c:pt>
                <c:pt idx="17972">
                  <c:v>568.42529999999749</c:v>
                </c:pt>
                <c:pt idx="17973">
                  <c:v>568.45870000000002</c:v>
                </c:pt>
                <c:pt idx="17974">
                  <c:v>568.49199999999996</c:v>
                </c:pt>
                <c:pt idx="17975">
                  <c:v>568.52109999999948</c:v>
                </c:pt>
                <c:pt idx="17976">
                  <c:v>568.55029999999749</c:v>
                </c:pt>
                <c:pt idx="17977">
                  <c:v>568.58370000000309</c:v>
                </c:pt>
                <c:pt idx="17978">
                  <c:v>568.61699999999996</c:v>
                </c:pt>
                <c:pt idx="17979">
                  <c:v>568.65039999999999</c:v>
                </c:pt>
                <c:pt idx="17980">
                  <c:v>568.67940000000272</c:v>
                </c:pt>
                <c:pt idx="17981">
                  <c:v>568.70870000000309</c:v>
                </c:pt>
                <c:pt idx="17982">
                  <c:v>568.74199999999996</c:v>
                </c:pt>
                <c:pt idx="17983">
                  <c:v>568.77540000000272</c:v>
                </c:pt>
                <c:pt idx="17984">
                  <c:v>568.80439999999999</c:v>
                </c:pt>
                <c:pt idx="17985">
                  <c:v>568.83370000000002</c:v>
                </c:pt>
                <c:pt idx="17986">
                  <c:v>568.86699999999746</c:v>
                </c:pt>
                <c:pt idx="17987">
                  <c:v>568.90039999999999</c:v>
                </c:pt>
                <c:pt idx="17988">
                  <c:v>568.93359999999996</c:v>
                </c:pt>
                <c:pt idx="17989">
                  <c:v>568.96279999999797</c:v>
                </c:pt>
                <c:pt idx="17990">
                  <c:v>568.99199999999996</c:v>
                </c:pt>
                <c:pt idx="17991">
                  <c:v>569.02539999999999</c:v>
                </c:pt>
                <c:pt idx="17992">
                  <c:v>569.05859999999996</c:v>
                </c:pt>
                <c:pt idx="17993">
                  <c:v>569.09199999999998</c:v>
                </c:pt>
                <c:pt idx="17994">
                  <c:v>569.12109999999996</c:v>
                </c:pt>
                <c:pt idx="17995">
                  <c:v>569.15039999999999</c:v>
                </c:pt>
                <c:pt idx="17996">
                  <c:v>569.18360000000052</c:v>
                </c:pt>
                <c:pt idx="17997">
                  <c:v>569.21699999999998</c:v>
                </c:pt>
                <c:pt idx="17998">
                  <c:v>569.25019999999938</c:v>
                </c:pt>
                <c:pt idx="17999">
                  <c:v>569.27950000000055</c:v>
                </c:pt>
                <c:pt idx="18000">
                  <c:v>569.30859999999996</c:v>
                </c:pt>
                <c:pt idx="18001">
                  <c:v>569.34199999999748</c:v>
                </c:pt>
                <c:pt idx="18002">
                  <c:v>569.37519999999938</c:v>
                </c:pt>
                <c:pt idx="18003">
                  <c:v>569.40449999999998</c:v>
                </c:pt>
                <c:pt idx="18004">
                  <c:v>569.43359999999996</c:v>
                </c:pt>
                <c:pt idx="18005">
                  <c:v>569.46699999999748</c:v>
                </c:pt>
                <c:pt idx="18006">
                  <c:v>569.50019999999938</c:v>
                </c:pt>
                <c:pt idx="18007">
                  <c:v>569.53359999999998</c:v>
                </c:pt>
                <c:pt idx="18008">
                  <c:v>569.56279999999947</c:v>
                </c:pt>
                <c:pt idx="18009">
                  <c:v>569.59199999999998</c:v>
                </c:pt>
                <c:pt idx="18010">
                  <c:v>569.62519999999938</c:v>
                </c:pt>
                <c:pt idx="18011">
                  <c:v>569.65859999999998</c:v>
                </c:pt>
                <c:pt idx="18012">
                  <c:v>569.69200000000001</c:v>
                </c:pt>
                <c:pt idx="18013">
                  <c:v>569.72109999999998</c:v>
                </c:pt>
                <c:pt idx="18014">
                  <c:v>569.75019999999938</c:v>
                </c:pt>
                <c:pt idx="18015">
                  <c:v>569.78360000000055</c:v>
                </c:pt>
                <c:pt idx="18016">
                  <c:v>569.81699999999796</c:v>
                </c:pt>
                <c:pt idx="18017">
                  <c:v>569.85039999999947</c:v>
                </c:pt>
                <c:pt idx="18018">
                  <c:v>569.87940000000003</c:v>
                </c:pt>
                <c:pt idx="18019">
                  <c:v>569.90859999999998</c:v>
                </c:pt>
                <c:pt idx="18020">
                  <c:v>569.94199999999796</c:v>
                </c:pt>
                <c:pt idx="18021">
                  <c:v>569.97540000000004</c:v>
                </c:pt>
                <c:pt idx="18022">
                  <c:v>570.00440000000003</c:v>
                </c:pt>
                <c:pt idx="18023">
                  <c:v>570.03359999999998</c:v>
                </c:pt>
                <c:pt idx="18024">
                  <c:v>570.06699999999796</c:v>
                </c:pt>
                <c:pt idx="18025">
                  <c:v>570.10040000000004</c:v>
                </c:pt>
                <c:pt idx="18026">
                  <c:v>570.13369999999998</c:v>
                </c:pt>
                <c:pt idx="18027">
                  <c:v>570.16289999999947</c:v>
                </c:pt>
                <c:pt idx="18028">
                  <c:v>570.19200000000001</c:v>
                </c:pt>
                <c:pt idx="18029">
                  <c:v>570.22540000000004</c:v>
                </c:pt>
                <c:pt idx="18030">
                  <c:v>570.25869999999998</c:v>
                </c:pt>
                <c:pt idx="18031">
                  <c:v>570.29200000000003</c:v>
                </c:pt>
                <c:pt idx="18032">
                  <c:v>570.32119999999748</c:v>
                </c:pt>
                <c:pt idx="18033">
                  <c:v>570.35039999999947</c:v>
                </c:pt>
                <c:pt idx="18034">
                  <c:v>570.38369999999998</c:v>
                </c:pt>
                <c:pt idx="18035">
                  <c:v>570.41699999999946</c:v>
                </c:pt>
                <c:pt idx="18036">
                  <c:v>570.45029999999747</c:v>
                </c:pt>
                <c:pt idx="18037">
                  <c:v>570.47950000000003</c:v>
                </c:pt>
                <c:pt idx="18038">
                  <c:v>570.50869999999998</c:v>
                </c:pt>
                <c:pt idx="18039">
                  <c:v>570.54199999999946</c:v>
                </c:pt>
                <c:pt idx="18040">
                  <c:v>570.57529999999997</c:v>
                </c:pt>
                <c:pt idx="18041">
                  <c:v>570.60450000000003</c:v>
                </c:pt>
                <c:pt idx="18042">
                  <c:v>570.63369999999998</c:v>
                </c:pt>
                <c:pt idx="18043">
                  <c:v>570.66699999999946</c:v>
                </c:pt>
                <c:pt idx="18044">
                  <c:v>570.70029999999997</c:v>
                </c:pt>
                <c:pt idx="18045">
                  <c:v>570.73360000000002</c:v>
                </c:pt>
                <c:pt idx="18046">
                  <c:v>570.76279999999997</c:v>
                </c:pt>
                <c:pt idx="18047">
                  <c:v>570.79200000000003</c:v>
                </c:pt>
                <c:pt idx="18048">
                  <c:v>570.82529999999747</c:v>
                </c:pt>
                <c:pt idx="18049">
                  <c:v>570.85859999999946</c:v>
                </c:pt>
                <c:pt idx="18050">
                  <c:v>570.89199999999948</c:v>
                </c:pt>
                <c:pt idx="18051">
                  <c:v>570.92109999999946</c:v>
                </c:pt>
                <c:pt idx="18052">
                  <c:v>570.95029999999747</c:v>
                </c:pt>
                <c:pt idx="18053">
                  <c:v>570.98360000000002</c:v>
                </c:pt>
                <c:pt idx="18054">
                  <c:v>571.01699999999948</c:v>
                </c:pt>
                <c:pt idx="18055">
                  <c:v>571.05029999999749</c:v>
                </c:pt>
                <c:pt idx="18056">
                  <c:v>571.07950000000005</c:v>
                </c:pt>
                <c:pt idx="18057">
                  <c:v>571.10860000000002</c:v>
                </c:pt>
                <c:pt idx="18058">
                  <c:v>571.14199999999948</c:v>
                </c:pt>
                <c:pt idx="18059">
                  <c:v>571.17529999999999</c:v>
                </c:pt>
                <c:pt idx="18060">
                  <c:v>571.20450000000005</c:v>
                </c:pt>
                <c:pt idx="18061">
                  <c:v>571.23360000000002</c:v>
                </c:pt>
                <c:pt idx="18062">
                  <c:v>571.26699999999948</c:v>
                </c:pt>
                <c:pt idx="18063">
                  <c:v>571.30029999999749</c:v>
                </c:pt>
                <c:pt idx="18064">
                  <c:v>571.33370000000002</c:v>
                </c:pt>
                <c:pt idx="18065">
                  <c:v>571.36279999999749</c:v>
                </c:pt>
                <c:pt idx="18066">
                  <c:v>571.39199999999948</c:v>
                </c:pt>
                <c:pt idx="18067">
                  <c:v>571.42529999999749</c:v>
                </c:pt>
                <c:pt idx="18068">
                  <c:v>571.45870000000002</c:v>
                </c:pt>
                <c:pt idx="18069">
                  <c:v>571.49199999999996</c:v>
                </c:pt>
                <c:pt idx="18070">
                  <c:v>571.52109999999948</c:v>
                </c:pt>
                <c:pt idx="18071">
                  <c:v>571.55029999999749</c:v>
                </c:pt>
                <c:pt idx="18072">
                  <c:v>571.58370000000309</c:v>
                </c:pt>
                <c:pt idx="18073">
                  <c:v>571.61699999999996</c:v>
                </c:pt>
                <c:pt idx="18074">
                  <c:v>571.65039999999999</c:v>
                </c:pt>
                <c:pt idx="18075">
                  <c:v>571.67940000000272</c:v>
                </c:pt>
                <c:pt idx="18076">
                  <c:v>571.70870000000309</c:v>
                </c:pt>
                <c:pt idx="18077">
                  <c:v>571.74199999999996</c:v>
                </c:pt>
                <c:pt idx="18078">
                  <c:v>571.77540000000272</c:v>
                </c:pt>
                <c:pt idx="18079">
                  <c:v>571.80439999999999</c:v>
                </c:pt>
                <c:pt idx="18080">
                  <c:v>571.83370000000002</c:v>
                </c:pt>
                <c:pt idx="18081">
                  <c:v>571.86699999999746</c:v>
                </c:pt>
                <c:pt idx="18082">
                  <c:v>571.90039999999999</c:v>
                </c:pt>
                <c:pt idx="18083">
                  <c:v>571.93359999999996</c:v>
                </c:pt>
                <c:pt idx="18084">
                  <c:v>571.96279999999797</c:v>
                </c:pt>
                <c:pt idx="18085">
                  <c:v>571.99199999999996</c:v>
                </c:pt>
                <c:pt idx="18086">
                  <c:v>572.02539999999999</c:v>
                </c:pt>
                <c:pt idx="18087">
                  <c:v>572.05859999999996</c:v>
                </c:pt>
                <c:pt idx="18088">
                  <c:v>572.09199999999998</c:v>
                </c:pt>
                <c:pt idx="18089">
                  <c:v>572.12109999999996</c:v>
                </c:pt>
                <c:pt idx="18090">
                  <c:v>572.15039999999999</c:v>
                </c:pt>
                <c:pt idx="18091">
                  <c:v>572.18360000000052</c:v>
                </c:pt>
                <c:pt idx="18092">
                  <c:v>572.21699999999998</c:v>
                </c:pt>
                <c:pt idx="18093">
                  <c:v>572.25019999999938</c:v>
                </c:pt>
                <c:pt idx="18094">
                  <c:v>572.27950000000055</c:v>
                </c:pt>
                <c:pt idx="18095">
                  <c:v>572.30859999999996</c:v>
                </c:pt>
                <c:pt idx="18096">
                  <c:v>572.34199999999748</c:v>
                </c:pt>
                <c:pt idx="18097">
                  <c:v>572.37519999999938</c:v>
                </c:pt>
                <c:pt idx="18098">
                  <c:v>572.40449999999998</c:v>
                </c:pt>
                <c:pt idx="18099">
                  <c:v>572.43359999999996</c:v>
                </c:pt>
                <c:pt idx="18100">
                  <c:v>572.46699999999748</c:v>
                </c:pt>
                <c:pt idx="18101">
                  <c:v>572.50019999999938</c:v>
                </c:pt>
                <c:pt idx="18102">
                  <c:v>572.53359999999998</c:v>
                </c:pt>
                <c:pt idx="18103">
                  <c:v>572.56279999999947</c:v>
                </c:pt>
                <c:pt idx="18104">
                  <c:v>572.59199999999998</c:v>
                </c:pt>
                <c:pt idx="18105">
                  <c:v>572.62519999999938</c:v>
                </c:pt>
                <c:pt idx="18106">
                  <c:v>572.65859999999998</c:v>
                </c:pt>
                <c:pt idx="18107">
                  <c:v>572.69200000000001</c:v>
                </c:pt>
                <c:pt idx="18108">
                  <c:v>572.72109999999998</c:v>
                </c:pt>
                <c:pt idx="18109">
                  <c:v>572.75019999999938</c:v>
                </c:pt>
                <c:pt idx="18110">
                  <c:v>572.78360000000055</c:v>
                </c:pt>
                <c:pt idx="18111">
                  <c:v>572.81699999999796</c:v>
                </c:pt>
                <c:pt idx="18112">
                  <c:v>572.85039999999947</c:v>
                </c:pt>
                <c:pt idx="18113">
                  <c:v>572.87940000000003</c:v>
                </c:pt>
                <c:pt idx="18114">
                  <c:v>572.90859999999998</c:v>
                </c:pt>
                <c:pt idx="18115">
                  <c:v>572.94199999999796</c:v>
                </c:pt>
                <c:pt idx="18116">
                  <c:v>572.97540000000004</c:v>
                </c:pt>
                <c:pt idx="18117">
                  <c:v>573.00440000000003</c:v>
                </c:pt>
                <c:pt idx="18118">
                  <c:v>573.03359999999998</c:v>
                </c:pt>
                <c:pt idx="18119">
                  <c:v>573.06699999999796</c:v>
                </c:pt>
                <c:pt idx="18120">
                  <c:v>573.10040000000004</c:v>
                </c:pt>
                <c:pt idx="18121">
                  <c:v>573.13369999999998</c:v>
                </c:pt>
                <c:pt idx="18122">
                  <c:v>573.16289999999947</c:v>
                </c:pt>
                <c:pt idx="18123">
                  <c:v>573.19200000000001</c:v>
                </c:pt>
                <c:pt idx="18124">
                  <c:v>573.22540000000004</c:v>
                </c:pt>
                <c:pt idx="18125">
                  <c:v>573.25869999999998</c:v>
                </c:pt>
                <c:pt idx="18126">
                  <c:v>573.29200000000003</c:v>
                </c:pt>
                <c:pt idx="18127">
                  <c:v>573.32119999999748</c:v>
                </c:pt>
                <c:pt idx="18128">
                  <c:v>573.35039999999947</c:v>
                </c:pt>
                <c:pt idx="18129">
                  <c:v>573.38369999999998</c:v>
                </c:pt>
                <c:pt idx="18130">
                  <c:v>573.41699999999946</c:v>
                </c:pt>
                <c:pt idx="18131">
                  <c:v>573.45029999999747</c:v>
                </c:pt>
                <c:pt idx="18132">
                  <c:v>573.47950000000003</c:v>
                </c:pt>
                <c:pt idx="18133">
                  <c:v>573.50869999999998</c:v>
                </c:pt>
                <c:pt idx="18134">
                  <c:v>573.54199999999946</c:v>
                </c:pt>
                <c:pt idx="18135">
                  <c:v>573.57529999999997</c:v>
                </c:pt>
                <c:pt idx="18136">
                  <c:v>573.60450000000003</c:v>
                </c:pt>
                <c:pt idx="18137">
                  <c:v>573.63369999999998</c:v>
                </c:pt>
                <c:pt idx="18138">
                  <c:v>573.66699999999946</c:v>
                </c:pt>
                <c:pt idx="18139">
                  <c:v>573.70029999999997</c:v>
                </c:pt>
                <c:pt idx="18140">
                  <c:v>573.73360000000002</c:v>
                </c:pt>
                <c:pt idx="18141">
                  <c:v>573.76279999999997</c:v>
                </c:pt>
                <c:pt idx="18142">
                  <c:v>573.79200000000003</c:v>
                </c:pt>
                <c:pt idx="18143">
                  <c:v>573.82529999999747</c:v>
                </c:pt>
                <c:pt idx="18144">
                  <c:v>573.85859999999946</c:v>
                </c:pt>
                <c:pt idx="18145">
                  <c:v>573.89199999999948</c:v>
                </c:pt>
                <c:pt idx="18146">
                  <c:v>573.92109999999946</c:v>
                </c:pt>
                <c:pt idx="18147">
                  <c:v>573.95029999999747</c:v>
                </c:pt>
                <c:pt idx="18148">
                  <c:v>573.98360000000002</c:v>
                </c:pt>
                <c:pt idx="18149">
                  <c:v>574.01699999999948</c:v>
                </c:pt>
                <c:pt idx="18150">
                  <c:v>574.05029999999749</c:v>
                </c:pt>
                <c:pt idx="18151">
                  <c:v>574.07950000000005</c:v>
                </c:pt>
                <c:pt idx="18152">
                  <c:v>574.10860000000002</c:v>
                </c:pt>
                <c:pt idx="18153">
                  <c:v>574.14199999999948</c:v>
                </c:pt>
                <c:pt idx="18154">
                  <c:v>574.17529999999999</c:v>
                </c:pt>
                <c:pt idx="18155">
                  <c:v>574.20450000000005</c:v>
                </c:pt>
                <c:pt idx="18156">
                  <c:v>574.23360000000002</c:v>
                </c:pt>
                <c:pt idx="18157">
                  <c:v>574.26699999999948</c:v>
                </c:pt>
                <c:pt idx="18158">
                  <c:v>574.30029999999749</c:v>
                </c:pt>
                <c:pt idx="18159">
                  <c:v>574.33370000000002</c:v>
                </c:pt>
                <c:pt idx="18160">
                  <c:v>574.36279999999749</c:v>
                </c:pt>
                <c:pt idx="18161">
                  <c:v>574.39199999999948</c:v>
                </c:pt>
                <c:pt idx="18162">
                  <c:v>574.42529999999749</c:v>
                </c:pt>
                <c:pt idx="18163">
                  <c:v>574.45870000000002</c:v>
                </c:pt>
                <c:pt idx="18164">
                  <c:v>574.49199999999996</c:v>
                </c:pt>
                <c:pt idx="18165">
                  <c:v>574.52109999999948</c:v>
                </c:pt>
                <c:pt idx="18166">
                  <c:v>574.55029999999749</c:v>
                </c:pt>
                <c:pt idx="18167">
                  <c:v>574.58370000000309</c:v>
                </c:pt>
                <c:pt idx="18168">
                  <c:v>574.61699999999996</c:v>
                </c:pt>
                <c:pt idx="18169">
                  <c:v>574.65039999999999</c:v>
                </c:pt>
                <c:pt idx="18170">
                  <c:v>574.67940000000272</c:v>
                </c:pt>
                <c:pt idx="18171">
                  <c:v>574.70870000000309</c:v>
                </c:pt>
                <c:pt idx="18172">
                  <c:v>574.74199999999996</c:v>
                </c:pt>
                <c:pt idx="18173">
                  <c:v>574.77540000000272</c:v>
                </c:pt>
                <c:pt idx="18174">
                  <c:v>574.80439999999999</c:v>
                </c:pt>
                <c:pt idx="18175">
                  <c:v>574.83370000000002</c:v>
                </c:pt>
                <c:pt idx="18176">
                  <c:v>574.86699999999746</c:v>
                </c:pt>
                <c:pt idx="18177">
                  <c:v>574.90039999999999</c:v>
                </c:pt>
                <c:pt idx="18178">
                  <c:v>574.93359999999996</c:v>
                </c:pt>
                <c:pt idx="18179">
                  <c:v>574.96279999999797</c:v>
                </c:pt>
                <c:pt idx="18180">
                  <c:v>574.99199999999996</c:v>
                </c:pt>
                <c:pt idx="18181">
                  <c:v>575.02539999999999</c:v>
                </c:pt>
                <c:pt idx="18182">
                  <c:v>575.05859999999996</c:v>
                </c:pt>
                <c:pt idx="18183">
                  <c:v>575.09199999999998</c:v>
                </c:pt>
                <c:pt idx="18184">
                  <c:v>575.12109999999996</c:v>
                </c:pt>
                <c:pt idx="18185">
                  <c:v>575.15039999999999</c:v>
                </c:pt>
                <c:pt idx="18186">
                  <c:v>575.18360000000052</c:v>
                </c:pt>
                <c:pt idx="18187">
                  <c:v>575.21699999999998</c:v>
                </c:pt>
                <c:pt idx="18188">
                  <c:v>575.25019999999938</c:v>
                </c:pt>
                <c:pt idx="18189">
                  <c:v>575.27950000000055</c:v>
                </c:pt>
                <c:pt idx="18190">
                  <c:v>575.30859999999996</c:v>
                </c:pt>
                <c:pt idx="18191">
                  <c:v>575.34199999999748</c:v>
                </c:pt>
                <c:pt idx="18192">
                  <c:v>575.37519999999938</c:v>
                </c:pt>
                <c:pt idx="18193">
                  <c:v>575.40449999999998</c:v>
                </c:pt>
                <c:pt idx="18194">
                  <c:v>575.43359999999996</c:v>
                </c:pt>
                <c:pt idx="18195">
                  <c:v>575.46699999999748</c:v>
                </c:pt>
                <c:pt idx="18196">
                  <c:v>575.50019999999938</c:v>
                </c:pt>
                <c:pt idx="18197">
                  <c:v>575.53359999999998</c:v>
                </c:pt>
                <c:pt idx="18198">
                  <c:v>575.56279999999947</c:v>
                </c:pt>
                <c:pt idx="18199">
                  <c:v>575.59199999999998</c:v>
                </c:pt>
                <c:pt idx="18200">
                  <c:v>575.62519999999938</c:v>
                </c:pt>
                <c:pt idx="18201">
                  <c:v>575.65859999999998</c:v>
                </c:pt>
                <c:pt idx="18202">
                  <c:v>575.69200000000001</c:v>
                </c:pt>
                <c:pt idx="18203">
                  <c:v>575.72109999999998</c:v>
                </c:pt>
                <c:pt idx="18204">
                  <c:v>575.75019999999938</c:v>
                </c:pt>
                <c:pt idx="18205">
                  <c:v>575.78360000000055</c:v>
                </c:pt>
                <c:pt idx="18206">
                  <c:v>575.81699999999796</c:v>
                </c:pt>
                <c:pt idx="18207">
                  <c:v>575.85039999999947</c:v>
                </c:pt>
                <c:pt idx="18208">
                  <c:v>575.87940000000003</c:v>
                </c:pt>
                <c:pt idx="18209">
                  <c:v>575.90859999999998</c:v>
                </c:pt>
                <c:pt idx="18210">
                  <c:v>575.94199999999796</c:v>
                </c:pt>
                <c:pt idx="18211">
                  <c:v>575.97540000000004</c:v>
                </c:pt>
                <c:pt idx="18212">
                  <c:v>576.00440000000003</c:v>
                </c:pt>
                <c:pt idx="18213">
                  <c:v>576.03359999999998</c:v>
                </c:pt>
                <c:pt idx="18214">
                  <c:v>576.06699999999796</c:v>
                </c:pt>
                <c:pt idx="18215">
                  <c:v>576.10040000000004</c:v>
                </c:pt>
                <c:pt idx="18216">
                  <c:v>576.13369999999998</c:v>
                </c:pt>
                <c:pt idx="18217">
                  <c:v>576.16289999999947</c:v>
                </c:pt>
                <c:pt idx="18218">
                  <c:v>576.19200000000001</c:v>
                </c:pt>
                <c:pt idx="18219">
                  <c:v>576.22540000000004</c:v>
                </c:pt>
                <c:pt idx="18220">
                  <c:v>576.25869999999998</c:v>
                </c:pt>
                <c:pt idx="18221">
                  <c:v>576.29200000000003</c:v>
                </c:pt>
                <c:pt idx="18222">
                  <c:v>576.32119999999748</c:v>
                </c:pt>
                <c:pt idx="18223">
                  <c:v>576.35039999999947</c:v>
                </c:pt>
                <c:pt idx="18224">
                  <c:v>576.38369999999998</c:v>
                </c:pt>
                <c:pt idx="18225">
                  <c:v>576.41699999999946</c:v>
                </c:pt>
                <c:pt idx="18226">
                  <c:v>576.45029999999747</c:v>
                </c:pt>
                <c:pt idx="18227">
                  <c:v>576.47950000000003</c:v>
                </c:pt>
                <c:pt idx="18228">
                  <c:v>576.50869999999998</c:v>
                </c:pt>
                <c:pt idx="18229">
                  <c:v>576.54199999999946</c:v>
                </c:pt>
                <c:pt idx="18230">
                  <c:v>576.57529999999997</c:v>
                </c:pt>
                <c:pt idx="18231">
                  <c:v>576.60450000000003</c:v>
                </c:pt>
                <c:pt idx="18232">
                  <c:v>576.63369999999998</c:v>
                </c:pt>
                <c:pt idx="18233">
                  <c:v>576.66699999999946</c:v>
                </c:pt>
                <c:pt idx="18234">
                  <c:v>576.70029999999997</c:v>
                </c:pt>
                <c:pt idx="18235">
                  <c:v>576.73360000000002</c:v>
                </c:pt>
                <c:pt idx="18236">
                  <c:v>576.76279999999997</c:v>
                </c:pt>
                <c:pt idx="18237">
                  <c:v>576.79200000000003</c:v>
                </c:pt>
                <c:pt idx="18238">
                  <c:v>576.82529999999747</c:v>
                </c:pt>
                <c:pt idx="18239">
                  <c:v>576.85859999999946</c:v>
                </c:pt>
                <c:pt idx="18240">
                  <c:v>576.89199999999948</c:v>
                </c:pt>
                <c:pt idx="18241">
                  <c:v>576.92109999999946</c:v>
                </c:pt>
                <c:pt idx="18242">
                  <c:v>576.95029999999747</c:v>
                </c:pt>
                <c:pt idx="18243">
                  <c:v>576.98360000000002</c:v>
                </c:pt>
                <c:pt idx="18244">
                  <c:v>577.01699999999948</c:v>
                </c:pt>
                <c:pt idx="18245">
                  <c:v>577.05029999999749</c:v>
                </c:pt>
                <c:pt idx="18246">
                  <c:v>577.07950000000005</c:v>
                </c:pt>
                <c:pt idx="18247">
                  <c:v>577.10860000000002</c:v>
                </c:pt>
                <c:pt idx="18248">
                  <c:v>577.14199999999948</c:v>
                </c:pt>
                <c:pt idx="18249">
                  <c:v>577.17529999999999</c:v>
                </c:pt>
                <c:pt idx="18250">
                  <c:v>577.20450000000005</c:v>
                </c:pt>
                <c:pt idx="18251">
                  <c:v>577.23360000000002</c:v>
                </c:pt>
                <c:pt idx="18252">
                  <c:v>577.26699999999948</c:v>
                </c:pt>
                <c:pt idx="18253">
                  <c:v>577.30029999999749</c:v>
                </c:pt>
                <c:pt idx="18254">
                  <c:v>577.33370000000002</c:v>
                </c:pt>
                <c:pt idx="18255">
                  <c:v>577.36279999999749</c:v>
                </c:pt>
                <c:pt idx="18256">
                  <c:v>577.39199999999948</c:v>
                </c:pt>
                <c:pt idx="18257">
                  <c:v>577.42529999999749</c:v>
                </c:pt>
                <c:pt idx="18258">
                  <c:v>577.45870000000002</c:v>
                </c:pt>
                <c:pt idx="18259">
                  <c:v>577.49199999999996</c:v>
                </c:pt>
                <c:pt idx="18260">
                  <c:v>577.52109999999948</c:v>
                </c:pt>
                <c:pt idx="18261">
                  <c:v>577.55029999999749</c:v>
                </c:pt>
                <c:pt idx="18262">
                  <c:v>577.58370000000309</c:v>
                </c:pt>
                <c:pt idx="18263">
                  <c:v>577.61699999999996</c:v>
                </c:pt>
                <c:pt idx="18264">
                  <c:v>577.65039999999999</c:v>
                </c:pt>
                <c:pt idx="18265">
                  <c:v>577.67940000000272</c:v>
                </c:pt>
                <c:pt idx="18266">
                  <c:v>577.70870000000309</c:v>
                </c:pt>
                <c:pt idx="18267">
                  <c:v>577.74199999999996</c:v>
                </c:pt>
                <c:pt idx="18268">
                  <c:v>577.77540000000272</c:v>
                </c:pt>
                <c:pt idx="18269">
                  <c:v>577.80439999999999</c:v>
                </c:pt>
                <c:pt idx="18270">
                  <c:v>577.83370000000002</c:v>
                </c:pt>
                <c:pt idx="18271">
                  <c:v>577.86699999999746</c:v>
                </c:pt>
                <c:pt idx="18272">
                  <c:v>577.90039999999999</c:v>
                </c:pt>
                <c:pt idx="18273">
                  <c:v>577.93359999999996</c:v>
                </c:pt>
                <c:pt idx="18274">
                  <c:v>577.96279999999797</c:v>
                </c:pt>
                <c:pt idx="18275">
                  <c:v>577.99199999999996</c:v>
                </c:pt>
                <c:pt idx="18276">
                  <c:v>578.02539999999999</c:v>
                </c:pt>
                <c:pt idx="18277">
                  <c:v>578.05859999999996</c:v>
                </c:pt>
                <c:pt idx="18278">
                  <c:v>578.09199999999998</c:v>
                </c:pt>
                <c:pt idx="18279">
                  <c:v>578.12109999999996</c:v>
                </c:pt>
                <c:pt idx="18280">
                  <c:v>578.15039999999999</c:v>
                </c:pt>
                <c:pt idx="18281">
                  <c:v>578.18360000000052</c:v>
                </c:pt>
                <c:pt idx="18282">
                  <c:v>578.21699999999998</c:v>
                </c:pt>
                <c:pt idx="18283">
                  <c:v>578.25019999999938</c:v>
                </c:pt>
                <c:pt idx="18284">
                  <c:v>578.27950000000055</c:v>
                </c:pt>
                <c:pt idx="18285">
                  <c:v>578.30859999999996</c:v>
                </c:pt>
                <c:pt idx="18286">
                  <c:v>578.34199999999748</c:v>
                </c:pt>
                <c:pt idx="18287">
                  <c:v>578.37519999999938</c:v>
                </c:pt>
                <c:pt idx="18288">
                  <c:v>578.40449999999998</c:v>
                </c:pt>
                <c:pt idx="18289">
                  <c:v>578.43359999999996</c:v>
                </c:pt>
                <c:pt idx="18290">
                  <c:v>578.46699999999748</c:v>
                </c:pt>
                <c:pt idx="18291">
                  <c:v>578.50019999999938</c:v>
                </c:pt>
                <c:pt idx="18292">
                  <c:v>578.53359999999998</c:v>
                </c:pt>
                <c:pt idx="18293">
                  <c:v>578.56279999999947</c:v>
                </c:pt>
                <c:pt idx="18294">
                  <c:v>578.59199999999998</c:v>
                </c:pt>
                <c:pt idx="18295">
                  <c:v>578.62519999999938</c:v>
                </c:pt>
                <c:pt idx="18296">
                  <c:v>578.65859999999998</c:v>
                </c:pt>
                <c:pt idx="18297">
                  <c:v>578.69200000000001</c:v>
                </c:pt>
                <c:pt idx="18298">
                  <c:v>578.72109999999998</c:v>
                </c:pt>
                <c:pt idx="18299">
                  <c:v>578.75019999999938</c:v>
                </c:pt>
                <c:pt idx="18300">
                  <c:v>578.78360000000055</c:v>
                </c:pt>
                <c:pt idx="18301">
                  <c:v>578.81699999999796</c:v>
                </c:pt>
                <c:pt idx="18302">
                  <c:v>578.85039999999947</c:v>
                </c:pt>
                <c:pt idx="18303">
                  <c:v>578.87940000000003</c:v>
                </c:pt>
                <c:pt idx="18304">
                  <c:v>578.90859999999998</c:v>
                </c:pt>
                <c:pt idx="18305">
                  <c:v>578.94199999999796</c:v>
                </c:pt>
                <c:pt idx="18306">
                  <c:v>578.97540000000004</c:v>
                </c:pt>
                <c:pt idx="18307">
                  <c:v>579.00440000000003</c:v>
                </c:pt>
                <c:pt idx="18308">
                  <c:v>579.03359999999998</c:v>
                </c:pt>
                <c:pt idx="18309">
                  <c:v>579.06699999999796</c:v>
                </c:pt>
                <c:pt idx="18310">
                  <c:v>579.10040000000004</c:v>
                </c:pt>
                <c:pt idx="18311">
                  <c:v>579.13369999999998</c:v>
                </c:pt>
                <c:pt idx="18312">
                  <c:v>579.16289999999947</c:v>
                </c:pt>
                <c:pt idx="18313">
                  <c:v>579.19200000000001</c:v>
                </c:pt>
                <c:pt idx="18314">
                  <c:v>579.22540000000004</c:v>
                </c:pt>
                <c:pt idx="18315">
                  <c:v>579.25869999999998</c:v>
                </c:pt>
                <c:pt idx="18316">
                  <c:v>579.29200000000003</c:v>
                </c:pt>
                <c:pt idx="18317">
                  <c:v>579.32119999999748</c:v>
                </c:pt>
                <c:pt idx="18318">
                  <c:v>579.35039999999947</c:v>
                </c:pt>
                <c:pt idx="18319">
                  <c:v>579.38369999999998</c:v>
                </c:pt>
                <c:pt idx="18320">
                  <c:v>579.41699999999946</c:v>
                </c:pt>
                <c:pt idx="18321">
                  <c:v>579.45029999999747</c:v>
                </c:pt>
                <c:pt idx="18322">
                  <c:v>579.47950000000003</c:v>
                </c:pt>
                <c:pt idx="18323">
                  <c:v>579.50869999999998</c:v>
                </c:pt>
                <c:pt idx="18324">
                  <c:v>579.54199999999946</c:v>
                </c:pt>
                <c:pt idx="18325">
                  <c:v>579.57529999999997</c:v>
                </c:pt>
                <c:pt idx="18326">
                  <c:v>579.60450000000003</c:v>
                </c:pt>
                <c:pt idx="18327">
                  <c:v>579.63369999999998</c:v>
                </c:pt>
                <c:pt idx="18328">
                  <c:v>579.66699999999946</c:v>
                </c:pt>
                <c:pt idx="18329">
                  <c:v>579.70029999999997</c:v>
                </c:pt>
                <c:pt idx="18330">
                  <c:v>579.73360000000002</c:v>
                </c:pt>
                <c:pt idx="18331">
                  <c:v>579.76279999999997</c:v>
                </c:pt>
                <c:pt idx="18332">
                  <c:v>579.79200000000003</c:v>
                </c:pt>
                <c:pt idx="18333">
                  <c:v>579.82529999999747</c:v>
                </c:pt>
                <c:pt idx="18334">
                  <c:v>579.85859999999946</c:v>
                </c:pt>
                <c:pt idx="18335">
                  <c:v>579.89199999999948</c:v>
                </c:pt>
                <c:pt idx="18336">
                  <c:v>579.92109999999946</c:v>
                </c:pt>
                <c:pt idx="18337">
                  <c:v>579.95029999999747</c:v>
                </c:pt>
                <c:pt idx="18338">
                  <c:v>579.98360000000002</c:v>
                </c:pt>
                <c:pt idx="18339">
                  <c:v>580.01699999999948</c:v>
                </c:pt>
                <c:pt idx="18340">
                  <c:v>580.05029999999749</c:v>
                </c:pt>
                <c:pt idx="18341">
                  <c:v>580.07950000000005</c:v>
                </c:pt>
                <c:pt idx="18342">
                  <c:v>580.10860000000002</c:v>
                </c:pt>
                <c:pt idx="18343">
                  <c:v>580.14199999999948</c:v>
                </c:pt>
                <c:pt idx="18344">
                  <c:v>580.17529999999999</c:v>
                </c:pt>
                <c:pt idx="18345">
                  <c:v>580.20450000000005</c:v>
                </c:pt>
                <c:pt idx="18346">
                  <c:v>580.23360000000002</c:v>
                </c:pt>
                <c:pt idx="18347">
                  <c:v>580.26699999999948</c:v>
                </c:pt>
                <c:pt idx="18348">
                  <c:v>580.30029999999749</c:v>
                </c:pt>
                <c:pt idx="18349">
                  <c:v>580.33370000000002</c:v>
                </c:pt>
                <c:pt idx="18350">
                  <c:v>580.36279999999749</c:v>
                </c:pt>
                <c:pt idx="18351">
                  <c:v>580.39199999999948</c:v>
                </c:pt>
                <c:pt idx="18352">
                  <c:v>580.42529999999749</c:v>
                </c:pt>
                <c:pt idx="18353">
                  <c:v>580.45870000000002</c:v>
                </c:pt>
                <c:pt idx="18354">
                  <c:v>580.49199999999996</c:v>
                </c:pt>
                <c:pt idx="18355">
                  <c:v>580.52109999999948</c:v>
                </c:pt>
                <c:pt idx="18356">
                  <c:v>580.55029999999749</c:v>
                </c:pt>
                <c:pt idx="18357">
                  <c:v>580.58370000000309</c:v>
                </c:pt>
                <c:pt idx="18358">
                  <c:v>580.61699999999996</c:v>
                </c:pt>
                <c:pt idx="18359">
                  <c:v>580.65039999999999</c:v>
                </c:pt>
                <c:pt idx="18360">
                  <c:v>580.67940000000272</c:v>
                </c:pt>
                <c:pt idx="18361">
                  <c:v>580.70870000000309</c:v>
                </c:pt>
                <c:pt idx="18362">
                  <c:v>580.74199999999996</c:v>
                </c:pt>
                <c:pt idx="18363">
                  <c:v>580.77540000000272</c:v>
                </c:pt>
                <c:pt idx="18364">
                  <c:v>580.80439999999999</c:v>
                </c:pt>
                <c:pt idx="18365">
                  <c:v>580.83370000000002</c:v>
                </c:pt>
                <c:pt idx="18366">
                  <c:v>580.86699999999746</c:v>
                </c:pt>
                <c:pt idx="18367">
                  <c:v>580.90039999999999</c:v>
                </c:pt>
                <c:pt idx="18368">
                  <c:v>580.93359999999996</c:v>
                </c:pt>
                <c:pt idx="18369">
                  <c:v>580.96279999999797</c:v>
                </c:pt>
                <c:pt idx="18370">
                  <c:v>580.99199999999996</c:v>
                </c:pt>
                <c:pt idx="18371">
                  <c:v>581.02539999999999</c:v>
                </c:pt>
                <c:pt idx="18372">
                  <c:v>581.05859999999996</c:v>
                </c:pt>
                <c:pt idx="18373">
                  <c:v>581.09199999999998</c:v>
                </c:pt>
                <c:pt idx="18374">
                  <c:v>581.12109999999996</c:v>
                </c:pt>
                <c:pt idx="18375">
                  <c:v>581.15039999999999</c:v>
                </c:pt>
                <c:pt idx="18376">
                  <c:v>581.18360000000052</c:v>
                </c:pt>
                <c:pt idx="18377">
                  <c:v>581.21699999999998</c:v>
                </c:pt>
                <c:pt idx="18378">
                  <c:v>581.25019999999938</c:v>
                </c:pt>
                <c:pt idx="18379">
                  <c:v>581.27950000000055</c:v>
                </c:pt>
                <c:pt idx="18380">
                  <c:v>581.30859999999996</c:v>
                </c:pt>
                <c:pt idx="18381">
                  <c:v>581.34199999999748</c:v>
                </c:pt>
                <c:pt idx="18382">
                  <c:v>581.37519999999938</c:v>
                </c:pt>
                <c:pt idx="18383">
                  <c:v>581.40449999999998</c:v>
                </c:pt>
                <c:pt idx="18384">
                  <c:v>581.43359999999996</c:v>
                </c:pt>
                <c:pt idx="18385">
                  <c:v>581.46699999999748</c:v>
                </c:pt>
                <c:pt idx="18386">
                  <c:v>581.50019999999938</c:v>
                </c:pt>
                <c:pt idx="18387">
                  <c:v>581.53359999999998</c:v>
                </c:pt>
                <c:pt idx="18388">
                  <c:v>581.56279999999947</c:v>
                </c:pt>
                <c:pt idx="18389">
                  <c:v>581.59199999999998</c:v>
                </c:pt>
                <c:pt idx="18390">
                  <c:v>581.62519999999938</c:v>
                </c:pt>
                <c:pt idx="18391">
                  <c:v>581.65859999999998</c:v>
                </c:pt>
                <c:pt idx="18392">
                  <c:v>581.69200000000001</c:v>
                </c:pt>
                <c:pt idx="18393">
                  <c:v>581.72109999999998</c:v>
                </c:pt>
                <c:pt idx="18394">
                  <c:v>581.75019999999938</c:v>
                </c:pt>
                <c:pt idx="18395">
                  <c:v>581.78360000000055</c:v>
                </c:pt>
                <c:pt idx="18396">
                  <c:v>581.81699999999796</c:v>
                </c:pt>
                <c:pt idx="18397">
                  <c:v>581.85039999999947</c:v>
                </c:pt>
                <c:pt idx="18398">
                  <c:v>581.87940000000003</c:v>
                </c:pt>
                <c:pt idx="18399">
                  <c:v>581.90859999999998</c:v>
                </c:pt>
                <c:pt idx="18400">
                  <c:v>581.94199999999796</c:v>
                </c:pt>
                <c:pt idx="18401">
                  <c:v>581.97540000000004</c:v>
                </c:pt>
                <c:pt idx="18402">
                  <c:v>582.00440000000003</c:v>
                </c:pt>
                <c:pt idx="18403">
                  <c:v>582.03359999999998</c:v>
                </c:pt>
                <c:pt idx="18404">
                  <c:v>582.06699999999796</c:v>
                </c:pt>
                <c:pt idx="18405">
                  <c:v>582.10040000000004</c:v>
                </c:pt>
                <c:pt idx="18406">
                  <c:v>582.13369999999998</c:v>
                </c:pt>
                <c:pt idx="18407">
                  <c:v>582.16289999999947</c:v>
                </c:pt>
                <c:pt idx="18408">
                  <c:v>582.19200000000001</c:v>
                </c:pt>
                <c:pt idx="18409">
                  <c:v>582.22540000000004</c:v>
                </c:pt>
                <c:pt idx="18410">
                  <c:v>582.25869999999998</c:v>
                </c:pt>
                <c:pt idx="18411">
                  <c:v>582.29200000000003</c:v>
                </c:pt>
                <c:pt idx="18412">
                  <c:v>582.32119999999748</c:v>
                </c:pt>
                <c:pt idx="18413">
                  <c:v>582.35039999999947</c:v>
                </c:pt>
                <c:pt idx="18414">
                  <c:v>582.38369999999998</c:v>
                </c:pt>
                <c:pt idx="18415">
                  <c:v>582.41699999999946</c:v>
                </c:pt>
                <c:pt idx="18416">
                  <c:v>582.45029999999747</c:v>
                </c:pt>
                <c:pt idx="18417">
                  <c:v>582.47950000000003</c:v>
                </c:pt>
                <c:pt idx="18418">
                  <c:v>582.50869999999998</c:v>
                </c:pt>
                <c:pt idx="18419">
                  <c:v>582.54199999999946</c:v>
                </c:pt>
                <c:pt idx="18420">
                  <c:v>582.57529999999997</c:v>
                </c:pt>
                <c:pt idx="18421">
                  <c:v>582.60450000000003</c:v>
                </c:pt>
                <c:pt idx="18422">
                  <c:v>582.63369999999998</c:v>
                </c:pt>
                <c:pt idx="18423">
                  <c:v>582.66699999999946</c:v>
                </c:pt>
                <c:pt idx="18424">
                  <c:v>582.70029999999997</c:v>
                </c:pt>
                <c:pt idx="18425">
                  <c:v>582.73360000000002</c:v>
                </c:pt>
                <c:pt idx="18426">
                  <c:v>582.76279999999997</c:v>
                </c:pt>
                <c:pt idx="18427">
                  <c:v>582.79200000000003</c:v>
                </c:pt>
                <c:pt idx="18428">
                  <c:v>582.82529999999747</c:v>
                </c:pt>
                <c:pt idx="18429">
                  <c:v>582.85859999999946</c:v>
                </c:pt>
                <c:pt idx="18430">
                  <c:v>582.89199999999948</c:v>
                </c:pt>
                <c:pt idx="18431">
                  <c:v>582.92109999999946</c:v>
                </c:pt>
                <c:pt idx="18432">
                  <c:v>582.95029999999747</c:v>
                </c:pt>
                <c:pt idx="18433">
                  <c:v>582.98360000000002</c:v>
                </c:pt>
                <c:pt idx="18434">
                  <c:v>583.01699999999948</c:v>
                </c:pt>
                <c:pt idx="18435">
                  <c:v>583.05029999999749</c:v>
                </c:pt>
                <c:pt idx="18436">
                  <c:v>583.07950000000005</c:v>
                </c:pt>
                <c:pt idx="18437">
                  <c:v>583.10860000000002</c:v>
                </c:pt>
                <c:pt idx="18438">
                  <c:v>583.14199999999948</c:v>
                </c:pt>
                <c:pt idx="18439">
                  <c:v>583.17529999999999</c:v>
                </c:pt>
                <c:pt idx="18440">
                  <c:v>583.20450000000005</c:v>
                </c:pt>
                <c:pt idx="18441">
                  <c:v>583.23360000000002</c:v>
                </c:pt>
                <c:pt idx="18442">
                  <c:v>583.26699999999948</c:v>
                </c:pt>
                <c:pt idx="18443">
                  <c:v>583.30029999999749</c:v>
                </c:pt>
                <c:pt idx="18444">
                  <c:v>583.33370000000002</c:v>
                </c:pt>
                <c:pt idx="18445">
                  <c:v>583.36279999999749</c:v>
                </c:pt>
                <c:pt idx="18446">
                  <c:v>583.39199999999948</c:v>
                </c:pt>
                <c:pt idx="18447">
                  <c:v>583.42529999999749</c:v>
                </c:pt>
                <c:pt idx="18448">
                  <c:v>583.45870000000002</c:v>
                </c:pt>
                <c:pt idx="18449">
                  <c:v>583.49199999999996</c:v>
                </c:pt>
                <c:pt idx="18450">
                  <c:v>583.52109999999948</c:v>
                </c:pt>
                <c:pt idx="18451">
                  <c:v>583.55029999999749</c:v>
                </c:pt>
                <c:pt idx="18452">
                  <c:v>583.58370000000309</c:v>
                </c:pt>
                <c:pt idx="18453">
                  <c:v>583.61699999999996</c:v>
                </c:pt>
                <c:pt idx="18454">
                  <c:v>583.65039999999999</c:v>
                </c:pt>
                <c:pt idx="18455">
                  <c:v>583.67940000000272</c:v>
                </c:pt>
                <c:pt idx="18456">
                  <c:v>583.70870000000309</c:v>
                </c:pt>
                <c:pt idx="18457">
                  <c:v>583.74199999999996</c:v>
                </c:pt>
                <c:pt idx="18458">
                  <c:v>583.77540000000272</c:v>
                </c:pt>
                <c:pt idx="18459">
                  <c:v>583.80439999999999</c:v>
                </c:pt>
                <c:pt idx="18460">
                  <c:v>583.83370000000002</c:v>
                </c:pt>
                <c:pt idx="18461">
                  <c:v>583.86699999999746</c:v>
                </c:pt>
                <c:pt idx="18462">
                  <c:v>583.90039999999999</c:v>
                </c:pt>
                <c:pt idx="18463">
                  <c:v>583.93359999999996</c:v>
                </c:pt>
                <c:pt idx="18464">
                  <c:v>583.96279999999797</c:v>
                </c:pt>
                <c:pt idx="18465">
                  <c:v>583.99199999999996</c:v>
                </c:pt>
                <c:pt idx="18466">
                  <c:v>584.02539999999999</c:v>
                </c:pt>
                <c:pt idx="18467">
                  <c:v>584.05859999999996</c:v>
                </c:pt>
                <c:pt idx="18468">
                  <c:v>584.09199999999998</c:v>
                </c:pt>
                <c:pt idx="18469">
                  <c:v>584.12109999999996</c:v>
                </c:pt>
                <c:pt idx="18470">
                  <c:v>584.15039999999999</c:v>
                </c:pt>
                <c:pt idx="18471">
                  <c:v>584.18360000000052</c:v>
                </c:pt>
                <c:pt idx="18472">
                  <c:v>584.21699999999998</c:v>
                </c:pt>
                <c:pt idx="18473">
                  <c:v>584.25019999999938</c:v>
                </c:pt>
                <c:pt idx="18474">
                  <c:v>584.27950000000055</c:v>
                </c:pt>
                <c:pt idx="18475">
                  <c:v>584.30859999999996</c:v>
                </c:pt>
                <c:pt idx="18476">
                  <c:v>584.34199999999748</c:v>
                </c:pt>
                <c:pt idx="18477">
                  <c:v>584.37519999999938</c:v>
                </c:pt>
                <c:pt idx="18478">
                  <c:v>584.40449999999998</c:v>
                </c:pt>
                <c:pt idx="18479">
                  <c:v>584.43359999999996</c:v>
                </c:pt>
                <c:pt idx="18480">
                  <c:v>584.46699999999748</c:v>
                </c:pt>
                <c:pt idx="18481">
                  <c:v>584.50019999999938</c:v>
                </c:pt>
                <c:pt idx="18482">
                  <c:v>584.53359999999998</c:v>
                </c:pt>
                <c:pt idx="18483">
                  <c:v>584.56279999999947</c:v>
                </c:pt>
                <c:pt idx="18484">
                  <c:v>584.59199999999998</c:v>
                </c:pt>
                <c:pt idx="18485">
                  <c:v>584.62519999999938</c:v>
                </c:pt>
                <c:pt idx="18486">
                  <c:v>584.65859999999998</c:v>
                </c:pt>
                <c:pt idx="18487">
                  <c:v>584.69200000000001</c:v>
                </c:pt>
                <c:pt idx="18488">
                  <c:v>584.72109999999998</c:v>
                </c:pt>
                <c:pt idx="18489">
                  <c:v>584.75019999999938</c:v>
                </c:pt>
                <c:pt idx="18490">
                  <c:v>584.78360000000055</c:v>
                </c:pt>
                <c:pt idx="18491">
                  <c:v>584.81699999999796</c:v>
                </c:pt>
                <c:pt idx="18492">
                  <c:v>584.85039999999947</c:v>
                </c:pt>
                <c:pt idx="18493">
                  <c:v>584.87940000000003</c:v>
                </c:pt>
                <c:pt idx="18494">
                  <c:v>584.90859999999998</c:v>
                </c:pt>
                <c:pt idx="18495">
                  <c:v>584.94199999999796</c:v>
                </c:pt>
                <c:pt idx="18496">
                  <c:v>584.97540000000004</c:v>
                </c:pt>
                <c:pt idx="18497">
                  <c:v>585.00440000000003</c:v>
                </c:pt>
                <c:pt idx="18498">
                  <c:v>585.03359999999998</c:v>
                </c:pt>
                <c:pt idx="18499">
                  <c:v>585.06699999999796</c:v>
                </c:pt>
                <c:pt idx="18500">
                  <c:v>585.10040000000004</c:v>
                </c:pt>
                <c:pt idx="18501">
                  <c:v>585.13369999999998</c:v>
                </c:pt>
                <c:pt idx="18502">
                  <c:v>585.16289999999947</c:v>
                </c:pt>
                <c:pt idx="18503">
                  <c:v>585.19200000000001</c:v>
                </c:pt>
                <c:pt idx="18504">
                  <c:v>585.22540000000004</c:v>
                </c:pt>
                <c:pt idx="18505">
                  <c:v>585.25869999999998</c:v>
                </c:pt>
                <c:pt idx="18506">
                  <c:v>585.29200000000003</c:v>
                </c:pt>
                <c:pt idx="18507">
                  <c:v>585.32119999999748</c:v>
                </c:pt>
                <c:pt idx="18508">
                  <c:v>585.35039999999947</c:v>
                </c:pt>
                <c:pt idx="18509">
                  <c:v>585.38369999999998</c:v>
                </c:pt>
                <c:pt idx="18510">
                  <c:v>585.41699999999946</c:v>
                </c:pt>
                <c:pt idx="18511">
                  <c:v>585.45029999999747</c:v>
                </c:pt>
                <c:pt idx="18512">
                  <c:v>585.47950000000003</c:v>
                </c:pt>
                <c:pt idx="18513">
                  <c:v>585.50869999999998</c:v>
                </c:pt>
                <c:pt idx="18514">
                  <c:v>585.54199999999946</c:v>
                </c:pt>
                <c:pt idx="18515">
                  <c:v>585.57529999999997</c:v>
                </c:pt>
                <c:pt idx="18516">
                  <c:v>585.60450000000003</c:v>
                </c:pt>
                <c:pt idx="18517">
                  <c:v>585.63369999999998</c:v>
                </c:pt>
                <c:pt idx="18518">
                  <c:v>585.66699999999946</c:v>
                </c:pt>
                <c:pt idx="18519">
                  <c:v>585.70029999999997</c:v>
                </c:pt>
                <c:pt idx="18520">
                  <c:v>585.73360000000002</c:v>
                </c:pt>
                <c:pt idx="18521">
                  <c:v>585.76279999999997</c:v>
                </c:pt>
                <c:pt idx="18522">
                  <c:v>585.79200000000003</c:v>
                </c:pt>
                <c:pt idx="18523">
                  <c:v>585.82529999999747</c:v>
                </c:pt>
                <c:pt idx="18524">
                  <c:v>585.85859999999946</c:v>
                </c:pt>
                <c:pt idx="18525">
                  <c:v>585.89199999999948</c:v>
                </c:pt>
                <c:pt idx="18526">
                  <c:v>585.92109999999946</c:v>
                </c:pt>
                <c:pt idx="18527">
                  <c:v>585.95029999999747</c:v>
                </c:pt>
                <c:pt idx="18528">
                  <c:v>585.98360000000002</c:v>
                </c:pt>
                <c:pt idx="18529">
                  <c:v>586.01699999999948</c:v>
                </c:pt>
                <c:pt idx="18530">
                  <c:v>586.05029999999749</c:v>
                </c:pt>
                <c:pt idx="18531">
                  <c:v>586.07950000000005</c:v>
                </c:pt>
                <c:pt idx="18532">
                  <c:v>586.10860000000002</c:v>
                </c:pt>
                <c:pt idx="18533">
                  <c:v>586.14199999999948</c:v>
                </c:pt>
                <c:pt idx="18534">
                  <c:v>586.17529999999999</c:v>
                </c:pt>
                <c:pt idx="18535">
                  <c:v>586.20450000000005</c:v>
                </c:pt>
                <c:pt idx="18536">
                  <c:v>586.23360000000002</c:v>
                </c:pt>
                <c:pt idx="18537">
                  <c:v>586.26699999999948</c:v>
                </c:pt>
                <c:pt idx="18538">
                  <c:v>586.30029999999749</c:v>
                </c:pt>
                <c:pt idx="18539">
                  <c:v>586.33370000000002</c:v>
                </c:pt>
                <c:pt idx="18540">
                  <c:v>586.36279999999749</c:v>
                </c:pt>
                <c:pt idx="18541">
                  <c:v>586.39199999999948</c:v>
                </c:pt>
                <c:pt idx="18542">
                  <c:v>586.42529999999749</c:v>
                </c:pt>
                <c:pt idx="18543">
                  <c:v>586.45870000000002</c:v>
                </c:pt>
                <c:pt idx="18544">
                  <c:v>586.49199999999996</c:v>
                </c:pt>
                <c:pt idx="18545">
                  <c:v>586.52109999999948</c:v>
                </c:pt>
                <c:pt idx="18546">
                  <c:v>586.55029999999749</c:v>
                </c:pt>
                <c:pt idx="18547">
                  <c:v>586.58370000000309</c:v>
                </c:pt>
                <c:pt idx="18548">
                  <c:v>586.61699999999996</c:v>
                </c:pt>
                <c:pt idx="18549">
                  <c:v>586.65039999999999</c:v>
                </c:pt>
                <c:pt idx="18550">
                  <c:v>586.67940000000272</c:v>
                </c:pt>
                <c:pt idx="18551">
                  <c:v>586.70870000000309</c:v>
                </c:pt>
                <c:pt idx="18552">
                  <c:v>586.74199999999996</c:v>
                </c:pt>
                <c:pt idx="18553">
                  <c:v>586.77540000000272</c:v>
                </c:pt>
                <c:pt idx="18554">
                  <c:v>586.80439999999999</c:v>
                </c:pt>
                <c:pt idx="18555">
                  <c:v>586.83370000000002</c:v>
                </c:pt>
                <c:pt idx="18556">
                  <c:v>586.86699999999746</c:v>
                </c:pt>
                <c:pt idx="18557">
                  <c:v>586.90039999999999</c:v>
                </c:pt>
                <c:pt idx="18558">
                  <c:v>586.93359999999996</c:v>
                </c:pt>
                <c:pt idx="18559">
                  <c:v>586.96279999999797</c:v>
                </c:pt>
                <c:pt idx="18560">
                  <c:v>586.99199999999996</c:v>
                </c:pt>
                <c:pt idx="18561">
                  <c:v>587.02539999999999</c:v>
                </c:pt>
                <c:pt idx="18562">
                  <c:v>587.05859999999996</c:v>
                </c:pt>
                <c:pt idx="18563">
                  <c:v>587.09199999999998</c:v>
                </c:pt>
                <c:pt idx="18564">
                  <c:v>587.12109999999996</c:v>
                </c:pt>
                <c:pt idx="18565">
                  <c:v>587.15039999999999</c:v>
                </c:pt>
                <c:pt idx="18566">
                  <c:v>587.18360000000052</c:v>
                </c:pt>
                <c:pt idx="18567">
                  <c:v>587.21699999999998</c:v>
                </c:pt>
                <c:pt idx="18568">
                  <c:v>587.25019999999938</c:v>
                </c:pt>
                <c:pt idx="18569">
                  <c:v>587.27950000000055</c:v>
                </c:pt>
                <c:pt idx="18570">
                  <c:v>587.30859999999996</c:v>
                </c:pt>
                <c:pt idx="18571">
                  <c:v>587.34199999999748</c:v>
                </c:pt>
                <c:pt idx="18572">
                  <c:v>587.37519999999938</c:v>
                </c:pt>
                <c:pt idx="18573">
                  <c:v>587.40449999999998</c:v>
                </c:pt>
                <c:pt idx="18574">
                  <c:v>587.43359999999996</c:v>
                </c:pt>
                <c:pt idx="18575">
                  <c:v>587.46699999999748</c:v>
                </c:pt>
                <c:pt idx="18576">
                  <c:v>587.50019999999938</c:v>
                </c:pt>
                <c:pt idx="18577">
                  <c:v>587.53359999999998</c:v>
                </c:pt>
                <c:pt idx="18578">
                  <c:v>587.56279999999947</c:v>
                </c:pt>
                <c:pt idx="18579">
                  <c:v>587.59199999999998</c:v>
                </c:pt>
                <c:pt idx="18580">
                  <c:v>587.62519999999938</c:v>
                </c:pt>
                <c:pt idx="18581">
                  <c:v>587.65859999999998</c:v>
                </c:pt>
                <c:pt idx="18582">
                  <c:v>587.69200000000001</c:v>
                </c:pt>
                <c:pt idx="18583">
                  <c:v>587.72109999999998</c:v>
                </c:pt>
                <c:pt idx="18584">
                  <c:v>587.75019999999938</c:v>
                </c:pt>
                <c:pt idx="18585">
                  <c:v>587.78360000000055</c:v>
                </c:pt>
                <c:pt idx="18586">
                  <c:v>587.81699999999796</c:v>
                </c:pt>
                <c:pt idx="18587">
                  <c:v>587.85039999999947</c:v>
                </c:pt>
                <c:pt idx="18588">
                  <c:v>587.87940000000003</c:v>
                </c:pt>
                <c:pt idx="18589">
                  <c:v>587.90859999999998</c:v>
                </c:pt>
                <c:pt idx="18590">
                  <c:v>587.94199999999796</c:v>
                </c:pt>
                <c:pt idx="18591">
                  <c:v>587.97540000000004</c:v>
                </c:pt>
                <c:pt idx="18592">
                  <c:v>588.00440000000003</c:v>
                </c:pt>
                <c:pt idx="18593">
                  <c:v>588.03359999999998</c:v>
                </c:pt>
                <c:pt idx="18594">
                  <c:v>588.06699999999796</c:v>
                </c:pt>
                <c:pt idx="18595">
                  <c:v>588.10040000000004</c:v>
                </c:pt>
                <c:pt idx="18596">
                  <c:v>588.13369999999998</c:v>
                </c:pt>
                <c:pt idx="18597">
                  <c:v>588.16289999999947</c:v>
                </c:pt>
                <c:pt idx="18598">
                  <c:v>588.19200000000001</c:v>
                </c:pt>
                <c:pt idx="18599">
                  <c:v>588.22540000000004</c:v>
                </c:pt>
                <c:pt idx="18600">
                  <c:v>588.25869999999998</c:v>
                </c:pt>
                <c:pt idx="18601">
                  <c:v>588.29200000000003</c:v>
                </c:pt>
                <c:pt idx="18602">
                  <c:v>588.32119999999748</c:v>
                </c:pt>
                <c:pt idx="18603">
                  <c:v>588.35039999999947</c:v>
                </c:pt>
                <c:pt idx="18604">
                  <c:v>588.38369999999998</c:v>
                </c:pt>
                <c:pt idx="18605">
                  <c:v>588.41699999999946</c:v>
                </c:pt>
                <c:pt idx="18606">
                  <c:v>588.45029999999747</c:v>
                </c:pt>
                <c:pt idx="18607">
                  <c:v>588.47950000000003</c:v>
                </c:pt>
                <c:pt idx="18608">
                  <c:v>588.50869999999998</c:v>
                </c:pt>
                <c:pt idx="18609">
                  <c:v>588.54199999999946</c:v>
                </c:pt>
                <c:pt idx="18610">
                  <c:v>588.57529999999997</c:v>
                </c:pt>
                <c:pt idx="18611">
                  <c:v>588.60450000000003</c:v>
                </c:pt>
                <c:pt idx="18612">
                  <c:v>588.63369999999998</c:v>
                </c:pt>
                <c:pt idx="18613">
                  <c:v>588.66699999999946</c:v>
                </c:pt>
                <c:pt idx="18614">
                  <c:v>588.70029999999997</c:v>
                </c:pt>
                <c:pt idx="18615">
                  <c:v>588.73360000000002</c:v>
                </c:pt>
                <c:pt idx="18616">
                  <c:v>588.76279999999997</c:v>
                </c:pt>
                <c:pt idx="18617">
                  <c:v>588.79200000000003</c:v>
                </c:pt>
                <c:pt idx="18618">
                  <c:v>588.82529999999747</c:v>
                </c:pt>
                <c:pt idx="18619">
                  <c:v>588.85859999999946</c:v>
                </c:pt>
                <c:pt idx="18620">
                  <c:v>588.89199999999948</c:v>
                </c:pt>
                <c:pt idx="18621">
                  <c:v>588.92109999999946</c:v>
                </c:pt>
                <c:pt idx="18622">
                  <c:v>588.95029999999747</c:v>
                </c:pt>
                <c:pt idx="18623">
                  <c:v>588.98360000000002</c:v>
                </c:pt>
                <c:pt idx="18624">
                  <c:v>589.01699999999948</c:v>
                </c:pt>
                <c:pt idx="18625">
                  <c:v>589.05029999999749</c:v>
                </c:pt>
                <c:pt idx="18626">
                  <c:v>589.07950000000005</c:v>
                </c:pt>
                <c:pt idx="18627">
                  <c:v>589.10860000000002</c:v>
                </c:pt>
                <c:pt idx="18628">
                  <c:v>589.14199999999948</c:v>
                </c:pt>
                <c:pt idx="18629">
                  <c:v>589.17529999999999</c:v>
                </c:pt>
                <c:pt idx="18630">
                  <c:v>589.20450000000005</c:v>
                </c:pt>
                <c:pt idx="18631">
                  <c:v>589.23360000000002</c:v>
                </c:pt>
                <c:pt idx="18632">
                  <c:v>589.26699999999948</c:v>
                </c:pt>
                <c:pt idx="18633">
                  <c:v>589.30029999999749</c:v>
                </c:pt>
                <c:pt idx="18634">
                  <c:v>589.33370000000002</c:v>
                </c:pt>
                <c:pt idx="18635">
                  <c:v>589.36279999999749</c:v>
                </c:pt>
                <c:pt idx="18636">
                  <c:v>589.39199999999948</c:v>
                </c:pt>
                <c:pt idx="18637">
                  <c:v>589.42529999999749</c:v>
                </c:pt>
                <c:pt idx="18638">
                  <c:v>589.45870000000002</c:v>
                </c:pt>
                <c:pt idx="18639">
                  <c:v>589.49199999999996</c:v>
                </c:pt>
                <c:pt idx="18640">
                  <c:v>589.52109999999948</c:v>
                </c:pt>
                <c:pt idx="18641">
                  <c:v>589.55029999999749</c:v>
                </c:pt>
                <c:pt idx="18642">
                  <c:v>589.58370000000309</c:v>
                </c:pt>
                <c:pt idx="18643">
                  <c:v>589.61699999999996</c:v>
                </c:pt>
                <c:pt idx="18644">
                  <c:v>589.65039999999999</c:v>
                </c:pt>
                <c:pt idx="18645">
                  <c:v>589.67940000000272</c:v>
                </c:pt>
                <c:pt idx="18646">
                  <c:v>589.70870000000309</c:v>
                </c:pt>
                <c:pt idx="18647">
                  <c:v>589.74199999999996</c:v>
                </c:pt>
                <c:pt idx="18648">
                  <c:v>589.77540000000272</c:v>
                </c:pt>
                <c:pt idx="18649">
                  <c:v>589.80439999999999</c:v>
                </c:pt>
                <c:pt idx="18650">
                  <c:v>589.83370000000002</c:v>
                </c:pt>
                <c:pt idx="18651">
                  <c:v>589.86699999999746</c:v>
                </c:pt>
                <c:pt idx="18652">
                  <c:v>589.90039999999999</c:v>
                </c:pt>
                <c:pt idx="18653">
                  <c:v>589.93359999999996</c:v>
                </c:pt>
                <c:pt idx="18654">
                  <c:v>589.96279999999797</c:v>
                </c:pt>
                <c:pt idx="18655">
                  <c:v>589.99199999999996</c:v>
                </c:pt>
                <c:pt idx="18656">
                  <c:v>590.02539999999999</c:v>
                </c:pt>
                <c:pt idx="18657">
                  <c:v>590.05859999999996</c:v>
                </c:pt>
                <c:pt idx="18658">
                  <c:v>590.09199999999998</c:v>
                </c:pt>
                <c:pt idx="18659">
                  <c:v>590.12109999999996</c:v>
                </c:pt>
                <c:pt idx="18660">
                  <c:v>590.15039999999999</c:v>
                </c:pt>
                <c:pt idx="18661">
                  <c:v>590.18360000000052</c:v>
                </c:pt>
                <c:pt idx="18662">
                  <c:v>590.21699999999998</c:v>
                </c:pt>
                <c:pt idx="18663">
                  <c:v>590.25019999999938</c:v>
                </c:pt>
                <c:pt idx="18664">
                  <c:v>590.27950000000055</c:v>
                </c:pt>
                <c:pt idx="18665">
                  <c:v>590.30859999999996</c:v>
                </c:pt>
                <c:pt idx="18666">
                  <c:v>590.34199999999748</c:v>
                </c:pt>
                <c:pt idx="18667">
                  <c:v>590.37519999999938</c:v>
                </c:pt>
                <c:pt idx="18668">
                  <c:v>590.40449999999998</c:v>
                </c:pt>
                <c:pt idx="18669">
                  <c:v>590.43359999999996</c:v>
                </c:pt>
                <c:pt idx="18670">
                  <c:v>590.46699999999748</c:v>
                </c:pt>
                <c:pt idx="18671">
                  <c:v>590.50019999999938</c:v>
                </c:pt>
                <c:pt idx="18672">
                  <c:v>590.53359999999998</c:v>
                </c:pt>
                <c:pt idx="18673">
                  <c:v>590.56279999999947</c:v>
                </c:pt>
                <c:pt idx="18674">
                  <c:v>590.59199999999998</c:v>
                </c:pt>
                <c:pt idx="18675">
                  <c:v>590.62519999999938</c:v>
                </c:pt>
                <c:pt idx="18676">
                  <c:v>590.65859999999998</c:v>
                </c:pt>
                <c:pt idx="18677">
                  <c:v>590.69200000000001</c:v>
                </c:pt>
                <c:pt idx="18678">
                  <c:v>590.72109999999998</c:v>
                </c:pt>
                <c:pt idx="18679">
                  <c:v>590.75019999999938</c:v>
                </c:pt>
                <c:pt idx="18680">
                  <c:v>590.78360000000055</c:v>
                </c:pt>
                <c:pt idx="18681">
                  <c:v>590.81699999999796</c:v>
                </c:pt>
                <c:pt idx="18682">
                  <c:v>590.85039999999947</c:v>
                </c:pt>
                <c:pt idx="18683">
                  <c:v>590.87940000000003</c:v>
                </c:pt>
                <c:pt idx="18684">
                  <c:v>590.90859999999998</c:v>
                </c:pt>
                <c:pt idx="18685">
                  <c:v>590.94199999999796</c:v>
                </c:pt>
                <c:pt idx="18686">
                  <c:v>590.97540000000004</c:v>
                </c:pt>
                <c:pt idx="18687">
                  <c:v>591.00440000000003</c:v>
                </c:pt>
                <c:pt idx="18688">
                  <c:v>591.03359999999998</c:v>
                </c:pt>
                <c:pt idx="18689">
                  <c:v>591.06699999999796</c:v>
                </c:pt>
                <c:pt idx="18690">
                  <c:v>591.10040000000004</c:v>
                </c:pt>
                <c:pt idx="18691">
                  <c:v>591.13369999999998</c:v>
                </c:pt>
                <c:pt idx="18692">
                  <c:v>591.16289999999947</c:v>
                </c:pt>
                <c:pt idx="18693">
                  <c:v>591.19200000000001</c:v>
                </c:pt>
                <c:pt idx="18694">
                  <c:v>591.22540000000004</c:v>
                </c:pt>
                <c:pt idx="18695">
                  <c:v>591.25869999999998</c:v>
                </c:pt>
                <c:pt idx="18696">
                  <c:v>591.29200000000003</c:v>
                </c:pt>
                <c:pt idx="18697">
                  <c:v>591.32119999999748</c:v>
                </c:pt>
                <c:pt idx="18698">
                  <c:v>591.35039999999947</c:v>
                </c:pt>
                <c:pt idx="18699">
                  <c:v>591.38369999999998</c:v>
                </c:pt>
                <c:pt idx="18700">
                  <c:v>591.41699999999946</c:v>
                </c:pt>
                <c:pt idx="18701">
                  <c:v>591.45029999999747</c:v>
                </c:pt>
                <c:pt idx="18702">
                  <c:v>591.47950000000003</c:v>
                </c:pt>
                <c:pt idx="18703">
                  <c:v>591.50869999999998</c:v>
                </c:pt>
                <c:pt idx="18704">
                  <c:v>591.54199999999946</c:v>
                </c:pt>
                <c:pt idx="18705">
                  <c:v>591.57529999999997</c:v>
                </c:pt>
                <c:pt idx="18706">
                  <c:v>591.60450000000003</c:v>
                </c:pt>
                <c:pt idx="18707">
                  <c:v>591.63369999999998</c:v>
                </c:pt>
                <c:pt idx="18708">
                  <c:v>591.66699999999946</c:v>
                </c:pt>
                <c:pt idx="18709">
                  <c:v>591.70029999999997</c:v>
                </c:pt>
                <c:pt idx="18710">
                  <c:v>591.73360000000002</c:v>
                </c:pt>
                <c:pt idx="18711">
                  <c:v>591.76279999999997</c:v>
                </c:pt>
                <c:pt idx="18712">
                  <c:v>591.79200000000003</c:v>
                </c:pt>
                <c:pt idx="18713">
                  <c:v>591.82529999999747</c:v>
                </c:pt>
                <c:pt idx="18714">
                  <c:v>591.85859999999946</c:v>
                </c:pt>
                <c:pt idx="18715">
                  <c:v>591.89199999999948</c:v>
                </c:pt>
                <c:pt idx="18716">
                  <c:v>591.92109999999946</c:v>
                </c:pt>
                <c:pt idx="18717">
                  <c:v>591.95029999999747</c:v>
                </c:pt>
                <c:pt idx="18718">
                  <c:v>591.98360000000002</c:v>
                </c:pt>
                <c:pt idx="18719">
                  <c:v>592.01699999999948</c:v>
                </c:pt>
                <c:pt idx="18720">
                  <c:v>592.05029999999749</c:v>
                </c:pt>
                <c:pt idx="18721">
                  <c:v>592.07950000000005</c:v>
                </c:pt>
                <c:pt idx="18722">
                  <c:v>592.10860000000002</c:v>
                </c:pt>
                <c:pt idx="18723">
                  <c:v>592.14199999999948</c:v>
                </c:pt>
                <c:pt idx="18724">
                  <c:v>592.17529999999999</c:v>
                </c:pt>
                <c:pt idx="18725">
                  <c:v>592.20450000000005</c:v>
                </c:pt>
                <c:pt idx="18726">
                  <c:v>592.23360000000002</c:v>
                </c:pt>
                <c:pt idx="18727">
                  <c:v>592.26699999999948</c:v>
                </c:pt>
                <c:pt idx="18728">
                  <c:v>592.30029999999749</c:v>
                </c:pt>
                <c:pt idx="18729">
                  <c:v>592.33370000000002</c:v>
                </c:pt>
                <c:pt idx="18730">
                  <c:v>592.36279999999749</c:v>
                </c:pt>
                <c:pt idx="18731">
                  <c:v>592.39199999999948</c:v>
                </c:pt>
                <c:pt idx="18732">
                  <c:v>592.42529999999749</c:v>
                </c:pt>
                <c:pt idx="18733">
                  <c:v>592.45870000000002</c:v>
                </c:pt>
                <c:pt idx="18734">
                  <c:v>592.49199999999996</c:v>
                </c:pt>
                <c:pt idx="18735">
                  <c:v>592.52109999999948</c:v>
                </c:pt>
                <c:pt idx="18736">
                  <c:v>592.55029999999749</c:v>
                </c:pt>
                <c:pt idx="18737">
                  <c:v>592.58370000000309</c:v>
                </c:pt>
                <c:pt idx="18738">
                  <c:v>592.61699999999996</c:v>
                </c:pt>
                <c:pt idx="18739">
                  <c:v>592.65039999999999</c:v>
                </c:pt>
                <c:pt idx="18740">
                  <c:v>592.67940000000272</c:v>
                </c:pt>
                <c:pt idx="18741">
                  <c:v>592.70870000000309</c:v>
                </c:pt>
                <c:pt idx="18742">
                  <c:v>592.74199999999996</c:v>
                </c:pt>
                <c:pt idx="18743">
                  <c:v>592.77540000000272</c:v>
                </c:pt>
                <c:pt idx="18744">
                  <c:v>592.80439999999999</c:v>
                </c:pt>
                <c:pt idx="18745">
                  <c:v>592.83370000000002</c:v>
                </c:pt>
                <c:pt idx="18746">
                  <c:v>592.86699999999746</c:v>
                </c:pt>
                <c:pt idx="18747">
                  <c:v>592.90039999999999</c:v>
                </c:pt>
                <c:pt idx="18748">
                  <c:v>592.93359999999996</c:v>
                </c:pt>
                <c:pt idx="18749">
                  <c:v>592.96279999999797</c:v>
                </c:pt>
                <c:pt idx="18750">
                  <c:v>592.99199999999996</c:v>
                </c:pt>
                <c:pt idx="18751">
                  <c:v>593.02539999999999</c:v>
                </c:pt>
                <c:pt idx="18752">
                  <c:v>593.05859999999996</c:v>
                </c:pt>
                <c:pt idx="18753">
                  <c:v>593.09199999999998</c:v>
                </c:pt>
                <c:pt idx="18754">
                  <c:v>593.12109999999996</c:v>
                </c:pt>
                <c:pt idx="18755">
                  <c:v>593.15039999999999</c:v>
                </c:pt>
                <c:pt idx="18756">
                  <c:v>593.18360000000052</c:v>
                </c:pt>
                <c:pt idx="18757">
                  <c:v>593.21699999999998</c:v>
                </c:pt>
                <c:pt idx="18758">
                  <c:v>593.25019999999938</c:v>
                </c:pt>
                <c:pt idx="18759">
                  <c:v>593.27950000000055</c:v>
                </c:pt>
                <c:pt idx="18760">
                  <c:v>593.30859999999996</c:v>
                </c:pt>
                <c:pt idx="18761">
                  <c:v>593.34199999999748</c:v>
                </c:pt>
                <c:pt idx="18762">
                  <c:v>593.37519999999938</c:v>
                </c:pt>
                <c:pt idx="18763">
                  <c:v>593.40449999999998</c:v>
                </c:pt>
                <c:pt idx="18764">
                  <c:v>593.43359999999996</c:v>
                </c:pt>
                <c:pt idx="18765">
                  <c:v>593.46699999999748</c:v>
                </c:pt>
                <c:pt idx="18766">
                  <c:v>593.50019999999938</c:v>
                </c:pt>
                <c:pt idx="18767">
                  <c:v>593.53359999999998</c:v>
                </c:pt>
                <c:pt idx="18768">
                  <c:v>593.56279999999947</c:v>
                </c:pt>
                <c:pt idx="18769">
                  <c:v>593.59199999999998</c:v>
                </c:pt>
                <c:pt idx="18770">
                  <c:v>593.62519999999938</c:v>
                </c:pt>
                <c:pt idx="18771">
                  <c:v>593.65859999999998</c:v>
                </c:pt>
                <c:pt idx="18772">
                  <c:v>593.69200000000001</c:v>
                </c:pt>
                <c:pt idx="18773">
                  <c:v>593.72109999999998</c:v>
                </c:pt>
                <c:pt idx="18774">
                  <c:v>593.75019999999938</c:v>
                </c:pt>
                <c:pt idx="18775">
                  <c:v>593.78360000000055</c:v>
                </c:pt>
                <c:pt idx="18776">
                  <c:v>593.81699999999796</c:v>
                </c:pt>
                <c:pt idx="18777">
                  <c:v>593.85039999999947</c:v>
                </c:pt>
                <c:pt idx="18778">
                  <c:v>593.87940000000003</c:v>
                </c:pt>
                <c:pt idx="18779">
                  <c:v>593.90859999999998</c:v>
                </c:pt>
                <c:pt idx="18780">
                  <c:v>593.94199999999796</c:v>
                </c:pt>
                <c:pt idx="18781">
                  <c:v>593.97540000000004</c:v>
                </c:pt>
                <c:pt idx="18782">
                  <c:v>594.00440000000003</c:v>
                </c:pt>
                <c:pt idx="18783">
                  <c:v>594.03359999999998</c:v>
                </c:pt>
                <c:pt idx="18784">
                  <c:v>594.06699999999796</c:v>
                </c:pt>
                <c:pt idx="18785">
                  <c:v>594.10040000000004</c:v>
                </c:pt>
                <c:pt idx="18786">
                  <c:v>594.13369999999998</c:v>
                </c:pt>
                <c:pt idx="18787">
                  <c:v>594.16289999999947</c:v>
                </c:pt>
                <c:pt idx="18788">
                  <c:v>594.19200000000001</c:v>
                </c:pt>
                <c:pt idx="18789">
                  <c:v>594.22540000000004</c:v>
                </c:pt>
                <c:pt idx="18790">
                  <c:v>594.25869999999998</c:v>
                </c:pt>
                <c:pt idx="18791">
                  <c:v>594.29200000000003</c:v>
                </c:pt>
                <c:pt idx="18792">
                  <c:v>594.32119999999748</c:v>
                </c:pt>
                <c:pt idx="18793">
                  <c:v>594.35039999999947</c:v>
                </c:pt>
                <c:pt idx="18794">
                  <c:v>594.38369999999998</c:v>
                </c:pt>
                <c:pt idx="18795">
                  <c:v>594.41699999999946</c:v>
                </c:pt>
                <c:pt idx="18796">
                  <c:v>594.45029999999747</c:v>
                </c:pt>
                <c:pt idx="18797">
                  <c:v>594.47950000000003</c:v>
                </c:pt>
                <c:pt idx="18798">
                  <c:v>594.50869999999998</c:v>
                </c:pt>
                <c:pt idx="18799">
                  <c:v>594.54199999999946</c:v>
                </c:pt>
                <c:pt idx="18800">
                  <c:v>594.57529999999997</c:v>
                </c:pt>
                <c:pt idx="18801">
                  <c:v>594.60450000000003</c:v>
                </c:pt>
                <c:pt idx="18802">
                  <c:v>594.63369999999998</c:v>
                </c:pt>
                <c:pt idx="18803">
                  <c:v>594.66699999999946</c:v>
                </c:pt>
                <c:pt idx="18804">
                  <c:v>594.70029999999997</c:v>
                </c:pt>
                <c:pt idx="18805">
                  <c:v>594.73360000000002</c:v>
                </c:pt>
                <c:pt idx="18806">
                  <c:v>594.76279999999997</c:v>
                </c:pt>
                <c:pt idx="18807">
                  <c:v>594.79200000000003</c:v>
                </c:pt>
                <c:pt idx="18808">
                  <c:v>594.82529999999747</c:v>
                </c:pt>
                <c:pt idx="18809">
                  <c:v>594.85859999999946</c:v>
                </c:pt>
                <c:pt idx="18810">
                  <c:v>594.89199999999948</c:v>
                </c:pt>
                <c:pt idx="18811">
                  <c:v>594.92109999999946</c:v>
                </c:pt>
                <c:pt idx="18812">
                  <c:v>594.95029999999747</c:v>
                </c:pt>
                <c:pt idx="18813">
                  <c:v>594.98360000000002</c:v>
                </c:pt>
                <c:pt idx="18814">
                  <c:v>595.01699999999948</c:v>
                </c:pt>
                <c:pt idx="18815">
                  <c:v>595.05029999999749</c:v>
                </c:pt>
                <c:pt idx="18816">
                  <c:v>595.07950000000005</c:v>
                </c:pt>
                <c:pt idx="18817">
                  <c:v>595.10860000000002</c:v>
                </c:pt>
                <c:pt idx="18818">
                  <c:v>595.14199999999948</c:v>
                </c:pt>
                <c:pt idx="18819">
                  <c:v>595.17529999999999</c:v>
                </c:pt>
                <c:pt idx="18820">
                  <c:v>595.20450000000005</c:v>
                </c:pt>
                <c:pt idx="18821">
                  <c:v>595.23360000000002</c:v>
                </c:pt>
                <c:pt idx="18822">
                  <c:v>595.26699999999948</c:v>
                </c:pt>
                <c:pt idx="18823">
                  <c:v>595.30029999999749</c:v>
                </c:pt>
                <c:pt idx="18824">
                  <c:v>595.33370000000002</c:v>
                </c:pt>
                <c:pt idx="18825">
                  <c:v>595.36279999999749</c:v>
                </c:pt>
                <c:pt idx="18826">
                  <c:v>595.39199999999948</c:v>
                </c:pt>
                <c:pt idx="18827">
                  <c:v>595.42529999999749</c:v>
                </c:pt>
                <c:pt idx="18828">
                  <c:v>595.45870000000002</c:v>
                </c:pt>
                <c:pt idx="18829">
                  <c:v>595.49199999999996</c:v>
                </c:pt>
                <c:pt idx="18830">
                  <c:v>595.52109999999948</c:v>
                </c:pt>
                <c:pt idx="18831">
                  <c:v>595.55029999999749</c:v>
                </c:pt>
                <c:pt idx="18832">
                  <c:v>595.58370000000309</c:v>
                </c:pt>
                <c:pt idx="18833">
                  <c:v>595.61699999999996</c:v>
                </c:pt>
                <c:pt idx="18834">
                  <c:v>595.65039999999999</c:v>
                </c:pt>
                <c:pt idx="18835">
                  <c:v>595.67940000000272</c:v>
                </c:pt>
                <c:pt idx="18836">
                  <c:v>595.70870000000309</c:v>
                </c:pt>
                <c:pt idx="18837">
                  <c:v>595.74199999999996</c:v>
                </c:pt>
                <c:pt idx="18838">
                  <c:v>595.77540000000272</c:v>
                </c:pt>
                <c:pt idx="18839">
                  <c:v>595.80439999999999</c:v>
                </c:pt>
                <c:pt idx="18840">
                  <c:v>595.83370000000002</c:v>
                </c:pt>
                <c:pt idx="18841">
                  <c:v>595.86699999999746</c:v>
                </c:pt>
                <c:pt idx="18842">
                  <c:v>595.90039999999999</c:v>
                </c:pt>
                <c:pt idx="18843">
                  <c:v>595.93359999999996</c:v>
                </c:pt>
                <c:pt idx="18844">
                  <c:v>595.96279999999797</c:v>
                </c:pt>
                <c:pt idx="18845">
                  <c:v>595.99199999999996</c:v>
                </c:pt>
                <c:pt idx="18846">
                  <c:v>596.02539999999999</c:v>
                </c:pt>
                <c:pt idx="18847">
                  <c:v>596.05859999999996</c:v>
                </c:pt>
                <c:pt idx="18848">
                  <c:v>596.09199999999998</c:v>
                </c:pt>
                <c:pt idx="18849">
                  <c:v>596.12109999999996</c:v>
                </c:pt>
                <c:pt idx="18850">
                  <c:v>596.15039999999999</c:v>
                </c:pt>
                <c:pt idx="18851">
                  <c:v>596.18360000000052</c:v>
                </c:pt>
                <c:pt idx="18852">
                  <c:v>596.21699999999998</c:v>
                </c:pt>
                <c:pt idx="18853">
                  <c:v>596.25019999999938</c:v>
                </c:pt>
                <c:pt idx="18854">
                  <c:v>596.27950000000055</c:v>
                </c:pt>
                <c:pt idx="18855">
                  <c:v>596.30859999999996</c:v>
                </c:pt>
                <c:pt idx="18856">
                  <c:v>596.34199999999748</c:v>
                </c:pt>
                <c:pt idx="18857">
                  <c:v>596.37519999999938</c:v>
                </c:pt>
                <c:pt idx="18858">
                  <c:v>596.40449999999998</c:v>
                </c:pt>
                <c:pt idx="18859">
                  <c:v>596.43359999999996</c:v>
                </c:pt>
                <c:pt idx="18860">
                  <c:v>596.46699999999748</c:v>
                </c:pt>
                <c:pt idx="18861">
                  <c:v>596.50019999999938</c:v>
                </c:pt>
                <c:pt idx="18862">
                  <c:v>596.53359999999998</c:v>
                </c:pt>
                <c:pt idx="18863">
                  <c:v>596.56279999999947</c:v>
                </c:pt>
                <c:pt idx="18864">
                  <c:v>596.59199999999998</c:v>
                </c:pt>
                <c:pt idx="18865">
                  <c:v>596.62519999999938</c:v>
                </c:pt>
                <c:pt idx="18866">
                  <c:v>596.65859999999998</c:v>
                </c:pt>
                <c:pt idx="18867">
                  <c:v>596.69200000000001</c:v>
                </c:pt>
                <c:pt idx="18868">
                  <c:v>596.72109999999998</c:v>
                </c:pt>
                <c:pt idx="18869">
                  <c:v>596.75019999999938</c:v>
                </c:pt>
                <c:pt idx="18870">
                  <c:v>596.78360000000055</c:v>
                </c:pt>
                <c:pt idx="18871">
                  <c:v>596.81699999999796</c:v>
                </c:pt>
                <c:pt idx="18872">
                  <c:v>596.85039999999947</c:v>
                </c:pt>
                <c:pt idx="18873">
                  <c:v>596.87940000000003</c:v>
                </c:pt>
                <c:pt idx="18874">
                  <c:v>596.90859999999998</c:v>
                </c:pt>
                <c:pt idx="18875">
                  <c:v>596.94199999999796</c:v>
                </c:pt>
                <c:pt idx="18876">
                  <c:v>596.97540000000004</c:v>
                </c:pt>
                <c:pt idx="18877">
                  <c:v>597.00440000000003</c:v>
                </c:pt>
                <c:pt idx="18878">
                  <c:v>597.03359999999998</c:v>
                </c:pt>
                <c:pt idx="18879">
                  <c:v>597.06699999999796</c:v>
                </c:pt>
                <c:pt idx="18880">
                  <c:v>597.10040000000004</c:v>
                </c:pt>
                <c:pt idx="18881">
                  <c:v>597.13369999999998</c:v>
                </c:pt>
                <c:pt idx="18882">
                  <c:v>597.16289999999947</c:v>
                </c:pt>
                <c:pt idx="18883">
                  <c:v>597.19200000000001</c:v>
                </c:pt>
                <c:pt idx="18884">
                  <c:v>597.22540000000004</c:v>
                </c:pt>
                <c:pt idx="18885">
                  <c:v>597.25869999999998</c:v>
                </c:pt>
                <c:pt idx="18886">
                  <c:v>597.29200000000003</c:v>
                </c:pt>
                <c:pt idx="18887">
                  <c:v>597.32119999999748</c:v>
                </c:pt>
                <c:pt idx="18888">
                  <c:v>597.35039999999947</c:v>
                </c:pt>
                <c:pt idx="18889">
                  <c:v>597.38369999999998</c:v>
                </c:pt>
                <c:pt idx="18890">
                  <c:v>597.41699999999946</c:v>
                </c:pt>
                <c:pt idx="18891">
                  <c:v>597.45029999999747</c:v>
                </c:pt>
                <c:pt idx="18892">
                  <c:v>597.47950000000003</c:v>
                </c:pt>
                <c:pt idx="18893">
                  <c:v>597.50869999999998</c:v>
                </c:pt>
                <c:pt idx="18894">
                  <c:v>597.54199999999946</c:v>
                </c:pt>
                <c:pt idx="18895">
                  <c:v>597.57529999999997</c:v>
                </c:pt>
                <c:pt idx="18896">
                  <c:v>597.60450000000003</c:v>
                </c:pt>
                <c:pt idx="18897">
                  <c:v>597.63369999999998</c:v>
                </c:pt>
                <c:pt idx="18898">
                  <c:v>597.66699999999946</c:v>
                </c:pt>
                <c:pt idx="18899">
                  <c:v>597.70029999999997</c:v>
                </c:pt>
                <c:pt idx="18900">
                  <c:v>597.73360000000002</c:v>
                </c:pt>
                <c:pt idx="18901">
                  <c:v>597.76279999999997</c:v>
                </c:pt>
                <c:pt idx="18902">
                  <c:v>597.79200000000003</c:v>
                </c:pt>
                <c:pt idx="18903">
                  <c:v>597.82529999999747</c:v>
                </c:pt>
                <c:pt idx="18904">
                  <c:v>597.85859999999946</c:v>
                </c:pt>
                <c:pt idx="18905">
                  <c:v>597.89199999999948</c:v>
                </c:pt>
                <c:pt idx="18906">
                  <c:v>597.92109999999946</c:v>
                </c:pt>
                <c:pt idx="18907">
                  <c:v>597.95029999999747</c:v>
                </c:pt>
                <c:pt idx="18908">
                  <c:v>597.98360000000002</c:v>
                </c:pt>
                <c:pt idx="18909">
                  <c:v>598.01699999999948</c:v>
                </c:pt>
                <c:pt idx="18910">
                  <c:v>598.05029999999749</c:v>
                </c:pt>
                <c:pt idx="18911">
                  <c:v>598.07950000000005</c:v>
                </c:pt>
                <c:pt idx="18912">
                  <c:v>598.10860000000002</c:v>
                </c:pt>
                <c:pt idx="18913">
                  <c:v>598.14199999999948</c:v>
                </c:pt>
                <c:pt idx="18914">
                  <c:v>598.17529999999999</c:v>
                </c:pt>
                <c:pt idx="18915">
                  <c:v>598.20450000000005</c:v>
                </c:pt>
                <c:pt idx="18916">
                  <c:v>598.23360000000002</c:v>
                </c:pt>
                <c:pt idx="18917">
                  <c:v>598.26699999999948</c:v>
                </c:pt>
                <c:pt idx="18918">
                  <c:v>598.30029999999749</c:v>
                </c:pt>
                <c:pt idx="18919">
                  <c:v>598.33370000000002</c:v>
                </c:pt>
                <c:pt idx="18920">
                  <c:v>598.36279999999749</c:v>
                </c:pt>
                <c:pt idx="18921">
                  <c:v>598.39199999999948</c:v>
                </c:pt>
                <c:pt idx="18922">
                  <c:v>598.42529999999749</c:v>
                </c:pt>
                <c:pt idx="18923">
                  <c:v>598.45870000000002</c:v>
                </c:pt>
                <c:pt idx="18924">
                  <c:v>598.49199999999996</c:v>
                </c:pt>
                <c:pt idx="18925">
                  <c:v>598.52109999999948</c:v>
                </c:pt>
                <c:pt idx="18926">
                  <c:v>598.55029999999749</c:v>
                </c:pt>
                <c:pt idx="18927">
                  <c:v>598.58370000000309</c:v>
                </c:pt>
                <c:pt idx="18928">
                  <c:v>598.61699999999996</c:v>
                </c:pt>
                <c:pt idx="18929">
                  <c:v>598.65039999999999</c:v>
                </c:pt>
                <c:pt idx="18930">
                  <c:v>598.67940000000272</c:v>
                </c:pt>
                <c:pt idx="18931">
                  <c:v>598.70870000000309</c:v>
                </c:pt>
                <c:pt idx="18932">
                  <c:v>598.74199999999996</c:v>
                </c:pt>
                <c:pt idx="18933">
                  <c:v>598.77540000000272</c:v>
                </c:pt>
                <c:pt idx="18934">
                  <c:v>598.80439999999999</c:v>
                </c:pt>
                <c:pt idx="18935">
                  <c:v>598.83370000000002</c:v>
                </c:pt>
                <c:pt idx="18936">
                  <c:v>598.86699999999746</c:v>
                </c:pt>
                <c:pt idx="18937">
                  <c:v>598.90039999999999</c:v>
                </c:pt>
                <c:pt idx="18938">
                  <c:v>598.93359999999996</c:v>
                </c:pt>
                <c:pt idx="18939">
                  <c:v>598.96279999999797</c:v>
                </c:pt>
                <c:pt idx="18940">
                  <c:v>598.99199999999996</c:v>
                </c:pt>
                <c:pt idx="18941">
                  <c:v>599.02539999999999</c:v>
                </c:pt>
                <c:pt idx="18942">
                  <c:v>599.05859999999996</c:v>
                </c:pt>
                <c:pt idx="18943">
                  <c:v>599.09199999999998</c:v>
                </c:pt>
                <c:pt idx="18944">
                  <c:v>599.12109999999996</c:v>
                </c:pt>
                <c:pt idx="18945">
                  <c:v>599.15039999999999</c:v>
                </c:pt>
                <c:pt idx="18946">
                  <c:v>599.18360000000052</c:v>
                </c:pt>
                <c:pt idx="18947">
                  <c:v>599.21699999999998</c:v>
                </c:pt>
                <c:pt idx="18948">
                  <c:v>599.25019999999938</c:v>
                </c:pt>
                <c:pt idx="18949">
                  <c:v>599.27950000000055</c:v>
                </c:pt>
                <c:pt idx="18950">
                  <c:v>599.30859999999996</c:v>
                </c:pt>
                <c:pt idx="18951">
                  <c:v>599.34199999999748</c:v>
                </c:pt>
                <c:pt idx="18952">
                  <c:v>599.37519999999938</c:v>
                </c:pt>
                <c:pt idx="18953">
                  <c:v>599.40449999999998</c:v>
                </c:pt>
                <c:pt idx="18954">
                  <c:v>599.43359999999996</c:v>
                </c:pt>
                <c:pt idx="18955">
                  <c:v>599.46699999999748</c:v>
                </c:pt>
                <c:pt idx="18956">
                  <c:v>599.50019999999938</c:v>
                </c:pt>
                <c:pt idx="18957">
                  <c:v>599.53359999999998</c:v>
                </c:pt>
                <c:pt idx="18958">
                  <c:v>599.56279999999947</c:v>
                </c:pt>
                <c:pt idx="18959">
                  <c:v>599.59199999999998</c:v>
                </c:pt>
                <c:pt idx="18960">
                  <c:v>599.62519999999938</c:v>
                </c:pt>
                <c:pt idx="18961">
                  <c:v>599.65859999999998</c:v>
                </c:pt>
                <c:pt idx="18962">
                  <c:v>599.69200000000001</c:v>
                </c:pt>
                <c:pt idx="18963">
                  <c:v>599.72109999999998</c:v>
                </c:pt>
                <c:pt idx="18964">
                  <c:v>599.75019999999938</c:v>
                </c:pt>
                <c:pt idx="18965">
                  <c:v>599.78360000000055</c:v>
                </c:pt>
                <c:pt idx="18966">
                  <c:v>599.81699999999796</c:v>
                </c:pt>
                <c:pt idx="18967">
                  <c:v>599.85039999999947</c:v>
                </c:pt>
                <c:pt idx="18968">
                  <c:v>599.87940000000003</c:v>
                </c:pt>
                <c:pt idx="18969">
                  <c:v>599.90859999999998</c:v>
                </c:pt>
                <c:pt idx="18970">
                  <c:v>599.94199999999796</c:v>
                </c:pt>
                <c:pt idx="18971">
                  <c:v>599.97540000000004</c:v>
                </c:pt>
              </c:numCache>
            </c:numRef>
          </c:xVal>
          <c:yVal>
            <c:numRef>
              <c:f>'[Curing rate calculations 229 (Exp 47) - Copy.xlsx]DATA'!$D$30:$D$19001</c:f>
              <c:numCache>
                <c:formatCode>General</c:formatCode>
                <c:ptCount val="18972"/>
                <c:pt idx="0">
                  <c:v>-5.0627827586206896E-2</c:v>
                </c:pt>
                <c:pt idx="1">
                  <c:v>-4.7140724137931377E-2</c:v>
                </c:pt>
                <c:pt idx="2">
                  <c:v>-4.4466500000000318E-2</c:v>
                </c:pt>
                <c:pt idx="3">
                  <c:v>-4.2297293103448645E-2</c:v>
                </c:pt>
                <c:pt idx="4">
                  <c:v>-4.0542568965517244E-2</c:v>
                </c:pt>
                <c:pt idx="5">
                  <c:v>-3.9314793103448278E-2</c:v>
                </c:pt>
                <c:pt idx="6">
                  <c:v>-3.8627551724137933E-2</c:v>
                </c:pt>
                <c:pt idx="7">
                  <c:v>-3.8063155172413841E-2</c:v>
                </c:pt>
                <c:pt idx="8">
                  <c:v>-3.7356724137931029E-2</c:v>
                </c:pt>
                <c:pt idx="9">
                  <c:v>-3.6634103448276098E-2</c:v>
                </c:pt>
                <c:pt idx="10">
                  <c:v>-3.6008120689655351E-2</c:v>
                </c:pt>
                <c:pt idx="11">
                  <c:v>-3.5412379310344841E-2</c:v>
                </c:pt>
                <c:pt idx="12">
                  <c:v>-3.477193103448277E-2</c:v>
                </c:pt>
                <c:pt idx="13">
                  <c:v>-3.4181655172413811E-2</c:v>
                </c:pt>
                <c:pt idx="14">
                  <c:v>-3.363744827586209E-2</c:v>
                </c:pt>
                <c:pt idx="15">
                  <c:v>-3.3196551724137928E-2</c:v>
                </c:pt>
                <c:pt idx="16">
                  <c:v>-3.2788327586207082E-2</c:v>
                </c:pt>
                <c:pt idx="17">
                  <c:v>-3.23558620689657E-2</c:v>
                </c:pt>
                <c:pt idx="18">
                  <c:v>-3.195906896551725E-2</c:v>
                </c:pt>
                <c:pt idx="19">
                  <c:v>-3.1595482758620688E-2</c:v>
                </c:pt>
                <c:pt idx="20">
                  <c:v>-3.1302913793103598E-2</c:v>
                </c:pt>
                <c:pt idx="21">
                  <c:v>-3.1034689655172414E-2</c:v>
                </c:pt>
                <c:pt idx="22">
                  <c:v>-3.075493103448276E-2</c:v>
                </c:pt>
                <c:pt idx="23">
                  <c:v>-3.0503241379310469E-2</c:v>
                </c:pt>
                <c:pt idx="24">
                  <c:v>-3.0276706896551746E-2</c:v>
                </c:pt>
                <c:pt idx="25">
                  <c:v>-3.0098741379310352E-2</c:v>
                </c:pt>
                <c:pt idx="26">
                  <c:v>-2.9940189655172408E-2</c:v>
                </c:pt>
                <c:pt idx="27">
                  <c:v>-2.9781137931034485E-2</c:v>
                </c:pt>
                <c:pt idx="28">
                  <c:v>-2.9644396551724319E-2</c:v>
                </c:pt>
                <c:pt idx="29">
                  <c:v>-2.9540241379310352E-2</c:v>
                </c:pt>
                <c:pt idx="30">
                  <c:v>-2.9452275862069117E-2</c:v>
                </c:pt>
                <c:pt idx="31">
                  <c:v>-2.9370051724137931E-2</c:v>
                </c:pt>
                <c:pt idx="32">
                  <c:v>-2.9308310344827591E-2</c:v>
                </c:pt>
                <c:pt idx="33">
                  <c:v>-2.9264931034482737E-2</c:v>
                </c:pt>
                <c:pt idx="34">
                  <c:v>-2.9239413793103564E-2</c:v>
                </c:pt>
                <c:pt idx="35">
                  <c:v>-2.9226051724137933E-2</c:v>
                </c:pt>
                <c:pt idx="36">
                  <c:v>-2.9224999999999998E-2</c:v>
                </c:pt>
                <c:pt idx="37">
                  <c:v>-2.923893103448276E-2</c:v>
                </c:pt>
                <c:pt idx="38">
                  <c:v>-2.9268137931034478E-2</c:v>
                </c:pt>
                <c:pt idx="39">
                  <c:v>-2.9306258620689654E-2</c:v>
                </c:pt>
                <c:pt idx="40">
                  <c:v>-2.9354499999999967E-2</c:v>
                </c:pt>
                <c:pt idx="41">
                  <c:v>-2.9420724137930968E-2</c:v>
                </c:pt>
                <c:pt idx="42">
                  <c:v>-2.9499137931034491E-2</c:v>
                </c:pt>
                <c:pt idx="43">
                  <c:v>-2.9588E-2</c:v>
                </c:pt>
                <c:pt idx="44">
                  <c:v>-2.9673189655172412E-2</c:v>
                </c:pt>
                <c:pt idx="45">
                  <c:v>-2.9765913793103452E-2</c:v>
                </c:pt>
                <c:pt idx="46">
                  <c:v>-2.9878431034482747E-2</c:v>
                </c:pt>
                <c:pt idx="47">
                  <c:v>-2.999481034482759E-2</c:v>
                </c:pt>
                <c:pt idx="48">
                  <c:v>-3.0099775862069134E-2</c:v>
                </c:pt>
                <c:pt idx="49">
                  <c:v>-3.0209482758620811E-2</c:v>
                </c:pt>
                <c:pt idx="50">
                  <c:v>-3.0339241379310482E-2</c:v>
                </c:pt>
                <c:pt idx="51">
                  <c:v>-3.0471931034482782E-2</c:v>
                </c:pt>
                <c:pt idx="52">
                  <c:v>-3.0608137931034486E-2</c:v>
                </c:pt>
                <c:pt idx="53">
                  <c:v>-3.0729189655172417E-2</c:v>
                </c:pt>
                <c:pt idx="54">
                  <c:v>-3.0852120689655305E-2</c:v>
                </c:pt>
                <c:pt idx="55">
                  <c:v>-3.0994689655172398E-2</c:v>
                </c:pt>
                <c:pt idx="56">
                  <c:v>-3.1138879310344831E-2</c:v>
                </c:pt>
                <c:pt idx="57">
                  <c:v>-3.1284172413793387E-2</c:v>
                </c:pt>
                <c:pt idx="58">
                  <c:v>-3.1411689655172416E-2</c:v>
                </c:pt>
                <c:pt idx="59">
                  <c:v>-3.1539310344827612E-2</c:v>
                </c:pt>
                <c:pt idx="60">
                  <c:v>-3.1684948275862247E-2</c:v>
                </c:pt>
                <c:pt idx="61">
                  <c:v>-3.1830206896551756E-2</c:v>
                </c:pt>
                <c:pt idx="62">
                  <c:v>-3.1976637931034488E-2</c:v>
                </c:pt>
                <c:pt idx="63">
                  <c:v>-3.2106103448276017E-2</c:v>
                </c:pt>
                <c:pt idx="64">
                  <c:v>-3.2234827586207146E-2</c:v>
                </c:pt>
                <c:pt idx="65">
                  <c:v>-3.2379948275862283E-2</c:v>
                </c:pt>
                <c:pt idx="66">
                  <c:v>-3.2523293103448279E-2</c:v>
                </c:pt>
                <c:pt idx="67">
                  <c:v>-3.2645827586207175E-2</c:v>
                </c:pt>
                <c:pt idx="68">
                  <c:v>-3.2767034482758618E-2</c:v>
                </c:pt>
                <c:pt idx="69">
                  <c:v>-3.2905206896551756E-2</c:v>
                </c:pt>
                <c:pt idx="70">
                  <c:v>-3.3041344827586215E-2</c:v>
                </c:pt>
                <c:pt idx="71">
                  <c:v>-3.3175586206896548E-2</c:v>
                </c:pt>
                <c:pt idx="72">
                  <c:v>-3.3293275862069156E-2</c:v>
                </c:pt>
                <c:pt idx="73">
                  <c:v>-3.3411775862069122E-2</c:v>
                </c:pt>
                <c:pt idx="74">
                  <c:v>-3.3546103448275862E-2</c:v>
                </c:pt>
                <c:pt idx="75">
                  <c:v>-3.3678431034482738E-2</c:v>
                </c:pt>
                <c:pt idx="76">
                  <c:v>-3.3807379310344846E-2</c:v>
                </c:pt>
                <c:pt idx="77">
                  <c:v>-3.3917758620689659E-2</c:v>
                </c:pt>
                <c:pt idx="78">
                  <c:v>-3.4027827586207052E-2</c:v>
                </c:pt>
                <c:pt idx="79">
                  <c:v>-3.4154172413793274E-2</c:v>
                </c:pt>
                <c:pt idx="80">
                  <c:v>-3.4281172413793387E-2</c:v>
                </c:pt>
                <c:pt idx="81">
                  <c:v>-3.4407603448276036E-2</c:v>
                </c:pt>
                <c:pt idx="82">
                  <c:v>-3.4515948275862095E-2</c:v>
                </c:pt>
                <c:pt idx="83">
                  <c:v>-3.4624396551724251E-2</c:v>
                </c:pt>
                <c:pt idx="84">
                  <c:v>-3.4747517241379464E-2</c:v>
                </c:pt>
                <c:pt idx="85">
                  <c:v>-3.4866931034482761E-2</c:v>
                </c:pt>
                <c:pt idx="86">
                  <c:v>-3.4969603448275891E-2</c:v>
                </c:pt>
                <c:pt idx="87">
                  <c:v>-3.507091379310364E-2</c:v>
                </c:pt>
                <c:pt idx="88">
                  <c:v>-3.5184172413793305E-2</c:v>
                </c:pt>
                <c:pt idx="89">
                  <c:v>-3.5294413793103455E-2</c:v>
                </c:pt>
                <c:pt idx="90">
                  <c:v>-3.5402172413793363E-2</c:v>
                </c:pt>
                <c:pt idx="91">
                  <c:v>-3.5495103448276062E-2</c:v>
                </c:pt>
                <c:pt idx="92">
                  <c:v>-3.5587068965517242E-2</c:v>
                </c:pt>
                <c:pt idx="93">
                  <c:v>-3.5692051724137933E-2</c:v>
                </c:pt>
                <c:pt idx="94">
                  <c:v>-3.5795586206896553E-2</c:v>
                </c:pt>
                <c:pt idx="95">
                  <c:v>-3.589725862068982E-2</c:v>
                </c:pt>
                <c:pt idx="96">
                  <c:v>-3.5984982758620811E-2</c:v>
                </c:pt>
                <c:pt idx="97">
                  <c:v>-3.6072327586207147E-2</c:v>
                </c:pt>
                <c:pt idx="98">
                  <c:v>-3.6173448275862212E-2</c:v>
                </c:pt>
                <c:pt idx="99">
                  <c:v>-3.6275844827586397E-2</c:v>
                </c:pt>
                <c:pt idx="100">
                  <c:v>-3.6378189655172415E-2</c:v>
                </c:pt>
                <c:pt idx="101">
                  <c:v>-3.6467568965517241E-2</c:v>
                </c:pt>
                <c:pt idx="102">
                  <c:v>-3.6557258620689682E-2</c:v>
                </c:pt>
                <c:pt idx="103">
                  <c:v>-3.6658637931034486E-2</c:v>
                </c:pt>
                <c:pt idx="104">
                  <c:v>-3.675756896551724E-2</c:v>
                </c:pt>
                <c:pt idx="105">
                  <c:v>-3.6842344827586353E-2</c:v>
                </c:pt>
                <c:pt idx="106">
                  <c:v>-3.6924603448275882E-2</c:v>
                </c:pt>
                <c:pt idx="107">
                  <c:v>-3.7015448275862096E-2</c:v>
                </c:pt>
                <c:pt idx="108">
                  <c:v>-3.7103275862069227E-2</c:v>
                </c:pt>
                <c:pt idx="109">
                  <c:v>-3.7188086206896551E-2</c:v>
                </c:pt>
                <c:pt idx="110">
                  <c:v>-3.7260948275862092E-2</c:v>
                </c:pt>
                <c:pt idx="111">
                  <c:v>-3.7333758620689848E-2</c:v>
                </c:pt>
                <c:pt idx="112">
                  <c:v>-3.7417275862069242E-2</c:v>
                </c:pt>
                <c:pt idx="113">
                  <c:v>-3.7500913793103635E-2</c:v>
                </c:pt>
                <c:pt idx="114">
                  <c:v>-3.7584137931034482E-2</c:v>
                </c:pt>
                <c:pt idx="115">
                  <c:v>-3.765684482758621E-2</c:v>
                </c:pt>
                <c:pt idx="116">
                  <c:v>-3.7729310344827592E-2</c:v>
                </c:pt>
                <c:pt idx="117">
                  <c:v>-3.78118620689658E-2</c:v>
                </c:pt>
                <c:pt idx="118">
                  <c:v>-3.7894931034482771E-2</c:v>
                </c:pt>
                <c:pt idx="119">
                  <c:v>-3.7979034482758793E-2</c:v>
                </c:pt>
                <c:pt idx="120">
                  <c:v>-3.8053189655172417E-2</c:v>
                </c:pt>
                <c:pt idx="121">
                  <c:v>-3.8128810344827589E-2</c:v>
                </c:pt>
                <c:pt idx="122">
                  <c:v>-3.8215689655172413E-2</c:v>
                </c:pt>
                <c:pt idx="123">
                  <c:v>-3.830141379310345E-2</c:v>
                </c:pt>
                <c:pt idx="124">
                  <c:v>-3.8374620689655192E-2</c:v>
                </c:pt>
                <c:pt idx="125">
                  <c:v>-3.8446103448275891E-2</c:v>
                </c:pt>
                <c:pt idx="126">
                  <c:v>-3.8525879310344832E-2</c:v>
                </c:pt>
                <c:pt idx="127">
                  <c:v>-3.8603931034482765E-2</c:v>
                </c:pt>
                <c:pt idx="128">
                  <c:v>-3.8680344827586206E-2</c:v>
                </c:pt>
                <c:pt idx="129">
                  <c:v>-3.8746758620689652E-2</c:v>
                </c:pt>
                <c:pt idx="130">
                  <c:v>-3.8813396551724326E-2</c:v>
                </c:pt>
                <c:pt idx="131">
                  <c:v>-3.8889344827586242E-2</c:v>
                </c:pt>
                <c:pt idx="132">
                  <c:v>-3.8964913793103448E-2</c:v>
                </c:pt>
                <c:pt idx="133">
                  <c:v>-3.9041500000000041E-2</c:v>
                </c:pt>
                <c:pt idx="134">
                  <c:v>-3.9109689655172405E-2</c:v>
                </c:pt>
                <c:pt idx="135">
                  <c:v>-3.9177396551724336E-2</c:v>
                </c:pt>
                <c:pt idx="136">
                  <c:v>-3.9253465517241411E-2</c:v>
                </c:pt>
                <c:pt idx="137">
                  <c:v>-3.9327517241379312E-2</c:v>
                </c:pt>
                <c:pt idx="138">
                  <c:v>-3.9399344827586211E-2</c:v>
                </c:pt>
                <c:pt idx="139">
                  <c:v>-3.9461103448276039E-2</c:v>
                </c:pt>
                <c:pt idx="140">
                  <c:v>-3.9523275862068982E-2</c:v>
                </c:pt>
                <c:pt idx="141">
                  <c:v>-3.9595965517241406E-2</c:v>
                </c:pt>
                <c:pt idx="142">
                  <c:v>-3.9669931034482762E-2</c:v>
                </c:pt>
                <c:pt idx="143">
                  <c:v>-3.9734862068965676E-2</c:v>
                </c:pt>
                <c:pt idx="144">
                  <c:v>-3.9799534482758622E-2</c:v>
                </c:pt>
                <c:pt idx="145">
                  <c:v>-3.9873965517241629E-2</c:v>
                </c:pt>
                <c:pt idx="146">
                  <c:v>-3.9949568965517247E-2</c:v>
                </c:pt>
                <c:pt idx="147">
                  <c:v>-4.0026551724137931E-2</c:v>
                </c:pt>
                <c:pt idx="148">
                  <c:v>-4.0093068965517314E-2</c:v>
                </c:pt>
                <c:pt idx="149">
                  <c:v>-4.0158586206896552E-2</c:v>
                </c:pt>
                <c:pt idx="150">
                  <c:v>-4.0232896551724136E-2</c:v>
                </c:pt>
                <c:pt idx="151">
                  <c:v>-4.030698275862097E-2</c:v>
                </c:pt>
                <c:pt idx="152">
                  <c:v>-4.0379103448275867E-2</c:v>
                </c:pt>
                <c:pt idx="153">
                  <c:v>-4.0439793103448529E-2</c:v>
                </c:pt>
                <c:pt idx="154">
                  <c:v>-4.0497879310344834E-2</c:v>
                </c:pt>
                <c:pt idx="155">
                  <c:v>-4.0561931034482933E-2</c:v>
                </c:pt>
                <c:pt idx="156">
                  <c:v>-4.0624551724137897E-2</c:v>
                </c:pt>
                <c:pt idx="157">
                  <c:v>-4.0683948275861866E-2</c:v>
                </c:pt>
                <c:pt idx="158">
                  <c:v>-4.0734068965517303E-2</c:v>
                </c:pt>
                <c:pt idx="159">
                  <c:v>-4.0786068965517314E-2</c:v>
                </c:pt>
                <c:pt idx="160">
                  <c:v>-4.0847931034482914E-2</c:v>
                </c:pt>
                <c:pt idx="161">
                  <c:v>-4.0910051724137933E-2</c:v>
                </c:pt>
                <c:pt idx="162">
                  <c:v>-4.0963965517241532E-2</c:v>
                </c:pt>
                <c:pt idx="163">
                  <c:v>-4.101851724137931E-2</c:v>
                </c:pt>
                <c:pt idx="164">
                  <c:v>-4.1082189655172408E-2</c:v>
                </c:pt>
                <c:pt idx="165">
                  <c:v>-4.1144448275861729E-2</c:v>
                </c:pt>
                <c:pt idx="166">
                  <c:v>-4.1204810344827585E-2</c:v>
                </c:pt>
                <c:pt idx="167">
                  <c:v>-4.1256793103448423E-2</c:v>
                </c:pt>
                <c:pt idx="168">
                  <c:v>-4.1308241379310363E-2</c:v>
                </c:pt>
                <c:pt idx="169">
                  <c:v>-4.1367206896551913E-2</c:v>
                </c:pt>
                <c:pt idx="170">
                  <c:v>-4.1426086206896563E-2</c:v>
                </c:pt>
                <c:pt idx="171">
                  <c:v>-4.1484448275861945E-2</c:v>
                </c:pt>
                <c:pt idx="172">
                  <c:v>-4.1534448275861856E-2</c:v>
                </c:pt>
                <c:pt idx="173">
                  <c:v>-4.1584017241379313E-2</c:v>
                </c:pt>
                <c:pt idx="174">
                  <c:v>-4.1638310344827588E-2</c:v>
                </c:pt>
                <c:pt idx="175">
                  <c:v>-4.1690724137931373E-2</c:v>
                </c:pt>
                <c:pt idx="176">
                  <c:v>-4.1741724137931133E-2</c:v>
                </c:pt>
                <c:pt idx="177">
                  <c:v>-4.1784879310344816E-2</c:v>
                </c:pt>
                <c:pt idx="178">
                  <c:v>-4.1828551724137915E-2</c:v>
                </c:pt>
                <c:pt idx="179">
                  <c:v>-4.1878051724137916E-2</c:v>
                </c:pt>
                <c:pt idx="180">
                  <c:v>-4.1923896551724141E-2</c:v>
                </c:pt>
                <c:pt idx="181">
                  <c:v>-4.1961724137931367E-2</c:v>
                </c:pt>
                <c:pt idx="182">
                  <c:v>-4.1998431034482933E-2</c:v>
                </c:pt>
                <c:pt idx="183">
                  <c:v>-4.2039793103448561E-2</c:v>
                </c:pt>
                <c:pt idx="184">
                  <c:v>-4.2080931034483064E-2</c:v>
                </c:pt>
                <c:pt idx="185">
                  <c:v>-4.2121396551724116E-2</c:v>
                </c:pt>
                <c:pt idx="186">
                  <c:v>-4.2156896551724138E-2</c:v>
                </c:pt>
                <c:pt idx="187">
                  <c:v>-4.2192293103448769E-2</c:v>
                </c:pt>
                <c:pt idx="188">
                  <c:v>-4.2231982758620702E-2</c:v>
                </c:pt>
                <c:pt idx="189">
                  <c:v>-4.2271258620689645E-2</c:v>
                </c:pt>
                <c:pt idx="190">
                  <c:v>-4.2309206896551814E-2</c:v>
                </c:pt>
                <c:pt idx="191">
                  <c:v>-4.2342086206896841E-2</c:v>
                </c:pt>
                <c:pt idx="192">
                  <c:v>-4.2374017241379333E-2</c:v>
                </c:pt>
                <c:pt idx="193">
                  <c:v>-4.2409689655172424E-2</c:v>
                </c:pt>
                <c:pt idx="194">
                  <c:v>-4.2445879310344797E-2</c:v>
                </c:pt>
                <c:pt idx="195">
                  <c:v>-4.2482275862068992E-2</c:v>
                </c:pt>
                <c:pt idx="196">
                  <c:v>-4.2514379310344831E-2</c:v>
                </c:pt>
                <c:pt idx="197">
                  <c:v>-4.2545689655172407E-2</c:v>
                </c:pt>
                <c:pt idx="198">
                  <c:v>-4.2581448275861945E-2</c:v>
                </c:pt>
                <c:pt idx="199">
                  <c:v>-4.2618568965517273E-2</c:v>
                </c:pt>
                <c:pt idx="200">
                  <c:v>-4.2651620689655168E-2</c:v>
                </c:pt>
                <c:pt idx="201">
                  <c:v>-4.2684827586206897E-2</c:v>
                </c:pt>
                <c:pt idx="202">
                  <c:v>-4.2722931034483158E-2</c:v>
                </c:pt>
                <c:pt idx="203">
                  <c:v>-4.2762103448275933E-2</c:v>
                </c:pt>
                <c:pt idx="204">
                  <c:v>-4.2801431034483056E-2</c:v>
                </c:pt>
                <c:pt idx="205">
                  <c:v>-4.2836172413793103E-2</c:v>
                </c:pt>
                <c:pt idx="206">
                  <c:v>-4.287055172413793E-2</c:v>
                </c:pt>
                <c:pt idx="207">
                  <c:v>-4.2909206896551734E-2</c:v>
                </c:pt>
                <c:pt idx="208">
                  <c:v>-4.2946620689655171E-2</c:v>
                </c:pt>
                <c:pt idx="209">
                  <c:v>-4.2984568965517264E-2</c:v>
                </c:pt>
                <c:pt idx="210">
                  <c:v>-4.3019517241379313E-2</c:v>
                </c:pt>
                <c:pt idx="211">
                  <c:v>-4.3055689655172417E-2</c:v>
                </c:pt>
                <c:pt idx="212">
                  <c:v>-4.3098000000000004E-2</c:v>
                </c:pt>
                <c:pt idx="213">
                  <c:v>-4.3141827586206875E-2</c:v>
                </c:pt>
                <c:pt idx="214">
                  <c:v>-4.3186810344827589E-2</c:v>
                </c:pt>
                <c:pt idx="215">
                  <c:v>-4.3225224137931034E-2</c:v>
                </c:pt>
                <c:pt idx="216">
                  <c:v>-4.3262500000000002E-2</c:v>
                </c:pt>
                <c:pt idx="217">
                  <c:v>-4.3303000000000022E-2</c:v>
                </c:pt>
                <c:pt idx="218">
                  <c:v>-4.3342724137931457E-2</c:v>
                </c:pt>
                <c:pt idx="219">
                  <c:v>-4.3376879310344826E-2</c:v>
                </c:pt>
                <c:pt idx="220">
                  <c:v>-4.3411068965517254E-2</c:v>
                </c:pt>
                <c:pt idx="221">
                  <c:v>-4.3448999999999995E-2</c:v>
                </c:pt>
                <c:pt idx="222">
                  <c:v>-4.3485844827586224E-2</c:v>
                </c:pt>
                <c:pt idx="223">
                  <c:v>-4.352303448275862E-2</c:v>
                </c:pt>
                <c:pt idx="224">
                  <c:v>-4.3556758620689646E-2</c:v>
                </c:pt>
                <c:pt idx="225">
                  <c:v>-4.3591224137931407E-2</c:v>
                </c:pt>
                <c:pt idx="226">
                  <c:v>-4.3630172413793085E-2</c:v>
                </c:pt>
                <c:pt idx="227">
                  <c:v>-4.3667189655172405E-2</c:v>
                </c:pt>
                <c:pt idx="228">
                  <c:v>-4.3701224137931448E-2</c:v>
                </c:pt>
                <c:pt idx="229">
                  <c:v>-4.3729172413793066E-2</c:v>
                </c:pt>
                <c:pt idx="230">
                  <c:v>-4.3757120689655177E-2</c:v>
                </c:pt>
                <c:pt idx="231">
                  <c:v>-4.3790120689655175E-2</c:v>
                </c:pt>
                <c:pt idx="232">
                  <c:v>-4.3823034482758712E-2</c:v>
                </c:pt>
                <c:pt idx="233">
                  <c:v>-4.3856189655172406E-2</c:v>
                </c:pt>
                <c:pt idx="234">
                  <c:v>-4.3885775862068967E-2</c:v>
                </c:pt>
                <c:pt idx="235">
                  <c:v>-4.3914034482758713E-2</c:v>
                </c:pt>
                <c:pt idx="236">
                  <c:v>-4.3944189655172355E-2</c:v>
                </c:pt>
                <c:pt idx="237">
                  <c:v>-4.3974482758620703E-2</c:v>
                </c:pt>
                <c:pt idx="238">
                  <c:v>-4.4000448275862067E-2</c:v>
                </c:pt>
                <c:pt idx="239">
                  <c:v>-4.4025241379310354E-2</c:v>
                </c:pt>
                <c:pt idx="240">
                  <c:v>-4.4054051724137934E-2</c:v>
                </c:pt>
                <c:pt idx="241">
                  <c:v>-4.4083344827586551E-2</c:v>
                </c:pt>
                <c:pt idx="242">
                  <c:v>-4.411175862068966E-2</c:v>
                </c:pt>
                <c:pt idx="243">
                  <c:v>-4.4137241379310403E-2</c:v>
                </c:pt>
                <c:pt idx="244">
                  <c:v>-4.4162448275862069E-2</c:v>
                </c:pt>
                <c:pt idx="245">
                  <c:v>-4.4191620689655181E-2</c:v>
                </c:pt>
                <c:pt idx="246">
                  <c:v>-4.4222862068965446E-2</c:v>
                </c:pt>
                <c:pt idx="247">
                  <c:v>-4.4254517241379313E-2</c:v>
                </c:pt>
                <c:pt idx="248">
                  <c:v>-4.4283103448275872E-2</c:v>
                </c:pt>
                <c:pt idx="249">
                  <c:v>-4.4312465517241904E-2</c:v>
                </c:pt>
                <c:pt idx="250">
                  <c:v>-4.4346017241379543E-2</c:v>
                </c:pt>
                <c:pt idx="251">
                  <c:v>-4.4379241379310382E-2</c:v>
                </c:pt>
                <c:pt idx="252">
                  <c:v>-4.4412017241379657E-2</c:v>
                </c:pt>
                <c:pt idx="253">
                  <c:v>-4.4440086206896594E-2</c:v>
                </c:pt>
                <c:pt idx="254">
                  <c:v>-4.446717241379311E-2</c:v>
                </c:pt>
                <c:pt idx="255">
                  <c:v>-4.4498689655172688E-2</c:v>
                </c:pt>
                <c:pt idx="256">
                  <c:v>-4.453110344827587E-2</c:v>
                </c:pt>
                <c:pt idx="257">
                  <c:v>-4.4559137931034533E-2</c:v>
                </c:pt>
                <c:pt idx="258">
                  <c:v>-4.458644827586207E-2</c:v>
                </c:pt>
                <c:pt idx="259">
                  <c:v>-4.4617137931034841E-2</c:v>
                </c:pt>
                <c:pt idx="260">
                  <c:v>-4.4647862068965281E-2</c:v>
                </c:pt>
                <c:pt idx="261">
                  <c:v>-4.4678310344827582E-2</c:v>
                </c:pt>
                <c:pt idx="262">
                  <c:v>-4.4704344827586576E-2</c:v>
                </c:pt>
                <c:pt idx="263">
                  <c:v>-4.4730275862069013E-2</c:v>
                </c:pt>
                <c:pt idx="264">
                  <c:v>-4.4758965517241615E-2</c:v>
                </c:pt>
                <c:pt idx="265">
                  <c:v>-4.4787637931035094E-2</c:v>
                </c:pt>
                <c:pt idx="266">
                  <c:v>-4.4817655172413914E-2</c:v>
                </c:pt>
                <c:pt idx="267">
                  <c:v>-4.4845103448275858E-2</c:v>
                </c:pt>
                <c:pt idx="268">
                  <c:v>-4.4873275862068983E-2</c:v>
                </c:pt>
                <c:pt idx="269">
                  <c:v>-4.4904620689655173E-2</c:v>
                </c:pt>
                <c:pt idx="270">
                  <c:v>-4.4933827586206933E-2</c:v>
                </c:pt>
                <c:pt idx="271">
                  <c:v>-4.4961000000000022E-2</c:v>
                </c:pt>
                <c:pt idx="272">
                  <c:v>-4.4983672413793134E-2</c:v>
                </c:pt>
                <c:pt idx="273">
                  <c:v>-4.5004913793103472E-2</c:v>
                </c:pt>
                <c:pt idx="274">
                  <c:v>-4.5030137931034775E-2</c:v>
                </c:pt>
                <c:pt idx="275">
                  <c:v>-4.505605172413793E-2</c:v>
                </c:pt>
                <c:pt idx="276">
                  <c:v>-4.5078879310344815E-2</c:v>
                </c:pt>
                <c:pt idx="277">
                  <c:v>-4.5102241379310404E-2</c:v>
                </c:pt>
                <c:pt idx="278">
                  <c:v>-4.5127896551724153E-2</c:v>
                </c:pt>
                <c:pt idx="279">
                  <c:v>-4.515329310344858E-2</c:v>
                </c:pt>
                <c:pt idx="280">
                  <c:v>-4.5178913793103452E-2</c:v>
                </c:pt>
                <c:pt idx="281">
                  <c:v>-4.5200689655172419E-2</c:v>
                </c:pt>
                <c:pt idx="282">
                  <c:v>-4.5221379310344777E-2</c:v>
                </c:pt>
                <c:pt idx="283">
                  <c:v>-4.5243879310344785E-2</c:v>
                </c:pt>
                <c:pt idx="284">
                  <c:v>-4.5267017241379333E-2</c:v>
                </c:pt>
                <c:pt idx="285">
                  <c:v>-4.5290827586206894E-2</c:v>
                </c:pt>
                <c:pt idx="286">
                  <c:v>-4.5310827586206914E-2</c:v>
                </c:pt>
                <c:pt idx="287">
                  <c:v>-4.5330775862068982E-2</c:v>
                </c:pt>
                <c:pt idx="288">
                  <c:v>-4.5353189655172418E-2</c:v>
                </c:pt>
                <c:pt idx="289">
                  <c:v>-4.5374896551724136E-2</c:v>
                </c:pt>
                <c:pt idx="290">
                  <c:v>-4.5395706896551834E-2</c:v>
                </c:pt>
                <c:pt idx="291">
                  <c:v>-4.5414620689655183E-2</c:v>
                </c:pt>
                <c:pt idx="292">
                  <c:v>-4.5434568965517272E-2</c:v>
                </c:pt>
                <c:pt idx="293">
                  <c:v>-4.5458499999999999E-2</c:v>
                </c:pt>
                <c:pt idx="294">
                  <c:v>-4.5481844827586333E-2</c:v>
                </c:pt>
                <c:pt idx="295">
                  <c:v>-4.5502172413793097E-2</c:v>
                </c:pt>
                <c:pt idx="296">
                  <c:v>-4.5522362068965455E-2</c:v>
                </c:pt>
                <c:pt idx="297">
                  <c:v>-4.5545551724137885E-2</c:v>
                </c:pt>
                <c:pt idx="298">
                  <c:v>-4.5568931034483E-2</c:v>
                </c:pt>
                <c:pt idx="299">
                  <c:v>-4.5591241379310372E-2</c:v>
                </c:pt>
                <c:pt idx="300">
                  <c:v>-4.5610413793103474E-2</c:v>
                </c:pt>
                <c:pt idx="301">
                  <c:v>-4.5629655172413776E-2</c:v>
                </c:pt>
                <c:pt idx="302">
                  <c:v>-4.5651068965517252E-2</c:v>
                </c:pt>
                <c:pt idx="303">
                  <c:v>-4.5669258620689657E-2</c:v>
                </c:pt>
                <c:pt idx="304">
                  <c:v>-4.5683206896551733E-2</c:v>
                </c:pt>
                <c:pt idx="305">
                  <c:v>-4.5691206896551734E-2</c:v>
                </c:pt>
                <c:pt idx="306">
                  <c:v>-4.5694017241379323E-2</c:v>
                </c:pt>
                <c:pt idx="307">
                  <c:v>-4.569234482758653E-2</c:v>
                </c:pt>
                <c:pt idx="308">
                  <c:v>-4.5685827586206887E-2</c:v>
                </c:pt>
                <c:pt idx="309">
                  <c:v>-4.5674741379310352E-2</c:v>
                </c:pt>
                <c:pt idx="310">
                  <c:v>-4.5661103448275869E-2</c:v>
                </c:pt>
                <c:pt idx="311">
                  <c:v>-4.5644948275861748E-2</c:v>
                </c:pt>
                <c:pt idx="312">
                  <c:v>-4.5624068965517253E-2</c:v>
                </c:pt>
                <c:pt idx="313">
                  <c:v>-4.5601931034482804E-2</c:v>
                </c:pt>
                <c:pt idx="314">
                  <c:v>-4.5582862068965467E-2</c:v>
                </c:pt>
                <c:pt idx="315">
                  <c:v>-4.5564017241379332E-2</c:v>
                </c:pt>
                <c:pt idx="316">
                  <c:v>-4.5542534482758634E-2</c:v>
                </c:pt>
                <c:pt idx="317">
                  <c:v>-4.552136206896526E-2</c:v>
                </c:pt>
                <c:pt idx="318">
                  <c:v>-4.5502137931034796E-2</c:v>
                </c:pt>
                <c:pt idx="319">
                  <c:v>-4.5486931034483119E-2</c:v>
                </c:pt>
                <c:pt idx="320">
                  <c:v>-4.5474982758620712E-2</c:v>
                </c:pt>
                <c:pt idx="321">
                  <c:v>-4.5465241379310364E-2</c:v>
                </c:pt>
                <c:pt idx="322">
                  <c:v>-4.5458051724137936E-2</c:v>
                </c:pt>
                <c:pt idx="323">
                  <c:v>-4.5453068965517283E-2</c:v>
                </c:pt>
                <c:pt idx="324">
                  <c:v>-4.5451775862068965E-2</c:v>
                </c:pt>
                <c:pt idx="325">
                  <c:v>-4.5453793103448603E-2</c:v>
                </c:pt>
                <c:pt idx="326">
                  <c:v>-4.5459155172413765E-2</c:v>
                </c:pt>
                <c:pt idx="327">
                  <c:v>-4.5467448275862056E-2</c:v>
                </c:pt>
                <c:pt idx="328">
                  <c:v>-4.5478827586206902E-2</c:v>
                </c:pt>
                <c:pt idx="329">
                  <c:v>-4.5489655172413802E-2</c:v>
                </c:pt>
                <c:pt idx="330">
                  <c:v>-4.5502120689655166E-2</c:v>
                </c:pt>
                <c:pt idx="331">
                  <c:v>-4.5518965517241432E-2</c:v>
                </c:pt>
                <c:pt idx="332">
                  <c:v>-4.5538724137931426E-2</c:v>
                </c:pt>
                <c:pt idx="333">
                  <c:v>-4.5558413793103464E-2</c:v>
                </c:pt>
                <c:pt idx="334">
                  <c:v>-4.5580017241379313E-2</c:v>
                </c:pt>
                <c:pt idx="335">
                  <c:v>-4.5607413793103464E-2</c:v>
                </c:pt>
                <c:pt idx="336">
                  <c:v>-4.5637862068965446E-2</c:v>
                </c:pt>
                <c:pt idx="337">
                  <c:v>-4.5669568965517243E-2</c:v>
                </c:pt>
                <c:pt idx="338">
                  <c:v>-4.5697706896551733E-2</c:v>
                </c:pt>
                <c:pt idx="339">
                  <c:v>-4.5728137931034751E-2</c:v>
                </c:pt>
                <c:pt idx="340">
                  <c:v>-4.5766172413793112E-2</c:v>
                </c:pt>
                <c:pt idx="341">
                  <c:v>-4.5804844827586434E-2</c:v>
                </c:pt>
                <c:pt idx="342">
                  <c:v>-4.5842000000000022E-2</c:v>
                </c:pt>
                <c:pt idx="343">
                  <c:v>-4.5873137931034744E-2</c:v>
                </c:pt>
                <c:pt idx="344">
                  <c:v>-4.5903827586206904E-2</c:v>
                </c:pt>
                <c:pt idx="345">
                  <c:v>-4.5939517241379312E-2</c:v>
                </c:pt>
                <c:pt idx="346">
                  <c:v>-4.5974258620689656E-2</c:v>
                </c:pt>
                <c:pt idx="347">
                  <c:v>-4.6006931034483049E-2</c:v>
                </c:pt>
                <c:pt idx="348">
                  <c:v>-4.6033862068965446E-2</c:v>
                </c:pt>
                <c:pt idx="349">
                  <c:v>-4.6060172413793107E-2</c:v>
                </c:pt>
                <c:pt idx="350">
                  <c:v>-4.6089172413793046E-2</c:v>
                </c:pt>
                <c:pt idx="351">
                  <c:v>-4.6117137931034724E-2</c:v>
                </c:pt>
                <c:pt idx="352">
                  <c:v>-4.6139551724137896E-2</c:v>
                </c:pt>
                <c:pt idx="353">
                  <c:v>-4.6161620689655167E-2</c:v>
                </c:pt>
                <c:pt idx="354">
                  <c:v>-4.6186982758620723E-2</c:v>
                </c:pt>
                <c:pt idx="355">
                  <c:v>-4.6211068965517244E-2</c:v>
                </c:pt>
                <c:pt idx="356">
                  <c:v>-4.6234931034482812E-2</c:v>
                </c:pt>
                <c:pt idx="357">
                  <c:v>-4.6256982758620703E-2</c:v>
                </c:pt>
                <c:pt idx="358">
                  <c:v>-4.6278155172413481E-2</c:v>
                </c:pt>
                <c:pt idx="359">
                  <c:v>-4.6299879310344787E-2</c:v>
                </c:pt>
                <c:pt idx="360">
                  <c:v>-4.6319827586206903E-2</c:v>
                </c:pt>
                <c:pt idx="361">
                  <c:v>-4.6341517241379297E-2</c:v>
                </c:pt>
                <c:pt idx="362">
                  <c:v>-4.6360431034483097E-2</c:v>
                </c:pt>
                <c:pt idx="363">
                  <c:v>-4.6377448275861946E-2</c:v>
                </c:pt>
                <c:pt idx="364">
                  <c:v>-4.6395586206896593E-2</c:v>
                </c:pt>
                <c:pt idx="365">
                  <c:v>-4.6412724137931537E-2</c:v>
                </c:pt>
                <c:pt idx="366">
                  <c:v>-4.6427999999999997E-2</c:v>
                </c:pt>
                <c:pt idx="367">
                  <c:v>-4.6439999999999995E-2</c:v>
                </c:pt>
                <c:pt idx="368">
                  <c:v>-4.6450224137931408E-2</c:v>
                </c:pt>
                <c:pt idx="369">
                  <c:v>-4.6459482758620704E-2</c:v>
                </c:pt>
                <c:pt idx="370">
                  <c:v>-4.6466465517241533E-2</c:v>
                </c:pt>
                <c:pt idx="371">
                  <c:v>-4.6471586206896551E-2</c:v>
                </c:pt>
                <c:pt idx="372">
                  <c:v>-4.6474810344827575E-2</c:v>
                </c:pt>
                <c:pt idx="373">
                  <c:v>-4.6476586206896563E-2</c:v>
                </c:pt>
                <c:pt idx="374">
                  <c:v>-4.6478965517241393E-2</c:v>
                </c:pt>
                <c:pt idx="375">
                  <c:v>-4.6481293103448507E-2</c:v>
                </c:pt>
                <c:pt idx="376">
                  <c:v>-4.6482275862068961E-2</c:v>
                </c:pt>
                <c:pt idx="377">
                  <c:v>-4.6483965517241432E-2</c:v>
                </c:pt>
                <c:pt idx="378">
                  <c:v>-4.6485137931034502E-2</c:v>
                </c:pt>
                <c:pt idx="379">
                  <c:v>-4.6487344827586423E-2</c:v>
                </c:pt>
                <c:pt idx="380">
                  <c:v>-4.649077586206897E-2</c:v>
                </c:pt>
                <c:pt idx="381">
                  <c:v>-4.6493275862068972E-2</c:v>
                </c:pt>
                <c:pt idx="382">
                  <c:v>-4.6496000000000114E-2</c:v>
                </c:pt>
                <c:pt idx="383">
                  <c:v>-4.6500086206896551E-2</c:v>
                </c:pt>
                <c:pt idx="384">
                  <c:v>-4.6505862068965224E-2</c:v>
                </c:pt>
                <c:pt idx="385">
                  <c:v>-4.6511051724137935E-2</c:v>
                </c:pt>
                <c:pt idx="386">
                  <c:v>-4.6516327586206913E-2</c:v>
                </c:pt>
                <c:pt idx="387">
                  <c:v>-4.6522379310344815E-2</c:v>
                </c:pt>
                <c:pt idx="388">
                  <c:v>-4.6528275862068966E-2</c:v>
                </c:pt>
                <c:pt idx="389">
                  <c:v>-4.6534344827586234E-2</c:v>
                </c:pt>
                <c:pt idx="390">
                  <c:v>-4.6541086206896558E-2</c:v>
                </c:pt>
                <c:pt idx="391">
                  <c:v>-4.6548293103448324E-2</c:v>
                </c:pt>
                <c:pt idx="392">
                  <c:v>-4.655839655172414E-2</c:v>
                </c:pt>
                <c:pt idx="393">
                  <c:v>-4.6570172413793055E-2</c:v>
                </c:pt>
                <c:pt idx="394">
                  <c:v>-4.6581224137931317E-2</c:v>
                </c:pt>
                <c:pt idx="395">
                  <c:v>-4.6590189655172407E-2</c:v>
                </c:pt>
                <c:pt idx="396">
                  <c:v>-4.6597775862068973E-2</c:v>
                </c:pt>
                <c:pt idx="397">
                  <c:v>-4.6605396551724076E-2</c:v>
                </c:pt>
                <c:pt idx="398">
                  <c:v>-4.661186206896524E-2</c:v>
                </c:pt>
                <c:pt idx="399">
                  <c:v>-4.6616637931034911E-2</c:v>
                </c:pt>
                <c:pt idx="400">
                  <c:v>-4.6621637931034514E-2</c:v>
                </c:pt>
                <c:pt idx="401">
                  <c:v>-4.6629051724137865E-2</c:v>
                </c:pt>
                <c:pt idx="402">
                  <c:v>-4.6638327586206896E-2</c:v>
                </c:pt>
                <c:pt idx="403">
                  <c:v>-4.6646724137931132E-2</c:v>
                </c:pt>
                <c:pt idx="404">
                  <c:v>-4.6653793103448422E-2</c:v>
                </c:pt>
                <c:pt idx="405">
                  <c:v>-4.6659344827586213E-2</c:v>
                </c:pt>
                <c:pt idx="406">
                  <c:v>-4.6665724137931124E-2</c:v>
                </c:pt>
                <c:pt idx="407">
                  <c:v>-4.6672896551724116E-2</c:v>
                </c:pt>
                <c:pt idx="408">
                  <c:v>-4.6681206896551725E-2</c:v>
                </c:pt>
                <c:pt idx="409">
                  <c:v>-4.6688448275861778E-2</c:v>
                </c:pt>
                <c:pt idx="410">
                  <c:v>-4.6693862068965357E-2</c:v>
                </c:pt>
                <c:pt idx="411">
                  <c:v>-4.669974137931035E-2</c:v>
                </c:pt>
                <c:pt idx="412">
                  <c:v>-4.6705172413793086E-2</c:v>
                </c:pt>
                <c:pt idx="413">
                  <c:v>-4.6712068965517432E-2</c:v>
                </c:pt>
                <c:pt idx="414">
                  <c:v>-4.6719120689655155E-2</c:v>
                </c:pt>
                <c:pt idx="415">
                  <c:v>-4.6726000000000004E-2</c:v>
                </c:pt>
                <c:pt idx="416">
                  <c:v>-4.6733465517241599E-2</c:v>
                </c:pt>
                <c:pt idx="417">
                  <c:v>-4.6741000000000005E-2</c:v>
                </c:pt>
                <c:pt idx="418">
                  <c:v>-4.6748086206896564E-2</c:v>
                </c:pt>
                <c:pt idx="419">
                  <c:v>-4.6753896551724135E-2</c:v>
                </c:pt>
                <c:pt idx="420">
                  <c:v>-4.6759551724137906E-2</c:v>
                </c:pt>
                <c:pt idx="421">
                  <c:v>-4.6766965517241625E-2</c:v>
                </c:pt>
                <c:pt idx="422">
                  <c:v>-4.6775137931034494E-2</c:v>
                </c:pt>
                <c:pt idx="423">
                  <c:v>-4.6785034482758683E-2</c:v>
                </c:pt>
                <c:pt idx="424">
                  <c:v>-4.6794724137931516E-2</c:v>
                </c:pt>
                <c:pt idx="425">
                  <c:v>-4.6805379310344807E-2</c:v>
                </c:pt>
                <c:pt idx="426">
                  <c:v>-4.6818362068965447E-2</c:v>
                </c:pt>
                <c:pt idx="427">
                  <c:v>-4.6833206896551814E-2</c:v>
                </c:pt>
                <c:pt idx="428">
                  <c:v>-4.6847275862068966E-2</c:v>
                </c:pt>
                <c:pt idx="429">
                  <c:v>-4.6861448275861965E-2</c:v>
                </c:pt>
                <c:pt idx="430">
                  <c:v>-4.6879103448275845E-2</c:v>
                </c:pt>
                <c:pt idx="431">
                  <c:v>-4.6897379310344829E-2</c:v>
                </c:pt>
                <c:pt idx="432">
                  <c:v>-4.6916293103448636E-2</c:v>
                </c:pt>
                <c:pt idx="433">
                  <c:v>-4.6933965517241404E-2</c:v>
                </c:pt>
                <c:pt idx="434">
                  <c:v>-4.6952206896551732E-2</c:v>
                </c:pt>
                <c:pt idx="435">
                  <c:v>-4.6974620689655175E-2</c:v>
                </c:pt>
                <c:pt idx="436">
                  <c:v>-4.6998534482758633E-2</c:v>
                </c:pt>
                <c:pt idx="437">
                  <c:v>-4.7023241379310403E-2</c:v>
                </c:pt>
                <c:pt idx="438">
                  <c:v>-4.7044999999999997E-2</c:v>
                </c:pt>
                <c:pt idx="439">
                  <c:v>-4.7066310344827923E-2</c:v>
                </c:pt>
                <c:pt idx="440">
                  <c:v>-4.7091068965517284E-2</c:v>
                </c:pt>
                <c:pt idx="441">
                  <c:v>-4.7116724137931575E-2</c:v>
                </c:pt>
                <c:pt idx="442">
                  <c:v>-4.7141741379310348E-2</c:v>
                </c:pt>
                <c:pt idx="443">
                  <c:v>-4.7162672413793134E-2</c:v>
                </c:pt>
                <c:pt idx="444">
                  <c:v>-4.7182155172413802E-2</c:v>
                </c:pt>
                <c:pt idx="445">
                  <c:v>-4.7200344827586414E-2</c:v>
                </c:pt>
                <c:pt idx="446">
                  <c:v>-4.7214603448275903E-2</c:v>
                </c:pt>
                <c:pt idx="447">
                  <c:v>-4.7225517241379307E-2</c:v>
                </c:pt>
                <c:pt idx="448">
                  <c:v>-4.7235793103448505E-2</c:v>
                </c:pt>
                <c:pt idx="449">
                  <c:v>-4.724774137931035E-2</c:v>
                </c:pt>
                <c:pt idx="450">
                  <c:v>-4.7260655172413804E-2</c:v>
                </c:pt>
                <c:pt idx="451">
                  <c:v>-4.7274586206896563E-2</c:v>
                </c:pt>
                <c:pt idx="452">
                  <c:v>-4.7287913793103473E-2</c:v>
                </c:pt>
                <c:pt idx="453">
                  <c:v>-4.7301586206896798E-2</c:v>
                </c:pt>
                <c:pt idx="454">
                  <c:v>-4.7317172413793122E-2</c:v>
                </c:pt>
                <c:pt idx="455">
                  <c:v>-4.7332327586207146E-2</c:v>
                </c:pt>
                <c:pt idx="456">
                  <c:v>-4.7347000000000014E-2</c:v>
                </c:pt>
                <c:pt idx="457">
                  <c:v>-4.7359603448275903E-2</c:v>
                </c:pt>
                <c:pt idx="458">
                  <c:v>-4.7372896551724372E-2</c:v>
                </c:pt>
                <c:pt idx="459">
                  <c:v>-4.7387413793103524E-2</c:v>
                </c:pt>
                <c:pt idx="460">
                  <c:v>-4.7399241379310404E-2</c:v>
                </c:pt>
                <c:pt idx="461">
                  <c:v>-4.7409655172413794E-2</c:v>
                </c:pt>
                <c:pt idx="462">
                  <c:v>-4.7417862068965505E-2</c:v>
                </c:pt>
                <c:pt idx="463">
                  <c:v>-4.7424862068965366E-2</c:v>
                </c:pt>
                <c:pt idx="464">
                  <c:v>-4.7432879310344823E-2</c:v>
                </c:pt>
                <c:pt idx="465">
                  <c:v>-4.7440793103448543E-2</c:v>
                </c:pt>
                <c:pt idx="466">
                  <c:v>-4.7447362068965465E-2</c:v>
                </c:pt>
                <c:pt idx="467">
                  <c:v>-4.7453344827586522E-2</c:v>
                </c:pt>
                <c:pt idx="468">
                  <c:v>-4.7460758620689651E-2</c:v>
                </c:pt>
                <c:pt idx="469">
                  <c:v>-4.7468896551724184E-2</c:v>
                </c:pt>
                <c:pt idx="470">
                  <c:v>-4.7477103448275861E-2</c:v>
                </c:pt>
                <c:pt idx="471">
                  <c:v>-4.7483551724137929E-2</c:v>
                </c:pt>
                <c:pt idx="472">
                  <c:v>-4.7489758620689652E-2</c:v>
                </c:pt>
                <c:pt idx="473">
                  <c:v>-4.7496465517241758E-2</c:v>
                </c:pt>
                <c:pt idx="474">
                  <c:v>-4.7503275862068983E-2</c:v>
                </c:pt>
                <c:pt idx="475">
                  <c:v>-4.7511034482758722E-2</c:v>
                </c:pt>
                <c:pt idx="476">
                  <c:v>-4.7518862068965467E-2</c:v>
                </c:pt>
                <c:pt idx="477">
                  <c:v>-4.75276551724138E-2</c:v>
                </c:pt>
                <c:pt idx="478">
                  <c:v>-4.7538586206896584E-2</c:v>
                </c:pt>
                <c:pt idx="479">
                  <c:v>-4.7549706896551726E-2</c:v>
                </c:pt>
                <c:pt idx="480">
                  <c:v>-4.7561741379310372E-2</c:v>
                </c:pt>
                <c:pt idx="481">
                  <c:v>-4.7573224137931448E-2</c:v>
                </c:pt>
                <c:pt idx="482">
                  <c:v>-4.7585068965517244E-2</c:v>
                </c:pt>
                <c:pt idx="483">
                  <c:v>-4.7599137931034534E-2</c:v>
                </c:pt>
                <c:pt idx="484">
                  <c:v>-4.7613655172413803E-2</c:v>
                </c:pt>
                <c:pt idx="485">
                  <c:v>-4.7626275862068967E-2</c:v>
                </c:pt>
                <c:pt idx="486">
                  <c:v>-4.7637965517241414E-2</c:v>
                </c:pt>
                <c:pt idx="487">
                  <c:v>-4.7650172413793095E-2</c:v>
                </c:pt>
                <c:pt idx="488">
                  <c:v>-4.766234482758655E-2</c:v>
                </c:pt>
                <c:pt idx="489">
                  <c:v>-4.7673758620689656E-2</c:v>
                </c:pt>
                <c:pt idx="490">
                  <c:v>-4.7682913793103493E-2</c:v>
                </c:pt>
                <c:pt idx="491">
                  <c:v>-4.7692068965517323E-2</c:v>
                </c:pt>
                <c:pt idx="492">
                  <c:v>-4.7700965517241636E-2</c:v>
                </c:pt>
                <c:pt idx="493">
                  <c:v>-4.7709810344827734E-2</c:v>
                </c:pt>
                <c:pt idx="494">
                  <c:v>-4.7719086206896855E-2</c:v>
                </c:pt>
                <c:pt idx="495">
                  <c:v>-4.7726206896552006E-2</c:v>
                </c:pt>
                <c:pt idx="496">
                  <c:v>-4.7733103448275922E-2</c:v>
                </c:pt>
                <c:pt idx="497">
                  <c:v>-4.7741034482758633E-2</c:v>
                </c:pt>
                <c:pt idx="498">
                  <c:v>-4.77496551724138E-2</c:v>
                </c:pt>
                <c:pt idx="499">
                  <c:v>-4.7758431034483129E-2</c:v>
                </c:pt>
                <c:pt idx="500">
                  <c:v>-4.7764655172413913E-2</c:v>
                </c:pt>
                <c:pt idx="501">
                  <c:v>-4.7770206896551932E-2</c:v>
                </c:pt>
                <c:pt idx="502">
                  <c:v>-4.7777500000000014E-2</c:v>
                </c:pt>
                <c:pt idx="503">
                  <c:v>-4.7784241379310421E-2</c:v>
                </c:pt>
                <c:pt idx="504">
                  <c:v>-4.7789310344827592E-2</c:v>
                </c:pt>
                <c:pt idx="505">
                  <c:v>-4.779358620689695E-2</c:v>
                </c:pt>
                <c:pt idx="506">
                  <c:v>-4.7798982758621017E-2</c:v>
                </c:pt>
                <c:pt idx="507">
                  <c:v>-4.7806000000000133E-2</c:v>
                </c:pt>
                <c:pt idx="508">
                  <c:v>-4.7814362068965506E-2</c:v>
                </c:pt>
                <c:pt idx="509">
                  <c:v>-4.7821982758620714E-2</c:v>
                </c:pt>
                <c:pt idx="510">
                  <c:v>-4.7830793103448704E-2</c:v>
                </c:pt>
                <c:pt idx="511">
                  <c:v>-4.7842137931034825E-2</c:v>
                </c:pt>
                <c:pt idx="512">
                  <c:v>-4.7853689655172504E-2</c:v>
                </c:pt>
                <c:pt idx="513">
                  <c:v>-4.7865241379310412E-2</c:v>
                </c:pt>
                <c:pt idx="514">
                  <c:v>-4.7875275862068967E-2</c:v>
                </c:pt>
                <c:pt idx="515">
                  <c:v>-4.7886068965517413E-2</c:v>
                </c:pt>
                <c:pt idx="516">
                  <c:v>-4.7898672413793378E-2</c:v>
                </c:pt>
                <c:pt idx="517">
                  <c:v>-4.7913551724137984E-2</c:v>
                </c:pt>
                <c:pt idx="518">
                  <c:v>-4.7929000000000006E-2</c:v>
                </c:pt>
                <c:pt idx="519">
                  <c:v>-4.7941603448275874E-2</c:v>
                </c:pt>
                <c:pt idx="520">
                  <c:v>-4.7952844827586508E-2</c:v>
                </c:pt>
                <c:pt idx="521">
                  <c:v>-4.7964965517241533E-2</c:v>
                </c:pt>
                <c:pt idx="522">
                  <c:v>-4.7977499999999999E-2</c:v>
                </c:pt>
                <c:pt idx="523">
                  <c:v>-4.7988568965517273E-2</c:v>
                </c:pt>
                <c:pt idx="524">
                  <c:v>-4.7999689655172414E-2</c:v>
                </c:pt>
                <c:pt idx="525">
                  <c:v>-4.8012310344827891E-2</c:v>
                </c:pt>
                <c:pt idx="526">
                  <c:v>-4.8025344827586233E-2</c:v>
                </c:pt>
                <c:pt idx="527">
                  <c:v>-4.8038034482758632E-2</c:v>
                </c:pt>
                <c:pt idx="528">
                  <c:v>-4.8048310344827587E-2</c:v>
                </c:pt>
                <c:pt idx="529">
                  <c:v>-4.8058448275861955E-2</c:v>
                </c:pt>
                <c:pt idx="530">
                  <c:v>-4.8071189655172375E-2</c:v>
                </c:pt>
                <c:pt idx="531">
                  <c:v>-4.8086482758620923E-2</c:v>
                </c:pt>
                <c:pt idx="532">
                  <c:v>-4.8103206896551724E-2</c:v>
                </c:pt>
                <c:pt idx="533">
                  <c:v>-4.8118275862068967E-2</c:v>
                </c:pt>
                <c:pt idx="534">
                  <c:v>-4.8133327586206913E-2</c:v>
                </c:pt>
                <c:pt idx="535">
                  <c:v>-4.8149413793103446E-2</c:v>
                </c:pt>
                <c:pt idx="536">
                  <c:v>-4.8163206896551833E-2</c:v>
                </c:pt>
                <c:pt idx="537">
                  <c:v>-4.817724137931035E-2</c:v>
                </c:pt>
                <c:pt idx="538">
                  <c:v>-4.8190413793103473E-2</c:v>
                </c:pt>
                <c:pt idx="539">
                  <c:v>-4.8202948275861947E-2</c:v>
                </c:pt>
                <c:pt idx="540">
                  <c:v>-4.8217586206896583E-2</c:v>
                </c:pt>
                <c:pt idx="541">
                  <c:v>-4.8232155172413797E-2</c:v>
                </c:pt>
                <c:pt idx="542">
                  <c:v>-4.8243206896551726E-2</c:v>
                </c:pt>
                <c:pt idx="543">
                  <c:v>-4.8251396551724141E-2</c:v>
                </c:pt>
                <c:pt idx="544">
                  <c:v>-4.8258879310344775E-2</c:v>
                </c:pt>
                <c:pt idx="545">
                  <c:v>-4.8266155172413797E-2</c:v>
                </c:pt>
                <c:pt idx="546">
                  <c:v>-4.8272793103448501E-2</c:v>
                </c:pt>
                <c:pt idx="547">
                  <c:v>-4.8276172413793075E-2</c:v>
                </c:pt>
                <c:pt idx="548">
                  <c:v>-4.8278913793103395E-2</c:v>
                </c:pt>
                <c:pt idx="549">
                  <c:v>-4.8281517241379315E-2</c:v>
                </c:pt>
                <c:pt idx="550">
                  <c:v>-4.8282879310344827E-2</c:v>
                </c:pt>
                <c:pt idx="551">
                  <c:v>-4.8283810344827587E-2</c:v>
                </c:pt>
                <c:pt idx="552">
                  <c:v>-4.8285017241379305E-2</c:v>
                </c:pt>
                <c:pt idx="553">
                  <c:v>-4.8286086206896554E-2</c:v>
                </c:pt>
                <c:pt idx="554">
                  <c:v>-4.8287758620689646E-2</c:v>
                </c:pt>
                <c:pt idx="555">
                  <c:v>-4.8290241379310372E-2</c:v>
                </c:pt>
                <c:pt idx="556">
                  <c:v>-4.8293327586206913E-2</c:v>
                </c:pt>
                <c:pt idx="557">
                  <c:v>-4.8296586206896593E-2</c:v>
                </c:pt>
                <c:pt idx="558">
                  <c:v>-4.8301413793103473E-2</c:v>
                </c:pt>
                <c:pt idx="559">
                  <c:v>-4.8309499999999998E-2</c:v>
                </c:pt>
                <c:pt idx="560">
                  <c:v>-4.8318775862068973E-2</c:v>
                </c:pt>
                <c:pt idx="561">
                  <c:v>-4.8326724137931529E-2</c:v>
                </c:pt>
                <c:pt idx="562">
                  <c:v>-4.8333689655172533E-2</c:v>
                </c:pt>
                <c:pt idx="563">
                  <c:v>-4.8341000000000002E-2</c:v>
                </c:pt>
                <c:pt idx="564">
                  <c:v>-4.8348000000000002E-2</c:v>
                </c:pt>
                <c:pt idx="565">
                  <c:v>-4.8355465517241403E-2</c:v>
                </c:pt>
                <c:pt idx="566">
                  <c:v>-4.8363103448275872E-2</c:v>
                </c:pt>
                <c:pt idx="567">
                  <c:v>-4.8370689655172432E-2</c:v>
                </c:pt>
                <c:pt idx="568">
                  <c:v>-4.8379931034482813E-2</c:v>
                </c:pt>
                <c:pt idx="569">
                  <c:v>-4.8390275862068982E-2</c:v>
                </c:pt>
                <c:pt idx="570">
                  <c:v>-4.8400775862068972E-2</c:v>
                </c:pt>
                <c:pt idx="571">
                  <c:v>-4.8410051724137933E-2</c:v>
                </c:pt>
                <c:pt idx="572">
                  <c:v>-4.8418637931034951E-2</c:v>
                </c:pt>
                <c:pt idx="573">
                  <c:v>-4.8428189655172406E-2</c:v>
                </c:pt>
                <c:pt idx="574">
                  <c:v>-4.8437896551724154E-2</c:v>
                </c:pt>
                <c:pt idx="575">
                  <c:v>-4.8446448275862045E-2</c:v>
                </c:pt>
                <c:pt idx="576">
                  <c:v>-4.8453275862068962E-2</c:v>
                </c:pt>
                <c:pt idx="577">
                  <c:v>-4.8461327586206894E-2</c:v>
                </c:pt>
                <c:pt idx="578">
                  <c:v>-4.8471637931034775E-2</c:v>
                </c:pt>
                <c:pt idx="579">
                  <c:v>-4.8481982758620694E-2</c:v>
                </c:pt>
                <c:pt idx="580">
                  <c:v>-4.8491155172413786E-2</c:v>
                </c:pt>
                <c:pt idx="581">
                  <c:v>-4.850120689655172E-2</c:v>
                </c:pt>
                <c:pt idx="582">
                  <c:v>-4.8511413793103454E-2</c:v>
                </c:pt>
                <c:pt idx="583">
                  <c:v>-4.8520741379310353E-2</c:v>
                </c:pt>
                <c:pt idx="584">
                  <c:v>-4.8528103448275857E-2</c:v>
                </c:pt>
                <c:pt idx="585">
                  <c:v>-4.8533896551724139E-2</c:v>
                </c:pt>
                <c:pt idx="586">
                  <c:v>-4.8538965517241413E-2</c:v>
                </c:pt>
                <c:pt idx="587">
                  <c:v>-4.8543896551724135E-2</c:v>
                </c:pt>
                <c:pt idx="588">
                  <c:v>-4.8549344827586209E-2</c:v>
                </c:pt>
                <c:pt idx="589">
                  <c:v>-4.8554706896551732E-2</c:v>
                </c:pt>
                <c:pt idx="590">
                  <c:v>-4.8558706896551729E-2</c:v>
                </c:pt>
                <c:pt idx="591">
                  <c:v>-4.8560931034482988E-2</c:v>
                </c:pt>
                <c:pt idx="592">
                  <c:v>-4.8562120689655167E-2</c:v>
                </c:pt>
                <c:pt idx="593">
                  <c:v>-4.8560913793103462E-2</c:v>
                </c:pt>
                <c:pt idx="594">
                  <c:v>-4.8558362068965265E-2</c:v>
                </c:pt>
                <c:pt idx="595">
                  <c:v>-4.8557844827586405E-2</c:v>
                </c:pt>
                <c:pt idx="596">
                  <c:v>-4.8557482758620714E-2</c:v>
                </c:pt>
                <c:pt idx="597">
                  <c:v>-4.8557517241379314E-2</c:v>
                </c:pt>
                <c:pt idx="598">
                  <c:v>-4.8557689655172424E-2</c:v>
                </c:pt>
                <c:pt idx="599">
                  <c:v>-4.8557068965517244E-2</c:v>
                </c:pt>
                <c:pt idx="600">
                  <c:v>-4.8557844827586405E-2</c:v>
                </c:pt>
                <c:pt idx="601">
                  <c:v>-4.8560655172413793E-2</c:v>
                </c:pt>
                <c:pt idx="602">
                  <c:v>-4.8563948275862065E-2</c:v>
                </c:pt>
                <c:pt idx="603">
                  <c:v>-4.8568206896551724E-2</c:v>
                </c:pt>
                <c:pt idx="604">
                  <c:v>-4.857227586206897E-2</c:v>
                </c:pt>
                <c:pt idx="605">
                  <c:v>-4.8575931034482774E-2</c:v>
                </c:pt>
                <c:pt idx="606">
                  <c:v>-4.8581258620689655E-2</c:v>
                </c:pt>
                <c:pt idx="607">
                  <c:v>-4.8587465517241413E-2</c:v>
                </c:pt>
                <c:pt idx="608">
                  <c:v>-4.8594827586206903E-2</c:v>
                </c:pt>
                <c:pt idx="609">
                  <c:v>-4.8602551724137917E-2</c:v>
                </c:pt>
                <c:pt idx="610">
                  <c:v>-4.8610500000000001E-2</c:v>
                </c:pt>
                <c:pt idx="611">
                  <c:v>-4.8619672413793107E-2</c:v>
                </c:pt>
                <c:pt idx="612">
                  <c:v>-4.8628327586206888E-2</c:v>
                </c:pt>
                <c:pt idx="613">
                  <c:v>-4.8635637931034786E-2</c:v>
                </c:pt>
                <c:pt idx="614">
                  <c:v>-4.8640689655172396E-2</c:v>
                </c:pt>
                <c:pt idx="615">
                  <c:v>-4.8645379310344745E-2</c:v>
                </c:pt>
                <c:pt idx="616">
                  <c:v>-4.8650431034482813E-2</c:v>
                </c:pt>
                <c:pt idx="617">
                  <c:v>-4.8654948275861788E-2</c:v>
                </c:pt>
                <c:pt idx="618">
                  <c:v>-4.8659724137931133E-2</c:v>
                </c:pt>
                <c:pt idx="619">
                  <c:v>-4.8664517241379317E-2</c:v>
                </c:pt>
                <c:pt idx="620">
                  <c:v>-4.866944827586181E-2</c:v>
                </c:pt>
                <c:pt idx="621">
                  <c:v>-4.8673741379310347E-2</c:v>
                </c:pt>
                <c:pt idx="622">
                  <c:v>-4.8679827586206856E-2</c:v>
                </c:pt>
                <c:pt idx="623">
                  <c:v>-4.8686775862068966E-2</c:v>
                </c:pt>
                <c:pt idx="624">
                  <c:v>-4.8692120689655165E-2</c:v>
                </c:pt>
                <c:pt idx="625">
                  <c:v>-4.86972931034486E-2</c:v>
                </c:pt>
                <c:pt idx="626">
                  <c:v>-4.8703551724137983E-2</c:v>
                </c:pt>
                <c:pt idx="627">
                  <c:v>-4.8710965517241626E-2</c:v>
                </c:pt>
                <c:pt idx="628">
                  <c:v>-4.8718706896551833E-2</c:v>
                </c:pt>
                <c:pt idx="629">
                  <c:v>-4.8728448275861966E-2</c:v>
                </c:pt>
                <c:pt idx="630">
                  <c:v>-4.874163793103483E-2</c:v>
                </c:pt>
                <c:pt idx="631">
                  <c:v>-4.8755482758620794E-2</c:v>
                </c:pt>
                <c:pt idx="632">
                  <c:v>-4.876855172413793E-2</c:v>
                </c:pt>
                <c:pt idx="633">
                  <c:v>-4.8779103448275865E-2</c:v>
                </c:pt>
                <c:pt idx="634">
                  <c:v>-4.8789137931034524E-2</c:v>
                </c:pt>
                <c:pt idx="635">
                  <c:v>-4.8800034482758624E-2</c:v>
                </c:pt>
                <c:pt idx="636">
                  <c:v>-4.8810465517241615E-2</c:v>
                </c:pt>
                <c:pt idx="637">
                  <c:v>-4.8819206896551733E-2</c:v>
                </c:pt>
                <c:pt idx="638">
                  <c:v>-4.8827620689655182E-2</c:v>
                </c:pt>
                <c:pt idx="639">
                  <c:v>-4.8837913793103482E-2</c:v>
                </c:pt>
                <c:pt idx="640">
                  <c:v>-4.8849896551724115E-2</c:v>
                </c:pt>
                <c:pt idx="641">
                  <c:v>-4.8864551724137936E-2</c:v>
                </c:pt>
                <c:pt idx="642">
                  <c:v>-4.8877396551724135E-2</c:v>
                </c:pt>
                <c:pt idx="643">
                  <c:v>-4.8891482758620833E-2</c:v>
                </c:pt>
                <c:pt idx="644">
                  <c:v>-4.8907379310344827E-2</c:v>
                </c:pt>
                <c:pt idx="645">
                  <c:v>-4.8920689655172413E-2</c:v>
                </c:pt>
                <c:pt idx="646">
                  <c:v>-4.8932000000000024E-2</c:v>
                </c:pt>
                <c:pt idx="647">
                  <c:v>-4.8940327586206887E-2</c:v>
                </c:pt>
                <c:pt idx="648">
                  <c:v>-4.8947603448275874E-2</c:v>
                </c:pt>
                <c:pt idx="649">
                  <c:v>-4.8954293103448523E-2</c:v>
                </c:pt>
                <c:pt idx="650">
                  <c:v>-4.895920689655172E-2</c:v>
                </c:pt>
                <c:pt idx="651">
                  <c:v>-4.8963327586206903E-2</c:v>
                </c:pt>
                <c:pt idx="652">
                  <c:v>-4.8965241379310354E-2</c:v>
                </c:pt>
                <c:pt idx="653">
                  <c:v>-4.8963534482758704E-2</c:v>
                </c:pt>
                <c:pt idx="654">
                  <c:v>-4.8959965517241383E-2</c:v>
                </c:pt>
                <c:pt idx="655">
                  <c:v>-4.8957465517241394E-2</c:v>
                </c:pt>
                <c:pt idx="656">
                  <c:v>-4.8956034482758634E-2</c:v>
                </c:pt>
                <c:pt idx="657">
                  <c:v>-4.8954689655172412E-2</c:v>
                </c:pt>
                <c:pt idx="658">
                  <c:v>-4.8952293103448626E-2</c:v>
                </c:pt>
                <c:pt idx="659">
                  <c:v>-4.8950068965517242E-2</c:v>
                </c:pt>
                <c:pt idx="660">
                  <c:v>-4.8950241379310352E-2</c:v>
                </c:pt>
                <c:pt idx="661">
                  <c:v>-4.8950568965517242E-2</c:v>
                </c:pt>
                <c:pt idx="662">
                  <c:v>-4.8948827586206896E-2</c:v>
                </c:pt>
                <c:pt idx="663">
                  <c:v>-4.8944793103448334E-2</c:v>
                </c:pt>
                <c:pt idx="664">
                  <c:v>-4.8940568965517225E-2</c:v>
                </c:pt>
                <c:pt idx="665">
                  <c:v>-4.8936051724137931E-2</c:v>
                </c:pt>
                <c:pt idx="666">
                  <c:v>-4.8931844827586224E-2</c:v>
                </c:pt>
                <c:pt idx="667">
                  <c:v>-4.8928931034482814E-2</c:v>
                </c:pt>
                <c:pt idx="668">
                  <c:v>-4.8927655172413792E-2</c:v>
                </c:pt>
                <c:pt idx="669">
                  <c:v>-4.8927620689655171E-2</c:v>
                </c:pt>
                <c:pt idx="670">
                  <c:v>-4.8930379310344829E-2</c:v>
                </c:pt>
                <c:pt idx="671">
                  <c:v>-4.8935275862068965E-2</c:v>
                </c:pt>
                <c:pt idx="672">
                  <c:v>-4.8941396551724095E-2</c:v>
                </c:pt>
                <c:pt idx="673">
                  <c:v>-4.8949206896551717E-2</c:v>
                </c:pt>
                <c:pt idx="674">
                  <c:v>-4.8958568965517237E-2</c:v>
                </c:pt>
                <c:pt idx="675">
                  <c:v>-4.896777586206897E-2</c:v>
                </c:pt>
                <c:pt idx="676">
                  <c:v>-4.8979655172413795E-2</c:v>
                </c:pt>
                <c:pt idx="677">
                  <c:v>-4.8993965517241514E-2</c:v>
                </c:pt>
                <c:pt idx="678">
                  <c:v>-4.900579310344861E-2</c:v>
                </c:pt>
                <c:pt idx="679">
                  <c:v>-4.901503448275886E-2</c:v>
                </c:pt>
                <c:pt idx="680">
                  <c:v>-4.9019155172413786E-2</c:v>
                </c:pt>
                <c:pt idx="681">
                  <c:v>-4.9020793103448604E-2</c:v>
                </c:pt>
                <c:pt idx="682">
                  <c:v>-4.9021034482758713E-2</c:v>
                </c:pt>
                <c:pt idx="683">
                  <c:v>-4.9019482758620954E-2</c:v>
                </c:pt>
                <c:pt idx="684">
                  <c:v>-4.9016724137931705E-2</c:v>
                </c:pt>
                <c:pt idx="685">
                  <c:v>-4.9013431034483267E-2</c:v>
                </c:pt>
                <c:pt idx="686">
                  <c:v>-4.9009241379310384E-2</c:v>
                </c:pt>
                <c:pt idx="687">
                  <c:v>-4.9003137931034897E-2</c:v>
                </c:pt>
                <c:pt idx="688">
                  <c:v>-4.8996034482758834E-2</c:v>
                </c:pt>
                <c:pt idx="689">
                  <c:v>-4.8988517241379322E-2</c:v>
                </c:pt>
                <c:pt idx="690">
                  <c:v>-4.8980379310344817E-2</c:v>
                </c:pt>
                <c:pt idx="691">
                  <c:v>-4.8972413793103464E-2</c:v>
                </c:pt>
                <c:pt idx="692">
                  <c:v>-4.8961827586206902E-2</c:v>
                </c:pt>
                <c:pt idx="693">
                  <c:v>-4.8949189655172365E-2</c:v>
                </c:pt>
                <c:pt idx="694">
                  <c:v>-4.8937448275861967E-2</c:v>
                </c:pt>
                <c:pt idx="695">
                  <c:v>-4.8924810344827589E-2</c:v>
                </c:pt>
                <c:pt idx="696">
                  <c:v>-4.8910689655172424E-2</c:v>
                </c:pt>
                <c:pt idx="697">
                  <c:v>-4.8897637931034986E-2</c:v>
                </c:pt>
                <c:pt idx="698">
                  <c:v>-4.8885672413793102E-2</c:v>
                </c:pt>
                <c:pt idx="699">
                  <c:v>-4.8875827586206899E-2</c:v>
                </c:pt>
                <c:pt idx="700">
                  <c:v>-4.886668965517265E-2</c:v>
                </c:pt>
                <c:pt idx="701">
                  <c:v>-4.8857379310344826E-2</c:v>
                </c:pt>
                <c:pt idx="702">
                  <c:v>-4.8850758620689647E-2</c:v>
                </c:pt>
                <c:pt idx="703">
                  <c:v>-4.8847413793103464E-2</c:v>
                </c:pt>
                <c:pt idx="704">
                  <c:v>-4.8846620689655174E-2</c:v>
                </c:pt>
                <c:pt idx="705">
                  <c:v>-4.8847706896551719E-2</c:v>
                </c:pt>
                <c:pt idx="706">
                  <c:v>-4.8850655172413798E-2</c:v>
                </c:pt>
                <c:pt idx="707">
                  <c:v>-4.8854534482758623E-2</c:v>
                </c:pt>
                <c:pt idx="708">
                  <c:v>-4.8858344827586414E-2</c:v>
                </c:pt>
                <c:pt idx="709">
                  <c:v>-4.8861689655172423E-2</c:v>
                </c:pt>
                <c:pt idx="710">
                  <c:v>-4.8864810344827592E-2</c:v>
                </c:pt>
                <c:pt idx="711">
                  <c:v>-4.8869344827586425E-2</c:v>
                </c:pt>
                <c:pt idx="712">
                  <c:v>-4.8875379310344795E-2</c:v>
                </c:pt>
                <c:pt idx="713">
                  <c:v>-4.8880327586206904E-2</c:v>
                </c:pt>
                <c:pt idx="714">
                  <c:v>-4.8884586206896563E-2</c:v>
                </c:pt>
                <c:pt idx="715">
                  <c:v>-4.8887620689655173E-2</c:v>
                </c:pt>
                <c:pt idx="716">
                  <c:v>-4.8890172413793107E-2</c:v>
                </c:pt>
                <c:pt idx="717">
                  <c:v>-4.8893913793103504E-2</c:v>
                </c:pt>
                <c:pt idx="718">
                  <c:v>-4.8897500000000024E-2</c:v>
                </c:pt>
                <c:pt idx="719">
                  <c:v>-4.8900637931034878E-2</c:v>
                </c:pt>
                <c:pt idx="720">
                  <c:v>-4.8902724137931494E-2</c:v>
                </c:pt>
                <c:pt idx="721">
                  <c:v>-4.8903793103448563E-2</c:v>
                </c:pt>
                <c:pt idx="722">
                  <c:v>-4.8904224137931405E-2</c:v>
                </c:pt>
                <c:pt idx="723">
                  <c:v>-4.8903586206896554E-2</c:v>
                </c:pt>
                <c:pt idx="724">
                  <c:v>-4.8902206896551913E-2</c:v>
                </c:pt>
                <c:pt idx="725">
                  <c:v>-4.8900172413793096E-2</c:v>
                </c:pt>
                <c:pt idx="726">
                  <c:v>-4.8899189655172419E-2</c:v>
                </c:pt>
                <c:pt idx="727">
                  <c:v>-4.8900844827586332E-2</c:v>
                </c:pt>
                <c:pt idx="728">
                  <c:v>-4.8903724137931433E-2</c:v>
                </c:pt>
                <c:pt idx="729">
                  <c:v>-4.8907034482758634E-2</c:v>
                </c:pt>
                <c:pt idx="730">
                  <c:v>-4.8913086206896828E-2</c:v>
                </c:pt>
                <c:pt idx="731">
                  <c:v>-4.8920603448275882E-2</c:v>
                </c:pt>
                <c:pt idx="732">
                  <c:v>-4.8927689655172413E-2</c:v>
                </c:pt>
                <c:pt idx="733">
                  <c:v>-4.8934758620689647E-2</c:v>
                </c:pt>
                <c:pt idx="734">
                  <c:v>-4.8942310344827593E-2</c:v>
                </c:pt>
                <c:pt idx="735">
                  <c:v>-4.8948793103448324E-2</c:v>
                </c:pt>
                <c:pt idx="736">
                  <c:v>-4.8955137931034502E-2</c:v>
                </c:pt>
                <c:pt idx="737">
                  <c:v>-4.8961741379310364E-2</c:v>
                </c:pt>
                <c:pt idx="738">
                  <c:v>-4.8969258620689647E-2</c:v>
                </c:pt>
                <c:pt idx="739">
                  <c:v>-4.8978068965517242E-2</c:v>
                </c:pt>
                <c:pt idx="740">
                  <c:v>-4.8986931034483046E-2</c:v>
                </c:pt>
                <c:pt idx="741">
                  <c:v>-4.8994362068965465E-2</c:v>
                </c:pt>
                <c:pt idx="742">
                  <c:v>-4.9000155172413788E-2</c:v>
                </c:pt>
                <c:pt idx="743">
                  <c:v>-4.9005862068965456E-2</c:v>
                </c:pt>
                <c:pt idx="744">
                  <c:v>-4.9013344827586638E-2</c:v>
                </c:pt>
                <c:pt idx="745">
                  <c:v>-4.9023862068965467E-2</c:v>
                </c:pt>
                <c:pt idx="746">
                  <c:v>-4.9034517241379423E-2</c:v>
                </c:pt>
                <c:pt idx="747">
                  <c:v>-4.9042844827586501E-2</c:v>
                </c:pt>
                <c:pt idx="748">
                  <c:v>-4.9051448275862046E-2</c:v>
                </c:pt>
                <c:pt idx="749">
                  <c:v>-4.9058810344827584E-2</c:v>
                </c:pt>
                <c:pt idx="750">
                  <c:v>-4.906343103448324E-2</c:v>
                </c:pt>
                <c:pt idx="751">
                  <c:v>-4.9065172413793101E-2</c:v>
                </c:pt>
                <c:pt idx="752">
                  <c:v>-4.9066034482758966E-2</c:v>
                </c:pt>
                <c:pt idx="753">
                  <c:v>-4.9066120689655171E-2</c:v>
                </c:pt>
                <c:pt idx="754">
                  <c:v>-4.9065000000000032E-2</c:v>
                </c:pt>
                <c:pt idx="755">
                  <c:v>-4.9062931034483302E-2</c:v>
                </c:pt>
                <c:pt idx="756">
                  <c:v>-4.9059827586206903E-2</c:v>
                </c:pt>
                <c:pt idx="757">
                  <c:v>-4.9055724137931439E-2</c:v>
                </c:pt>
                <c:pt idx="758">
                  <c:v>-4.9050379310344824E-2</c:v>
                </c:pt>
                <c:pt idx="759">
                  <c:v>-4.9044689655172433E-2</c:v>
                </c:pt>
                <c:pt idx="760">
                  <c:v>-4.9038155172413792E-2</c:v>
                </c:pt>
                <c:pt idx="761">
                  <c:v>-4.9031862068965475E-2</c:v>
                </c:pt>
                <c:pt idx="762">
                  <c:v>-4.9024241379310392E-2</c:v>
                </c:pt>
                <c:pt idx="763">
                  <c:v>-4.9014500000000134E-2</c:v>
                </c:pt>
                <c:pt idx="764">
                  <c:v>-4.9005206896551814E-2</c:v>
                </c:pt>
                <c:pt idx="765">
                  <c:v>-4.899660344827611E-2</c:v>
                </c:pt>
                <c:pt idx="766">
                  <c:v>-4.8989396551724143E-2</c:v>
                </c:pt>
                <c:pt idx="767">
                  <c:v>-4.8983275862068971E-2</c:v>
                </c:pt>
                <c:pt idx="768">
                  <c:v>-4.89803275862069E-2</c:v>
                </c:pt>
                <c:pt idx="769">
                  <c:v>-4.8981586206896563E-2</c:v>
                </c:pt>
                <c:pt idx="770">
                  <c:v>-4.8984413793103462E-2</c:v>
                </c:pt>
                <c:pt idx="771">
                  <c:v>-4.8987862068965445E-2</c:v>
                </c:pt>
                <c:pt idx="772">
                  <c:v>-4.8992396551724389E-2</c:v>
                </c:pt>
                <c:pt idx="773">
                  <c:v>-4.8998965517241422E-2</c:v>
                </c:pt>
                <c:pt idx="774">
                  <c:v>-4.9006586206896921E-2</c:v>
                </c:pt>
                <c:pt idx="775">
                  <c:v>-4.9013931034483302E-2</c:v>
                </c:pt>
                <c:pt idx="776">
                  <c:v>-4.9021413793103492E-2</c:v>
                </c:pt>
                <c:pt idx="777">
                  <c:v>-4.9029431034482998E-2</c:v>
                </c:pt>
                <c:pt idx="778">
                  <c:v>-4.903641379310375E-2</c:v>
                </c:pt>
                <c:pt idx="779">
                  <c:v>-4.9041413793103464E-2</c:v>
                </c:pt>
                <c:pt idx="780">
                  <c:v>-4.9045189655172405E-2</c:v>
                </c:pt>
                <c:pt idx="781">
                  <c:v>-4.9047482758620919E-2</c:v>
                </c:pt>
                <c:pt idx="782">
                  <c:v>-4.9049603448275872E-2</c:v>
                </c:pt>
                <c:pt idx="783">
                  <c:v>-4.9052810344827877E-2</c:v>
                </c:pt>
                <c:pt idx="784">
                  <c:v>-4.9055551724137926E-2</c:v>
                </c:pt>
                <c:pt idx="785">
                  <c:v>-4.9057137931034833E-2</c:v>
                </c:pt>
                <c:pt idx="786">
                  <c:v>-4.9058551724137936E-2</c:v>
                </c:pt>
                <c:pt idx="787">
                  <c:v>-4.9059344827586469E-2</c:v>
                </c:pt>
                <c:pt idx="788">
                  <c:v>-4.9059793103448567E-2</c:v>
                </c:pt>
                <c:pt idx="789">
                  <c:v>-4.9060344827586574E-2</c:v>
                </c:pt>
                <c:pt idx="790">
                  <c:v>-4.9060896551724194E-2</c:v>
                </c:pt>
                <c:pt idx="791">
                  <c:v>-4.9060655172413814E-2</c:v>
                </c:pt>
                <c:pt idx="792">
                  <c:v>-4.9057948275862066E-2</c:v>
                </c:pt>
                <c:pt idx="793">
                  <c:v>-4.9055258620689657E-2</c:v>
                </c:pt>
                <c:pt idx="794">
                  <c:v>-4.9053344827586554E-2</c:v>
                </c:pt>
                <c:pt idx="795">
                  <c:v>-4.905229310344876E-2</c:v>
                </c:pt>
                <c:pt idx="796">
                  <c:v>-4.9052362068965516E-2</c:v>
                </c:pt>
                <c:pt idx="797">
                  <c:v>-4.9055137931034741E-2</c:v>
                </c:pt>
                <c:pt idx="798">
                  <c:v>-4.9060103448275882E-2</c:v>
                </c:pt>
                <c:pt idx="799">
                  <c:v>-4.9065689655172523E-2</c:v>
                </c:pt>
                <c:pt idx="800">
                  <c:v>-4.9072103448275874E-2</c:v>
                </c:pt>
                <c:pt idx="801">
                  <c:v>-4.9080500000000034E-2</c:v>
                </c:pt>
                <c:pt idx="802">
                  <c:v>-4.9090913793103534E-2</c:v>
                </c:pt>
                <c:pt idx="803">
                  <c:v>-4.9102517241379526E-2</c:v>
                </c:pt>
                <c:pt idx="804">
                  <c:v>-4.9112931034483241E-2</c:v>
                </c:pt>
                <c:pt idx="805">
                  <c:v>-4.9123086206896593E-2</c:v>
                </c:pt>
                <c:pt idx="806">
                  <c:v>-4.9132913793103687E-2</c:v>
                </c:pt>
                <c:pt idx="807">
                  <c:v>-4.9140017241379313E-2</c:v>
                </c:pt>
                <c:pt idx="808">
                  <c:v>-4.9146500000000003E-2</c:v>
                </c:pt>
                <c:pt idx="809">
                  <c:v>-4.9153034482758734E-2</c:v>
                </c:pt>
                <c:pt idx="810">
                  <c:v>-4.9158758620689656E-2</c:v>
                </c:pt>
                <c:pt idx="811">
                  <c:v>-4.9162724137931629E-2</c:v>
                </c:pt>
                <c:pt idx="812">
                  <c:v>-4.9164620689655172E-2</c:v>
                </c:pt>
                <c:pt idx="813">
                  <c:v>-4.9164810344827593E-2</c:v>
                </c:pt>
                <c:pt idx="814">
                  <c:v>-4.9164310344827836E-2</c:v>
                </c:pt>
                <c:pt idx="815">
                  <c:v>-4.9163948275862068E-2</c:v>
                </c:pt>
                <c:pt idx="816">
                  <c:v>-4.9162637931035112E-2</c:v>
                </c:pt>
                <c:pt idx="817">
                  <c:v>-4.9159517241379319E-2</c:v>
                </c:pt>
                <c:pt idx="818">
                  <c:v>-4.9155379310344825E-2</c:v>
                </c:pt>
                <c:pt idx="819">
                  <c:v>-4.9151551724137925E-2</c:v>
                </c:pt>
                <c:pt idx="820">
                  <c:v>-4.9145103448275856E-2</c:v>
                </c:pt>
                <c:pt idx="821">
                  <c:v>-4.9137810344827594E-2</c:v>
                </c:pt>
                <c:pt idx="822">
                  <c:v>-4.9132344827586598E-2</c:v>
                </c:pt>
                <c:pt idx="823">
                  <c:v>-4.9129603448275883E-2</c:v>
                </c:pt>
                <c:pt idx="824">
                  <c:v>-4.9126965517241591E-2</c:v>
                </c:pt>
                <c:pt idx="825">
                  <c:v>-4.9124344827586451E-2</c:v>
                </c:pt>
                <c:pt idx="826">
                  <c:v>-4.9122275862068972E-2</c:v>
                </c:pt>
                <c:pt idx="827">
                  <c:v>-4.9120465517241432E-2</c:v>
                </c:pt>
                <c:pt idx="828">
                  <c:v>-4.9118827586206913E-2</c:v>
                </c:pt>
                <c:pt idx="829">
                  <c:v>-4.9117586206896886E-2</c:v>
                </c:pt>
                <c:pt idx="830">
                  <c:v>-4.9116396551724457E-2</c:v>
                </c:pt>
                <c:pt idx="831">
                  <c:v>-4.9115379310344827E-2</c:v>
                </c:pt>
                <c:pt idx="832">
                  <c:v>-4.9115775862068972E-2</c:v>
                </c:pt>
                <c:pt idx="833">
                  <c:v>-4.9117379310344884E-2</c:v>
                </c:pt>
                <c:pt idx="834">
                  <c:v>-4.9119172413793107E-2</c:v>
                </c:pt>
                <c:pt idx="835">
                  <c:v>-4.9120344827586433E-2</c:v>
                </c:pt>
                <c:pt idx="836">
                  <c:v>-4.9122448275862068E-2</c:v>
                </c:pt>
                <c:pt idx="837">
                  <c:v>-4.9125137931034513E-2</c:v>
                </c:pt>
                <c:pt idx="838">
                  <c:v>-4.9128534482758633E-2</c:v>
                </c:pt>
                <c:pt idx="839">
                  <c:v>-4.9131568965517264E-2</c:v>
                </c:pt>
                <c:pt idx="840">
                  <c:v>-4.9134241379310384E-2</c:v>
                </c:pt>
                <c:pt idx="841">
                  <c:v>-4.9137241379310422E-2</c:v>
                </c:pt>
                <c:pt idx="842">
                  <c:v>-4.9139931034483005E-2</c:v>
                </c:pt>
                <c:pt idx="843">
                  <c:v>-4.9143155172413786E-2</c:v>
                </c:pt>
                <c:pt idx="844">
                  <c:v>-4.9146827586206913E-2</c:v>
                </c:pt>
                <c:pt idx="845">
                  <c:v>-4.9150724137931479E-2</c:v>
                </c:pt>
                <c:pt idx="846">
                  <c:v>-4.9154241379310383E-2</c:v>
                </c:pt>
                <c:pt idx="847">
                  <c:v>-4.9156603448276125E-2</c:v>
                </c:pt>
                <c:pt idx="848">
                  <c:v>-4.9158137931034775E-2</c:v>
                </c:pt>
                <c:pt idx="849">
                  <c:v>-4.9159482758620733E-2</c:v>
                </c:pt>
                <c:pt idx="850">
                  <c:v>-4.9160827586206914E-2</c:v>
                </c:pt>
                <c:pt idx="851">
                  <c:v>-4.9161758620689659E-2</c:v>
                </c:pt>
                <c:pt idx="852">
                  <c:v>-4.9163362068965516E-2</c:v>
                </c:pt>
                <c:pt idx="853">
                  <c:v>-4.9165689655172484E-2</c:v>
                </c:pt>
                <c:pt idx="854">
                  <c:v>-4.9167034482758887E-2</c:v>
                </c:pt>
                <c:pt idx="855">
                  <c:v>-4.9169068965517274E-2</c:v>
                </c:pt>
                <c:pt idx="856">
                  <c:v>-4.9170689655172413E-2</c:v>
                </c:pt>
                <c:pt idx="857">
                  <c:v>-4.9172879310344822E-2</c:v>
                </c:pt>
                <c:pt idx="858">
                  <c:v>-4.9175741379310363E-2</c:v>
                </c:pt>
                <c:pt idx="859">
                  <c:v>-4.9178224137931444E-2</c:v>
                </c:pt>
                <c:pt idx="860">
                  <c:v>-4.9180241379310374E-2</c:v>
                </c:pt>
                <c:pt idx="861">
                  <c:v>-4.9181637931034923E-2</c:v>
                </c:pt>
                <c:pt idx="862">
                  <c:v>-4.9181655172413803E-2</c:v>
                </c:pt>
                <c:pt idx="863">
                  <c:v>-4.9180275862068974E-2</c:v>
                </c:pt>
                <c:pt idx="864">
                  <c:v>-4.9177465517241434E-2</c:v>
                </c:pt>
                <c:pt idx="865">
                  <c:v>-4.9174465517241424E-2</c:v>
                </c:pt>
                <c:pt idx="866">
                  <c:v>-4.9170310344827592E-2</c:v>
                </c:pt>
                <c:pt idx="867">
                  <c:v>-4.9164137931034836E-2</c:v>
                </c:pt>
                <c:pt idx="868">
                  <c:v>-4.9159068965517264E-2</c:v>
                </c:pt>
                <c:pt idx="869">
                  <c:v>-4.9155103448275866E-2</c:v>
                </c:pt>
                <c:pt idx="870">
                  <c:v>-4.9152827586206933E-2</c:v>
                </c:pt>
                <c:pt idx="871">
                  <c:v>-4.9152827586206933E-2</c:v>
                </c:pt>
                <c:pt idx="872">
                  <c:v>-4.9154655172413804E-2</c:v>
                </c:pt>
                <c:pt idx="873">
                  <c:v>-4.9156500000000034E-2</c:v>
                </c:pt>
                <c:pt idx="874">
                  <c:v>-4.9157982758620905E-2</c:v>
                </c:pt>
                <c:pt idx="875">
                  <c:v>-4.9158758620689656E-2</c:v>
                </c:pt>
                <c:pt idx="876">
                  <c:v>-4.9159465517241423E-2</c:v>
                </c:pt>
                <c:pt idx="877">
                  <c:v>-4.9160034482758824E-2</c:v>
                </c:pt>
                <c:pt idx="878">
                  <c:v>-4.9162103448275894E-2</c:v>
                </c:pt>
                <c:pt idx="879">
                  <c:v>-4.9164741379310394E-2</c:v>
                </c:pt>
                <c:pt idx="880">
                  <c:v>-4.9166137931034914E-2</c:v>
                </c:pt>
                <c:pt idx="881">
                  <c:v>-4.9166965517241708E-2</c:v>
                </c:pt>
                <c:pt idx="882">
                  <c:v>-4.916737931034483E-2</c:v>
                </c:pt>
                <c:pt idx="883">
                  <c:v>-4.9166655172413934E-2</c:v>
                </c:pt>
                <c:pt idx="884">
                  <c:v>-4.9164896551724138E-2</c:v>
                </c:pt>
                <c:pt idx="885">
                  <c:v>-4.9162327586207033E-2</c:v>
                </c:pt>
                <c:pt idx="886">
                  <c:v>-4.9158810344827594E-2</c:v>
                </c:pt>
                <c:pt idx="887">
                  <c:v>-4.9155275862068963E-2</c:v>
                </c:pt>
                <c:pt idx="888">
                  <c:v>-4.9153137931034839E-2</c:v>
                </c:pt>
                <c:pt idx="889">
                  <c:v>-4.9153413793103513E-2</c:v>
                </c:pt>
                <c:pt idx="890">
                  <c:v>-4.9155137931034723E-2</c:v>
                </c:pt>
                <c:pt idx="891">
                  <c:v>-4.9158517241379332E-2</c:v>
                </c:pt>
                <c:pt idx="892">
                  <c:v>-4.916177586206897E-2</c:v>
                </c:pt>
                <c:pt idx="893">
                  <c:v>-4.9164103448275882E-2</c:v>
                </c:pt>
                <c:pt idx="894">
                  <c:v>-4.9167017241379514E-2</c:v>
                </c:pt>
                <c:pt idx="895">
                  <c:v>-4.9169672413793122E-2</c:v>
                </c:pt>
                <c:pt idx="896">
                  <c:v>-4.9172189655172421E-2</c:v>
                </c:pt>
                <c:pt idx="897">
                  <c:v>-4.9175241379310342E-2</c:v>
                </c:pt>
                <c:pt idx="898">
                  <c:v>-4.9179482758620732E-2</c:v>
                </c:pt>
                <c:pt idx="899">
                  <c:v>-4.9183000000000032E-2</c:v>
                </c:pt>
                <c:pt idx="900">
                  <c:v>-4.9184241379310392E-2</c:v>
                </c:pt>
                <c:pt idx="901">
                  <c:v>-4.9184500000000013E-2</c:v>
                </c:pt>
                <c:pt idx="902">
                  <c:v>-4.9184689655172434E-2</c:v>
                </c:pt>
                <c:pt idx="903">
                  <c:v>-4.9184862068965475E-2</c:v>
                </c:pt>
                <c:pt idx="904">
                  <c:v>-4.9184793103448622E-2</c:v>
                </c:pt>
                <c:pt idx="905">
                  <c:v>-4.9185241379310372E-2</c:v>
                </c:pt>
                <c:pt idx="906">
                  <c:v>-4.9186241379310512E-2</c:v>
                </c:pt>
                <c:pt idx="907">
                  <c:v>-4.9188034482758713E-2</c:v>
                </c:pt>
                <c:pt idx="908">
                  <c:v>-4.9190586206896855E-2</c:v>
                </c:pt>
                <c:pt idx="909">
                  <c:v>-4.9193258620689684E-2</c:v>
                </c:pt>
                <c:pt idx="910">
                  <c:v>-4.9197241379310433E-2</c:v>
                </c:pt>
                <c:pt idx="911">
                  <c:v>-4.920293103448313E-2</c:v>
                </c:pt>
                <c:pt idx="912">
                  <c:v>-4.9211086206896584E-2</c:v>
                </c:pt>
                <c:pt idx="913">
                  <c:v>-4.9218620689655171E-2</c:v>
                </c:pt>
                <c:pt idx="914">
                  <c:v>-4.9224327586206901E-2</c:v>
                </c:pt>
                <c:pt idx="915">
                  <c:v>-4.9228206896551732E-2</c:v>
                </c:pt>
                <c:pt idx="916">
                  <c:v>-4.9231482758620833E-2</c:v>
                </c:pt>
                <c:pt idx="917">
                  <c:v>-4.9234534482758704E-2</c:v>
                </c:pt>
                <c:pt idx="918">
                  <c:v>-4.9237482758620936E-2</c:v>
                </c:pt>
                <c:pt idx="919">
                  <c:v>-4.9239758620689647E-2</c:v>
                </c:pt>
                <c:pt idx="920">
                  <c:v>-4.9240034482758634E-2</c:v>
                </c:pt>
                <c:pt idx="921">
                  <c:v>-4.9239568965517254E-2</c:v>
                </c:pt>
                <c:pt idx="922">
                  <c:v>-4.9240482758620703E-2</c:v>
                </c:pt>
                <c:pt idx="923">
                  <c:v>-4.9240637931034822E-2</c:v>
                </c:pt>
                <c:pt idx="924">
                  <c:v>-4.9237655172413804E-2</c:v>
                </c:pt>
                <c:pt idx="925">
                  <c:v>-4.9234241379310373E-2</c:v>
                </c:pt>
                <c:pt idx="926">
                  <c:v>-4.9232086206896876E-2</c:v>
                </c:pt>
                <c:pt idx="927">
                  <c:v>-4.92301724137931E-2</c:v>
                </c:pt>
                <c:pt idx="928">
                  <c:v>-4.9228758620689657E-2</c:v>
                </c:pt>
                <c:pt idx="929">
                  <c:v>-4.9229000000000002E-2</c:v>
                </c:pt>
                <c:pt idx="930">
                  <c:v>-4.9230155172413789E-2</c:v>
                </c:pt>
                <c:pt idx="931">
                  <c:v>-4.9231103448275866E-2</c:v>
                </c:pt>
                <c:pt idx="932">
                  <c:v>-4.9232931034483174E-2</c:v>
                </c:pt>
                <c:pt idx="933">
                  <c:v>-4.9236206896551934E-2</c:v>
                </c:pt>
                <c:pt idx="934">
                  <c:v>-4.9241068965517248E-2</c:v>
                </c:pt>
                <c:pt idx="935">
                  <c:v>-4.9246793103448566E-2</c:v>
                </c:pt>
                <c:pt idx="936">
                  <c:v>-4.9250017241379312E-2</c:v>
                </c:pt>
                <c:pt idx="937">
                  <c:v>-4.9251103448275858E-2</c:v>
                </c:pt>
                <c:pt idx="938">
                  <c:v>-4.9251724137931399E-2</c:v>
                </c:pt>
                <c:pt idx="939">
                  <c:v>-4.9251689655172418E-2</c:v>
                </c:pt>
                <c:pt idx="940">
                  <c:v>-4.9250896551724162E-2</c:v>
                </c:pt>
                <c:pt idx="941">
                  <c:v>-4.9249551724137905E-2</c:v>
                </c:pt>
                <c:pt idx="942">
                  <c:v>-4.9248896551724125E-2</c:v>
                </c:pt>
                <c:pt idx="943">
                  <c:v>-4.9249103448275856E-2</c:v>
                </c:pt>
                <c:pt idx="944">
                  <c:v>-4.9247379310344827E-2</c:v>
                </c:pt>
                <c:pt idx="945">
                  <c:v>-4.9242137931034741E-2</c:v>
                </c:pt>
                <c:pt idx="946">
                  <c:v>-4.9236137931034873E-2</c:v>
                </c:pt>
                <c:pt idx="947">
                  <c:v>-4.9230706896551804E-2</c:v>
                </c:pt>
                <c:pt idx="948">
                  <c:v>-4.9225948275861846E-2</c:v>
                </c:pt>
                <c:pt idx="949">
                  <c:v>-4.9221448275861945E-2</c:v>
                </c:pt>
                <c:pt idx="950">
                  <c:v>-4.9216775862068983E-2</c:v>
                </c:pt>
                <c:pt idx="951">
                  <c:v>-4.9214620689655174E-2</c:v>
                </c:pt>
                <c:pt idx="952">
                  <c:v>-4.9215000000000023E-2</c:v>
                </c:pt>
                <c:pt idx="953">
                  <c:v>-4.9218879310344826E-2</c:v>
                </c:pt>
                <c:pt idx="954">
                  <c:v>-4.9224379310344825E-2</c:v>
                </c:pt>
                <c:pt idx="955">
                  <c:v>-4.9231034482758632E-2</c:v>
                </c:pt>
                <c:pt idx="956">
                  <c:v>-4.9238724137931449E-2</c:v>
                </c:pt>
                <c:pt idx="957">
                  <c:v>-4.9248172413793076E-2</c:v>
                </c:pt>
                <c:pt idx="958">
                  <c:v>-4.9260379310344826E-2</c:v>
                </c:pt>
                <c:pt idx="959">
                  <c:v>-4.9272206896551832E-2</c:v>
                </c:pt>
                <c:pt idx="960">
                  <c:v>-4.9281965517241413E-2</c:v>
                </c:pt>
                <c:pt idx="961">
                  <c:v>-4.9290362068965476E-2</c:v>
                </c:pt>
                <c:pt idx="962">
                  <c:v>-4.9299241379310382E-2</c:v>
                </c:pt>
                <c:pt idx="963">
                  <c:v>-4.9305327586206933E-2</c:v>
                </c:pt>
                <c:pt idx="964">
                  <c:v>-4.9308620689655192E-2</c:v>
                </c:pt>
                <c:pt idx="965">
                  <c:v>-4.9310724137931687E-2</c:v>
                </c:pt>
                <c:pt idx="966">
                  <c:v>-4.9313344827586682E-2</c:v>
                </c:pt>
                <c:pt idx="967">
                  <c:v>-4.9317793103448852E-2</c:v>
                </c:pt>
                <c:pt idx="968">
                  <c:v>-4.9322620689655462E-2</c:v>
                </c:pt>
                <c:pt idx="969">
                  <c:v>-4.9327413793103514E-2</c:v>
                </c:pt>
                <c:pt idx="970">
                  <c:v>-4.9330655172413834E-2</c:v>
                </c:pt>
                <c:pt idx="971">
                  <c:v>-4.9332603448276335E-2</c:v>
                </c:pt>
                <c:pt idx="972">
                  <c:v>-4.933505172413815E-2</c:v>
                </c:pt>
                <c:pt idx="973">
                  <c:v>-4.9336896551724498E-2</c:v>
                </c:pt>
                <c:pt idx="974">
                  <c:v>-4.9337172413793123E-2</c:v>
                </c:pt>
                <c:pt idx="975">
                  <c:v>-4.9336379310345096E-2</c:v>
                </c:pt>
                <c:pt idx="976">
                  <c:v>-4.9334586206896902E-2</c:v>
                </c:pt>
                <c:pt idx="977">
                  <c:v>-4.9332741379310624E-2</c:v>
                </c:pt>
                <c:pt idx="978">
                  <c:v>-4.9330655172413834E-2</c:v>
                </c:pt>
                <c:pt idx="979">
                  <c:v>-4.9328258620689673E-2</c:v>
                </c:pt>
                <c:pt idx="980">
                  <c:v>-4.9326655172413914E-2</c:v>
                </c:pt>
                <c:pt idx="981">
                  <c:v>-4.9323293103448733E-2</c:v>
                </c:pt>
                <c:pt idx="982">
                  <c:v>-4.9319603448276197E-2</c:v>
                </c:pt>
                <c:pt idx="983">
                  <c:v>-4.9316568965517525E-2</c:v>
                </c:pt>
                <c:pt idx="984">
                  <c:v>-4.9314000000000309E-2</c:v>
                </c:pt>
                <c:pt idx="985">
                  <c:v>-4.9311793103448784E-2</c:v>
                </c:pt>
                <c:pt idx="986">
                  <c:v>-4.9309706896551904E-2</c:v>
                </c:pt>
                <c:pt idx="987">
                  <c:v>-4.9307379310344922E-2</c:v>
                </c:pt>
                <c:pt idx="988">
                  <c:v>-4.9304879310344829E-2</c:v>
                </c:pt>
                <c:pt idx="989">
                  <c:v>-4.9302344827586664E-2</c:v>
                </c:pt>
                <c:pt idx="990">
                  <c:v>-4.9299517241379313E-2</c:v>
                </c:pt>
                <c:pt idx="991">
                  <c:v>-4.9297137931034872E-2</c:v>
                </c:pt>
                <c:pt idx="992">
                  <c:v>-4.9294517241379412E-2</c:v>
                </c:pt>
                <c:pt idx="993">
                  <c:v>-4.9290620689655174E-2</c:v>
                </c:pt>
                <c:pt idx="994">
                  <c:v>-4.9287827586206902E-2</c:v>
                </c:pt>
                <c:pt idx="995">
                  <c:v>-4.9287068965517239E-2</c:v>
                </c:pt>
                <c:pt idx="996">
                  <c:v>-4.9288517241379323E-2</c:v>
                </c:pt>
                <c:pt idx="997">
                  <c:v>-4.9289896551724117E-2</c:v>
                </c:pt>
                <c:pt idx="998">
                  <c:v>-4.9289706896551724E-2</c:v>
                </c:pt>
                <c:pt idx="999">
                  <c:v>-4.9289551724137917E-2</c:v>
                </c:pt>
                <c:pt idx="1000">
                  <c:v>-4.9291396551724133E-2</c:v>
                </c:pt>
                <c:pt idx="1001">
                  <c:v>-4.9295586206896592E-2</c:v>
                </c:pt>
                <c:pt idx="1002">
                  <c:v>-4.9300362068965507E-2</c:v>
                </c:pt>
                <c:pt idx="1003">
                  <c:v>-4.9303724137931659E-2</c:v>
                </c:pt>
                <c:pt idx="1004">
                  <c:v>-4.9307241379310571E-2</c:v>
                </c:pt>
                <c:pt idx="1005">
                  <c:v>-4.9311034482758913E-2</c:v>
                </c:pt>
                <c:pt idx="1006">
                  <c:v>-4.931503448275891E-2</c:v>
                </c:pt>
                <c:pt idx="1007">
                  <c:v>-4.931872413793164E-2</c:v>
                </c:pt>
                <c:pt idx="1008">
                  <c:v>-4.9322275862069012E-2</c:v>
                </c:pt>
                <c:pt idx="1009">
                  <c:v>-4.9326844827586591E-2</c:v>
                </c:pt>
                <c:pt idx="1010">
                  <c:v>-4.9331862068965497E-2</c:v>
                </c:pt>
                <c:pt idx="1011">
                  <c:v>-4.9338706896552002E-2</c:v>
                </c:pt>
                <c:pt idx="1012">
                  <c:v>-4.9347344827586535E-2</c:v>
                </c:pt>
                <c:pt idx="1013">
                  <c:v>-4.9354862068965485E-2</c:v>
                </c:pt>
                <c:pt idx="1014">
                  <c:v>-4.9362155172413824E-2</c:v>
                </c:pt>
                <c:pt idx="1015">
                  <c:v>-4.9368482758621046E-2</c:v>
                </c:pt>
                <c:pt idx="1016">
                  <c:v>-4.9372379310344834E-2</c:v>
                </c:pt>
                <c:pt idx="1017">
                  <c:v>-4.9376344827586592E-2</c:v>
                </c:pt>
                <c:pt idx="1018">
                  <c:v>-4.9380310344827899E-2</c:v>
                </c:pt>
                <c:pt idx="1019">
                  <c:v>-4.9382603448276254E-2</c:v>
                </c:pt>
                <c:pt idx="1020">
                  <c:v>-4.9386689655172775E-2</c:v>
                </c:pt>
                <c:pt idx="1021">
                  <c:v>-4.9391086206896938E-2</c:v>
                </c:pt>
                <c:pt idx="1022">
                  <c:v>-4.9394034482758954E-2</c:v>
                </c:pt>
                <c:pt idx="1023">
                  <c:v>-4.939581034482788E-2</c:v>
                </c:pt>
                <c:pt idx="1024">
                  <c:v>-4.9395844827586591E-2</c:v>
                </c:pt>
                <c:pt idx="1025">
                  <c:v>-4.9395706896551934E-2</c:v>
                </c:pt>
                <c:pt idx="1026">
                  <c:v>-4.9395172413793112E-2</c:v>
                </c:pt>
                <c:pt idx="1027">
                  <c:v>-4.9394896551724438E-2</c:v>
                </c:pt>
                <c:pt idx="1028">
                  <c:v>-4.9394862068965505E-2</c:v>
                </c:pt>
                <c:pt idx="1029">
                  <c:v>-4.9394034482758954E-2</c:v>
                </c:pt>
                <c:pt idx="1030">
                  <c:v>-4.9392431034483417E-2</c:v>
                </c:pt>
                <c:pt idx="1031">
                  <c:v>-4.9390275862069032E-2</c:v>
                </c:pt>
                <c:pt idx="1032">
                  <c:v>-4.9388275862068974E-2</c:v>
                </c:pt>
                <c:pt idx="1033">
                  <c:v>-4.9387413793103761E-2</c:v>
                </c:pt>
                <c:pt idx="1034">
                  <c:v>-4.9387965517241728E-2</c:v>
                </c:pt>
                <c:pt idx="1035">
                  <c:v>-4.9390482758621103E-2</c:v>
                </c:pt>
                <c:pt idx="1036">
                  <c:v>-4.9393586206896961E-2</c:v>
                </c:pt>
                <c:pt idx="1037">
                  <c:v>-4.9396344827586758E-2</c:v>
                </c:pt>
                <c:pt idx="1038">
                  <c:v>-4.9399655172413834E-2</c:v>
                </c:pt>
                <c:pt idx="1039">
                  <c:v>-4.9402137931034935E-2</c:v>
                </c:pt>
                <c:pt idx="1040">
                  <c:v>-4.9404482758620957E-2</c:v>
                </c:pt>
                <c:pt idx="1041">
                  <c:v>-4.9406758620689682E-2</c:v>
                </c:pt>
                <c:pt idx="1042">
                  <c:v>-4.9408172413793111E-2</c:v>
                </c:pt>
                <c:pt idx="1043">
                  <c:v>-4.9408586206896594E-2</c:v>
                </c:pt>
                <c:pt idx="1044">
                  <c:v>-4.9409862068965457E-2</c:v>
                </c:pt>
                <c:pt idx="1045">
                  <c:v>-4.9412758620689723E-2</c:v>
                </c:pt>
                <c:pt idx="1046">
                  <c:v>-4.9414517241379532E-2</c:v>
                </c:pt>
                <c:pt idx="1047">
                  <c:v>-4.9415189655172422E-2</c:v>
                </c:pt>
                <c:pt idx="1048">
                  <c:v>-4.9415948275862057E-2</c:v>
                </c:pt>
                <c:pt idx="1049">
                  <c:v>-4.9415379310344884E-2</c:v>
                </c:pt>
                <c:pt idx="1050">
                  <c:v>-4.9413155172413813E-2</c:v>
                </c:pt>
                <c:pt idx="1051">
                  <c:v>-4.9410241379310514E-2</c:v>
                </c:pt>
                <c:pt idx="1052">
                  <c:v>-4.9406982758621022E-2</c:v>
                </c:pt>
                <c:pt idx="1053">
                  <c:v>-4.9402586206896922E-2</c:v>
                </c:pt>
                <c:pt idx="1054">
                  <c:v>-4.9398068965517433E-2</c:v>
                </c:pt>
                <c:pt idx="1055">
                  <c:v>-4.9392724137931721E-2</c:v>
                </c:pt>
                <c:pt idx="1056">
                  <c:v>-4.9386517241379609E-2</c:v>
                </c:pt>
                <c:pt idx="1057">
                  <c:v>-4.9379775862068973E-2</c:v>
                </c:pt>
                <c:pt idx="1058">
                  <c:v>-4.9373603448276161E-2</c:v>
                </c:pt>
                <c:pt idx="1059">
                  <c:v>-4.9367000000000341E-2</c:v>
                </c:pt>
                <c:pt idx="1060">
                  <c:v>-4.9361517241379514E-2</c:v>
                </c:pt>
                <c:pt idx="1061">
                  <c:v>-4.9357086206896925E-2</c:v>
                </c:pt>
                <c:pt idx="1062">
                  <c:v>-4.9354413793103513E-2</c:v>
                </c:pt>
                <c:pt idx="1063">
                  <c:v>-4.9354965517241625E-2</c:v>
                </c:pt>
                <c:pt idx="1064">
                  <c:v>-4.9356344827586662E-2</c:v>
                </c:pt>
                <c:pt idx="1065">
                  <c:v>-4.9356517241379579E-2</c:v>
                </c:pt>
                <c:pt idx="1066">
                  <c:v>-4.9356034482758937E-2</c:v>
                </c:pt>
                <c:pt idx="1067">
                  <c:v>-4.9356137931034952E-2</c:v>
                </c:pt>
                <c:pt idx="1068">
                  <c:v>-4.9357482758621035E-2</c:v>
                </c:pt>
                <c:pt idx="1069">
                  <c:v>-4.9359206896551933E-2</c:v>
                </c:pt>
                <c:pt idx="1070">
                  <c:v>-4.9360172413793112E-2</c:v>
                </c:pt>
                <c:pt idx="1071">
                  <c:v>-4.9360224137931688E-2</c:v>
                </c:pt>
                <c:pt idx="1072">
                  <c:v>-4.9360103448275912E-2</c:v>
                </c:pt>
                <c:pt idx="1073">
                  <c:v>-4.9361155172413802E-2</c:v>
                </c:pt>
                <c:pt idx="1074">
                  <c:v>-4.9361275862069003E-2</c:v>
                </c:pt>
                <c:pt idx="1075">
                  <c:v>-4.9360827586207023E-2</c:v>
                </c:pt>
                <c:pt idx="1076">
                  <c:v>-4.9359103448275862E-2</c:v>
                </c:pt>
                <c:pt idx="1077">
                  <c:v>-4.9356758620689674E-2</c:v>
                </c:pt>
                <c:pt idx="1078">
                  <c:v>-4.9352931034483259E-2</c:v>
                </c:pt>
                <c:pt idx="1079">
                  <c:v>-4.9347931034483115E-2</c:v>
                </c:pt>
                <c:pt idx="1080">
                  <c:v>-4.9342379310344832E-2</c:v>
                </c:pt>
                <c:pt idx="1081">
                  <c:v>-4.9336310344827952E-2</c:v>
                </c:pt>
                <c:pt idx="1082">
                  <c:v>-4.9331379310344883E-2</c:v>
                </c:pt>
                <c:pt idx="1083">
                  <c:v>-4.9327448275862065E-2</c:v>
                </c:pt>
                <c:pt idx="1084">
                  <c:v>-4.9324413793103504E-2</c:v>
                </c:pt>
                <c:pt idx="1085">
                  <c:v>-4.9322103448275922E-2</c:v>
                </c:pt>
                <c:pt idx="1086">
                  <c:v>-4.9322172413793122E-2</c:v>
                </c:pt>
                <c:pt idx="1087">
                  <c:v>-4.9324362068965497E-2</c:v>
                </c:pt>
                <c:pt idx="1088">
                  <c:v>-4.9327655172413824E-2</c:v>
                </c:pt>
                <c:pt idx="1089">
                  <c:v>-4.933243103448335E-2</c:v>
                </c:pt>
                <c:pt idx="1090">
                  <c:v>-4.9339172413793111E-2</c:v>
                </c:pt>
                <c:pt idx="1091">
                  <c:v>-4.9348448275862065E-2</c:v>
                </c:pt>
                <c:pt idx="1092">
                  <c:v>-4.935741379310371E-2</c:v>
                </c:pt>
                <c:pt idx="1093">
                  <c:v>-4.9365000000000124E-2</c:v>
                </c:pt>
                <c:pt idx="1094">
                  <c:v>-4.9374482758620934E-2</c:v>
                </c:pt>
                <c:pt idx="1095">
                  <c:v>-4.9386120689655193E-2</c:v>
                </c:pt>
                <c:pt idx="1096">
                  <c:v>-4.9397965517241786E-2</c:v>
                </c:pt>
                <c:pt idx="1097">
                  <c:v>-4.9408758620689663E-2</c:v>
                </c:pt>
                <c:pt idx="1098">
                  <c:v>-4.9417793103448786E-2</c:v>
                </c:pt>
                <c:pt idx="1099">
                  <c:v>-4.9426017241379523E-2</c:v>
                </c:pt>
                <c:pt idx="1100">
                  <c:v>-4.9433517241379524E-2</c:v>
                </c:pt>
                <c:pt idx="1101">
                  <c:v>-4.9439931034483076E-2</c:v>
                </c:pt>
                <c:pt idx="1102">
                  <c:v>-4.9446448275862066E-2</c:v>
                </c:pt>
                <c:pt idx="1103">
                  <c:v>-4.9451896551724162E-2</c:v>
                </c:pt>
                <c:pt idx="1104">
                  <c:v>-4.9456224137931659E-2</c:v>
                </c:pt>
                <c:pt idx="1105">
                  <c:v>-4.9458413793103513E-2</c:v>
                </c:pt>
                <c:pt idx="1106">
                  <c:v>-4.9458620689655182E-2</c:v>
                </c:pt>
                <c:pt idx="1107">
                  <c:v>-4.9457103448275863E-2</c:v>
                </c:pt>
                <c:pt idx="1108">
                  <c:v>-4.9453844827586538E-2</c:v>
                </c:pt>
                <c:pt idx="1109">
                  <c:v>-4.9449137931034504E-2</c:v>
                </c:pt>
                <c:pt idx="1110">
                  <c:v>-4.9442810344827594E-2</c:v>
                </c:pt>
                <c:pt idx="1111">
                  <c:v>-4.9434413793103524E-2</c:v>
                </c:pt>
                <c:pt idx="1112">
                  <c:v>-4.9425224137931448E-2</c:v>
                </c:pt>
                <c:pt idx="1113">
                  <c:v>-4.9416517241379639E-2</c:v>
                </c:pt>
                <c:pt idx="1114">
                  <c:v>-4.9407724137931548E-2</c:v>
                </c:pt>
                <c:pt idx="1115">
                  <c:v>-4.9401034482758732E-2</c:v>
                </c:pt>
                <c:pt idx="1116">
                  <c:v>-4.9395120689655174E-2</c:v>
                </c:pt>
                <c:pt idx="1117">
                  <c:v>-4.9389241379310403E-2</c:v>
                </c:pt>
                <c:pt idx="1118">
                  <c:v>-4.9383310344827909E-2</c:v>
                </c:pt>
                <c:pt idx="1119">
                  <c:v>-4.9376931034483158E-2</c:v>
                </c:pt>
                <c:pt idx="1120">
                  <c:v>-4.9371431034483097E-2</c:v>
                </c:pt>
                <c:pt idx="1121">
                  <c:v>-4.9367086206896976E-2</c:v>
                </c:pt>
                <c:pt idx="1122">
                  <c:v>-4.9363793103448808E-2</c:v>
                </c:pt>
                <c:pt idx="1123">
                  <c:v>-4.9360275862069022E-2</c:v>
                </c:pt>
                <c:pt idx="1124">
                  <c:v>-4.9356379310344922E-2</c:v>
                </c:pt>
                <c:pt idx="1125">
                  <c:v>-4.9352448275862069E-2</c:v>
                </c:pt>
                <c:pt idx="1126">
                  <c:v>-4.9350241379310433E-2</c:v>
                </c:pt>
                <c:pt idx="1127">
                  <c:v>-4.9348275862068962E-2</c:v>
                </c:pt>
                <c:pt idx="1128">
                  <c:v>-4.9345206896551821E-2</c:v>
                </c:pt>
                <c:pt idx="1129">
                  <c:v>-4.9339982758620934E-2</c:v>
                </c:pt>
                <c:pt idx="1130">
                  <c:v>-4.9335034482758833E-2</c:v>
                </c:pt>
                <c:pt idx="1131">
                  <c:v>-4.9332293103448881E-2</c:v>
                </c:pt>
                <c:pt idx="1132">
                  <c:v>-4.9330258620689682E-2</c:v>
                </c:pt>
                <c:pt idx="1133">
                  <c:v>-4.9328189655172418E-2</c:v>
                </c:pt>
                <c:pt idx="1134">
                  <c:v>-4.9325948275862057E-2</c:v>
                </c:pt>
                <c:pt idx="1135">
                  <c:v>-4.9323275862068992E-2</c:v>
                </c:pt>
                <c:pt idx="1136">
                  <c:v>-4.9322448275862074E-2</c:v>
                </c:pt>
                <c:pt idx="1137">
                  <c:v>-4.9321793103448641E-2</c:v>
                </c:pt>
                <c:pt idx="1138">
                  <c:v>-4.9321379310344832E-2</c:v>
                </c:pt>
                <c:pt idx="1139">
                  <c:v>-4.9320896551724183E-2</c:v>
                </c:pt>
                <c:pt idx="1140">
                  <c:v>-4.9320517241379334E-2</c:v>
                </c:pt>
                <c:pt idx="1141">
                  <c:v>-4.9321327586206894E-2</c:v>
                </c:pt>
                <c:pt idx="1142">
                  <c:v>-4.9322206896552034E-2</c:v>
                </c:pt>
                <c:pt idx="1143">
                  <c:v>-4.932303448275889E-2</c:v>
                </c:pt>
                <c:pt idx="1144">
                  <c:v>-4.9325103448275863E-2</c:v>
                </c:pt>
                <c:pt idx="1145">
                  <c:v>-4.9327741379310404E-2</c:v>
                </c:pt>
                <c:pt idx="1146">
                  <c:v>-4.9329655172413792E-2</c:v>
                </c:pt>
                <c:pt idx="1147">
                  <c:v>-4.9332517241379673E-2</c:v>
                </c:pt>
                <c:pt idx="1148">
                  <c:v>-4.9338017241379546E-2</c:v>
                </c:pt>
                <c:pt idx="1149">
                  <c:v>-4.9344689655172413E-2</c:v>
                </c:pt>
                <c:pt idx="1150">
                  <c:v>-4.9351293103448685E-2</c:v>
                </c:pt>
                <c:pt idx="1151">
                  <c:v>-4.935817241379311E-2</c:v>
                </c:pt>
                <c:pt idx="1152">
                  <c:v>-4.9366500000000389E-2</c:v>
                </c:pt>
                <c:pt idx="1153">
                  <c:v>-4.9375275862068961E-2</c:v>
                </c:pt>
                <c:pt idx="1154">
                  <c:v>-4.9384379310344832E-2</c:v>
                </c:pt>
                <c:pt idx="1155">
                  <c:v>-4.9392672413793533E-2</c:v>
                </c:pt>
                <c:pt idx="1156">
                  <c:v>-4.9401275862068973E-2</c:v>
                </c:pt>
                <c:pt idx="1157">
                  <c:v>-4.9409741379310382E-2</c:v>
                </c:pt>
                <c:pt idx="1158">
                  <c:v>-4.9415758620689663E-2</c:v>
                </c:pt>
                <c:pt idx="1159">
                  <c:v>-4.9419896551724192E-2</c:v>
                </c:pt>
                <c:pt idx="1160">
                  <c:v>-4.9422827586206933E-2</c:v>
                </c:pt>
                <c:pt idx="1161">
                  <c:v>-4.9424879310344817E-2</c:v>
                </c:pt>
                <c:pt idx="1162">
                  <c:v>-4.9428448275862055E-2</c:v>
                </c:pt>
                <c:pt idx="1163">
                  <c:v>-4.9431982758620936E-2</c:v>
                </c:pt>
                <c:pt idx="1164">
                  <c:v>-4.9435655172413794E-2</c:v>
                </c:pt>
                <c:pt idx="1165">
                  <c:v>-4.9440448275862046E-2</c:v>
                </c:pt>
                <c:pt idx="1166">
                  <c:v>-4.9445879310344817E-2</c:v>
                </c:pt>
                <c:pt idx="1167">
                  <c:v>-4.9451793103448591E-2</c:v>
                </c:pt>
                <c:pt idx="1168">
                  <c:v>-4.9459482758620832E-2</c:v>
                </c:pt>
                <c:pt idx="1169">
                  <c:v>-4.9467137931034938E-2</c:v>
                </c:pt>
                <c:pt idx="1170">
                  <c:v>-4.9473965517241592E-2</c:v>
                </c:pt>
                <c:pt idx="1171">
                  <c:v>-4.9480965517241605E-2</c:v>
                </c:pt>
                <c:pt idx="1172">
                  <c:v>-4.9486448275862072E-2</c:v>
                </c:pt>
                <c:pt idx="1173">
                  <c:v>-4.9489758620689654E-2</c:v>
                </c:pt>
                <c:pt idx="1174">
                  <c:v>-4.9492482758621149E-2</c:v>
                </c:pt>
                <c:pt idx="1175">
                  <c:v>-4.9495310344827854E-2</c:v>
                </c:pt>
                <c:pt idx="1176">
                  <c:v>-4.9498275862068994E-2</c:v>
                </c:pt>
                <c:pt idx="1177">
                  <c:v>-4.9500275862068982E-2</c:v>
                </c:pt>
                <c:pt idx="1178">
                  <c:v>-4.9501896551724163E-2</c:v>
                </c:pt>
                <c:pt idx="1179">
                  <c:v>-4.9503034482758834E-2</c:v>
                </c:pt>
                <c:pt idx="1180">
                  <c:v>-4.9503482758620966E-2</c:v>
                </c:pt>
                <c:pt idx="1181">
                  <c:v>-4.9505396551724139E-2</c:v>
                </c:pt>
                <c:pt idx="1182">
                  <c:v>-4.9507913793103493E-2</c:v>
                </c:pt>
                <c:pt idx="1183">
                  <c:v>-4.9511103448275862E-2</c:v>
                </c:pt>
                <c:pt idx="1184">
                  <c:v>-4.9514172413793113E-2</c:v>
                </c:pt>
                <c:pt idx="1185">
                  <c:v>-4.9516586206896938E-2</c:v>
                </c:pt>
                <c:pt idx="1186">
                  <c:v>-4.9520413793103464E-2</c:v>
                </c:pt>
                <c:pt idx="1187">
                  <c:v>-4.9524620689655179E-2</c:v>
                </c:pt>
                <c:pt idx="1188">
                  <c:v>-4.9528310344827589E-2</c:v>
                </c:pt>
                <c:pt idx="1189">
                  <c:v>-4.9533741379310423E-2</c:v>
                </c:pt>
                <c:pt idx="1190">
                  <c:v>-4.9539724137931472E-2</c:v>
                </c:pt>
                <c:pt idx="1191">
                  <c:v>-4.9545913793103462E-2</c:v>
                </c:pt>
                <c:pt idx="1192">
                  <c:v>-4.9551344827586434E-2</c:v>
                </c:pt>
                <c:pt idx="1193">
                  <c:v>-4.9556103448275893E-2</c:v>
                </c:pt>
                <c:pt idx="1194">
                  <c:v>-4.9560603448276133E-2</c:v>
                </c:pt>
                <c:pt idx="1195">
                  <c:v>-4.9565896551724171E-2</c:v>
                </c:pt>
                <c:pt idx="1196">
                  <c:v>-4.9570500000000003E-2</c:v>
                </c:pt>
                <c:pt idx="1197">
                  <c:v>-4.9574379310344828E-2</c:v>
                </c:pt>
                <c:pt idx="1198">
                  <c:v>-4.9575206896551732E-2</c:v>
                </c:pt>
                <c:pt idx="1199">
                  <c:v>-4.9573413793103482E-2</c:v>
                </c:pt>
                <c:pt idx="1200">
                  <c:v>-4.9570517241379314E-2</c:v>
                </c:pt>
                <c:pt idx="1201">
                  <c:v>-4.9567241379310414E-2</c:v>
                </c:pt>
                <c:pt idx="1202">
                  <c:v>-4.956460344827613E-2</c:v>
                </c:pt>
                <c:pt idx="1203">
                  <c:v>-4.9562327586207114E-2</c:v>
                </c:pt>
                <c:pt idx="1204">
                  <c:v>-4.9559448275861895E-2</c:v>
                </c:pt>
                <c:pt idx="1205">
                  <c:v>-4.9558344827586434E-2</c:v>
                </c:pt>
                <c:pt idx="1206">
                  <c:v>-4.9557655172413811E-2</c:v>
                </c:pt>
                <c:pt idx="1207">
                  <c:v>-4.9557637931034959E-2</c:v>
                </c:pt>
                <c:pt idx="1208">
                  <c:v>-4.9558793103448594E-2</c:v>
                </c:pt>
                <c:pt idx="1209">
                  <c:v>-4.9561551724137932E-2</c:v>
                </c:pt>
                <c:pt idx="1210">
                  <c:v>-4.9564379310344832E-2</c:v>
                </c:pt>
                <c:pt idx="1211">
                  <c:v>-4.9564931034483138E-2</c:v>
                </c:pt>
                <c:pt idx="1212">
                  <c:v>-4.9563827586207004E-2</c:v>
                </c:pt>
                <c:pt idx="1213">
                  <c:v>-4.9561689655172513E-2</c:v>
                </c:pt>
                <c:pt idx="1214">
                  <c:v>-4.9558068965517239E-2</c:v>
                </c:pt>
                <c:pt idx="1215">
                  <c:v>-4.9554758620689657E-2</c:v>
                </c:pt>
                <c:pt idx="1216">
                  <c:v>-4.9550413793103494E-2</c:v>
                </c:pt>
                <c:pt idx="1217">
                  <c:v>-4.9545603448275882E-2</c:v>
                </c:pt>
                <c:pt idx="1218">
                  <c:v>-4.9540586206896553E-2</c:v>
                </c:pt>
                <c:pt idx="1219">
                  <c:v>-4.9535862068965465E-2</c:v>
                </c:pt>
                <c:pt idx="1220">
                  <c:v>-4.9532551724138181E-2</c:v>
                </c:pt>
                <c:pt idx="1221">
                  <c:v>-4.9529137931034514E-2</c:v>
                </c:pt>
                <c:pt idx="1222">
                  <c:v>-4.9525793103448526E-2</c:v>
                </c:pt>
                <c:pt idx="1223">
                  <c:v>-4.9522068965517314E-2</c:v>
                </c:pt>
                <c:pt idx="1224">
                  <c:v>-4.9518155172413793E-2</c:v>
                </c:pt>
                <c:pt idx="1225">
                  <c:v>-4.9513879310344913E-2</c:v>
                </c:pt>
                <c:pt idx="1226">
                  <c:v>-4.9508655172413804E-2</c:v>
                </c:pt>
                <c:pt idx="1227">
                  <c:v>-4.9500896551724183E-2</c:v>
                </c:pt>
                <c:pt idx="1228">
                  <c:v>-4.9491465517241692E-2</c:v>
                </c:pt>
                <c:pt idx="1229">
                  <c:v>-4.9481793103448635E-2</c:v>
                </c:pt>
                <c:pt idx="1230">
                  <c:v>-4.9472879310344831E-2</c:v>
                </c:pt>
                <c:pt idx="1231">
                  <c:v>-4.9465965517241604E-2</c:v>
                </c:pt>
                <c:pt idx="1232">
                  <c:v>-4.9460379310344832E-2</c:v>
                </c:pt>
                <c:pt idx="1233">
                  <c:v>-4.9455275862068972E-2</c:v>
                </c:pt>
                <c:pt idx="1234">
                  <c:v>-4.9452379310344914E-2</c:v>
                </c:pt>
                <c:pt idx="1235">
                  <c:v>-4.9453000000000205E-2</c:v>
                </c:pt>
                <c:pt idx="1236">
                  <c:v>-4.9455137931034766E-2</c:v>
                </c:pt>
                <c:pt idx="1237">
                  <c:v>-4.9457465517241672E-2</c:v>
                </c:pt>
                <c:pt idx="1238">
                  <c:v>-4.9460586206896896E-2</c:v>
                </c:pt>
                <c:pt idx="1239">
                  <c:v>-4.9464344827586597E-2</c:v>
                </c:pt>
                <c:pt idx="1240">
                  <c:v>-4.9469517241379324E-2</c:v>
                </c:pt>
                <c:pt idx="1241">
                  <c:v>-4.9475431034483014E-2</c:v>
                </c:pt>
                <c:pt idx="1242">
                  <c:v>-4.9483344827586588E-2</c:v>
                </c:pt>
                <c:pt idx="1243">
                  <c:v>-4.9493655172414004E-2</c:v>
                </c:pt>
                <c:pt idx="1244">
                  <c:v>-4.9503827586206924E-2</c:v>
                </c:pt>
                <c:pt idx="1245">
                  <c:v>-4.9510603448276139E-2</c:v>
                </c:pt>
                <c:pt idx="1246">
                  <c:v>-4.9516344827586656E-2</c:v>
                </c:pt>
                <c:pt idx="1247">
                  <c:v>-4.9523137931034807E-2</c:v>
                </c:pt>
                <c:pt idx="1248">
                  <c:v>-4.9528551724137927E-2</c:v>
                </c:pt>
                <c:pt idx="1249">
                  <c:v>-4.9531637931034933E-2</c:v>
                </c:pt>
                <c:pt idx="1250">
                  <c:v>-4.9533275862068973E-2</c:v>
                </c:pt>
                <c:pt idx="1251">
                  <c:v>-4.9534913793103492E-2</c:v>
                </c:pt>
                <c:pt idx="1252">
                  <c:v>-4.9537051724137984E-2</c:v>
                </c:pt>
                <c:pt idx="1253">
                  <c:v>-4.9538482758620939E-2</c:v>
                </c:pt>
                <c:pt idx="1254">
                  <c:v>-4.9538448275862068E-2</c:v>
                </c:pt>
                <c:pt idx="1255">
                  <c:v>-4.9538758620689662E-2</c:v>
                </c:pt>
                <c:pt idx="1256">
                  <c:v>-4.9538586206896808E-2</c:v>
                </c:pt>
                <c:pt idx="1257">
                  <c:v>-4.9537827586206923E-2</c:v>
                </c:pt>
                <c:pt idx="1258">
                  <c:v>-4.9537482758620979E-2</c:v>
                </c:pt>
                <c:pt idx="1259">
                  <c:v>-4.9538758620689662E-2</c:v>
                </c:pt>
                <c:pt idx="1260">
                  <c:v>-4.9539034482758634E-2</c:v>
                </c:pt>
                <c:pt idx="1261">
                  <c:v>-4.9537431034483201E-2</c:v>
                </c:pt>
                <c:pt idx="1262">
                  <c:v>-4.9534655172413802E-2</c:v>
                </c:pt>
                <c:pt idx="1263">
                  <c:v>-4.9530810344827592E-2</c:v>
                </c:pt>
                <c:pt idx="1264">
                  <c:v>-4.9527396551724182E-2</c:v>
                </c:pt>
                <c:pt idx="1265">
                  <c:v>-4.9523965517241433E-2</c:v>
                </c:pt>
                <c:pt idx="1266">
                  <c:v>-4.9521310344827589E-2</c:v>
                </c:pt>
                <c:pt idx="1267">
                  <c:v>-4.9520206896551733E-2</c:v>
                </c:pt>
                <c:pt idx="1268">
                  <c:v>-4.9519655172413801E-2</c:v>
                </c:pt>
                <c:pt idx="1269">
                  <c:v>-4.9519000000000014E-2</c:v>
                </c:pt>
                <c:pt idx="1270">
                  <c:v>-4.9518706896551933E-2</c:v>
                </c:pt>
                <c:pt idx="1271">
                  <c:v>-4.9517500000000124E-2</c:v>
                </c:pt>
                <c:pt idx="1272">
                  <c:v>-4.9515896551724184E-2</c:v>
                </c:pt>
                <c:pt idx="1273">
                  <c:v>-4.9516086206896945E-2</c:v>
                </c:pt>
                <c:pt idx="1274">
                  <c:v>-4.9517568965517324E-2</c:v>
                </c:pt>
                <c:pt idx="1275">
                  <c:v>-4.9520017241379333E-2</c:v>
                </c:pt>
                <c:pt idx="1276">
                  <c:v>-4.9522896551724184E-2</c:v>
                </c:pt>
                <c:pt idx="1277">
                  <c:v>-4.9526534482758733E-2</c:v>
                </c:pt>
                <c:pt idx="1278">
                  <c:v>-4.9532034482758912E-2</c:v>
                </c:pt>
                <c:pt idx="1279">
                  <c:v>-4.9537948275862075E-2</c:v>
                </c:pt>
                <c:pt idx="1280">
                  <c:v>-4.9542862068965465E-2</c:v>
                </c:pt>
                <c:pt idx="1281">
                  <c:v>-4.9547844827586424E-2</c:v>
                </c:pt>
                <c:pt idx="1282">
                  <c:v>-4.9551655172413792E-2</c:v>
                </c:pt>
                <c:pt idx="1283">
                  <c:v>-4.9553137931034823E-2</c:v>
                </c:pt>
                <c:pt idx="1284">
                  <c:v>-4.9554120689655166E-2</c:v>
                </c:pt>
                <c:pt idx="1285">
                  <c:v>-4.9556620689655183E-2</c:v>
                </c:pt>
                <c:pt idx="1286">
                  <c:v>-4.9559827586206903E-2</c:v>
                </c:pt>
                <c:pt idx="1287">
                  <c:v>-4.9563689655172667E-2</c:v>
                </c:pt>
                <c:pt idx="1288">
                  <c:v>-4.9567431034483231E-2</c:v>
                </c:pt>
                <c:pt idx="1289">
                  <c:v>-4.9571034482758632E-2</c:v>
                </c:pt>
                <c:pt idx="1290">
                  <c:v>-4.9573965517241414E-2</c:v>
                </c:pt>
                <c:pt idx="1291">
                  <c:v>-4.9574344827586443E-2</c:v>
                </c:pt>
                <c:pt idx="1292">
                  <c:v>-4.9574103448275862E-2</c:v>
                </c:pt>
                <c:pt idx="1293">
                  <c:v>-4.9574362068965455E-2</c:v>
                </c:pt>
                <c:pt idx="1294">
                  <c:v>-4.9574689655172414E-2</c:v>
                </c:pt>
                <c:pt idx="1295">
                  <c:v>-4.9575000000000001E-2</c:v>
                </c:pt>
                <c:pt idx="1296">
                  <c:v>-4.9575310344827588E-2</c:v>
                </c:pt>
                <c:pt idx="1297">
                  <c:v>-4.9573706896551724E-2</c:v>
                </c:pt>
                <c:pt idx="1298">
                  <c:v>-4.9571465517241411E-2</c:v>
                </c:pt>
                <c:pt idx="1299">
                  <c:v>-4.9568465517241533E-2</c:v>
                </c:pt>
                <c:pt idx="1300">
                  <c:v>-4.9564000000000122E-2</c:v>
                </c:pt>
                <c:pt idx="1301">
                  <c:v>-4.9558896551724144E-2</c:v>
                </c:pt>
                <c:pt idx="1302">
                  <c:v>-4.9554896551724154E-2</c:v>
                </c:pt>
                <c:pt idx="1303">
                  <c:v>-4.9551775862068957E-2</c:v>
                </c:pt>
                <c:pt idx="1304">
                  <c:v>-4.9548586206896554E-2</c:v>
                </c:pt>
                <c:pt idx="1305">
                  <c:v>-4.9545724137931346E-2</c:v>
                </c:pt>
                <c:pt idx="1306">
                  <c:v>-4.9544034482758632E-2</c:v>
                </c:pt>
                <c:pt idx="1307">
                  <c:v>-4.9543586206896584E-2</c:v>
                </c:pt>
                <c:pt idx="1308">
                  <c:v>-4.9544206896551812E-2</c:v>
                </c:pt>
                <c:pt idx="1309">
                  <c:v>-4.9545431034482834E-2</c:v>
                </c:pt>
                <c:pt idx="1310">
                  <c:v>-4.954713793103474E-2</c:v>
                </c:pt>
                <c:pt idx="1311">
                  <c:v>-4.9549172413793086E-2</c:v>
                </c:pt>
                <c:pt idx="1312">
                  <c:v>-4.955110344827586E-2</c:v>
                </c:pt>
                <c:pt idx="1313">
                  <c:v>-4.9552448275862068E-2</c:v>
                </c:pt>
                <c:pt idx="1314">
                  <c:v>-4.9553913793103484E-2</c:v>
                </c:pt>
                <c:pt idx="1315">
                  <c:v>-4.9555051724137926E-2</c:v>
                </c:pt>
                <c:pt idx="1316">
                  <c:v>-4.9557034482758833E-2</c:v>
                </c:pt>
                <c:pt idx="1317">
                  <c:v>-4.9560551724137938E-2</c:v>
                </c:pt>
                <c:pt idx="1318">
                  <c:v>-4.9564689655172522E-2</c:v>
                </c:pt>
                <c:pt idx="1319">
                  <c:v>-4.9571068965517252E-2</c:v>
                </c:pt>
                <c:pt idx="1320">
                  <c:v>-4.9579310344827592E-2</c:v>
                </c:pt>
                <c:pt idx="1321">
                  <c:v>-4.9586413793103523E-2</c:v>
                </c:pt>
                <c:pt idx="1322">
                  <c:v>-4.9592241379310599E-2</c:v>
                </c:pt>
                <c:pt idx="1323">
                  <c:v>-4.9597758620689672E-2</c:v>
                </c:pt>
                <c:pt idx="1324">
                  <c:v>-4.9603017241379332E-2</c:v>
                </c:pt>
                <c:pt idx="1325">
                  <c:v>-4.9607068965517274E-2</c:v>
                </c:pt>
                <c:pt idx="1326">
                  <c:v>-4.9608724137931472E-2</c:v>
                </c:pt>
                <c:pt idx="1327">
                  <c:v>-4.9609620689655166E-2</c:v>
                </c:pt>
                <c:pt idx="1328">
                  <c:v>-4.9610362068965505E-2</c:v>
                </c:pt>
                <c:pt idx="1329">
                  <c:v>-4.9610137931034831E-2</c:v>
                </c:pt>
                <c:pt idx="1330">
                  <c:v>-4.9608793103448588E-2</c:v>
                </c:pt>
                <c:pt idx="1331">
                  <c:v>-4.9607051724137929E-2</c:v>
                </c:pt>
                <c:pt idx="1332">
                  <c:v>-4.9603068965517284E-2</c:v>
                </c:pt>
                <c:pt idx="1333">
                  <c:v>-4.9597551724137934E-2</c:v>
                </c:pt>
                <c:pt idx="1334">
                  <c:v>-4.9592172413793122E-2</c:v>
                </c:pt>
                <c:pt idx="1335">
                  <c:v>-4.958746551724167E-2</c:v>
                </c:pt>
                <c:pt idx="1336">
                  <c:v>-4.9584000000000024E-2</c:v>
                </c:pt>
                <c:pt idx="1337">
                  <c:v>-4.9582275862069002E-2</c:v>
                </c:pt>
                <c:pt idx="1338">
                  <c:v>-4.9580775862068972E-2</c:v>
                </c:pt>
                <c:pt idx="1339">
                  <c:v>-4.9579655172413792E-2</c:v>
                </c:pt>
                <c:pt idx="1340">
                  <c:v>-4.9577793103448571E-2</c:v>
                </c:pt>
                <c:pt idx="1341">
                  <c:v>-4.9575465517241402E-2</c:v>
                </c:pt>
                <c:pt idx="1342">
                  <c:v>-4.9572034482758834E-2</c:v>
                </c:pt>
                <c:pt idx="1343">
                  <c:v>-4.9567827586206932E-2</c:v>
                </c:pt>
                <c:pt idx="1344">
                  <c:v>-4.9564431034483158E-2</c:v>
                </c:pt>
                <c:pt idx="1345">
                  <c:v>-4.9561620689655174E-2</c:v>
                </c:pt>
                <c:pt idx="1346">
                  <c:v>-4.9559931034482932E-2</c:v>
                </c:pt>
                <c:pt idx="1347">
                  <c:v>-4.9559120689655067E-2</c:v>
                </c:pt>
                <c:pt idx="1348">
                  <c:v>-4.9559706896551724E-2</c:v>
                </c:pt>
                <c:pt idx="1349">
                  <c:v>-4.9560327586206931E-2</c:v>
                </c:pt>
                <c:pt idx="1350">
                  <c:v>-4.9559775862068965E-2</c:v>
                </c:pt>
                <c:pt idx="1351">
                  <c:v>-4.9558431034483041E-2</c:v>
                </c:pt>
                <c:pt idx="1352">
                  <c:v>-4.9555017241379312E-2</c:v>
                </c:pt>
                <c:pt idx="1353">
                  <c:v>-4.9550827586206901E-2</c:v>
                </c:pt>
                <c:pt idx="1354">
                  <c:v>-4.9546017241379324E-2</c:v>
                </c:pt>
                <c:pt idx="1355">
                  <c:v>-4.9541034482758622E-2</c:v>
                </c:pt>
                <c:pt idx="1356">
                  <c:v>-4.9535155172413796E-2</c:v>
                </c:pt>
                <c:pt idx="1357">
                  <c:v>-4.9527724137931495E-2</c:v>
                </c:pt>
                <c:pt idx="1358">
                  <c:v>-4.9520051724137926E-2</c:v>
                </c:pt>
                <c:pt idx="1359">
                  <c:v>-4.9511931034483106E-2</c:v>
                </c:pt>
                <c:pt idx="1360">
                  <c:v>-4.9502896551724407E-2</c:v>
                </c:pt>
                <c:pt idx="1361">
                  <c:v>-4.9493655172414004E-2</c:v>
                </c:pt>
                <c:pt idx="1362">
                  <c:v>-4.9487206896551998E-2</c:v>
                </c:pt>
                <c:pt idx="1363">
                  <c:v>-4.948127586206897E-2</c:v>
                </c:pt>
                <c:pt idx="1364">
                  <c:v>-4.947620689655198E-2</c:v>
                </c:pt>
                <c:pt idx="1365">
                  <c:v>-4.9470172413793097E-2</c:v>
                </c:pt>
                <c:pt idx="1366">
                  <c:v>-4.9461465517241635E-2</c:v>
                </c:pt>
                <c:pt idx="1367">
                  <c:v>-4.9452827586207004E-2</c:v>
                </c:pt>
                <c:pt idx="1368">
                  <c:v>-4.9444758620689658E-2</c:v>
                </c:pt>
                <c:pt idx="1369">
                  <c:v>-4.9438948275862066E-2</c:v>
                </c:pt>
                <c:pt idx="1370">
                  <c:v>-4.9433879310344833E-2</c:v>
                </c:pt>
                <c:pt idx="1371">
                  <c:v>-4.9427500000000013E-2</c:v>
                </c:pt>
                <c:pt idx="1372">
                  <c:v>-4.9423913793103513E-2</c:v>
                </c:pt>
                <c:pt idx="1373">
                  <c:v>-4.9422068965517332E-2</c:v>
                </c:pt>
                <c:pt idx="1374">
                  <c:v>-4.9420620689655172E-2</c:v>
                </c:pt>
                <c:pt idx="1375">
                  <c:v>-4.9419482758620993E-2</c:v>
                </c:pt>
                <c:pt idx="1376">
                  <c:v>-4.9418586206896875E-2</c:v>
                </c:pt>
                <c:pt idx="1377">
                  <c:v>-4.9417310344827929E-2</c:v>
                </c:pt>
                <c:pt idx="1378">
                  <c:v>-4.9417258620689693E-2</c:v>
                </c:pt>
                <c:pt idx="1379">
                  <c:v>-4.9418482758620999E-2</c:v>
                </c:pt>
                <c:pt idx="1380">
                  <c:v>-4.9420000000000033E-2</c:v>
                </c:pt>
                <c:pt idx="1381">
                  <c:v>-4.9421965517241484E-2</c:v>
                </c:pt>
                <c:pt idx="1382">
                  <c:v>-4.9424241379310403E-2</c:v>
                </c:pt>
                <c:pt idx="1383">
                  <c:v>-4.9427206896551834E-2</c:v>
                </c:pt>
                <c:pt idx="1384">
                  <c:v>-4.9431241379310403E-2</c:v>
                </c:pt>
                <c:pt idx="1385">
                  <c:v>-4.9434586206896849E-2</c:v>
                </c:pt>
                <c:pt idx="1386">
                  <c:v>-4.9435965517241533E-2</c:v>
                </c:pt>
                <c:pt idx="1387">
                  <c:v>-4.9437724137931606E-2</c:v>
                </c:pt>
                <c:pt idx="1388">
                  <c:v>-4.9438931034483137E-2</c:v>
                </c:pt>
                <c:pt idx="1389">
                  <c:v>-4.9439034482758833E-2</c:v>
                </c:pt>
                <c:pt idx="1390">
                  <c:v>-4.9438637931034986E-2</c:v>
                </c:pt>
                <c:pt idx="1391">
                  <c:v>-4.9438362068965507E-2</c:v>
                </c:pt>
                <c:pt idx="1392">
                  <c:v>-4.943820689655197E-2</c:v>
                </c:pt>
                <c:pt idx="1393">
                  <c:v>-4.9437000000000134E-2</c:v>
                </c:pt>
                <c:pt idx="1394">
                  <c:v>-4.9436034482758941E-2</c:v>
                </c:pt>
                <c:pt idx="1395">
                  <c:v>-4.9433620689655428E-2</c:v>
                </c:pt>
                <c:pt idx="1396">
                  <c:v>-4.9429896551724153E-2</c:v>
                </c:pt>
                <c:pt idx="1397">
                  <c:v>-4.9427000000000033E-2</c:v>
                </c:pt>
                <c:pt idx="1398">
                  <c:v>-4.9424172413793099E-2</c:v>
                </c:pt>
                <c:pt idx="1399">
                  <c:v>-4.9420724137931513E-2</c:v>
                </c:pt>
                <c:pt idx="1400">
                  <c:v>-4.9416827586207142E-2</c:v>
                </c:pt>
                <c:pt idx="1401">
                  <c:v>-4.9411775862068984E-2</c:v>
                </c:pt>
                <c:pt idx="1402">
                  <c:v>-4.9406068965517413E-2</c:v>
                </c:pt>
                <c:pt idx="1403">
                  <c:v>-4.9399931034483216E-2</c:v>
                </c:pt>
                <c:pt idx="1404">
                  <c:v>-4.9392017241379739E-2</c:v>
                </c:pt>
                <c:pt idx="1405">
                  <c:v>-4.9382137931034985E-2</c:v>
                </c:pt>
                <c:pt idx="1406">
                  <c:v>-4.9369827586206914E-2</c:v>
                </c:pt>
                <c:pt idx="1407">
                  <c:v>-4.9358724137931548E-2</c:v>
                </c:pt>
                <c:pt idx="1408">
                  <c:v>-4.9348293103448626E-2</c:v>
                </c:pt>
                <c:pt idx="1409">
                  <c:v>-4.9337793103448803E-2</c:v>
                </c:pt>
                <c:pt idx="1410">
                  <c:v>-4.9328534482758812E-2</c:v>
                </c:pt>
                <c:pt idx="1411">
                  <c:v>-4.9321568965517273E-2</c:v>
                </c:pt>
                <c:pt idx="1412">
                  <c:v>-4.9317137931035003E-2</c:v>
                </c:pt>
                <c:pt idx="1413">
                  <c:v>-4.9313689655172785E-2</c:v>
                </c:pt>
                <c:pt idx="1414">
                  <c:v>-4.9310655172414015E-2</c:v>
                </c:pt>
                <c:pt idx="1415">
                  <c:v>-4.9309655172413813E-2</c:v>
                </c:pt>
                <c:pt idx="1416">
                  <c:v>-4.9309620689655193E-2</c:v>
                </c:pt>
                <c:pt idx="1417">
                  <c:v>-4.9310068965517491E-2</c:v>
                </c:pt>
                <c:pt idx="1418">
                  <c:v>-4.931131034482792E-2</c:v>
                </c:pt>
                <c:pt idx="1419">
                  <c:v>-4.9313482758621123E-2</c:v>
                </c:pt>
                <c:pt idx="1420">
                  <c:v>-4.9316000000000415E-2</c:v>
                </c:pt>
                <c:pt idx="1421">
                  <c:v>-4.9318017241379616E-2</c:v>
                </c:pt>
                <c:pt idx="1422">
                  <c:v>-4.9320103448275872E-2</c:v>
                </c:pt>
                <c:pt idx="1423">
                  <c:v>-4.9324689655172504E-2</c:v>
                </c:pt>
                <c:pt idx="1424">
                  <c:v>-4.9331965517241651E-2</c:v>
                </c:pt>
                <c:pt idx="1425">
                  <c:v>-4.9338655172413814E-2</c:v>
                </c:pt>
                <c:pt idx="1426">
                  <c:v>-4.9344017241379323E-2</c:v>
                </c:pt>
                <c:pt idx="1427">
                  <c:v>-4.9349517241379322E-2</c:v>
                </c:pt>
                <c:pt idx="1428">
                  <c:v>-4.9356965517241752E-2</c:v>
                </c:pt>
                <c:pt idx="1429">
                  <c:v>-4.9363379310345096E-2</c:v>
                </c:pt>
                <c:pt idx="1430">
                  <c:v>-4.9369724137931559E-2</c:v>
                </c:pt>
                <c:pt idx="1431">
                  <c:v>-4.9377137931034862E-2</c:v>
                </c:pt>
                <c:pt idx="1432">
                  <c:v>-4.9384965517241662E-2</c:v>
                </c:pt>
                <c:pt idx="1433">
                  <c:v>-4.9390844827586648E-2</c:v>
                </c:pt>
                <c:pt idx="1434">
                  <c:v>-4.9394620689655458E-2</c:v>
                </c:pt>
                <c:pt idx="1435">
                  <c:v>-4.9395724137931578E-2</c:v>
                </c:pt>
                <c:pt idx="1436">
                  <c:v>-4.9394827586207113E-2</c:v>
                </c:pt>
                <c:pt idx="1437">
                  <c:v>-4.9390862068965515E-2</c:v>
                </c:pt>
                <c:pt idx="1438">
                  <c:v>-4.9384706896551965E-2</c:v>
                </c:pt>
                <c:pt idx="1439">
                  <c:v>-4.9378862068965475E-2</c:v>
                </c:pt>
                <c:pt idx="1440">
                  <c:v>-4.9373741379310394E-2</c:v>
                </c:pt>
                <c:pt idx="1441">
                  <c:v>-4.9368327586207024E-2</c:v>
                </c:pt>
                <c:pt idx="1442">
                  <c:v>-4.936279310344889E-2</c:v>
                </c:pt>
                <c:pt idx="1443">
                  <c:v>-4.9356275862069032E-2</c:v>
                </c:pt>
                <c:pt idx="1444">
                  <c:v>-4.9348172413793107E-2</c:v>
                </c:pt>
                <c:pt idx="1445">
                  <c:v>-4.9340068965517292E-2</c:v>
                </c:pt>
                <c:pt idx="1446">
                  <c:v>-4.9330775862068993E-2</c:v>
                </c:pt>
                <c:pt idx="1447">
                  <c:v>-4.9320965517241605E-2</c:v>
                </c:pt>
                <c:pt idx="1448">
                  <c:v>-4.9311586206896907E-2</c:v>
                </c:pt>
                <c:pt idx="1449">
                  <c:v>-4.9304000000000132E-2</c:v>
                </c:pt>
                <c:pt idx="1450">
                  <c:v>-4.9297672413793132E-2</c:v>
                </c:pt>
                <c:pt idx="1451">
                  <c:v>-4.9291206896551823E-2</c:v>
                </c:pt>
                <c:pt idx="1452">
                  <c:v>-4.9284655172413802E-2</c:v>
                </c:pt>
                <c:pt idx="1453">
                  <c:v>-4.9280017241379322E-2</c:v>
                </c:pt>
                <c:pt idx="1454">
                  <c:v>-4.9277137931034533E-2</c:v>
                </c:pt>
                <c:pt idx="1455">
                  <c:v>-4.9273965517241412E-2</c:v>
                </c:pt>
                <c:pt idx="1456">
                  <c:v>-4.9270206896551733E-2</c:v>
                </c:pt>
                <c:pt idx="1457">
                  <c:v>-4.9266982758620993E-2</c:v>
                </c:pt>
                <c:pt idx="1458">
                  <c:v>-4.9267155172413792E-2</c:v>
                </c:pt>
                <c:pt idx="1459">
                  <c:v>-4.9271931034482803E-2</c:v>
                </c:pt>
                <c:pt idx="1460">
                  <c:v>-4.9278586206896562E-2</c:v>
                </c:pt>
                <c:pt idx="1461">
                  <c:v>-4.9287689655172433E-2</c:v>
                </c:pt>
                <c:pt idx="1462">
                  <c:v>-4.9297000000000132E-2</c:v>
                </c:pt>
                <c:pt idx="1463">
                  <c:v>-4.9305086206896838E-2</c:v>
                </c:pt>
                <c:pt idx="1464">
                  <c:v>-4.9311051724138244E-2</c:v>
                </c:pt>
                <c:pt idx="1465">
                  <c:v>-4.931643103448341E-2</c:v>
                </c:pt>
                <c:pt idx="1466">
                  <c:v>-4.9321068965517294E-2</c:v>
                </c:pt>
                <c:pt idx="1467">
                  <c:v>-4.9323913793103524E-2</c:v>
                </c:pt>
                <c:pt idx="1468">
                  <c:v>-4.9325827586206912E-2</c:v>
                </c:pt>
                <c:pt idx="1469">
                  <c:v>-4.9327310344827846E-2</c:v>
                </c:pt>
                <c:pt idx="1470">
                  <c:v>-4.932858620689682E-2</c:v>
                </c:pt>
                <c:pt idx="1471">
                  <c:v>-4.9329517241379323E-2</c:v>
                </c:pt>
                <c:pt idx="1472">
                  <c:v>-4.9331706896551933E-2</c:v>
                </c:pt>
                <c:pt idx="1473">
                  <c:v>-4.9335500000000032E-2</c:v>
                </c:pt>
                <c:pt idx="1474">
                  <c:v>-4.9339034482758864E-2</c:v>
                </c:pt>
                <c:pt idx="1475">
                  <c:v>-4.9341724137931448E-2</c:v>
                </c:pt>
                <c:pt idx="1476">
                  <c:v>-4.934417241379311E-2</c:v>
                </c:pt>
                <c:pt idx="1477">
                  <c:v>-4.9345620689655173E-2</c:v>
                </c:pt>
                <c:pt idx="1478">
                  <c:v>-4.9346551724137933E-2</c:v>
                </c:pt>
                <c:pt idx="1479">
                  <c:v>-4.9346655172413822E-2</c:v>
                </c:pt>
                <c:pt idx="1480">
                  <c:v>-4.9347086206896838E-2</c:v>
                </c:pt>
                <c:pt idx="1481">
                  <c:v>-4.9348000000000003E-2</c:v>
                </c:pt>
                <c:pt idx="1482">
                  <c:v>-4.9348344827586502E-2</c:v>
                </c:pt>
                <c:pt idx="1483">
                  <c:v>-4.9349034482758632E-2</c:v>
                </c:pt>
                <c:pt idx="1484">
                  <c:v>-4.9350620689655192E-2</c:v>
                </c:pt>
                <c:pt idx="1485">
                  <c:v>-4.9353103448275884E-2</c:v>
                </c:pt>
                <c:pt idx="1486">
                  <c:v>-4.9355603448275914E-2</c:v>
                </c:pt>
                <c:pt idx="1487">
                  <c:v>-4.9357827586207013E-2</c:v>
                </c:pt>
                <c:pt idx="1488">
                  <c:v>-4.9360551724138245E-2</c:v>
                </c:pt>
                <c:pt idx="1489">
                  <c:v>-4.9363931034483312E-2</c:v>
                </c:pt>
                <c:pt idx="1490">
                  <c:v>-4.9369189655172424E-2</c:v>
                </c:pt>
                <c:pt idx="1491">
                  <c:v>-4.9376551724138192E-2</c:v>
                </c:pt>
                <c:pt idx="1492">
                  <c:v>-4.9381827586206913E-2</c:v>
                </c:pt>
                <c:pt idx="1493">
                  <c:v>-4.9385724137931547E-2</c:v>
                </c:pt>
                <c:pt idx="1494">
                  <c:v>-4.9390413793103785E-2</c:v>
                </c:pt>
                <c:pt idx="1495">
                  <c:v>-4.9395327586207023E-2</c:v>
                </c:pt>
                <c:pt idx="1496">
                  <c:v>-4.9399775862068993E-2</c:v>
                </c:pt>
                <c:pt idx="1497">
                  <c:v>-4.9402913793103534E-2</c:v>
                </c:pt>
                <c:pt idx="1498">
                  <c:v>-4.9405448275862067E-2</c:v>
                </c:pt>
                <c:pt idx="1499">
                  <c:v>-4.9407931034483148E-2</c:v>
                </c:pt>
                <c:pt idx="1500">
                  <c:v>-4.9409810344827734E-2</c:v>
                </c:pt>
                <c:pt idx="1501">
                  <c:v>-4.9410448275862072E-2</c:v>
                </c:pt>
                <c:pt idx="1502">
                  <c:v>-4.9409827586206913E-2</c:v>
                </c:pt>
                <c:pt idx="1503">
                  <c:v>-4.9409913793103492E-2</c:v>
                </c:pt>
                <c:pt idx="1504">
                  <c:v>-4.9410568965517404E-2</c:v>
                </c:pt>
                <c:pt idx="1505">
                  <c:v>-4.9411137931034889E-2</c:v>
                </c:pt>
                <c:pt idx="1506">
                  <c:v>-4.9410879310344824E-2</c:v>
                </c:pt>
                <c:pt idx="1507">
                  <c:v>-4.9409706896551733E-2</c:v>
                </c:pt>
                <c:pt idx="1508">
                  <c:v>-4.9407500000000104E-2</c:v>
                </c:pt>
                <c:pt idx="1509">
                  <c:v>-4.9404931034483138E-2</c:v>
                </c:pt>
                <c:pt idx="1510">
                  <c:v>-4.9404103448275873E-2</c:v>
                </c:pt>
                <c:pt idx="1511">
                  <c:v>-4.9403879310344824E-2</c:v>
                </c:pt>
                <c:pt idx="1512">
                  <c:v>-4.9403827586207004E-2</c:v>
                </c:pt>
                <c:pt idx="1513">
                  <c:v>-4.9402793103448785E-2</c:v>
                </c:pt>
                <c:pt idx="1514">
                  <c:v>-4.9401137931034796E-2</c:v>
                </c:pt>
                <c:pt idx="1515">
                  <c:v>-4.9398189655172432E-2</c:v>
                </c:pt>
                <c:pt idx="1516">
                  <c:v>-4.9395534482758893E-2</c:v>
                </c:pt>
                <c:pt idx="1517">
                  <c:v>-4.9394293103448839E-2</c:v>
                </c:pt>
                <c:pt idx="1518">
                  <c:v>-4.9393965517241817E-2</c:v>
                </c:pt>
                <c:pt idx="1519">
                  <c:v>-4.9394896551724438E-2</c:v>
                </c:pt>
                <c:pt idx="1520">
                  <c:v>-4.9395724137931578E-2</c:v>
                </c:pt>
                <c:pt idx="1521">
                  <c:v>-4.9396206896552129E-2</c:v>
                </c:pt>
                <c:pt idx="1522">
                  <c:v>-4.9395034482758921E-2</c:v>
                </c:pt>
                <c:pt idx="1523">
                  <c:v>-4.93921724137934E-2</c:v>
                </c:pt>
                <c:pt idx="1524">
                  <c:v>-4.9387310344827927E-2</c:v>
                </c:pt>
                <c:pt idx="1525">
                  <c:v>-4.9382293103448868E-2</c:v>
                </c:pt>
                <c:pt idx="1526">
                  <c:v>-4.9378086206896828E-2</c:v>
                </c:pt>
                <c:pt idx="1527">
                  <c:v>-4.9371293103448621E-2</c:v>
                </c:pt>
                <c:pt idx="1528">
                  <c:v>-4.9362844827586724E-2</c:v>
                </c:pt>
                <c:pt idx="1529">
                  <c:v>-4.9354931034483136E-2</c:v>
                </c:pt>
                <c:pt idx="1530">
                  <c:v>-4.9346620689655174E-2</c:v>
                </c:pt>
                <c:pt idx="1531">
                  <c:v>-4.9337310344827932E-2</c:v>
                </c:pt>
                <c:pt idx="1532">
                  <c:v>-4.9325844827586465E-2</c:v>
                </c:pt>
                <c:pt idx="1533">
                  <c:v>-4.9313879310345067E-2</c:v>
                </c:pt>
                <c:pt idx="1534">
                  <c:v>-4.9302448275862082E-2</c:v>
                </c:pt>
                <c:pt idx="1535">
                  <c:v>-4.9292931034483158E-2</c:v>
                </c:pt>
                <c:pt idx="1536">
                  <c:v>-4.9284793103448563E-2</c:v>
                </c:pt>
                <c:pt idx="1537">
                  <c:v>-4.9277551724137926E-2</c:v>
                </c:pt>
                <c:pt idx="1538">
                  <c:v>-4.9269793103448534E-2</c:v>
                </c:pt>
                <c:pt idx="1539">
                  <c:v>-4.9263103448275863E-2</c:v>
                </c:pt>
                <c:pt idx="1540">
                  <c:v>-4.9259482758620694E-2</c:v>
                </c:pt>
                <c:pt idx="1541">
                  <c:v>-4.9256551724137933E-2</c:v>
                </c:pt>
                <c:pt idx="1542">
                  <c:v>-4.9253120689655157E-2</c:v>
                </c:pt>
                <c:pt idx="1543">
                  <c:v>-4.9249655172413795E-2</c:v>
                </c:pt>
                <c:pt idx="1544">
                  <c:v>-4.924610344827586E-2</c:v>
                </c:pt>
                <c:pt idx="1545">
                  <c:v>-4.9242931034482934E-2</c:v>
                </c:pt>
                <c:pt idx="1546">
                  <c:v>-4.9240379310344806E-2</c:v>
                </c:pt>
                <c:pt idx="1547">
                  <c:v>-4.9238655172413812E-2</c:v>
                </c:pt>
                <c:pt idx="1548">
                  <c:v>-4.9239448275861956E-2</c:v>
                </c:pt>
                <c:pt idx="1549">
                  <c:v>-4.9241551724137897E-2</c:v>
                </c:pt>
                <c:pt idx="1550">
                  <c:v>-4.9245517241379308E-2</c:v>
                </c:pt>
                <c:pt idx="1551">
                  <c:v>-4.9251655172413797E-2</c:v>
                </c:pt>
                <c:pt idx="1552">
                  <c:v>-4.9259482758620694E-2</c:v>
                </c:pt>
                <c:pt idx="1553">
                  <c:v>-4.9270103448275857E-2</c:v>
                </c:pt>
                <c:pt idx="1554">
                  <c:v>-4.9280241379310363E-2</c:v>
                </c:pt>
                <c:pt idx="1555">
                  <c:v>-4.9290982758620927E-2</c:v>
                </c:pt>
                <c:pt idx="1556">
                  <c:v>-4.9303293103448817E-2</c:v>
                </c:pt>
                <c:pt idx="1557">
                  <c:v>-4.9315862068965516E-2</c:v>
                </c:pt>
                <c:pt idx="1558">
                  <c:v>-4.9327793103448703E-2</c:v>
                </c:pt>
                <c:pt idx="1559">
                  <c:v>-4.933793103448323E-2</c:v>
                </c:pt>
                <c:pt idx="1560">
                  <c:v>-4.9348500000000003E-2</c:v>
                </c:pt>
                <c:pt idx="1561">
                  <c:v>-4.9361155172413802E-2</c:v>
                </c:pt>
                <c:pt idx="1562">
                  <c:v>-4.9373568965517312E-2</c:v>
                </c:pt>
                <c:pt idx="1563">
                  <c:v>-4.9384206896551999E-2</c:v>
                </c:pt>
                <c:pt idx="1564">
                  <c:v>-4.9392344827586782E-2</c:v>
                </c:pt>
                <c:pt idx="1565">
                  <c:v>-4.9398775862069012E-2</c:v>
                </c:pt>
                <c:pt idx="1566">
                  <c:v>-4.9404465517241626E-2</c:v>
                </c:pt>
                <c:pt idx="1567">
                  <c:v>-4.9409413793103492E-2</c:v>
                </c:pt>
                <c:pt idx="1568">
                  <c:v>-4.9412275862069033E-2</c:v>
                </c:pt>
                <c:pt idx="1569">
                  <c:v>-4.941396551724174E-2</c:v>
                </c:pt>
                <c:pt idx="1570">
                  <c:v>-4.9414862068965497E-2</c:v>
                </c:pt>
                <c:pt idx="1571">
                  <c:v>-4.9414293103448775E-2</c:v>
                </c:pt>
                <c:pt idx="1572">
                  <c:v>-4.941158620689684E-2</c:v>
                </c:pt>
                <c:pt idx="1573">
                  <c:v>-4.9408689655172533E-2</c:v>
                </c:pt>
                <c:pt idx="1574">
                  <c:v>-4.9405896551724136E-2</c:v>
                </c:pt>
                <c:pt idx="1575">
                  <c:v>-4.9401931034483072E-2</c:v>
                </c:pt>
                <c:pt idx="1576">
                  <c:v>-4.9396879310345108E-2</c:v>
                </c:pt>
                <c:pt idx="1577">
                  <c:v>-4.9389810344827811E-2</c:v>
                </c:pt>
                <c:pt idx="1578">
                  <c:v>-4.9382948275862072E-2</c:v>
                </c:pt>
                <c:pt idx="1579">
                  <c:v>-4.9377379310344832E-2</c:v>
                </c:pt>
                <c:pt idx="1580">
                  <c:v>-4.9372206896552008E-2</c:v>
                </c:pt>
                <c:pt idx="1581">
                  <c:v>-4.9366344827586735E-2</c:v>
                </c:pt>
                <c:pt idx="1582">
                  <c:v>-4.9360896551724445E-2</c:v>
                </c:pt>
                <c:pt idx="1583">
                  <c:v>-4.9356931034483284E-2</c:v>
                </c:pt>
                <c:pt idx="1584">
                  <c:v>-4.9354068965517313E-2</c:v>
                </c:pt>
                <c:pt idx="1585">
                  <c:v>-4.9351448275862068E-2</c:v>
                </c:pt>
                <c:pt idx="1586">
                  <c:v>-4.9349586206896563E-2</c:v>
                </c:pt>
                <c:pt idx="1587">
                  <c:v>-4.9349637931034911E-2</c:v>
                </c:pt>
                <c:pt idx="1588">
                  <c:v>-4.9350793103448733E-2</c:v>
                </c:pt>
                <c:pt idx="1589">
                  <c:v>-4.9354534482758734E-2</c:v>
                </c:pt>
                <c:pt idx="1590">
                  <c:v>-4.9360482758621094E-2</c:v>
                </c:pt>
                <c:pt idx="1591">
                  <c:v>-4.9366706896552086E-2</c:v>
                </c:pt>
                <c:pt idx="1592">
                  <c:v>-4.9372758620689683E-2</c:v>
                </c:pt>
                <c:pt idx="1593">
                  <c:v>-4.9377534482758834E-2</c:v>
                </c:pt>
                <c:pt idx="1594">
                  <c:v>-4.9382224137931696E-2</c:v>
                </c:pt>
                <c:pt idx="1595">
                  <c:v>-4.9386068965517498E-2</c:v>
                </c:pt>
                <c:pt idx="1596">
                  <c:v>-4.9389758620689672E-2</c:v>
                </c:pt>
                <c:pt idx="1597">
                  <c:v>-4.9392620689655553E-2</c:v>
                </c:pt>
                <c:pt idx="1598">
                  <c:v>-4.9395034482758921E-2</c:v>
                </c:pt>
                <c:pt idx="1599">
                  <c:v>-4.9397931034483276E-2</c:v>
                </c:pt>
                <c:pt idx="1600">
                  <c:v>-4.9400120689655179E-2</c:v>
                </c:pt>
                <c:pt idx="1601">
                  <c:v>-4.9401431034483106E-2</c:v>
                </c:pt>
                <c:pt idx="1602">
                  <c:v>-4.9402206896552038E-2</c:v>
                </c:pt>
                <c:pt idx="1603">
                  <c:v>-4.9401706896551822E-2</c:v>
                </c:pt>
                <c:pt idx="1604">
                  <c:v>-4.9399741379310413E-2</c:v>
                </c:pt>
                <c:pt idx="1605">
                  <c:v>-4.9397396551724516E-2</c:v>
                </c:pt>
                <c:pt idx="1606">
                  <c:v>-4.9395500000000134E-2</c:v>
                </c:pt>
                <c:pt idx="1607">
                  <c:v>-4.9394431034483301E-2</c:v>
                </c:pt>
                <c:pt idx="1608">
                  <c:v>-4.9394034482758954E-2</c:v>
                </c:pt>
                <c:pt idx="1609">
                  <c:v>-4.9392827586207201E-2</c:v>
                </c:pt>
                <c:pt idx="1610">
                  <c:v>-4.9392534482759015E-2</c:v>
                </c:pt>
                <c:pt idx="1611">
                  <c:v>-4.9392137931035085E-2</c:v>
                </c:pt>
                <c:pt idx="1612">
                  <c:v>-4.9388948275862057E-2</c:v>
                </c:pt>
                <c:pt idx="1613">
                  <c:v>-4.9384724137931595E-2</c:v>
                </c:pt>
                <c:pt idx="1614">
                  <c:v>-4.9382827586207136E-2</c:v>
                </c:pt>
                <c:pt idx="1615">
                  <c:v>-4.9381344827586528E-2</c:v>
                </c:pt>
                <c:pt idx="1616">
                  <c:v>-4.9379586206896593E-2</c:v>
                </c:pt>
                <c:pt idx="1617">
                  <c:v>-4.9378344827586518E-2</c:v>
                </c:pt>
                <c:pt idx="1618">
                  <c:v>-4.9377741379310412E-2</c:v>
                </c:pt>
                <c:pt idx="1619">
                  <c:v>-4.9376586206896896E-2</c:v>
                </c:pt>
                <c:pt idx="1620">
                  <c:v>-4.9375293103448625E-2</c:v>
                </c:pt>
                <c:pt idx="1621">
                  <c:v>-4.9373793103448714E-2</c:v>
                </c:pt>
                <c:pt idx="1622">
                  <c:v>-4.9372603448276209E-2</c:v>
                </c:pt>
                <c:pt idx="1623">
                  <c:v>-4.9370551724137964E-2</c:v>
                </c:pt>
                <c:pt idx="1624">
                  <c:v>-4.9368103448275913E-2</c:v>
                </c:pt>
                <c:pt idx="1625">
                  <c:v>-4.9366224137931763E-2</c:v>
                </c:pt>
                <c:pt idx="1626">
                  <c:v>-4.9365103448275882E-2</c:v>
                </c:pt>
                <c:pt idx="1627">
                  <c:v>-4.9364948275862068E-2</c:v>
                </c:pt>
                <c:pt idx="1628">
                  <c:v>-4.9365206896552001E-2</c:v>
                </c:pt>
                <c:pt idx="1629">
                  <c:v>-4.9365310344827891E-2</c:v>
                </c:pt>
                <c:pt idx="1630">
                  <c:v>-4.9364844827586588E-2</c:v>
                </c:pt>
                <c:pt idx="1631">
                  <c:v>-4.9363586206896945E-2</c:v>
                </c:pt>
                <c:pt idx="1632">
                  <c:v>-4.9361724137931565E-2</c:v>
                </c:pt>
                <c:pt idx="1633">
                  <c:v>-4.9359206896551933E-2</c:v>
                </c:pt>
                <c:pt idx="1634">
                  <c:v>-4.9355344827586509E-2</c:v>
                </c:pt>
                <c:pt idx="1635">
                  <c:v>-4.9352224137931722E-2</c:v>
                </c:pt>
                <c:pt idx="1636">
                  <c:v>-4.9349741379310363E-2</c:v>
                </c:pt>
                <c:pt idx="1637">
                  <c:v>-4.9348551724137935E-2</c:v>
                </c:pt>
                <c:pt idx="1638">
                  <c:v>-4.9349344827586433E-2</c:v>
                </c:pt>
                <c:pt idx="1639">
                  <c:v>-4.9351775862068972E-2</c:v>
                </c:pt>
                <c:pt idx="1640">
                  <c:v>-4.9355551724137983E-2</c:v>
                </c:pt>
                <c:pt idx="1641">
                  <c:v>-4.9359500000000014E-2</c:v>
                </c:pt>
                <c:pt idx="1642">
                  <c:v>-4.9362965517241814E-2</c:v>
                </c:pt>
                <c:pt idx="1643">
                  <c:v>-4.9365655172413814E-2</c:v>
                </c:pt>
                <c:pt idx="1644">
                  <c:v>-4.9367379310344933E-2</c:v>
                </c:pt>
                <c:pt idx="1645">
                  <c:v>-4.9367620689655486E-2</c:v>
                </c:pt>
                <c:pt idx="1646">
                  <c:v>-4.9365793103448734E-2</c:v>
                </c:pt>
                <c:pt idx="1647">
                  <c:v>-4.9362379310345122E-2</c:v>
                </c:pt>
                <c:pt idx="1648">
                  <c:v>-4.9358620689655193E-2</c:v>
                </c:pt>
                <c:pt idx="1649">
                  <c:v>-4.9354051724137933E-2</c:v>
                </c:pt>
                <c:pt idx="1650">
                  <c:v>-4.9347448275862058E-2</c:v>
                </c:pt>
                <c:pt idx="1651">
                  <c:v>-4.9338379310344904E-2</c:v>
                </c:pt>
                <c:pt idx="1652">
                  <c:v>-4.9329327586206902E-2</c:v>
                </c:pt>
                <c:pt idx="1653">
                  <c:v>-4.9321103448275873E-2</c:v>
                </c:pt>
                <c:pt idx="1654">
                  <c:v>-4.9314724137931643E-2</c:v>
                </c:pt>
                <c:pt idx="1655">
                  <c:v>-4.9309620689655193E-2</c:v>
                </c:pt>
                <c:pt idx="1656">
                  <c:v>-4.9303793103448776E-2</c:v>
                </c:pt>
                <c:pt idx="1657">
                  <c:v>-4.9297931034483149E-2</c:v>
                </c:pt>
                <c:pt idx="1658">
                  <c:v>-4.9293068965517314E-2</c:v>
                </c:pt>
                <c:pt idx="1659">
                  <c:v>-4.9288482758620814E-2</c:v>
                </c:pt>
                <c:pt idx="1660">
                  <c:v>-4.9284172413793105E-2</c:v>
                </c:pt>
                <c:pt idx="1661">
                  <c:v>-4.9279810344827576E-2</c:v>
                </c:pt>
                <c:pt idx="1662">
                  <c:v>-4.9275000000000006E-2</c:v>
                </c:pt>
                <c:pt idx="1663">
                  <c:v>-4.9271551724137906E-2</c:v>
                </c:pt>
                <c:pt idx="1664">
                  <c:v>-4.9267465517241628E-2</c:v>
                </c:pt>
                <c:pt idx="1665">
                  <c:v>-4.9261689655172421E-2</c:v>
                </c:pt>
                <c:pt idx="1666">
                  <c:v>-4.9257689655172424E-2</c:v>
                </c:pt>
                <c:pt idx="1667">
                  <c:v>-4.9256137931034796E-2</c:v>
                </c:pt>
                <c:pt idx="1668">
                  <c:v>-4.9256896551724182E-2</c:v>
                </c:pt>
                <c:pt idx="1669">
                  <c:v>-4.9258965517241404E-2</c:v>
                </c:pt>
                <c:pt idx="1670">
                  <c:v>-4.9263068965517312E-2</c:v>
                </c:pt>
                <c:pt idx="1671">
                  <c:v>-4.9267931034483119E-2</c:v>
                </c:pt>
                <c:pt idx="1672">
                  <c:v>-4.9273068965517239E-2</c:v>
                </c:pt>
                <c:pt idx="1673">
                  <c:v>-4.9278258620689658E-2</c:v>
                </c:pt>
                <c:pt idx="1674">
                  <c:v>-4.9283448275862056E-2</c:v>
                </c:pt>
                <c:pt idx="1675">
                  <c:v>-4.9289758620689655E-2</c:v>
                </c:pt>
                <c:pt idx="1676">
                  <c:v>-4.9296275862068993E-2</c:v>
                </c:pt>
                <c:pt idx="1677">
                  <c:v>-4.9301137931034841E-2</c:v>
                </c:pt>
                <c:pt idx="1678">
                  <c:v>-4.9305155172413795E-2</c:v>
                </c:pt>
                <c:pt idx="1679">
                  <c:v>-4.9308827586206923E-2</c:v>
                </c:pt>
                <c:pt idx="1680">
                  <c:v>-4.9311862068965505E-2</c:v>
                </c:pt>
                <c:pt idx="1681">
                  <c:v>-4.9314413793103772E-2</c:v>
                </c:pt>
                <c:pt idx="1682">
                  <c:v>-4.9316758620689724E-2</c:v>
                </c:pt>
                <c:pt idx="1683">
                  <c:v>-4.9319379310344913E-2</c:v>
                </c:pt>
                <c:pt idx="1684">
                  <c:v>-4.9322862068965516E-2</c:v>
                </c:pt>
                <c:pt idx="1685">
                  <c:v>-4.9327775862068983E-2</c:v>
                </c:pt>
                <c:pt idx="1686">
                  <c:v>-4.9333068965517424E-2</c:v>
                </c:pt>
                <c:pt idx="1687">
                  <c:v>-4.933839655172443E-2</c:v>
                </c:pt>
                <c:pt idx="1688">
                  <c:v>-4.9343620689655192E-2</c:v>
                </c:pt>
                <c:pt idx="1689">
                  <c:v>-4.9348620689655183E-2</c:v>
                </c:pt>
                <c:pt idx="1690">
                  <c:v>-4.9352586206896934E-2</c:v>
                </c:pt>
                <c:pt idx="1691">
                  <c:v>-4.9355862068965466E-2</c:v>
                </c:pt>
                <c:pt idx="1692">
                  <c:v>-4.9359482758620933E-2</c:v>
                </c:pt>
                <c:pt idx="1693">
                  <c:v>-4.9363551724138303E-2</c:v>
                </c:pt>
                <c:pt idx="1694">
                  <c:v>-4.9367620689655486E-2</c:v>
                </c:pt>
                <c:pt idx="1695">
                  <c:v>-4.9371241379310392E-2</c:v>
                </c:pt>
                <c:pt idx="1696">
                  <c:v>-4.9374034482758733E-2</c:v>
                </c:pt>
                <c:pt idx="1697">
                  <c:v>-4.9376258620689673E-2</c:v>
                </c:pt>
                <c:pt idx="1698">
                  <c:v>-4.9376655172413922E-2</c:v>
                </c:pt>
                <c:pt idx="1699">
                  <c:v>-4.9374724137931529E-2</c:v>
                </c:pt>
                <c:pt idx="1700">
                  <c:v>-4.9371120689655157E-2</c:v>
                </c:pt>
                <c:pt idx="1701">
                  <c:v>-4.936734482758668E-2</c:v>
                </c:pt>
                <c:pt idx="1702">
                  <c:v>-4.9363103448276102E-2</c:v>
                </c:pt>
                <c:pt idx="1703">
                  <c:v>-4.9358879310344883E-2</c:v>
                </c:pt>
                <c:pt idx="1704">
                  <c:v>-4.9354741379310403E-2</c:v>
                </c:pt>
                <c:pt idx="1705">
                  <c:v>-4.9351241379310413E-2</c:v>
                </c:pt>
                <c:pt idx="1706">
                  <c:v>-4.9349137931034751E-2</c:v>
                </c:pt>
                <c:pt idx="1707">
                  <c:v>-4.9349172413793108E-2</c:v>
                </c:pt>
                <c:pt idx="1708">
                  <c:v>-4.9351206896551834E-2</c:v>
                </c:pt>
                <c:pt idx="1709">
                  <c:v>-4.9356017241379599E-2</c:v>
                </c:pt>
                <c:pt idx="1710">
                  <c:v>-4.9362965517241814E-2</c:v>
                </c:pt>
                <c:pt idx="1711">
                  <c:v>-4.9370068965517294E-2</c:v>
                </c:pt>
                <c:pt idx="1712">
                  <c:v>-4.9376931034483158E-2</c:v>
                </c:pt>
                <c:pt idx="1713">
                  <c:v>-4.9383189655172424E-2</c:v>
                </c:pt>
                <c:pt idx="1714">
                  <c:v>-4.9389655172413803E-2</c:v>
                </c:pt>
                <c:pt idx="1715">
                  <c:v>-4.9397000000000378E-2</c:v>
                </c:pt>
                <c:pt idx="1716">
                  <c:v>-4.9402034482758934E-2</c:v>
                </c:pt>
                <c:pt idx="1717">
                  <c:v>-4.9404655172413804E-2</c:v>
                </c:pt>
                <c:pt idx="1718">
                  <c:v>-4.9403965517241674E-2</c:v>
                </c:pt>
                <c:pt idx="1719">
                  <c:v>-4.9399862068965517E-2</c:v>
                </c:pt>
                <c:pt idx="1720">
                  <c:v>-4.9395293103448784E-2</c:v>
                </c:pt>
                <c:pt idx="1721">
                  <c:v>-4.9390275862069032E-2</c:v>
                </c:pt>
                <c:pt idx="1722">
                  <c:v>-4.9384051724138199E-2</c:v>
                </c:pt>
                <c:pt idx="1723">
                  <c:v>-4.9375258620689651E-2</c:v>
                </c:pt>
                <c:pt idx="1724">
                  <c:v>-4.9365017241379434E-2</c:v>
                </c:pt>
                <c:pt idx="1725">
                  <c:v>-4.9355068965517293E-2</c:v>
                </c:pt>
                <c:pt idx="1726">
                  <c:v>-4.9344137931034808E-2</c:v>
                </c:pt>
                <c:pt idx="1727">
                  <c:v>-4.9332327586207161E-2</c:v>
                </c:pt>
                <c:pt idx="1728">
                  <c:v>-4.9323586206896891E-2</c:v>
                </c:pt>
                <c:pt idx="1729">
                  <c:v>-4.9316155172413834E-2</c:v>
                </c:pt>
                <c:pt idx="1730">
                  <c:v>-4.9309275862068971E-2</c:v>
                </c:pt>
                <c:pt idx="1731">
                  <c:v>-4.9301775862068964E-2</c:v>
                </c:pt>
                <c:pt idx="1732">
                  <c:v>-4.9294068965517301E-2</c:v>
                </c:pt>
                <c:pt idx="1733">
                  <c:v>-4.9287517241379322E-2</c:v>
                </c:pt>
                <c:pt idx="1734">
                  <c:v>-4.9281413793103454E-2</c:v>
                </c:pt>
                <c:pt idx="1735">
                  <c:v>-4.9276344827586478E-2</c:v>
                </c:pt>
                <c:pt idx="1736">
                  <c:v>-4.9272568965517273E-2</c:v>
                </c:pt>
                <c:pt idx="1737">
                  <c:v>-4.9269637931034907E-2</c:v>
                </c:pt>
                <c:pt idx="1738">
                  <c:v>-4.9266689655172675E-2</c:v>
                </c:pt>
                <c:pt idx="1739">
                  <c:v>-4.9264275862068982E-2</c:v>
                </c:pt>
                <c:pt idx="1740">
                  <c:v>-4.9262827586206932E-2</c:v>
                </c:pt>
                <c:pt idx="1741">
                  <c:v>-4.9264137931034825E-2</c:v>
                </c:pt>
                <c:pt idx="1742">
                  <c:v>-4.9266620689655184E-2</c:v>
                </c:pt>
                <c:pt idx="1743">
                  <c:v>-4.9268482758620905E-2</c:v>
                </c:pt>
                <c:pt idx="1744">
                  <c:v>-4.9271206896551734E-2</c:v>
                </c:pt>
                <c:pt idx="1745">
                  <c:v>-4.9275034482758627E-2</c:v>
                </c:pt>
                <c:pt idx="1746">
                  <c:v>-4.9280172413793087E-2</c:v>
                </c:pt>
                <c:pt idx="1747">
                  <c:v>-4.9284793103448563E-2</c:v>
                </c:pt>
                <c:pt idx="1748">
                  <c:v>-4.9288844827586414E-2</c:v>
                </c:pt>
                <c:pt idx="1749">
                  <c:v>-4.9290827586206912E-2</c:v>
                </c:pt>
                <c:pt idx="1750">
                  <c:v>-4.9292655172413824E-2</c:v>
                </c:pt>
                <c:pt idx="1751">
                  <c:v>-4.9294206896551923E-2</c:v>
                </c:pt>
                <c:pt idx="1752">
                  <c:v>-4.9295034482758633E-2</c:v>
                </c:pt>
                <c:pt idx="1753">
                  <c:v>-4.9294000000000004E-2</c:v>
                </c:pt>
                <c:pt idx="1754">
                  <c:v>-4.9292758620689672E-2</c:v>
                </c:pt>
                <c:pt idx="1755">
                  <c:v>-4.9290362068965476E-2</c:v>
                </c:pt>
                <c:pt idx="1756">
                  <c:v>-4.9286517241379404E-2</c:v>
                </c:pt>
                <c:pt idx="1757">
                  <c:v>-4.9282741379310394E-2</c:v>
                </c:pt>
                <c:pt idx="1758">
                  <c:v>-4.9279689655172418E-2</c:v>
                </c:pt>
                <c:pt idx="1759">
                  <c:v>-4.9277051724137926E-2</c:v>
                </c:pt>
                <c:pt idx="1760">
                  <c:v>-4.9273431034483006E-2</c:v>
                </c:pt>
                <c:pt idx="1761">
                  <c:v>-4.9269586206896573E-2</c:v>
                </c:pt>
                <c:pt idx="1762">
                  <c:v>-4.9265620689655176E-2</c:v>
                </c:pt>
                <c:pt idx="1763">
                  <c:v>-4.9263431034483128E-2</c:v>
                </c:pt>
                <c:pt idx="1764">
                  <c:v>-4.9262155172413793E-2</c:v>
                </c:pt>
                <c:pt idx="1765">
                  <c:v>-4.9262034482758905E-2</c:v>
                </c:pt>
                <c:pt idx="1766">
                  <c:v>-4.9262741379310422E-2</c:v>
                </c:pt>
                <c:pt idx="1767">
                  <c:v>-4.9262362068965525E-2</c:v>
                </c:pt>
                <c:pt idx="1768">
                  <c:v>-4.9260827586206903E-2</c:v>
                </c:pt>
                <c:pt idx="1769">
                  <c:v>-4.9258896551724142E-2</c:v>
                </c:pt>
                <c:pt idx="1770">
                  <c:v>-4.9258086206896583E-2</c:v>
                </c:pt>
                <c:pt idx="1771">
                  <c:v>-4.9259086206896563E-2</c:v>
                </c:pt>
                <c:pt idx="1772">
                  <c:v>-4.9260862068965475E-2</c:v>
                </c:pt>
                <c:pt idx="1773">
                  <c:v>-4.9262086206896906E-2</c:v>
                </c:pt>
                <c:pt idx="1774">
                  <c:v>-4.9262655172413912E-2</c:v>
                </c:pt>
                <c:pt idx="1775">
                  <c:v>-4.9264051724137954E-2</c:v>
                </c:pt>
                <c:pt idx="1776">
                  <c:v>-4.9265810344827583E-2</c:v>
                </c:pt>
                <c:pt idx="1777">
                  <c:v>-4.9266827586207013E-2</c:v>
                </c:pt>
                <c:pt idx="1778">
                  <c:v>-4.9267034482758834E-2</c:v>
                </c:pt>
                <c:pt idx="1779">
                  <c:v>-4.9265724137931427E-2</c:v>
                </c:pt>
                <c:pt idx="1780">
                  <c:v>-4.9264482758620914E-2</c:v>
                </c:pt>
                <c:pt idx="1781">
                  <c:v>-4.9265137931034729E-2</c:v>
                </c:pt>
                <c:pt idx="1782">
                  <c:v>-4.9266586206896855E-2</c:v>
                </c:pt>
                <c:pt idx="1783">
                  <c:v>-4.9268586206896593E-2</c:v>
                </c:pt>
                <c:pt idx="1784">
                  <c:v>-4.9272413793103494E-2</c:v>
                </c:pt>
                <c:pt idx="1785">
                  <c:v>-4.9278155172413775E-2</c:v>
                </c:pt>
                <c:pt idx="1786">
                  <c:v>-4.9283517241379332E-2</c:v>
                </c:pt>
                <c:pt idx="1787">
                  <c:v>-4.9288448275861985E-2</c:v>
                </c:pt>
                <c:pt idx="1788">
                  <c:v>-4.9295517241379323E-2</c:v>
                </c:pt>
                <c:pt idx="1789">
                  <c:v>-4.9303155172413793E-2</c:v>
                </c:pt>
                <c:pt idx="1790">
                  <c:v>-4.9309758620689662E-2</c:v>
                </c:pt>
                <c:pt idx="1791">
                  <c:v>-4.9316034482759029E-2</c:v>
                </c:pt>
                <c:pt idx="1792">
                  <c:v>-4.9321379310344832E-2</c:v>
                </c:pt>
                <c:pt idx="1793">
                  <c:v>-4.9327103448275893E-2</c:v>
                </c:pt>
                <c:pt idx="1794">
                  <c:v>-4.9334655172413824E-2</c:v>
                </c:pt>
                <c:pt idx="1795">
                  <c:v>-4.9342965517241669E-2</c:v>
                </c:pt>
                <c:pt idx="1796">
                  <c:v>-4.9349586206896563E-2</c:v>
                </c:pt>
                <c:pt idx="1797">
                  <c:v>-4.9356172413793122E-2</c:v>
                </c:pt>
                <c:pt idx="1798">
                  <c:v>-4.936279310344889E-2</c:v>
                </c:pt>
                <c:pt idx="1799">
                  <c:v>-4.9368137931034929E-2</c:v>
                </c:pt>
                <c:pt idx="1800">
                  <c:v>-4.9373034482758871E-2</c:v>
                </c:pt>
                <c:pt idx="1801">
                  <c:v>-4.9378137931034821E-2</c:v>
                </c:pt>
                <c:pt idx="1802">
                  <c:v>-4.9382637931035131E-2</c:v>
                </c:pt>
                <c:pt idx="1803">
                  <c:v>-4.9385982758620939E-2</c:v>
                </c:pt>
                <c:pt idx="1804">
                  <c:v>-4.9388344827586576E-2</c:v>
                </c:pt>
                <c:pt idx="1805">
                  <c:v>-4.939131034482791E-2</c:v>
                </c:pt>
                <c:pt idx="1806">
                  <c:v>-4.9393534482758961E-2</c:v>
                </c:pt>
                <c:pt idx="1807">
                  <c:v>-4.9395913793103534E-2</c:v>
                </c:pt>
                <c:pt idx="1808">
                  <c:v>-4.9399224137931623E-2</c:v>
                </c:pt>
                <c:pt idx="1809">
                  <c:v>-4.9401068965517284E-2</c:v>
                </c:pt>
                <c:pt idx="1810">
                  <c:v>-4.9401224137931514E-2</c:v>
                </c:pt>
                <c:pt idx="1811">
                  <c:v>-4.9399448275862075E-2</c:v>
                </c:pt>
                <c:pt idx="1812">
                  <c:v>-4.9397775862069004E-2</c:v>
                </c:pt>
                <c:pt idx="1813">
                  <c:v>-4.9397603448276289E-2</c:v>
                </c:pt>
                <c:pt idx="1814">
                  <c:v>-4.9396431034483386E-2</c:v>
                </c:pt>
                <c:pt idx="1815">
                  <c:v>-4.9396000000000419E-2</c:v>
                </c:pt>
                <c:pt idx="1816">
                  <c:v>-4.9396862068965514E-2</c:v>
                </c:pt>
                <c:pt idx="1817">
                  <c:v>-4.9397224137931704E-2</c:v>
                </c:pt>
                <c:pt idx="1818">
                  <c:v>-4.9396293103448938E-2</c:v>
                </c:pt>
                <c:pt idx="1819">
                  <c:v>-4.9394879310344933E-2</c:v>
                </c:pt>
                <c:pt idx="1820">
                  <c:v>-4.9393655172414043E-2</c:v>
                </c:pt>
                <c:pt idx="1821">
                  <c:v>-4.9393931034483293E-2</c:v>
                </c:pt>
                <c:pt idx="1822">
                  <c:v>-4.9396724137931759E-2</c:v>
                </c:pt>
                <c:pt idx="1823">
                  <c:v>-4.9400948275862056E-2</c:v>
                </c:pt>
                <c:pt idx="1824">
                  <c:v>-4.9405362068965467E-2</c:v>
                </c:pt>
                <c:pt idx="1825">
                  <c:v>-4.9407965517241671E-2</c:v>
                </c:pt>
                <c:pt idx="1826">
                  <c:v>-4.9409637931034957E-2</c:v>
                </c:pt>
                <c:pt idx="1827">
                  <c:v>-4.9410034482758908E-2</c:v>
                </c:pt>
                <c:pt idx="1828">
                  <c:v>-4.9408948275862057E-2</c:v>
                </c:pt>
                <c:pt idx="1829">
                  <c:v>-4.9407862068965497E-2</c:v>
                </c:pt>
                <c:pt idx="1830">
                  <c:v>-4.9406379310344833E-2</c:v>
                </c:pt>
                <c:pt idx="1831">
                  <c:v>-4.9404396551724183E-2</c:v>
                </c:pt>
                <c:pt idx="1832">
                  <c:v>-4.9401551724137932E-2</c:v>
                </c:pt>
                <c:pt idx="1833">
                  <c:v>-4.9396344827586758E-2</c:v>
                </c:pt>
                <c:pt idx="1834">
                  <c:v>-4.9390931034483276E-2</c:v>
                </c:pt>
                <c:pt idx="1835">
                  <c:v>-4.9385482758620924E-2</c:v>
                </c:pt>
                <c:pt idx="1836">
                  <c:v>-4.9379000000000013E-2</c:v>
                </c:pt>
                <c:pt idx="1837">
                  <c:v>-4.9374034482758733E-2</c:v>
                </c:pt>
                <c:pt idx="1838">
                  <c:v>-4.9369620689655183E-2</c:v>
                </c:pt>
                <c:pt idx="1839">
                  <c:v>-4.9363896551724497E-2</c:v>
                </c:pt>
                <c:pt idx="1840">
                  <c:v>-4.9357689655172676E-2</c:v>
                </c:pt>
                <c:pt idx="1841">
                  <c:v>-4.9350982758620966E-2</c:v>
                </c:pt>
                <c:pt idx="1842">
                  <c:v>-4.9344275862068972E-2</c:v>
                </c:pt>
                <c:pt idx="1843">
                  <c:v>-4.9337758620689683E-2</c:v>
                </c:pt>
                <c:pt idx="1844">
                  <c:v>-4.9332293103448881E-2</c:v>
                </c:pt>
                <c:pt idx="1845">
                  <c:v>-4.9326086206896935E-2</c:v>
                </c:pt>
                <c:pt idx="1846">
                  <c:v>-4.9319448275862071E-2</c:v>
                </c:pt>
                <c:pt idx="1847">
                  <c:v>-4.9313413793103798E-2</c:v>
                </c:pt>
                <c:pt idx="1848">
                  <c:v>-4.9306620689655467E-2</c:v>
                </c:pt>
                <c:pt idx="1849">
                  <c:v>-4.9299896551724162E-2</c:v>
                </c:pt>
                <c:pt idx="1850">
                  <c:v>-4.9293586206896854E-2</c:v>
                </c:pt>
                <c:pt idx="1851">
                  <c:v>-4.928727586206897E-2</c:v>
                </c:pt>
                <c:pt idx="1852">
                  <c:v>-4.9281379310344826E-2</c:v>
                </c:pt>
                <c:pt idx="1853">
                  <c:v>-4.9276620689655173E-2</c:v>
                </c:pt>
                <c:pt idx="1854">
                  <c:v>-4.9273793103448538E-2</c:v>
                </c:pt>
                <c:pt idx="1855">
                  <c:v>-4.9272724137931448E-2</c:v>
                </c:pt>
                <c:pt idx="1856">
                  <c:v>-4.9272465517241522E-2</c:v>
                </c:pt>
                <c:pt idx="1857">
                  <c:v>-4.9273034482758632E-2</c:v>
                </c:pt>
                <c:pt idx="1858">
                  <c:v>-4.9274827586206896E-2</c:v>
                </c:pt>
                <c:pt idx="1859">
                  <c:v>-4.927775862068965E-2</c:v>
                </c:pt>
                <c:pt idx="1860">
                  <c:v>-4.9282568965517304E-2</c:v>
                </c:pt>
                <c:pt idx="1861">
                  <c:v>-4.9288379310344826E-2</c:v>
                </c:pt>
                <c:pt idx="1862">
                  <c:v>-4.9293862068965515E-2</c:v>
                </c:pt>
                <c:pt idx="1863">
                  <c:v>-4.9297793103448714E-2</c:v>
                </c:pt>
                <c:pt idx="1864">
                  <c:v>-4.9300551724138171E-2</c:v>
                </c:pt>
                <c:pt idx="1865">
                  <c:v>-4.9302155172413813E-2</c:v>
                </c:pt>
                <c:pt idx="1866">
                  <c:v>-4.9301137931034841E-2</c:v>
                </c:pt>
                <c:pt idx="1867">
                  <c:v>-4.9298655172413802E-2</c:v>
                </c:pt>
                <c:pt idx="1868">
                  <c:v>-4.9295620689655179E-2</c:v>
                </c:pt>
                <c:pt idx="1869">
                  <c:v>-4.9293172413793107E-2</c:v>
                </c:pt>
                <c:pt idx="1870">
                  <c:v>-4.9291724137931474E-2</c:v>
                </c:pt>
                <c:pt idx="1871">
                  <c:v>-4.9290482758620933E-2</c:v>
                </c:pt>
                <c:pt idx="1872">
                  <c:v>-4.9289879310344807E-2</c:v>
                </c:pt>
                <c:pt idx="1873">
                  <c:v>-4.9290448275862056E-2</c:v>
                </c:pt>
                <c:pt idx="1874">
                  <c:v>-4.9290810344827594E-2</c:v>
                </c:pt>
                <c:pt idx="1875">
                  <c:v>-4.9292413793103534E-2</c:v>
                </c:pt>
                <c:pt idx="1876">
                  <c:v>-4.9294827586206902E-2</c:v>
                </c:pt>
                <c:pt idx="1877">
                  <c:v>-4.929601724137956E-2</c:v>
                </c:pt>
                <c:pt idx="1878">
                  <c:v>-4.9297586206896844E-2</c:v>
                </c:pt>
                <c:pt idx="1879">
                  <c:v>-4.9299689655172424E-2</c:v>
                </c:pt>
                <c:pt idx="1880">
                  <c:v>-4.9302500000000332E-2</c:v>
                </c:pt>
                <c:pt idx="1881">
                  <c:v>-4.9305396551724334E-2</c:v>
                </c:pt>
                <c:pt idx="1882">
                  <c:v>-4.9307120689655183E-2</c:v>
                </c:pt>
                <c:pt idx="1883">
                  <c:v>-4.9308034482758833E-2</c:v>
                </c:pt>
                <c:pt idx="1884">
                  <c:v>-4.9309810344827593E-2</c:v>
                </c:pt>
                <c:pt idx="1885">
                  <c:v>-4.931162068965543E-2</c:v>
                </c:pt>
                <c:pt idx="1886">
                  <c:v>-4.9312931034483358E-2</c:v>
                </c:pt>
                <c:pt idx="1887">
                  <c:v>-4.9312620689655542E-2</c:v>
                </c:pt>
                <c:pt idx="1888">
                  <c:v>-4.931212068965541E-2</c:v>
                </c:pt>
                <c:pt idx="1889">
                  <c:v>-4.9312327586207218E-2</c:v>
                </c:pt>
                <c:pt idx="1890">
                  <c:v>-4.9311586206896907E-2</c:v>
                </c:pt>
                <c:pt idx="1891">
                  <c:v>-4.9310689655172789E-2</c:v>
                </c:pt>
                <c:pt idx="1892">
                  <c:v>-4.9310275862069014E-2</c:v>
                </c:pt>
                <c:pt idx="1893">
                  <c:v>-4.9309775862068972E-2</c:v>
                </c:pt>
                <c:pt idx="1894">
                  <c:v>-4.9308465517241711E-2</c:v>
                </c:pt>
                <c:pt idx="1895">
                  <c:v>-4.9306931034483276E-2</c:v>
                </c:pt>
                <c:pt idx="1896">
                  <c:v>-4.9306517241379598E-2</c:v>
                </c:pt>
                <c:pt idx="1897">
                  <c:v>-4.9306517241379598E-2</c:v>
                </c:pt>
                <c:pt idx="1898">
                  <c:v>-4.9307000000000246E-2</c:v>
                </c:pt>
                <c:pt idx="1899">
                  <c:v>-4.9307068965517432E-2</c:v>
                </c:pt>
                <c:pt idx="1900">
                  <c:v>-4.9306206896552067E-2</c:v>
                </c:pt>
                <c:pt idx="1901">
                  <c:v>-4.9306068965517424E-2</c:v>
                </c:pt>
                <c:pt idx="1902">
                  <c:v>-4.9308137931034883E-2</c:v>
                </c:pt>
                <c:pt idx="1903">
                  <c:v>-4.9310586206896941E-2</c:v>
                </c:pt>
                <c:pt idx="1904">
                  <c:v>-4.9312603448276419E-2</c:v>
                </c:pt>
                <c:pt idx="1905">
                  <c:v>-4.9314620689655468E-2</c:v>
                </c:pt>
                <c:pt idx="1906">
                  <c:v>-4.9316000000000415E-2</c:v>
                </c:pt>
                <c:pt idx="1907">
                  <c:v>-4.9317948275862084E-2</c:v>
                </c:pt>
                <c:pt idx="1908">
                  <c:v>-4.9321120689655176E-2</c:v>
                </c:pt>
                <c:pt idx="1909">
                  <c:v>-4.9324655172413814E-2</c:v>
                </c:pt>
                <c:pt idx="1910">
                  <c:v>-4.9328258620689673E-2</c:v>
                </c:pt>
                <c:pt idx="1911">
                  <c:v>-4.9331948275862077E-2</c:v>
                </c:pt>
                <c:pt idx="1912">
                  <c:v>-4.9334689655172674E-2</c:v>
                </c:pt>
                <c:pt idx="1913">
                  <c:v>-4.9334724137931607E-2</c:v>
                </c:pt>
                <c:pt idx="1914">
                  <c:v>-4.9334775862068983E-2</c:v>
                </c:pt>
                <c:pt idx="1915">
                  <c:v>-4.9333672413793439E-2</c:v>
                </c:pt>
                <c:pt idx="1916">
                  <c:v>-4.9329948275862047E-2</c:v>
                </c:pt>
                <c:pt idx="1917">
                  <c:v>-4.9324465517241636E-2</c:v>
                </c:pt>
                <c:pt idx="1918">
                  <c:v>-4.9319500000000134E-2</c:v>
                </c:pt>
                <c:pt idx="1919">
                  <c:v>-4.9315413793103731E-2</c:v>
                </c:pt>
                <c:pt idx="1920">
                  <c:v>-4.9312327586207218E-2</c:v>
                </c:pt>
                <c:pt idx="1921">
                  <c:v>-4.9309793103448636E-2</c:v>
                </c:pt>
                <c:pt idx="1922">
                  <c:v>-4.9307620689655426E-2</c:v>
                </c:pt>
                <c:pt idx="1923">
                  <c:v>-4.9307327586207109E-2</c:v>
                </c:pt>
                <c:pt idx="1924">
                  <c:v>-4.9308413793103523E-2</c:v>
                </c:pt>
                <c:pt idx="1925">
                  <c:v>-4.9309810344827593E-2</c:v>
                </c:pt>
                <c:pt idx="1926">
                  <c:v>-4.9313137931034985E-2</c:v>
                </c:pt>
                <c:pt idx="1927">
                  <c:v>-4.9319844827586577E-2</c:v>
                </c:pt>
                <c:pt idx="1928">
                  <c:v>-4.9328068965517294E-2</c:v>
                </c:pt>
                <c:pt idx="1929">
                  <c:v>-4.9335724137931546E-2</c:v>
                </c:pt>
                <c:pt idx="1930">
                  <c:v>-4.9343189655172419E-2</c:v>
                </c:pt>
                <c:pt idx="1931">
                  <c:v>-4.9351724137931513E-2</c:v>
                </c:pt>
                <c:pt idx="1932">
                  <c:v>-4.9359327586206904E-2</c:v>
                </c:pt>
                <c:pt idx="1933">
                  <c:v>-4.9365655172413814E-2</c:v>
                </c:pt>
                <c:pt idx="1934">
                  <c:v>-4.9370862068965495E-2</c:v>
                </c:pt>
                <c:pt idx="1935">
                  <c:v>-4.9376775862068983E-2</c:v>
                </c:pt>
                <c:pt idx="1936">
                  <c:v>-4.9383965517241751E-2</c:v>
                </c:pt>
                <c:pt idx="1937">
                  <c:v>-4.9389724137931537E-2</c:v>
                </c:pt>
                <c:pt idx="1938">
                  <c:v>-4.9393275862069104E-2</c:v>
                </c:pt>
                <c:pt idx="1939">
                  <c:v>-4.9393965517241817E-2</c:v>
                </c:pt>
                <c:pt idx="1940">
                  <c:v>-4.9392931034483376E-2</c:v>
                </c:pt>
                <c:pt idx="1941">
                  <c:v>-4.9390793103448807E-2</c:v>
                </c:pt>
                <c:pt idx="1942">
                  <c:v>-4.9389655172413803E-2</c:v>
                </c:pt>
                <c:pt idx="1943">
                  <c:v>-4.9388517241379513E-2</c:v>
                </c:pt>
                <c:pt idx="1944">
                  <c:v>-4.9388189655172422E-2</c:v>
                </c:pt>
                <c:pt idx="1945">
                  <c:v>-4.9388517241379513E-2</c:v>
                </c:pt>
                <c:pt idx="1946">
                  <c:v>-4.9388931034483149E-2</c:v>
                </c:pt>
                <c:pt idx="1947">
                  <c:v>-4.9388534482758824E-2</c:v>
                </c:pt>
                <c:pt idx="1948">
                  <c:v>-4.9388931034483149E-2</c:v>
                </c:pt>
                <c:pt idx="1949">
                  <c:v>-4.9389241379310403E-2</c:v>
                </c:pt>
                <c:pt idx="1950">
                  <c:v>-4.9388896551724133E-2</c:v>
                </c:pt>
                <c:pt idx="1951">
                  <c:v>-4.9389551724137934E-2</c:v>
                </c:pt>
                <c:pt idx="1952">
                  <c:v>-4.9390344827586648E-2</c:v>
                </c:pt>
                <c:pt idx="1953">
                  <c:v>-4.9391637931035112E-2</c:v>
                </c:pt>
                <c:pt idx="1954">
                  <c:v>-4.9392965517241837E-2</c:v>
                </c:pt>
                <c:pt idx="1955">
                  <c:v>-4.9394586206896941E-2</c:v>
                </c:pt>
                <c:pt idx="1956">
                  <c:v>-4.9395448275862071E-2</c:v>
                </c:pt>
                <c:pt idx="1957">
                  <c:v>-4.9395241379310513E-2</c:v>
                </c:pt>
                <c:pt idx="1958">
                  <c:v>-4.9394827586207113E-2</c:v>
                </c:pt>
                <c:pt idx="1959">
                  <c:v>-4.939453448275892E-2</c:v>
                </c:pt>
                <c:pt idx="1960">
                  <c:v>-4.939453448275892E-2</c:v>
                </c:pt>
                <c:pt idx="1961">
                  <c:v>-4.9393931034483293E-2</c:v>
                </c:pt>
                <c:pt idx="1962">
                  <c:v>-4.9390896551724461E-2</c:v>
                </c:pt>
                <c:pt idx="1963">
                  <c:v>-4.9386655172414036E-2</c:v>
                </c:pt>
                <c:pt idx="1964">
                  <c:v>-4.9381896551724133E-2</c:v>
                </c:pt>
                <c:pt idx="1965">
                  <c:v>-4.937660344827615E-2</c:v>
                </c:pt>
                <c:pt idx="1966">
                  <c:v>-4.9372224137931651E-2</c:v>
                </c:pt>
                <c:pt idx="1967">
                  <c:v>-4.936734482758668E-2</c:v>
                </c:pt>
                <c:pt idx="1968">
                  <c:v>-4.9360862068965505E-2</c:v>
                </c:pt>
                <c:pt idx="1969">
                  <c:v>-4.9353620689655417E-2</c:v>
                </c:pt>
                <c:pt idx="1970">
                  <c:v>-4.9346275862068974E-2</c:v>
                </c:pt>
                <c:pt idx="1971">
                  <c:v>-4.9340517241379334E-2</c:v>
                </c:pt>
                <c:pt idx="1972">
                  <c:v>-4.9336827586207124E-2</c:v>
                </c:pt>
                <c:pt idx="1973">
                  <c:v>-4.9333879310344914E-2</c:v>
                </c:pt>
                <c:pt idx="1974">
                  <c:v>-4.9330482758621057E-2</c:v>
                </c:pt>
                <c:pt idx="1975">
                  <c:v>-4.9327637931035014E-2</c:v>
                </c:pt>
                <c:pt idx="1976">
                  <c:v>-4.9324431034483127E-2</c:v>
                </c:pt>
                <c:pt idx="1977">
                  <c:v>-4.9320344827586536E-2</c:v>
                </c:pt>
                <c:pt idx="1978">
                  <c:v>-4.9316189655172676E-2</c:v>
                </c:pt>
                <c:pt idx="1979">
                  <c:v>-4.9311982758621017E-2</c:v>
                </c:pt>
                <c:pt idx="1980">
                  <c:v>-4.9308327586207013E-2</c:v>
                </c:pt>
                <c:pt idx="1981">
                  <c:v>-4.9303344827586616E-2</c:v>
                </c:pt>
                <c:pt idx="1982">
                  <c:v>-4.9297379310344884E-2</c:v>
                </c:pt>
                <c:pt idx="1983">
                  <c:v>-4.9289241379310351E-2</c:v>
                </c:pt>
                <c:pt idx="1984">
                  <c:v>-4.9278862068965271E-2</c:v>
                </c:pt>
                <c:pt idx="1985">
                  <c:v>-4.9268862068965455E-2</c:v>
                </c:pt>
                <c:pt idx="1986">
                  <c:v>-4.9261551724137931E-2</c:v>
                </c:pt>
                <c:pt idx="1987">
                  <c:v>-4.9255379310344835E-2</c:v>
                </c:pt>
                <c:pt idx="1988">
                  <c:v>-4.9248551724137925E-2</c:v>
                </c:pt>
                <c:pt idx="1989">
                  <c:v>-4.924067241379311E-2</c:v>
                </c:pt>
                <c:pt idx="1990">
                  <c:v>-4.9232896551724192E-2</c:v>
                </c:pt>
                <c:pt idx="1991">
                  <c:v>-4.9227379310344835E-2</c:v>
                </c:pt>
                <c:pt idx="1992">
                  <c:v>-4.9225172413793095E-2</c:v>
                </c:pt>
                <c:pt idx="1993">
                  <c:v>-4.9225068965517253E-2</c:v>
                </c:pt>
                <c:pt idx="1994">
                  <c:v>-4.9225948275861846E-2</c:v>
                </c:pt>
                <c:pt idx="1995">
                  <c:v>-4.9228431034482933E-2</c:v>
                </c:pt>
                <c:pt idx="1996">
                  <c:v>-4.9231017241379314E-2</c:v>
                </c:pt>
                <c:pt idx="1997">
                  <c:v>-4.9232655172413833E-2</c:v>
                </c:pt>
                <c:pt idx="1998">
                  <c:v>-4.9234224137931486E-2</c:v>
                </c:pt>
                <c:pt idx="1999">
                  <c:v>-4.9235827586206898E-2</c:v>
                </c:pt>
                <c:pt idx="2000">
                  <c:v>-4.9237310344827812E-2</c:v>
                </c:pt>
                <c:pt idx="2001">
                  <c:v>-4.9238172413793087E-2</c:v>
                </c:pt>
                <c:pt idx="2002">
                  <c:v>-4.9240017241379323E-2</c:v>
                </c:pt>
                <c:pt idx="2003">
                  <c:v>-4.9242344827586451E-2</c:v>
                </c:pt>
                <c:pt idx="2004">
                  <c:v>-4.9245137931034494E-2</c:v>
                </c:pt>
                <c:pt idx="2005">
                  <c:v>-4.9247982758620704E-2</c:v>
                </c:pt>
                <c:pt idx="2006">
                  <c:v>-4.9251120689655065E-2</c:v>
                </c:pt>
                <c:pt idx="2007">
                  <c:v>-4.9255482758620704E-2</c:v>
                </c:pt>
                <c:pt idx="2008">
                  <c:v>-4.9260620689655192E-2</c:v>
                </c:pt>
                <c:pt idx="2009">
                  <c:v>-4.9266931034483173E-2</c:v>
                </c:pt>
                <c:pt idx="2010">
                  <c:v>-4.9272413793103494E-2</c:v>
                </c:pt>
                <c:pt idx="2011">
                  <c:v>-4.9278517241379313E-2</c:v>
                </c:pt>
                <c:pt idx="2012">
                  <c:v>-4.9286137931034812E-2</c:v>
                </c:pt>
                <c:pt idx="2013">
                  <c:v>-4.9294068965517301E-2</c:v>
                </c:pt>
                <c:pt idx="2014">
                  <c:v>-4.9300706896551978E-2</c:v>
                </c:pt>
                <c:pt idx="2015">
                  <c:v>-4.9306741379310591E-2</c:v>
                </c:pt>
                <c:pt idx="2016">
                  <c:v>-4.9313034482759005E-2</c:v>
                </c:pt>
                <c:pt idx="2017">
                  <c:v>-4.9318896551724445E-2</c:v>
                </c:pt>
                <c:pt idx="2018">
                  <c:v>-4.9323120689655171E-2</c:v>
                </c:pt>
                <c:pt idx="2019">
                  <c:v>-4.9326551724137933E-2</c:v>
                </c:pt>
                <c:pt idx="2020">
                  <c:v>-4.9329862068965447E-2</c:v>
                </c:pt>
                <c:pt idx="2021">
                  <c:v>-4.9332655172414044E-2</c:v>
                </c:pt>
                <c:pt idx="2022">
                  <c:v>-4.933237931034512E-2</c:v>
                </c:pt>
                <c:pt idx="2023">
                  <c:v>-4.9329827586206902E-2</c:v>
                </c:pt>
                <c:pt idx="2024">
                  <c:v>-4.9325655172413801E-2</c:v>
                </c:pt>
                <c:pt idx="2025">
                  <c:v>-4.9320327586206913E-2</c:v>
                </c:pt>
                <c:pt idx="2026">
                  <c:v>-4.9312500000000391E-2</c:v>
                </c:pt>
                <c:pt idx="2027">
                  <c:v>-4.9303241379310532E-2</c:v>
                </c:pt>
                <c:pt idx="2028">
                  <c:v>-4.9292862068965507E-2</c:v>
                </c:pt>
                <c:pt idx="2029">
                  <c:v>-4.9282982758620933E-2</c:v>
                </c:pt>
                <c:pt idx="2030">
                  <c:v>-4.9273379310344825E-2</c:v>
                </c:pt>
                <c:pt idx="2031">
                  <c:v>-4.9263534482758733E-2</c:v>
                </c:pt>
                <c:pt idx="2032">
                  <c:v>-4.9254724137931423E-2</c:v>
                </c:pt>
                <c:pt idx="2033">
                  <c:v>-4.9246724137931429E-2</c:v>
                </c:pt>
                <c:pt idx="2034">
                  <c:v>-4.9240086206896572E-2</c:v>
                </c:pt>
                <c:pt idx="2035">
                  <c:v>-4.9233465517241524E-2</c:v>
                </c:pt>
                <c:pt idx="2036">
                  <c:v>-4.9226206896551834E-2</c:v>
                </c:pt>
                <c:pt idx="2037">
                  <c:v>-4.9219086206896592E-2</c:v>
                </c:pt>
                <c:pt idx="2038">
                  <c:v>-4.9212758620689682E-2</c:v>
                </c:pt>
                <c:pt idx="2039">
                  <c:v>-4.9208586206896554E-2</c:v>
                </c:pt>
                <c:pt idx="2040">
                  <c:v>-4.9204224137931449E-2</c:v>
                </c:pt>
                <c:pt idx="2041">
                  <c:v>-4.9198706896551932E-2</c:v>
                </c:pt>
                <c:pt idx="2042">
                  <c:v>-4.9192137931034975E-2</c:v>
                </c:pt>
                <c:pt idx="2043">
                  <c:v>-4.9185551724137917E-2</c:v>
                </c:pt>
                <c:pt idx="2044">
                  <c:v>-4.9180275862068974E-2</c:v>
                </c:pt>
                <c:pt idx="2045">
                  <c:v>-4.9174724137931405E-2</c:v>
                </c:pt>
                <c:pt idx="2046">
                  <c:v>-4.9169551724137929E-2</c:v>
                </c:pt>
                <c:pt idx="2047">
                  <c:v>-4.9165241379310394E-2</c:v>
                </c:pt>
                <c:pt idx="2048">
                  <c:v>-4.9160965517241605E-2</c:v>
                </c:pt>
                <c:pt idx="2049">
                  <c:v>-4.9157275862068972E-2</c:v>
                </c:pt>
                <c:pt idx="2050">
                  <c:v>-4.9154396551724162E-2</c:v>
                </c:pt>
                <c:pt idx="2051">
                  <c:v>-4.9152896551724133E-2</c:v>
                </c:pt>
                <c:pt idx="2052">
                  <c:v>-4.9152862068965505E-2</c:v>
                </c:pt>
                <c:pt idx="2053">
                  <c:v>-4.9153017241379333E-2</c:v>
                </c:pt>
                <c:pt idx="2054">
                  <c:v>-4.9152655172413823E-2</c:v>
                </c:pt>
                <c:pt idx="2055">
                  <c:v>-4.9152448275862071E-2</c:v>
                </c:pt>
                <c:pt idx="2056">
                  <c:v>-4.9152068965517333E-2</c:v>
                </c:pt>
                <c:pt idx="2057">
                  <c:v>-4.9151172413793097E-2</c:v>
                </c:pt>
                <c:pt idx="2058">
                  <c:v>-4.9149913793103454E-2</c:v>
                </c:pt>
                <c:pt idx="2059">
                  <c:v>-4.9150103448275861E-2</c:v>
                </c:pt>
                <c:pt idx="2060">
                  <c:v>-4.9151189655172407E-2</c:v>
                </c:pt>
                <c:pt idx="2061">
                  <c:v>-4.9152827586206933E-2</c:v>
                </c:pt>
                <c:pt idx="2062">
                  <c:v>-4.9154379310344831E-2</c:v>
                </c:pt>
                <c:pt idx="2063">
                  <c:v>-4.9156017241379434E-2</c:v>
                </c:pt>
                <c:pt idx="2064">
                  <c:v>-4.9159310344827588E-2</c:v>
                </c:pt>
                <c:pt idx="2065">
                  <c:v>-4.9163137931034898E-2</c:v>
                </c:pt>
                <c:pt idx="2066">
                  <c:v>-4.916820689655195E-2</c:v>
                </c:pt>
                <c:pt idx="2067">
                  <c:v>-4.9173810344827713E-2</c:v>
                </c:pt>
                <c:pt idx="2068">
                  <c:v>-4.9179241379310352E-2</c:v>
                </c:pt>
                <c:pt idx="2069">
                  <c:v>-4.9184068965517302E-2</c:v>
                </c:pt>
                <c:pt idx="2070">
                  <c:v>-4.9188086206896797E-2</c:v>
                </c:pt>
                <c:pt idx="2071">
                  <c:v>-4.9191706896551834E-2</c:v>
                </c:pt>
                <c:pt idx="2072">
                  <c:v>-4.9195672413793114E-2</c:v>
                </c:pt>
                <c:pt idx="2073">
                  <c:v>-4.920010344827587E-2</c:v>
                </c:pt>
                <c:pt idx="2074">
                  <c:v>-4.9205379310344827E-2</c:v>
                </c:pt>
                <c:pt idx="2075">
                  <c:v>-4.9211034482758723E-2</c:v>
                </c:pt>
                <c:pt idx="2076">
                  <c:v>-4.9217275862068983E-2</c:v>
                </c:pt>
                <c:pt idx="2077">
                  <c:v>-4.922258620689679E-2</c:v>
                </c:pt>
                <c:pt idx="2078">
                  <c:v>-4.9228172413793105E-2</c:v>
                </c:pt>
                <c:pt idx="2079">
                  <c:v>-4.9233724137931513E-2</c:v>
                </c:pt>
                <c:pt idx="2080">
                  <c:v>-4.9239120689655066E-2</c:v>
                </c:pt>
                <c:pt idx="2081">
                  <c:v>-4.9244689655172418E-2</c:v>
                </c:pt>
                <c:pt idx="2082">
                  <c:v>-4.9250517241379313E-2</c:v>
                </c:pt>
                <c:pt idx="2083">
                  <c:v>-4.9258068965517238E-2</c:v>
                </c:pt>
                <c:pt idx="2084">
                  <c:v>-4.9264620689655182E-2</c:v>
                </c:pt>
                <c:pt idx="2085">
                  <c:v>-4.9269862068965366E-2</c:v>
                </c:pt>
                <c:pt idx="2086">
                  <c:v>-4.9272896551724163E-2</c:v>
                </c:pt>
                <c:pt idx="2087">
                  <c:v>-4.9276137931034775E-2</c:v>
                </c:pt>
                <c:pt idx="2088">
                  <c:v>-4.9281551724137916E-2</c:v>
                </c:pt>
                <c:pt idx="2089">
                  <c:v>-4.9288000000000012E-2</c:v>
                </c:pt>
                <c:pt idx="2090">
                  <c:v>-4.9294206896551923E-2</c:v>
                </c:pt>
                <c:pt idx="2091">
                  <c:v>-4.9298775862068982E-2</c:v>
                </c:pt>
                <c:pt idx="2092">
                  <c:v>-4.9303448275862069E-2</c:v>
                </c:pt>
                <c:pt idx="2093">
                  <c:v>-4.9308741379310413E-2</c:v>
                </c:pt>
                <c:pt idx="2094">
                  <c:v>-4.9312500000000391E-2</c:v>
                </c:pt>
                <c:pt idx="2095">
                  <c:v>-4.9315086206896924E-2</c:v>
                </c:pt>
                <c:pt idx="2096">
                  <c:v>-4.931734482758672E-2</c:v>
                </c:pt>
                <c:pt idx="2097">
                  <c:v>-4.9318827586207113E-2</c:v>
                </c:pt>
                <c:pt idx="2098">
                  <c:v>-4.9319517241379514E-2</c:v>
                </c:pt>
                <c:pt idx="2099">
                  <c:v>-4.9317586206896975E-2</c:v>
                </c:pt>
                <c:pt idx="2100">
                  <c:v>-4.9314000000000309E-2</c:v>
                </c:pt>
                <c:pt idx="2101">
                  <c:v>-4.9308862068965495E-2</c:v>
                </c:pt>
                <c:pt idx="2102">
                  <c:v>-4.9302362068965516E-2</c:v>
                </c:pt>
                <c:pt idx="2103">
                  <c:v>-4.9294793103448642E-2</c:v>
                </c:pt>
                <c:pt idx="2104">
                  <c:v>-4.9286103448275873E-2</c:v>
                </c:pt>
                <c:pt idx="2105">
                  <c:v>-4.9278034482758623E-2</c:v>
                </c:pt>
                <c:pt idx="2106">
                  <c:v>-4.9270241379310353E-2</c:v>
                </c:pt>
                <c:pt idx="2107">
                  <c:v>-4.9261517241379324E-2</c:v>
                </c:pt>
                <c:pt idx="2108">
                  <c:v>-4.9252517241379412E-2</c:v>
                </c:pt>
                <c:pt idx="2109">
                  <c:v>-4.9243931034482824E-2</c:v>
                </c:pt>
                <c:pt idx="2110">
                  <c:v>-4.9236655172413824E-2</c:v>
                </c:pt>
                <c:pt idx="2111">
                  <c:v>-4.9228931034482913E-2</c:v>
                </c:pt>
                <c:pt idx="2112">
                  <c:v>-4.9218275862068964E-2</c:v>
                </c:pt>
                <c:pt idx="2113">
                  <c:v>-4.9207344827586486E-2</c:v>
                </c:pt>
                <c:pt idx="2114">
                  <c:v>-4.9195568965517293E-2</c:v>
                </c:pt>
                <c:pt idx="2115">
                  <c:v>-4.9186137931034886E-2</c:v>
                </c:pt>
                <c:pt idx="2116">
                  <c:v>-4.9178758620689655E-2</c:v>
                </c:pt>
                <c:pt idx="2117">
                  <c:v>-4.9172310344827594E-2</c:v>
                </c:pt>
                <c:pt idx="2118">
                  <c:v>-4.9167758620689672E-2</c:v>
                </c:pt>
                <c:pt idx="2119">
                  <c:v>-4.9165034482758732E-2</c:v>
                </c:pt>
                <c:pt idx="2120">
                  <c:v>-4.9162758620689674E-2</c:v>
                </c:pt>
                <c:pt idx="2121">
                  <c:v>-4.9162206896552027E-2</c:v>
                </c:pt>
                <c:pt idx="2122">
                  <c:v>-4.9163379310344833E-2</c:v>
                </c:pt>
                <c:pt idx="2123">
                  <c:v>-4.9164879310344828E-2</c:v>
                </c:pt>
                <c:pt idx="2124">
                  <c:v>-4.9166465517241742E-2</c:v>
                </c:pt>
                <c:pt idx="2125">
                  <c:v>-4.9169879310344826E-2</c:v>
                </c:pt>
                <c:pt idx="2126">
                  <c:v>-4.9174551724137927E-2</c:v>
                </c:pt>
                <c:pt idx="2127">
                  <c:v>-4.9179758620689656E-2</c:v>
                </c:pt>
                <c:pt idx="2128">
                  <c:v>-4.9185862068965455E-2</c:v>
                </c:pt>
                <c:pt idx="2129">
                  <c:v>-4.919203448275894E-2</c:v>
                </c:pt>
                <c:pt idx="2130">
                  <c:v>-4.919848275862098E-2</c:v>
                </c:pt>
                <c:pt idx="2131">
                  <c:v>-4.9205482758620724E-2</c:v>
                </c:pt>
                <c:pt idx="2132">
                  <c:v>-4.9211000000000012E-2</c:v>
                </c:pt>
                <c:pt idx="2133">
                  <c:v>-4.9213379310344883E-2</c:v>
                </c:pt>
                <c:pt idx="2134">
                  <c:v>-4.9214603448275933E-2</c:v>
                </c:pt>
                <c:pt idx="2135">
                  <c:v>-4.9216655172413824E-2</c:v>
                </c:pt>
                <c:pt idx="2136">
                  <c:v>-4.9219224137931471E-2</c:v>
                </c:pt>
                <c:pt idx="2137">
                  <c:v>-4.9222034482758734E-2</c:v>
                </c:pt>
                <c:pt idx="2138">
                  <c:v>-4.9225965517241392E-2</c:v>
                </c:pt>
                <c:pt idx="2139">
                  <c:v>-4.9230965517241432E-2</c:v>
                </c:pt>
                <c:pt idx="2140">
                  <c:v>-4.9238137931034744E-2</c:v>
                </c:pt>
                <c:pt idx="2141">
                  <c:v>-4.9246827586206902E-2</c:v>
                </c:pt>
                <c:pt idx="2142">
                  <c:v>-4.9256827586206912E-2</c:v>
                </c:pt>
                <c:pt idx="2143">
                  <c:v>-4.9266379310344832E-2</c:v>
                </c:pt>
                <c:pt idx="2144">
                  <c:v>-4.9275448275861833E-2</c:v>
                </c:pt>
                <c:pt idx="2145">
                  <c:v>-4.9285637931034847E-2</c:v>
                </c:pt>
                <c:pt idx="2146">
                  <c:v>-4.9295793103448594E-2</c:v>
                </c:pt>
                <c:pt idx="2147">
                  <c:v>-4.9304741379310422E-2</c:v>
                </c:pt>
                <c:pt idx="2148">
                  <c:v>-4.9310172413793103E-2</c:v>
                </c:pt>
                <c:pt idx="2149">
                  <c:v>-4.9314172413793114E-2</c:v>
                </c:pt>
                <c:pt idx="2150">
                  <c:v>-4.9318086206896962E-2</c:v>
                </c:pt>
                <c:pt idx="2151">
                  <c:v>-4.932058620689684E-2</c:v>
                </c:pt>
                <c:pt idx="2152">
                  <c:v>-4.9322155172413812E-2</c:v>
                </c:pt>
                <c:pt idx="2153">
                  <c:v>-4.9323534482758884E-2</c:v>
                </c:pt>
                <c:pt idx="2154">
                  <c:v>-4.9325431034483107E-2</c:v>
                </c:pt>
                <c:pt idx="2155">
                  <c:v>-4.9328448275862066E-2</c:v>
                </c:pt>
                <c:pt idx="2156">
                  <c:v>-4.9333689655172742E-2</c:v>
                </c:pt>
                <c:pt idx="2157">
                  <c:v>-4.9339172413793111E-2</c:v>
                </c:pt>
                <c:pt idx="2158">
                  <c:v>-4.9346034482758878E-2</c:v>
                </c:pt>
                <c:pt idx="2159">
                  <c:v>-4.9353758620689664E-2</c:v>
                </c:pt>
                <c:pt idx="2160">
                  <c:v>-4.9360724137931626E-2</c:v>
                </c:pt>
                <c:pt idx="2161">
                  <c:v>-4.9368068965517334E-2</c:v>
                </c:pt>
                <c:pt idx="2162">
                  <c:v>-4.9375431034483074E-2</c:v>
                </c:pt>
                <c:pt idx="2163">
                  <c:v>-4.9381086206896865E-2</c:v>
                </c:pt>
                <c:pt idx="2164">
                  <c:v>-4.9384482758621021E-2</c:v>
                </c:pt>
                <c:pt idx="2165">
                  <c:v>-4.938631034482794E-2</c:v>
                </c:pt>
                <c:pt idx="2166">
                  <c:v>-4.9385862068965496E-2</c:v>
                </c:pt>
                <c:pt idx="2167">
                  <c:v>-4.9383793103448807E-2</c:v>
                </c:pt>
                <c:pt idx="2168">
                  <c:v>-4.9380620689655194E-2</c:v>
                </c:pt>
                <c:pt idx="2169">
                  <c:v>-4.937563793103493E-2</c:v>
                </c:pt>
                <c:pt idx="2170">
                  <c:v>-4.9369344827586537E-2</c:v>
                </c:pt>
                <c:pt idx="2171">
                  <c:v>-4.9363275862069032E-2</c:v>
                </c:pt>
                <c:pt idx="2172">
                  <c:v>-4.9357448275862068E-2</c:v>
                </c:pt>
                <c:pt idx="2173">
                  <c:v>-4.9351275862068972E-2</c:v>
                </c:pt>
                <c:pt idx="2174">
                  <c:v>-4.9346465517241693E-2</c:v>
                </c:pt>
                <c:pt idx="2175">
                  <c:v>-4.9345293103448595E-2</c:v>
                </c:pt>
                <c:pt idx="2176">
                  <c:v>-4.9345603448275883E-2</c:v>
                </c:pt>
                <c:pt idx="2177">
                  <c:v>-4.9346620689655174E-2</c:v>
                </c:pt>
                <c:pt idx="2178">
                  <c:v>-4.934737931034483E-2</c:v>
                </c:pt>
                <c:pt idx="2179">
                  <c:v>-4.9347827586206913E-2</c:v>
                </c:pt>
                <c:pt idx="2180">
                  <c:v>-4.9349206896551812E-2</c:v>
                </c:pt>
                <c:pt idx="2181">
                  <c:v>-4.9352051724138285E-2</c:v>
                </c:pt>
                <c:pt idx="2182">
                  <c:v>-4.9355862068965466E-2</c:v>
                </c:pt>
                <c:pt idx="2183">
                  <c:v>-4.9359551724137939E-2</c:v>
                </c:pt>
                <c:pt idx="2184">
                  <c:v>-4.9362672413793537E-2</c:v>
                </c:pt>
                <c:pt idx="2185">
                  <c:v>-4.9366172413793374E-2</c:v>
                </c:pt>
                <c:pt idx="2186">
                  <c:v>-4.9369500000000024E-2</c:v>
                </c:pt>
                <c:pt idx="2187">
                  <c:v>-4.9372051724138222E-2</c:v>
                </c:pt>
                <c:pt idx="2188">
                  <c:v>-4.9372741379310414E-2</c:v>
                </c:pt>
                <c:pt idx="2189">
                  <c:v>-4.9373068965517304E-2</c:v>
                </c:pt>
                <c:pt idx="2190">
                  <c:v>-4.9373017241379526E-2</c:v>
                </c:pt>
                <c:pt idx="2191">
                  <c:v>-4.9371655172413792E-2</c:v>
                </c:pt>
                <c:pt idx="2192">
                  <c:v>-4.9368103448275913E-2</c:v>
                </c:pt>
                <c:pt idx="2193">
                  <c:v>-4.9363448275862074E-2</c:v>
                </c:pt>
                <c:pt idx="2194">
                  <c:v>-4.9357775862068964E-2</c:v>
                </c:pt>
                <c:pt idx="2195">
                  <c:v>-4.9351586206896822E-2</c:v>
                </c:pt>
                <c:pt idx="2196">
                  <c:v>-4.9344758620689662E-2</c:v>
                </c:pt>
                <c:pt idx="2197">
                  <c:v>-4.9335965517241627E-2</c:v>
                </c:pt>
                <c:pt idx="2198">
                  <c:v>-4.9326948275862072E-2</c:v>
                </c:pt>
                <c:pt idx="2199">
                  <c:v>-4.9318620689655472E-2</c:v>
                </c:pt>
                <c:pt idx="2200">
                  <c:v>-4.9311965517241707E-2</c:v>
                </c:pt>
                <c:pt idx="2201">
                  <c:v>-4.9307241379310571E-2</c:v>
                </c:pt>
                <c:pt idx="2202">
                  <c:v>-4.9305586206896811E-2</c:v>
                </c:pt>
                <c:pt idx="2203">
                  <c:v>-4.9306000000000308E-2</c:v>
                </c:pt>
                <c:pt idx="2204">
                  <c:v>-4.9306689655172778E-2</c:v>
                </c:pt>
                <c:pt idx="2205">
                  <c:v>-4.9307068965517432E-2</c:v>
                </c:pt>
                <c:pt idx="2206">
                  <c:v>-4.9307534482758916E-2</c:v>
                </c:pt>
                <c:pt idx="2207">
                  <c:v>-4.9307344827586606E-2</c:v>
                </c:pt>
                <c:pt idx="2208">
                  <c:v>-4.9306724137931669E-2</c:v>
                </c:pt>
                <c:pt idx="2209">
                  <c:v>-4.9305637931035012E-2</c:v>
                </c:pt>
                <c:pt idx="2210">
                  <c:v>-4.9304465517241693E-2</c:v>
                </c:pt>
                <c:pt idx="2211">
                  <c:v>-4.9304810344827858E-2</c:v>
                </c:pt>
                <c:pt idx="2212">
                  <c:v>-4.9305637931035012E-2</c:v>
                </c:pt>
                <c:pt idx="2213">
                  <c:v>-4.9306172413793113E-2</c:v>
                </c:pt>
                <c:pt idx="2214">
                  <c:v>-4.9306603448276247E-2</c:v>
                </c:pt>
                <c:pt idx="2215">
                  <c:v>-4.9306689655172778E-2</c:v>
                </c:pt>
                <c:pt idx="2216">
                  <c:v>-4.9304275862068994E-2</c:v>
                </c:pt>
                <c:pt idx="2217">
                  <c:v>-4.9299344827586467E-2</c:v>
                </c:pt>
                <c:pt idx="2218">
                  <c:v>-4.929427586206897E-2</c:v>
                </c:pt>
                <c:pt idx="2219">
                  <c:v>-4.9290827586206912E-2</c:v>
                </c:pt>
                <c:pt idx="2220">
                  <c:v>-4.9287879310344826E-2</c:v>
                </c:pt>
                <c:pt idx="2221">
                  <c:v>-4.9286051724137983E-2</c:v>
                </c:pt>
                <c:pt idx="2222">
                  <c:v>-4.9286137931034812E-2</c:v>
                </c:pt>
                <c:pt idx="2223">
                  <c:v>-4.9287482758620833E-2</c:v>
                </c:pt>
                <c:pt idx="2224">
                  <c:v>-4.9290051724137932E-2</c:v>
                </c:pt>
                <c:pt idx="2225">
                  <c:v>-4.9292327586207024E-2</c:v>
                </c:pt>
                <c:pt idx="2226">
                  <c:v>-4.929413793103482E-2</c:v>
                </c:pt>
                <c:pt idx="2227">
                  <c:v>-4.9295896551724144E-2</c:v>
                </c:pt>
                <c:pt idx="2228">
                  <c:v>-4.9298172413793105E-2</c:v>
                </c:pt>
                <c:pt idx="2229">
                  <c:v>-4.9301362068965515E-2</c:v>
                </c:pt>
                <c:pt idx="2230">
                  <c:v>-4.9306448275862072E-2</c:v>
                </c:pt>
                <c:pt idx="2231">
                  <c:v>-4.9313344827586682E-2</c:v>
                </c:pt>
                <c:pt idx="2232">
                  <c:v>-4.9321034482758833E-2</c:v>
                </c:pt>
                <c:pt idx="2233">
                  <c:v>-4.9328086206896826E-2</c:v>
                </c:pt>
                <c:pt idx="2234">
                  <c:v>-4.9333965517241743E-2</c:v>
                </c:pt>
                <c:pt idx="2235">
                  <c:v>-4.9339741379310423E-2</c:v>
                </c:pt>
                <c:pt idx="2236">
                  <c:v>-4.9344758620689662E-2</c:v>
                </c:pt>
                <c:pt idx="2237">
                  <c:v>-4.9349672413793101E-2</c:v>
                </c:pt>
                <c:pt idx="2238">
                  <c:v>-4.9354844827586536E-2</c:v>
                </c:pt>
                <c:pt idx="2239">
                  <c:v>-4.9359913793103484E-2</c:v>
                </c:pt>
                <c:pt idx="2240">
                  <c:v>-4.9363620689655476E-2</c:v>
                </c:pt>
                <c:pt idx="2241">
                  <c:v>-4.9365017241379434E-2</c:v>
                </c:pt>
                <c:pt idx="2242">
                  <c:v>-4.9366534482758996E-2</c:v>
                </c:pt>
                <c:pt idx="2243">
                  <c:v>-4.9367551724138294E-2</c:v>
                </c:pt>
                <c:pt idx="2244">
                  <c:v>-4.9368189655172423E-2</c:v>
                </c:pt>
                <c:pt idx="2245">
                  <c:v>-4.9369206896551998E-2</c:v>
                </c:pt>
                <c:pt idx="2246">
                  <c:v>-4.9370482758620944E-2</c:v>
                </c:pt>
                <c:pt idx="2247">
                  <c:v>-4.9371362068965467E-2</c:v>
                </c:pt>
                <c:pt idx="2248">
                  <c:v>-4.9371500000000013E-2</c:v>
                </c:pt>
                <c:pt idx="2249">
                  <c:v>-4.9371068965517274E-2</c:v>
                </c:pt>
                <c:pt idx="2250">
                  <c:v>-4.9371586206896592E-2</c:v>
                </c:pt>
                <c:pt idx="2251">
                  <c:v>-4.9373344827586554E-2</c:v>
                </c:pt>
                <c:pt idx="2252">
                  <c:v>-4.9375000000000002E-2</c:v>
                </c:pt>
                <c:pt idx="2253">
                  <c:v>-4.9376586206896896E-2</c:v>
                </c:pt>
                <c:pt idx="2254">
                  <c:v>-4.9379672413793103E-2</c:v>
                </c:pt>
                <c:pt idx="2255">
                  <c:v>-4.9382844827586633E-2</c:v>
                </c:pt>
                <c:pt idx="2256">
                  <c:v>-4.9385775862068972E-2</c:v>
                </c:pt>
                <c:pt idx="2257">
                  <c:v>-4.9388500000000113E-2</c:v>
                </c:pt>
                <c:pt idx="2258">
                  <c:v>-4.9390672413793475E-2</c:v>
                </c:pt>
                <c:pt idx="2259">
                  <c:v>-4.9391413793103731E-2</c:v>
                </c:pt>
                <c:pt idx="2260">
                  <c:v>-4.939058620689693E-2</c:v>
                </c:pt>
                <c:pt idx="2261">
                  <c:v>-4.9389862068965486E-2</c:v>
                </c:pt>
                <c:pt idx="2262">
                  <c:v>-4.9388896551724133E-2</c:v>
                </c:pt>
                <c:pt idx="2263">
                  <c:v>-4.9388000000000133E-2</c:v>
                </c:pt>
                <c:pt idx="2264">
                  <c:v>-4.9385344827586539E-2</c:v>
                </c:pt>
                <c:pt idx="2265">
                  <c:v>-4.9384431034483187E-2</c:v>
                </c:pt>
                <c:pt idx="2266">
                  <c:v>-4.9384413793103696E-2</c:v>
                </c:pt>
                <c:pt idx="2267">
                  <c:v>-4.9384689655172662E-2</c:v>
                </c:pt>
                <c:pt idx="2268">
                  <c:v>-4.9385258620689654E-2</c:v>
                </c:pt>
                <c:pt idx="2269">
                  <c:v>-4.9385206896551924E-2</c:v>
                </c:pt>
                <c:pt idx="2270">
                  <c:v>-4.9384827586207013E-2</c:v>
                </c:pt>
                <c:pt idx="2271">
                  <c:v>-4.9383586206896896E-2</c:v>
                </c:pt>
                <c:pt idx="2272">
                  <c:v>-4.9381517241379423E-2</c:v>
                </c:pt>
                <c:pt idx="2273">
                  <c:v>-4.9380120689655173E-2</c:v>
                </c:pt>
                <c:pt idx="2274">
                  <c:v>-4.9381034482758823E-2</c:v>
                </c:pt>
                <c:pt idx="2275">
                  <c:v>-4.9382172413793113E-2</c:v>
                </c:pt>
                <c:pt idx="2276">
                  <c:v>-4.9381482758620934E-2</c:v>
                </c:pt>
                <c:pt idx="2277">
                  <c:v>-4.9380551724137932E-2</c:v>
                </c:pt>
                <c:pt idx="2278">
                  <c:v>-4.9378500000000013E-2</c:v>
                </c:pt>
                <c:pt idx="2279">
                  <c:v>-4.937537931034483E-2</c:v>
                </c:pt>
                <c:pt idx="2280">
                  <c:v>-4.9372534482758898E-2</c:v>
                </c:pt>
                <c:pt idx="2281">
                  <c:v>-4.9369793103448703E-2</c:v>
                </c:pt>
                <c:pt idx="2282">
                  <c:v>-4.9366275862069132E-2</c:v>
                </c:pt>
                <c:pt idx="2283">
                  <c:v>-4.9362068965517536E-2</c:v>
                </c:pt>
                <c:pt idx="2284">
                  <c:v>-4.9357137931034911E-2</c:v>
                </c:pt>
                <c:pt idx="2285">
                  <c:v>-4.9353362068965505E-2</c:v>
                </c:pt>
                <c:pt idx="2286">
                  <c:v>-4.9352896551724486E-2</c:v>
                </c:pt>
                <c:pt idx="2287">
                  <c:v>-4.9352862068965525E-2</c:v>
                </c:pt>
                <c:pt idx="2288">
                  <c:v>-4.9354224137931564E-2</c:v>
                </c:pt>
                <c:pt idx="2289">
                  <c:v>-4.935741379310371E-2</c:v>
                </c:pt>
                <c:pt idx="2290">
                  <c:v>-4.9360482758621094E-2</c:v>
                </c:pt>
                <c:pt idx="2291">
                  <c:v>-4.9363034482758965E-2</c:v>
                </c:pt>
                <c:pt idx="2292">
                  <c:v>-4.9366051724138348E-2</c:v>
                </c:pt>
                <c:pt idx="2293">
                  <c:v>-4.9368034482758928E-2</c:v>
                </c:pt>
                <c:pt idx="2294">
                  <c:v>-4.9368017241379583E-2</c:v>
                </c:pt>
                <c:pt idx="2295">
                  <c:v>-4.9368137931034929E-2</c:v>
                </c:pt>
                <c:pt idx="2296">
                  <c:v>-4.9368620689655439E-2</c:v>
                </c:pt>
                <c:pt idx="2297">
                  <c:v>-4.9368879310344893E-2</c:v>
                </c:pt>
                <c:pt idx="2298">
                  <c:v>-4.9370189655172418E-2</c:v>
                </c:pt>
                <c:pt idx="2299">
                  <c:v>-4.9373413793103504E-2</c:v>
                </c:pt>
                <c:pt idx="2300">
                  <c:v>-4.9376913793103688E-2</c:v>
                </c:pt>
                <c:pt idx="2301">
                  <c:v>-4.9381344827586528E-2</c:v>
                </c:pt>
                <c:pt idx="2302">
                  <c:v>-4.9390362068965521E-2</c:v>
                </c:pt>
                <c:pt idx="2303">
                  <c:v>-4.9401396551724139E-2</c:v>
                </c:pt>
                <c:pt idx="2304">
                  <c:v>-4.9411931034483159E-2</c:v>
                </c:pt>
                <c:pt idx="2305">
                  <c:v>-4.9420482758620932E-2</c:v>
                </c:pt>
                <c:pt idx="2306">
                  <c:v>-4.9428551724137931E-2</c:v>
                </c:pt>
                <c:pt idx="2307">
                  <c:v>-4.943696551724177E-2</c:v>
                </c:pt>
                <c:pt idx="2308">
                  <c:v>-4.9443396551724139E-2</c:v>
                </c:pt>
                <c:pt idx="2309">
                  <c:v>-4.9447241379310392E-2</c:v>
                </c:pt>
                <c:pt idx="2310">
                  <c:v>-4.9449310344827586E-2</c:v>
                </c:pt>
                <c:pt idx="2311">
                  <c:v>-4.9449034482758683E-2</c:v>
                </c:pt>
                <c:pt idx="2312">
                  <c:v>-4.9445103448275865E-2</c:v>
                </c:pt>
                <c:pt idx="2313">
                  <c:v>-4.9440965517241434E-2</c:v>
                </c:pt>
                <c:pt idx="2314">
                  <c:v>-4.9438051724137934E-2</c:v>
                </c:pt>
                <c:pt idx="2315">
                  <c:v>-4.9431344827586522E-2</c:v>
                </c:pt>
                <c:pt idx="2316">
                  <c:v>-4.9420862068965475E-2</c:v>
                </c:pt>
                <c:pt idx="2317">
                  <c:v>-4.9408017241379512E-2</c:v>
                </c:pt>
                <c:pt idx="2318">
                  <c:v>-4.9392241379310697E-2</c:v>
                </c:pt>
                <c:pt idx="2319">
                  <c:v>-4.9377603448276131E-2</c:v>
                </c:pt>
                <c:pt idx="2320">
                  <c:v>-4.9363206896552096E-2</c:v>
                </c:pt>
                <c:pt idx="2321">
                  <c:v>-4.9347103448275864E-2</c:v>
                </c:pt>
                <c:pt idx="2322">
                  <c:v>-4.9331896551724194E-2</c:v>
                </c:pt>
                <c:pt idx="2323">
                  <c:v>-4.9317155172413814E-2</c:v>
                </c:pt>
                <c:pt idx="2324">
                  <c:v>-4.9305275862068974E-2</c:v>
                </c:pt>
                <c:pt idx="2325">
                  <c:v>-4.9295137931034752E-2</c:v>
                </c:pt>
                <c:pt idx="2326">
                  <c:v>-4.9285379310344817E-2</c:v>
                </c:pt>
                <c:pt idx="2327">
                  <c:v>-4.9277137931034533E-2</c:v>
                </c:pt>
                <c:pt idx="2328">
                  <c:v>-4.9271327586206899E-2</c:v>
                </c:pt>
                <c:pt idx="2329">
                  <c:v>-4.9267758620689654E-2</c:v>
                </c:pt>
                <c:pt idx="2330">
                  <c:v>-4.9265482758620804E-2</c:v>
                </c:pt>
                <c:pt idx="2331">
                  <c:v>-4.9263706896551913E-2</c:v>
                </c:pt>
                <c:pt idx="2332">
                  <c:v>-4.9261758620689655E-2</c:v>
                </c:pt>
                <c:pt idx="2333">
                  <c:v>-4.9261017241379323E-2</c:v>
                </c:pt>
                <c:pt idx="2334">
                  <c:v>-4.9259844827586233E-2</c:v>
                </c:pt>
                <c:pt idx="2335">
                  <c:v>-4.9258482758620714E-2</c:v>
                </c:pt>
                <c:pt idx="2336">
                  <c:v>-4.9258362068965375E-2</c:v>
                </c:pt>
                <c:pt idx="2337">
                  <c:v>-4.9259827586206895E-2</c:v>
                </c:pt>
                <c:pt idx="2338">
                  <c:v>-4.9261879310344828E-2</c:v>
                </c:pt>
                <c:pt idx="2339">
                  <c:v>-4.9265137931034729E-2</c:v>
                </c:pt>
                <c:pt idx="2340">
                  <c:v>-4.9268120689655165E-2</c:v>
                </c:pt>
                <c:pt idx="2341">
                  <c:v>-4.9269620689655173E-2</c:v>
                </c:pt>
                <c:pt idx="2342">
                  <c:v>-4.9269603448275884E-2</c:v>
                </c:pt>
                <c:pt idx="2343">
                  <c:v>-4.9268293103448636E-2</c:v>
                </c:pt>
                <c:pt idx="2344">
                  <c:v>-4.9266568965517323E-2</c:v>
                </c:pt>
                <c:pt idx="2345">
                  <c:v>-4.9266637931035084E-2</c:v>
                </c:pt>
                <c:pt idx="2346">
                  <c:v>-4.9265948275862045E-2</c:v>
                </c:pt>
                <c:pt idx="2347">
                  <c:v>-4.926294827586207E-2</c:v>
                </c:pt>
                <c:pt idx="2348">
                  <c:v>-4.9258103448275858E-2</c:v>
                </c:pt>
                <c:pt idx="2349">
                  <c:v>-4.9250775862068961E-2</c:v>
                </c:pt>
                <c:pt idx="2350">
                  <c:v>-4.9240844827586304E-2</c:v>
                </c:pt>
                <c:pt idx="2351">
                  <c:v>-4.9228586206896553E-2</c:v>
                </c:pt>
                <c:pt idx="2352">
                  <c:v>-4.9216103448275893E-2</c:v>
                </c:pt>
                <c:pt idx="2353">
                  <c:v>-4.9202068965517314E-2</c:v>
                </c:pt>
                <c:pt idx="2354">
                  <c:v>-4.9183086206896855E-2</c:v>
                </c:pt>
                <c:pt idx="2355">
                  <c:v>-4.9162086206896938E-2</c:v>
                </c:pt>
                <c:pt idx="2356">
                  <c:v>-4.9139810344827589E-2</c:v>
                </c:pt>
                <c:pt idx="2357">
                  <c:v>-4.9120448275862046E-2</c:v>
                </c:pt>
                <c:pt idx="2358">
                  <c:v>-4.9101620689655179E-2</c:v>
                </c:pt>
                <c:pt idx="2359">
                  <c:v>-4.9081275862068972E-2</c:v>
                </c:pt>
                <c:pt idx="2360">
                  <c:v>-4.9063086206896943E-2</c:v>
                </c:pt>
                <c:pt idx="2361">
                  <c:v>-4.9048275862068967E-2</c:v>
                </c:pt>
                <c:pt idx="2362">
                  <c:v>-4.9037793103448732E-2</c:v>
                </c:pt>
                <c:pt idx="2363">
                  <c:v>-4.9029586206896583E-2</c:v>
                </c:pt>
                <c:pt idx="2364">
                  <c:v>-4.9021137931034534E-2</c:v>
                </c:pt>
                <c:pt idx="2365">
                  <c:v>-4.9014396551724432E-2</c:v>
                </c:pt>
                <c:pt idx="2366">
                  <c:v>-4.9010982758621022E-2</c:v>
                </c:pt>
                <c:pt idx="2367">
                  <c:v>-4.9009965517241433E-2</c:v>
                </c:pt>
                <c:pt idx="2368">
                  <c:v>-4.9010344827586587E-2</c:v>
                </c:pt>
                <c:pt idx="2369">
                  <c:v>-4.9012206896552092E-2</c:v>
                </c:pt>
                <c:pt idx="2370">
                  <c:v>-4.9016103448276088E-2</c:v>
                </c:pt>
                <c:pt idx="2371">
                  <c:v>-4.9021172413793106E-2</c:v>
                </c:pt>
                <c:pt idx="2372">
                  <c:v>-4.9027189655172422E-2</c:v>
                </c:pt>
                <c:pt idx="2373">
                  <c:v>-4.9034689655172534E-2</c:v>
                </c:pt>
                <c:pt idx="2374">
                  <c:v>-4.9043413793103494E-2</c:v>
                </c:pt>
                <c:pt idx="2375">
                  <c:v>-4.9053758620689662E-2</c:v>
                </c:pt>
                <c:pt idx="2376">
                  <c:v>-4.906367241379344E-2</c:v>
                </c:pt>
                <c:pt idx="2377">
                  <c:v>-4.9073913793103503E-2</c:v>
                </c:pt>
                <c:pt idx="2378">
                  <c:v>-4.9084000000000023E-2</c:v>
                </c:pt>
                <c:pt idx="2379">
                  <c:v>-4.9092706896552055E-2</c:v>
                </c:pt>
                <c:pt idx="2380">
                  <c:v>-4.9101103448275861E-2</c:v>
                </c:pt>
                <c:pt idx="2381">
                  <c:v>-4.9108568965517282E-2</c:v>
                </c:pt>
                <c:pt idx="2382">
                  <c:v>-4.9114534482758834E-2</c:v>
                </c:pt>
                <c:pt idx="2383">
                  <c:v>-4.9121068965517239E-2</c:v>
                </c:pt>
                <c:pt idx="2384">
                  <c:v>-4.9127258620689659E-2</c:v>
                </c:pt>
                <c:pt idx="2385">
                  <c:v>-4.9131482758620913E-2</c:v>
                </c:pt>
                <c:pt idx="2386">
                  <c:v>-4.913475862068966E-2</c:v>
                </c:pt>
                <c:pt idx="2387">
                  <c:v>-4.9137827586206904E-2</c:v>
                </c:pt>
                <c:pt idx="2388">
                  <c:v>-4.9141586206896563E-2</c:v>
                </c:pt>
                <c:pt idx="2389">
                  <c:v>-4.9144758620689656E-2</c:v>
                </c:pt>
                <c:pt idx="2390">
                  <c:v>-4.9146293103448618E-2</c:v>
                </c:pt>
                <c:pt idx="2391">
                  <c:v>-4.9146551724137927E-2</c:v>
                </c:pt>
                <c:pt idx="2392">
                  <c:v>-4.9144931034482933E-2</c:v>
                </c:pt>
                <c:pt idx="2393">
                  <c:v>-4.9142896551724172E-2</c:v>
                </c:pt>
                <c:pt idx="2394">
                  <c:v>-4.9143310344827593E-2</c:v>
                </c:pt>
                <c:pt idx="2395">
                  <c:v>-4.9145206896551732E-2</c:v>
                </c:pt>
                <c:pt idx="2396">
                  <c:v>-4.9146655172413803E-2</c:v>
                </c:pt>
                <c:pt idx="2397">
                  <c:v>-4.9148862068965279E-2</c:v>
                </c:pt>
                <c:pt idx="2398">
                  <c:v>-4.9151034482758704E-2</c:v>
                </c:pt>
                <c:pt idx="2399">
                  <c:v>-4.9152413793103533E-2</c:v>
                </c:pt>
                <c:pt idx="2400">
                  <c:v>-4.9153431034483129E-2</c:v>
                </c:pt>
                <c:pt idx="2401">
                  <c:v>-4.9153137931034839E-2</c:v>
                </c:pt>
                <c:pt idx="2402">
                  <c:v>-4.9151603448275884E-2</c:v>
                </c:pt>
                <c:pt idx="2403">
                  <c:v>-4.9150827586206904E-2</c:v>
                </c:pt>
                <c:pt idx="2404">
                  <c:v>-4.9149517241379316E-2</c:v>
                </c:pt>
                <c:pt idx="2405">
                  <c:v>-4.9147948275862045E-2</c:v>
                </c:pt>
                <c:pt idx="2406">
                  <c:v>-4.9146517241379313E-2</c:v>
                </c:pt>
                <c:pt idx="2407">
                  <c:v>-4.9146517241379313E-2</c:v>
                </c:pt>
                <c:pt idx="2408">
                  <c:v>-4.9147362068965465E-2</c:v>
                </c:pt>
                <c:pt idx="2409">
                  <c:v>-4.9148310344827584E-2</c:v>
                </c:pt>
                <c:pt idx="2410">
                  <c:v>-4.9150258620689662E-2</c:v>
                </c:pt>
                <c:pt idx="2411">
                  <c:v>-4.9153827586206914E-2</c:v>
                </c:pt>
                <c:pt idx="2412">
                  <c:v>-4.9158568965517235E-2</c:v>
                </c:pt>
                <c:pt idx="2413">
                  <c:v>-4.9162017241379571E-2</c:v>
                </c:pt>
                <c:pt idx="2414">
                  <c:v>-4.9162068965517433E-2</c:v>
                </c:pt>
                <c:pt idx="2415">
                  <c:v>-4.9161948275862066E-2</c:v>
                </c:pt>
                <c:pt idx="2416">
                  <c:v>-4.9163948275862068E-2</c:v>
                </c:pt>
                <c:pt idx="2417">
                  <c:v>-4.9168258620689652E-2</c:v>
                </c:pt>
                <c:pt idx="2418">
                  <c:v>-4.9174379310344817E-2</c:v>
                </c:pt>
                <c:pt idx="2419">
                  <c:v>-4.9179827586206905E-2</c:v>
                </c:pt>
                <c:pt idx="2420">
                  <c:v>-4.9184586206896592E-2</c:v>
                </c:pt>
                <c:pt idx="2421">
                  <c:v>-4.9188534482758624E-2</c:v>
                </c:pt>
                <c:pt idx="2422">
                  <c:v>-4.9190896551724379E-2</c:v>
                </c:pt>
                <c:pt idx="2423">
                  <c:v>-4.9191482758620959E-2</c:v>
                </c:pt>
                <c:pt idx="2424">
                  <c:v>-4.9189241379310363E-2</c:v>
                </c:pt>
                <c:pt idx="2425">
                  <c:v>-4.9183603448276096E-2</c:v>
                </c:pt>
                <c:pt idx="2426">
                  <c:v>-4.9176724137931525E-2</c:v>
                </c:pt>
                <c:pt idx="2427">
                  <c:v>-4.9171603448275883E-2</c:v>
                </c:pt>
                <c:pt idx="2428">
                  <c:v>-4.9167793103448702E-2</c:v>
                </c:pt>
                <c:pt idx="2429">
                  <c:v>-4.9162465517241752E-2</c:v>
                </c:pt>
                <c:pt idx="2430">
                  <c:v>-4.9155000000000004E-2</c:v>
                </c:pt>
                <c:pt idx="2431">
                  <c:v>-4.9148034482758632E-2</c:v>
                </c:pt>
                <c:pt idx="2432">
                  <c:v>-4.9143362068965447E-2</c:v>
                </c:pt>
                <c:pt idx="2433">
                  <c:v>-4.9139206896551733E-2</c:v>
                </c:pt>
                <c:pt idx="2434">
                  <c:v>-4.9134000000000032E-2</c:v>
                </c:pt>
                <c:pt idx="2435">
                  <c:v>-4.9127655172413812E-2</c:v>
                </c:pt>
                <c:pt idx="2436">
                  <c:v>-4.9121448275861956E-2</c:v>
                </c:pt>
                <c:pt idx="2437">
                  <c:v>-4.9116500000000285E-2</c:v>
                </c:pt>
                <c:pt idx="2438">
                  <c:v>-4.9113724137931615E-2</c:v>
                </c:pt>
                <c:pt idx="2439">
                  <c:v>-4.9111086206896838E-2</c:v>
                </c:pt>
                <c:pt idx="2440">
                  <c:v>-4.9107655172413812E-2</c:v>
                </c:pt>
                <c:pt idx="2441">
                  <c:v>-4.9104896551724182E-2</c:v>
                </c:pt>
                <c:pt idx="2442">
                  <c:v>-4.9103706896551913E-2</c:v>
                </c:pt>
                <c:pt idx="2443">
                  <c:v>-4.9102500000000104E-2</c:v>
                </c:pt>
                <c:pt idx="2444">
                  <c:v>-4.9101482758620814E-2</c:v>
                </c:pt>
                <c:pt idx="2445">
                  <c:v>-4.9102362068965497E-2</c:v>
                </c:pt>
                <c:pt idx="2446">
                  <c:v>-4.9103379310344829E-2</c:v>
                </c:pt>
                <c:pt idx="2447">
                  <c:v>-4.9104155172413795E-2</c:v>
                </c:pt>
                <c:pt idx="2448">
                  <c:v>-4.9105758620689659E-2</c:v>
                </c:pt>
                <c:pt idx="2449">
                  <c:v>-4.9108000000000013E-2</c:v>
                </c:pt>
                <c:pt idx="2450">
                  <c:v>-4.911044827586207E-2</c:v>
                </c:pt>
                <c:pt idx="2451">
                  <c:v>-4.911208620689695E-2</c:v>
                </c:pt>
                <c:pt idx="2452">
                  <c:v>-4.9112051724138295E-2</c:v>
                </c:pt>
                <c:pt idx="2453">
                  <c:v>-4.9111120689655167E-2</c:v>
                </c:pt>
                <c:pt idx="2454">
                  <c:v>-4.9109793103448554E-2</c:v>
                </c:pt>
                <c:pt idx="2455">
                  <c:v>-4.9108965517241504E-2</c:v>
                </c:pt>
                <c:pt idx="2456">
                  <c:v>-4.9107465517241614E-2</c:v>
                </c:pt>
                <c:pt idx="2457">
                  <c:v>-4.9106620689655184E-2</c:v>
                </c:pt>
                <c:pt idx="2458">
                  <c:v>-4.9106413793103695E-2</c:v>
                </c:pt>
                <c:pt idx="2459">
                  <c:v>-4.9105931034482998E-2</c:v>
                </c:pt>
                <c:pt idx="2460">
                  <c:v>-4.9104896551724182E-2</c:v>
                </c:pt>
                <c:pt idx="2461">
                  <c:v>-4.9103982758620934E-2</c:v>
                </c:pt>
                <c:pt idx="2462">
                  <c:v>-4.9103620689655181E-2</c:v>
                </c:pt>
                <c:pt idx="2463">
                  <c:v>-4.9103931034483128E-2</c:v>
                </c:pt>
                <c:pt idx="2464">
                  <c:v>-4.9105137931034534E-2</c:v>
                </c:pt>
                <c:pt idx="2465">
                  <c:v>-4.9106120689655176E-2</c:v>
                </c:pt>
                <c:pt idx="2466">
                  <c:v>-4.9107275862068984E-2</c:v>
                </c:pt>
                <c:pt idx="2467">
                  <c:v>-4.9108000000000013E-2</c:v>
                </c:pt>
                <c:pt idx="2468">
                  <c:v>-4.9108620689655179E-2</c:v>
                </c:pt>
                <c:pt idx="2469">
                  <c:v>-4.9109655172413794E-2</c:v>
                </c:pt>
                <c:pt idx="2470">
                  <c:v>-4.9111241379310402E-2</c:v>
                </c:pt>
                <c:pt idx="2471">
                  <c:v>-4.9111965517241514E-2</c:v>
                </c:pt>
                <c:pt idx="2472">
                  <c:v>-4.9112672413793426E-2</c:v>
                </c:pt>
                <c:pt idx="2473">
                  <c:v>-4.9114603448276138E-2</c:v>
                </c:pt>
                <c:pt idx="2474">
                  <c:v>-4.9117258620689663E-2</c:v>
                </c:pt>
                <c:pt idx="2475">
                  <c:v>-4.9120275862068963E-2</c:v>
                </c:pt>
                <c:pt idx="2476">
                  <c:v>-4.9123758620689663E-2</c:v>
                </c:pt>
                <c:pt idx="2477">
                  <c:v>-4.9127086206896799E-2</c:v>
                </c:pt>
                <c:pt idx="2478">
                  <c:v>-4.9130620689655173E-2</c:v>
                </c:pt>
                <c:pt idx="2479">
                  <c:v>-4.9134293103448648E-2</c:v>
                </c:pt>
                <c:pt idx="2480">
                  <c:v>-4.9138655172413802E-2</c:v>
                </c:pt>
                <c:pt idx="2481">
                  <c:v>-4.9144931034482933E-2</c:v>
                </c:pt>
                <c:pt idx="2482">
                  <c:v>-4.9152396551724403E-2</c:v>
                </c:pt>
                <c:pt idx="2483">
                  <c:v>-4.9158775862068967E-2</c:v>
                </c:pt>
                <c:pt idx="2484">
                  <c:v>-4.91633965517244E-2</c:v>
                </c:pt>
                <c:pt idx="2485">
                  <c:v>-4.9166000000000286E-2</c:v>
                </c:pt>
                <c:pt idx="2486">
                  <c:v>-4.916693103448324E-2</c:v>
                </c:pt>
                <c:pt idx="2487">
                  <c:v>-4.9167931034483137E-2</c:v>
                </c:pt>
                <c:pt idx="2488">
                  <c:v>-4.9170379310344826E-2</c:v>
                </c:pt>
                <c:pt idx="2489">
                  <c:v>-4.9172758620689663E-2</c:v>
                </c:pt>
                <c:pt idx="2490">
                  <c:v>-4.9173827586206913E-2</c:v>
                </c:pt>
                <c:pt idx="2491">
                  <c:v>-4.9174137931034534E-2</c:v>
                </c:pt>
                <c:pt idx="2492">
                  <c:v>-4.9175103448275866E-2</c:v>
                </c:pt>
                <c:pt idx="2493">
                  <c:v>-4.9177241379310364E-2</c:v>
                </c:pt>
                <c:pt idx="2494">
                  <c:v>-4.9180586206896804E-2</c:v>
                </c:pt>
                <c:pt idx="2495">
                  <c:v>-4.9183931034483118E-2</c:v>
                </c:pt>
                <c:pt idx="2496">
                  <c:v>-4.9188965517241424E-2</c:v>
                </c:pt>
                <c:pt idx="2497">
                  <c:v>-4.9194758620689664E-2</c:v>
                </c:pt>
                <c:pt idx="2498">
                  <c:v>-4.9200758620689657E-2</c:v>
                </c:pt>
                <c:pt idx="2499">
                  <c:v>-4.9205396551724144E-2</c:v>
                </c:pt>
                <c:pt idx="2500">
                  <c:v>-4.9209017241379313E-2</c:v>
                </c:pt>
                <c:pt idx="2501">
                  <c:v>-4.9211931034483028E-2</c:v>
                </c:pt>
                <c:pt idx="2502">
                  <c:v>-4.9213913793103532E-2</c:v>
                </c:pt>
                <c:pt idx="2503">
                  <c:v>-4.9215862068965367E-2</c:v>
                </c:pt>
                <c:pt idx="2504">
                  <c:v>-4.921537931034483E-2</c:v>
                </c:pt>
                <c:pt idx="2505">
                  <c:v>-4.9213706896551933E-2</c:v>
                </c:pt>
                <c:pt idx="2506">
                  <c:v>-4.9211137931034779E-2</c:v>
                </c:pt>
                <c:pt idx="2507">
                  <c:v>-4.9209344827586404E-2</c:v>
                </c:pt>
                <c:pt idx="2508">
                  <c:v>-4.9207586206896775E-2</c:v>
                </c:pt>
                <c:pt idx="2509">
                  <c:v>-4.9204913793103454E-2</c:v>
                </c:pt>
                <c:pt idx="2510">
                  <c:v>-4.9201189655172395E-2</c:v>
                </c:pt>
                <c:pt idx="2511">
                  <c:v>-4.9196896551724434E-2</c:v>
                </c:pt>
                <c:pt idx="2512">
                  <c:v>-4.9193827586207023E-2</c:v>
                </c:pt>
                <c:pt idx="2513">
                  <c:v>-4.919262068965545E-2</c:v>
                </c:pt>
                <c:pt idx="2514">
                  <c:v>-4.9193396551724444E-2</c:v>
                </c:pt>
                <c:pt idx="2515">
                  <c:v>-4.9195534482758714E-2</c:v>
                </c:pt>
                <c:pt idx="2516">
                  <c:v>-4.9200293103448589E-2</c:v>
                </c:pt>
                <c:pt idx="2517">
                  <c:v>-4.9206948275862056E-2</c:v>
                </c:pt>
                <c:pt idx="2518">
                  <c:v>-4.9212448275862075E-2</c:v>
                </c:pt>
                <c:pt idx="2519">
                  <c:v>-4.9216982758620985E-2</c:v>
                </c:pt>
                <c:pt idx="2520">
                  <c:v>-4.9219862068965455E-2</c:v>
                </c:pt>
                <c:pt idx="2521">
                  <c:v>-4.9220465517241414E-2</c:v>
                </c:pt>
                <c:pt idx="2522">
                  <c:v>-4.9218827586206902E-2</c:v>
                </c:pt>
                <c:pt idx="2523">
                  <c:v>-4.9215120689655167E-2</c:v>
                </c:pt>
                <c:pt idx="2524">
                  <c:v>-4.9209189655172396E-2</c:v>
                </c:pt>
                <c:pt idx="2525">
                  <c:v>-4.9200310344827594E-2</c:v>
                </c:pt>
                <c:pt idx="2526">
                  <c:v>-4.9188896551724128E-2</c:v>
                </c:pt>
                <c:pt idx="2527">
                  <c:v>-4.9174172413793106E-2</c:v>
                </c:pt>
                <c:pt idx="2528">
                  <c:v>-4.9159137931034533E-2</c:v>
                </c:pt>
                <c:pt idx="2529">
                  <c:v>-4.9142172413793109E-2</c:v>
                </c:pt>
                <c:pt idx="2530">
                  <c:v>-4.9122413793103503E-2</c:v>
                </c:pt>
                <c:pt idx="2531">
                  <c:v>-4.9101379310344827E-2</c:v>
                </c:pt>
                <c:pt idx="2532">
                  <c:v>-4.9078931034483006E-2</c:v>
                </c:pt>
                <c:pt idx="2533">
                  <c:v>-4.9059689655172434E-2</c:v>
                </c:pt>
                <c:pt idx="2534">
                  <c:v>-4.9042258620689672E-2</c:v>
                </c:pt>
                <c:pt idx="2535">
                  <c:v>-4.9025793103448588E-2</c:v>
                </c:pt>
                <c:pt idx="2536">
                  <c:v>-4.9013206896552045E-2</c:v>
                </c:pt>
                <c:pt idx="2537">
                  <c:v>-4.9005137931034795E-2</c:v>
                </c:pt>
                <c:pt idx="2538">
                  <c:v>-4.8998379310344835E-2</c:v>
                </c:pt>
                <c:pt idx="2539">
                  <c:v>-4.8990517241379324E-2</c:v>
                </c:pt>
                <c:pt idx="2540">
                  <c:v>-4.8983051724137937E-2</c:v>
                </c:pt>
                <c:pt idx="2541">
                  <c:v>-4.8977965517241394E-2</c:v>
                </c:pt>
                <c:pt idx="2542">
                  <c:v>-4.897586206896519E-2</c:v>
                </c:pt>
                <c:pt idx="2543">
                  <c:v>-4.8974499999999997E-2</c:v>
                </c:pt>
                <c:pt idx="2544">
                  <c:v>-4.8973482758620714E-2</c:v>
                </c:pt>
                <c:pt idx="2545">
                  <c:v>-4.8973344827586314E-2</c:v>
                </c:pt>
                <c:pt idx="2546">
                  <c:v>-4.8974293103448432E-2</c:v>
                </c:pt>
                <c:pt idx="2547">
                  <c:v>-4.8976034482758633E-2</c:v>
                </c:pt>
                <c:pt idx="2548">
                  <c:v>-4.8977224137931388E-2</c:v>
                </c:pt>
                <c:pt idx="2549">
                  <c:v>-4.8979189655172346E-2</c:v>
                </c:pt>
                <c:pt idx="2550">
                  <c:v>-4.8981758620689646E-2</c:v>
                </c:pt>
                <c:pt idx="2551">
                  <c:v>-4.8982482758620834E-2</c:v>
                </c:pt>
                <c:pt idx="2552">
                  <c:v>-4.8980620689655176E-2</c:v>
                </c:pt>
                <c:pt idx="2553">
                  <c:v>-4.8977620689655166E-2</c:v>
                </c:pt>
                <c:pt idx="2554">
                  <c:v>-4.8974137931034493E-2</c:v>
                </c:pt>
                <c:pt idx="2555">
                  <c:v>-4.8969568965517241E-2</c:v>
                </c:pt>
                <c:pt idx="2556">
                  <c:v>-4.8964689655172422E-2</c:v>
                </c:pt>
                <c:pt idx="2557">
                  <c:v>-4.8959793103448404E-2</c:v>
                </c:pt>
                <c:pt idx="2558">
                  <c:v>-4.8954999999999999E-2</c:v>
                </c:pt>
                <c:pt idx="2559">
                  <c:v>-4.8950551724137925E-2</c:v>
                </c:pt>
                <c:pt idx="2560">
                  <c:v>-4.8945275862068857E-2</c:v>
                </c:pt>
                <c:pt idx="2561">
                  <c:v>-4.894060344827586E-2</c:v>
                </c:pt>
                <c:pt idx="2562">
                  <c:v>-4.8936293103448651E-2</c:v>
                </c:pt>
                <c:pt idx="2563">
                  <c:v>-4.8930793103448549E-2</c:v>
                </c:pt>
                <c:pt idx="2564">
                  <c:v>-4.8925275862068955E-2</c:v>
                </c:pt>
                <c:pt idx="2565">
                  <c:v>-4.8920482758620723E-2</c:v>
                </c:pt>
                <c:pt idx="2566">
                  <c:v>-4.8917758620689658E-2</c:v>
                </c:pt>
                <c:pt idx="2567">
                  <c:v>-4.8916103448275863E-2</c:v>
                </c:pt>
                <c:pt idx="2568">
                  <c:v>-4.8915741379310353E-2</c:v>
                </c:pt>
                <c:pt idx="2569">
                  <c:v>-4.8916896551724334E-2</c:v>
                </c:pt>
                <c:pt idx="2570">
                  <c:v>-4.8919172413793087E-2</c:v>
                </c:pt>
                <c:pt idx="2571">
                  <c:v>-4.8922568965517235E-2</c:v>
                </c:pt>
                <c:pt idx="2572">
                  <c:v>-4.8926999999999998E-2</c:v>
                </c:pt>
                <c:pt idx="2573">
                  <c:v>-4.8932379310344831E-2</c:v>
                </c:pt>
                <c:pt idx="2574">
                  <c:v>-4.8939051724137927E-2</c:v>
                </c:pt>
                <c:pt idx="2575">
                  <c:v>-4.8944741379310347E-2</c:v>
                </c:pt>
                <c:pt idx="2576">
                  <c:v>-4.8949793103448304E-2</c:v>
                </c:pt>
                <c:pt idx="2577">
                  <c:v>-4.8956344827586457E-2</c:v>
                </c:pt>
                <c:pt idx="2578">
                  <c:v>-4.8963206896551814E-2</c:v>
                </c:pt>
                <c:pt idx="2579">
                  <c:v>-4.8970689655172407E-2</c:v>
                </c:pt>
                <c:pt idx="2580">
                  <c:v>-4.8977344827586332E-2</c:v>
                </c:pt>
                <c:pt idx="2581">
                  <c:v>-4.8984655172413794E-2</c:v>
                </c:pt>
                <c:pt idx="2582">
                  <c:v>-4.8992896551724174E-2</c:v>
                </c:pt>
                <c:pt idx="2583">
                  <c:v>-4.9000620689655182E-2</c:v>
                </c:pt>
                <c:pt idx="2584">
                  <c:v>-4.9007948275862065E-2</c:v>
                </c:pt>
                <c:pt idx="2585">
                  <c:v>-4.9013189655172484E-2</c:v>
                </c:pt>
                <c:pt idx="2586">
                  <c:v>-4.9018275862068993E-2</c:v>
                </c:pt>
                <c:pt idx="2587">
                  <c:v>-4.902360344827611E-2</c:v>
                </c:pt>
                <c:pt idx="2588">
                  <c:v>-4.9029431034482998E-2</c:v>
                </c:pt>
                <c:pt idx="2589">
                  <c:v>-4.9035810344827582E-2</c:v>
                </c:pt>
                <c:pt idx="2590">
                  <c:v>-4.904175862068965E-2</c:v>
                </c:pt>
                <c:pt idx="2591">
                  <c:v>-4.904829310344859E-2</c:v>
                </c:pt>
                <c:pt idx="2592">
                  <c:v>-4.9056775862068983E-2</c:v>
                </c:pt>
                <c:pt idx="2593">
                  <c:v>-4.9067689655172719E-2</c:v>
                </c:pt>
                <c:pt idx="2594">
                  <c:v>-4.9079637931034877E-2</c:v>
                </c:pt>
                <c:pt idx="2595">
                  <c:v>-4.9092879310345075E-2</c:v>
                </c:pt>
                <c:pt idx="2596">
                  <c:v>-4.9107931034483097E-2</c:v>
                </c:pt>
                <c:pt idx="2597">
                  <c:v>-4.9122448275862068E-2</c:v>
                </c:pt>
                <c:pt idx="2598">
                  <c:v>-4.9135844827586456E-2</c:v>
                </c:pt>
                <c:pt idx="2599">
                  <c:v>-4.914555172413794E-2</c:v>
                </c:pt>
                <c:pt idx="2600">
                  <c:v>-4.9153793103448647E-2</c:v>
                </c:pt>
                <c:pt idx="2601">
                  <c:v>-4.9162000000000268E-2</c:v>
                </c:pt>
                <c:pt idx="2602">
                  <c:v>-4.9166637931035109E-2</c:v>
                </c:pt>
                <c:pt idx="2603">
                  <c:v>-4.9170431034483028E-2</c:v>
                </c:pt>
                <c:pt idx="2604">
                  <c:v>-4.9172965517241533E-2</c:v>
                </c:pt>
                <c:pt idx="2605">
                  <c:v>-4.9172931034483107E-2</c:v>
                </c:pt>
                <c:pt idx="2606">
                  <c:v>-4.9171534482758621E-2</c:v>
                </c:pt>
                <c:pt idx="2607">
                  <c:v>-4.9169517241379322E-2</c:v>
                </c:pt>
                <c:pt idx="2608">
                  <c:v>-4.9165862068965456E-2</c:v>
                </c:pt>
                <c:pt idx="2609">
                  <c:v>-4.9161000000000024E-2</c:v>
                </c:pt>
                <c:pt idx="2610">
                  <c:v>-4.9155086206896584E-2</c:v>
                </c:pt>
                <c:pt idx="2611">
                  <c:v>-4.9148172413793087E-2</c:v>
                </c:pt>
                <c:pt idx="2612">
                  <c:v>-4.9141258620689646E-2</c:v>
                </c:pt>
                <c:pt idx="2613">
                  <c:v>-4.9135724137931464E-2</c:v>
                </c:pt>
                <c:pt idx="2614">
                  <c:v>-4.9131172413793105E-2</c:v>
                </c:pt>
                <c:pt idx="2615">
                  <c:v>-4.9127724137931476E-2</c:v>
                </c:pt>
                <c:pt idx="2616">
                  <c:v>-4.9126034482758832E-2</c:v>
                </c:pt>
                <c:pt idx="2617">
                  <c:v>-4.9125568965517244E-2</c:v>
                </c:pt>
                <c:pt idx="2618">
                  <c:v>-4.9125000000000002E-2</c:v>
                </c:pt>
                <c:pt idx="2619">
                  <c:v>-4.9124068965517263E-2</c:v>
                </c:pt>
                <c:pt idx="2620">
                  <c:v>-4.9123000000000014E-2</c:v>
                </c:pt>
                <c:pt idx="2621">
                  <c:v>-4.9123827586206904E-2</c:v>
                </c:pt>
                <c:pt idx="2622">
                  <c:v>-4.9128362068965446E-2</c:v>
                </c:pt>
                <c:pt idx="2623">
                  <c:v>-4.9133637931034986E-2</c:v>
                </c:pt>
                <c:pt idx="2624">
                  <c:v>-4.9138396551724139E-2</c:v>
                </c:pt>
                <c:pt idx="2625">
                  <c:v>-4.9143103448275861E-2</c:v>
                </c:pt>
                <c:pt idx="2626">
                  <c:v>-4.9147948275862045E-2</c:v>
                </c:pt>
                <c:pt idx="2627">
                  <c:v>-4.9152034482758865E-2</c:v>
                </c:pt>
                <c:pt idx="2628">
                  <c:v>-4.9154448275862066E-2</c:v>
                </c:pt>
                <c:pt idx="2629">
                  <c:v>-4.9155137931034723E-2</c:v>
                </c:pt>
                <c:pt idx="2630">
                  <c:v>-4.9155068965517253E-2</c:v>
                </c:pt>
                <c:pt idx="2631">
                  <c:v>-4.9154586206896583E-2</c:v>
                </c:pt>
                <c:pt idx="2632">
                  <c:v>-4.9155172413793087E-2</c:v>
                </c:pt>
                <c:pt idx="2633">
                  <c:v>-4.915655172413793E-2</c:v>
                </c:pt>
                <c:pt idx="2634">
                  <c:v>-4.9157793103448623E-2</c:v>
                </c:pt>
                <c:pt idx="2635">
                  <c:v>-4.9156620689655192E-2</c:v>
                </c:pt>
                <c:pt idx="2636">
                  <c:v>-4.9155206896551784E-2</c:v>
                </c:pt>
                <c:pt idx="2637">
                  <c:v>-4.9153931034483109E-2</c:v>
                </c:pt>
                <c:pt idx="2638">
                  <c:v>-4.9152137931034873E-2</c:v>
                </c:pt>
                <c:pt idx="2639">
                  <c:v>-4.9149965517241392E-2</c:v>
                </c:pt>
                <c:pt idx="2640">
                  <c:v>-4.9148344827586406E-2</c:v>
                </c:pt>
                <c:pt idx="2641">
                  <c:v>-4.9146862068965465E-2</c:v>
                </c:pt>
                <c:pt idx="2642">
                  <c:v>-4.9145517241379312E-2</c:v>
                </c:pt>
                <c:pt idx="2643">
                  <c:v>-4.9144241379310338E-2</c:v>
                </c:pt>
                <c:pt idx="2644">
                  <c:v>-4.9141551724137915E-2</c:v>
                </c:pt>
                <c:pt idx="2645">
                  <c:v>-4.9136982758620995E-2</c:v>
                </c:pt>
                <c:pt idx="2646">
                  <c:v>-4.9129913793103462E-2</c:v>
                </c:pt>
                <c:pt idx="2647">
                  <c:v>-4.9120793103448579E-2</c:v>
                </c:pt>
                <c:pt idx="2648">
                  <c:v>-4.9107344827586538E-2</c:v>
                </c:pt>
                <c:pt idx="2649">
                  <c:v>-4.9085275862068969E-2</c:v>
                </c:pt>
                <c:pt idx="2650">
                  <c:v>-4.9055551724137926E-2</c:v>
                </c:pt>
                <c:pt idx="2651">
                  <c:v>-4.9024086206896807E-2</c:v>
                </c:pt>
                <c:pt idx="2652">
                  <c:v>-4.8989465517241391E-2</c:v>
                </c:pt>
                <c:pt idx="2653">
                  <c:v>-4.8945965517241383E-2</c:v>
                </c:pt>
                <c:pt idx="2654">
                  <c:v>-4.8897206896551977E-2</c:v>
                </c:pt>
                <c:pt idx="2655">
                  <c:v>-4.8845965517241394E-2</c:v>
                </c:pt>
                <c:pt idx="2656">
                  <c:v>-4.8800827586206894E-2</c:v>
                </c:pt>
                <c:pt idx="2657">
                  <c:v>-4.8755172413793096E-2</c:v>
                </c:pt>
                <c:pt idx="2658">
                  <c:v>-4.8703551724137983E-2</c:v>
                </c:pt>
                <c:pt idx="2659">
                  <c:v>-4.8654172413793065E-2</c:v>
                </c:pt>
                <c:pt idx="2660">
                  <c:v>-4.8608362068965252E-2</c:v>
                </c:pt>
                <c:pt idx="2661">
                  <c:v>-4.8571655172413776E-2</c:v>
                </c:pt>
                <c:pt idx="2662">
                  <c:v>-4.8539413793103454E-2</c:v>
                </c:pt>
                <c:pt idx="2663">
                  <c:v>-4.8508396551724141E-2</c:v>
                </c:pt>
                <c:pt idx="2664">
                  <c:v>-4.8483586206896592E-2</c:v>
                </c:pt>
                <c:pt idx="2665">
                  <c:v>-4.8466068965517313E-2</c:v>
                </c:pt>
                <c:pt idx="2666">
                  <c:v>-4.8455655172413785E-2</c:v>
                </c:pt>
                <c:pt idx="2667">
                  <c:v>-4.8450689655172414E-2</c:v>
                </c:pt>
                <c:pt idx="2668">
                  <c:v>-4.8447379310344825E-2</c:v>
                </c:pt>
                <c:pt idx="2669">
                  <c:v>-4.8446862068965445E-2</c:v>
                </c:pt>
                <c:pt idx="2670">
                  <c:v>-4.8449706896551717E-2</c:v>
                </c:pt>
                <c:pt idx="2671">
                  <c:v>-4.8454758620689646E-2</c:v>
                </c:pt>
                <c:pt idx="2672">
                  <c:v>-4.8461689655172412E-2</c:v>
                </c:pt>
                <c:pt idx="2673">
                  <c:v>-4.8471396551724125E-2</c:v>
                </c:pt>
                <c:pt idx="2674">
                  <c:v>-4.8482379310344832E-2</c:v>
                </c:pt>
                <c:pt idx="2675">
                  <c:v>-4.8491844827586443E-2</c:v>
                </c:pt>
                <c:pt idx="2676">
                  <c:v>-4.8503379310344825E-2</c:v>
                </c:pt>
                <c:pt idx="2677">
                  <c:v>-4.8517396551724164E-2</c:v>
                </c:pt>
                <c:pt idx="2678">
                  <c:v>-4.8532275862068971E-2</c:v>
                </c:pt>
                <c:pt idx="2679">
                  <c:v>-4.854796551724138E-2</c:v>
                </c:pt>
                <c:pt idx="2680">
                  <c:v>-4.8560827586206903E-2</c:v>
                </c:pt>
                <c:pt idx="2681">
                  <c:v>-4.8573172413793095E-2</c:v>
                </c:pt>
                <c:pt idx="2682">
                  <c:v>-4.8588241379310344E-2</c:v>
                </c:pt>
                <c:pt idx="2683">
                  <c:v>-4.8604310344827588E-2</c:v>
                </c:pt>
                <c:pt idx="2684">
                  <c:v>-4.8621034482758618E-2</c:v>
                </c:pt>
                <c:pt idx="2685">
                  <c:v>-4.8636275862068971E-2</c:v>
                </c:pt>
                <c:pt idx="2686">
                  <c:v>-4.8650810344827586E-2</c:v>
                </c:pt>
                <c:pt idx="2687">
                  <c:v>-4.8666379310344829E-2</c:v>
                </c:pt>
                <c:pt idx="2688">
                  <c:v>-4.8680362068965345E-2</c:v>
                </c:pt>
                <c:pt idx="2689">
                  <c:v>-4.8691844827586234E-2</c:v>
                </c:pt>
                <c:pt idx="2690">
                  <c:v>-4.8702672413793134E-2</c:v>
                </c:pt>
                <c:pt idx="2691">
                  <c:v>-4.8714068965517304E-2</c:v>
                </c:pt>
                <c:pt idx="2692">
                  <c:v>-4.8725379310344825E-2</c:v>
                </c:pt>
                <c:pt idx="2693">
                  <c:v>-4.8734517241379324E-2</c:v>
                </c:pt>
                <c:pt idx="2694">
                  <c:v>-4.8741310344827586E-2</c:v>
                </c:pt>
                <c:pt idx="2695">
                  <c:v>-4.8745913793103453E-2</c:v>
                </c:pt>
                <c:pt idx="2696">
                  <c:v>-4.8749448275861855E-2</c:v>
                </c:pt>
                <c:pt idx="2697">
                  <c:v>-4.8752155172413797E-2</c:v>
                </c:pt>
                <c:pt idx="2698">
                  <c:v>-4.8754000000000013E-2</c:v>
                </c:pt>
                <c:pt idx="2699">
                  <c:v>-4.8755655172413793E-2</c:v>
                </c:pt>
                <c:pt idx="2700">
                  <c:v>-4.8756879310344829E-2</c:v>
                </c:pt>
                <c:pt idx="2701">
                  <c:v>-4.8757586206896797E-2</c:v>
                </c:pt>
                <c:pt idx="2702">
                  <c:v>-4.8758258620689658E-2</c:v>
                </c:pt>
                <c:pt idx="2703">
                  <c:v>-4.8759017241379314E-2</c:v>
                </c:pt>
                <c:pt idx="2704">
                  <c:v>-4.8760241379310412E-2</c:v>
                </c:pt>
                <c:pt idx="2705">
                  <c:v>-4.8761379310344827E-2</c:v>
                </c:pt>
                <c:pt idx="2706">
                  <c:v>-4.8762189655172414E-2</c:v>
                </c:pt>
                <c:pt idx="2707">
                  <c:v>-4.8760896551724164E-2</c:v>
                </c:pt>
                <c:pt idx="2708">
                  <c:v>-4.8759000000000004E-2</c:v>
                </c:pt>
                <c:pt idx="2709">
                  <c:v>-4.8757034482758733E-2</c:v>
                </c:pt>
                <c:pt idx="2710">
                  <c:v>-4.8756224137931577E-2</c:v>
                </c:pt>
                <c:pt idx="2711">
                  <c:v>-4.8756534482758823E-2</c:v>
                </c:pt>
                <c:pt idx="2712">
                  <c:v>-4.8757827586206892E-2</c:v>
                </c:pt>
                <c:pt idx="2713">
                  <c:v>-4.8759103448275866E-2</c:v>
                </c:pt>
                <c:pt idx="2714">
                  <c:v>-4.8760224137931539E-2</c:v>
                </c:pt>
                <c:pt idx="2715">
                  <c:v>-4.8760741379310413E-2</c:v>
                </c:pt>
                <c:pt idx="2716">
                  <c:v>-4.8759258620689645E-2</c:v>
                </c:pt>
                <c:pt idx="2717">
                  <c:v>-4.8756258620689663E-2</c:v>
                </c:pt>
                <c:pt idx="2718">
                  <c:v>-4.8752982758620944E-2</c:v>
                </c:pt>
                <c:pt idx="2719">
                  <c:v>-4.8748482758620704E-2</c:v>
                </c:pt>
                <c:pt idx="2720">
                  <c:v>-4.8742931034483072E-2</c:v>
                </c:pt>
                <c:pt idx="2721">
                  <c:v>-4.8735862068965456E-2</c:v>
                </c:pt>
                <c:pt idx="2722">
                  <c:v>-4.8728137931034532E-2</c:v>
                </c:pt>
                <c:pt idx="2723">
                  <c:v>-4.872063793103492E-2</c:v>
                </c:pt>
                <c:pt idx="2724">
                  <c:v>-4.8712206896552035E-2</c:v>
                </c:pt>
                <c:pt idx="2725">
                  <c:v>-4.8703017241379334E-2</c:v>
                </c:pt>
                <c:pt idx="2726">
                  <c:v>-4.8694741379310354E-2</c:v>
                </c:pt>
                <c:pt idx="2727">
                  <c:v>-4.8687655172413795E-2</c:v>
                </c:pt>
                <c:pt idx="2728">
                  <c:v>-4.8680137931034484E-2</c:v>
                </c:pt>
                <c:pt idx="2729">
                  <c:v>-4.8670862068965197E-2</c:v>
                </c:pt>
                <c:pt idx="2730">
                  <c:v>-4.8660482758620734E-2</c:v>
                </c:pt>
                <c:pt idx="2731">
                  <c:v>-4.8649344827586212E-2</c:v>
                </c:pt>
                <c:pt idx="2732">
                  <c:v>-4.8639482758620692E-2</c:v>
                </c:pt>
                <c:pt idx="2733">
                  <c:v>-4.863051724137931E-2</c:v>
                </c:pt>
                <c:pt idx="2734">
                  <c:v>-4.8621448275861748E-2</c:v>
                </c:pt>
                <c:pt idx="2735">
                  <c:v>-4.8612931034483074E-2</c:v>
                </c:pt>
                <c:pt idx="2736">
                  <c:v>-4.8603827586206898E-2</c:v>
                </c:pt>
                <c:pt idx="2737">
                  <c:v>-4.8595862068965365E-2</c:v>
                </c:pt>
                <c:pt idx="2738">
                  <c:v>-4.8589293103448492E-2</c:v>
                </c:pt>
                <c:pt idx="2739">
                  <c:v>-4.8582327586206904E-2</c:v>
                </c:pt>
                <c:pt idx="2740">
                  <c:v>-4.8575293103448332E-2</c:v>
                </c:pt>
                <c:pt idx="2741">
                  <c:v>-4.8567482758620904E-2</c:v>
                </c:pt>
                <c:pt idx="2742">
                  <c:v>-4.8560327586206903E-2</c:v>
                </c:pt>
                <c:pt idx="2743">
                  <c:v>-4.8553310344827592E-2</c:v>
                </c:pt>
                <c:pt idx="2744">
                  <c:v>-4.8546103448275868E-2</c:v>
                </c:pt>
                <c:pt idx="2745">
                  <c:v>-4.8540275862068966E-2</c:v>
                </c:pt>
                <c:pt idx="2746">
                  <c:v>-4.853618965517241E-2</c:v>
                </c:pt>
                <c:pt idx="2747">
                  <c:v>-4.8533758620689656E-2</c:v>
                </c:pt>
                <c:pt idx="2748">
                  <c:v>-4.853174137931035E-2</c:v>
                </c:pt>
                <c:pt idx="2749">
                  <c:v>-4.8529517241379307E-2</c:v>
                </c:pt>
                <c:pt idx="2750">
                  <c:v>-4.8527689655172422E-2</c:v>
                </c:pt>
                <c:pt idx="2751">
                  <c:v>-4.8526155172413786E-2</c:v>
                </c:pt>
                <c:pt idx="2752">
                  <c:v>-4.8522775862068969E-2</c:v>
                </c:pt>
                <c:pt idx="2753">
                  <c:v>-4.8518241379310371E-2</c:v>
                </c:pt>
                <c:pt idx="2754">
                  <c:v>-4.8513500000000022E-2</c:v>
                </c:pt>
                <c:pt idx="2755">
                  <c:v>-4.8508344827586314E-2</c:v>
                </c:pt>
                <c:pt idx="2756">
                  <c:v>-4.8502793103448599E-2</c:v>
                </c:pt>
                <c:pt idx="2757">
                  <c:v>-4.8496482758621021E-2</c:v>
                </c:pt>
                <c:pt idx="2758">
                  <c:v>-4.8491120689655165E-2</c:v>
                </c:pt>
                <c:pt idx="2759">
                  <c:v>-4.8488517241379314E-2</c:v>
                </c:pt>
                <c:pt idx="2760">
                  <c:v>-4.8485068965517242E-2</c:v>
                </c:pt>
                <c:pt idx="2761">
                  <c:v>-4.8480189655172416E-2</c:v>
                </c:pt>
                <c:pt idx="2762">
                  <c:v>-4.8474172413793086E-2</c:v>
                </c:pt>
                <c:pt idx="2763">
                  <c:v>-4.8466586206896839E-2</c:v>
                </c:pt>
                <c:pt idx="2764">
                  <c:v>-4.8458137931034533E-2</c:v>
                </c:pt>
                <c:pt idx="2765">
                  <c:v>-4.8451465517241402E-2</c:v>
                </c:pt>
                <c:pt idx="2766">
                  <c:v>-4.844489655172414E-2</c:v>
                </c:pt>
                <c:pt idx="2767">
                  <c:v>-4.8437793103448604E-2</c:v>
                </c:pt>
                <c:pt idx="2768">
                  <c:v>-4.8432758620689673E-2</c:v>
                </c:pt>
                <c:pt idx="2769">
                  <c:v>-4.8430275862068974E-2</c:v>
                </c:pt>
                <c:pt idx="2770">
                  <c:v>-4.8430327586206912E-2</c:v>
                </c:pt>
                <c:pt idx="2771">
                  <c:v>-4.8431982758620713E-2</c:v>
                </c:pt>
                <c:pt idx="2772">
                  <c:v>-4.8433706896551833E-2</c:v>
                </c:pt>
                <c:pt idx="2773">
                  <c:v>-4.8435051724137916E-2</c:v>
                </c:pt>
                <c:pt idx="2774">
                  <c:v>-4.8437172413793105E-2</c:v>
                </c:pt>
                <c:pt idx="2775">
                  <c:v>-4.8440689655172411E-2</c:v>
                </c:pt>
                <c:pt idx="2776">
                  <c:v>-4.8445103448275767E-2</c:v>
                </c:pt>
                <c:pt idx="2777">
                  <c:v>-4.8450482758620732E-2</c:v>
                </c:pt>
                <c:pt idx="2778">
                  <c:v>-4.8454965517241384E-2</c:v>
                </c:pt>
                <c:pt idx="2779">
                  <c:v>-4.8459982758620693E-2</c:v>
                </c:pt>
                <c:pt idx="2780">
                  <c:v>-4.8465931034482934E-2</c:v>
                </c:pt>
                <c:pt idx="2781">
                  <c:v>-4.8472672413793112E-2</c:v>
                </c:pt>
                <c:pt idx="2782">
                  <c:v>-4.8481000000000003E-2</c:v>
                </c:pt>
                <c:pt idx="2783">
                  <c:v>-4.8489568965517225E-2</c:v>
                </c:pt>
                <c:pt idx="2784">
                  <c:v>-4.8496551724138158E-2</c:v>
                </c:pt>
                <c:pt idx="2785">
                  <c:v>-4.8502655172413804E-2</c:v>
                </c:pt>
                <c:pt idx="2786">
                  <c:v>-4.8510327586206894E-2</c:v>
                </c:pt>
                <c:pt idx="2787">
                  <c:v>-4.8518206896551723E-2</c:v>
                </c:pt>
                <c:pt idx="2788">
                  <c:v>-4.8524482758620702E-2</c:v>
                </c:pt>
                <c:pt idx="2789">
                  <c:v>-4.8528120689654897E-2</c:v>
                </c:pt>
                <c:pt idx="2790">
                  <c:v>-4.8529913793103445E-2</c:v>
                </c:pt>
                <c:pt idx="2791">
                  <c:v>-4.8530637931034883E-2</c:v>
                </c:pt>
                <c:pt idx="2792">
                  <c:v>-4.8529396551724141E-2</c:v>
                </c:pt>
                <c:pt idx="2793">
                  <c:v>-4.8526603448275883E-2</c:v>
                </c:pt>
                <c:pt idx="2794">
                  <c:v>-4.8523000000000004E-2</c:v>
                </c:pt>
                <c:pt idx="2795">
                  <c:v>-4.8518931034483001E-2</c:v>
                </c:pt>
                <c:pt idx="2796">
                  <c:v>-4.8513844827586493E-2</c:v>
                </c:pt>
                <c:pt idx="2797">
                  <c:v>-4.8509224137931337E-2</c:v>
                </c:pt>
                <c:pt idx="2798">
                  <c:v>-4.8505775862068966E-2</c:v>
                </c:pt>
                <c:pt idx="2799">
                  <c:v>-4.8504034482758633E-2</c:v>
                </c:pt>
                <c:pt idx="2800">
                  <c:v>-4.8503017241379322E-2</c:v>
                </c:pt>
                <c:pt idx="2801">
                  <c:v>-4.8502586206896584E-2</c:v>
                </c:pt>
                <c:pt idx="2802">
                  <c:v>-4.8502206896551832E-2</c:v>
                </c:pt>
                <c:pt idx="2803">
                  <c:v>-4.8501982758620693E-2</c:v>
                </c:pt>
                <c:pt idx="2804">
                  <c:v>-4.8501448275861836E-2</c:v>
                </c:pt>
                <c:pt idx="2805">
                  <c:v>-4.8499793103448534E-2</c:v>
                </c:pt>
                <c:pt idx="2806">
                  <c:v>-4.8496086206896896E-2</c:v>
                </c:pt>
                <c:pt idx="2807">
                  <c:v>-4.8490482758620834E-2</c:v>
                </c:pt>
                <c:pt idx="2808">
                  <c:v>-4.8484879310344835E-2</c:v>
                </c:pt>
                <c:pt idx="2809">
                  <c:v>-4.8477706896551724E-2</c:v>
                </c:pt>
                <c:pt idx="2810">
                  <c:v>-4.8470500000000007E-2</c:v>
                </c:pt>
                <c:pt idx="2811">
                  <c:v>-4.8464344827586471E-2</c:v>
                </c:pt>
                <c:pt idx="2812">
                  <c:v>-4.8457413793103483E-2</c:v>
                </c:pt>
                <c:pt idx="2813">
                  <c:v>-4.8449655172413786E-2</c:v>
                </c:pt>
                <c:pt idx="2814">
                  <c:v>-4.8441327586206895E-2</c:v>
                </c:pt>
                <c:pt idx="2815">
                  <c:v>-4.8432155172413796E-2</c:v>
                </c:pt>
                <c:pt idx="2816">
                  <c:v>-4.8423482758620733E-2</c:v>
                </c:pt>
                <c:pt idx="2817">
                  <c:v>-4.8413620689655192E-2</c:v>
                </c:pt>
                <c:pt idx="2818">
                  <c:v>-4.8404500000000003E-2</c:v>
                </c:pt>
                <c:pt idx="2819">
                  <c:v>-4.8396206896552031E-2</c:v>
                </c:pt>
                <c:pt idx="2820">
                  <c:v>-4.8386655172413813E-2</c:v>
                </c:pt>
                <c:pt idx="2821">
                  <c:v>-4.8377517241379314E-2</c:v>
                </c:pt>
                <c:pt idx="2822">
                  <c:v>-4.8370586206896563E-2</c:v>
                </c:pt>
                <c:pt idx="2823">
                  <c:v>-4.8365275862068971E-2</c:v>
                </c:pt>
                <c:pt idx="2824">
                  <c:v>-4.8360689655172533E-2</c:v>
                </c:pt>
                <c:pt idx="2825">
                  <c:v>-4.8359448275861965E-2</c:v>
                </c:pt>
                <c:pt idx="2826">
                  <c:v>-4.8361120689655167E-2</c:v>
                </c:pt>
                <c:pt idx="2827">
                  <c:v>-4.8364224137931539E-2</c:v>
                </c:pt>
                <c:pt idx="2828">
                  <c:v>-4.8368431034483107E-2</c:v>
                </c:pt>
                <c:pt idx="2829">
                  <c:v>-4.8373051724137937E-2</c:v>
                </c:pt>
                <c:pt idx="2830">
                  <c:v>-4.8377724137931427E-2</c:v>
                </c:pt>
                <c:pt idx="2831">
                  <c:v>-4.8382206896551934E-2</c:v>
                </c:pt>
                <c:pt idx="2832">
                  <c:v>-4.8386758620689654E-2</c:v>
                </c:pt>
                <c:pt idx="2833">
                  <c:v>-4.839203448275893E-2</c:v>
                </c:pt>
                <c:pt idx="2834">
                  <c:v>-4.8398931034483103E-2</c:v>
                </c:pt>
                <c:pt idx="2835">
                  <c:v>-4.8406034482758813E-2</c:v>
                </c:pt>
                <c:pt idx="2836">
                  <c:v>-4.8414155172413785E-2</c:v>
                </c:pt>
                <c:pt idx="2837">
                  <c:v>-4.8421137931034502E-2</c:v>
                </c:pt>
                <c:pt idx="2838">
                  <c:v>-4.8427413793103453E-2</c:v>
                </c:pt>
                <c:pt idx="2839">
                  <c:v>-4.8434775862068957E-2</c:v>
                </c:pt>
                <c:pt idx="2840">
                  <c:v>-4.8441862068965218E-2</c:v>
                </c:pt>
                <c:pt idx="2841">
                  <c:v>-4.8447965517241384E-2</c:v>
                </c:pt>
                <c:pt idx="2842">
                  <c:v>-4.845477586206897E-2</c:v>
                </c:pt>
                <c:pt idx="2843">
                  <c:v>-4.8462741379310413E-2</c:v>
                </c:pt>
                <c:pt idx="2844">
                  <c:v>-4.8471448275861855E-2</c:v>
                </c:pt>
                <c:pt idx="2845">
                  <c:v>-4.8479689655172416E-2</c:v>
                </c:pt>
                <c:pt idx="2846">
                  <c:v>-4.8486224137931536E-2</c:v>
                </c:pt>
                <c:pt idx="2847">
                  <c:v>-4.8492844827586555E-2</c:v>
                </c:pt>
                <c:pt idx="2848">
                  <c:v>-4.8500724137931397E-2</c:v>
                </c:pt>
                <c:pt idx="2849">
                  <c:v>-4.8508689655172417E-2</c:v>
                </c:pt>
                <c:pt idx="2850">
                  <c:v>-4.8517068965517274E-2</c:v>
                </c:pt>
                <c:pt idx="2851">
                  <c:v>-4.8524879310344805E-2</c:v>
                </c:pt>
                <c:pt idx="2852">
                  <c:v>-4.8532362068965475E-2</c:v>
                </c:pt>
                <c:pt idx="2853">
                  <c:v>-4.8540137931034504E-2</c:v>
                </c:pt>
                <c:pt idx="2854">
                  <c:v>-4.8547465517241373E-2</c:v>
                </c:pt>
                <c:pt idx="2855">
                  <c:v>-4.8554913793103449E-2</c:v>
                </c:pt>
                <c:pt idx="2856">
                  <c:v>-4.8562172413793112E-2</c:v>
                </c:pt>
                <c:pt idx="2857">
                  <c:v>-4.8570086206896561E-2</c:v>
                </c:pt>
                <c:pt idx="2858">
                  <c:v>-4.8580741379310351E-2</c:v>
                </c:pt>
                <c:pt idx="2859">
                  <c:v>-4.8591931034482914E-2</c:v>
                </c:pt>
                <c:pt idx="2860">
                  <c:v>-4.8602034482758634E-2</c:v>
                </c:pt>
                <c:pt idx="2861">
                  <c:v>-4.8611137931034512E-2</c:v>
                </c:pt>
                <c:pt idx="2862">
                  <c:v>-4.8619999999999997E-2</c:v>
                </c:pt>
                <c:pt idx="2863">
                  <c:v>-4.8628827586206895E-2</c:v>
                </c:pt>
                <c:pt idx="2864">
                  <c:v>-4.8638103448275856E-2</c:v>
                </c:pt>
                <c:pt idx="2865">
                  <c:v>-4.8644758620689295E-2</c:v>
                </c:pt>
                <c:pt idx="2866">
                  <c:v>-4.865003448275862E-2</c:v>
                </c:pt>
                <c:pt idx="2867">
                  <c:v>-4.8655293103448412E-2</c:v>
                </c:pt>
                <c:pt idx="2868">
                  <c:v>-4.8658620689655166E-2</c:v>
                </c:pt>
                <c:pt idx="2869">
                  <c:v>-4.8660362068965346E-2</c:v>
                </c:pt>
                <c:pt idx="2870">
                  <c:v>-4.8661224137931378E-2</c:v>
                </c:pt>
                <c:pt idx="2871">
                  <c:v>-4.8662775862068963E-2</c:v>
                </c:pt>
                <c:pt idx="2872">
                  <c:v>-4.8665706896551732E-2</c:v>
                </c:pt>
                <c:pt idx="2873">
                  <c:v>-4.8669793103448433E-2</c:v>
                </c:pt>
                <c:pt idx="2874">
                  <c:v>-4.8677137931034502E-2</c:v>
                </c:pt>
                <c:pt idx="2875">
                  <c:v>-4.868520689655173E-2</c:v>
                </c:pt>
                <c:pt idx="2876">
                  <c:v>-4.8693103448275862E-2</c:v>
                </c:pt>
                <c:pt idx="2877">
                  <c:v>-4.8701224137931473E-2</c:v>
                </c:pt>
                <c:pt idx="2878">
                  <c:v>-4.8707672413793104E-2</c:v>
                </c:pt>
                <c:pt idx="2879">
                  <c:v>-4.8712534482758918E-2</c:v>
                </c:pt>
                <c:pt idx="2880">
                  <c:v>-4.8717206896551998E-2</c:v>
                </c:pt>
                <c:pt idx="2881">
                  <c:v>-4.8722741379310402E-2</c:v>
                </c:pt>
                <c:pt idx="2882">
                  <c:v>-4.8729172413793077E-2</c:v>
                </c:pt>
                <c:pt idx="2883">
                  <c:v>-4.8734551724137931E-2</c:v>
                </c:pt>
                <c:pt idx="2884">
                  <c:v>-4.8738517241379314E-2</c:v>
                </c:pt>
                <c:pt idx="2885">
                  <c:v>-4.8743344827586424E-2</c:v>
                </c:pt>
                <c:pt idx="2886">
                  <c:v>-4.8749586206896553E-2</c:v>
                </c:pt>
                <c:pt idx="2887">
                  <c:v>-4.8756379310344829E-2</c:v>
                </c:pt>
                <c:pt idx="2888">
                  <c:v>-4.8763862068965505E-2</c:v>
                </c:pt>
                <c:pt idx="2889">
                  <c:v>-4.8772224137931523E-2</c:v>
                </c:pt>
                <c:pt idx="2890">
                  <c:v>-4.8780137931034785E-2</c:v>
                </c:pt>
                <c:pt idx="2891">
                  <c:v>-4.8787741379310384E-2</c:v>
                </c:pt>
                <c:pt idx="2892">
                  <c:v>-4.8793534482758881E-2</c:v>
                </c:pt>
                <c:pt idx="2893">
                  <c:v>-4.8797706896551989E-2</c:v>
                </c:pt>
                <c:pt idx="2894">
                  <c:v>-4.8801362068965445E-2</c:v>
                </c:pt>
                <c:pt idx="2895">
                  <c:v>-4.8804758620689649E-2</c:v>
                </c:pt>
                <c:pt idx="2896">
                  <c:v>-4.8808551724137929E-2</c:v>
                </c:pt>
                <c:pt idx="2897">
                  <c:v>-4.8813000000000113E-2</c:v>
                </c:pt>
                <c:pt idx="2898">
                  <c:v>-4.8817000000000034E-2</c:v>
                </c:pt>
                <c:pt idx="2899">
                  <c:v>-4.88208275862069E-2</c:v>
                </c:pt>
                <c:pt idx="2900">
                  <c:v>-4.8825448275861855E-2</c:v>
                </c:pt>
                <c:pt idx="2901">
                  <c:v>-4.883055172413793E-2</c:v>
                </c:pt>
                <c:pt idx="2902">
                  <c:v>-4.8835103448275859E-2</c:v>
                </c:pt>
                <c:pt idx="2903">
                  <c:v>-4.8838068965517283E-2</c:v>
                </c:pt>
                <c:pt idx="2904">
                  <c:v>-4.8840431034482823E-2</c:v>
                </c:pt>
                <c:pt idx="2905">
                  <c:v>-4.8841896551724141E-2</c:v>
                </c:pt>
                <c:pt idx="2906">
                  <c:v>-4.8841793103448404E-2</c:v>
                </c:pt>
                <c:pt idx="2907">
                  <c:v>-4.8841465517241382E-2</c:v>
                </c:pt>
                <c:pt idx="2908">
                  <c:v>-4.8840137931034484E-2</c:v>
                </c:pt>
                <c:pt idx="2909">
                  <c:v>-4.8837931034483084E-2</c:v>
                </c:pt>
                <c:pt idx="2910">
                  <c:v>-4.8835655172413797E-2</c:v>
                </c:pt>
                <c:pt idx="2911">
                  <c:v>-4.8835603448275873E-2</c:v>
                </c:pt>
                <c:pt idx="2912">
                  <c:v>-4.8838310344827593E-2</c:v>
                </c:pt>
                <c:pt idx="2913">
                  <c:v>-4.8840137931034484E-2</c:v>
                </c:pt>
                <c:pt idx="2914">
                  <c:v>-4.8840862068965256E-2</c:v>
                </c:pt>
                <c:pt idx="2915">
                  <c:v>-4.8843810344827591E-2</c:v>
                </c:pt>
                <c:pt idx="2916">
                  <c:v>-4.8848982758620693E-2</c:v>
                </c:pt>
                <c:pt idx="2917">
                  <c:v>-4.8853965517241423E-2</c:v>
                </c:pt>
                <c:pt idx="2918">
                  <c:v>-4.8858310344827592E-2</c:v>
                </c:pt>
                <c:pt idx="2919">
                  <c:v>-4.8862310344827881E-2</c:v>
                </c:pt>
                <c:pt idx="2920">
                  <c:v>-4.8865827586206903E-2</c:v>
                </c:pt>
                <c:pt idx="2921">
                  <c:v>-4.8868620689655182E-2</c:v>
                </c:pt>
                <c:pt idx="2922">
                  <c:v>-4.8869844827586426E-2</c:v>
                </c:pt>
                <c:pt idx="2923">
                  <c:v>-4.8869586206896583E-2</c:v>
                </c:pt>
                <c:pt idx="2924">
                  <c:v>-4.8868534482758713E-2</c:v>
                </c:pt>
                <c:pt idx="2925">
                  <c:v>-4.886734482758652E-2</c:v>
                </c:pt>
                <c:pt idx="2926">
                  <c:v>-4.8864465517241523E-2</c:v>
                </c:pt>
                <c:pt idx="2927">
                  <c:v>-4.8860103448275863E-2</c:v>
                </c:pt>
                <c:pt idx="2928">
                  <c:v>-4.8855948275861823E-2</c:v>
                </c:pt>
                <c:pt idx="2929">
                  <c:v>-4.8850448275862046E-2</c:v>
                </c:pt>
                <c:pt idx="2930">
                  <c:v>-4.8843793103448524E-2</c:v>
                </c:pt>
                <c:pt idx="2931">
                  <c:v>-4.8838620689655179E-2</c:v>
                </c:pt>
                <c:pt idx="2932">
                  <c:v>-4.8835603448275873E-2</c:v>
                </c:pt>
                <c:pt idx="2933">
                  <c:v>-4.8833775862068982E-2</c:v>
                </c:pt>
                <c:pt idx="2934">
                  <c:v>-4.8832275862068973E-2</c:v>
                </c:pt>
                <c:pt idx="2935">
                  <c:v>-4.8832034482758878E-2</c:v>
                </c:pt>
                <c:pt idx="2936">
                  <c:v>-4.8833051724137932E-2</c:v>
                </c:pt>
                <c:pt idx="2937">
                  <c:v>-4.8835396551724135E-2</c:v>
                </c:pt>
                <c:pt idx="2938">
                  <c:v>-4.8838396551724138E-2</c:v>
                </c:pt>
                <c:pt idx="2939">
                  <c:v>-4.8840999999999996E-2</c:v>
                </c:pt>
                <c:pt idx="2940">
                  <c:v>-4.8844896551724117E-2</c:v>
                </c:pt>
                <c:pt idx="2941">
                  <c:v>-4.8849724137931261E-2</c:v>
                </c:pt>
                <c:pt idx="2942">
                  <c:v>-4.8854172413793105E-2</c:v>
                </c:pt>
                <c:pt idx="2943">
                  <c:v>-4.88596551724138E-2</c:v>
                </c:pt>
                <c:pt idx="2944">
                  <c:v>-4.8866827586206932E-2</c:v>
                </c:pt>
                <c:pt idx="2945">
                  <c:v>-4.8873379310344828E-2</c:v>
                </c:pt>
                <c:pt idx="2946">
                  <c:v>-4.8879086206896551E-2</c:v>
                </c:pt>
                <c:pt idx="2947">
                  <c:v>-4.8886896551724193E-2</c:v>
                </c:pt>
                <c:pt idx="2948">
                  <c:v>-4.8897241379310404E-2</c:v>
                </c:pt>
                <c:pt idx="2949">
                  <c:v>-4.8906172413793109E-2</c:v>
                </c:pt>
                <c:pt idx="2950">
                  <c:v>-4.8914413793103483E-2</c:v>
                </c:pt>
                <c:pt idx="2951">
                  <c:v>-4.8920551724137916E-2</c:v>
                </c:pt>
                <c:pt idx="2952">
                  <c:v>-4.8924413793103451E-2</c:v>
                </c:pt>
                <c:pt idx="2953">
                  <c:v>-4.8928655172413786E-2</c:v>
                </c:pt>
                <c:pt idx="2954">
                  <c:v>-4.8934172413793095E-2</c:v>
                </c:pt>
                <c:pt idx="2955">
                  <c:v>-4.8937741379310354E-2</c:v>
                </c:pt>
                <c:pt idx="2956">
                  <c:v>-4.8940965517241392E-2</c:v>
                </c:pt>
                <c:pt idx="2957">
                  <c:v>-4.8944137931034484E-2</c:v>
                </c:pt>
                <c:pt idx="2958">
                  <c:v>-4.8946551724137907E-2</c:v>
                </c:pt>
                <c:pt idx="2959">
                  <c:v>-4.8949482758620703E-2</c:v>
                </c:pt>
                <c:pt idx="2960">
                  <c:v>-4.8950137931034504E-2</c:v>
                </c:pt>
                <c:pt idx="2961">
                  <c:v>-4.8949758620689295E-2</c:v>
                </c:pt>
                <c:pt idx="2962">
                  <c:v>-4.8950241379310352E-2</c:v>
                </c:pt>
                <c:pt idx="2963">
                  <c:v>-4.8951517241379319E-2</c:v>
                </c:pt>
                <c:pt idx="2964">
                  <c:v>-4.8954206896551722E-2</c:v>
                </c:pt>
                <c:pt idx="2965">
                  <c:v>-4.8957293103448554E-2</c:v>
                </c:pt>
                <c:pt idx="2966">
                  <c:v>-4.8960896551724135E-2</c:v>
                </c:pt>
                <c:pt idx="2967">
                  <c:v>-4.8964310344827594E-2</c:v>
                </c:pt>
                <c:pt idx="2968">
                  <c:v>-4.8967034482758812E-2</c:v>
                </c:pt>
                <c:pt idx="2969">
                  <c:v>-4.896775862068966E-2</c:v>
                </c:pt>
                <c:pt idx="2970">
                  <c:v>-4.8967862068965466E-2</c:v>
                </c:pt>
                <c:pt idx="2971">
                  <c:v>-4.8968206896551812E-2</c:v>
                </c:pt>
                <c:pt idx="2972">
                  <c:v>-4.8967879310344825E-2</c:v>
                </c:pt>
                <c:pt idx="2973">
                  <c:v>-4.8966827586206914E-2</c:v>
                </c:pt>
                <c:pt idx="2974">
                  <c:v>-4.8965913793103444E-2</c:v>
                </c:pt>
                <c:pt idx="2975">
                  <c:v>-4.8965051724137926E-2</c:v>
                </c:pt>
                <c:pt idx="2976">
                  <c:v>-4.8962862068965496E-2</c:v>
                </c:pt>
                <c:pt idx="2977">
                  <c:v>-4.8958741379310354E-2</c:v>
                </c:pt>
                <c:pt idx="2978">
                  <c:v>-4.8954827586206895E-2</c:v>
                </c:pt>
                <c:pt idx="2979">
                  <c:v>-4.8952500000000003E-2</c:v>
                </c:pt>
                <c:pt idx="2980">
                  <c:v>-4.8950293103448533E-2</c:v>
                </c:pt>
                <c:pt idx="2981">
                  <c:v>-4.8947999999999998E-2</c:v>
                </c:pt>
                <c:pt idx="2982">
                  <c:v>-4.8945362068965208E-2</c:v>
                </c:pt>
                <c:pt idx="2983">
                  <c:v>-4.8943120689655055E-2</c:v>
                </c:pt>
                <c:pt idx="2984">
                  <c:v>-4.8941620689655067E-2</c:v>
                </c:pt>
                <c:pt idx="2985">
                  <c:v>-4.8940896551724115E-2</c:v>
                </c:pt>
                <c:pt idx="2986">
                  <c:v>-4.8941810344827585E-2</c:v>
                </c:pt>
                <c:pt idx="2987">
                  <c:v>-4.8943189655172387E-2</c:v>
                </c:pt>
                <c:pt idx="2988">
                  <c:v>-4.8944965517241382E-2</c:v>
                </c:pt>
                <c:pt idx="2989">
                  <c:v>-4.8945982758620693E-2</c:v>
                </c:pt>
                <c:pt idx="2990">
                  <c:v>-4.8945189655172347E-2</c:v>
                </c:pt>
                <c:pt idx="2991">
                  <c:v>-4.8941068965517247E-2</c:v>
                </c:pt>
                <c:pt idx="2992">
                  <c:v>-4.8935775862068966E-2</c:v>
                </c:pt>
                <c:pt idx="2993">
                  <c:v>-4.8931637931034833E-2</c:v>
                </c:pt>
                <c:pt idx="2994">
                  <c:v>-4.8927517241379323E-2</c:v>
                </c:pt>
                <c:pt idx="2995">
                  <c:v>-4.8922793103448554E-2</c:v>
                </c:pt>
                <c:pt idx="2996">
                  <c:v>-4.8917948275862065E-2</c:v>
                </c:pt>
                <c:pt idx="2997">
                  <c:v>-4.8913310344827821E-2</c:v>
                </c:pt>
                <c:pt idx="2998">
                  <c:v>-4.8909379310344815E-2</c:v>
                </c:pt>
                <c:pt idx="2999">
                  <c:v>-4.8906793103448622E-2</c:v>
                </c:pt>
                <c:pt idx="3000">
                  <c:v>-4.8903793103448563E-2</c:v>
                </c:pt>
                <c:pt idx="3001">
                  <c:v>-4.890163793103483E-2</c:v>
                </c:pt>
                <c:pt idx="3002">
                  <c:v>-4.8901672413793097E-2</c:v>
                </c:pt>
                <c:pt idx="3003">
                  <c:v>-4.8902275862068974E-2</c:v>
                </c:pt>
                <c:pt idx="3004">
                  <c:v>-4.8902620689655174E-2</c:v>
                </c:pt>
                <c:pt idx="3005">
                  <c:v>-4.8902206896551913E-2</c:v>
                </c:pt>
                <c:pt idx="3006">
                  <c:v>-4.8900931034482904E-2</c:v>
                </c:pt>
                <c:pt idx="3007">
                  <c:v>-4.8900396551724137E-2</c:v>
                </c:pt>
                <c:pt idx="3008">
                  <c:v>-4.8900775862068965E-2</c:v>
                </c:pt>
                <c:pt idx="3009">
                  <c:v>-4.8902137931034796E-2</c:v>
                </c:pt>
                <c:pt idx="3010">
                  <c:v>-4.8904706896551721E-2</c:v>
                </c:pt>
                <c:pt idx="3011">
                  <c:v>-4.8906413793103502E-2</c:v>
                </c:pt>
                <c:pt idx="3012">
                  <c:v>-4.8905672413793101E-2</c:v>
                </c:pt>
                <c:pt idx="3013">
                  <c:v>-4.8903534482758623E-2</c:v>
                </c:pt>
                <c:pt idx="3014">
                  <c:v>-4.8901241379310352E-2</c:v>
                </c:pt>
                <c:pt idx="3015">
                  <c:v>-4.8898689655172432E-2</c:v>
                </c:pt>
                <c:pt idx="3016">
                  <c:v>-4.8898706896551833E-2</c:v>
                </c:pt>
                <c:pt idx="3017">
                  <c:v>-4.8900672413793103E-2</c:v>
                </c:pt>
                <c:pt idx="3018">
                  <c:v>-4.8903965517241424E-2</c:v>
                </c:pt>
                <c:pt idx="3019">
                  <c:v>-4.8909034482758622E-2</c:v>
                </c:pt>
                <c:pt idx="3020">
                  <c:v>-4.8915137931034532E-2</c:v>
                </c:pt>
                <c:pt idx="3021">
                  <c:v>-4.8922827586206911E-2</c:v>
                </c:pt>
                <c:pt idx="3022">
                  <c:v>-4.8930620689655167E-2</c:v>
                </c:pt>
                <c:pt idx="3023">
                  <c:v>-4.8937500000000002E-2</c:v>
                </c:pt>
                <c:pt idx="3024">
                  <c:v>-4.8945293103448313E-2</c:v>
                </c:pt>
                <c:pt idx="3025">
                  <c:v>-4.8955396551724144E-2</c:v>
                </c:pt>
                <c:pt idx="3026">
                  <c:v>-4.896693103448313E-2</c:v>
                </c:pt>
                <c:pt idx="3027">
                  <c:v>-4.8976224137931408E-2</c:v>
                </c:pt>
                <c:pt idx="3028">
                  <c:v>-4.8985068965517242E-2</c:v>
                </c:pt>
                <c:pt idx="3029">
                  <c:v>-4.8994620689655183E-2</c:v>
                </c:pt>
                <c:pt idx="3030">
                  <c:v>-4.900331034482789E-2</c:v>
                </c:pt>
                <c:pt idx="3031">
                  <c:v>-4.9009172413793101E-2</c:v>
                </c:pt>
                <c:pt idx="3032">
                  <c:v>-4.9013827586207113E-2</c:v>
                </c:pt>
                <c:pt idx="3033">
                  <c:v>-4.9017758620689703E-2</c:v>
                </c:pt>
                <c:pt idx="3034">
                  <c:v>-4.9019189655172414E-2</c:v>
                </c:pt>
                <c:pt idx="3035">
                  <c:v>-4.9017413793103745E-2</c:v>
                </c:pt>
                <c:pt idx="3036">
                  <c:v>-4.9014258620689664E-2</c:v>
                </c:pt>
                <c:pt idx="3037">
                  <c:v>-4.9011517241379504E-2</c:v>
                </c:pt>
                <c:pt idx="3038">
                  <c:v>-4.90097931034486E-2</c:v>
                </c:pt>
                <c:pt idx="3039">
                  <c:v>-4.9009827586206894E-2</c:v>
                </c:pt>
                <c:pt idx="3040">
                  <c:v>-4.9010793103448733E-2</c:v>
                </c:pt>
                <c:pt idx="3041">
                  <c:v>-4.9011103448275882E-2</c:v>
                </c:pt>
                <c:pt idx="3042">
                  <c:v>-4.9011517241379504E-2</c:v>
                </c:pt>
                <c:pt idx="3043">
                  <c:v>-4.9011724137931575E-2</c:v>
                </c:pt>
                <c:pt idx="3044">
                  <c:v>-4.9012017241379685E-2</c:v>
                </c:pt>
                <c:pt idx="3045">
                  <c:v>-4.9013086206896962E-2</c:v>
                </c:pt>
                <c:pt idx="3046">
                  <c:v>-4.9014344827586598E-2</c:v>
                </c:pt>
                <c:pt idx="3047">
                  <c:v>-4.9016500000000317E-2</c:v>
                </c:pt>
                <c:pt idx="3048">
                  <c:v>-4.9018482758620995E-2</c:v>
                </c:pt>
                <c:pt idx="3049">
                  <c:v>-4.9019189655172414E-2</c:v>
                </c:pt>
                <c:pt idx="3050">
                  <c:v>-4.9019241379310421E-2</c:v>
                </c:pt>
                <c:pt idx="3051">
                  <c:v>-4.9019931034483148E-2</c:v>
                </c:pt>
                <c:pt idx="3052">
                  <c:v>-4.9021931034482998E-2</c:v>
                </c:pt>
                <c:pt idx="3053">
                  <c:v>-4.9024948275862047E-2</c:v>
                </c:pt>
                <c:pt idx="3054">
                  <c:v>-4.9027551724137933E-2</c:v>
                </c:pt>
                <c:pt idx="3055">
                  <c:v>-4.9028706896551734E-2</c:v>
                </c:pt>
                <c:pt idx="3056">
                  <c:v>-4.9030327586207012E-2</c:v>
                </c:pt>
                <c:pt idx="3057">
                  <c:v>-4.9030568965517322E-2</c:v>
                </c:pt>
                <c:pt idx="3058">
                  <c:v>-4.9029655172413804E-2</c:v>
                </c:pt>
                <c:pt idx="3059">
                  <c:v>-4.9029034482758624E-2</c:v>
                </c:pt>
                <c:pt idx="3060">
                  <c:v>-4.9027482758620934E-2</c:v>
                </c:pt>
                <c:pt idx="3061">
                  <c:v>-4.9025310344827593E-2</c:v>
                </c:pt>
                <c:pt idx="3062">
                  <c:v>-4.9022672413793392E-2</c:v>
                </c:pt>
                <c:pt idx="3063">
                  <c:v>-4.9021362068965457E-2</c:v>
                </c:pt>
                <c:pt idx="3064">
                  <c:v>-4.9020827586206912E-2</c:v>
                </c:pt>
                <c:pt idx="3065">
                  <c:v>-4.9021551724137927E-2</c:v>
                </c:pt>
                <c:pt idx="3066">
                  <c:v>-4.9021586206896582E-2</c:v>
                </c:pt>
                <c:pt idx="3067">
                  <c:v>-4.9021482758620734E-2</c:v>
                </c:pt>
                <c:pt idx="3068">
                  <c:v>-4.9020379310344836E-2</c:v>
                </c:pt>
                <c:pt idx="3069">
                  <c:v>-4.9017275862069012E-2</c:v>
                </c:pt>
                <c:pt idx="3070">
                  <c:v>-4.9012241379310664E-2</c:v>
                </c:pt>
                <c:pt idx="3071">
                  <c:v>-4.900731034482788E-2</c:v>
                </c:pt>
                <c:pt idx="3072">
                  <c:v>-4.9003672413793387E-2</c:v>
                </c:pt>
                <c:pt idx="3073">
                  <c:v>-4.9000034482758824E-2</c:v>
                </c:pt>
                <c:pt idx="3074">
                  <c:v>-4.8996534482758813E-2</c:v>
                </c:pt>
                <c:pt idx="3075">
                  <c:v>-4.8992775862068974E-2</c:v>
                </c:pt>
                <c:pt idx="3076">
                  <c:v>-4.8989206896551722E-2</c:v>
                </c:pt>
                <c:pt idx="3077">
                  <c:v>-4.8986051724137933E-2</c:v>
                </c:pt>
                <c:pt idx="3078">
                  <c:v>-4.8981793103448433E-2</c:v>
                </c:pt>
                <c:pt idx="3079">
                  <c:v>-4.8976310344827592E-2</c:v>
                </c:pt>
                <c:pt idx="3080">
                  <c:v>-4.8969655172413792E-2</c:v>
                </c:pt>
                <c:pt idx="3081">
                  <c:v>-4.8961931034482833E-2</c:v>
                </c:pt>
                <c:pt idx="3082">
                  <c:v>-4.8955293103448434E-2</c:v>
                </c:pt>
                <c:pt idx="3083">
                  <c:v>-4.8948551724137895E-2</c:v>
                </c:pt>
                <c:pt idx="3084">
                  <c:v>-4.8940758620689362E-2</c:v>
                </c:pt>
                <c:pt idx="3085">
                  <c:v>-4.8932655172413804E-2</c:v>
                </c:pt>
                <c:pt idx="3086">
                  <c:v>-4.8925086206896562E-2</c:v>
                </c:pt>
                <c:pt idx="3087">
                  <c:v>-4.8919724137931407E-2</c:v>
                </c:pt>
                <c:pt idx="3088">
                  <c:v>-4.8914982758620724E-2</c:v>
                </c:pt>
                <c:pt idx="3089">
                  <c:v>-4.8910000000000023E-2</c:v>
                </c:pt>
                <c:pt idx="3090">
                  <c:v>-4.8904448275862045E-2</c:v>
                </c:pt>
                <c:pt idx="3091">
                  <c:v>-4.8900482758620724E-2</c:v>
                </c:pt>
                <c:pt idx="3092">
                  <c:v>-4.8897827586206914E-2</c:v>
                </c:pt>
                <c:pt idx="3093">
                  <c:v>-4.8896120689655168E-2</c:v>
                </c:pt>
                <c:pt idx="3094">
                  <c:v>-4.8895000000000022E-2</c:v>
                </c:pt>
                <c:pt idx="3095">
                  <c:v>-4.889579310344859E-2</c:v>
                </c:pt>
                <c:pt idx="3096">
                  <c:v>-4.8897482758620957E-2</c:v>
                </c:pt>
                <c:pt idx="3097">
                  <c:v>-4.8899844827586414E-2</c:v>
                </c:pt>
                <c:pt idx="3098">
                  <c:v>-4.8903155172413795E-2</c:v>
                </c:pt>
                <c:pt idx="3099">
                  <c:v>-4.8907724137931444E-2</c:v>
                </c:pt>
                <c:pt idx="3100">
                  <c:v>-4.8913379310344833E-2</c:v>
                </c:pt>
                <c:pt idx="3101">
                  <c:v>-4.8918413793103473E-2</c:v>
                </c:pt>
                <c:pt idx="3102">
                  <c:v>-4.8924051724137926E-2</c:v>
                </c:pt>
                <c:pt idx="3103">
                  <c:v>-4.8929224137931306E-2</c:v>
                </c:pt>
                <c:pt idx="3104">
                  <c:v>-4.893329310344862E-2</c:v>
                </c:pt>
                <c:pt idx="3105">
                  <c:v>-4.8938155172413775E-2</c:v>
                </c:pt>
                <c:pt idx="3106">
                  <c:v>-4.8944724137931134E-2</c:v>
                </c:pt>
                <c:pt idx="3107">
                  <c:v>-4.8950965517241402E-2</c:v>
                </c:pt>
                <c:pt idx="3108">
                  <c:v>-4.8957241379310353E-2</c:v>
                </c:pt>
                <c:pt idx="3109">
                  <c:v>-4.8963879310344828E-2</c:v>
                </c:pt>
                <c:pt idx="3110">
                  <c:v>-4.8968965517241413E-2</c:v>
                </c:pt>
                <c:pt idx="3111">
                  <c:v>-4.8973896551724135E-2</c:v>
                </c:pt>
                <c:pt idx="3112">
                  <c:v>-4.8977327586206897E-2</c:v>
                </c:pt>
                <c:pt idx="3113">
                  <c:v>-4.8980379310344817E-2</c:v>
                </c:pt>
                <c:pt idx="3114">
                  <c:v>-4.8982827586206902E-2</c:v>
                </c:pt>
                <c:pt idx="3115">
                  <c:v>-4.8985568965517243E-2</c:v>
                </c:pt>
                <c:pt idx="3116">
                  <c:v>-4.8989137931034502E-2</c:v>
                </c:pt>
                <c:pt idx="3117">
                  <c:v>-4.8992482758620975E-2</c:v>
                </c:pt>
                <c:pt idx="3118">
                  <c:v>-4.8995448275862045E-2</c:v>
                </c:pt>
                <c:pt idx="3119">
                  <c:v>-4.8997965517241504E-2</c:v>
                </c:pt>
                <c:pt idx="3120">
                  <c:v>-4.9001655172413804E-2</c:v>
                </c:pt>
                <c:pt idx="3121">
                  <c:v>-4.9004827586206903E-2</c:v>
                </c:pt>
                <c:pt idx="3122">
                  <c:v>-4.9006258620689684E-2</c:v>
                </c:pt>
                <c:pt idx="3123">
                  <c:v>-4.9007103448275892E-2</c:v>
                </c:pt>
                <c:pt idx="3124">
                  <c:v>-4.9007120689655168E-2</c:v>
                </c:pt>
                <c:pt idx="3125">
                  <c:v>-4.9008534482758714E-2</c:v>
                </c:pt>
                <c:pt idx="3126">
                  <c:v>-4.9010706896552007E-2</c:v>
                </c:pt>
                <c:pt idx="3127">
                  <c:v>-4.9012362068965531E-2</c:v>
                </c:pt>
                <c:pt idx="3128">
                  <c:v>-4.9013568965517423E-2</c:v>
                </c:pt>
                <c:pt idx="3129">
                  <c:v>-4.9013844827586632E-2</c:v>
                </c:pt>
                <c:pt idx="3130">
                  <c:v>-4.9012034482758995E-2</c:v>
                </c:pt>
                <c:pt idx="3131">
                  <c:v>-4.9009103448275873E-2</c:v>
                </c:pt>
                <c:pt idx="3132">
                  <c:v>-4.9005155172413786E-2</c:v>
                </c:pt>
                <c:pt idx="3133">
                  <c:v>-4.8997172413793096E-2</c:v>
                </c:pt>
                <c:pt idx="3134">
                  <c:v>-4.8985172413793077E-2</c:v>
                </c:pt>
                <c:pt idx="3135">
                  <c:v>-4.8972310344827588E-2</c:v>
                </c:pt>
                <c:pt idx="3136">
                  <c:v>-4.8960482758620832E-2</c:v>
                </c:pt>
                <c:pt idx="3137">
                  <c:v>-4.8949068965517241E-2</c:v>
                </c:pt>
                <c:pt idx="3138">
                  <c:v>-4.8936793103448631E-2</c:v>
                </c:pt>
                <c:pt idx="3139">
                  <c:v>-4.8926206896551812E-2</c:v>
                </c:pt>
                <c:pt idx="3140">
                  <c:v>-4.8917241379310403E-2</c:v>
                </c:pt>
                <c:pt idx="3141">
                  <c:v>-4.8910620689655182E-2</c:v>
                </c:pt>
                <c:pt idx="3142">
                  <c:v>-4.8906017241379413E-2</c:v>
                </c:pt>
                <c:pt idx="3143">
                  <c:v>-4.8903258620689657E-2</c:v>
                </c:pt>
                <c:pt idx="3144">
                  <c:v>-4.8902534482758733E-2</c:v>
                </c:pt>
                <c:pt idx="3145">
                  <c:v>-4.8901982758620711E-2</c:v>
                </c:pt>
                <c:pt idx="3146">
                  <c:v>-4.8901655172413787E-2</c:v>
                </c:pt>
                <c:pt idx="3147">
                  <c:v>-4.8901241379310352E-2</c:v>
                </c:pt>
                <c:pt idx="3148">
                  <c:v>-4.8899448275862047E-2</c:v>
                </c:pt>
                <c:pt idx="3149">
                  <c:v>-4.8898844827586489E-2</c:v>
                </c:pt>
                <c:pt idx="3150">
                  <c:v>-4.8899155172413777E-2</c:v>
                </c:pt>
                <c:pt idx="3151">
                  <c:v>-4.8899413793103474E-2</c:v>
                </c:pt>
                <c:pt idx="3152">
                  <c:v>-4.8900637931034878E-2</c:v>
                </c:pt>
                <c:pt idx="3153">
                  <c:v>-4.8902534482758733E-2</c:v>
                </c:pt>
                <c:pt idx="3154">
                  <c:v>-4.8904534482758624E-2</c:v>
                </c:pt>
                <c:pt idx="3155">
                  <c:v>-4.890672413793147E-2</c:v>
                </c:pt>
                <c:pt idx="3156">
                  <c:v>-4.8909275862068946E-2</c:v>
                </c:pt>
                <c:pt idx="3157">
                  <c:v>-4.8912931034483138E-2</c:v>
                </c:pt>
                <c:pt idx="3158">
                  <c:v>-4.8917827586206913E-2</c:v>
                </c:pt>
                <c:pt idx="3159">
                  <c:v>-4.8922310344827594E-2</c:v>
                </c:pt>
                <c:pt idx="3160">
                  <c:v>-4.8924310344827582E-2</c:v>
                </c:pt>
                <c:pt idx="3161">
                  <c:v>-4.8924758620689401E-2</c:v>
                </c:pt>
                <c:pt idx="3162">
                  <c:v>-4.8924000000000002E-2</c:v>
                </c:pt>
                <c:pt idx="3163">
                  <c:v>-4.8922344827586464E-2</c:v>
                </c:pt>
                <c:pt idx="3164">
                  <c:v>-4.8918982758620833E-2</c:v>
                </c:pt>
                <c:pt idx="3165">
                  <c:v>-4.8914103448275861E-2</c:v>
                </c:pt>
                <c:pt idx="3166">
                  <c:v>-4.8907758620689655E-2</c:v>
                </c:pt>
                <c:pt idx="3167">
                  <c:v>-4.8900724137931395E-2</c:v>
                </c:pt>
                <c:pt idx="3168">
                  <c:v>-4.8892620689655421E-2</c:v>
                </c:pt>
                <c:pt idx="3169">
                  <c:v>-4.8885862068965287E-2</c:v>
                </c:pt>
                <c:pt idx="3170">
                  <c:v>-4.8879879310344786E-2</c:v>
                </c:pt>
                <c:pt idx="3171">
                  <c:v>-4.8871827586206895E-2</c:v>
                </c:pt>
                <c:pt idx="3172">
                  <c:v>-4.8864913793103482E-2</c:v>
                </c:pt>
                <c:pt idx="3173">
                  <c:v>-4.8856448275862066E-2</c:v>
                </c:pt>
                <c:pt idx="3174">
                  <c:v>-4.8848551724137906E-2</c:v>
                </c:pt>
                <c:pt idx="3175">
                  <c:v>-4.8842344827586433E-2</c:v>
                </c:pt>
                <c:pt idx="3176">
                  <c:v>-4.8839482758620732E-2</c:v>
                </c:pt>
                <c:pt idx="3177">
                  <c:v>-4.8839741379310353E-2</c:v>
                </c:pt>
                <c:pt idx="3178">
                  <c:v>-4.8842068965517238E-2</c:v>
                </c:pt>
                <c:pt idx="3179">
                  <c:v>-4.8844586206896572E-2</c:v>
                </c:pt>
                <c:pt idx="3180">
                  <c:v>-4.8846620689655174E-2</c:v>
                </c:pt>
                <c:pt idx="3181">
                  <c:v>-4.8847258620689657E-2</c:v>
                </c:pt>
                <c:pt idx="3182">
                  <c:v>-4.8846827586206898E-2</c:v>
                </c:pt>
                <c:pt idx="3183">
                  <c:v>-4.884453448275862E-2</c:v>
                </c:pt>
                <c:pt idx="3184">
                  <c:v>-4.884089655172414E-2</c:v>
                </c:pt>
                <c:pt idx="3185">
                  <c:v>-4.8837655172413813E-2</c:v>
                </c:pt>
                <c:pt idx="3186">
                  <c:v>-4.8836275862068984E-2</c:v>
                </c:pt>
                <c:pt idx="3187">
                  <c:v>-4.8836672413793351E-2</c:v>
                </c:pt>
                <c:pt idx="3188">
                  <c:v>-4.8836965517241628E-2</c:v>
                </c:pt>
                <c:pt idx="3189">
                  <c:v>-4.8836137931034841E-2</c:v>
                </c:pt>
                <c:pt idx="3190">
                  <c:v>-4.8834534482758624E-2</c:v>
                </c:pt>
                <c:pt idx="3191">
                  <c:v>-4.8832672413793132E-2</c:v>
                </c:pt>
                <c:pt idx="3192">
                  <c:v>-4.8832931034483149E-2</c:v>
                </c:pt>
                <c:pt idx="3193">
                  <c:v>-4.8833931034483087E-2</c:v>
                </c:pt>
                <c:pt idx="3194">
                  <c:v>-4.8834568965517244E-2</c:v>
                </c:pt>
                <c:pt idx="3195">
                  <c:v>-4.8834948275862045E-2</c:v>
                </c:pt>
                <c:pt idx="3196">
                  <c:v>-4.8835206896551804E-2</c:v>
                </c:pt>
                <c:pt idx="3197">
                  <c:v>-4.8837000000000033E-2</c:v>
                </c:pt>
                <c:pt idx="3198">
                  <c:v>-4.8839655172413801E-2</c:v>
                </c:pt>
                <c:pt idx="3199">
                  <c:v>-4.8842689655172411E-2</c:v>
                </c:pt>
                <c:pt idx="3200">
                  <c:v>-4.8847551724137926E-2</c:v>
                </c:pt>
                <c:pt idx="3201">
                  <c:v>-4.8852827586206904E-2</c:v>
                </c:pt>
                <c:pt idx="3202">
                  <c:v>-4.8857500000000012E-2</c:v>
                </c:pt>
                <c:pt idx="3203">
                  <c:v>-4.8862689655172646E-2</c:v>
                </c:pt>
                <c:pt idx="3204">
                  <c:v>-4.8866827586206932E-2</c:v>
                </c:pt>
                <c:pt idx="3205">
                  <c:v>-4.8870620689655177E-2</c:v>
                </c:pt>
                <c:pt idx="3206">
                  <c:v>-4.8875499999999995E-2</c:v>
                </c:pt>
                <c:pt idx="3207">
                  <c:v>-4.8880327586206904E-2</c:v>
                </c:pt>
                <c:pt idx="3208">
                  <c:v>-4.8885017241379322E-2</c:v>
                </c:pt>
                <c:pt idx="3209">
                  <c:v>-4.8890896551724183E-2</c:v>
                </c:pt>
                <c:pt idx="3210">
                  <c:v>-4.8897068965517314E-2</c:v>
                </c:pt>
                <c:pt idx="3211">
                  <c:v>-4.8903000000000002E-2</c:v>
                </c:pt>
                <c:pt idx="3212">
                  <c:v>-4.8907362068965447E-2</c:v>
                </c:pt>
                <c:pt idx="3213">
                  <c:v>-4.8910931034483011E-2</c:v>
                </c:pt>
                <c:pt idx="3214">
                  <c:v>-4.8915689655172422E-2</c:v>
                </c:pt>
                <c:pt idx="3215">
                  <c:v>-4.8920500000000006E-2</c:v>
                </c:pt>
                <c:pt idx="3216">
                  <c:v>-4.8925620689655155E-2</c:v>
                </c:pt>
                <c:pt idx="3217">
                  <c:v>-4.892948275862069E-2</c:v>
                </c:pt>
                <c:pt idx="3218">
                  <c:v>-4.8932344827586509E-2</c:v>
                </c:pt>
                <c:pt idx="3219">
                  <c:v>-4.8934241379310364E-2</c:v>
                </c:pt>
                <c:pt idx="3220">
                  <c:v>-4.8935431034482904E-2</c:v>
                </c:pt>
                <c:pt idx="3221">
                  <c:v>-4.8936086206896823E-2</c:v>
                </c:pt>
                <c:pt idx="3222">
                  <c:v>-4.8937362068965456E-2</c:v>
                </c:pt>
                <c:pt idx="3223">
                  <c:v>-4.8939827586206901E-2</c:v>
                </c:pt>
                <c:pt idx="3224">
                  <c:v>-4.8941206896551716E-2</c:v>
                </c:pt>
                <c:pt idx="3225">
                  <c:v>-4.8941551724137868E-2</c:v>
                </c:pt>
                <c:pt idx="3226">
                  <c:v>-4.8943051724137925E-2</c:v>
                </c:pt>
                <c:pt idx="3227">
                  <c:v>-4.8945689655172417E-2</c:v>
                </c:pt>
                <c:pt idx="3228">
                  <c:v>-4.8948724137931124E-2</c:v>
                </c:pt>
                <c:pt idx="3229">
                  <c:v>-4.8951775862068947E-2</c:v>
                </c:pt>
                <c:pt idx="3230">
                  <c:v>-4.8955931034482814E-2</c:v>
                </c:pt>
                <c:pt idx="3231">
                  <c:v>-4.8961068965517253E-2</c:v>
                </c:pt>
                <c:pt idx="3232">
                  <c:v>-4.896775862068966E-2</c:v>
                </c:pt>
                <c:pt idx="3233">
                  <c:v>-4.8976224137931408E-2</c:v>
                </c:pt>
                <c:pt idx="3234">
                  <c:v>-4.8983103448275868E-2</c:v>
                </c:pt>
                <c:pt idx="3235">
                  <c:v>-4.8987775862068969E-2</c:v>
                </c:pt>
                <c:pt idx="3236">
                  <c:v>-4.8991655172413794E-2</c:v>
                </c:pt>
                <c:pt idx="3237">
                  <c:v>-4.8996293103448718E-2</c:v>
                </c:pt>
                <c:pt idx="3238">
                  <c:v>-4.9002465517241751E-2</c:v>
                </c:pt>
                <c:pt idx="3239">
                  <c:v>-4.9008086206896839E-2</c:v>
                </c:pt>
                <c:pt idx="3240">
                  <c:v>-4.9012275862069132E-2</c:v>
                </c:pt>
                <c:pt idx="3241">
                  <c:v>-4.901643103448336E-2</c:v>
                </c:pt>
                <c:pt idx="3242">
                  <c:v>-4.9022948275862066E-2</c:v>
                </c:pt>
                <c:pt idx="3243">
                  <c:v>-4.9029931034482978E-2</c:v>
                </c:pt>
                <c:pt idx="3244">
                  <c:v>-4.9034586206896838E-2</c:v>
                </c:pt>
                <c:pt idx="3245">
                  <c:v>-4.9035637931034985E-2</c:v>
                </c:pt>
                <c:pt idx="3246">
                  <c:v>-4.9035896551724183E-2</c:v>
                </c:pt>
                <c:pt idx="3247">
                  <c:v>-4.9035913793103493E-2</c:v>
                </c:pt>
                <c:pt idx="3248">
                  <c:v>-4.9034827586206933E-2</c:v>
                </c:pt>
                <c:pt idx="3249">
                  <c:v>-4.9032637931035149E-2</c:v>
                </c:pt>
                <c:pt idx="3250">
                  <c:v>-4.9029568965517252E-2</c:v>
                </c:pt>
                <c:pt idx="3251">
                  <c:v>-4.9026068965517332E-2</c:v>
                </c:pt>
                <c:pt idx="3252">
                  <c:v>-4.9022931034483158E-2</c:v>
                </c:pt>
                <c:pt idx="3253">
                  <c:v>-4.9020741379310374E-2</c:v>
                </c:pt>
                <c:pt idx="3254">
                  <c:v>-4.9017620689655463E-2</c:v>
                </c:pt>
                <c:pt idx="3255">
                  <c:v>-4.9014603448276212E-2</c:v>
                </c:pt>
                <c:pt idx="3256">
                  <c:v>-4.9012706896552086E-2</c:v>
                </c:pt>
                <c:pt idx="3257">
                  <c:v>-4.9009862068965446E-2</c:v>
                </c:pt>
                <c:pt idx="3258">
                  <c:v>-4.9006155172413794E-2</c:v>
                </c:pt>
                <c:pt idx="3259">
                  <c:v>-4.9002551724138213E-2</c:v>
                </c:pt>
                <c:pt idx="3260">
                  <c:v>-4.8999362068965366E-2</c:v>
                </c:pt>
                <c:pt idx="3261">
                  <c:v>-4.8996517241379434E-2</c:v>
                </c:pt>
                <c:pt idx="3262">
                  <c:v>-4.8993534482758734E-2</c:v>
                </c:pt>
                <c:pt idx="3263">
                  <c:v>-4.8991224137931472E-2</c:v>
                </c:pt>
                <c:pt idx="3264">
                  <c:v>-4.8989637931034787E-2</c:v>
                </c:pt>
                <c:pt idx="3265">
                  <c:v>-4.8988913793103453E-2</c:v>
                </c:pt>
                <c:pt idx="3266">
                  <c:v>-4.8988413793103452E-2</c:v>
                </c:pt>
                <c:pt idx="3267">
                  <c:v>-4.8987500000000003E-2</c:v>
                </c:pt>
                <c:pt idx="3268">
                  <c:v>-4.8985120689654937E-2</c:v>
                </c:pt>
                <c:pt idx="3269">
                  <c:v>-4.8981603448275873E-2</c:v>
                </c:pt>
                <c:pt idx="3270">
                  <c:v>-4.8978637931034796E-2</c:v>
                </c:pt>
                <c:pt idx="3271">
                  <c:v>-4.8975793103448323E-2</c:v>
                </c:pt>
                <c:pt idx="3272">
                  <c:v>-4.8973103448275865E-2</c:v>
                </c:pt>
                <c:pt idx="3273">
                  <c:v>-4.8971103448275856E-2</c:v>
                </c:pt>
                <c:pt idx="3274">
                  <c:v>-4.8969603448275882E-2</c:v>
                </c:pt>
                <c:pt idx="3275">
                  <c:v>-4.8968862068965446E-2</c:v>
                </c:pt>
                <c:pt idx="3276">
                  <c:v>-4.8966810344827805E-2</c:v>
                </c:pt>
                <c:pt idx="3277">
                  <c:v>-4.8964017241379332E-2</c:v>
                </c:pt>
                <c:pt idx="3278">
                  <c:v>-4.8961293103448537E-2</c:v>
                </c:pt>
                <c:pt idx="3279">
                  <c:v>-4.8957482758620732E-2</c:v>
                </c:pt>
                <c:pt idx="3280">
                  <c:v>-4.8952689655172424E-2</c:v>
                </c:pt>
                <c:pt idx="3281">
                  <c:v>-4.8949068965517241E-2</c:v>
                </c:pt>
                <c:pt idx="3282">
                  <c:v>-4.8946189655172397E-2</c:v>
                </c:pt>
                <c:pt idx="3283">
                  <c:v>-4.8943620689655166E-2</c:v>
                </c:pt>
                <c:pt idx="3284">
                  <c:v>-4.8940344827586232E-2</c:v>
                </c:pt>
                <c:pt idx="3285">
                  <c:v>-4.8936586206896594E-2</c:v>
                </c:pt>
                <c:pt idx="3286">
                  <c:v>-4.8933586206896584E-2</c:v>
                </c:pt>
                <c:pt idx="3287">
                  <c:v>-4.8932586206896798E-2</c:v>
                </c:pt>
                <c:pt idx="3288">
                  <c:v>-4.8932706896551832E-2</c:v>
                </c:pt>
                <c:pt idx="3289">
                  <c:v>-4.8933189655172418E-2</c:v>
                </c:pt>
                <c:pt idx="3290">
                  <c:v>-4.8934517241379323E-2</c:v>
                </c:pt>
                <c:pt idx="3291">
                  <c:v>-4.8936034482758822E-2</c:v>
                </c:pt>
                <c:pt idx="3292">
                  <c:v>-4.8937500000000002E-2</c:v>
                </c:pt>
                <c:pt idx="3293">
                  <c:v>-4.8939431034482894E-2</c:v>
                </c:pt>
                <c:pt idx="3294">
                  <c:v>-4.8940172413793046E-2</c:v>
                </c:pt>
                <c:pt idx="3295">
                  <c:v>-4.8940793103448413E-2</c:v>
                </c:pt>
                <c:pt idx="3296">
                  <c:v>-4.8942068965517262E-2</c:v>
                </c:pt>
                <c:pt idx="3297">
                  <c:v>-4.8944551724137905E-2</c:v>
                </c:pt>
                <c:pt idx="3298">
                  <c:v>-4.8948379310344785E-2</c:v>
                </c:pt>
                <c:pt idx="3299">
                  <c:v>-4.8954086206896563E-2</c:v>
                </c:pt>
                <c:pt idx="3300">
                  <c:v>-4.8959655172413796E-2</c:v>
                </c:pt>
                <c:pt idx="3301">
                  <c:v>-4.8963775862068973E-2</c:v>
                </c:pt>
                <c:pt idx="3302">
                  <c:v>-4.8966413793103514E-2</c:v>
                </c:pt>
                <c:pt idx="3303">
                  <c:v>-4.8969637931034836E-2</c:v>
                </c:pt>
                <c:pt idx="3304">
                  <c:v>-4.8975775862068846E-2</c:v>
                </c:pt>
                <c:pt idx="3305">
                  <c:v>-4.8984448275861875E-2</c:v>
                </c:pt>
                <c:pt idx="3306">
                  <c:v>-4.8992913793103512E-2</c:v>
                </c:pt>
                <c:pt idx="3307">
                  <c:v>-4.9000051724137933E-2</c:v>
                </c:pt>
                <c:pt idx="3308">
                  <c:v>-4.9006620689655417E-2</c:v>
                </c:pt>
                <c:pt idx="3309">
                  <c:v>-4.9011224137931596E-2</c:v>
                </c:pt>
                <c:pt idx="3310">
                  <c:v>-4.9013896551724445E-2</c:v>
                </c:pt>
                <c:pt idx="3311">
                  <c:v>-4.9017068965517434E-2</c:v>
                </c:pt>
                <c:pt idx="3312">
                  <c:v>-4.901934482758654E-2</c:v>
                </c:pt>
                <c:pt idx="3313">
                  <c:v>-4.902087931034483E-2</c:v>
                </c:pt>
                <c:pt idx="3314">
                  <c:v>-4.9022155172413789E-2</c:v>
                </c:pt>
                <c:pt idx="3315">
                  <c:v>-4.9022448275862066E-2</c:v>
                </c:pt>
                <c:pt idx="3316">
                  <c:v>-4.9022327586207004E-2</c:v>
                </c:pt>
                <c:pt idx="3317">
                  <c:v>-4.9023034482758833E-2</c:v>
                </c:pt>
                <c:pt idx="3318">
                  <c:v>-4.9023500000000032E-2</c:v>
                </c:pt>
                <c:pt idx="3319">
                  <c:v>-4.9023189655172411E-2</c:v>
                </c:pt>
                <c:pt idx="3320">
                  <c:v>-4.902284482758653E-2</c:v>
                </c:pt>
                <c:pt idx="3321">
                  <c:v>-4.9023344827586537E-2</c:v>
                </c:pt>
                <c:pt idx="3322">
                  <c:v>-4.9024948275862047E-2</c:v>
                </c:pt>
                <c:pt idx="3323">
                  <c:v>-4.9026586206896865E-2</c:v>
                </c:pt>
                <c:pt idx="3324">
                  <c:v>-4.902775862068965E-2</c:v>
                </c:pt>
                <c:pt idx="3325">
                  <c:v>-4.9028000000000023E-2</c:v>
                </c:pt>
                <c:pt idx="3326">
                  <c:v>-4.9027931034483108E-2</c:v>
                </c:pt>
                <c:pt idx="3327">
                  <c:v>-4.9027431034483128E-2</c:v>
                </c:pt>
                <c:pt idx="3328">
                  <c:v>-4.9027275862068974E-2</c:v>
                </c:pt>
                <c:pt idx="3329">
                  <c:v>-4.9025793103448588E-2</c:v>
                </c:pt>
                <c:pt idx="3330">
                  <c:v>-4.9023568965517239E-2</c:v>
                </c:pt>
                <c:pt idx="3331">
                  <c:v>-4.9021448275862065E-2</c:v>
                </c:pt>
                <c:pt idx="3332">
                  <c:v>-4.9019482758620954E-2</c:v>
                </c:pt>
                <c:pt idx="3333">
                  <c:v>-4.9017655172413924E-2</c:v>
                </c:pt>
                <c:pt idx="3334">
                  <c:v>-4.9017465517241753E-2</c:v>
                </c:pt>
                <c:pt idx="3335">
                  <c:v>-4.9017551724138221E-2</c:v>
                </c:pt>
                <c:pt idx="3336">
                  <c:v>-4.9017051724138276E-2</c:v>
                </c:pt>
                <c:pt idx="3337">
                  <c:v>-4.9015551724137983E-2</c:v>
                </c:pt>
                <c:pt idx="3338">
                  <c:v>-4.9013206896552045E-2</c:v>
                </c:pt>
                <c:pt idx="3339">
                  <c:v>-4.9011603448276139E-2</c:v>
                </c:pt>
                <c:pt idx="3340">
                  <c:v>-4.9010724137931595E-2</c:v>
                </c:pt>
                <c:pt idx="3341">
                  <c:v>-4.9009655172413812E-2</c:v>
                </c:pt>
                <c:pt idx="3342">
                  <c:v>-4.9007189655172423E-2</c:v>
                </c:pt>
                <c:pt idx="3343">
                  <c:v>-4.9002655172413923E-2</c:v>
                </c:pt>
                <c:pt idx="3344">
                  <c:v>-4.8997275862068972E-2</c:v>
                </c:pt>
                <c:pt idx="3345">
                  <c:v>-4.8991655172413794E-2</c:v>
                </c:pt>
                <c:pt idx="3346">
                  <c:v>-4.8985862068965255E-2</c:v>
                </c:pt>
                <c:pt idx="3347">
                  <c:v>-4.8978827586206877E-2</c:v>
                </c:pt>
                <c:pt idx="3348">
                  <c:v>-4.8971224137931306E-2</c:v>
                </c:pt>
                <c:pt idx="3349">
                  <c:v>-4.8962706896551834E-2</c:v>
                </c:pt>
                <c:pt idx="3350">
                  <c:v>-4.8955586206896551E-2</c:v>
                </c:pt>
                <c:pt idx="3351">
                  <c:v>-4.8949672413793097E-2</c:v>
                </c:pt>
                <c:pt idx="3352">
                  <c:v>-4.8945310344827575E-2</c:v>
                </c:pt>
                <c:pt idx="3353">
                  <c:v>-4.8944189655172367E-2</c:v>
                </c:pt>
                <c:pt idx="3354">
                  <c:v>-4.8946189655172397E-2</c:v>
                </c:pt>
                <c:pt idx="3355">
                  <c:v>-4.8951017241379312E-2</c:v>
                </c:pt>
                <c:pt idx="3356">
                  <c:v>-4.8956724137931472E-2</c:v>
                </c:pt>
                <c:pt idx="3357">
                  <c:v>-4.8962758620689661E-2</c:v>
                </c:pt>
                <c:pt idx="3358">
                  <c:v>-4.8969931034482904E-2</c:v>
                </c:pt>
                <c:pt idx="3359">
                  <c:v>-4.8976931034482932E-2</c:v>
                </c:pt>
                <c:pt idx="3360">
                  <c:v>-4.8983448275861985E-2</c:v>
                </c:pt>
                <c:pt idx="3361">
                  <c:v>-4.8989293103448434E-2</c:v>
                </c:pt>
                <c:pt idx="3362">
                  <c:v>-4.8995465517241404E-2</c:v>
                </c:pt>
                <c:pt idx="3363">
                  <c:v>-4.9000862068965485E-2</c:v>
                </c:pt>
                <c:pt idx="3364">
                  <c:v>-4.9003155172413791E-2</c:v>
                </c:pt>
                <c:pt idx="3365">
                  <c:v>-4.9003672413793387E-2</c:v>
                </c:pt>
                <c:pt idx="3366">
                  <c:v>-4.9003879310344833E-2</c:v>
                </c:pt>
                <c:pt idx="3367">
                  <c:v>-4.9003379310344833E-2</c:v>
                </c:pt>
                <c:pt idx="3368">
                  <c:v>-4.9002172413793114E-2</c:v>
                </c:pt>
                <c:pt idx="3369">
                  <c:v>-4.9000844827586522E-2</c:v>
                </c:pt>
                <c:pt idx="3370">
                  <c:v>-4.8999482758620733E-2</c:v>
                </c:pt>
                <c:pt idx="3371">
                  <c:v>-4.8999051724137925E-2</c:v>
                </c:pt>
                <c:pt idx="3372">
                  <c:v>-4.9001034482758804E-2</c:v>
                </c:pt>
                <c:pt idx="3373">
                  <c:v>-4.9002672413793434E-2</c:v>
                </c:pt>
                <c:pt idx="3374">
                  <c:v>-4.900270689655202E-2</c:v>
                </c:pt>
                <c:pt idx="3375">
                  <c:v>-4.9001672413793114E-2</c:v>
                </c:pt>
                <c:pt idx="3376">
                  <c:v>-4.9000293103448694E-2</c:v>
                </c:pt>
                <c:pt idx="3377">
                  <c:v>-4.8999413793103463E-2</c:v>
                </c:pt>
                <c:pt idx="3378">
                  <c:v>-4.8999379310344815E-2</c:v>
                </c:pt>
                <c:pt idx="3379">
                  <c:v>-4.8999224137931438E-2</c:v>
                </c:pt>
                <c:pt idx="3380">
                  <c:v>-4.8998551724137925E-2</c:v>
                </c:pt>
                <c:pt idx="3381">
                  <c:v>-4.8997172413793096E-2</c:v>
                </c:pt>
                <c:pt idx="3382">
                  <c:v>-4.8994810344827583E-2</c:v>
                </c:pt>
                <c:pt idx="3383">
                  <c:v>-4.8992068965517332E-2</c:v>
                </c:pt>
                <c:pt idx="3384">
                  <c:v>-4.8988862068965355E-2</c:v>
                </c:pt>
                <c:pt idx="3385">
                  <c:v>-4.8985862068965255E-2</c:v>
                </c:pt>
                <c:pt idx="3386">
                  <c:v>-4.8984655172413794E-2</c:v>
                </c:pt>
                <c:pt idx="3387">
                  <c:v>-4.898403448275862E-2</c:v>
                </c:pt>
                <c:pt idx="3388">
                  <c:v>-4.898403448275862E-2</c:v>
                </c:pt>
                <c:pt idx="3389">
                  <c:v>-4.8984827586206897E-2</c:v>
                </c:pt>
                <c:pt idx="3390">
                  <c:v>-4.8985448275861855E-2</c:v>
                </c:pt>
                <c:pt idx="3391">
                  <c:v>-4.8983724137931471E-2</c:v>
                </c:pt>
                <c:pt idx="3392">
                  <c:v>-4.898162068965517E-2</c:v>
                </c:pt>
                <c:pt idx="3393">
                  <c:v>-4.8981758620689646E-2</c:v>
                </c:pt>
                <c:pt idx="3394">
                  <c:v>-4.8983724137931471E-2</c:v>
                </c:pt>
                <c:pt idx="3395">
                  <c:v>-4.8985689655172415E-2</c:v>
                </c:pt>
                <c:pt idx="3396">
                  <c:v>-4.898827586206897E-2</c:v>
                </c:pt>
                <c:pt idx="3397">
                  <c:v>-4.8990862068965448E-2</c:v>
                </c:pt>
                <c:pt idx="3398">
                  <c:v>-4.8992189655172422E-2</c:v>
                </c:pt>
                <c:pt idx="3399">
                  <c:v>-4.8990896551724138E-2</c:v>
                </c:pt>
                <c:pt idx="3400">
                  <c:v>-4.8988034482758624E-2</c:v>
                </c:pt>
                <c:pt idx="3401">
                  <c:v>-4.8985448275861855E-2</c:v>
                </c:pt>
                <c:pt idx="3402">
                  <c:v>-4.8982896551724137E-2</c:v>
                </c:pt>
                <c:pt idx="3403">
                  <c:v>-4.8980689655172424E-2</c:v>
                </c:pt>
                <c:pt idx="3404">
                  <c:v>-4.8978775862068946E-2</c:v>
                </c:pt>
                <c:pt idx="3405">
                  <c:v>-4.897703448275862E-2</c:v>
                </c:pt>
                <c:pt idx="3406">
                  <c:v>-4.8975655172413785E-2</c:v>
                </c:pt>
                <c:pt idx="3407">
                  <c:v>-4.8976275862068958E-2</c:v>
                </c:pt>
                <c:pt idx="3408">
                  <c:v>-4.8977741379310352E-2</c:v>
                </c:pt>
                <c:pt idx="3409">
                  <c:v>-4.8980603448275872E-2</c:v>
                </c:pt>
                <c:pt idx="3410">
                  <c:v>-4.8984379310344828E-2</c:v>
                </c:pt>
                <c:pt idx="3411">
                  <c:v>-4.8987862068965445E-2</c:v>
                </c:pt>
                <c:pt idx="3412">
                  <c:v>-4.8990379310344827E-2</c:v>
                </c:pt>
                <c:pt idx="3413">
                  <c:v>-4.8993206896551914E-2</c:v>
                </c:pt>
                <c:pt idx="3414">
                  <c:v>-4.8996810344827828E-2</c:v>
                </c:pt>
                <c:pt idx="3415">
                  <c:v>-4.9001982758620832E-2</c:v>
                </c:pt>
                <c:pt idx="3416">
                  <c:v>-4.9007448275862057E-2</c:v>
                </c:pt>
                <c:pt idx="3417">
                  <c:v>-4.9012879310344933E-2</c:v>
                </c:pt>
                <c:pt idx="3418">
                  <c:v>-4.9018448275862068E-2</c:v>
                </c:pt>
                <c:pt idx="3419">
                  <c:v>-4.9023689655172523E-2</c:v>
                </c:pt>
                <c:pt idx="3420">
                  <c:v>-4.9029482758620804E-2</c:v>
                </c:pt>
                <c:pt idx="3421">
                  <c:v>-4.9034310344827858E-2</c:v>
                </c:pt>
                <c:pt idx="3422">
                  <c:v>-4.9038637931035023E-2</c:v>
                </c:pt>
                <c:pt idx="3423">
                  <c:v>-4.904175862068965E-2</c:v>
                </c:pt>
                <c:pt idx="3424">
                  <c:v>-4.9043517241379314E-2</c:v>
                </c:pt>
                <c:pt idx="3425">
                  <c:v>-4.9043551724137935E-2</c:v>
                </c:pt>
                <c:pt idx="3426">
                  <c:v>-4.9043068965517293E-2</c:v>
                </c:pt>
                <c:pt idx="3427">
                  <c:v>-4.9042551724137934E-2</c:v>
                </c:pt>
                <c:pt idx="3428">
                  <c:v>-4.9041310344827588E-2</c:v>
                </c:pt>
                <c:pt idx="3429">
                  <c:v>-4.9040396551724132E-2</c:v>
                </c:pt>
                <c:pt idx="3430">
                  <c:v>-4.9040775862068967E-2</c:v>
                </c:pt>
                <c:pt idx="3431">
                  <c:v>-4.9041344827586333E-2</c:v>
                </c:pt>
                <c:pt idx="3432">
                  <c:v>-4.9040827586206912E-2</c:v>
                </c:pt>
                <c:pt idx="3433">
                  <c:v>-4.9039103448275861E-2</c:v>
                </c:pt>
                <c:pt idx="3434">
                  <c:v>-4.9037103448275894E-2</c:v>
                </c:pt>
                <c:pt idx="3435">
                  <c:v>-4.9035034482758734E-2</c:v>
                </c:pt>
                <c:pt idx="3436">
                  <c:v>-4.9032827586207119E-2</c:v>
                </c:pt>
                <c:pt idx="3437">
                  <c:v>-4.9029637931034917E-2</c:v>
                </c:pt>
                <c:pt idx="3438">
                  <c:v>-4.9027413793103512E-2</c:v>
                </c:pt>
                <c:pt idx="3439">
                  <c:v>-4.9025086206896593E-2</c:v>
                </c:pt>
                <c:pt idx="3440">
                  <c:v>-4.9023275862068984E-2</c:v>
                </c:pt>
                <c:pt idx="3441">
                  <c:v>-4.9022827586206914E-2</c:v>
                </c:pt>
                <c:pt idx="3442">
                  <c:v>-4.9022241379310424E-2</c:v>
                </c:pt>
                <c:pt idx="3443">
                  <c:v>-4.9019689655172533E-2</c:v>
                </c:pt>
                <c:pt idx="3444">
                  <c:v>-4.9014844827586578E-2</c:v>
                </c:pt>
                <c:pt idx="3445">
                  <c:v>-4.9011068965517324E-2</c:v>
                </c:pt>
                <c:pt idx="3446">
                  <c:v>-4.9007948275862065E-2</c:v>
                </c:pt>
                <c:pt idx="3447">
                  <c:v>-4.900389655172438E-2</c:v>
                </c:pt>
                <c:pt idx="3448">
                  <c:v>-4.8998758620689656E-2</c:v>
                </c:pt>
                <c:pt idx="3449">
                  <c:v>-4.8995724137931407E-2</c:v>
                </c:pt>
                <c:pt idx="3450">
                  <c:v>-4.8994465517241424E-2</c:v>
                </c:pt>
                <c:pt idx="3451">
                  <c:v>-4.8994000000000003E-2</c:v>
                </c:pt>
                <c:pt idx="3452">
                  <c:v>-4.8994120689655175E-2</c:v>
                </c:pt>
                <c:pt idx="3453">
                  <c:v>-4.8993551724137933E-2</c:v>
                </c:pt>
                <c:pt idx="3454">
                  <c:v>-4.8992586206896845E-2</c:v>
                </c:pt>
                <c:pt idx="3455">
                  <c:v>-4.8991689655172414E-2</c:v>
                </c:pt>
                <c:pt idx="3456">
                  <c:v>-4.8990637931034912E-2</c:v>
                </c:pt>
                <c:pt idx="3457">
                  <c:v>-4.8989448275861845E-2</c:v>
                </c:pt>
                <c:pt idx="3458">
                  <c:v>-4.8988948275861866E-2</c:v>
                </c:pt>
                <c:pt idx="3459">
                  <c:v>-4.8989189655172405E-2</c:v>
                </c:pt>
                <c:pt idx="3460">
                  <c:v>-4.8990896551724138E-2</c:v>
                </c:pt>
                <c:pt idx="3461">
                  <c:v>-4.8994310344827714E-2</c:v>
                </c:pt>
                <c:pt idx="3462">
                  <c:v>-4.8998948275861966E-2</c:v>
                </c:pt>
                <c:pt idx="3463">
                  <c:v>-4.9005120689655166E-2</c:v>
                </c:pt>
                <c:pt idx="3464">
                  <c:v>-4.9012534482758954E-2</c:v>
                </c:pt>
                <c:pt idx="3465">
                  <c:v>-4.9021103448275864E-2</c:v>
                </c:pt>
                <c:pt idx="3466">
                  <c:v>-4.9030844827586538E-2</c:v>
                </c:pt>
                <c:pt idx="3467">
                  <c:v>-4.9038844827586525E-2</c:v>
                </c:pt>
                <c:pt idx="3468">
                  <c:v>-4.9045620689655178E-2</c:v>
                </c:pt>
                <c:pt idx="3469">
                  <c:v>-4.90517931034486E-2</c:v>
                </c:pt>
                <c:pt idx="3470">
                  <c:v>-4.9057379310344824E-2</c:v>
                </c:pt>
                <c:pt idx="3471">
                  <c:v>-4.9061620689655173E-2</c:v>
                </c:pt>
                <c:pt idx="3472">
                  <c:v>-4.9064275862068983E-2</c:v>
                </c:pt>
                <c:pt idx="3473">
                  <c:v>-4.9065103448275874E-2</c:v>
                </c:pt>
                <c:pt idx="3474">
                  <c:v>-4.9064189655172424E-2</c:v>
                </c:pt>
                <c:pt idx="3475">
                  <c:v>-4.9061965517241533E-2</c:v>
                </c:pt>
                <c:pt idx="3476">
                  <c:v>-4.9058120689655156E-2</c:v>
                </c:pt>
                <c:pt idx="3477">
                  <c:v>-4.9052655172413834E-2</c:v>
                </c:pt>
                <c:pt idx="3478">
                  <c:v>-4.9048310344827713E-2</c:v>
                </c:pt>
                <c:pt idx="3479">
                  <c:v>-4.9044103448275859E-2</c:v>
                </c:pt>
                <c:pt idx="3480">
                  <c:v>-4.9038241379310413E-2</c:v>
                </c:pt>
                <c:pt idx="3481">
                  <c:v>-4.9031465517241524E-2</c:v>
                </c:pt>
                <c:pt idx="3482">
                  <c:v>-4.9023965517241606E-2</c:v>
                </c:pt>
                <c:pt idx="3483">
                  <c:v>-4.9017206896552035E-2</c:v>
                </c:pt>
                <c:pt idx="3484">
                  <c:v>-4.9009189655172411E-2</c:v>
                </c:pt>
                <c:pt idx="3485">
                  <c:v>-4.8996965517241628E-2</c:v>
                </c:pt>
                <c:pt idx="3486">
                  <c:v>-4.8982224137931539E-2</c:v>
                </c:pt>
                <c:pt idx="3487">
                  <c:v>-4.8969344827586324E-2</c:v>
                </c:pt>
                <c:pt idx="3488">
                  <c:v>-4.8955896551724096E-2</c:v>
                </c:pt>
                <c:pt idx="3489">
                  <c:v>-4.8939896551724135E-2</c:v>
                </c:pt>
                <c:pt idx="3490">
                  <c:v>-4.8923620689655167E-2</c:v>
                </c:pt>
                <c:pt idx="3491">
                  <c:v>-4.8910155172413795E-2</c:v>
                </c:pt>
                <c:pt idx="3492">
                  <c:v>-4.8899413793103474E-2</c:v>
                </c:pt>
                <c:pt idx="3493">
                  <c:v>-4.8889793103448514E-2</c:v>
                </c:pt>
                <c:pt idx="3494">
                  <c:v>-4.8881155172413766E-2</c:v>
                </c:pt>
                <c:pt idx="3495">
                  <c:v>-4.8873896551724139E-2</c:v>
                </c:pt>
                <c:pt idx="3496">
                  <c:v>-4.8868189655172416E-2</c:v>
                </c:pt>
                <c:pt idx="3497">
                  <c:v>-4.8863862068965466E-2</c:v>
                </c:pt>
                <c:pt idx="3498">
                  <c:v>-4.8860103448275863E-2</c:v>
                </c:pt>
                <c:pt idx="3499">
                  <c:v>-4.8855948275861823E-2</c:v>
                </c:pt>
                <c:pt idx="3500">
                  <c:v>-4.8852775862068973E-2</c:v>
                </c:pt>
                <c:pt idx="3501">
                  <c:v>-4.8854241379310354E-2</c:v>
                </c:pt>
                <c:pt idx="3502">
                  <c:v>-4.8856793103448613E-2</c:v>
                </c:pt>
                <c:pt idx="3503">
                  <c:v>-4.8859862068965268E-2</c:v>
                </c:pt>
                <c:pt idx="3504">
                  <c:v>-4.8863310344827826E-2</c:v>
                </c:pt>
                <c:pt idx="3505">
                  <c:v>-4.8867931034483128E-2</c:v>
                </c:pt>
                <c:pt idx="3506">
                  <c:v>-4.88735E-2</c:v>
                </c:pt>
                <c:pt idx="3507">
                  <c:v>-4.8880448275862055E-2</c:v>
                </c:pt>
                <c:pt idx="3508">
                  <c:v>-4.8888689655172422E-2</c:v>
                </c:pt>
                <c:pt idx="3509">
                  <c:v>-4.8898275862068963E-2</c:v>
                </c:pt>
                <c:pt idx="3510">
                  <c:v>-4.8907793103448574E-2</c:v>
                </c:pt>
                <c:pt idx="3511">
                  <c:v>-4.8916379310344829E-2</c:v>
                </c:pt>
                <c:pt idx="3512">
                  <c:v>-4.8925189655172376E-2</c:v>
                </c:pt>
                <c:pt idx="3513">
                  <c:v>-4.8935948275861833E-2</c:v>
                </c:pt>
                <c:pt idx="3514">
                  <c:v>-4.8946999999999997E-2</c:v>
                </c:pt>
                <c:pt idx="3515">
                  <c:v>-4.895839655172414E-2</c:v>
                </c:pt>
                <c:pt idx="3516">
                  <c:v>-4.8967034482758812E-2</c:v>
                </c:pt>
                <c:pt idx="3517">
                  <c:v>-4.8973586206896562E-2</c:v>
                </c:pt>
                <c:pt idx="3518">
                  <c:v>-4.8980034482758623E-2</c:v>
                </c:pt>
                <c:pt idx="3519">
                  <c:v>-4.8986051724137933E-2</c:v>
                </c:pt>
                <c:pt idx="3520">
                  <c:v>-4.8991068965517262E-2</c:v>
                </c:pt>
                <c:pt idx="3521">
                  <c:v>-4.8995172413793087E-2</c:v>
                </c:pt>
                <c:pt idx="3522">
                  <c:v>-4.8997931034483057E-2</c:v>
                </c:pt>
                <c:pt idx="3523">
                  <c:v>-4.8999741379310353E-2</c:v>
                </c:pt>
                <c:pt idx="3524">
                  <c:v>-4.9001465517241591E-2</c:v>
                </c:pt>
                <c:pt idx="3525">
                  <c:v>-4.9001293103448647E-2</c:v>
                </c:pt>
                <c:pt idx="3526">
                  <c:v>-4.8999068965517263E-2</c:v>
                </c:pt>
                <c:pt idx="3527">
                  <c:v>-4.8996172413793102E-2</c:v>
                </c:pt>
                <c:pt idx="3528">
                  <c:v>-4.8994568965517238E-2</c:v>
                </c:pt>
                <c:pt idx="3529">
                  <c:v>-4.8994517241379314E-2</c:v>
                </c:pt>
                <c:pt idx="3530">
                  <c:v>-4.8995482758620812E-2</c:v>
                </c:pt>
                <c:pt idx="3531">
                  <c:v>-4.8996620689655192E-2</c:v>
                </c:pt>
                <c:pt idx="3532">
                  <c:v>-4.8997189655172413E-2</c:v>
                </c:pt>
                <c:pt idx="3533">
                  <c:v>-4.8997827586206903E-2</c:v>
                </c:pt>
                <c:pt idx="3534">
                  <c:v>-4.8997448275862075E-2</c:v>
                </c:pt>
                <c:pt idx="3535">
                  <c:v>-4.8996310344827834E-2</c:v>
                </c:pt>
                <c:pt idx="3536">
                  <c:v>-4.8995103448275866E-2</c:v>
                </c:pt>
                <c:pt idx="3537">
                  <c:v>-4.8993431034483129E-2</c:v>
                </c:pt>
                <c:pt idx="3538">
                  <c:v>-4.8990275862068972E-2</c:v>
                </c:pt>
                <c:pt idx="3539">
                  <c:v>-4.8986034482758734E-2</c:v>
                </c:pt>
                <c:pt idx="3540">
                  <c:v>-4.8982327586206922E-2</c:v>
                </c:pt>
                <c:pt idx="3541">
                  <c:v>-4.8978396551724125E-2</c:v>
                </c:pt>
                <c:pt idx="3542">
                  <c:v>-4.8974344827586232E-2</c:v>
                </c:pt>
                <c:pt idx="3543">
                  <c:v>-4.8970448275861833E-2</c:v>
                </c:pt>
                <c:pt idx="3544">
                  <c:v>-4.8966379310344831E-2</c:v>
                </c:pt>
                <c:pt idx="3545">
                  <c:v>-4.8962534482758724E-2</c:v>
                </c:pt>
                <c:pt idx="3546">
                  <c:v>-4.8959137931034492E-2</c:v>
                </c:pt>
                <c:pt idx="3547">
                  <c:v>-4.8957068965517263E-2</c:v>
                </c:pt>
                <c:pt idx="3548">
                  <c:v>-4.8956413793103483E-2</c:v>
                </c:pt>
                <c:pt idx="3549">
                  <c:v>-4.8956206896551724E-2</c:v>
                </c:pt>
                <c:pt idx="3550">
                  <c:v>-4.8956310344827593E-2</c:v>
                </c:pt>
                <c:pt idx="3551">
                  <c:v>-4.8956327586206903E-2</c:v>
                </c:pt>
                <c:pt idx="3552">
                  <c:v>-4.8956758620689655E-2</c:v>
                </c:pt>
                <c:pt idx="3553">
                  <c:v>-4.8958844827586223E-2</c:v>
                </c:pt>
                <c:pt idx="3554">
                  <c:v>-4.8961017241379322E-2</c:v>
                </c:pt>
                <c:pt idx="3555">
                  <c:v>-4.8962344827586532E-2</c:v>
                </c:pt>
                <c:pt idx="3556">
                  <c:v>-4.8963603448275904E-2</c:v>
                </c:pt>
                <c:pt idx="3557">
                  <c:v>-4.8963827586206904E-2</c:v>
                </c:pt>
                <c:pt idx="3558">
                  <c:v>-4.8965344827586334E-2</c:v>
                </c:pt>
                <c:pt idx="3559">
                  <c:v>-4.8967068965517294E-2</c:v>
                </c:pt>
                <c:pt idx="3560">
                  <c:v>-4.8969051724137937E-2</c:v>
                </c:pt>
                <c:pt idx="3561">
                  <c:v>-4.8973655172413796E-2</c:v>
                </c:pt>
                <c:pt idx="3562">
                  <c:v>-4.8979344827586223E-2</c:v>
                </c:pt>
                <c:pt idx="3563">
                  <c:v>-4.8983862068965357E-2</c:v>
                </c:pt>
                <c:pt idx="3564">
                  <c:v>-4.8986758620689658E-2</c:v>
                </c:pt>
                <c:pt idx="3565">
                  <c:v>-4.8988517241379322E-2</c:v>
                </c:pt>
                <c:pt idx="3566">
                  <c:v>-4.8989275862068957E-2</c:v>
                </c:pt>
                <c:pt idx="3567">
                  <c:v>-4.8987448275861975E-2</c:v>
                </c:pt>
                <c:pt idx="3568">
                  <c:v>-4.8984189655172407E-2</c:v>
                </c:pt>
                <c:pt idx="3569">
                  <c:v>-4.8980086206896582E-2</c:v>
                </c:pt>
                <c:pt idx="3570">
                  <c:v>-4.897586206896519E-2</c:v>
                </c:pt>
                <c:pt idx="3571">
                  <c:v>-4.8972103448275857E-2</c:v>
                </c:pt>
                <c:pt idx="3572">
                  <c:v>-4.8968672413793102E-2</c:v>
                </c:pt>
                <c:pt idx="3573">
                  <c:v>-4.8965862068965346E-2</c:v>
                </c:pt>
                <c:pt idx="3574">
                  <c:v>-4.8963672413793104E-2</c:v>
                </c:pt>
                <c:pt idx="3575">
                  <c:v>-4.8961000000000011E-2</c:v>
                </c:pt>
                <c:pt idx="3576">
                  <c:v>-4.8957655172413794E-2</c:v>
                </c:pt>
                <c:pt idx="3577">
                  <c:v>-4.8954103448275867E-2</c:v>
                </c:pt>
                <c:pt idx="3578">
                  <c:v>-4.8952431034483046E-2</c:v>
                </c:pt>
                <c:pt idx="3579">
                  <c:v>-4.8952586206896583E-2</c:v>
                </c:pt>
                <c:pt idx="3580">
                  <c:v>-4.8953224137931448E-2</c:v>
                </c:pt>
                <c:pt idx="3581">
                  <c:v>-4.8953482758620714E-2</c:v>
                </c:pt>
                <c:pt idx="3582">
                  <c:v>-4.8952534482758624E-2</c:v>
                </c:pt>
                <c:pt idx="3583">
                  <c:v>-4.8951051724137926E-2</c:v>
                </c:pt>
                <c:pt idx="3584">
                  <c:v>-4.8949172413792805E-2</c:v>
                </c:pt>
                <c:pt idx="3585">
                  <c:v>-4.8946258620689645E-2</c:v>
                </c:pt>
                <c:pt idx="3586">
                  <c:v>-4.8941896551724096E-2</c:v>
                </c:pt>
                <c:pt idx="3587">
                  <c:v>-4.8937672413793112E-2</c:v>
                </c:pt>
                <c:pt idx="3588">
                  <c:v>-4.8932551724137963E-2</c:v>
                </c:pt>
                <c:pt idx="3589">
                  <c:v>-4.8926275862068963E-2</c:v>
                </c:pt>
                <c:pt idx="3590">
                  <c:v>-4.8918620689655169E-2</c:v>
                </c:pt>
                <c:pt idx="3591">
                  <c:v>-4.8910862068965465E-2</c:v>
                </c:pt>
                <c:pt idx="3592">
                  <c:v>-4.8905810344827577E-2</c:v>
                </c:pt>
                <c:pt idx="3593">
                  <c:v>-4.8901810344827587E-2</c:v>
                </c:pt>
                <c:pt idx="3594">
                  <c:v>-4.8896689655172534E-2</c:v>
                </c:pt>
                <c:pt idx="3595">
                  <c:v>-4.8890637931034958E-2</c:v>
                </c:pt>
                <c:pt idx="3596">
                  <c:v>-4.8884758620689646E-2</c:v>
                </c:pt>
                <c:pt idx="3597">
                  <c:v>-4.8880482758620898E-2</c:v>
                </c:pt>
                <c:pt idx="3598">
                  <c:v>-4.887836206896528E-2</c:v>
                </c:pt>
                <c:pt idx="3599">
                  <c:v>-4.8879827586206896E-2</c:v>
                </c:pt>
                <c:pt idx="3600">
                  <c:v>-4.888287931034483E-2</c:v>
                </c:pt>
                <c:pt idx="3601">
                  <c:v>-4.888510344827586E-2</c:v>
                </c:pt>
                <c:pt idx="3602">
                  <c:v>-4.8887189655172407E-2</c:v>
                </c:pt>
                <c:pt idx="3603">
                  <c:v>-4.8891655172413791E-2</c:v>
                </c:pt>
                <c:pt idx="3604">
                  <c:v>-4.8897051724137934E-2</c:v>
                </c:pt>
                <c:pt idx="3605">
                  <c:v>-4.8901655172413787E-2</c:v>
                </c:pt>
                <c:pt idx="3606">
                  <c:v>-4.8905103448275866E-2</c:v>
                </c:pt>
                <c:pt idx="3607">
                  <c:v>-4.8908448275861945E-2</c:v>
                </c:pt>
                <c:pt idx="3608">
                  <c:v>-4.8911913793103452E-2</c:v>
                </c:pt>
                <c:pt idx="3609">
                  <c:v>-4.8916706896551934E-2</c:v>
                </c:pt>
                <c:pt idx="3610">
                  <c:v>-4.8922551724137939E-2</c:v>
                </c:pt>
                <c:pt idx="3611">
                  <c:v>-4.8926637931034911E-2</c:v>
                </c:pt>
                <c:pt idx="3612">
                  <c:v>-4.8930517241379312E-2</c:v>
                </c:pt>
                <c:pt idx="3613">
                  <c:v>-4.8935448275861854E-2</c:v>
                </c:pt>
                <c:pt idx="3614">
                  <c:v>-4.8940172413793046E-2</c:v>
                </c:pt>
                <c:pt idx="3615">
                  <c:v>-4.8943275862068966E-2</c:v>
                </c:pt>
                <c:pt idx="3616">
                  <c:v>-4.8945689655172417E-2</c:v>
                </c:pt>
                <c:pt idx="3617">
                  <c:v>-4.8948741379310351E-2</c:v>
                </c:pt>
                <c:pt idx="3618">
                  <c:v>-4.8952034482758713E-2</c:v>
                </c:pt>
                <c:pt idx="3619">
                  <c:v>-4.8954137931034494E-2</c:v>
                </c:pt>
                <c:pt idx="3620">
                  <c:v>-4.8956172413793096E-2</c:v>
                </c:pt>
                <c:pt idx="3621">
                  <c:v>-4.8957568965517242E-2</c:v>
                </c:pt>
                <c:pt idx="3622">
                  <c:v>-4.8958189655172395E-2</c:v>
                </c:pt>
                <c:pt idx="3623">
                  <c:v>-4.8957241379310353E-2</c:v>
                </c:pt>
                <c:pt idx="3624">
                  <c:v>-4.8957155172413766E-2</c:v>
                </c:pt>
                <c:pt idx="3625">
                  <c:v>-4.8957672413793112E-2</c:v>
                </c:pt>
                <c:pt idx="3626">
                  <c:v>-4.8957775862068967E-2</c:v>
                </c:pt>
                <c:pt idx="3627">
                  <c:v>-4.8958206896551733E-2</c:v>
                </c:pt>
                <c:pt idx="3628">
                  <c:v>-4.8957810344827588E-2</c:v>
                </c:pt>
                <c:pt idx="3629">
                  <c:v>-4.8956724137931472E-2</c:v>
                </c:pt>
                <c:pt idx="3630">
                  <c:v>-4.8955724137931311E-2</c:v>
                </c:pt>
                <c:pt idx="3631">
                  <c:v>-4.8955189655172385E-2</c:v>
                </c:pt>
                <c:pt idx="3632">
                  <c:v>-4.8954827586206895E-2</c:v>
                </c:pt>
                <c:pt idx="3633">
                  <c:v>-4.8953689655172432E-2</c:v>
                </c:pt>
                <c:pt idx="3634">
                  <c:v>-4.8950620689655167E-2</c:v>
                </c:pt>
                <c:pt idx="3635">
                  <c:v>-4.8947241379310343E-2</c:v>
                </c:pt>
                <c:pt idx="3636">
                  <c:v>-4.894441379310345E-2</c:v>
                </c:pt>
                <c:pt idx="3637">
                  <c:v>-4.8941982758620689E-2</c:v>
                </c:pt>
                <c:pt idx="3638">
                  <c:v>-4.8939965517241384E-2</c:v>
                </c:pt>
                <c:pt idx="3639">
                  <c:v>-4.8939155172413755E-2</c:v>
                </c:pt>
                <c:pt idx="3640">
                  <c:v>-4.8938448275861947E-2</c:v>
                </c:pt>
                <c:pt idx="3641">
                  <c:v>-4.8938120689655085E-2</c:v>
                </c:pt>
                <c:pt idx="3642">
                  <c:v>-4.8938448275861947E-2</c:v>
                </c:pt>
                <c:pt idx="3643">
                  <c:v>-4.8938500000000003E-2</c:v>
                </c:pt>
                <c:pt idx="3644">
                  <c:v>-4.8938931034482824E-2</c:v>
                </c:pt>
                <c:pt idx="3645">
                  <c:v>-4.8940172413793046E-2</c:v>
                </c:pt>
                <c:pt idx="3646">
                  <c:v>-4.8942137931034524E-2</c:v>
                </c:pt>
                <c:pt idx="3647">
                  <c:v>-4.8943482758620704E-2</c:v>
                </c:pt>
                <c:pt idx="3648">
                  <c:v>-4.894544827586176E-2</c:v>
                </c:pt>
                <c:pt idx="3649">
                  <c:v>-4.8948293103448413E-2</c:v>
                </c:pt>
                <c:pt idx="3650">
                  <c:v>-4.8952362068965465E-2</c:v>
                </c:pt>
                <c:pt idx="3651">
                  <c:v>-4.8958741379310354E-2</c:v>
                </c:pt>
                <c:pt idx="3652">
                  <c:v>-4.8965103448275857E-2</c:v>
                </c:pt>
                <c:pt idx="3653">
                  <c:v>-4.8970068965517262E-2</c:v>
                </c:pt>
                <c:pt idx="3654">
                  <c:v>-4.897363793103484E-2</c:v>
                </c:pt>
                <c:pt idx="3655">
                  <c:v>-4.8977344827586332E-2</c:v>
                </c:pt>
                <c:pt idx="3656">
                  <c:v>-4.8979689655172416E-2</c:v>
                </c:pt>
                <c:pt idx="3657">
                  <c:v>-4.8979551724137885E-2</c:v>
                </c:pt>
                <c:pt idx="3658">
                  <c:v>-4.8978706896551726E-2</c:v>
                </c:pt>
                <c:pt idx="3659">
                  <c:v>-4.8977E-2</c:v>
                </c:pt>
                <c:pt idx="3660">
                  <c:v>-4.8973551724137906E-2</c:v>
                </c:pt>
                <c:pt idx="3661">
                  <c:v>-4.8968327586206901E-2</c:v>
                </c:pt>
                <c:pt idx="3662">
                  <c:v>-4.8963293103448637E-2</c:v>
                </c:pt>
                <c:pt idx="3663">
                  <c:v>-4.8959672413793107E-2</c:v>
                </c:pt>
                <c:pt idx="3664">
                  <c:v>-4.8955586206896551E-2</c:v>
                </c:pt>
                <c:pt idx="3665">
                  <c:v>-4.8951620689655168E-2</c:v>
                </c:pt>
                <c:pt idx="3666">
                  <c:v>-4.8951275862068967E-2</c:v>
                </c:pt>
                <c:pt idx="3667">
                  <c:v>-4.8952293103448626E-2</c:v>
                </c:pt>
                <c:pt idx="3668">
                  <c:v>-4.8952931034483005E-2</c:v>
                </c:pt>
                <c:pt idx="3669">
                  <c:v>-4.895362068965517E-2</c:v>
                </c:pt>
                <c:pt idx="3670">
                  <c:v>-4.8954948275861845E-2</c:v>
                </c:pt>
                <c:pt idx="3671">
                  <c:v>-4.8956034482758634E-2</c:v>
                </c:pt>
                <c:pt idx="3672">
                  <c:v>-4.8955413793103454E-2</c:v>
                </c:pt>
                <c:pt idx="3673">
                  <c:v>-4.8953396551724163E-2</c:v>
                </c:pt>
                <c:pt idx="3674">
                  <c:v>-4.8950413793103463E-2</c:v>
                </c:pt>
                <c:pt idx="3675">
                  <c:v>-4.8946482758620714E-2</c:v>
                </c:pt>
                <c:pt idx="3676">
                  <c:v>-4.8943155172413766E-2</c:v>
                </c:pt>
                <c:pt idx="3677">
                  <c:v>-4.8940862068965245E-2</c:v>
                </c:pt>
                <c:pt idx="3678">
                  <c:v>-4.8939310344827576E-2</c:v>
                </c:pt>
                <c:pt idx="3679">
                  <c:v>-4.8937465517241513E-2</c:v>
                </c:pt>
                <c:pt idx="3680">
                  <c:v>-4.8935310344827586E-2</c:v>
                </c:pt>
                <c:pt idx="3681">
                  <c:v>-4.8933120689655156E-2</c:v>
                </c:pt>
                <c:pt idx="3682">
                  <c:v>-4.8931931034482824E-2</c:v>
                </c:pt>
                <c:pt idx="3683">
                  <c:v>-4.8931120689654953E-2</c:v>
                </c:pt>
                <c:pt idx="3684">
                  <c:v>-4.8929844827586222E-2</c:v>
                </c:pt>
                <c:pt idx="3685">
                  <c:v>-4.8928810344827586E-2</c:v>
                </c:pt>
                <c:pt idx="3686">
                  <c:v>-4.8928706896551717E-2</c:v>
                </c:pt>
                <c:pt idx="3687">
                  <c:v>-4.8927896551724137E-2</c:v>
                </c:pt>
                <c:pt idx="3688">
                  <c:v>-4.8925465517241383E-2</c:v>
                </c:pt>
                <c:pt idx="3689">
                  <c:v>-4.8921706896551717E-2</c:v>
                </c:pt>
                <c:pt idx="3690">
                  <c:v>-4.8918396551724162E-2</c:v>
                </c:pt>
                <c:pt idx="3691">
                  <c:v>-4.8914431034483057E-2</c:v>
                </c:pt>
                <c:pt idx="3692">
                  <c:v>-4.891058620689677E-2</c:v>
                </c:pt>
                <c:pt idx="3693">
                  <c:v>-4.8907500000000013E-2</c:v>
                </c:pt>
                <c:pt idx="3694">
                  <c:v>-4.8905068965517252E-2</c:v>
                </c:pt>
                <c:pt idx="3695">
                  <c:v>-4.8902844827586466E-2</c:v>
                </c:pt>
                <c:pt idx="3696">
                  <c:v>-4.8901793103448492E-2</c:v>
                </c:pt>
                <c:pt idx="3697">
                  <c:v>-4.8902775862068974E-2</c:v>
                </c:pt>
                <c:pt idx="3698">
                  <c:v>-4.8905637931034807E-2</c:v>
                </c:pt>
                <c:pt idx="3699">
                  <c:v>-4.8910172413793106E-2</c:v>
                </c:pt>
                <c:pt idx="3700">
                  <c:v>-4.8915586206896573E-2</c:v>
                </c:pt>
                <c:pt idx="3701">
                  <c:v>-4.8919879310344826E-2</c:v>
                </c:pt>
                <c:pt idx="3702">
                  <c:v>-4.8923810344827588E-2</c:v>
                </c:pt>
                <c:pt idx="3703">
                  <c:v>-4.8928379310344806E-2</c:v>
                </c:pt>
                <c:pt idx="3704">
                  <c:v>-4.8931637931034833E-2</c:v>
                </c:pt>
                <c:pt idx="3705">
                  <c:v>-4.8932724137931517E-2</c:v>
                </c:pt>
                <c:pt idx="3706">
                  <c:v>-4.8933275862068963E-2</c:v>
                </c:pt>
                <c:pt idx="3707">
                  <c:v>-4.8935155172413765E-2</c:v>
                </c:pt>
                <c:pt idx="3708">
                  <c:v>-4.8939172413793086E-2</c:v>
                </c:pt>
                <c:pt idx="3709">
                  <c:v>-4.8943137931034504E-2</c:v>
                </c:pt>
                <c:pt idx="3710">
                  <c:v>-4.8945327586206885E-2</c:v>
                </c:pt>
                <c:pt idx="3711">
                  <c:v>-4.8948103448275847E-2</c:v>
                </c:pt>
                <c:pt idx="3712">
                  <c:v>-4.8950965517241402E-2</c:v>
                </c:pt>
                <c:pt idx="3713">
                  <c:v>-4.8953603448275873E-2</c:v>
                </c:pt>
                <c:pt idx="3714">
                  <c:v>-4.8955517241379316E-2</c:v>
                </c:pt>
                <c:pt idx="3715">
                  <c:v>-4.8957206896551732E-2</c:v>
                </c:pt>
                <c:pt idx="3716">
                  <c:v>-4.8958517241379312E-2</c:v>
                </c:pt>
                <c:pt idx="3717">
                  <c:v>-4.8960137931034743E-2</c:v>
                </c:pt>
                <c:pt idx="3718">
                  <c:v>-4.8963431034483085E-2</c:v>
                </c:pt>
                <c:pt idx="3719">
                  <c:v>-4.8967206896551832E-2</c:v>
                </c:pt>
                <c:pt idx="3720">
                  <c:v>-4.8970637931034795E-2</c:v>
                </c:pt>
                <c:pt idx="3721">
                  <c:v>-4.8974672413793108E-2</c:v>
                </c:pt>
                <c:pt idx="3722">
                  <c:v>-4.8979310344827567E-2</c:v>
                </c:pt>
                <c:pt idx="3723">
                  <c:v>-4.8984465517241393E-2</c:v>
                </c:pt>
                <c:pt idx="3724">
                  <c:v>-4.8989413793103453E-2</c:v>
                </c:pt>
                <c:pt idx="3725">
                  <c:v>-4.8992034482758871E-2</c:v>
                </c:pt>
                <c:pt idx="3726">
                  <c:v>-4.8995517241379322E-2</c:v>
                </c:pt>
                <c:pt idx="3727">
                  <c:v>-4.900048275862097E-2</c:v>
                </c:pt>
                <c:pt idx="3728">
                  <c:v>-4.9005482758620905E-2</c:v>
                </c:pt>
                <c:pt idx="3729">
                  <c:v>-4.9010258620689674E-2</c:v>
                </c:pt>
                <c:pt idx="3730">
                  <c:v>-4.9015000000000114E-2</c:v>
                </c:pt>
                <c:pt idx="3731">
                  <c:v>-4.9019879310344829E-2</c:v>
                </c:pt>
                <c:pt idx="3732">
                  <c:v>-4.9025534482758634E-2</c:v>
                </c:pt>
                <c:pt idx="3733">
                  <c:v>-4.9030879310344833E-2</c:v>
                </c:pt>
                <c:pt idx="3734">
                  <c:v>-4.9034103448275863E-2</c:v>
                </c:pt>
                <c:pt idx="3735">
                  <c:v>-4.9035258620689672E-2</c:v>
                </c:pt>
                <c:pt idx="3736">
                  <c:v>-4.9035241379310403E-2</c:v>
                </c:pt>
                <c:pt idx="3737">
                  <c:v>-4.9034965517241534E-2</c:v>
                </c:pt>
                <c:pt idx="3738">
                  <c:v>-4.9032586206896926E-2</c:v>
                </c:pt>
                <c:pt idx="3739">
                  <c:v>-4.9030879310344833E-2</c:v>
                </c:pt>
                <c:pt idx="3740">
                  <c:v>-4.9030724137931574E-2</c:v>
                </c:pt>
                <c:pt idx="3741">
                  <c:v>-4.9030672413793386E-2</c:v>
                </c:pt>
                <c:pt idx="3742">
                  <c:v>-4.9031965517241434E-2</c:v>
                </c:pt>
                <c:pt idx="3743">
                  <c:v>-4.9034482758620934E-2</c:v>
                </c:pt>
                <c:pt idx="3744">
                  <c:v>-4.9036689655172751E-2</c:v>
                </c:pt>
                <c:pt idx="3745">
                  <c:v>-4.9038586206896828E-2</c:v>
                </c:pt>
                <c:pt idx="3746">
                  <c:v>-4.9039413793103503E-2</c:v>
                </c:pt>
                <c:pt idx="3747">
                  <c:v>-4.9039741379310393E-2</c:v>
                </c:pt>
                <c:pt idx="3748">
                  <c:v>-4.9039448275862055E-2</c:v>
                </c:pt>
                <c:pt idx="3749">
                  <c:v>-4.9040172413793097E-2</c:v>
                </c:pt>
                <c:pt idx="3750">
                  <c:v>-4.9041620689655167E-2</c:v>
                </c:pt>
                <c:pt idx="3751">
                  <c:v>-4.9043931034483047E-2</c:v>
                </c:pt>
                <c:pt idx="3752">
                  <c:v>-4.9046275862068972E-2</c:v>
                </c:pt>
                <c:pt idx="3753">
                  <c:v>-4.9047103448275862E-2</c:v>
                </c:pt>
                <c:pt idx="3754">
                  <c:v>-4.904568965517242E-2</c:v>
                </c:pt>
                <c:pt idx="3755">
                  <c:v>-4.9042534482758804E-2</c:v>
                </c:pt>
                <c:pt idx="3756">
                  <c:v>-4.9039448275862055E-2</c:v>
                </c:pt>
                <c:pt idx="3757">
                  <c:v>-4.9037827586207013E-2</c:v>
                </c:pt>
                <c:pt idx="3758">
                  <c:v>-4.9036172413793114E-2</c:v>
                </c:pt>
                <c:pt idx="3759">
                  <c:v>-4.9034931034483129E-2</c:v>
                </c:pt>
                <c:pt idx="3760">
                  <c:v>-4.9033034482758912E-2</c:v>
                </c:pt>
                <c:pt idx="3761">
                  <c:v>-4.9029293103448571E-2</c:v>
                </c:pt>
                <c:pt idx="3762">
                  <c:v>-4.9026517241379526E-2</c:v>
                </c:pt>
                <c:pt idx="3763">
                  <c:v>-4.9024810344827592E-2</c:v>
                </c:pt>
                <c:pt idx="3764">
                  <c:v>-4.9023551724137929E-2</c:v>
                </c:pt>
                <c:pt idx="3765">
                  <c:v>-4.9022068965517314E-2</c:v>
                </c:pt>
                <c:pt idx="3766">
                  <c:v>-4.9019741379310394E-2</c:v>
                </c:pt>
                <c:pt idx="3767">
                  <c:v>-4.901662068965551E-2</c:v>
                </c:pt>
                <c:pt idx="3768">
                  <c:v>-4.9014689655172534E-2</c:v>
                </c:pt>
                <c:pt idx="3769">
                  <c:v>-4.9014482758621039E-2</c:v>
                </c:pt>
                <c:pt idx="3770">
                  <c:v>-4.901568965517266E-2</c:v>
                </c:pt>
                <c:pt idx="3771">
                  <c:v>-4.9017810344827911E-2</c:v>
                </c:pt>
                <c:pt idx="3772">
                  <c:v>-4.9020413793103484E-2</c:v>
                </c:pt>
                <c:pt idx="3773">
                  <c:v>-4.9022793103448703E-2</c:v>
                </c:pt>
                <c:pt idx="3774">
                  <c:v>-4.9024758620689654E-2</c:v>
                </c:pt>
                <c:pt idx="3775">
                  <c:v>-4.9027103448275863E-2</c:v>
                </c:pt>
                <c:pt idx="3776">
                  <c:v>-4.9028000000000023E-2</c:v>
                </c:pt>
                <c:pt idx="3777">
                  <c:v>-4.9028448275862065E-2</c:v>
                </c:pt>
                <c:pt idx="3778">
                  <c:v>-4.9027810344827734E-2</c:v>
                </c:pt>
                <c:pt idx="3779">
                  <c:v>-4.9025931034482988E-2</c:v>
                </c:pt>
                <c:pt idx="3780">
                  <c:v>-4.9023275862068984E-2</c:v>
                </c:pt>
                <c:pt idx="3781">
                  <c:v>-4.9020965517241513E-2</c:v>
                </c:pt>
                <c:pt idx="3782">
                  <c:v>-4.9017827586207034E-2</c:v>
                </c:pt>
                <c:pt idx="3783">
                  <c:v>-4.9014517241379514E-2</c:v>
                </c:pt>
                <c:pt idx="3784">
                  <c:v>-4.9010344827586587E-2</c:v>
                </c:pt>
                <c:pt idx="3785">
                  <c:v>-4.9006275862068994E-2</c:v>
                </c:pt>
                <c:pt idx="3786">
                  <c:v>-4.9002620689655441E-2</c:v>
                </c:pt>
                <c:pt idx="3787">
                  <c:v>-4.9000258620689664E-2</c:v>
                </c:pt>
                <c:pt idx="3788">
                  <c:v>-4.8998706896551732E-2</c:v>
                </c:pt>
                <c:pt idx="3789">
                  <c:v>-4.8996862068965495E-2</c:v>
                </c:pt>
                <c:pt idx="3790">
                  <c:v>-4.8994896551724135E-2</c:v>
                </c:pt>
                <c:pt idx="3791">
                  <c:v>-4.8992517241379513E-2</c:v>
                </c:pt>
                <c:pt idx="3792">
                  <c:v>-4.8988689655172418E-2</c:v>
                </c:pt>
                <c:pt idx="3793">
                  <c:v>-4.8983241379310372E-2</c:v>
                </c:pt>
                <c:pt idx="3794">
                  <c:v>-4.8977517241379311E-2</c:v>
                </c:pt>
                <c:pt idx="3795">
                  <c:v>-4.8972931034482914E-2</c:v>
                </c:pt>
                <c:pt idx="3796">
                  <c:v>-4.896944827586186E-2</c:v>
                </c:pt>
                <c:pt idx="3797">
                  <c:v>-4.8967637931034938E-2</c:v>
                </c:pt>
                <c:pt idx="3798">
                  <c:v>-4.8967448275862066E-2</c:v>
                </c:pt>
                <c:pt idx="3799">
                  <c:v>-4.8968793103448566E-2</c:v>
                </c:pt>
                <c:pt idx="3800">
                  <c:v>-4.8971534482758615E-2</c:v>
                </c:pt>
                <c:pt idx="3801">
                  <c:v>-4.8975224137931275E-2</c:v>
                </c:pt>
                <c:pt idx="3802">
                  <c:v>-4.8978982758620691E-2</c:v>
                </c:pt>
                <c:pt idx="3803">
                  <c:v>-4.8982206896551833E-2</c:v>
                </c:pt>
                <c:pt idx="3804">
                  <c:v>-4.8985051724137925E-2</c:v>
                </c:pt>
                <c:pt idx="3805">
                  <c:v>-4.8987741379310362E-2</c:v>
                </c:pt>
                <c:pt idx="3806">
                  <c:v>-4.8989051724137915E-2</c:v>
                </c:pt>
                <c:pt idx="3807">
                  <c:v>-4.8989965517241392E-2</c:v>
                </c:pt>
                <c:pt idx="3808">
                  <c:v>-4.8990931034483036E-2</c:v>
                </c:pt>
                <c:pt idx="3809">
                  <c:v>-4.8992931034483149E-2</c:v>
                </c:pt>
                <c:pt idx="3810">
                  <c:v>-4.8994275862068969E-2</c:v>
                </c:pt>
                <c:pt idx="3811">
                  <c:v>-4.8994758620689659E-2</c:v>
                </c:pt>
                <c:pt idx="3812">
                  <c:v>-4.8992500000000112E-2</c:v>
                </c:pt>
                <c:pt idx="3813">
                  <c:v>-4.8989413793103453E-2</c:v>
                </c:pt>
                <c:pt idx="3814">
                  <c:v>-4.8988000000000004E-2</c:v>
                </c:pt>
                <c:pt idx="3815">
                  <c:v>-4.8987034482758623E-2</c:v>
                </c:pt>
                <c:pt idx="3816">
                  <c:v>-4.8985155172413745E-2</c:v>
                </c:pt>
                <c:pt idx="3817">
                  <c:v>-4.8981637931034841E-2</c:v>
                </c:pt>
                <c:pt idx="3818">
                  <c:v>-4.8978672413793105E-2</c:v>
                </c:pt>
                <c:pt idx="3819">
                  <c:v>-4.8975620689655157E-2</c:v>
                </c:pt>
                <c:pt idx="3820">
                  <c:v>-4.8972862068965346E-2</c:v>
                </c:pt>
                <c:pt idx="3821">
                  <c:v>-4.8969793103448518E-2</c:v>
                </c:pt>
                <c:pt idx="3822">
                  <c:v>-4.8966448275862065E-2</c:v>
                </c:pt>
                <c:pt idx="3823">
                  <c:v>-4.8964310344827594E-2</c:v>
                </c:pt>
                <c:pt idx="3824">
                  <c:v>-4.8962948275862055E-2</c:v>
                </c:pt>
                <c:pt idx="3825">
                  <c:v>-4.8960948275862046E-2</c:v>
                </c:pt>
                <c:pt idx="3826">
                  <c:v>-4.8957603448275884E-2</c:v>
                </c:pt>
                <c:pt idx="3827">
                  <c:v>-4.8953931034482923E-2</c:v>
                </c:pt>
                <c:pt idx="3828">
                  <c:v>-4.8950965517241402E-2</c:v>
                </c:pt>
                <c:pt idx="3829">
                  <c:v>-4.8948793103448324E-2</c:v>
                </c:pt>
                <c:pt idx="3830">
                  <c:v>-4.8947379310344805E-2</c:v>
                </c:pt>
                <c:pt idx="3831">
                  <c:v>-4.8946241379310362E-2</c:v>
                </c:pt>
                <c:pt idx="3832">
                  <c:v>-4.8945862068965167E-2</c:v>
                </c:pt>
                <c:pt idx="3833">
                  <c:v>-4.8947068965517253E-2</c:v>
                </c:pt>
                <c:pt idx="3834">
                  <c:v>-4.8948465517241392E-2</c:v>
                </c:pt>
                <c:pt idx="3835">
                  <c:v>-4.8950224137931431E-2</c:v>
                </c:pt>
                <c:pt idx="3836">
                  <c:v>-4.8953465517241404E-2</c:v>
                </c:pt>
                <c:pt idx="3837">
                  <c:v>-4.8957672413793112E-2</c:v>
                </c:pt>
                <c:pt idx="3838">
                  <c:v>-4.8962241379310413E-2</c:v>
                </c:pt>
                <c:pt idx="3839">
                  <c:v>-4.8966689655172424E-2</c:v>
                </c:pt>
                <c:pt idx="3840">
                  <c:v>-4.8971827586206877E-2</c:v>
                </c:pt>
                <c:pt idx="3841">
                  <c:v>-4.8978155172413745E-2</c:v>
                </c:pt>
                <c:pt idx="3842">
                  <c:v>-4.8983775862068972E-2</c:v>
                </c:pt>
                <c:pt idx="3843">
                  <c:v>-4.8988741379310363E-2</c:v>
                </c:pt>
                <c:pt idx="3844">
                  <c:v>-4.8992827586206933E-2</c:v>
                </c:pt>
                <c:pt idx="3845">
                  <c:v>-4.8996551724137929E-2</c:v>
                </c:pt>
                <c:pt idx="3846">
                  <c:v>-4.9001551724137928E-2</c:v>
                </c:pt>
                <c:pt idx="3847">
                  <c:v>-4.9006448275862063E-2</c:v>
                </c:pt>
                <c:pt idx="3848">
                  <c:v>-4.9012448275862083E-2</c:v>
                </c:pt>
                <c:pt idx="3849">
                  <c:v>-4.9018793103448734E-2</c:v>
                </c:pt>
                <c:pt idx="3850">
                  <c:v>-4.9025413793103483E-2</c:v>
                </c:pt>
                <c:pt idx="3851">
                  <c:v>-4.9031310344827828E-2</c:v>
                </c:pt>
                <c:pt idx="3852">
                  <c:v>-4.9037206896551999E-2</c:v>
                </c:pt>
                <c:pt idx="3853">
                  <c:v>-4.9041344827586333E-2</c:v>
                </c:pt>
                <c:pt idx="3854">
                  <c:v>-4.9044379310344825E-2</c:v>
                </c:pt>
                <c:pt idx="3855">
                  <c:v>-4.9047137931034775E-2</c:v>
                </c:pt>
                <c:pt idx="3856">
                  <c:v>-4.9047862068965456E-2</c:v>
                </c:pt>
                <c:pt idx="3857">
                  <c:v>-4.9047155172413787E-2</c:v>
                </c:pt>
                <c:pt idx="3858">
                  <c:v>-4.9047758620689663E-2</c:v>
                </c:pt>
                <c:pt idx="3859">
                  <c:v>-4.9049741379310341E-2</c:v>
                </c:pt>
                <c:pt idx="3860">
                  <c:v>-4.9052620689655428E-2</c:v>
                </c:pt>
                <c:pt idx="3861">
                  <c:v>-4.9055431034483073E-2</c:v>
                </c:pt>
                <c:pt idx="3862">
                  <c:v>-4.9057879310344832E-2</c:v>
                </c:pt>
                <c:pt idx="3863">
                  <c:v>-4.9060103448275882E-2</c:v>
                </c:pt>
                <c:pt idx="3864">
                  <c:v>-4.9061965517241533E-2</c:v>
                </c:pt>
                <c:pt idx="3865">
                  <c:v>-4.9063620689655446E-2</c:v>
                </c:pt>
                <c:pt idx="3866">
                  <c:v>-4.9064517241379522E-2</c:v>
                </c:pt>
                <c:pt idx="3867">
                  <c:v>-4.9064000000000114E-2</c:v>
                </c:pt>
                <c:pt idx="3868">
                  <c:v>-4.9061965517241533E-2</c:v>
                </c:pt>
                <c:pt idx="3869">
                  <c:v>-4.9058068965517239E-2</c:v>
                </c:pt>
                <c:pt idx="3870">
                  <c:v>-4.9051172413793087E-2</c:v>
                </c:pt>
                <c:pt idx="3871">
                  <c:v>-4.9042913793103493E-2</c:v>
                </c:pt>
                <c:pt idx="3872">
                  <c:v>-4.9035793103448647E-2</c:v>
                </c:pt>
                <c:pt idx="3873">
                  <c:v>-4.902775862068965E-2</c:v>
                </c:pt>
                <c:pt idx="3874">
                  <c:v>-4.9018310344827898E-2</c:v>
                </c:pt>
                <c:pt idx="3875">
                  <c:v>-4.9009827586206894E-2</c:v>
                </c:pt>
                <c:pt idx="3876">
                  <c:v>-4.9001448275862065E-2</c:v>
                </c:pt>
                <c:pt idx="3877">
                  <c:v>-4.8994017241379313E-2</c:v>
                </c:pt>
                <c:pt idx="3878">
                  <c:v>-4.8988103448275866E-2</c:v>
                </c:pt>
                <c:pt idx="3879">
                  <c:v>-4.8984965517241394E-2</c:v>
                </c:pt>
                <c:pt idx="3880">
                  <c:v>-4.8983620689655172E-2</c:v>
                </c:pt>
                <c:pt idx="3881">
                  <c:v>-4.8982068965517274E-2</c:v>
                </c:pt>
                <c:pt idx="3882">
                  <c:v>-4.8980586206896562E-2</c:v>
                </c:pt>
                <c:pt idx="3883">
                  <c:v>-4.8978448275861799E-2</c:v>
                </c:pt>
                <c:pt idx="3884">
                  <c:v>-4.8974655172413797E-2</c:v>
                </c:pt>
                <c:pt idx="3885">
                  <c:v>-4.8970258620689655E-2</c:v>
                </c:pt>
                <c:pt idx="3886">
                  <c:v>-4.8966724137931537E-2</c:v>
                </c:pt>
                <c:pt idx="3887">
                  <c:v>-4.8962724137931547E-2</c:v>
                </c:pt>
                <c:pt idx="3888">
                  <c:v>-4.8957431034482933E-2</c:v>
                </c:pt>
                <c:pt idx="3889">
                  <c:v>-4.8953103448275866E-2</c:v>
                </c:pt>
                <c:pt idx="3890">
                  <c:v>-4.895124137931034E-2</c:v>
                </c:pt>
                <c:pt idx="3891">
                  <c:v>-4.8950241379310352E-2</c:v>
                </c:pt>
                <c:pt idx="3892">
                  <c:v>-4.8949879310344765E-2</c:v>
                </c:pt>
                <c:pt idx="3893">
                  <c:v>-4.8949258620689336E-2</c:v>
                </c:pt>
                <c:pt idx="3894">
                  <c:v>-4.8949051724137875E-2</c:v>
                </c:pt>
                <c:pt idx="3895">
                  <c:v>-4.8949068965517241E-2</c:v>
                </c:pt>
                <c:pt idx="3896">
                  <c:v>-4.8948793103448324E-2</c:v>
                </c:pt>
                <c:pt idx="3897">
                  <c:v>-4.8948413793103447E-2</c:v>
                </c:pt>
                <c:pt idx="3898">
                  <c:v>-4.8949827586206876E-2</c:v>
                </c:pt>
                <c:pt idx="3899">
                  <c:v>-4.8953155172413776E-2</c:v>
                </c:pt>
                <c:pt idx="3900">
                  <c:v>-4.8957586206896553E-2</c:v>
                </c:pt>
                <c:pt idx="3901">
                  <c:v>-4.8962241379310413E-2</c:v>
                </c:pt>
                <c:pt idx="3902">
                  <c:v>-4.8967344827586509E-2</c:v>
                </c:pt>
                <c:pt idx="3903">
                  <c:v>-4.8973051724137927E-2</c:v>
                </c:pt>
                <c:pt idx="3904">
                  <c:v>-4.8976965517241414E-2</c:v>
                </c:pt>
                <c:pt idx="3905">
                  <c:v>-4.8979931034482782E-2</c:v>
                </c:pt>
                <c:pt idx="3906">
                  <c:v>-4.8982224137931539E-2</c:v>
                </c:pt>
                <c:pt idx="3907">
                  <c:v>-4.8983862068965357E-2</c:v>
                </c:pt>
                <c:pt idx="3908">
                  <c:v>-4.8985000000000001E-2</c:v>
                </c:pt>
                <c:pt idx="3909">
                  <c:v>-4.8985844827586222E-2</c:v>
                </c:pt>
                <c:pt idx="3910">
                  <c:v>-4.8986189655172409E-2</c:v>
                </c:pt>
                <c:pt idx="3911">
                  <c:v>-4.8986275862068974E-2</c:v>
                </c:pt>
                <c:pt idx="3912">
                  <c:v>-4.8987293103448584E-2</c:v>
                </c:pt>
                <c:pt idx="3913">
                  <c:v>-4.8988706896551729E-2</c:v>
                </c:pt>
                <c:pt idx="3914">
                  <c:v>-4.8990620689655172E-2</c:v>
                </c:pt>
                <c:pt idx="3915">
                  <c:v>-4.8993120689655167E-2</c:v>
                </c:pt>
                <c:pt idx="3916">
                  <c:v>-4.8998275862068973E-2</c:v>
                </c:pt>
                <c:pt idx="3917">
                  <c:v>-4.9006206896552031E-2</c:v>
                </c:pt>
                <c:pt idx="3918">
                  <c:v>-4.9013068965517492E-2</c:v>
                </c:pt>
                <c:pt idx="3919">
                  <c:v>-4.9017293103448809E-2</c:v>
                </c:pt>
                <c:pt idx="3920">
                  <c:v>-4.9020586206896803E-2</c:v>
                </c:pt>
                <c:pt idx="3921">
                  <c:v>-4.9024206896551834E-2</c:v>
                </c:pt>
                <c:pt idx="3922">
                  <c:v>-4.9028706896551734E-2</c:v>
                </c:pt>
                <c:pt idx="3923">
                  <c:v>-4.9031344827586518E-2</c:v>
                </c:pt>
                <c:pt idx="3924">
                  <c:v>-4.9032413793103767E-2</c:v>
                </c:pt>
                <c:pt idx="3925">
                  <c:v>-4.903344827586207E-2</c:v>
                </c:pt>
                <c:pt idx="3926">
                  <c:v>-4.9034827586206933E-2</c:v>
                </c:pt>
                <c:pt idx="3927">
                  <c:v>-4.9036068965517432E-2</c:v>
                </c:pt>
                <c:pt idx="3928">
                  <c:v>-4.9035637931034985E-2</c:v>
                </c:pt>
                <c:pt idx="3929">
                  <c:v>-4.9034448275862057E-2</c:v>
                </c:pt>
                <c:pt idx="3930">
                  <c:v>-4.9032637931035149E-2</c:v>
                </c:pt>
                <c:pt idx="3931">
                  <c:v>-4.9029586206896583E-2</c:v>
                </c:pt>
                <c:pt idx="3932">
                  <c:v>-4.9025793103448588E-2</c:v>
                </c:pt>
                <c:pt idx="3933">
                  <c:v>-4.9021120689655147E-2</c:v>
                </c:pt>
                <c:pt idx="3934">
                  <c:v>-4.9016689655172793E-2</c:v>
                </c:pt>
                <c:pt idx="3935">
                  <c:v>-4.9011310344827863E-2</c:v>
                </c:pt>
                <c:pt idx="3936">
                  <c:v>-4.9004413793103503E-2</c:v>
                </c:pt>
                <c:pt idx="3937">
                  <c:v>-4.8997103448275882E-2</c:v>
                </c:pt>
                <c:pt idx="3938">
                  <c:v>-4.8990362068965475E-2</c:v>
                </c:pt>
                <c:pt idx="3939">
                  <c:v>-4.8984379310344828E-2</c:v>
                </c:pt>
                <c:pt idx="3940">
                  <c:v>-4.8978758620689365E-2</c:v>
                </c:pt>
                <c:pt idx="3941">
                  <c:v>-4.8971017241379311E-2</c:v>
                </c:pt>
                <c:pt idx="3942">
                  <c:v>-4.8963000000000013E-2</c:v>
                </c:pt>
                <c:pt idx="3943">
                  <c:v>-4.8956310344827593E-2</c:v>
                </c:pt>
                <c:pt idx="3944">
                  <c:v>-4.895124137931034E-2</c:v>
                </c:pt>
                <c:pt idx="3945">
                  <c:v>-4.8948500000000006E-2</c:v>
                </c:pt>
                <c:pt idx="3946">
                  <c:v>-4.8948379310344785E-2</c:v>
                </c:pt>
                <c:pt idx="3947">
                  <c:v>-4.895124137931034E-2</c:v>
                </c:pt>
                <c:pt idx="3948">
                  <c:v>-4.8955586206896551E-2</c:v>
                </c:pt>
                <c:pt idx="3949">
                  <c:v>-4.8960603448275894E-2</c:v>
                </c:pt>
                <c:pt idx="3950">
                  <c:v>-4.896777586206897E-2</c:v>
                </c:pt>
                <c:pt idx="3951">
                  <c:v>-4.8977534482758621E-2</c:v>
                </c:pt>
                <c:pt idx="3952">
                  <c:v>-4.8987534482758624E-2</c:v>
                </c:pt>
                <c:pt idx="3953">
                  <c:v>-4.8996327586206923E-2</c:v>
                </c:pt>
                <c:pt idx="3954">
                  <c:v>-4.9005379310344835E-2</c:v>
                </c:pt>
                <c:pt idx="3955">
                  <c:v>-4.9016655172414034E-2</c:v>
                </c:pt>
                <c:pt idx="3956">
                  <c:v>-4.9028931034483011E-2</c:v>
                </c:pt>
                <c:pt idx="3957">
                  <c:v>-4.9039327586206903E-2</c:v>
                </c:pt>
                <c:pt idx="3958">
                  <c:v>-4.9045896551724137E-2</c:v>
                </c:pt>
                <c:pt idx="3959">
                  <c:v>-4.9051431034483069E-2</c:v>
                </c:pt>
                <c:pt idx="3960">
                  <c:v>-4.9055689655172423E-2</c:v>
                </c:pt>
                <c:pt idx="3961">
                  <c:v>-4.9058120689655156E-2</c:v>
                </c:pt>
                <c:pt idx="3962">
                  <c:v>-4.905834482758651E-2</c:v>
                </c:pt>
                <c:pt idx="3963">
                  <c:v>-4.9057482758620957E-2</c:v>
                </c:pt>
                <c:pt idx="3964">
                  <c:v>-4.9056172413793113E-2</c:v>
                </c:pt>
                <c:pt idx="3965">
                  <c:v>-4.9052551724138201E-2</c:v>
                </c:pt>
                <c:pt idx="3966">
                  <c:v>-4.9049431034482914E-2</c:v>
                </c:pt>
                <c:pt idx="3967">
                  <c:v>-4.9047758620689663E-2</c:v>
                </c:pt>
                <c:pt idx="3968">
                  <c:v>-4.9046137931034836E-2</c:v>
                </c:pt>
                <c:pt idx="3969">
                  <c:v>-4.9044482758620833E-2</c:v>
                </c:pt>
                <c:pt idx="3970">
                  <c:v>-4.9044844827586434E-2</c:v>
                </c:pt>
                <c:pt idx="3971">
                  <c:v>-4.9047517241379332E-2</c:v>
                </c:pt>
                <c:pt idx="3972">
                  <c:v>-4.9050482758620943E-2</c:v>
                </c:pt>
                <c:pt idx="3973">
                  <c:v>-4.9053913793103504E-2</c:v>
                </c:pt>
                <c:pt idx="3974">
                  <c:v>-4.9058068965517239E-2</c:v>
                </c:pt>
                <c:pt idx="3975">
                  <c:v>-4.9062000000000362E-2</c:v>
                </c:pt>
                <c:pt idx="3976">
                  <c:v>-4.9064396551724399E-2</c:v>
                </c:pt>
                <c:pt idx="3977">
                  <c:v>-4.9064896551724385E-2</c:v>
                </c:pt>
                <c:pt idx="3978">
                  <c:v>-4.9063758620689693E-2</c:v>
                </c:pt>
                <c:pt idx="3979">
                  <c:v>-4.9062000000000362E-2</c:v>
                </c:pt>
                <c:pt idx="3980">
                  <c:v>-4.9061517241379422E-2</c:v>
                </c:pt>
                <c:pt idx="3981">
                  <c:v>-4.9060982758621002E-2</c:v>
                </c:pt>
                <c:pt idx="3982">
                  <c:v>-4.9060396551724429E-2</c:v>
                </c:pt>
                <c:pt idx="3983">
                  <c:v>-4.905967241379311E-2</c:v>
                </c:pt>
                <c:pt idx="3984">
                  <c:v>-4.9057431034483137E-2</c:v>
                </c:pt>
                <c:pt idx="3985">
                  <c:v>-4.9054189655172407E-2</c:v>
                </c:pt>
                <c:pt idx="3986">
                  <c:v>-4.9052034482758917E-2</c:v>
                </c:pt>
                <c:pt idx="3987">
                  <c:v>-4.9051293103448634E-2</c:v>
                </c:pt>
                <c:pt idx="3988">
                  <c:v>-4.9051948275862046E-2</c:v>
                </c:pt>
                <c:pt idx="3989">
                  <c:v>-4.9054396551724139E-2</c:v>
                </c:pt>
                <c:pt idx="3990">
                  <c:v>-4.9060275862068993E-2</c:v>
                </c:pt>
                <c:pt idx="3991">
                  <c:v>-4.9068310344827872E-2</c:v>
                </c:pt>
                <c:pt idx="3992">
                  <c:v>-4.9077155172413796E-2</c:v>
                </c:pt>
                <c:pt idx="3993">
                  <c:v>-4.9084844827586509E-2</c:v>
                </c:pt>
                <c:pt idx="3994">
                  <c:v>-4.9090655172413913E-2</c:v>
                </c:pt>
                <c:pt idx="3995">
                  <c:v>-4.9095086206896878E-2</c:v>
                </c:pt>
                <c:pt idx="3996">
                  <c:v>-4.9097551724137933E-2</c:v>
                </c:pt>
                <c:pt idx="3997">
                  <c:v>-4.9099482758620958E-2</c:v>
                </c:pt>
                <c:pt idx="3998">
                  <c:v>-4.9099758620689653E-2</c:v>
                </c:pt>
                <c:pt idx="3999">
                  <c:v>-4.9100310344827584E-2</c:v>
                </c:pt>
                <c:pt idx="4000">
                  <c:v>-4.9101741379310344E-2</c:v>
                </c:pt>
                <c:pt idx="4001">
                  <c:v>-4.9103224137931563E-2</c:v>
                </c:pt>
                <c:pt idx="4002">
                  <c:v>-4.9105431034483005E-2</c:v>
                </c:pt>
                <c:pt idx="4003">
                  <c:v>-4.9107810344827592E-2</c:v>
                </c:pt>
                <c:pt idx="4004">
                  <c:v>-4.9109931034482933E-2</c:v>
                </c:pt>
                <c:pt idx="4005">
                  <c:v>-4.9111517241379334E-2</c:v>
                </c:pt>
                <c:pt idx="4006">
                  <c:v>-4.9111793103448646E-2</c:v>
                </c:pt>
                <c:pt idx="4007">
                  <c:v>-4.9110241379310422E-2</c:v>
                </c:pt>
                <c:pt idx="4008">
                  <c:v>-4.9108982758620814E-2</c:v>
                </c:pt>
                <c:pt idx="4009">
                  <c:v>-4.9109120689655165E-2</c:v>
                </c:pt>
                <c:pt idx="4010">
                  <c:v>-4.9109482758620822E-2</c:v>
                </c:pt>
                <c:pt idx="4011">
                  <c:v>-4.9110517241379513E-2</c:v>
                </c:pt>
                <c:pt idx="4012">
                  <c:v>-4.9112465517241757E-2</c:v>
                </c:pt>
                <c:pt idx="4013">
                  <c:v>-4.9115586206896808E-2</c:v>
                </c:pt>
                <c:pt idx="4014">
                  <c:v>-4.9118689655172534E-2</c:v>
                </c:pt>
                <c:pt idx="4015">
                  <c:v>-4.9122879310344827E-2</c:v>
                </c:pt>
                <c:pt idx="4016">
                  <c:v>-4.912762068965517E-2</c:v>
                </c:pt>
                <c:pt idx="4017">
                  <c:v>-4.9131655172413802E-2</c:v>
                </c:pt>
                <c:pt idx="4018">
                  <c:v>-4.9134379310344832E-2</c:v>
                </c:pt>
                <c:pt idx="4019">
                  <c:v>-4.9136206896552008E-2</c:v>
                </c:pt>
                <c:pt idx="4020">
                  <c:v>-4.9138189655172415E-2</c:v>
                </c:pt>
                <c:pt idx="4021">
                  <c:v>-4.9141827586206895E-2</c:v>
                </c:pt>
                <c:pt idx="4022">
                  <c:v>-4.9146034482758734E-2</c:v>
                </c:pt>
                <c:pt idx="4023">
                  <c:v>-4.9148827586206902E-2</c:v>
                </c:pt>
                <c:pt idx="4024">
                  <c:v>-4.914906896551724E-2</c:v>
                </c:pt>
                <c:pt idx="4025">
                  <c:v>-4.9147034482758624E-2</c:v>
                </c:pt>
                <c:pt idx="4026">
                  <c:v>-4.9141913793103453E-2</c:v>
                </c:pt>
                <c:pt idx="4027">
                  <c:v>-4.9135017241379322E-2</c:v>
                </c:pt>
                <c:pt idx="4028">
                  <c:v>-4.9127586206896584E-2</c:v>
                </c:pt>
                <c:pt idx="4029">
                  <c:v>-4.9121517241379323E-2</c:v>
                </c:pt>
                <c:pt idx="4030">
                  <c:v>-4.9116775862068994E-2</c:v>
                </c:pt>
                <c:pt idx="4031">
                  <c:v>-4.9111155172413795E-2</c:v>
                </c:pt>
                <c:pt idx="4032">
                  <c:v>-4.9105948275862045E-2</c:v>
                </c:pt>
                <c:pt idx="4033">
                  <c:v>-4.9101413793103454E-2</c:v>
                </c:pt>
                <c:pt idx="4034">
                  <c:v>-4.9098758620689673E-2</c:v>
                </c:pt>
                <c:pt idx="4035">
                  <c:v>-4.9097103448275912E-2</c:v>
                </c:pt>
                <c:pt idx="4036">
                  <c:v>-4.9095068965517304E-2</c:v>
                </c:pt>
                <c:pt idx="4037">
                  <c:v>-4.9092879310345075E-2</c:v>
                </c:pt>
                <c:pt idx="4038">
                  <c:v>-4.9091586206896846E-2</c:v>
                </c:pt>
                <c:pt idx="4039">
                  <c:v>-4.9091586206896846E-2</c:v>
                </c:pt>
                <c:pt idx="4040">
                  <c:v>-4.9090465517241742E-2</c:v>
                </c:pt>
                <c:pt idx="4041">
                  <c:v>-4.9089034482758732E-2</c:v>
                </c:pt>
                <c:pt idx="4042">
                  <c:v>-4.9088120689655165E-2</c:v>
                </c:pt>
                <c:pt idx="4043">
                  <c:v>-4.9088551724137931E-2</c:v>
                </c:pt>
                <c:pt idx="4044">
                  <c:v>-4.9090310344827921E-2</c:v>
                </c:pt>
                <c:pt idx="4045">
                  <c:v>-4.909181034482784E-2</c:v>
                </c:pt>
                <c:pt idx="4046">
                  <c:v>-4.9092155172413804E-2</c:v>
                </c:pt>
                <c:pt idx="4047">
                  <c:v>-4.9092758620689694E-2</c:v>
                </c:pt>
                <c:pt idx="4048">
                  <c:v>-4.9094448275862068E-2</c:v>
                </c:pt>
                <c:pt idx="4049">
                  <c:v>-4.9097551724137933E-2</c:v>
                </c:pt>
                <c:pt idx="4050">
                  <c:v>-4.9102137931034906E-2</c:v>
                </c:pt>
                <c:pt idx="4051">
                  <c:v>-4.9107655172413812E-2</c:v>
                </c:pt>
                <c:pt idx="4052">
                  <c:v>-4.9113672413793392E-2</c:v>
                </c:pt>
                <c:pt idx="4053">
                  <c:v>-4.9118775862068982E-2</c:v>
                </c:pt>
                <c:pt idx="4054">
                  <c:v>-4.9124568965517264E-2</c:v>
                </c:pt>
                <c:pt idx="4055">
                  <c:v>-4.9131000000000022E-2</c:v>
                </c:pt>
                <c:pt idx="4056">
                  <c:v>-4.9135068965517274E-2</c:v>
                </c:pt>
                <c:pt idx="4057">
                  <c:v>-4.9136068965517324E-2</c:v>
                </c:pt>
                <c:pt idx="4058">
                  <c:v>-4.9135758620689647E-2</c:v>
                </c:pt>
                <c:pt idx="4059">
                  <c:v>-4.9134017241379432E-2</c:v>
                </c:pt>
                <c:pt idx="4060">
                  <c:v>-4.9130827586206904E-2</c:v>
                </c:pt>
                <c:pt idx="4061">
                  <c:v>-4.9128534482758633E-2</c:v>
                </c:pt>
                <c:pt idx="4062">
                  <c:v>-4.9127017241379314E-2</c:v>
                </c:pt>
                <c:pt idx="4063">
                  <c:v>-4.9124379310344829E-2</c:v>
                </c:pt>
                <c:pt idx="4064">
                  <c:v>-4.9119620689655183E-2</c:v>
                </c:pt>
                <c:pt idx="4065">
                  <c:v>-4.9114672413793352E-2</c:v>
                </c:pt>
                <c:pt idx="4066">
                  <c:v>-4.9111586206896811E-2</c:v>
                </c:pt>
                <c:pt idx="4067">
                  <c:v>-4.9111241379310402E-2</c:v>
                </c:pt>
                <c:pt idx="4068">
                  <c:v>-4.9111120689655167E-2</c:v>
                </c:pt>
                <c:pt idx="4069">
                  <c:v>-4.9110568965517312E-2</c:v>
                </c:pt>
                <c:pt idx="4070">
                  <c:v>-4.9110241379310422E-2</c:v>
                </c:pt>
                <c:pt idx="4071">
                  <c:v>-4.9111000000000023E-2</c:v>
                </c:pt>
                <c:pt idx="4072">
                  <c:v>-4.9111896551724182E-2</c:v>
                </c:pt>
                <c:pt idx="4073">
                  <c:v>-4.9111896551724182E-2</c:v>
                </c:pt>
                <c:pt idx="4074">
                  <c:v>-4.9112724137931642E-2</c:v>
                </c:pt>
                <c:pt idx="4075">
                  <c:v>-4.9113068965517433E-2</c:v>
                </c:pt>
                <c:pt idx="4076">
                  <c:v>-4.9113103448275894E-2</c:v>
                </c:pt>
                <c:pt idx="4077">
                  <c:v>-4.9112965517241758E-2</c:v>
                </c:pt>
                <c:pt idx="4078">
                  <c:v>-4.9111310344827824E-2</c:v>
                </c:pt>
                <c:pt idx="4079">
                  <c:v>-4.9108482758620904E-2</c:v>
                </c:pt>
                <c:pt idx="4080">
                  <c:v>-4.9107413793103523E-2</c:v>
                </c:pt>
                <c:pt idx="4081">
                  <c:v>-4.9106724137931573E-2</c:v>
                </c:pt>
                <c:pt idx="4082">
                  <c:v>-4.9104724137931509E-2</c:v>
                </c:pt>
                <c:pt idx="4083">
                  <c:v>-4.9102172413793103E-2</c:v>
                </c:pt>
                <c:pt idx="4084">
                  <c:v>-4.9098862068965507E-2</c:v>
                </c:pt>
                <c:pt idx="4085">
                  <c:v>-4.909520689655196E-2</c:v>
                </c:pt>
                <c:pt idx="4086">
                  <c:v>-4.9092500000000351E-2</c:v>
                </c:pt>
                <c:pt idx="4087">
                  <c:v>-4.9091206896551991E-2</c:v>
                </c:pt>
                <c:pt idx="4088">
                  <c:v>-4.9089793103448603E-2</c:v>
                </c:pt>
                <c:pt idx="4089">
                  <c:v>-4.9088793103448651E-2</c:v>
                </c:pt>
                <c:pt idx="4090">
                  <c:v>-4.9087293103448733E-2</c:v>
                </c:pt>
                <c:pt idx="4091">
                  <c:v>-4.9085793103448613E-2</c:v>
                </c:pt>
                <c:pt idx="4092">
                  <c:v>-4.9085431034483075E-2</c:v>
                </c:pt>
                <c:pt idx="4093">
                  <c:v>-4.9085551724137935E-2</c:v>
                </c:pt>
                <c:pt idx="4094">
                  <c:v>-4.9084982758620936E-2</c:v>
                </c:pt>
                <c:pt idx="4095">
                  <c:v>-4.9083827586206934E-2</c:v>
                </c:pt>
                <c:pt idx="4096">
                  <c:v>-4.9082206896552044E-2</c:v>
                </c:pt>
                <c:pt idx="4097">
                  <c:v>-4.9079448275861956E-2</c:v>
                </c:pt>
                <c:pt idx="4098">
                  <c:v>-4.9076413793103513E-2</c:v>
                </c:pt>
                <c:pt idx="4099">
                  <c:v>-4.9073448275862068E-2</c:v>
                </c:pt>
                <c:pt idx="4100">
                  <c:v>-4.9071500000000004E-2</c:v>
                </c:pt>
                <c:pt idx="4101">
                  <c:v>-4.9068965517241651E-2</c:v>
                </c:pt>
                <c:pt idx="4102">
                  <c:v>-4.9065431034483138E-2</c:v>
                </c:pt>
                <c:pt idx="4103">
                  <c:v>-4.9063517241379556E-2</c:v>
                </c:pt>
                <c:pt idx="4104">
                  <c:v>-4.9064724137931587E-2</c:v>
                </c:pt>
                <c:pt idx="4105">
                  <c:v>-4.9065620689655184E-2</c:v>
                </c:pt>
                <c:pt idx="4106">
                  <c:v>-4.9066137931034988E-2</c:v>
                </c:pt>
                <c:pt idx="4107">
                  <c:v>-4.9067000000000291E-2</c:v>
                </c:pt>
                <c:pt idx="4108">
                  <c:v>-4.9067172413793103E-2</c:v>
                </c:pt>
                <c:pt idx="4109">
                  <c:v>-4.9065758620689653E-2</c:v>
                </c:pt>
                <c:pt idx="4110">
                  <c:v>-4.9065034482758833E-2</c:v>
                </c:pt>
                <c:pt idx="4111">
                  <c:v>-4.9065827586206923E-2</c:v>
                </c:pt>
                <c:pt idx="4112">
                  <c:v>-4.9067758620689683E-2</c:v>
                </c:pt>
                <c:pt idx="4113">
                  <c:v>-4.907212068965517E-2</c:v>
                </c:pt>
                <c:pt idx="4114">
                  <c:v>-4.9077362068965485E-2</c:v>
                </c:pt>
                <c:pt idx="4115">
                  <c:v>-4.9082206896552044E-2</c:v>
                </c:pt>
                <c:pt idx="4116">
                  <c:v>-4.9086172413793122E-2</c:v>
                </c:pt>
                <c:pt idx="4117">
                  <c:v>-4.9089448275862056E-2</c:v>
                </c:pt>
                <c:pt idx="4118">
                  <c:v>-4.9092172413793114E-2</c:v>
                </c:pt>
                <c:pt idx="4119">
                  <c:v>-4.9093758620689674E-2</c:v>
                </c:pt>
                <c:pt idx="4120">
                  <c:v>-4.9093655172414014E-2</c:v>
                </c:pt>
                <c:pt idx="4121">
                  <c:v>-4.9093448275862074E-2</c:v>
                </c:pt>
                <c:pt idx="4122">
                  <c:v>-4.9091862068965486E-2</c:v>
                </c:pt>
                <c:pt idx="4123">
                  <c:v>-4.9088913793103484E-2</c:v>
                </c:pt>
                <c:pt idx="4124">
                  <c:v>-4.9086448275862067E-2</c:v>
                </c:pt>
                <c:pt idx="4125">
                  <c:v>-4.9084051724137934E-2</c:v>
                </c:pt>
                <c:pt idx="4126">
                  <c:v>-4.9080948275862075E-2</c:v>
                </c:pt>
                <c:pt idx="4127">
                  <c:v>-4.9077965517241424E-2</c:v>
                </c:pt>
                <c:pt idx="4128">
                  <c:v>-4.9075000000000014E-2</c:v>
                </c:pt>
                <c:pt idx="4129">
                  <c:v>-4.9073103448275882E-2</c:v>
                </c:pt>
                <c:pt idx="4130">
                  <c:v>-4.9071706896551721E-2</c:v>
                </c:pt>
                <c:pt idx="4131">
                  <c:v>-4.9069534482758734E-2</c:v>
                </c:pt>
                <c:pt idx="4132">
                  <c:v>-4.9066465517241795E-2</c:v>
                </c:pt>
                <c:pt idx="4133">
                  <c:v>-4.9062672413793508E-2</c:v>
                </c:pt>
                <c:pt idx="4134">
                  <c:v>-4.9058189655172418E-2</c:v>
                </c:pt>
                <c:pt idx="4135">
                  <c:v>-4.9052327586207034E-2</c:v>
                </c:pt>
                <c:pt idx="4136">
                  <c:v>-4.9044724137931435E-2</c:v>
                </c:pt>
                <c:pt idx="4137">
                  <c:v>-4.9037948275862067E-2</c:v>
                </c:pt>
                <c:pt idx="4138">
                  <c:v>-4.9032724137931652E-2</c:v>
                </c:pt>
                <c:pt idx="4139">
                  <c:v>-4.9028189655172416E-2</c:v>
                </c:pt>
                <c:pt idx="4140">
                  <c:v>-4.9023586206896827E-2</c:v>
                </c:pt>
                <c:pt idx="4141">
                  <c:v>-4.9020068965517284E-2</c:v>
                </c:pt>
                <c:pt idx="4142">
                  <c:v>-4.9017931034483223E-2</c:v>
                </c:pt>
                <c:pt idx="4143">
                  <c:v>-4.9017603448276235E-2</c:v>
                </c:pt>
                <c:pt idx="4144">
                  <c:v>-4.9018724137931596E-2</c:v>
                </c:pt>
                <c:pt idx="4145">
                  <c:v>-4.9021827586206893E-2</c:v>
                </c:pt>
                <c:pt idx="4146">
                  <c:v>-4.9026017241379533E-2</c:v>
                </c:pt>
                <c:pt idx="4147">
                  <c:v>-4.9030551724137984E-2</c:v>
                </c:pt>
                <c:pt idx="4148">
                  <c:v>-4.9035120689655168E-2</c:v>
                </c:pt>
                <c:pt idx="4149">
                  <c:v>-4.9040637931034914E-2</c:v>
                </c:pt>
                <c:pt idx="4150">
                  <c:v>-4.9046448275862069E-2</c:v>
                </c:pt>
                <c:pt idx="4151">
                  <c:v>-4.9052448275862068E-2</c:v>
                </c:pt>
                <c:pt idx="4152">
                  <c:v>-4.9058241379310384E-2</c:v>
                </c:pt>
                <c:pt idx="4153">
                  <c:v>-4.9062431034483302E-2</c:v>
                </c:pt>
                <c:pt idx="4154">
                  <c:v>-4.9065258620689674E-2</c:v>
                </c:pt>
                <c:pt idx="4155">
                  <c:v>-4.9068862068965505E-2</c:v>
                </c:pt>
                <c:pt idx="4156">
                  <c:v>-4.9071844827586433E-2</c:v>
                </c:pt>
                <c:pt idx="4157">
                  <c:v>-4.9073655172413813E-2</c:v>
                </c:pt>
                <c:pt idx="4158">
                  <c:v>-4.9076568965517313E-2</c:v>
                </c:pt>
                <c:pt idx="4159">
                  <c:v>-4.9082517241379534E-2</c:v>
                </c:pt>
                <c:pt idx="4160">
                  <c:v>-4.9090137931034929E-2</c:v>
                </c:pt>
                <c:pt idx="4161">
                  <c:v>-4.9098827586207004E-2</c:v>
                </c:pt>
                <c:pt idx="4162">
                  <c:v>-4.9105396551724127E-2</c:v>
                </c:pt>
                <c:pt idx="4163">
                  <c:v>-4.9110741379310423E-2</c:v>
                </c:pt>
                <c:pt idx="4164">
                  <c:v>-4.9115793103448636E-2</c:v>
                </c:pt>
                <c:pt idx="4165">
                  <c:v>-4.9118293103448687E-2</c:v>
                </c:pt>
                <c:pt idx="4166">
                  <c:v>-4.9117224137931605E-2</c:v>
                </c:pt>
                <c:pt idx="4167">
                  <c:v>-4.9115517241379324E-2</c:v>
                </c:pt>
                <c:pt idx="4168">
                  <c:v>-4.9112517241379591E-2</c:v>
                </c:pt>
                <c:pt idx="4169">
                  <c:v>-4.9108551724137937E-2</c:v>
                </c:pt>
                <c:pt idx="4170">
                  <c:v>-4.9104965517241424E-2</c:v>
                </c:pt>
                <c:pt idx="4171">
                  <c:v>-4.9102551724137994E-2</c:v>
                </c:pt>
                <c:pt idx="4172">
                  <c:v>-4.9099637931034987E-2</c:v>
                </c:pt>
                <c:pt idx="4173">
                  <c:v>-4.909643103448335E-2</c:v>
                </c:pt>
                <c:pt idx="4174">
                  <c:v>-4.9093137931034939E-2</c:v>
                </c:pt>
                <c:pt idx="4175">
                  <c:v>-4.9089620689655181E-2</c:v>
                </c:pt>
                <c:pt idx="4176">
                  <c:v>-4.9086465517241752E-2</c:v>
                </c:pt>
                <c:pt idx="4177">
                  <c:v>-4.9083034482758893E-2</c:v>
                </c:pt>
                <c:pt idx="4178">
                  <c:v>-4.9078206896551804E-2</c:v>
                </c:pt>
                <c:pt idx="4179">
                  <c:v>-4.9071965517241412E-2</c:v>
                </c:pt>
                <c:pt idx="4180">
                  <c:v>-4.9062827586207114E-2</c:v>
                </c:pt>
                <c:pt idx="4181">
                  <c:v>-4.9052896551724422E-2</c:v>
                </c:pt>
                <c:pt idx="4182">
                  <c:v>-4.9042413793103513E-2</c:v>
                </c:pt>
                <c:pt idx="4183">
                  <c:v>-4.9030258620689673E-2</c:v>
                </c:pt>
                <c:pt idx="4184">
                  <c:v>-4.901662068965551E-2</c:v>
                </c:pt>
                <c:pt idx="4185">
                  <c:v>-4.9001586206896791E-2</c:v>
                </c:pt>
                <c:pt idx="4186">
                  <c:v>-4.8988982758620694E-2</c:v>
                </c:pt>
                <c:pt idx="4187">
                  <c:v>-4.8977465517241393E-2</c:v>
                </c:pt>
                <c:pt idx="4188">
                  <c:v>-4.8966224137931537E-2</c:v>
                </c:pt>
                <c:pt idx="4189">
                  <c:v>-4.8957879310344815E-2</c:v>
                </c:pt>
                <c:pt idx="4190">
                  <c:v>-4.8952500000000003E-2</c:v>
                </c:pt>
                <c:pt idx="4191">
                  <c:v>-4.8948034482758619E-2</c:v>
                </c:pt>
                <c:pt idx="4192">
                  <c:v>-4.8942862068965365E-2</c:v>
                </c:pt>
                <c:pt idx="4193">
                  <c:v>-4.8937568965517236E-2</c:v>
                </c:pt>
                <c:pt idx="4194">
                  <c:v>-4.8933068965517273E-2</c:v>
                </c:pt>
                <c:pt idx="4195">
                  <c:v>-4.8930620689655167E-2</c:v>
                </c:pt>
                <c:pt idx="4196">
                  <c:v>-4.8930000000000001E-2</c:v>
                </c:pt>
                <c:pt idx="4197">
                  <c:v>-4.8931086206896554E-2</c:v>
                </c:pt>
                <c:pt idx="4198">
                  <c:v>-4.8932689655172522E-2</c:v>
                </c:pt>
                <c:pt idx="4199">
                  <c:v>-4.8932603448276088E-2</c:v>
                </c:pt>
                <c:pt idx="4200">
                  <c:v>-4.8933879310344826E-2</c:v>
                </c:pt>
                <c:pt idx="4201">
                  <c:v>-4.8936655172413794E-2</c:v>
                </c:pt>
                <c:pt idx="4202">
                  <c:v>-4.8940655172413777E-2</c:v>
                </c:pt>
                <c:pt idx="4203">
                  <c:v>-4.8945568965517022E-2</c:v>
                </c:pt>
                <c:pt idx="4204">
                  <c:v>-4.8950948275861855E-2</c:v>
                </c:pt>
                <c:pt idx="4205">
                  <c:v>-4.8956568965517262E-2</c:v>
                </c:pt>
                <c:pt idx="4206">
                  <c:v>-4.8961034482758632E-2</c:v>
                </c:pt>
                <c:pt idx="4207">
                  <c:v>-4.8964137931034761E-2</c:v>
                </c:pt>
                <c:pt idx="4208">
                  <c:v>-4.8965655172413802E-2</c:v>
                </c:pt>
                <c:pt idx="4209">
                  <c:v>-4.8966568965517293E-2</c:v>
                </c:pt>
                <c:pt idx="4210">
                  <c:v>-4.8967724137931448E-2</c:v>
                </c:pt>
                <c:pt idx="4211">
                  <c:v>-4.896951724137931E-2</c:v>
                </c:pt>
                <c:pt idx="4212">
                  <c:v>-4.8971206896551725E-2</c:v>
                </c:pt>
                <c:pt idx="4213">
                  <c:v>-4.8972206896551733E-2</c:v>
                </c:pt>
                <c:pt idx="4214">
                  <c:v>-4.8973362068965347E-2</c:v>
                </c:pt>
                <c:pt idx="4215">
                  <c:v>-4.8975310344827577E-2</c:v>
                </c:pt>
                <c:pt idx="4216">
                  <c:v>-4.8980431034482914E-2</c:v>
                </c:pt>
                <c:pt idx="4217">
                  <c:v>-4.8987224137931461E-2</c:v>
                </c:pt>
                <c:pt idx="4218">
                  <c:v>-4.8994034482758714E-2</c:v>
                </c:pt>
                <c:pt idx="4219">
                  <c:v>-4.900048275862097E-2</c:v>
                </c:pt>
                <c:pt idx="4220">
                  <c:v>-4.9006793103448784E-2</c:v>
                </c:pt>
                <c:pt idx="4221">
                  <c:v>-4.9013068965517492E-2</c:v>
                </c:pt>
                <c:pt idx="4222">
                  <c:v>-4.9019068965517304E-2</c:v>
                </c:pt>
                <c:pt idx="4223">
                  <c:v>-4.902455172413793E-2</c:v>
                </c:pt>
                <c:pt idx="4224">
                  <c:v>-4.90293275862069E-2</c:v>
                </c:pt>
                <c:pt idx="4225">
                  <c:v>-4.9034310344827858E-2</c:v>
                </c:pt>
                <c:pt idx="4226">
                  <c:v>-4.9041275862068967E-2</c:v>
                </c:pt>
                <c:pt idx="4227">
                  <c:v>-4.9050172413793107E-2</c:v>
                </c:pt>
                <c:pt idx="4228">
                  <c:v>-4.9058793103448635E-2</c:v>
                </c:pt>
                <c:pt idx="4229">
                  <c:v>-4.9067534482758891E-2</c:v>
                </c:pt>
                <c:pt idx="4230">
                  <c:v>-4.9077793103448647E-2</c:v>
                </c:pt>
                <c:pt idx="4231">
                  <c:v>-4.9086568965517413E-2</c:v>
                </c:pt>
                <c:pt idx="4232">
                  <c:v>-4.9094224137931651E-2</c:v>
                </c:pt>
                <c:pt idx="4233">
                  <c:v>-4.9099655172413804E-2</c:v>
                </c:pt>
                <c:pt idx="4234">
                  <c:v>-4.9104568965517292E-2</c:v>
                </c:pt>
                <c:pt idx="4235">
                  <c:v>-4.9110413793103533E-2</c:v>
                </c:pt>
                <c:pt idx="4236">
                  <c:v>-4.9116862068965518E-2</c:v>
                </c:pt>
                <c:pt idx="4237">
                  <c:v>-4.9122258620689661E-2</c:v>
                </c:pt>
                <c:pt idx="4238">
                  <c:v>-4.9126982758620943E-2</c:v>
                </c:pt>
                <c:pt idx="4239">
                  <c:v>-4.9130655172413794E-2</c:v>
                </c:pt>
                <c:pt idx="4240">
                  <c:v>-4.913358620689684E-2</c:v>
                </c:pt>
                <c:pt idx="4241">
                  <c:v>-4.9134982758620833E-2</c:v>
                </c:pt>
                <c:pt idx="4242">
                  <c:v>-4.913368965517264E-2</c:v>
                </c:pt>
                <c:pt idx="4243">
                  <c:v>-4.9130965517241533E-2</c:v>
                </c:pt>
                <c:pt idx="4244">
                  <c:v>-4.9128379310344826E-2</c:v>
                </c:pt>
                <c:pt idx="4245">
                  <c:v>-4.9124982758620733E-2</c:v>
                </c:pt>
                <c:pt idx="4246">
                  <c:v>-4.912062068965517E-2</c:v>
                </c:pt>
                <c:pt idx="4247">
                  <c:v>-4.911608620689694E-2</c:v>
                </c:pt>
                <c:pt idx="4248">
                  <c:v>-4.9111793103448646E-2</c:v>
                </c:pt>
                <c:pt idx="4249">
                  <c:v>-4.9106655172413832E-2</c:v>
                </c:pt>
                <c:pt idx="4250">
                  <c:v>-4.9102775862068973E-2</c:v>
                </c:pt>
                <c:pt idx="4251">
                  <c:v>-4.9100310344827584E-2</c:v>
                </c:pt>
                <c:pt idx="4252">
                  <c:v>-4.9098362068965506E-2</c:v>
                </c:pt>
                <c:pt idx="4253">
                  <c:v>-4.9095793103448686E-2</c:v>
                </c:pt>
                <c:pt idx="4254">
                  <c:v>-4.909220689655211E-2</c:v>
                </c:pt>
                <c:pt idx="4255">
                  <c:v>-4.9088344827586526E-2</c:v>
                </c:pt>
                <c:pt idx="4256">
                  <c:v>-4.9084913793103493E-2</c:v>
                </c:pt>
                <c:pt idx="4257">
                  <c:v>-4.9081758620689662E-2</c:v>
                </c:pt>
                <c:pt idx="4258">
                  <c:v>-4.9077793103448647E-2</c:v>
                </c:pt>
                <c:pt idx="4259">
                  <c:v>-4.9072448275862067E-2</c:v>
                </c:pt>
                <c:pt idx="4260">
                  <c:v>-4.9068155172413794E-2</c:v>
                </c:pt>
                <c:pt idx="4261">
                  <c:v>-4.9064827586207012E-2</c:v>
                </c:pt>
                <c:pt idx="4262">
                  <c:v>-4.9062568965517424E-2</c:v>
                </c:pt>
                <c:pt idx="4263">
                  <c:v>-4.9060568965517304E-2</c:v>
                </c:pt>
                <c:pt idx="4264">
                  <c:v>-4.9059810344827592E-2</c:v>
                </c:pt>
                <c:pt idx="4265">
                  <c:v>-4.9060103448275882E-2</c:v>
                </c:pt>
                <c:pt idx="4266">
                  <c:v>-4.9061775862068974E-2</c:v>
                </c:pt>
                <c:pt idx="4267">
                  <c:v>-4.9065000000000032E-2</c:v>
                </c:pt>
                <c:pt idx="4268">
                  <c:v>-4.9067931034483231E-2</c:v>
                </c:pt>
                <c:pt idx="4269">
                  <c:v>-4.9069034482758733E-2</c:v>
                </c:pt>
                <c:pt idx="4270">
                  <c:v>-4.9069706896551823E-2</c:v>
                </c:pt>
                <c:pt idx="4271">
                  <c:v>-4.9069103448275864E-2</c:v>
                </c:pt>
                <c:pt idx="4272">
                  <c:v>-4.9065741379310412E-2</c:v>
                </c:pt>
                <c:pt idx="4273">
                  <c:v>-4.9061258620689663E-2</c:v>
                </c:pt>
                <c:pt idx="4274">
                  <c:v>-4.9057448275862066E-2</c:v>
                </c:pt>
                <c:pt idx="4275">
                  <c:v>-4.9054896551724139E-2</c:v>
                </c:pt>
                <c:pt idx="4276">
                  <c:v>-4.9053931034483127E-2</c:v>
                </c:pt>
                <c:pt idx="4277">
                  <c:v>-4.9053862068965497E-2</c:v>
                </c:pt>
                <c:pt idx="4278">
                  <c:v>-4.9055362068965457E-2</c:v>
                </c:pt>
                <c:pt idx="4279">
                  <c:v>-4.9057086206896861E-2</c:v>
                </c:pt>
                <c:pt idx="4280">
                  <c:v>-4.9057241379310404E-2</c:v>
                </c:pt>
                <c:pt idx="4281">
                  <c:v>-4.9058034482758812E-2</c:v>
                </c:pt>
                <c:pt idx="4282">
                  <c:v>-4.9061103448275863E-2</c:v>
                </c:pt>
                <c:pt idx="4283">
                  <c:v>-4.9065103448275874E-2</c:v>
                </c:pt>
                <c:pt idx="4284">
                  <c:v>-4.9067965517241706E-2</c:v>
                </c:pt>
                <c:pt idx="4285">
                  <c:v>-4.9069948275862058E-2</c:v>
                </c:pt>
                <c:pt idx="4286">
                  <c:v>-4.9071120689655155E-2</c:v>
                </c:pt>
                <c:pt idx="4287">
                  <c:v>-4.9072620689655184E-2</c:v>
                </c:pt>
                <c:pt idx="4288">
                  <c:v>-4.9073793103448636E-2</c:v>
                </c:pt>
                <c:pt idx="4289">
                  <c:v>-4.9072896551724379E-2</c:v>
                </c:pt>
                <c:pt idx="4290">
                  <c:v>-4.9070655172413803E-2</c:v>
                </c:pt>
                <c:pt idx="4291">
                  <c:v>-4.9068258620689663E-2</c:v>
                </c:pt>
                <c:pt idx="4292">
                  <c:v>-4.9066241379310628E-2</c:v>
                </c:pt>
                <c:pt idx="4293">
                  <c:v>-4.9065586206896834E-2</c:v>
                </c:pt>
                <c:pt idx="4294">
                  <c:v>-4.9064603448276144E-2</c:v>
                </c:pt>
                <c:pt idx="4295">
                  <c:v>-4.9063741379310424E-2</c:v>
                </c:pt>
                <c:pt idx="4296">
                  <c:v>-4.9063017241379583E-2</c:v>
                </c:pt>
                <c:pt idx="4297">
                  <c:v>-4.9060896551724194E-2</c:v>
                </c:pt>
                <c:pt idx="4298">
                  <c:v>-4.9057655172413804E-2</c:v>
                </c:pt>
                <c:pt idx="4299">
                  <c:v>-4.9054655172413822E-2</c:v>
                </c:pt>
                <c:pt idx="4300">
                  <c:v>-4.9053103448275882E-2</c:v>
                </c:pt>
                <c:pt idx="4301">
                  <c:v>-4.9052568965517324E-2</c:v>
                </c:pt>
                <c:pt idx="4302">
                  <c:v>-4.9052655172413834E-2</c:v>
                </c:pt>
                <c:pt idx="4303">
                  <c:v>-4.9052362068965516E-2</c:v>
                </c:pt>
                <c:pt idx="4304">
                  <c:v>-4.9050827586206894E-2</c:v>
                </c:pt>
                <c:pt idx="4305">
                  <c:v>-4.9047793103448603E-2</c:v>
                </c:pt>
                <c:pt idx="4306">
                  <c:v>-4.9045086206896564E-2</c:v>
                </c:pt>
                <c:pt idx="4307">
                  <c:v>-4.9042586206896832E-2</c:v>
                </c:pt>
                <c:pt idx="4308">
                  <c:v>-4.9039706896551814E-2</c:v>
                </c:pt>
                <c:pt idx="4309">
                  <c:v>-4.9037672413793407E-2</c:v>
                </c:pt>
                <c:pt idx="4310">
                  <c:v>-4.903689655172444E-2</c:v>
                </c:pt>
                <c:pt idx="4311">
                  <c:v>-4.9037689655172682E-2</c:v>
                </c:pt>
                <c:pt idx="4312">
                  <c:v>-4.9037034482758916E-2</c:v>
                </c:pt>
                <c:pt idx="4313">
                  <c:v>-4.9035896551724183E-2</c:v>
                </c:pt>
                <c:pt idx="4314">
                  <c:v>-4.9035862068965486E-2</c:v>
                </c:pt>
                <c:pt idx="4315">
                  <c:v>-4.9036431034483241E-2</c:v>
                </c:pt>
                <c:pt idx="4316">
                  <c:v>-4.9036620689655468E-2</c:v>
                </c:pt>
                <c:pt idx="4317">
                  <c:v>-4.9035103448275864E-2</c:v>
                </c:pt>
                <c:pt idx="4318">
                  <c:v>-4.9033620689655194E-2</c:v>
                </c:pt>
                <c:pt idx="4319">
                  <c:v>-4.9033120689655173E-2</c:v>
                </c:pt>
                <c:pt idx="4320">
                  <c:v>-4.9032172413793103E-2</c:v>
                </c:pt>
                <c:pt idx="4321">
                  <c:v>-4.9029482758620804E-2</c:v>
                </c:pt>
                <c:pt idx="4322">
                  <c:v>-4.9026379310344884E-2</c:v>
                </c:pt>
                <c:pt idx="4323">
                  <c:v>-4.9025275862068972E-2</c:v>
                </c:pt>
                <c:pt idx="4324">
                  <c:v>-4.9023965517241606E-2</c:v>
                </c:pt>
                <c:pt idx="4325">
                  <c:v>-4.9022724137931586E-2</c:v>
                </c:pt>
                <c:pt idx="4326">
                  <c:v>-4.9023689655172523E-2</c:v>
                </c:pt>
                <c:pt idx="4327">
                  <c:v>-4.9026293103448734E-2</c:v>
                </c:pt>
                <c:pt idx="4328">
                  <c:v>-4.9029810344827583E-2</c:v>
                </c:pt>
                <c:pt idx="4329">
                  <c:v>-4.9035310344827734E-2</c:v>
                </c:pt>
                <c:pt idx="4330">
                  <c:v>-4.9041879310344816E-2</c:v>
                </c:pt>
                <c:pt idx="4331">
                  <c:v>-4.9047655172413801E-2</c:v>
                </c:pt>
                <c:pt idx="4332">
                  <c:v>-4.9053517241379414E-2</c:v>
                </c:pt>
                <c:pt idx="4333">
                  <c:v>-4.9056568965517314E-2</c:v>
                </c:pt>
                <c:pt idx="4334">
                  <c:v>-4.9058396551724184E-2</c:v>
                </c:pt>
                <c:pt idx="4335">
                  <c:v>-4.9059758620689647E-2</c:v>
                </c:pt>
                <c:pt idx="4336">
                  <c:v>-4.9059741379310372E-2</c:v>
                </c:pt>
                <c:pt idx="4337">
                  <c:v>-4.9060000000000124E-2</c:v>
                </c:pt>
                <c:pt idx="4338">
                  <c:v>-4.9061655172413822E-2</c:v>
                </c:pt>
                <c:pt idx="4339">
                  <c:v>-4.9063551724137934E-2</c:v>
                </c:pt>
                <c:pt idx="4340">
                  <c:v>-4.9065620689655184E-2</c:v>
                </c:pt>
                <c:pt idx="4341">
                  <c:v>-4.9068689655172533E-2</c:v>
                </c:pt>
                <c:pt idx="4342">
                  <c:v>-4.9072310344827855E-2</c:v>
                </c:pt>
                <c:pt idx="4343">
                  <c:v>-4.9076000000000133E-2</c:v>
                </c:pt>
                <c:pt idx="4344">
                  <c:v>-4.9079724137931408E-2</c:v>
                </c:pt>
                <c:pt idx="4345">
                  <c:v>-4.9083413793103534E-2</c:v>
                </c:pt>
                <c:pt idx="4346">
                  <c:v>-4.9086500000000241E-2</c:v>
                </c:pt>
                <c:pt idx="4347">
                  <c:v>-4.9088241379310393E-2</c:v>
                </c:pt>
                <c:pt idx="4348">
                  <c:v>-4.9090137931034929E-2</c:v>
                </c:pt>
                <c:pt idx="4349">
                  <c:v>-4.9092448275862073E-2</c:v>
                </c:pt>
                <c:pt idx="4350">
                  <c:v>-4.9093482758621104E-2</c:v>
                </c:pt>
                <c:pt idx="4351">
                  <c:v>-4.9094551724138194E-2</c:v>
                </c:pt>
                <c:pt idx="4352">
                  <c:v>-4.9096310344827941E-2</c:v>
                </c:pt>
                <c:pt idx="4353">
                  <c:v>-4.9098172413793113E-2</c:v>
                </c:pt>
                <c:pt idx="4354">
                  <c:v>-4.9099793103448676E-2</c:v>
                </c:pt>
                <c:pt idx="4355">
                  <c:v>-4.9100724137931498E-2</c:v>
                </c:pt>
                <c:pt idx="4356">
                  <c:v>-4.9100689655172433E-2</c:v>
                </c:pt>
                <c:pt idx="4357">
                  <c:v>-4.9099482758620958E-2</c:v>
                </c:pt>
                <c:pt idx="4358">
                  <c:v>-4.909634482758668E-2</c:v>
                </c:pt>
                <c:pt idx="4359">
                  <c:v>-4.9092482758621124E-2</c:v>
                </c:pt>
                <c:pt idx="4360">
                  <c:v>-4.9090275862069002E-2</c:v>
                </c:pt>
                <c:pt idx="4361">
                  <c:v>-4.9088344827586526E-2</c:v>
                </c:pt>
                <c:pt idx="4362">
                  <c:v>-4.9086103448275922E-2</c:v>
                </c:pt>
                <c:pt idx="4363">
                  <c:v>-4.9084000000000023E-2</c:v>
                </c:pt>
                <c:pt idx="4364">
                  <c:v>-4.9082465517241769E-2</c:v>
                </c:pt>
                <c:pt idx="4365">
                  <c:v>-4.9081293103448637E-2</c:v>
                </c:pt>
                <c:pt idx="4366">
                  <c:v>-4.9080982758620946E-2</c:v>
                </c:pt>
                <c:pt idx="4367">
                  <c:v>-4.9081482758620919E-2</c:v>
                </c:pt>
                <c:pt idx="4368">
                  <c:v>-4.9081862068965476E-2</c:v>
                </c:pt>
                <c:pt idx="4369">
                  <c:v>-4.9081741379310373E-2</c:v>
                </c:pt>
                <c:pt idx="4370">
                  <c:v>-4.9082103448275904E-2</c:v>
                </c:pt>
                <c:pt idx="4371">
                  <c:v>-4.9082862068965505E-2</c:v>
                </c:pt>
                <c:pt idx="4372">
                  <c:v>-4.9084896551724183E-2</c:v>
                </c:pt>
                <c:pt idx="4373">
                  <c:v>-4.9088068965517304E-2</c:v>
                </c:pt>
                <c:pt idx="4374">
                  <c:v>-4.9092689655172821E-2</c:v>
                </c:pt>
                <c:pt idx="4375">
                  <c:v>-4.9099103448275873E-2</c:v>
                </c:pt>
                <c:pt idx="4376">
                  <c:v>-4.9105206896551734E-2</c:v>
                </c:pt>
                <c:pt idx="4377">
                  <c:v>-4.9111413793103513E-2</c:v>
                </c:pt>
                <c:pt idx="4378">
                  <c:v>-4.9118637931035013E-2</c:v>
                </c:pt>
                <c:pt idx="4379">
                  <c:v>-4.9126517241379404E-2</c:v>
                </c:pt>
                <c:pt idx="4380">
                  <c:v>-4.9133793103448675E-2</c:v>
                </c:pt>
                <c:pt idx="4381">
                  <c:v>-4.9139448275862065E-2</c:v>
                </c:pt>
                <c:pt idx="4382">
                  <c:v>-4.9143344827586456E-2</c:v>
                </c:pt>
                <c:pt idx="4383">
                  <c:v>-4.9144672413793104E-2</c:v>
                </c:pt>
                <c:pt idx="4384">
                  <c:v>-4.9144534482758628E-2</c:v>
                </c:pt>
                <c:pt idx="4385">
                  <c:v>-4.9143068965517282E-2</c:v>
                </c:pt>
                <c:pt idx="4386">
                  <c:v>-4.9141758620689646E-2</c:v>
                </c:pt>
                <c:pt idx="4387">
                  <c:v>-4.9140034482758624E-2</c:v>
                </c:pt>
                <c:pt idx="4388">
                  <c:v>-4.9136913793103532E-2</c:v>
                </c:pt>
                <c:pt idx="4389">
                  <c:v>-4.913358620689684E-2</c:v>
                </c:pt>
                <c:pt idx="4390">
                  <c:v>-4.9130896551724174E-2</c:v>
                </c:pt>
                <c:pt idx="4391">
                  <c:v>-4.9128620689655171E-2</c:v>
                </c:pt>
                <c:pt idx="4392">
                  <c:v>-4.9125965517241403E-2</c:v>
                </c:pt>
                <c:pt idx="4393">
                  <c:v>-4.9122551724137938E-2</c:v>
                </c:pt>
                <c:pt idx="4394">
                  <c:v>-4.9119224137931537E-2</c:v>
                </c:pt>
                <c:pt idx="4395">
                  <c:v>-4.9117500000000133E-2</c:v>
                </c:pt>
                <c:pt idx="4396">
                  <c:v>-4.9115586206896808E-2</c:v>
                </c:pt>
                <c:pt idx="4397">
                  <c:v>-4.9112517241379591E-2</c:v>
                </c:pt>
                <c:pt idx="4398">
                  <c:v>-4.9110396551724389E-2</c:v>
                </c:pt>
                <c:pt idx="4399">
                  <c:v>-4.9108672413793103E-2</c:v>
                </c:pt>
                <c:pt idx="4400">
                  <c:v>-4.9106793103448725E-2</c:v>
                </c:pt>
                <c:pt idx="4401">
                  <c:v>-4.9105982758620714E-2</c:v>
                </c:pt>
                <c:pt idx="4402">
                  <c:v>-4.9105258620689658E-2</c:v>
                </c:pt>
                <c:pt idx="4403">
                  <c:v>-4.9103137931034845E-2</c:v>
                </c:pt>
                <c:pt idx="4404">
                  <c:v>-4.9100551724137936E-2</c:v>
                </c:pt>
                <c:pt idx="4405">
                  <c:v>-4.909684482758666E-2</c:v>
                </c:pt>
                <c:pt idx="4406">
                  <c:v>-4.9091706896551957E-2</c:v>
                </c:pt>
                <c:pt idx="4407">
                  <c:v>-4.9086603448276207E-2</c:v>
                </c:pt>
                <c:pt idx="4408">
                  <c:v>-4.9081672413793104E-2</c:v>
                </c:pt>
                <c:pt idx="4409">
                  <c:v>-4.9077275862068982E-2</c:v>
                </c:pt>
                <c:pt idx="4410">
                  <c:v>-4.907298275862098E-2</c:v>
                </c:pt>
                <c:pt idx="4411">
                  <c:v>-4.9069034482758733E-2</c:v>
                </c:pt>
                <c:pt idx="4412">
                  <c:v>-4.9065862068965495E-2</c:v>
                </c:pt>
                <c:pt idx="4413">
                  <c:v>-4.9062586206896949E-2</c:v>
                </c:pt>
                <c:pt idx="4414">
                  <c:v>-4.9059500000000013E-2</c:v>
                </c:pt>
                <c:pt idx="4415">
                  <c:v>-4.9056431034483212E-2</c:v>
                </c:pt>
                <c:pt idx="4416">
                  <c:v>-4.9052931034483216E-2</c:v>
                </c:pt>
                <c:pt idx="4417">
                  <c:v>-4.9049758620689436E-2</c:v>
                </c:pt>
                <c:pt idx="4418">
                  <c:v>-4.9047948275862056E-2</c:v>
                </c:pt>
                <c:pt idx="4419">
                  <c:v>-4.9047344827586485E-2</c:v>
                </c:pt>
                <c:pt idx="4420">
                  <c:v>-4.9046655172413814E-2</c:v>
                </c:pt>
                <c:pt idx="4421">
                  <c:v>-4.9046724137931513E-2</c:v>
                </c:pt>
                <c:pt idx="4422">
                  <c:v>-4.9048275862068967E-2</c:v>
                </c:pt>
                <c:pt idx="4423">
                  <c:v>-4.9050793103448627E-2</c:v>
                </c:pt>
                <c:pt idx="4424">
                  <c:v>-4.9053689655172594E-2</c:v>
                </c:pt>
                <c:pt idx="4425">
                  <c:v>-4.9057379310344824E-2</c:v>
                </c:pt>
                <c:pt idx="4426">
                  <c:v>-4.9061586206896837E-2</c:v>
                </c:pt>
                <c:pt idx="4427">
                  <c:v>-4.9065758620689653E-2</c:v>
                </c:pt>
                <c:pt idx="4428">
                  <c:v>-4.9068827586206933E-2</c:v>
                </c:pt>
                <c:pt idx="4429">
                  <c:v>-4.9070689655172424E-2</c:v>
                </c:pt>
                <c:pt idx="4430">
                  <c:v>-4.9072965517241642E-2</c:v>
                </c:pt>
                <c:pt idx="4431">
                  <c:v>-4.9075758620689656E-2</c:v>
                </c:pt>
                <c:pt idx="4432">
                  <c:v>-4.9078827586206901E-2</c:v>
                </c:pt>
                <c:pt idx="4433">
                  <c:v>-4.9081931034483078E-2</c:v>
                </c:pt>
                <c:pt idx="4434">
                  <c:v>-4.9085517241379314E-2</c:v>
                </c:pt>
                <c:pt idx="4435">
                  <c:v>-4.9088758620689663E-2</c:v>
                </c:pt>
                <c:pt idx="4436">
                  <c:v>-4.9091310344827867E-2</c:v>
                </c:pt>
                <c:pt idx="4437">
                  <c:v>-4.9091206896551991E-2</c:v>
                </c:pt>
                <c:pt idx="4438">
                  <c:v>-4.9089379310344829E-2</c:v>
                </c:pt>
                <c:pt idx="4439">
                  <c:v>-4.9088120689655165E-2</c:v>
                </c:pt>
                <c:pt idx="4440">
                  <c:v>-4.9086655172413923E-2</c:v>
                </c:pt>
                <c:pt idx="4441">
                  <c:v>-4.9084051724137934E-2</c:v>
                </c:pt>
                <c:pt idx="4442">
                  <c:v>-4.9081086206896801E-2</c:v>
                </c:pt>
                <c:pt idx="4443">
                  <c:v>-4.9077724137931503E-2</c:v>
                </c:pt>
                <c:pt idx="4444">
                  <c:v>-4.9073689655172434E-2</c:v>
                </c:pt>
                <c:pt idx="4445">
                  <c:v>-4.9069344827586528E-2</c:v>
                </c:pt>
                <c:pt idx="4446">
                  <c:v>-4.9063913793103722E-2</c:v>
                </c:pt>
                <c:pt idx="4447">
                  <c:v>-4.9059758620689647E-2</c:v>
                </c:pt>
                <c:pt idx="4448">
                  <c:v>-4.9056620689655418E-2</c:v>
                </c:pt>
                <c:pt idx="4449">
                  <c:v>-4.9052068965517413E-2</c:v>
                </c:pt>
                <c:pt idx="4450">
                  <c:v>-4.9044482758620833E-2</c:v>
                </c:pt>
                <c:pt idx="4451">
                  <c:v>-4.9036327586207136E-2</c:v>
                </c:pt>
                <c:pt idx="4452">
                  <c:v>-4.9031379310344833E-2</c:v>
                </c:pt>
                <c:pt idx="4453">
                  <c:v>-4.9029017241379313E-2</c:v>
                </c:pt>
                <c:pt idx="4454">
                  <c:v>-4.9029206896551734E-2</c:v>
                </c:pt>
                <c:pt idx="4455">
                  <c:v>-4.9031689655172433E-2</c:v>
                </c:pt>
                <c:pt idx="4456">
                  <c:v>-4.9035327586206913E-2</c:v>
                </c:pt>
                <c:pt idx="4457">
                  <c:v>-4.9039120689655165E-2</c:v>
                </c:pt>
                <c:pt idx="4458">
                  <c:v>-4.9043982758620833E-2</c:v>
                </c:pt>
                <c:pt idx="4459">
                  <c:v>-4.905015517241379E-2</c:v>
                </c:pt>
                <c:pt idx="4460">
                  <c:v>-4.9055931034482934E-2</c:v>
                </c:pt>
                <c:pt idx="4461">
                  <c:v>-4.9059810344827592E-2</c:v>
                </c:pt>
                <c:pt idx="4462">
                  <c:v>-4.9063517241379556E-2</c:v>
                </c:pt>
                <c:pt idx="4463">
                  <c:v>-4.9067948275862076E-2</c:v>
                </c:pt>
                <c:pt idx="4464">
                  <c:v>-4.9074137931034753E-2</c:v>
                </c:pt>
                <c:pt idx="4465">
                  <c:v>-4.9081034482758634E-2</c:v>
                </c:pt>
                <c:pt idx="4466">
                  <c:v>-4.9087241379310434E-2</c:v>
                </c:pt>
                <c:pt idx="4467">
                  <c:v>-4.9093275862069033E-2</c:v>
                </c:pt>
                <c:pt idx="4468">
                  <c:v>-4.9098465517241743E-2</c:v>
                </c:pt>
                <c:pt idx="4469">
                  <c:v>-4.9101810344827593E-2</c:v>
                </c:pt>
                <c:pt idx="4470">
                  <c:v>-4.9105586206896583E-2</c:v>
                </c:pt>
                <c:pt idx="4471">
                  <c:v>-4.9109379310344828E-2</c:v>
                </c:pt>
                <c:pt idx="4472">
                  <c:v>-4.9114068965517323E-2</c:v>
                </c:pt>
                <c:pt idx="4473">
                  <c:v>-4.9120103448275873E-2</c:v>
                </c:pt>
                <c:pt idx="4474">
                  <c:v>-4.9125758620689658E-2</c:v>
                </c:pt>
                <c:pt idx="4475">
                  <c:v>-4.9130413793103504E-2</c:v>
                </c:pt>
                <c:pt idx="4476">
                  <c:v>-4.9134413793103494E-2</c:v>
                </c:pt>
                <c:pt idx="4477">
                  <c:v>-4.9138206896551913E-2</c:v>
                </c:pt>
                <c:pt idx="4478">
                  <c:v>-4.9142068965517274E-2</c:v>
                </c:pt>
                <c:pt idx="4479">
                  <c:v>-4.9144793103448534E-2</c:v>
                </c:pt>
                <c:pt idx="4480">
                  <c:v>-4.9147034482758624E-2</c:v>
                </c:pt>
                <c:pt idx="4481">
                  <c:v>-4.9149931034482813E-2</c:v>
                </c:pt>
                <c:pt idx="4482">
                  <c:v>-4.9152724137931557E-2</c:v>
                </c:pt>
                <c:pt idx="4483">
                  <c:v>-4.9152862068965505E-2</c:v>
                </c:pt>
                <c:pt idx="4484">
                  <c:v>-4.9151879310344836E-2</c:v>
                </c:pt>
                <c:pt idx="4485">
                  <c:v>-4.9150862068965455E-2</c:v>
                </c:pt>
                <c:pt idx="4486">
                  <c:v>-4.9149310344827585E-2</c:v>
                </c:pt>
                <c:pt idx="4487">
                  <c:v>-4.9146206896551824E-2</c:v>
                </c:pt>
                <c:pt idx="4488">
                  <c:v>-4.9143103448275861E-2</c:v>
                </c:pt>
                <c:pt idx="4489">
                  <c:v>-4.9139517241379313E-2</c:v>
                </c:pt>
                <c:pt idx="4490">
                  <c:v>-4.9134965517241523E-2</c:v>
                </c:pt>
                <c:pt idx="4491">
                  <c:v>-4.9131137931034796E-2</c:v>
                </c:pt>
                <c:pt idx="4492">
                  <c:v>-4.9129258620689648E-2</c:v>
                </c:pt>
                <c:pt idx="4493">
                  <c:v>-4.9128448275862047E-2</c:v>
                </c:pt>
                <c:pt idx="4494">
                  <c:v>-4.9127275862068963E-2</c:v>
                </c:pt>
                <c:pt idx="4495">
                  <c:v>-4.9125913793103451E-2</c:v>
                </c:pt>
                <c:pt idx="4496">
                  <c:v>-4.9124344827586451E-2</c:v>
                </c:pt>
                <c:pt idx="4497">
                  <c:v>-4.9122758620689662E-2</c:v>
                </c:pt>
                <c:pt idx="4498">
                  <c:v>-4.9121500000000012E-2</c:v>
                </c:pt>
                <c:pt idx="4499">
                  <c:v>-4.9120017241379314E-2</c:v>
                </c:pt>
                <c:pt idx="4500">
                  <c:v>-4.9119224137931537E-2</c:v>
                </c:pt>
                <c:pt idx="4501">
                  <c:v>-4.9119362068965486E-2</c:v>
                </c:pt>
                <c:pt idx="4502">
                  <c:v>-4.9120534482758632E-2</c:v>
                </c:pt>
                <c:pt idx="4503">
                  <c:v>-4.9123017241379324E-2</c:v>
                </c:pt>
                <c:pt idx="4504">
                  <c:v>-4.9125551724137927E-2</c:v>
                </c:pt>
                <c:pt idx="4505">
                  <c:v>-4.9128327586206902E-2</c:v>
                </c:pt>
                <c:pt idx="4506">
                  <c:v>-4.9130982758620927E-2</c:v>
                </c:pt>
                <c:pt idx="4507">
                  <c:v>-4.9131931034482934E-2</c:v>
                </c:pt>
                <c:pt idx="4508">
                  <c:v>-4.9131362068965456E-2</c:v>
                </c:pt>
                <c:pt idx="4509">
                  <c:v>-4.9130258620689662E-2</c:v>
                </c:pt>
                <c:pt idx="4510">
                  <c:v>-4.9127586206896584E-2</c:v>
                </c:pt>
                <c:pt idx="4511">
                  <c:v>-4.9123275862068973E-2</c:v>
                </c:pt>
                <c:pt idx="4512">
                  <c:v>-4.9118034482758824E-2</c:v>
                </c:pt>
                <c:pt idx="4513">
                  <c:v>-4.9114775862068964E-2</c:v>
                </c:pt>
                <c:pt idx="4514">
                  <c:v>-4.9112655172414005E-2</c:v>
                </c:pt>
                <c:pt idx="4515">
                  <c:v>-4.9109413793103462E-2</c:v>
                </c:pt>
                <c:pt idx="4516">
                  <c:v>-4.9106189655172432E-2</c:v>
                </c:pt>
                <c:pt idx="4517">
                  <c:v>-4.9102879310344884E-2</c:v>
                </c:pt>
                <c:pt idx="4518">
                  <c:v>-4.9100913793103503E-2</c:v>
                </c:pt>
                <c:pt idx="4519">
                  <c:v>-4.9099482758620958E-2</c:v>
                </c:pt>
                <c:pt idx="4520">
                  <c:v>-4.9098155172413803E-2</c:v>
                </c:pt>
                <c:pt idx="4521">
                  <c:v>-4.9095775862068973E-2</c:v>
                </c:pt>
                <c:pt idx="4522">
                  <c:v>-4.9094310344827911E-2</c:v>
                </c:pt>
                <c:pt idx="4523">
                  <c:v>-4.9094896551724429E-2</c:v>
                </c:pt>
                <c:pt idx="4524">
                  <c:v>-4.9095568965517304E-2</c:v>
                </c:pt>
                <c:pt idx="4525">
                  <c:v>-4.9096034482758975E-2</c:v>
                </c:pt>
                <c:pt idx="4526">
                  <c:v>-4.909663793103515E-2</c:v>
                </c:pt>
                <c:pt idx="4527">
                  <c:v>-4.9096551724138286E-2</c:v>
                </c:pt>
                <c:pt idx="4528">
                  <c:v>-4.9096965517241797E-2</c:v>
                </c:pt>
                <c:pt idx="4529">
                  <c:v>-4.9097517241379583E-2</c:v>
                </c:pt>
                <c:pt idx="4530">
                  <c:v>-4.9100413793103502E-2</c:v>
                </c:pt>
                <c:pt idx="4531">
                  <c:v>-4.9104068965517292E-2</c:v>
                </c:pt>
                <c:pt idx="4532">
                  <c:v>-4.9106034482758881E-2</c:v>
                </c:pt>
                <c:pt idx="4533">
                  <c:v>-4.9108017241379323E-2</c:v>
                </c:pt>
                <c:pt idx="4534">
                  <c:v>-4.9111293103448674E-2</c:v>
                </c:pt>
                <c:pt idx="4535">
                  <c:v>-4.9115379310344827E-2</c:v>
                </c:pt>
                <c:pt idx="4536">
                  <c:v>-4.9118155172413802E-2</c:v>
                </c:pt>
                <c:pt idx="4537">
                  <c:v>-4.9119155172413796E-2</c:v>
                </c:pt>
                <c:pt idx="4538">
                  <c:v>-4.9120206896551832E-2</c:v>
                </c:pt>
                <c:pt idx="4539">
                  <c:v>-4.9121379310344826E-2</c:v>
                </c:pt>
                <c:pt idx="4540">
                  <c:v>-4.912218965517242E-2</c:v>
                </c:pt>
                <c:pt idx="4541">
                  <c:v>-4.9121689655172412E-2</c:v>
                </c:pt>
                <c:pt idx="4542">
                  <c:v>-4.9121931034482834E-2</c:v>
                </c:pt>
                <c:pt idx="4543">
                  <c:v>-4.9125224137931425E-2</c:v>
                </c:pt>
                <c:pt idx="4544">
                  <c:v>-4.9130344827586513E-2</c:v>
                </c:pt>
                <c:pt idx="4545">
                  <c:v>-4.9134948275862067E-2</c:v>
                </c:pt>
                <c:pt idx="4546">
                  <c:v>-4.9140551724137935E-2</c:v>
                </c:pt>
                <c:pt idx="4547">
                  <c:v>-4.9146189655172416E-2</c:v>
                </c:pt>
                <c:pt idx="4548">
                  <c:v>-4.9149948275861804E-2</c:v>
                </c:pt>
                <c:pt idx="4549">
                  <c:v>-4.9153741379310403E-2</c:v>
                </c:pt>
                <c:pt idx="4550">
                  <c:v>-4.9157620689655172E-2</c:v>
                </c:pt>
                <c:pt idx="4551">
                  <c:v>-4.9160086206896866E-2</c:v>
                </c:pt>
                <c:pt idx="4552">
                  <c:v>-4.9162034482758937E-2</c:v>
                </c:pt>
                <c:pt idx="4553">
                  <c:v>-4.9163086206896911E-2</c:v>
                </c:pt>
                <c:pt idx="4554">
                  <c:v>-4.9162862068965515E-2</c:v>
                </c:pt>
                <c:pt idx="4555">
                  <c:v>-4.9163482758621001E-2</c:v>
                </c:pt>
                <c:pt idx="4556">
                  <c:v>-4.9164224137931548E-2</c:v>
                </c:pt>
                <c:pt idx="4557">
                  <c:v>-4.9163344827586587E-2</c:v>
                </c:pt>
                <c:pt idx="4558">
                  <c:v>-4.9162500000000262E-2</c:v>
                </c:pt>
                <c:pt idx="4559">
                  <c:v>-4.9162862068965515E-2</c:v>
                </c:pt>
                <c:pt idx="4560">
                  <c:v>-4.9163586206896891E-2</c:v>
                </c:pt>
                <c:pt idx="4561">
                  <c:v>-4.9163706896551924E-2</c:v>
                </c:pt>
                <c:pt idx="4562">
                  <c:v>-4.9163844827586546E-2</c:v>
                </c:pt>
                <c:pt idx="4563">
                  <c:v>-4.9164431034483126E-2</c:v>
                </c:pt>
                <c:pt idx="4564">
                  <c:v>-4.916693103448324E-2</c:v>
                </c:pt>
                <c:pt idx="4565">
                  <c:v>-4.9170465517241413E-2</c:v>
                </c:pt>
                <c:pt idx="4566">
                  <c:v>-4.9172413793103512E-2</c:v>
                </c:pt>
                <c:pt idx="4567">
                  <c:v>-4.9173275862068974E-2</c:v>
                </c:pt>
                <c:pt idx="4568">
                  <c:v>-4.9175551724137907E-2</c:v>
                </c:pt>
                <c:pt idx="4569">
                  <c:v>-4.9178965517241394E-2</c:v>
                </c:pt>
                <c:pt idx="4570">
                  <c:v>-4.9182172413793114E-2</c:v>
                </c:pt>
                <c:pt idx="4571">
                  <c:v>-4.9186293103448755E-2</c:v>
                </c:pt>
                <c:pt idx="4572">
                  <c:v>-4.9190206896551979E-2</c:v>
                </c:pt>
                <c:pt idx="4573">
                  <c:v>-4.9192844827586638E-2</c:v>
                </c:pt>
                <c:pt idx="4574">
                  <c:v>-4.919437931034483E-2</c:v>
                </c:pt>
                <c:pt idx="4575">
                  <c:v>-4.9194913793103513E-2</c:v>
                </c:pt>
                <c:pt idx="4576">
                  <c:v>-4.9195275862068982E-2</c:v>
                </c:pt>
                <c:pt idx="4577">
                  <c:v>-4.9193500000000133E-2</c:v>
                </c:pt>
                <c:pt idx="4578">
                  <c:v>-4.9190172413793101E-2</c:v>
                </c:pt>
                <c:pt idx="4579">
                  <c:v>-4.918612068965518E-2</c:v>
                </c:pt>
                <c:pt idx="4580">
                  <c:v>-4.9182103448275893E-2</c:v>
                </c:pt>
                <c:pt idx="4581">
                  <c:v>-4.9176913793103474E-2</c:v>
                </c:pt>
                <c:pt idx="4582">
                  <c:v>-4.9170206896551723E-2</c:v>
                </c:pt>
                <c:pt idx="4583">
                  <c:v>-4.9163086206896911E-2</c:v>
                </c:pt>
                <c:pt idx="4584">
                  <c:v>-4.9157137931034822E-2</c:v>
                </c:pt>
                <c:pt idx="4585">
                  <c:v>-4.9153482758620914E-2</c:v>
                </c:pt>
                <c:pt idx="4586">
                  <c:v>-4.9149413793103454E-2</c:v>
                </c:pt>
                <c:pt idx="4587">
                  <c:v>-4.9145137931034484E-2</c:v>
                </c:pt>
                <c:pt idx="4588">
                  <c:v>-4.91425862068968E-2</c:v>
                </c:pt>
                <c:pt idx="4589">
                  <c:v>-4.9140258620689652E-2</c:v>
                </c:pt>
                <c:pt idx="4590">
                  <c:v>-4.9136931034483231E-2</c:v>
                </c:pt>
                <c:pt idx="4591">
                  <c:v>-4.9133620689655183E-2</c:v>
                </c:pt>
                <c:pt idx="4592">
                  <c:v>-4.9130275862068973E-2</c:v>
                </c:pt>
                <c:pt idx="4593">
                  <c:v>-4.9126000000000024E-2</c:v>
                </c:pt>
                <c:pt idx="4594">
                  <c:v>-4.9122344827586539E-2</c:v>
                </c:pt>
                <c:pt idx="4595">
                  <c:v>-4.9118775862068982E-2</c:v>
                </c:pt>
                <c:pt idx="4596">
                  <c:v>-4.9113775862068984E-2</c:v>
                </c:pt>
                <c:pt idx="4597">
                  <c:v>-4.9108965517241504E-2</c:v>
                </c:pt>
                <c:pt idx="4598">
                  <c:v>-4.9105344827586446E-2</c:v>
                </c:pt>
                <c:pt idx="4599">
                  <c:v>-4.9102068965517331E-2</c:v>
                </c:pt>
                <c:pt idx="4600">
                  <c:v>-4.9099913793103522E-2</c:v>
                </c:pt>
                <c:pt idx="4601">
                  <c:v>-4.9099310344827826E-2</c:v>
                </c:pt>
                <c:pt idx="4602">
                  <c:v>-4.9097862068965506E-2</c:v>
                </c:pt>
                <c:pt idx="4603">
                  <c:v>-4.9095603448276126E-2</c:v>
                </c:pt>
                <c:pt idx="4604">
                  <c:v>-4.9093620689655476E-2</c:v>
                </c:pt>
                <c:pt idx="4605">
                  <c:v>-4.9092155172413804E-2</c:v>
                </c:pt>
                <c:pt idx="4606">
                  <c:v>-4.9091965517241647E-2</c:v>
                </c:pt>
                <c:pt idx="4607">
                  <c:v>-4.9092362068965507E-2</c:v>
                </c:pt>
                <c:pt idx="4608">
                  <c:v>-4.9091620689655183E-2</c:v>
                </c:pt>
                <c:pt idx="4609">
                  <c:v>-4.9091310344827867E-2</c:v>
                </c:pt>
                <c:pt idx="4610">
                  <c:v>-4.9091137931034888E-2</c:v>
                </c:pt>
                <c:pt idx="4611">
                  <c:v>-4.9091913793103514E-2</c:v>
                </c:pt>
                <c:pt idx="4612">
                  <c:v>-4.9093844827586629E-2</c:v>
                </c:pt>
                <c:pt idx="4613">
                  <c:v>-4.9096862068965519E-2</c:v>
                </c:pt>
                <c:pt idx="4614">
                  <c:v>-4.9100103448275874E-2</c:v>
                </c:pt>
                <c:pt idx="4615">
                  <c:v>-4.9104275862068981E-2</c:v>
                </c:pt>
                <c:pt idx="4616">
                  <c:v>-4.9107396551724192E-2</c:v>
                </c:pt>
                <c:pt idx="4617">
                  <c:v>-4.9108241379310393E-2</c:v>
                </c:pt>
                <c:pt idx="4618">
                  <c:v>-4.9109603448275883E-2</c:v>
                </c:pt>
                <c:pt idx="4619">
                  <c:v>-4.9111534482758734E-2</c:v>
                </c:pt>
                <c:pt idx="4620">
                  <c:v>-4.9113448275862066E-2</c:v>
                </c:pt>
                <c:pt idx="4621">
                  <c:v>-4.9114724137931547E-2</c:v>
                </c:pt>
                <c:pt idx="4622">
                  <c:v>-4.9115206896551834E-2</c:v>
                </c:pt>
                <c:pt idx="4623">
                  <c:v>-4.9115620689655172E-2</c:v>
                </c:pt>
                <c:pt idx="4624">
                  <c:v>-4.9115586206896808E-2</c:v>
                </c:pt>
                <c:pt idx="4625">
                  <c:v>-4.9114137931034862E-2</c:v>
                </c:pt>
                <c:pt idx="4626">
                  <c:v>-4.9112017241379598E-2</c:v>
                </c:pt>
                <c:pt idx="4627">
                  <c:v>-4.9110706896551934E-2</c:v>
                </c:pt>
                <c:pt idx="4628">
                  <c:v>-4.9110017241379533E-2</c:v>
                </c:pt>
                <c:pt idx="4629">
                  <c:v>-4.9110241379310422E-2</c:v>
                </c:pt>
                <c:pt idx="4630">
                  <c:v>-4.9111413793103513E-2</c:v>
                </c:pt>
                <c:pt idx="4631">
                  <c:v>-4.9113017241379571E-2</c:v>
                </c:pt>
                <c:pt idx="4632">
                  <c:v>-4.9115362068965496E-2</c:v>
                </c:pt>
                <c:pt idx="4633">
                  <c:v>-4.9119551724137962E-2</c:v>
                </c:pt>
                <c:pt idx="4634">
                  <c:v>-4.9123465517241532E-2</c:v>
                </c:pt>
                <c:pt idx="4635">
                  <c:v>-4.9126620689655183E-2</c:v>
                </c:pt>
                <c:pt idx="4636">
                  <c:v>-4.9130068965517304E-2</c:v>
                </c:pt>
                <c:pt idx="4637">
                  <c:v>-4.9132913793103687E-2</c:v>
                </c:pt>
                <c:pt idx="4638">
                  <c:v>-4.9135672413793102E-2</c:v>
                </c:pt>
                <c:pt idx="4639">
                  <c:v>-4.913937931034483E-2</c:v>
                </c:pt>
                <c:pt idx="4640">
                  <c:v>-4.9145137931034484E-2</c:v>
                </c:pt>
                <c:pt idx="4641">
                  <c:v>-4.9153310344827734E-2</c:v>
                </c:pt>
                <c:pt idx="4642">
                  <c:v>-4.9160034482758824E-2</c:v>
                </c:pt>
                <c:pt idx="4643">
                  <c:v>-4.9167017241379514E-2</c:v>
                </c:pt>
                <c:pt idx="4644">
                  <c:v>-4.9175293103448529E-2</c:v>
                </c:pt>
                <c:pt idx="4645">
                  <c:v>-4.9182896551724371E-2</c:v>
                </c:pt>
                <c:pt idx="4646">
                  <c:v>-4.9188862068965465E-2</c:v>
                </c:pt>
                <c:pt idx="4647">
                  <c:v>-4.9193655172413933E-2</c:v>
                </c:pt>
                <c:pt idx="4648">
                  <c:v>-4.9197931034483201E-2</c:v>
                </c:pt>
                <c:pt idx="4649">
                  <c:v>-4.9199396551724173E-2</c:v>
                </c:pt>
                <c:pt idx="4650">
                  <c:v>-4.9199827586206904E-2</c:v>
                </c:pt>
                <c:pt idx="4651">
                  <c:v>-4.9200034482758732E-2</c:v>
                </c:pt>
                <c:pt idx="4652">
                  <c:v>-4.9200241379310374E-2</c:v>
                </c:pt>
                <c:pt idx="4653">
                  <c:v>-4.9202137931034839E-2</c:v>
                </c:pt>
                <c:pt idx="4654">
                  <c:v>-4.9204465517241433E-2</c:v>
                </c:pt>
                <c:pt idx="4655">
                  <c:v>-4.9207586206896775E-2</c:v>
                </c:pt>
                <c:pt idx="4656">
                  <c:v>-4.9210000000000031E-2</c:v>
                </c:pt>
                <c:pt idx="4657">
                  <c:v>-4.921008620689684E-2</c:v>
                </c:pt>
                <c:pt idx="4658">
                  <c:v>-4.9208724137931432E-2</c:v>
                </c:pt>
                <c:pt idx="4659">
                  <c:v>-4.9205896551724138E-2</c:v>
                </c:pt>
                <c:pt idx="4660">
                  <c:v>-4.9204068965517274E-2</c:v>
                </c:pt>
                <c:pt idx="4661">
                  <c:v>-4.9202706896551963E-2</c:v>
                </c:pt>
                <c:pt idx="4662">
                  <c:v>-4.9201896551724127E-2</c:v>
                </c:pt>
                <c:pt idx="4663">
                  <c:v>-4.9201793103448535E-2</c:v>
                </c:pt>
                <c:pt idx="4664">
                  <c:v>-4.9204034482758632E-2</c:v>
                </c:pt>
                <c:pt idx="4665">
                  <c:v>-4.9205413793103454E-2</c:v>
                </c:pt>
                <c:pt idx="4666">
                  <c:v>-4.920551724137931E-2</c:v>
                </c:pt>
                <c:pt idx="4667">
                  <c:v>-4.9206724137931514E-2</c:v>
                </c:pt>
                <c:pt idx="4668">
                  <c:v>-4.9208000000000002E-2</c:v>
                </c:pt>
                <c:pt idx="4669">
                  <c:v>-4.9208758620689658E-2</c:v>
                </c:pt>
                <c:pt idx="4670">
                  <c:v>-4.9209051724137927E-2</c:v>
                </c:pt>
                <c:pt idx="4671">
                  <c:v>-4.9208689655172423E-2</c:v>
                </c:pt>
                <c:pt idx="4672">
                  <c:v>-4.9207982758620823E-2</c:v>
                </c:pt>
                <c:pt idx="4673">
                  <c:v>-4.9207068965517284E-2</c:v>
                </c:pt>
                <c:pt idx="4674">
                  <c:v>-4.9207241379310374E-2</c:v>
                </c:pt>
                <c:pt idx="4675">
                  <c:v>-4.9209051724137927E-2</c:v>
                </c:pt>
                <c:pt idx="4676">
                  <c:v>-4.9210931034483096E-2</c:v>
                </c:pt>
                <c:pt idx="4677">
                  <c:v>-4.9212224137931623E-2</c:v>
                </c:pt>
                <c:pt idx="4678">
                  <c:v>-4.9214413793103484E-2</c:v>
                </c:pt>
                <c:pt idx="4679">
                  <c:v>-4.9218137931034821E-2</c:v>
                </c:pt>
                <c:pt idx="4680">
                  <c:v>-4.9221051724137925E-2</c:v>
                </c:pt>
                <c:pt idx="4681">
                  <c:v>-4.9223379310344817E-2</c:v>
                </c:pt>
                <c:pt idx="4682">
                  <c:v>-4.9226862068965475E-2</c:v>
                </c:pt>
                <c:pt idx="4683">
                  <c:v>-4.9230293103448647E-2</c:v>
                </c:pt>
                <c:pt idx="4684">
                  <c:v>-4.9232810344827863E-2</c:v>
                </c:pt>
                <c:pt idx="4685">
                  <c:v>-4.9234551724137932E-2</c:v>
                </c:pt>
                <c:pt idx="4686">
                  <c:v>-4.9237810344827583E-2</c:v>
                </c:pt>
                <c:pt idx="4687">
                  <c:v>-4.9242310344827733E-2</c:v>
                </c:pt>
                <c:pt idx="4688">
                  <c:v>-4.9245448275861789E-2</c:v>
                </c:pt>
                <c:pt idx="4689">
                  <c:v>-4.9246724137931429E-2</c:v>
                </c:pt>
                <c:pt idx="4690">
                  <c:v>-4.9246793103448566E-2</c:v>
                </c:pt>
                <c:pt idx="4691">
                  <c:v>-4.9246068965517253E-2</c:v>
                </c:pt>
                <c:pt idx="4692">
                  <c:v>-4.9244034482758624E-2</c:v>
                </c:pt>
                <c:pt idx="4693">
                  <c:v>-4.9242034482758712E-2</c:v>
                </c:pt>
                <c:pt idx="4694">
                  <c:v>-4.9239551724137916E-2</c:v>
                </c:pt>
                <c:pt idx="4695">
                  <c:v>-4.9235896551724154E-2</c:v>
                </c:pt>
                <c:pt idx="4696">
                  <c:v>-4.9231327586206901E-2</c:v>
                </c:pt>
                <c:pt idx="4697">
                  <c:v>-4.9224206896551721E-2</c:v>
                </c:pt>
                <c:pt idx="4698">
                  <c:v>-4.9214844827586493E-2</c:v>
                </c:pt>
                <c:pt idx="4699">
                  <c:v>-4.9204706896551813E-2</c:v>
                </c:pt>
                <c:pt idx="4700">
                  <c:v>-4.919341379310372E-2</c:v>
                </c:pt>
                <c:pt idx="4701">
                  <c:v>-4.918008620689681E-2</c:v>
                </c:pt>
                <c:pt idx="4702">
                  <c:v>-4.9167241379310424E-2</c:v>
                </c:pt>
                <c:pt idx="4703">
                  <c:v>-4.9157724137931486E-2</c:v>
                </c:pt>
                <c:pt idx="4704">
                  <c:v>-4.9149672413793095E-2</c:v>
                </c:pt>
                <c:pt idx="4705">
                  <c:v>-4.9141551724137915E-2</c:v>
                </c:pt>
                <c:pt idx="4706">
                  <c:v>-4.9135206896551833E-2</c:v>
                </c:pt>
                <c:pt idx="4707">
                  <c:v>-4.9130500000000014E-2</c:v>
                </c:pt>
                <c:pt idx="4708">
                  <c:v>-4.9128724137931408E-2</c:v>
                </c:pt>
                <c:pt idx="4709">
                  <c:v>-4.9130068965517304E-2</c:v>
                </c:pt>
                <c:pt idx="4710">
                  <c:v>-4.9133051724137934E-2</c:v>
                </c:pt>
                <c:pt idx="4711">
                  <c:v>-4.9137068965517304E-2</c:v>
                </c:pt>
                <c:pt idx="4712">
                  <c:v>-4.9141500000000005E-2</c:v>
                </c:pt>
                <c:pt idx="4713">
                  <c:v>-4.9144827586206898E-2</c:v>
                </c:pt>
                <c:pt idx="4714">
                  <c:v>-4.9148103448275866E-2</c:v>
                </c:pt>
                <c:pt idx="4715">
                  <c:v>-4.9153482758620914E-2</c:v>
                </c:pt>
                <c:pt idx="4716">
                  <c:v>-4.9159275862068967E-2</c:v>
                </c:pt>
                <c:pt idx="4717">
                  <c:v>-4.9163965517241677E-2</c:v>
                </c:pt>
                <c:pt idx="4718">
                  <c:v>-4.9167603448275934E-2</c:v>
                </c:pt>
                <c:pt idx="4719">
                  <c:v>-4.9172241379310394E-2</c:v>
                </c:pt>
                <c:pt idx="4720">
                  <c:v>-4.9179586206896553E-2</c:v>
                </c:pt>
                <c:pt idx="4721">
                  <c:v>-4.9186810344827872E-2</c:v>
                </c:pt>
                <c:pt idx="4722">
                  <c:v>-4.9193620689655194E-2</c:v>
                </c:pt>
                <c:pt idx="4723">
                  <c:v>-4.9199568965517283E-2</c:v>
                </c:pt>
                <c:pt idx="4724">
                  <c:v>-4.9204310344827584E-2</c:v>
                </c:pt>
                <c:pt idx="4725">
                  <c:v>-4.9207913793103464E-2</c:v>
                </c:pt>
                <c:pt idx="4726">
                  <c:v>-4.9210896551724184E-2</c:v>
                </c:pt>
                <c:pt idx="4727">
                  <c:v>-4.9212517241379546E-2</c:v>
                </c:pt>
                <c:pt idx="4728">
                  <c:v>-4.9212655172413834E-2</c:v>
                </c:pt>
                <c:pt idx="4729">
                  <c:v>-4.9210896551724184E-2</c:v>
                </c:pt>
                <c:pt idx="4730">
                  <c:v>-4.9207155172413787E-2</c:v>
                </c:pt>
                <c:pt idx="4731">
                  <c:v>-4.9202862068965486E-2</c:v>
                </c:pt>
                <c:pt idx="4732">
                  <c:v>-4.9199068965517304E-2</c:v>
                </c:pt>
                <c:pt idx="4733">
                  <c:v>-4.9195775862068969E-2</c:v>
                </c:pt>
                <c:pt idx="4734">
                  <c:v>-4.9191931034483119E-2</c:v>
                </c:pt>
                <c:pt idx="4735">
                  <c:v>-4.9187931034483094E-2</c:v>
                </c:pt>
                <c:pt idx="4736">
                  <c:v>-4.9184155172413799E-2</c:v>
                </c:pt>
                <c:pt idx="4737">
                  <c:v>-4.9180913793103492E-2</c:v>
                </c:pt>
                <c:pt idx="4738">
                  <c:v>-4.9178379310344827E-2</c:v>
                </c:pt>
                <c:pt idx="4739">
                  <c:v>-4.917565517241379E-2</c:v>
                </c:pt>
                <c:pt idx="4740">
                  <c:v>-4.9172034482758822E-2</c:v>
                </c:pt>
                <c:pt idx="4741">
                  <c:v>-4.9168155172413797E-2</c:v>
                </c:pt>
                <c:pt idx="4742">
                  <c:v>-4.9162586206896924E-2</c:v>
                </c:pt>
                <c:pt idx="4743">
                  <c:v>-4.9154827586206901E-2</c:v>
                </c:pt>
                <c:pt idx="4744">
                  <c:v>-4.9147362068965465E-2</c:v>
                </c:pt>
                <c:pt idx="4745">
                  <c:v>-4.9139965517241424E-2</c:v>
                </c:pt>
                <c:pt idx="4746">
                  <c:v>-4.9134724137931518E-2</c:v>
                </c:pt>
                <c:pt idx="4747">
                  <c:v>-4.9132327586207024E-2</c:v>
                </c:pt>
                <c:pt idx="4748">
                  <c:v>-4.9132724137931606E-2</c:v>
                </c:pt>
                <c:pt idx="4749">
                  <c:v>-4.9135568965517254E-2</c:v>
                </c:pt>
                <c:pt idx="4750">
                  <c:v>-4.9138344827586507E-2</c:v>
                </c:pt>
                <c:pt idx="4751">
                  <c:v>-4.9140293103448536E-2</c:v>
                </c:pt>
                <c:pt idx="4752">
                  <c:v>-4.9142827586206903E-2</c:v>
                </c:pt>
                <c:pt idx="4753">
                  <c:v>-4.9145258620689421E-2</c:v>
                </c:pt>
                <c:pt idx="4754">
                  <c:v>-4.9147982758620812E-2</c:v>
                </c:pt>
                <c:pt idx="4755">
                  <c:v>-4.9150137931034787E-2</c:v>
                </c:pt>
                <c:pt idx="4756">
                  <c:v>-4.9150827586206904E-2</c:v>
                </c:pt>
                <c:pt idx="4757">
                  <c:v>-4.9151534482758684E-2</c:v>
                </c:pt>
                <c:pt idx="4758">
                  <c:v>-4.9152879310344864E-2</c:v>
                </c:pt>
                <c:pt idx="4759">
                  <c:v>-4.9155603448275874E-2</c:v>
                </c:pt>
                <c:pt idx="4760">
                  <c:v>-4.9159517241379319E-2</c:v>
                </c:pt>
                <c:pt idx="4761">
                  <c:v>-4.9164241379310414E-2</c:v>
                </c:pt>
                <c:pt idx="4762">
                  <c:v>-4.9169275862068963E-2</c:v>
                </c:pt>
                <c:pt idx="4763">
                  <c:v>-4.9172758620689663E-2</c:v>
                </c:pt>
                <c:pt idx="4764">
                  <c:v>-4.9175637931034827E-2</c:v>
                </c:pt>
                <c:pt idx="4765">
                  <c:v>-4.9178620689655173E-2</c:v>
                </c:pt>
                <c:pt idx="4766">
                  <c:v>-4.9181241379310382E-2</c:v>
                </c:pt>
                <c:pt idx="4767">
                  <c:v>-4.9183603448276096E-2</c:v>
                </c:pt>
                <c:pt idx="4768">
                  <c:v>-4.9186017241379533E-2</c:v>
                </c:pt>
                <c:pt idx="4769">
                  <c:v>-4.9189120689655155E-2</c:v>
                </c:pt>
                <c:pt idx="4770">
                  <c:v>-4.9192775862068994E-2</c:v>
                </c:pt>
                <c:pt idx="4771">
                  <c:v>-4.9197517241379524E-2</c:v>
                </c:pt>
                <c:pt idx="4772">
                  <c:v>-4.9203103448275873E-2</c:v>
                </c:pt>
                <c:pt idx="4773">
                  <c:v>-4.9206965517241533E-2</c:v>
                </c:pt>
                <c:pt idx="4774">
                  <c:v>-4.9209844827586224E-2</c:v>
                </c:pt>
                <c:pt idx="4775">
                  <c:v>-4.9213086206896878E-2</c:v>
                </c:pt>
                <c:pt idx="4776">
                  <c:v>-4.9217103448275873E-2</c:v>
                </c:pt>
                <c:pt idx="4777">
                  <c:v>-4.9222206896551823E-2</c:v>
                </c:pt>
                <c:pt idx="4778">
                  <c:v>-4.9227275862068973E-2</c:v>
                </c:pt>
                <c:pt idx="4779">
                  <c:v>-4.9230862068965466E-2</c:v>
                </c:pt>
                <c:pt idx="4780">
                  <c:v>-4.9233241379310413E-2</c:v>
                </c:pt>
                <c:pt idx="4781">
                  <c:v>-4.9235086206896574E-2</c:v>
                </c:pt>
                <c:pt idx="4782">
                  <c:v>-4.9236827586206913E-2</c:v>
                </c:pt>
                <c:pt idx="4783">
                  <c:v>-4.9239000000000012E-2</c:v>
                </c:pt>
                <c:pt idx="4784">
                  <c:v>-4.9241000000000007E-2</c:v>
                </c:pt>
                <c:pt idx="4785">
                  <c:v>-4.9244120689654926E-2</c:v>
                </c:pt>
                <c:pt idx="4786">
                  <c:v>-4.9247310344827593E-2</c:v>
                </c:pt>
                <c:pt idx="4787">
                  <c:v>-4.924753448275862E-2</c:v>
                </c:pt>
                <c:pt idx="4788">
                  <c:v>-4.9245068965517252E-2</c:v>
                </c:pt>
                <c:pt idx="4789">
                  <c:v>-4.9241120689654846E-2</c:v>
                </c:pt>
                <c:pt idx="4790">
                  <c:v>-4.9235879310344816E-2</c:v>
                </c:pt>
                <c:pt idx="4791">
                  <c:v>-4.9229482758620713E-2</c:v>
                </c:pt>
                <c:pt idx="4792">
                  <c:v>-4.9223448275862045E-2</c:v>
                </c:pt>
                <c:pt idx="4793">
                  <c:v>-4.9218241379310412E-2</c:v>
                </c:pt>
                <c:pt idx="4794">
                  <c:v>-4.9213258620689662E-2</c:v>
                </c:pt>
                <c:pt idx="4795">
                  <c:v>-4.9207431034483093E-2</c:v>
                </c:pt>
                <c:pt idx="4796">
                  <c:v>-4.9201724137931398E-2</c:v>
                </c:pt>
                <c:pt idx="4797">
                  <c:v>-4.9199137931034823E-2</c:v>
                </c:pt>
                <c:pt idx="4798">
                  <c:v>-4.9197793103448732E-2</c:v>
                </c:pt>
                <c:pt idx="4799">
                  <c:v>-4.9196120689655183E-2</c:v>
                </c:pt>
                <c:pt idx="4800">
                  <c:v>-4.9194224137931578E-2</c:v>
                </c:pt>
                <c:pt idx="4801">
                  <c:v>-4.9193103448275884E-2</c:v>
                </c:pt>
                <c:pt idx="4802">
                  <c:v>-4.9192862068965518E-2</c:v>
                </c:pt>
                <c:pt idx="4803">
                  <c:v>-4.9193775862068974E-2</c:v>
                </c:pt>
                <c:pt idx="4804">
                  <c:v>-4.9196068965517432E-2</c:v>
                </c:pt>
                <c:pt idx="4805">
                  <c:v>-4.9198913793103503E-2</c:v>
                </c:pt>
                <c:pt idx="4806">
                  <c:v>-4.9202500000000024E-2</c:v>
                </c:pt>
                <c:pt idx="4807">
                  <c:v>-4.9207068965517284E-2</c:v>
                </c:pt>
                <c:pt idx="4808">
                  <c:v>-4.9210586206896813E-2</c:v>
                </c:pt>
                <c:pt idx="4809">
                  <c:v>-4.9213379310344883E-2</c:v>
                </c:pt>
                <c:pt idx="4810">
                  <c:v>-4.9216000000000218E-2</c:v>
                </c:pt>
                <c:pt idx="4811">
                  <c:v>-4.9218051724137964E-2</c:v>
                </c:pt>
                <c:pt idx="4812">
                  <c:v>-4.9220603448275883E-2</c:v>
                </c:pt>
                <c:pt idx="4813">
                  <c:v>-4.9223620689655183E-2</c:v>
                </c:pt>
                <c:pt idx="4814">
                  <c:v>-4.9226793103448595E-2</c:v>
                </c:pt>
                <c:pt idx="4815">
                  <c:v>-4.9230862068965466E-2</c:v>
                </c:pt>
                <c:pt idx="4816">
                  <c:v>-4.9235862068965346E-2</c:v>
                </c:pt>
                <c:pt idx="4817">
                  <c:v>-4.9240741379310352E-2</c:v>
                </c:pt>
                <c:pt idx="4818">
                  <c:v>-4.9245689655172419E-2</c:v>
                </c:pt>
                <c:pt idx="4819">
                  <c:v>-4.9251448275861955E-2</c:v>
                </c:pt>
                <c:pt idx="4820">
                  <c:v>-4.9257913793103472E-2</c:v>
                </c:pt>
                <c:pt idx="4821">
                  <c:v>-4.9264017241379333E-2</c:v>
                </c:pt>
                <c:pt idx="4822">
                  <c:v>-4.9268275862068972E-2</c:v>
                </c:pt>
                <c:pt idx="4823">
                  <c:v>-4.9272137931034771E-2</c:v>
                </c:pt>
                <c:pt idx="4824">
                  <c:v>-4.9276103448275863E-2</c:v>
                </c:pt>
                <c:pt idx="4825">
                  <c:v>-4.9279448275861809E-2</c:v>
                </c:pt>
                <c:pt idx="4826">
                  <c:v>-4.9282758620689662E-2</c:v>
                </c:pt>
                <c:pt idx="4827">
                  <c:v>-4.9285120689655057E-2</c:v>
                </c:pt>
                <c:pt idx="4828">
                  <c:v>-4.9285103448275858E-2</c:v>
                </c:pt>
                <c:pt idx="4829">
                  <c:v>-4.9283913793103484E-2</c:v>
                </c:pt>
                <c:pt idx="4830">
                  <c:v>-4.9281413793103454E-2</c:v>
                </c:pt>
                <c:pt idx="4831">
                  <c:v>-4.9278793103448508E-2</c:v>
                </c:pt>
                <c:pt idx="4832">
                  <c:v>-4.9277172413793105E-2</c:v>
                </c:pt>
                <c:pt idx="4833">
                  <c:v>-4.9276586206896573E-2</c:v>
                </c:pt>
                <c:pt idx="4834">
                  <c:v>-4.9276172413793097E-2</c:v>
                </c:pt>
                <c:pt idx="4835">
                  <c:v>-4.9275931034482814E-2</c:v>
                </c:pt>
                <c:pt idx="4836">
                  <c:v>-4.9275896551724097E-2</c:v>
                </c:pt>
                <c:pt idx="4837">
                  <c:v>-4.9276413793103484E-2</c:v>
                </c:pt>
                <c:pt idx="4838">
                  <c:v>-4.9276896551724139E-2</c:v>
                </c:pt>
                <c:pt idx="4839">
                  <c:v>-4.9278551724137906E-2</c:v>
                </c:pt>
                <c:pt idx="4840">
                  <c:v>-4.9281086206896564E-2</c:v>
                </c:pt>
                <c:pt idx="4841">
                  <c:v>-4.9282603448276119E-2</c:v>
                </c:pt>
                <c:pt idx="4842">
                  <c:v>-4.9283172413793097E-2</c:v>
                </c:pt>
                <c:pt idx="4843">
                  <c:v>-4.9282000000000034E-2</c:v>
                </c:pt>
                <c:pt idx="4844">
                  <c:v>-4.9278775862068955E-2</c:v>
                </c:pt>
                <c:pt idx="4845">
                  <c:v>-4.9274000000000012E-2</c:v>
                </c:pt>
                <c:pt idx="4846">
                  <c:v>-4.9270172413793105E-2</c:v>
                </c:pt>
                <c:pt idx="4847">
                  <c:v>-4.9268586206896593E-2</c:v>
                </c:pt>
                <c:pt idx="4848">
                  <c:v>-4.9268672413793124E-2</c:v>
                </c:pt>
                <c:pt idx="4849">
                  <c:v>-4.9269931034482933E-2</c:v>
                </c:pt>
                <c:pt idx="4850">
                  <c:v>-4.9271793103448334E-2</c:v>
                </c:pt>
                <c:pt idx="4851">
                  <c:v>-4.9273844827586413E-2</c:v>
                </c:pt>
                <c:pt idx="4852">
                  <c:v>-4.9275017241379317E-2</c:v>
                </c:pt>
                <c:pt idx="4853">
                  <c:v>-4.9276275862068973E-2</c:v>
                </c:pt>
                <c:pt idx="4854">
                  <c:v>-4.9276310344827594E-2</c:v>
                </c:pt>
                <c:pt idx="4855">
                  <c:v>-4.9275810344827586E-2</c:v>
                </c:pt>
                <c:pt idx="4856">
                  <c:v>-4.9275655172413786E-2</c:v>
                </c:pt>
                <c:pt idx="4857">
                  <c:v>-4.9275241379310344E-2</c:v>
                </c:pt>
                <c:pt idx="4858">
                  <c:v>-4.9275620689655165E-2</c:v>
                </c:pt>
                <c:pt idx="4859">
                  <c:v>-4.927775862068965E-2</c:v>
                </c:pt>
                <c:pt idx="4860">
                  <c:v>-4.9280068965517239E-2</c:v>
                </c:pt>
                <c:pt idx="4861">
                  <c:v>-4.9282655172413814E-2</c:v>
                </c:pt>
                <c:pt idx="4862">
                  <c:v>-4.9285275862068968E-2</c:v>
                </c:pt>
                <c:pt idx="4863">
                  <c:v>-4.9287068965517239E-2</c:v>
                </c:pt>
                <c:pt idx="4864">
                  <c:v>-4.9289137931034524E-2</c:v>
                </c:pt>
                <c:pt idx="4865">
                  <c:v>-4.9291206896551823E-2</c:v>
                </c:pt>
                <c:pt idx="4866">
                  <c:v>-4.9292293103448785E-2</c:v>
                </c:pt>
                <c:pt idx="4867">
                  <c:v>-4.9293931034483138E-2</c:v>
                </c:pt>
                <c:pt idx="4868">
                  <c:v>-4.9297327586206932E-2</c:v>
                </c:pt>
                <c:pt idx="4869">
                  <c:v>-4.9302827586207132E-2</c:v>
                </c:pt>
                <c:pt idx="4870">
                  <c:v>-4.9307724137931642E-2</c:v>
                </c:pt>
                <c:pt idx="4871">
                  <c:v>-4.9312758620689734E-2</c:v>
                </c:pt>
                <c:pt idx="4872">
                  <c:v>-4.9318862068965519E-2</c:v>
                </c:pt>
                <c:pt idx="4873">
                  <c:v>-4.9324586206896837E-2</c:v>
                </c:pt>
                <c:pt idx="4874">
                  <c:v>-4.9330103448275903E-2</c:v>
                </c:pt>
                <c:pt idx="4875">
                  <c:v>-4.9336413793103828E-2</c:v>
                </c:pt>
                <c:pt idx="4876">
                  <c:v>-4.9342241379310432E-2</c:v>
                </c:pt>
                <c:pt idx="4877">
                  <c:v>-4.9344689655172413E-2</c:v>
                </c:pt>
                <c:pt idx="4878">
                  <c:v>-4.9345689655172414E-2</c:v>
                </c:pt>
                <c:pt idx="4879">
                  <c:v>-4.9345120689655166E-2</c:v>
                </c:pt>
                <c:pt idx="4880">
                  <c:v>-4.9342413793103716E-2</c:v>
                </c:pt>
                <c:pt idx="4881">
                  <c:v>-4.9340258620689664E-2</c:v>
                </c:pt>
                <c:pt idx="4882">
                  <c:v>-4.9338413793103719E-2</c:v>
                </c:pt>
                <c:pt idx="4883">
                  <c:v>-4.9337103448275924E-2</c:v>
                </c:pt>
                <c:pt idx="4884">
                  <c:v>-4.9337172413793123E-2</c:v>
                </c:pt>
                <c:pt idx="4885">
                  <c:v>-4.9336362068965522E-2</c:v>
                </c:pt>
                <c:pt idx="4886">
                  <c:v>-4.9334655172413824E-2</c:v>
                </c:pt>
                <c:pt idx="4887">
                  <c:v>-4.9333620689655446E-2</c:v>
                </c:pt>
                <c:pt idx="4888">
                  <c:v>-4.9332396551724535E-2</c:v>
                </c:pt>
                <c:pt idx="4889">
                  <c:v>-4.9330689655172719E-2</c:v>
                </c:pt>
                <c:pt idx="4890">
                  <c:v>-4.932679310344875E-2</c:v>
                </c:pt>
                <c:pt idx="4891">
                  <c:v>-4.9320758620689673E-2</c:v>
                </c:pt>
                <c:pt idx="4892">
                  <c:v>-4.9316103448276138E-2</c:v>
                </c:pt>
                <c:pt idx="4893">
                  <c:v>-4.9314310344827937E-2</c:v>
                </c:pt>
                <c:pt idx="4894">
                  <c:v>-4.9313758620689714E-2</c:v>
                </c:pt>
                <c:pt idx="4895">
                  <c:v>-4.9313672413793495E-2</c:v>
                </c:pt>
                <c:pt idx="4896">
                  <c:v>-4.9313396551724509E-2</c:v>
                </c:pt>
                <c:pt idx="4897">
                  <c:v>-4.9314137931034951E-2</c:v>
                </c:pt>
                <c:pt idx="4898">
                  <c:v>-4.9315241379310433E-2</c:v>
                </c:pt>
                <c:pt idx="4899">
                  <c:v>-4.9316879310345139E-2</c:v>
                </c:pt>
                <c:pt idx="4900">
                  <c:v>-4.9320603448276115E-2</c:v>
                </c:pt>
                <c:pt idx="4901">
                  <c:v>-4.9325482758620927E-2</c:v>
                </c:pt>
                <c:pt idx="4902">
                  <c:v>-4.9331344827586568E-2</c:v>
                </c:pt>
                <c:pt idx="4903">
                  <c:v>-4.9336931034483313E-2</c:v>
                </c:pt>
                <c:pt idx="4904">
                  <c:v>-4.9342827586207012E-2</c:v>
                </c:pt>
                <c:pt idx="4905">
                  <c:v>-4.9351206896551834E-2</c:v>
                </c:pt>
                <c:pt idx="4906">
                  <c:v>-4.9360517241379534E-2</c:v>
                </c:pt>
                <c:pt idx="4907">
                  <c:v>-4.9370448275862067E-2</c:v>
                </c:pt>
                <c:pt idx="4908">
                  <c:v>-4.9378620689655171E-2</c:v>
                </c:pt>
                <c:pt idx="4909">
                  <c:v>-4.9386103448275924E-2</c:v>
                </c:pt>
                <c:pt idx="4910">
                  <c:v>-4.9395637931035082E-2</c:v>
                </c:pt>
                <c:pt idx="4911">
                  <c:v>-4.940431034482784E-2</c:v>
                </c:pt>
                <c:pt idx="4912">
                  <c:v>-4.9409793103448618E-2</c:v>
                </c:pt>
                <c:pt idx="4913">
                  <c:v>-4.9414448275862076E-2</c:v>
                </c:pt>
                <c:pt idx="4914">
                  <c:v>-4.9419620689655192E-2</c:v>
                </c:pt>
                <c:pt idx="4915">
                  <c:v>-4.9423827586206913E-2</c:v>
                </c:pt>
                <c:pt idx="4916">
                  <c:v>-4.9427482758620946E-2</c:v>
                </c:pt>
                <c:pt idx="4917">
                  <c:v>-4.9430620689655334E-2</c:v>
                </c:pt>
                <c:pt idx="4918">
                  <c:v>-4.9433327586207033E-2</c:v>
                </c:pt>
                <c:pt idx="4919">
                  <c:v>-4.9437068965517333E-2</c:v>
                </c:pt>
                <c:pt idx="4920">
                  <c:v>-4.9441120689655046E-2</c:v>
                </c:pt>
                <c:pt idx="4921">
                  <c:v>-4.9443448275862056E-2</c:v>
                </c:pt>
                <c:pt idx="4922">
                  <c:v>-4.9446120689655169E-2</c:v>
                </c:pt>
                <c:pt idx="4923">
                  <c:v>-4.9449241379310352E-2</c:v>
                </c:pt>
                <c:pt idx="4924">
                  <c:v>-4.9453896551724184E-2</c:v>
                </c:pt>
                <c:pt idx="4925">
                  <c:v>-4.9458258620689664E-2</c:v>
                </c:pt>
                <c:pt idx="4926">
                  <c:v>-4.9461275862068992E-2</c:v>
                </c:pt>
                <c:pt idx="4927">
                  <c:v>-4.9462827586207125E-2</c:v>
                </c:pt>
                <c:pt idx="4928">
                  <c:v>-4.9464137931034886E-2</c:v>
                </c:pt>
                <c:pt idx="4929">
                  <c:v>-4.9464448275862057E-2</c:v>
                </c:pt>
                <c:pt idx="4930">
                  <c:v>-4.9462189655172434E-2</c:v>
                </c:pt>
                <c:pt idx="4931">
                  <c:v>-4.9458586206896804E-2</c:v>
                </c:pt>
                <c:pt idx="4932">
                  <c:v>-4.9453844827586538E-2</c:v>
                </c:pt>
                <c:pt idx="4933">
                  <c:v>-4.9447672413793123E-2</c:v>
                </c:pt>
                <c:pt idx="4934">
                  <c:v>-4.9442844827586513E-2</c:v>
                </c:pt>
                <c:pt idx="4935">
                  <c:v>-4.9437931034483185E-2</c:v>
                </c:pt>
                <c:pt idx="4936">
                  <c:v>-4.9432327586207143E-2</c:v>
                </c:pt>
                <c:pt idx="4937">
                  <c:v>-4.9427500000000013E-2</c:v>
                </c:pt>
                <c:pt idx="4938">
                  <c:v>-4.9424482758620936E-2</c:v>
                </c:pt>
                <c:pt idx="4939">
                  <c:v>-4.9421413793103483E-2</c:v>
                </c:pt>
                <c:pt idx="4940">
                  <c:v>-4.941868965517271E-2</c:v>
                </c:pt>
                <c:pt idx="4941">
                  <c:v>-4.9417517241379584E-2</c:v>
                </c:pt>
                <c:pt idx="4942">
                  <c:v>-4.9416224137931689E-2</c:v>
                </c:pt>
                <c:pt idx="4943">
                  <c:v>-4.9414931034483231E-2</c:v>
                </c:pt>
                <c:pt idx="4944">
                  <c:v>-4.9413689655172746E-2</c:v>
                </c:pt>
                <c:pt idx="4945">
                  <c:v>-4.9410982758620998E-2</c:v>
                </c:pt>
                <c:pt idx="4946">
                  <c:v>-4.9407000000000034E-2</c:v>
                </c:pt>
                <c:pt idx="4947">
                  <c:v>-4.9402913793103534E-2</c:v>
                </c:pt>
                <c:pt idx="4948">
                  <c:v>-4.9397586206896986E-2</c:v>
                </c:pt>
                <c:pt idx="4949">
                  <c:v>-4.9392379310345173E-2</c:v>
                </c:pt>
                <c:pt idx="4950">
                  <c:v>-4.9387500000000237E-2</c:v>
                </c:pt>
                <c:pt idx="4951">
                  <c:v>-4.9381689655172534E-2</c:v>
                </c:pt>
                <c:pt idx="4952">
                  <c:v>-4.9375706896551734E-2</c:v>
                </c:pt>
                <c:pt idx="4953">
                  <c:v>-4.9369534482758833E-2</c:v>
                </c:pt>
                <c:pt idx="4954">
                  <c:v>-4.9363189655172522E-2</c:v>
                </c:pt>
                <c:pt idx="4955">
                  <c:v>-4.9357189655172433E-2</c:v>
                </c:pt>
                <c:pt idx="4956">
                  <c:v>-4.9350879310344833E-2</c:v>
                </c:pt>
                <c:pt idx="4957">
                  <c:v>-4.9343965517241524E-2</c:v>
                </c:pt>
                <c:pt idx="4958">
                  <c:v>-4.933729310344883E-2</c:v>
                </c:pt>
                <c:pt idx="4959">
                  <c:v>-4.9330465517241739E-2</c:v>
                </c:pt>
                <c:pt idx="4960">
                  <c:v>-4.9325344827586499E-2</c:v>
                </c:pt>
                <c:pt idx="4961">
                  <c:v>-4.9321103448275873E-2</c:v>
                </c:pt>
                <c:pt idx="4962">
                  <c:v>-4.9318000000000313E-2</c:v>
                </c:pt>
                <c:pt idx="4963">
                  <c:v>-4.9316948275862083E-2</c:v>
                </c:pt>
                <c:pt idx="4964">
                  <c:v>-4.9316379310345167E-2</c:v>
                </c:pt>
                <c:pt idx="4965">
                  <c:v>-4.9316637931035232E-2</c:v>
                </c:pt>
                <c:pt idx="4966">
                  <c:v>-4.9318362068965518E-2</c:v>
                </c:pt>
                <c:pt idx="4967">
                  <c:v>-4.9322413793103745E-2</c:v>
                </c:pt>
                <c:pt idx="4968">
                  <c:v>-4.9329844827586469E-2</c:v>
                </c:pt>
                <c:pt idx="4969">
                  <c:v>-4.9337275862069013E-2</c:v>
                </c:pt>
                <c:pt idx="4970">
                  <c:v>-4.9344655172413793E-2</c:v>
                </c:pt>
                <c:pt idx="4971">
                  <c:v>-4.9353396551724438E-2</c:v>
                </c:pt>
                <c:pt idx="4972">
                  <c:v>-4.9362379310345122E-2</c:v>
                </c:pt>
                <c:pt idx="4973">
                  <c:v>-4.9371948275862047E-2</c:v>
                </c:pt>
                <c:pt idx="4974">
                  <c:v>-4.9381034482758823E-2</c:v>
                </c:pt>
                <c:pt idx="4975">
                  <c:v>-4.9389068965517313E-2</c:v>
                </c:pt>
                <c:pt idx="4976">
                  <c:v>-4.9397413793103827E-2</c:v>
                </c:pt>
                <c:pt idx="4977">
                  <c:v>-4.9405913793103474E-2</c:v>
                </c:pt>
                <c:pt idx="4978">
                  <c:v>-4.9412931034483312E-2</c:v>
                </c:pt>
                <c:pt idx="4979">
                  <c:v>-4.9418413793103716E-2</c:v>
                </c:pt>
                <c:pt idx="4980">
                  <c:v>-4.9424293103448647E-2</c:v>
                </c:pt>
                <c:pt idx="4981">
                  <c:v>-4.9430362068965505E-2</c:v>
                </c:pt>
                <c:pt idx="4982">
                  <c:v>-4.9435086206896836E-2</c:v>
                </c:pt>
                <c:pt idx="4983">
                  <c:v>-4.9439258620689652E-2</c:v>
                </c:pt>
                <c:pt idx="4984">
                  <c:v>-4.9442482758620961E-2</c:v>
                </c:pt>
                <c:pt idx="4985">
                  <c:v>-4.9444827586206892E-2</c:v>
                </c:pt>
                <c:pt idx="4986">
                  <c:v>-4.9445913793103452E-2</c:v>
                </c:pt>
                <c:pt idx="4987">
                  <c:v>-4.9443586206896803E-2</c:v>
                </c:pt>
                <c:pt idx="4988">
                  <c:v>-4.9438862068965486E-2</c:v>
                </c:pt>
                <c:pt idx="4989">
                  <c:v>-4.94338965517244E-2</c:v>
                </c:pt>
                <c:pt idx="4990">
                  <c:v>-4.9428965517241533E-2</c:v>
                </c:pt>
                <c:pt idx="4991">
                  <c:v>-4.9424413793103493E-2</c:v>
                </c:pt>
                <c:pt idx="4992">
                  <c:v>-4.9419741379310413E-2</c:v>
                </c:pt>
                <c:pt idx="4993">
                  <c:v>-4.9414741379310512E-2</c:v>
                </c:pt>
                <c:pt idx="4994">
                  <c:v>-4.9409310344827734E-2</c:v>
                </c:pt>
                <c:pt idx="4995">
                  <c:v>-4.9403017241379542E-2</c:v>
                </c:pt>
                <c:pt idx="4996">
                  <c:v>-4.9395689655172707E-2</c:v>
                </c:pt>
                <c:pt idx="4997">
                  <c:v>-4.9388465517241707E-2</c:v>
                </c:pt>
                <c:pt idx="4998">
                  <c:v>-4.9381275862068974E-2</c:v>
                </c:pt>
                <c:pt idx="4999">
                  <c:v>-4.9373500000000133E-2</c:v>
                </c:pt>
                <c:pt idx="5000">
                  <c:v>-4.9365517241379504E-2</c:v>
                </c:pt>
                <c:pt idx="5001">
                  <c:v>-4.9359172413793111E-2</c:v>
                </c:pt>
                <c:pt idx="5002">
                  <c:v>-4.9353155172413794E-2</c:v>
                </c:pt>
                <c:pt idx="5003">
                  <c:v>-4.9348862068965466E-2</c:v>
                </c:pt>
                <c:pt idx="5004">
                  <c:v>-4.9346103448275884E-2</c:v>
                </c:pt>
                <c:pt idx="5005">
                  <c:v>-4.9345637931034914E-2</c:v>
                </c:pt>
                <c:pt idx="5006">
                  <c:v>-4.9348137931034798E-2</c:v>
                </c:pt>
                <c:pt idx="5007">
                  <c:v>-4.9352913793103775E-2</c:v>
                </c:pt>
                <c:pt idx="5008">
                  <c:v>-4.9359034482758822E-2</c:v>
                </c:pt>
                <c:pt idx="5009">
                  <c:v>-4.9366310344828017E-2</c:v>
                </c:pt>
                <c:pt idx="5010">
                  <c:v>-4.9373741379310394E-2</c:v>
                </c:pt>
                <c:pt idx="5011">
                  <c:v>-4.9380827586206932E-2</c:v>
                </c:pt>
                <c:pt idx="5012">
                  <c:v>-4.9386362068965517E-2</c:v>
                </c:pt>
                <c:pt idx="5013">
                  <c:v>-4.9392344827586782E-2</c:v>
                </c:pt>
                <c:pt idx="5014">
                  <c:v>-4.9399862068965517E-2</c:v>
                </c:pt>
                <c:pt idx="5015">
                  <c:v>-4.9407620689655193E-2</c:v>
                </c:pt>
                <c:pt idx="5016">
                  <c:v>-4.9414844827586575E-2</c:v>
                </c:pt>
                <c:pt idx="5017">
                  <c:v>-4.9420017241379413E-2</c:v>
                </c:pt>
                <c:pt idx="5018">
                  <c:v>-4.9424965517241522E-2</c:v>
                </c:pt>
                <c:pt idx="5019">
                  <c:v>-4.9429448275861966E-2</c:v>
                </c:pt>
                <c:pt idx="5020">
                  <c:v>-4.9432568965517433E-2</c:v>
                </c:pt>
                <c:pt idx="5021">
                  <c:v>-4.9434103448275882E-2</c:v>
                </c:pt>
                <c:pt idx="5022">
                  <c:v>-4.9433620689655428E-2</c:v>
                </c:pt>
                <c:pt idx="5023">
                  <c:v>-4.9432793103448808E-2</c:v>
                </c:pt>
                <c:pt idx="5024">
                  <c:v>-4.9430103448275864E-2</c:v>
                </c:pt>
                <c:pt idx="5025">
                  <c:v>-4.9424534482758714E-2</c:v>
                </c:pt>
                <c:pt idx="5026">
                  <c:v>-4.9416982758621095E-2</c:v>
                </c:pt>
                <c:pt idx="5027">
                  <c:v>-4.9408517241379422E-2</c:v>
                </c:pt>
                <c:pt idx="5028">
                  <c:v>-4.9397568965517488E-2</c:v>
                </c:pt>
                <c:pt idx="5029">
                  <c:v>-4.9384931034483201E-2</c:v>
                </c:pt>
                <c:pt idx="5030">
                  <c:v>-4.9372379310344834E-2</c:v>
                </c:pt>
                <c:pt idx="5031">
                  <c:v>-4.9362206896552102E-2</c:v>
                </c:pt>
                <c:pt idx="5032">
                  <c:v>-4.9353362068965505E-2</c:v>
                </c:pt>
                <c:pt idx="5033">
                  <c:v>-4.9343758620689654E-2</c:v>
                </c:pt>
                <c:pt idx="5034">
                  <c:v>-4.9332965517241804E-2</c:v>
                </c:pt>
                <c:pt idx="5035">
                  <c:v>-4.9321500000000004E-2</c:v>
                </c:pt>
                <c:pt idx="5036">
                  <c:v>-4.9312413793103874E-2</c:v>
                </c:pt>
                <c:pt idx="5037">
                  <c:v>-4.9305034482758824E-2</c:v>
                </c:pt>
                <c:pt idx="5038">
                  <c:v>-4.9296551724137994E-2</c:v>
                </c:pt>
                <c:pt idx="5039">
                  <c:v>-4.9290327586206904E-2</c:v>
                </c:pt>
                <c:pt idx="5040">
                  <c:v>-4.9286206896551964E-2</c:v>
                </c:pt>
                <c:pt idx="5041">
                  <c:v>-4.9283327586206904E-2</c:v>
                </c:pt>
                <c:pt idx="5042">
                  <c:v>-4.9280206896551833E-2</c:v>
                </c:pt>
                <c:pt idx="5043">
                  <c:v>-4.9277810344827588E-2</c:v>
                </c:pt>
                <c:pt idx="5044">
                  <c:v>-4.9275689655172421E-2</c:v>
                </c:pt>
                <c:pt idx="5045">
                  <c:v>-4.9274310344827592E-2</c:v>
                </c:pt>
                <c:pt idx="5046">
                  <c:v>-4.9273672413793108E-2</c:v>
                </c:pt>
                <c:pt idx="5047">
                  <c:v>-4.9274741379310344E-2</c:v>
                </c:pt>
                <c:pt idx="5048">
                  <c:v>-4.9278241379310354E-2</c:v>
                </c:pt>
                <c:pt idx="5049">
                  <c:v>-4.9282362068965496E-2</c:v>
                </c:pt>
                <c:pt idx="5050">
                  <c:v>-4.9286051724137983E-2</c:v>
                </c:pt>
                <c:pt idx="5051">
                  <c:v>-4.9290206896551933E-2</c:v>
                </c:pt>
                <c:pt idx="5052">
                  <c:v>-4.9295810344827592E-2</c:v>
                </c:pt>
                <c:pt idx="5053">
                  <c:v>-4.9300275862068983E-2</c:v>
                </c:pt>
                <c:pt idx="5054">
                  <c:v>-4.9304603448276176E-2</c:v>
                </c:pt>
                <c:pt idx="5055">
                  <c:v>-4.9307224137931642E-2</c:v>
                </c:pt>
                <c:pt idx="5056">
                  <c:v>-4.9308172413793108E-2</c:v>
                </c:pt>
                <c:pt idx="5057">
                  <c:v>-4.9309448275862068E-2</c:v>
                </c:pt>
                <c:pt idx="5058">
                  <c:v>-4.9312103448276176E-2</c:v>
                </c:pt>
                <c:pt idx="5059">
                  <c:v>-4.9316551724138374E-2</c:v>
                </c:pt>
                <c:pt idx="5060">
                  <c:v>-4.9320862068965486E-2</c:v>
                </c:pt>
                <c:pt idx="5061">
                  <c:v>-4.9325844827586465E-2</c:v>
                </c:pt>
                <c:pt idx="5062">
                  <c:v>-4.9331068965517332E-2</c:v>
                </c:pt>
                <c:pt idx="5063">
                  <c:v>-4.9336206896552111E-2</c:v>
                </c:pt>
                <c:pt idx="5064">
                  <c:v>-4.9340689655172423E-2</c:v>
                </c:pt>
                <c:pt idx="5065">
                  <c:v>-4.9344931034483078E-2</c:v>
                </c:pt>
                <c:pt idx="5066">
                  <c:v>-4.9350568965517323E-2</c:v>
                </c:pt>
                <c:pt idx="5067">
                  <c:v>-4.9356862068965515E-2</c:v>
                </c:pt>
                <c:pt idx="5068">
                  <c:v>-4.9363448275862074E-2</c:v>
                </c:pt>
                <c:pt idx="5069">
                  <c:v>-4.9368931034483213E-2</c:v>
                </c:pt>
                <c:pt idx="5070">
                  <c:v>-4.9373086206896878E-2</c:v>
                </c:pt>
                <c:pt idx="5071">
                  <c:v>-4.9376706896552006E-2</c:v>
                </c:pt>
                <c:pt idx="5072">
                  <c:v>-4.9377913793103523E-2</c:v>
                </c:pt>
                <c:pt idx="5073">
                  <c:v>-4.9379137931034767E-2</c:v>
                </c:pt>
                <c:pt idx="5074">
                  <c:v>-4.9379724137931479E-2</c:v>
                </c:pt>
                <c:pt idx="5075">
                  <c:v>-4.9379379310344827E-2</c:v>
                </c:pt>
                <c:pt idx="5076">
                  <c:v>-4.9377862068965495E-2</c:v>
                </c:pt>
                <c:pt idx="5077">
                  <c:v>-4.9376241379310522E-2</c:v>
                </c:pt>
                <c:pt idx="5078">
                  <c:v>-4.93748448275865E-2</c:v>
                </c:pt>
                <c:pt idx="5079">
                  <c:v>-4.9373655172413822E-2</c:v>
                </c:pt>
                <c:pt idx="5080">
                  <c:v>-4.9371758620689654E-2</c:v>
                </c:pt>
                <c:pt idx="5081">
                  <c:v>-4.9369758620689673E-2</c:v>
                </c:pt>
                <c:pt idx="5082">
                  <c:v>-4.9368620689655439E-2</c:v>
                </c:pt>
                <c:pt idx="5083">
                  <c:v>-4.9367051724138293E-2</c:v>
                </c:pt>
                <c:pt idx="5084">
                  <c:v>-4.9365448275862069E-2</c:v>
                </c:pt>
                <c:pt idx="5085">
                  <c:v>-4.9363603448276318E-2</c:v>
                </c:pt>
                <c:pt idx="5086">
                  <c:v>-4.9361896551724405E-2</c:v>
                </c:pt>
                <c:pt idx="5087">
                  <c:v>-4.9360603448276218E-2</c:v>
                </c:pt>
                <c:pt idx="5088">
                  <c:v>-4.9358775862068972E-2</c:v>
                </c:pt>
                <c:pt idx="5089">
                  <c:v>-4.9356500000000303E-2</c:v>
                </c:pt>
                <c:pt idx="5090">
                  <c:v>-4.9353310344827921E-2</c:v>
                </c:pt>
                <c:pt idx="5091">
                  <c:v>-4.9350000000000123E-2</c:v>
                </c:pt>
                <c:pt idx="5092">
                  <c:v>-4.9347500000000023E-2</c:v>
                </c:pt>
                <c:pt idx="5093">
                  <c:v>-4.9345844827586423E-2</c:v>
                </c:pt>
                <c:pt idx="5094">
                  <c:v>-4.9344413793103503E-2</c:v>
                </c:pt>
                <c:pt idx="5095">
                  <c:v>-4.9343327586206923E-2</c:v>
                </c:pt>
                <c:pt idx="5096">
                  <c:v>-4.9341155172413796E-2</c:v>
                </c:pt>
                <c:pt idx="5097">
                  <c:v>-4.9336827586207124E-2</c:v>
                </c:pt>
                <c:pt idx="5098">
                  <c:v>-4.9332413793103831E-2</c:v>
                </c:pt>
                <c:pt idx="5099">
                  <c:v>-4.9329086206896584E-2</c:v>
                </c:pt>
                <c:pt idx="5100">
                  <c:v>-4.9326896551724432E-2</c:v>
                </c:pt>
                <c:pt idx="5101">
                  <c:v>-4.932834482758653E-2</c:v>
                </c:pt>
                <c:pt idx="5102">
                  <c:v>-4.933093103448323E-2</c:v>
                </c:pt>
                <c:pt idx="5103">
                  <c:v>-4.9335344827586537E-2</c:v>
                </c:pt>
                <c:pt idx="5104">
                  <c:v>-4.934081034482779E-2</c:v>
                </c:pt>
                <c:pt idx="5105">
                  <c:v>-4.9343862068965495E-2</c:v>
                </c:pt>
                <c:pt idx="5106">
                  <c:v>-4.9347517241379334E-2</c:v>
                </c:pt>
                <c:pt idx="5107">
                  <c:v>-4.9351568965517303E-2</c:v>
                </c:pt>
                <c:pt idx="5108">
                  <c:v>-4.9355551724137983E-2</c:v>
                </c:pt>
                <c:pt idx="5109">
                  <c:v>-4.9360517241379534E-2</c:v>
                </c:pt>
                <c:pt idx="5110">
                  <c:v>-4.9366206896552106E-2</c:v>
                </c:pt>
                <c:pt idx="5111">
                  <c:v>-4.9370793103448676E-2</c:v>
                </c:pt>
                <c:pt idx="5112">
                  <c:v>-4.9373017241379526E-2</c:v>
                </c:pt>
                <c:pt idx="5113">
                  <c:v>-4.9374120689655167E-2</c:v>
                </c:pt>
                <c:pt idx="5114">
                  <c:v>-4.9374379310344829E-2</c:v>
                </c:pt>
                <c:pt idx="5115">
                  <c:v>-4.9375172413793106E-2</c:v>
                </c:pt>
                <c:pt idx="5116">
                  <c:v>-4.9376241379310522E-2</c:v>
                </c:pt>
                <c:pt idx="5117">
                  <c:v>-4.9377948275862067E-2</c:v>
                </c:pt>
                <c:pt idx="5118">
                  <c:v>-4.9381000000000133E-2</c:v>
                </c:pt>
                <c:pt idx="5119">
                  <c:v>-4.9385637931034995E-2</c:v>
                </c:pt>
                <c:pt idx="5120">
                  <c:v>-4.9390465517241758E-2</c:v>
                </c:pt>
                <c:pt idx="5121">
                  <c:v>-4.9393620689655519E-2</c:v>
                </c:pt>
                <c:pt idx="5122">
                  <c:v>-4.9395103448275884E-2</c:v>
                </c:pt>
                <c:pt idx="5123">
                  <c:v>-4.9396344827586758E-2</c:v>
                </c:pt>
                <c:pt idx="5124">
                  <c:v>-4.9397275862069122E-2</c:v>
                </c:pt>
                <c:pt idx="5125">
                  <c:v>-4.9398120689655184E-2</c:v>
                </c:pt>
                <c:pt idx="5126">
                  <c:v>-4.9398034482758944E-2</c:v>
                </c:pt>
                <c:pt idx="5127">
                  <c:v>-4.9396568965517522E-2</c:v>
                </c:pt>
                <c:pt idx="5128">
                  <c:v>-4.9392482758621195E-2</c:v>
                </c:pt>
                <c:pt idx="5129">
                  <c:v>-4.9388620689655174E-2</c:v>
                </c:pt>
                <c:pt idx="5130">
                  <c:v>-4.9385068965517323E-2</c:v>
                </c:pt>
                <c:pt idx="5131">
                  <c:v>-4.9382551724138295E-2</c:v>
                </c:pt>
                <c:pt idx="5132">
                  <c:v>-4.9381551724137933E-2</c:v>
                </c:pt>
                <c:pt idx="5133">
                  <c:v>-4.938048275862103E-2</c:v>
                </c:pt>
                <c:pt idx="5134">
                  <c:v>-4.9380120689655173E-2</c:v>
                </c:pt>
                <c:pt idx="5135">
                  <c:v>-4.9380551724137932E-2</c:v>
                </c:pt>
                <c:pt idx="5136">
                  <c:v>-4.9381551724137933E-2</c:v>
                </c:pt>
                <c:pt idx="5137">
                  <c:v>-4.9382603448276254E-2</c:v>
                </c:pt>
                <c:pt idx="5138">
                  <c:v>-4.938413793103489E-2</c:v>
                </c:pt>
                <c:pt idx="5139">
                  <c:v>-4.9385931034483098E-2</c:v>
                </c:pt>
                <c:pt idx="5140">
                  <c:v>-4.9386913793103761E-2</c:v>
                </c:pt>
                <c:pt idx="5141">
                  <c:v>-4.9387120689655173E-2</c:v>
                </c:pt>
                <c:pt idx="5142">
                  <c:v>-4.9389482758620942E-2</c:v>
                </c:pt>
                <c:pt idx="5143">
                  <c:v>-4.9393534482758961E-2</c:v>
                </c:pt>
                <c:pt idx="5144">
                  <c:v>-4.9397448275862073E-2</c:v>
                </c:pt>
                <c:pt idx="5145">
                  <c:v>-4.9401327586206904E-2</c:v>
                </c:pt>
                <c:pt idx="5146">
                  <c:v>-4.9404465517241626E-2</c:v>
                </c:pt>
                <c:pt idx="5147">
                  <c:v>-4.9406655172413834E-2</c:v>
                </c:pt>
                <c:pt idx="5148">
                  <c:v>-4.9407913793103504E-2</c:v>
                </c:pt>
                <c:pt idx="5149">
                  <c:v>-4.9408482758620934E-2</c:v>
                </c:pt>
                <c:pt idx="5150">
                  <c:v>-4.9407758620689662E-2</c:v>
                </c:pt>
                <c:pt idx="5151">
                  <c:v>-4.9406793103448754E-2</c:v>
                </c:pt>
                <c:pt idx="5152">
                  <c:v>-4.9407120689655179E-2</c:v>
                </c:pt>
                <c:pt idx="5153">
                  <c:v>-4.9408068965517304E-2</c:v>
                </c:pt>
                <c:pt idx="5154">
                  <c:v>-4.9408413793103512E-2</c:v>
                </c:pt>
                <c:pt idx="5155">
                  <c:v>-4.9407827586206932E-2</c:v>
                </c:pt>
                <c:pt idx="5156">
                  <c:v>-4.9407086206896905E-2</c:v>
                </c:pt>
                <c:pt idx="5157">
                  <c:v>-4.9405000000000004E-2</c:v>
                </c:pt>
                <c:pt idx="5158">
                  <c:v>-4.9402275862069023E-2</c:v>
                </c:pt>
                <c:pt idx="5159">
                  <c:v>-4.9400086206896877E-2</c:v>
                </c:pt>
                <c:pt idx="5160">
                  <c:v>-4.9398000000000296E-2</c:v>
                </c:pt>
                <c:pt idx="5161">
                  <c:v>-4.9395344827586597E-2</c:v>
                </c:pt>
                <c:pt idx="5162">
                  <c:v>-4.939370689655205E-2</c:v>
                </c:pt>
                <c:pt idx="5163">
                  <c:v>-4.9394068965517492E-2</c:v>
                </c:pt>
                <c:pt idx="5164">
                  <c:v>-4.9395706896551934E-2</c:v>
                </c:pt>
                <c:pt idx="5165">
                  <c:v>-4.9398379310344923E-2</c:v>
                </c:pt>
                <c:pt idx="5166">
                  <c:v>-4.9400741379310394E-2</c:v>
                </c:pt>
                <c:pt idx="5167">
                  <c:v>-4.9400758620689662E-2</c:v>
                </c:pt>
                <c:pt idx="5168">
                  <c:v>-4.9399948275862068E-2</c:v>
                </c:pt>
                <c:pt idx="5169">
                  <c:v>-4.9398948275862067E-2</c:v>
                </c:pt>
                <c:pt idx="5170">
                  <c:v>-4.9398103448275894E-2</c:v>
                </c:pt>
                <c:pt idx="5171">
                  <c:v>-4.9397034482758978E-2</c:v>
                </c:pt>
                <c:pt idx="5172">
                  <c:v>-4.939453448275892E-2</c:v>
                </c:pt>
                <c:pt idx="5173">
                  <c:v>-4.939206896551758E-2</c:v>
                </c:pt>
                <c:pt idx="5174">
                  <c:v>-4.939003448275895E-2</c:v>
                </c:pt>
                <c:pt idx="5175">
                  <c:v>-4.9387793103448784E-2</c:v>
                </c:pt>
                <c:pt idx="5176">
                  <c:v>-4.9384051724138199E-2</c:v>
                </c:pt>
                <c:pt idx="5177">
                  <c:v>-4.937905172413793E-2</c:v>
                </c:pt>
                <c:pt idx="5178">
                  <c:v>-4.9374793103448646E-2</c:v>
                </c:pt>
                <c:pt idx="5179">
                  <c:v>-4.9370655172413812E-2</c:v>
                </c:pt>
                <c:pt idx="5180">
                  <c:v>-4.9365534482758877E-2</c:v>
                </c:pt>
                <c:pt idx="5181">
                  <c:v>-4.9358758620689662E-2</c:v>
                </c:pt>
                <c:pt idx="5182">
                  <c:v>-4.9349724137931435E-2</c:v>
                </c:pt>
                <c:pt idx="5183">
                  <c:v>-4.9338103448275883E-2</c:v>
                </c:pt>
                <c:pt idx="5184">
                  <c:v>-4.9322965517241753E-2</c:v>
                </c:pt>
                <c:pt idx="5185">
                  <c:v>-4.9301482758620951E-2</c:v>
                </c:pt>
                <c:pt idx="5186">
                  <c:v>-4.9273482758620812E-2</c:v>
                </c:pt>
                <c:pt idx="5187">
                  <c:v>-4.9240896551724117E-2</c:v>
                </c:pt>
                <c:pt idx="5188">
                  <c:v>-4.9209862068965271E-2</c:v>
                </c:pt>
                <c:pt idx="5189">
                  <c:v>-4.9176862068965467E-2</c:v>
                </c:pt>
                <c:pt idx="5190">
                  <c:v>-4.9136258620689682E-2</c:v>
                </c:pt>
                <c:pt idx="5191">
                  <c:v>-4.9094637931035093E-2</c:v>
                </c:pt>
                <c:pt idx="5192">
                  <c:v>-4.9055948275861946E-2</c:v>
                </c:pt>
                <c:pt idx="5193">
                  <c:v>-4.9024655172413813E-2</c:v>
                </c:pt>
                <c:pt idx="5194">
                  <c:v>-4.8994896551724135E-2</c:v>
                </c:pt>
                <c:pt idx="5195">
                  <c:v>-4.8963379310344828E-2</c:v>
                </c:pt>
                <c:pt idx="5196">
                  <c:v>-4.8934172413793095E-2</c:v>
                </c:pt>
                <c:pt idx="5197">
                  <c:v>-4.8911379310344817E-2</c:v>
                </c:pt>
                <c:pt idx="5198">
                  <c:v>-4.8891586206896584E-2</c:v>
                </c:pt>
                <c:pt idx="5199">
                  <c:v>-4.8872482758620897E-2</c:v>
                </c:pt>
                <c:pt idx="5200">
                  <c:v>-4.8855586206896562E-2</c:v>
                </c:pt>
                <c:pt idx="5201">
                  <c:v>-4.8841482758620693E-2</c:v>
                </c:pt>
                <c:pt idx="5202">
                  <c:v>-4.8831534482758621E-2</c:v>
                </c:pt>
                <c:pt idx="5203">
                  <c:v>-4.8825465517241394E-2</c:v>
                </c:pt>
                <c:pt idx="5204">
                  <c:v>-4.8822172413793101E-2</c:v>
                </c:pt>
                <c:pt idx="5205">
                  <c:v>-4.8821706896551728E-2</c:v>
                </c:pt>
                <c:pt idx="5206">
                  <c:v>-4.8823879310344827E-2</c:v>
                </c:pt>
                <c:pt idx="5207">
                  <c:v>-4.8826396551724133E-2</c:v>
                </c:pt>
                <c:pt idx="5208">
                  <c:v>-4.8828879310344825E-2</c:v>
                </c:pt>
                <c:pt idx="5209">
                  <c:v>-4.8833034482758733E-2</c:v>
                </c:pt>
                <c:pt idx="5210">
                  <c:v>-4.8838258620689662E-2</c:v>
                </c:pt>
                <c:pt idx="5211">
                  <c:v>-4.8844344827586234E-2</c:v>
                </c:pt>
                <c:pt idx="5212">
                  <c:v>-4.8850344827586434E-2</c:v>
                </c:pt>
                <c:pt idx="5213">
                  <c:v>-4.8856896551724163E-2</c:v>
                </c:pt>
                <c:pt idx="5214">
                  <c:v>-4.8866517241379526E-2</c:v>
                </c:pt>
                <c:pt idx="5215">
                  <c:v>-4.8876948275862045E-2</c:v>
                </c:pt>
                <c:pt idx="5216">
                  <c:v>-4.8885120689655046E-2</c:v>
                </c:pt>
                <c:pt idx="5217">
                  <c:v>-4.8892500000000123E-2</c:v>
                </c:pt>
                <c:pt idx="5218">
                  <c:v>-4.8901913793103463E-2</c:v>
                </c:pt>
                <c:pt idx="5219">
                  <c:v>-4.8913344827586518E-2</c:v>
                </c:pt>
                <c:pt idx="5220">
                  <c:v>-4.8925275862068955E-2</c:v>
                </c:pt>
                <c:pt idx="5221">
                  <c:v>-4.8934344827586414E-2</c:v>
                </c:pt>
                <c:pt idx="5222">
                  <c:v>-4.8942362068965455E-2</c:v>
                </c:pt>
                <c:pt idx="5223">
                  <c:v>-4.8952103448275872E-2</c:v>
                </c:pt>
                <c:pt idx="5224">
                  <c:v>-4.8963310344827593E-2</c:v>
                </c:pt>
                <c:pt idx="5225">
                  <c:v>-4.8975534482758619E-2</c:v>
                </c:pt>
                <c:pt idx="5226">
                  <c:v>-4.8985862068965255E-2</c:v>
                </c:pt>
                <c:pt idx="5227">
                  <c:v>-4.8995689655172432E-2</c:v>
                </c:pt>
                <c:pt idx="5228">
                  <c:v>-4.9005551724137932E-2</c:v>
                </c:pt>
                <c:pt idx="5229">
                  <c:v>-4.9014500000000134E-2</c:v>
                </c:pt>
                <c:pt idx="5230">
                  <c:v>-4.9022724137931586E-2</c:v>
                </c:pt>
                <c:pt idx="5231">
                  <c:v>-4.9029655172413804E-2</c:v>
                </c:pt>
                <c:pt idx="5232">
                  <c:v>-4.9035310344827734E-2</c:v>
                </c:pt>
                <c:pt idx="5233">
                  <c:v>-4.9040655172413794E-2</c:v>
                </c:pt>
                <c:pt idx="5234">
                  <c:v>-4.9045275862068971E-2</c:v>
                </c:pt>
                <c:pt idx="5235">
                  <c:v>-4.9048948275861946E-2</c:v>
                </c:pt>
                <c:pt idx="5236">
                  <c:v>-4.9051413793103474E-2</c:v>
                </c:pt>
                <c:pt idx="5237">
                  <c:v>-4.9053155172413793E-2</c:v>
                </c:pt>
                <c:pt idx="5238">
                  <c:v>-4.9054465517241533E-2</c:v>
                </c:pt>
                <c:pt idx="5239">
                  <c:v>-4.9054827586206912E-2</c:v>
                </c:pt>
                <c:pt idx="5240">
                  <c:v>-4.9054775862068974E-2</c:v>
                </c:pt>
                <c:pt idx="5241">
                  <c:v>-4.9054517241379332E-2</c:v>
                </c:pt>
                <c:pt idx="5242">
                  <c:v>-4.9052689655172718E-2</c:v>
                </c:pt>
                <c:pt idx="5243">
                  <c:v>-4.9049310344827589E-2</c:v>
                </c:pt>
                <c:pt idx="5244">
                  <c:v>-4.9045155172413785E-2</c:v>
                </c:pt>
                <c:pt idx="5245">
                  <c:v>-4.9041465517241423E-2</c:v>
                </c:pt>
                <c:pt idx="5246">
                  <c:v>-4.9037844827586566E-2</c:v>
                </c:pt>
                <c:pt idx="5247">
                  <c:v>-4.9035189655172416E-2</c:v>
                </c:pt>
                <c:pt idx="5248">
                  <c:v>-4.9033172413793104E-2</c:v>
                </c:pt>
                <c:pt idx="5249">
                  <c:v>-4.9030689655172641E-2</c:v>
                </c:pt>
                <c:pt idx="5250">
                  <c:v>-4.9029344827586432E-2</c:v>
                </c:pt>
                <c:pt idx="5251">
                  <c:v>-4.9027448275862057E-2</c:v>
                </c:pt>
                <c:pt idx="5252">
                  <c:v>-4.9024344827586511E-2</c:v>
                </c:pt>
                <c:pt idx="5253">
                  <c:v>-4.9019982758620934E-2</c:v>
                </c:pt>
                <c:pt idx="5254">
                  <c:v>-4.9015396551724398E-2</c:v>
                </c:pt>
                <c:pt idx="5255">
                  <c:v>-4.9010258620689674E-2</c:v>
                </c:pt>
                <c:pt idx="5256">
                  <c:v>-4.9004655172413814E-2</c:v>
                </c:pt>
                <c:pt idx="5257">
                  <c:v>-4.9000120689655167E-2</c:v>
                </c:pt>
                <c:pt idx="5258">
                  <c:v>-4.8996137931034862E-2</c:v>
                </c:pt>
                <c:pt idx="5259">
                  <c:v>-4.8992931034483149E-2</c:v>
                </c:pt>
                <c:pt idx="5260">
                  <c:v>-4.8989827586206895E-2</c:v>
                </c:pt>
                <c:pt idx="5261">
                  <c:v>-4.8985310344827587E-2</c:v>
                </c:pt>
                <c:pt idx="5262">
                  <c:v>-4.8980206896551734E-2</c:v>
                </c:pt>
                <c:pt idx="5263">
                  <c:v>-4.8975206896551715E-2</c:v>
                </c:pt>
                <c:pt idx="5264">
                  <c:v>-4.8970741379310352E-2</c:v>
                </c:pt>
                <c:pt idx="5265">
                  <c:v>-4.8965137931034533E-2</c:v>
                </c:pt>
                <c:pt idx="5266">
                  <c:v>-4.8958120689654917E-2</c:v>
                </c:pt>
                <c:pt idx="5267">
                  <c:v>-4.8950620689655167E-2</c:v>
                </c:pt>
                <c:pt idx="5268">
                  <c:v>-4.8941620689655067E-2</c:v>
                </c:pt>
                <c:pt idx="5269">
                  <c:v>-4.8933224137931476E-2</c:v>
                </c:pt>
                <c:pt idx="5270">
                  <c:v>-4.8924706896551727E-2</c:v>
                </c:pt>
                <c:pt idx="5271">
                  <c:v>-4.8914948275862055E-2</c:v>
                </c:pt>
                <c:pt idx="5272">
                  <c:v>-4.8906379310344826E-2</c:v>
                </c:pt>
                <c:pt idx="5273">
                  <c:v>-4.8898862068965467E-2</c:v>
                </c:pt>
                <c:pt idx="5274">
                  <c:v>-4.8891862068965446E-2</c:v>
                </c:pt>
                <c:pt idx="5275">
                  <c:v>-4.8885965517241392E-2</c:v>
                </c:pt>
                <c:pt idx="5276">
                  <c:v>-4.8881172413793077E-2</c:v>
                </c:pt>
                <c:pt idx="5277">
                  <c:v>-4.8877586206896563E-2</c:v>
                </c:pt>
                <c:pt idx="5278">
                  <c:v>-4.8874741379310353E-2</c:v>
                </c:pt>
                <c:pt idx="5279">
                  <c:v>-4.8872137931034752E-2</c:v>
                </c:pt>
                <c:pt idx="5280">
                  <c:v>-4.8869551724137927E-2</c:v>
                </c:pt>
                <c:pt idx="5281">
                  <c:v>-4.8868034482758733E-2</c:v>
                </c:pt>
                <c:pt idx="5282">
                  <c:v>-4.8868896551724154E-2</c:v>
                </c:pt>
                <c:pt idx="5283">
                  <c:v>-4.8869603448275893E-2</c:v>
                </c:pt>
                <c:pt idx="5284">
                  <c:v>-4.8869155172413796E-2</c:v>
                </c:pt>
                <c:pt idx="5285">
                  <c:v>-4.8869034482758623E-2</c:v>
                </c:pt>
                <c:pt idx="5286">
                  <c:v>-4.8868965517241424E-2</c:v>
                </c:pt>
                <c:pt idx="5287">
                  <c:v>-4.8867655172413794E-2</c:v>
                </c:pt>
                <c:pt idx="5288">
                  <c:v>-4.8865724137931443E-2</c:v>
                </c:pt>
                <c:pt idx="5289">
                  <c:v>-4.8862775862068983E-2</c:v>
                </c:pt>
                <c:pt idx="5290">
                  <c:v>-4.8858086206896564E-2</c:v>
                </c:pt>
                <c:pt idx="5291">
                  <c:v>-4.8852413793103504E-2</c:v>
                </c:pt>
                <c:pt idx="5292">
                  <c:v>-4.8847258620689657E-2</c:v>
                </c:pt>
                <c:pt idx="5293">
                  <c:v>-4.8842413793103473E-2</c:v>
                </c:pt>
                <c:pt idx="5294">
                  <c:v>-4.8837206896551834E-2</c:v>
                </c:pt>
                <c:pt idx="5295">
                  <c:v>-4.8831931034482932E-2</c:v>
                </c:pt>
                <c:pt idx="5296">
                  <c:v>-4.8825482758620704E-2</c:v>
                </c:pt>
                <c:pt idx="5297">
                  <c:v>-4.8820724137931377E-2</c:v>
                </c:pt>
                <c:pt idx="5298">
                  <c:v>-4.8816586206896877E-2</c:v>
                </c:pt>
                <c:pt idx="5299">
                  <c:v>-4.8811413793103484E-2</c:v>
                </c:pt>
                <c:pt idx="5300">
                  <c:v>-4.8808465517241433E-2</c:v>
                </c:pt>
                <c:pt idx="5301">
                  <c:v>-4.8808189655172397E-2</c:v>
                </c:pt>
                <c:pt idx="5302">
                  <c:v>-4.8809000000000012E-2</c:v>
                </c:pt>
                <c:pt idx="5303">
                  <c:v>-4.8811500000000022E-2</c:v>
                </c:pt>
                <c:pt idx="5304">
                  <c:v>-4.8815931034483014E-2</c:v>
                </c:pt>
                <c:pt idx="5305">
                  <c:v>-4.8821448275861865E-2</c:v>
                </c:pt>
                <c:pt idx="5306">
                  <c:v>-4.8828844827586322E-2</c:v>
                </c:pt>
                <c:pt idx="5307">
                  <c:v>-4.8834620689655182E-2</c:v>
                </c:pt>
                <c:pt idx="5308">
                  <c:v>-4.8839517241379311E-2</c:v>
                </c:pt>
                <c:pt idx="5309">
                  <c:v>-4.8843293103448544E-2</c:v>
                </c:pt>
                <c:pt idx="5310">
                  <c:v>-4.8846931034482934E-2</c:v>
                </c:pt>
                <c:pt idx="5311">
                  <c:v>-4.8850517241379322E-2</c:v>
                </c:pt>
                <c:pt idx="5312">
                  <c:v>-4.8853034482758732E-2</c:v>
                </c:pt>
                <c:pt idx="5313">
                  <c:v>-4.8854551724137926E-2</c:v>
                </c:pt>
                <c:pt idx="5314">
                  <c:v>-4.8855603448275872E-2</c:v>
                </c:pt>
                <c:pt idx="5315">
                  <c:v>-4.8857758620689647E-2</c:v>
                </c:pt>
                <c:pt idx="5316">
                  <c:v>-4.8860068965517284E-2</c:v>
                </c:pt>
                <c:pt idx="5317">
                  <c:v>-4.8862396551724134E-2</c:v>
                </c:pt>
                <c:pt idx="5318">
                  <c:v>-4.8864896551724164E-2</c:v>
                </c:pt>
                <c:pt idx="5319">
                  <c:v>-4.8867500000000022E-2</c:v>
                </c:pt>
                <c:pt idx="5320">
                  <c:v>-4.8869224137931433E-2</c:v>
                </c:pt>
                <c:pt idx="5321">
                  <c:v>-4.8869275862068969E-2</c:v>
                </c:pt>
                <c:pt idx="5322">
                  <c:v>-4.8869137931034534E-2</c:v>
                </c:pt>
                <c:pt idx="5323">
                  <c:v>-4.8869206896551734E-2</c:v>
                </c:pt>
                <c:pt idx="5324">
                  <c:v>-4.8868689655172423E-2</c:v>
                </c:pt>
                <c:pt idx="5325">
                  <c:v>-4.8868448275862057E-2</c:v>
                </c:pt>
                <c:pt idx="5326">
                  <c:v>-4.8868724137931488E-2</c:v>
                </c:pt>
                <c:pt idx="5327">
                  <c:v>-4.8870431034482922E-2</c:v>
                </c:pt>
                <c:pt idx="5328">
                  <c:v>-4.8873051724137917E-2</c:v>
                </c:pt>
                <c:pt idx="5329">
                  <c:v>-4.8875896551724141E-2</c:v>
                </c:pt>
                <c:pt idx="5330">
                  <c:v>-4.887810344827586E-2</c:v>
                </c:pt>
                <c:pt idx="5331">
                  <c:v>-4.8879758620689655E-2</c:v>
                </c:pt>
                <c:pt idx="5332">
                  <c:v>-4.8881189655172415E-2</c:v>
                </c:pt>
                <c:pt idx="5333">
                  <c:v>-4.8881965517241402E-2</c:v>
                </c:pt>
                <c:pt idx="5334">
                  <c:v>-4.8882689655172513E-2</c:v>
                </c:pt>
                <c:pt idx="5335">
                  <c:v>-4.8883896551724162E-2</c:v>
                </c:pt>
                <c:pt idx="5336">
                  <c:v>-4.8886931034483147E-2</c:v>
                </c:pt>
                <c:pt idx="5337">
                  <c:v>-4.8891431034483047E-2</c:v>
                </c:pt>
                <c:pt idx="5338">
                  <c:v>-4.8894931034483093E-2</c:v>
                </c:pt>
                <c:pt idx="5339">
                  <c:v>-4.8897310344827839E-2</c:v>
                </c:pt>
                <c:pt idx="5340">
                  <c:v>-4.8900706896551724E-2</c:v>
                </c:pt>
                <c:pt idx="5341">
                  <c:v>-4.8905913793103453E-2</c:v>
                </c:pt>
                <c:pt idx="5342">
                  <c:v>-4.8914758620689662E-2</c:v>
                </c:pt>
                <c:pt idx="5343">
                  <c:v>-4.8923568965517236E-2</c:v>
                </c:pt>
                <c:pt idx="5344">
                  <c:v>-4.8929793103448332E-2</c:v>
                </c:pt>
                <c:pt idx="5345">
                  <c:v>-4.8934017241379323E-2</c:v>
                </c:pt>
                <c:pt idx="5346">
                  <c:v>-4.8938172413793106E-2</c:v>
                </c:pt>
                <c:pt idx="5347">
                  <c:v>-4.8941948275861749E-2</c:v>
                </c:pt>
                <c:pt idx="5348">
                  <c:v>-4.8946189655172397E-2</c:v>
                </c:pt>
                <c:pt idx="5349">
                  <c:v>-4.8948844827586213E-2</c:v>
                </c:pt>
                <c:pt idx="5350">
                  <c:v>-4.8950068965517242E-2</c:v>
                </c:pt>
                <c:pt idx="5351">
                  <c:v>-4.8952120689655175E-2</c:v>
                </c:pt>
                <c:pt idx="5352">
                  <c:v>-4.8954379310344825E-2</c:v>
                </c:pt>
                <c:pt idx="5353">
                  <c:v>-4.8957551724137925E-2</c:v>
                </c:pt>
                <c:pt idx="5354">
                  <c:v>-4.8961586206896564E-2</c:v>
                </c:pt>
                <c:pt idx="5355">
                  <c:v>-4.8964603448275884E-2</c:v>
                </c:pt>
                <c:pt idx="5356">
                  <c:v>-4.8967482758620916E-2</c:v>
                </c:pt>
                <c:pt idx="5357">
                  <c:v>-4.8971448275861779E-2</c:v>
                </c:pt>
                <c:pt idx="5358">
                  <c:v>-4.8975896551724095E-2</c:v>
                </c:pt>
                <c:pt idx="5359">
                  <c:v>-4.8980172413793086E-2</c:v>
                </c:pt>
                <c:pt idx="5360">
                  <c:v>-4.8985775862068967E-2</c:v>
                </c:pt>
                <c:pt idx="5361">
                  <c:v>-4.8993706896551824E-2</c:v>
                </c:pt>
                <c:pt idx="5362">
                  <c:v>-4.9003241379310433E-2</c:v>
                </c:pt>
                <c:pt idx="5363">
                  <c:v>-4.9013068965517492E-2</c:v>
                </c:pt>
                <c:pt idx="5364">
                  <c:v>-4.9020862068965457E-2</c:v>
                </c:pt>
                <c:pt idx="5365">
                  <c:v>-4.9027672413793133E-2</c:v>
                </c:pt>
                <c:pt idx="5366">
                  <c:v>-4.9036120689655183E-2</c:v>
                </c:pt>
                <c:pt idx="5367">
                  <c:v>-4.9044310344827591E-2</c:v>
                </c:pt>
                <c:pt idx="5368">
                  <c:v>-4.905127586206897E-2</c:v>
                </c:pt>
                <c:pt idx="5369">
                  <c:v>-4.9058551724137936E-2</c:v>
                </c:pt>
                <c:pt idx="5370">
                  <c:v>-4.9067362068965517E-2</c:v>
                </c:pt>
                <c:pt idx="5371">
                  <c:v>-4.9076034482758824E-2</c:v>
                </c:pt>
                <c:pt idx="5372">
                  <c:v>-4.9084379310344824E-2</c:v>
                </c:pt>
                <c:pt idx="5373">
                  <c:v>-4.9091827586206914E-2</c:v>
                </c:pt>
                <c:pt idx="5374">
                  <c:v>-4.9099241379310404E-2</c:v>
                </c:pt>
                <c:pt idx="5375">
                  <c:v>-4.9106724137931573E-2</c:v>
                </c:pt>
                <c:pt idx="5376">
                  <c:v>-4.911368965517271E-2</c:v>
                </c:pt>
                <c:pt idx="5377">
                  <c:v>-4.9121982758620723E-2</c:v>
                </c:pt>
                <c:pt idx="5378">
                  <c:v>-4.9129500000000006E-2</c:v>
                </c:pt>
                <c:pt idx="5379">
                  <c:v>-4.9136689655172691E-2</c:v>
                </c:pt>
                <c:pt idx="5380">
                  <c:v>-4.9144637931034872E-2</c:v>
                </c:pt>
                <c:pt idx="5381">
                  <c:v>-4.9152155172413801E-2</c:v>
                </c:pt>
                <c:pt idx="5382">
                  <c:v>-4.9159827586206899E-2</c:v>
                </c:pt>
                <c:pt idx="5383">
                  <c:v>-4.9166724137931619E-2</c:v>
                </c:pt>
                <c:pt idx="5384">
                  <c:v>-4.9173758620689657E-2</c:v>
                </c:pt>
                <c:pt idx="5385">
                  <c:v>-4.9181172413793106E-2</c:v>
                </c:pt>
                <c:pt idx="5386">
                  <c:v>-4.9187120689655167E-2</c:v>
                </c:pt>
                <c:pt idx="5387">
                  <c:v>-4.9191137931034835E-2</c:v>
                </c:pt>
                <c:pt idx="5388">
                  <c:v>-4.9194862068965506E-2</c:v>
                </c:pt>
                <c:pt idx="5389">
                  <c:v>-4.9199551724137931E-2</c:v>
                </c:pt>
                <c:pt idx="5390">
                  <c:v>-4.9206017241379414E-2</c:v>
                </c:pt>
                <c:pt idx="5391">
                  <c:v>-4.9212068965517414E-2</c:v>
                </c:pt>
                <c:pt idx="5392">
                  <c:v>-4.9216948275862066E-2</c:v>
                </c:pt>
                <c:pt idx="5393">
                  <c:v>-4.922E-2</c:v>
                </c:pt>
                <c:pt idx="5394">
                  <c:v>-4.9222620689655182E-2</c:v>
                </c:pt>
                <c:pt idx="5395">
                  <c:v>-4.9226655172413793E-2</c:v>
                </c:pt>
                <c:pt idx="5396">
                  <c:v>-4.9232655172413833E-2</c:v>
                </c:pt>
                <c:pt idx="5397">
                  <c:v>-4.9238620689655177E-2</c:v>
                </c:pt>
                <c:pt idx="5398">
                  <c:v>-4.9245068965517252E-2</c:v>
                </c:pt>
                <c:pt idx="5399">
                  <c:v>-4.9252241379310412E-2</c:v>
                </c:pt>
                <c:pt idx="5400">
                  <c:v>-4.9259413793103453E-2</c:v>
                </c:pt>
                <c:pt idx="5401">
                  <c:v>-4.9265862068965445E-2</c:v>
                </c:pt>
                <c:pt idx="5402">
                  <c:v>-4.9271413793103444E-2</c:v>
                </c:pt>
                <c:pt idx="5403">
                  <c:v>-4.9276793103448603E-2</c:v>
                </c:pt>
                <c:pt idx="5404">
                  <c:v>-4.9283327586206904E-2</c:v>
                </c:pt>
                <c:pt idx="5405">
                  <c:v>-4.9291172413793105E-2</c:v>
                </c:pt>
                <c:pt idx="5406">
                  <c:v>-4.9299741379310383E-2</c:v>
                </c:pt>
                <c:pt idx="5407">
                  <c:v>-4.9307827586207033E-2</c:v>
                </c:pt>
                <c:pt idx="5408">
                  <c:v>-4.9316137931035051E-2</c:v>
                </c:pt>
                <c:pt idx="5409">
                  <c:v>-4.9322844827586601E-2</c:v>
                </c:pt>
                <c:pt idx="5410">
                  <c:v>-4.9327413793103514E-2</c:v>
                </c:pt>
                <c:pt idx="5411">
                  <c:v>-4.9331913793103532E-2</c:v>
                </c:pt>
                <c:pt idx="5412">
                  <c:v>-4.9336189655172523E-2</c:v>
                </c:pt>
                <c:pt idx="5413">
                  <c:v>-4.9339241379310422E-2</c:v>
                </c:pt>
                <c:pt idx="5414">
                  <c:v>-4.9341862068965445E-2</c:v>
                </c:pt>
                <c:pt idx="5415">
                  <c:v>-4.9345103448275862E-2</c:v>
                </c:pt>
                <c:pt idx="5416">
                  <c:v>-4.9347620689655182E-2</c:v>
                </c:pt>
                <c:pt idx="5417">
                  <c:v>-4.934975862068966E-2</c:v>
                </c:pt>
                <c:pt idx="5418">
                  <c:v>-4.9351896551724173E-2</c:v>
                </c:pt>
                <c:pt idx="5419">
                  <c:v>-4.9354068965517313E-2</c:v>
                </c:pt>
                <c:pt idx="5420">
                  <c:v>-4.9356931034483284E-2</c:v>
                </c:pt>
                <c:pt idx="5421">
                  <c:v>-4.9358810344827593E-2</c:v>
                </c:pt>
                <c:pt idx="5422">
                  <c:v>-4.9360913793103534E-2</c:v>
                </c:pt>
                <c:pt idx="5423">
                  <c:v>-4.9362655172414074E-2</c:v>
                </c:pt>
                <c:pt idx="5424">
                  <c:v>-4.9364068965517434E-2</c:v>
                </c:pt>
                <c:pt idx="5425">
                  <c:v>-4.9365103448275882E-2</c:v>
                </c:pt>
                <c:pt idx="5426">
                  <c:v>-4.9367379310344933E-2</c:v>
                </c:pt>
                <c:pt idx="5427">
                  <c:v>-4.9370310344827584E-2</c:v>
                </c:pt>
                <c:pt idx="5428">
                  <c:v>-4.9373534482758871E-2</c:v>
                </c:pt>
                <c:pt idx="5429">
                  <c:v>-4.9377068965517322E-2</c:v>
                </c:pt>
                <c:pt idx="5430">
                  <c:v>-4.9379862068965455E-2</c:v>
                </c:pt>
                <c:pt idx="5431">
                  <c:v>-4.9382431034483337E-2</c:v>
                </c:pt>
                <c:pt idx="5432">
                  <c:v>-4.9384810344827834E-2</c:v>
                </c:pt>
                <c:pt idx="5433">
                  <c:v>-4.9387672413793417E-2</c:v>
                </c:pt>
                <c:pt idx="5434">
                  <c:v>-4.939058620689693E-2</c:v>
                </c:pt>
                <c:pt idx="5435">
                  <c:v>-4.9392000000000429E-2</c:v>
                </c:pt>
                <c:pt idx="5436">
                  <c:v>-4.9391844827586587E-2</c:v>
                </c:pt>
                <c:pt idx="5437">
                  <c:v>-4.9388724137931564E-2</c:v>
                </c:pt>
                <c:pt idx="5438">
                  <c:v>-4.9384275862068984E-2</c:v>
                </c:pt>
                <c:pt idx="5439">
                  <c:v>-4.9379810344827593E-2</c:v>
                </c:pt>
                <c:pt idx="5440">
                  <c:v>-4.9374965517241534E-2</c:v>
                </c:pt>
                <c:pt idx="5441">
                  <c:v>-4.9369034482758888E-2</c:v>
                </c:pt>
                <c:pt idx="5442">
                  <c:v>-4.9361620689655411E-2</c:v>
                </c:pt>
                <c:pt idx="5443">
                  <c:v>-4.9354310344827838E-2</c:v>
                </c:pt>
                <c:pt idx="5444">
                  <c:v>-4.9349000000000004E-2</c:v>
                </c:pt>
                <c:pt idx="5445">
                  <c:v>-4.9344775862068972E-2</c:v>
                </c:pt>
                <c:pt idx="5446">
                  <c:v>-4.9341517241379314E-2</c:v>
                </c:pt>
                <c:pt idx="5447">
                  <c:v>-4.9338827586207022E-2</c:v>
                </c:pt>
                <c:pt idx="5448">
                  <c:v>-4.9336327586207179E-2</c:v>
                </c:pt>
                <c:pt idx="5449">
                  <c:v>-4.9334637931035076E-2</c:v>
                </c:pt>
                <c:pt idx="5450">
                  <c:v>-4.9334431034483213E-2</c:v>
                </c:pt>
                <c:pt idx="5451">
                  <c:v>-4.9334465517241743E-2</c:v>
                </c:pt>
                <c:pt idx="5452">
                  <c:v>-4.9334620689655419E-2</c:v>
                </c:pt>
                <c:pt idx="5453">
                  <c:v>-4.9335344827586537E-2</c:v>
                </c:pt>
                <c:pt idx="5454">
                  <c:v>-4.9336275862069033E-2</c:v>
                </c:pt>
                <c:pt idx="5455">
                  <c:v>-4.9337586206896912E-2</c:v>
                </c:pt>
                <c:pt idx="5456">
                  <c:v>-4.9340551724137927E-2</c:v>
                </c:pt>
                <c:pt idx="5457">
                  <c:v>-4.9343965517241524E-2</c:v>
                </c:pt>
                <c:pt idx="5458">
                  <c:v>-4.9347344827586535E-2</c:v>
                </c:pt>
                <c:pt idx="5459">
                  <c:v>-4.9350931034483188E-2</c:v>
                </c:pt>
                <c:pt idx="5460">
                  <c:v>-4.9354034482758824E-2</c:v>
                </c:pt>
                <c:pt idx="5461">
                  <c:v>-4.9357482758621035E-2</c:v>
                </c:pt>
                <c:pt idx="5462">
                  <c:v>-4.9363051724138324E-2</c:v>
                </c:pt>
                <c:pt idx="5463">
                  <c:v>-4.9369844827586551E-2</c:v>
                </c:pt>
                <c:pt idx="5464">
                  <c:v>-4.9378379310344833E-2</c:v>
                </c:pt>
                <c:pt idx="5465">
                  <c:v>-4.9387931034483232E-2</c:v>
                </c:pt>
                <c:pt idx="5466">
                  <c:v>-4.9396000000000419E-2</c:v>
                </c:pt>
                <c:pt idx="5467">
                  <c:v>-4.9401172413793097E-2</c:v>
                </c:pt>
                <c:pt idx="5468">
                  <c:v>-4.9403827586207004E-2</c:v>
                </c:pt>
                <c:pt idx="5469">
                  <c:v>-4.9405431034483117E-2</c:v>
                </c:pt>
                <c:pt idx="5470">
                  <c:v>-4.9405172413793108E-2</c:v>
                </c:pt>
                <c:pt idx="5471">
                  <c:v>-4.9404913793103494E-2</c:v>
                </c:pt>
                <c:pt idx="5472">
                  <c:v>-4.9405172413793108E-2</c:v>
                </c:pt>
                <c:pt idx="5473">
                  <c:v>-4.9405448275862067E-2</c:v>
                </c:pt>
                <c:pt idx="5474">
                  <c:v>-4.9407034482758884E-2</c:v>
                </c:pt>
                <c:pt idx="5475">
                  <c:v>-4.9410517241379556E-2</c:v>
                </c:pt>
                <c:pt idx="5476">
                  <c:v>-4.9413396551724498E-2</c:v>
                </c:pt>
                <c:pt idx="5477">
                  <c:v>-4.9416362068965519E-2</c:v>
                </c:pt>
                <c:pt idx="5478">
                  <c:v>-4.9418827586207033E-2</c:v>
                </c:pt>
                <c:pt idx="5479">
                  <c:v>-4.9420689655172434E-2</c:v>
                </c:pt>
                <c:pt idx="5480">
                  <c:v>-4.9423344827586528E-2</c:v>
                </c:pt>
                <c:pt idx="5481">
                  <c:v>-4.9426965517241683E-2</c:v>
                </c:pt>
                <c:pt idx="5482">
                  <c:v>-4.9430396551724404E-2</c:v>
                </c:pt>
                <c:pt idx="5483">
                  <c:v>-4.9434758620689662E-2</c:v>
                </c:pt>
                <c:pt idx="5484">
                  <c:v>-4.9441172413793096E-2</c:v>
                </c:pt>
                <c:pt idx="5485">
                  <c:v>-4.9447724137931498E-2</c:v>
                </c:pt>
                <c:pt idx="5486">
                  <c:v>-4.9453482758620972E-2</c:v>
                </c:pt>
                <c:pt idx="5487">
                  <c:v>-4.9458862068965485E-2</c:v>
                </c:pt>
                <c:pt idx="5488">
                  <c:v>-4.9465586206896818E-2</c:v>
                </c:pt>
                <c:pt idx="5489">
                  <c:v>-4.9474551724137929E-2</c:v>
                </c:pt>
                <c:pt idx="5490">
                  <c:v>-4.9483034482758891E-2</c:v>
                </c:pt>
                <c:pt idx="5491">
                  <c:v>-4.9490344827586588E-2</c:v>
                </c:pt>
                <c:pt idx="5492">
                  <c:v>-4.9497034482758946E-2</c:v>
                </c:pt>
                <c:pt idx="5493">
                  <c:v>-4.9502724137931595E-2</c:v>
                </c:pt>
                <c:pt idx="5494">
                  <c:v>-4.9509310344827591E-2</c:v>
                </c:pt>
                <c:pt idx="5495">
                  <c:v>-4.9516844827586629E-2</c:v>
                </c:pt>
                <c:pt idx="5496">
                  <c:v>-4.9523189655172418E-2</c:v>
                </c:pt>
                <c:pt idx="5497">
                  <c:v>-4.9528655172413803E-2</c:v>
                </c:pt>
                <c:pt idx="5498">
                  <c:v>-4.9534310344827824E-2</c:v>
                </c:pt>
                <c:pt idx="5499">
                  <c:v>-4.9541310344827581E-2</c:v>
                </c:pt>
                <c:pt idx="5500">
                  <c:v>-4.9547448275861966E-2</c:v>
                </c:pt>
                <c:pt idx="5501">
                  <c:v>-4.9552172413793109E-2</c:v>
                </c:pt>
                <c:pt idx="5502">
                  <c:v>-4.9557362068965487E-2</c:v>
                </c:pt>
                <c:pt idx="5503">
                  <c:v>-4.9563120689655182E-2</c:v>
                </c:pt>
                <c:pt idx="5504">
                  <c:v>-4.9569431034483087E-2</c:v>
                </c:pt>
                <c:pt idx="5505">
                  <c:v>-4.9575120689655056E-2</c:v>
                </c:pt>
                <c:pt idx="5506">
                  <c:v>-4.9579793103448434E-2</c:v>
                </c:pt>
                <c:pt idx="5507">
                  <c:v>-4.9584086206896819E-2</c:v>
                </c:pt>
                <c:pt idx="5508">
                  <c:v>-4.9588620689655173E-2</c:v>
                </c:pt>
                <c:pt idx="5509">
                  <c:v>-4.9592689655172773E-2</c:v>
                </c:pt>
                <c:pt idx="5510">
                  <c:v>-4.9598482758620971E-2</c:v>
                </c:pt>
                <c:pt idx="5511">
                  <c:v>-4.9604000000000002E-2</c:v>
                </c:pt>
                <c:pt idx="5512">
                  <c:v>-4.9608206896551724E-2</c:v>
                </c:pt>
                <c:pt idx="5513">
                  <c:v>-4.9613586206896841E-2</c:v>
                </c:pt>
                <c:pt idx="5514">
                  <c:v>-4.9619327586206914E-2</c:v>
                </c:pt>
                <c:pt idx="5515">
                  <c:v>-4.9624741379310354E-2</c:v>
                </c:pt>
                <c:pt idx="5516">
                  <c:v>-4.9627224137931449E-2</c:v>
                </c:pt>
                <c:pt idx="5517">
                  <c:v>-4.9627896551724136E-2</c:v>
                </c:pt>
                <c:pt idx="5518">
                  <c:v>-4.9626948275862046E-2</c:v>
                </c:pt>
                <c:pt idx="5519">
                  <c:v>-4.9624103448275857E-2</c:v>
                </c:pt>
                <c:pt idx="5520">
                  <c:v>-4.9622310344827593E-2</c:v>
                </c:pt>
                <c:pt idx="5521">
                  <c:v>-4.9621103448275868E-2</c:v>
                </c:pt>
                <c:pt idx="5522">
                  <c:v>-4.9620086206896563E-2</c:v>
                </c:pt>
                <c:pt idx="5523">
                  <c:v>-4.9618448275862065E-2</c:v>
                </c:pt>
                <c:pt idx="5524">
                  <c:v>-4.9614896551724137E-2</c:v>
                </c:pt>
                <c:pt idx="5525">
                  <c:v>-4.9610689655172513E-2</c:v>
                </c:pt>
                <c:pt idx="5526">
                  <c:v>-4.9606827586206922E-2</c:v>
                </c:pt>
                <c:pt idx="5527">
                  <c:v>-4.9600931034483035E-2</c:v>
                </c:pt>
                <c:pt idx="5528">
                  <c:v>-4.9594137931034878E-2</c:v>
                </c:pt>
                <c:pt idx="5529">
                  <c:v>-4.9586793103448733E-2</c:v>
                </c:pt>
                <c:pt idx="5530">
                  <c:v>-4.9579068965517253E-2</c:v>
                </c:pt>
                <c:pt idx="5531">
                  <c:v>-4.9571224137931413E-2</c:v>
                </c:pt>
                <c:pt idx="5532">
                  <c:v>-4.9563586206896881E-2</c:v>
                </c:pt>
                <c:pt idx="5533">
                  <c:v>-4.9557017241379404E-2</c:v>
                </c:pt>
                <c:pt idx="5534">
                  <c:v>-4.9551534482758633E-2</c:v>
                </c:pt>
                <c:pt idx="5535">
                  <c:v>-4.9546724137931486E-2</c:v>
                </c:pt>
                <c:pt idx="5536">
                  <c:v>-4.9542517241379314E-2</c:v>
                </c:pt>
                <c:pt idx="5537">
                  <c:v>-4.9539396551724138E-2</c:v>
                </c:pt>
                <c:pt idx="5538">
                  <c:v>-4.9537603448276138E-2</c:v>
                </c:pt>
                <c:pt idx="5539">
                  <c:v>-4.9536465517241751E-2</c:v>
                </c:pt>
                <c:pt idx="5540">
                  <c:v>-4.9534551724137933E-2</c:v>
                </c:pt>
                <c:pt idx="5541">
                  <c:v>-4.9532155172413793E-2</c:v>
                </c:pt>
                <c:pt idx="5542">
                  <c:v>-4.9531482758620834E-2</c:v>
                </c:pt>
                <c:pt idx="5543">
                  <c:v>-4.9530068965517322E-2</c:v>
                </c:pt>
                <c:pt idx="5544">
                  <c:v>-4.952784482758648E-2</c:v>
                </c:pt>
                <c:pt idx="5545">
                  <c:v>-4.9525827586206897E-2</c:v>
                </c:pt>
                <c:pt idx="5546">
                  <c:v>-4.9524896551724144E-2</c:v>
                </c:pt>
                <c:pt idx="5547">
                  <c:v>-4.9524465517241434E-2</c:v>
                </c:pt>
                <c:pt idx="5548">
                  <c:v>-4.9522758620689653E-2</c:v>
                </c:pt>
                <c:pt idx="5549">
                  <c:v>-4.952168965517241E-2</c:v>
                </c:pt>
                <c:pt idx="5550">
                  <c:v>-4.9523775862068964E-2</c:v>
                </c:pt>
                <c:pt idx="5551">
                  <c:v>-4.9529241379310363E-2</c:v>
                </c:pt>
                <c:pt idx="5552">
                  <c:v>-4.9537068965517322E-2</c:v>
                </c:pt>
                <c:pt idx="5553">
                  <c:v>-4.9546017241379324E-2</c:v>
                </c:pt>
                <c:pt idx="5554">
                  <c:v>-4.9555586206896554E-2</c:v>
                </c:pt>
                <c:pt idx="5555">
                  <c:v>-4.9565603448275923E-2</c:v>
                </c:pt>
                <c:pt idx="5556">
                  <c:v>-4.9575741379310354E-2</c:v>
                </c:pt>
                <c:pt idx="5557">
                  <c:v>-4.9583017241379423E-2</c:v>
                </c:pt>
                <c:pt idx="5558">
                  <c:v>-4.9587500000000014E-2</c:v>
                </c:pt>
                <c:pt idx="5559">
                  <c:v>-4.9589931034482934E-2</c:v>
                </c:pt>
                <c:pt idx="5560">
                  <c:v>-4.9591896551724184E-2</c:v>
                </c:pt>
                <c:pt idx="5561">
                  <c:v>-4.9594379310344834E-2</c:v>
                </c:pt>
                <c:pt idx="5562">
                  <c:v>-4.9597551724137934E-2</c:v>
                </c:pt>
                <c:pt idx="5563">
                  <c:v>-4.9600689655172413E-2</c:v>
                </c:pt>
                <c:pt idx="5564">
                  <c:v>-4.9604982758620804E-2</c:v>
                </c:pt>
                <c:pt idx="5565">
                  <c:v>-4.9609655172413787E-2</c:v>
                </c:pt>
                <c:pt idx="5566">
                  <c:v>-4.9612862068965508E-2</c:v>
                </c:pt>
                <c:pt idx="5567">
                  <c:v>-4.9615517241379324E-2</c:v>
                </c:pt>
                <c:pt idx="5568">
                  <c:v>-4.961694827586207E-2</c:v>
                </c:pt>
                <c:pt idx="5569">
                  <c:v>-4.9617293103448722E-2</c:v>
                </c:pt>
                <c:pt idx="5570">
                  <c:v>-4.9616586206896907E-2</c:v>
                </c:pt>
                <c:pt idx="5571">
                  <c:v>-4.9614534482758724E-2</c:v>
                </c:pt>
                <c:pt idx="5572">
                  <c:v>-4.9612155172413804E-2</c:v>
                </c:pt>
                <c:pt idx="5573">
                  <c:v>-4.9610258620689664E-2</c:v>
                </c:pt>
                <c:pt idx="5574">
                  <c:v>-4.9608448275862055E-2</c:v>
                </c:pt>
                <c:pt idx="5575">
                  <c:v>-4.9607241379310392E-2</c:v>
                </c:pt>
                <c:pt idx="5576">
                  <c:v>-4.9607896551724137E-2</c:v>
                </c:pt>
                <c:pt idx="5577">
                  <c:v>-4.9609327586206897E-2</c:v>
                </c:pt>
                <c:pt idx="5578">
                  <c:v>-4.9611034482758734E-2</c:v>
                </c:pt>
                <c:pt idx="5579">
                  <c:v>-4.9612258620689693E-2</c:v>
                </c:pt>
                <c:pt idx="5580">
                  <c:v>-4.9613844827586545E-2</c:v>
                </c:pt>
                <c:pt idx="5581">
                  <c:v>-4.9615706896551724E-2</c:v>
                </c:pt>
                <c:pt idx="5582">
                  <c:v>-4.9616534482758878E-2</c:v>
                </c:pt>
                <c:pt idx="5583">
                  <c:v>-4.9616913793103533E-2</c:v>
                </c:pt>
                <c:pt idx="5584">
                  <c:v>-4.9617137931034873E-2</c:v>
                </c:pt>
                <c:pt idx="5585">
                  <c:v>-4.9618017241379334E-2</c:v>
                </c:pt>
                <c:pt idx="5586">
                  <c:v>-4.9619275862068962E-2</c:v>
                </c:pt>
                <c:pt idx="5587">
                  <c:v>-4.9620258620689646E-2</c:v>
                </c:pt>
                <c:pt idx="5588">
                  <c:v>-4.9621689655172413E-2</c:v>
                </c:pt>
                <c:pt idx="5589">
                  <c:v>-4.9622310344827593E-2</c:v>
                </c:pt>
                <c:pt idx="5590">
                  <c:v>-4.9621982758620703E-2</c:v>
                </c:pt>
                <c:pt idx="5591">
                  <c:v>-4.9622844827586485E-2</c:v>
                </c:pt>
                <c:pt idx="5592">
                  <c:v>-4.9625103448275865E-2</c:v>
                </c:pt>
                <c:pt idx="5593">
                  <c:v>-4.962775862068966E-2</c:v>
                </c:pt>
                <c:pt idx="5594">
                  <c:v>-4.9631637931034908E-2</c:v>
                </c:pt>
                <c:pt idx="5595">
                  <c:v>-4.9637068965517284E-2</c:v>
                </c:pt>
                <c:pt idx="5596">
                  <c:v>-4.9640603448275873E-2</c:v>
                </c:pt>
                <c:pt idx="5597">
                  <c:v>-4.9642413793103482E-2</c:v>
                </c:pt>
                <c:pt idx="5598">
                  <c:v>-4.9644965517241402E-2</c:v>
                </c:pt>
                <c:pt idx="5599">
                  <c:v>-4.9649448275861791E-2</c:v>
                </c:pt>
                <c:pt idx="5600">
                  <c:v>-4.9656448275862075E-2</c:v>
                </c:pt>
                <c:pt idx="5601">
                  <c:v>-4.9664517241379331E-2</c:v>
                </c:pt>
                <c:pt idx="5602">
                  <c:v>-4.9672310344827594E-2</c:v>
                </c:pt>
                <c:pt idx="5603">
                  <c:v>-4.9680241379310382E-2</c:v>
                </c:pt>
                <c:pt idx="5604">
                  <c:v>-4.9688517241379314E-2</c:v>
                </c:pt>
                <c:pt idx="5605">
                  <c:v>-4.9698172413793096E-2</c:v>
                </c:pt>
                <c:pt idx="5606">
                  <c:v>-4.9706862068965518E-2</c:v>
                </c:pt>
                <c:pt idx="5607">
                  <c:v>-4.9713896551724507E-2</c:v>
                </c:pt>
                <c:pt idx="5608">
                  <c:v>-4.9720068965517304E-2</c:v>
                </c:pt>
                <c:pt idx="5609">
                  <c:v>-4.9724241379310433E-2</c:v>
                </c:pt>
                <c:pt idx="5610">
                  <c:v>-4.9725482758620834E-2</c:v>
                </c:pt>
                <c:pt idx="5611">
                  <c:v>-4.9725000000000033E-2</c:v>
                </c:pt>
                <c:pt idx="5612">
                  <c:v>-4.9723672413793392E-2</c:v>
                </c:pt>
                <c:pt idx="5613">
                  <c:v>-4.9721793103448632E-2</c:v>
                </c:pt>
                <c:pt idx="5614">
                  <c:v>-4.9719586206896906E-2</c:v>
                </c:pt>
                <c:pt idx="5615">
                  <c:v>-4.9717379310345096E-2</c:v>
                </c:pt>
                <c:pt idx="5616">
                  <c:v>-4.9714068965517479E-2</c:v>
                </c:pt>
                <c:pt idx="5617">
                  <c:v>-4.970831034482788E-2</c:v>
                </c:pt>
                <c:pt idx="5618">
                  <c:v>-4.9699379310344835E-2</c:v>
                </c:pt>
                <c:pt idx="5619">
                  <c:v>-4.9689655172413798E-2</c:v>
                </c:pt>
                <c:pt idx="5620">
                  <c:v>-4.9680465517241423E-2</c:v>
                </c:pt>
                <c:pt idx="5621">
                  <c:v>-4.9669275862068964E-2</c:v>
                </c:pt>
                <c:pt idx="5622">
                  <c:v>-4.9655896551724137E-2</c:v>
                </c:pt>
                <c:pt idx="5623">
                  <c:v>-4.9642068965517282E-2</c:v>
                </c:pt>
                <c:pt idx="5624">
                  <c:v>-4.9627965517241412E-2</c:v>
                </c:pt>
                <c:pt idx="5625">
                  <c:v>-4.961641379310372E-2</c:v>
                </c:pt>
                <c:pt idx="5626">
                  <c:v>-4.9605637931034861E-2</c:v>
                </c:pt>
                <c:pt idx="5627">
                  <c:v>-4.9592344827586662E-2</c:v>
                </c:pt>
                <c:pt idx="5628">
                  <c:v>-4.9578534482758632E-2</c:v>
                </c:pt>
                <c:pt idx="5629">
                  <c:v>-4.9563793103448724E-2</c:v>
                </c:pt>
                <c:pt idx="5630">
                  <c:v>-4.9551293103448579E-2</c:v>
                </c:pt>
                <c:pt idx="5631">
                  <c:v>-4.9540448275861945E-2</c:v>
                </c:pt>
                <c:pt idx="5632">
                  <c:v>-4.9530637931035001E-2</c:v>
                </c:pt>
                <c:pt idx="5633">
                  <c:v>-4.9523344827586517E-2</c:v>
                </c:pt>
                <c:pt idx="5634">
                  <c:v>-4.9518844827586526E-2</c:v>
                </c:pt>
                <c:pt idx="5635">
                  <c:v>-4.9514655172413824E-2</c:v>
                </c:pt>
                <c:pt idx="5636">
                  <c:v>-4.9511206896551932E-2</c:v>
                </c:pt>
                <c:pt idx="5637">
                  <c:v>-4.9509741379310364E-2</c:v>
                </c:pt>
                <c:pt idx="5638">
                  <c:v>-4.9511758620689662E-2</c:v>
                </c:pt>
                <c:pt idx="5639">
                  <c:v>-4.9515517241379314E-2</c:v>
                </c:pt>
                <c:pt idx="5640">
                  <c:v>-4.9521206896551734E-2</c:v>
                </c:pt>
                <c:pt idx="5641">
                  <c:v>-4.9528379310344817E-2</c:v>
                </c:pt>
                <c:pt idx="5642">
                  <c:v>-4.9536310344827909E-2</c:v>
                </c:pt>
                <c:pt idx="5643">
                  <c:v>-4.9544896551724144E-2</c:v>
                </c:pt>
                <c:pt idx="5644">
                  <c:v>-4.9553189655172414E-2</c:v>
                </c:pt>
                <c:pt idx="5645">
                  <c:v>-4.9561672413793112E-2</c:v>
                </c:pt>
                <c:pt idx="5646">
                  <c:v>-4.9570465517241424E-2</c:v>
                </c:pt>
                <c:pt idx="5647">
                  <c:v>-4.9577431034483074E-2</c:v>
                </c:pt>
                <c:pt idx="5648">
                  <c:v>-4.958287931034483E-2</c:v>
                </c:pt>
                <c:pt idx="5649">
                  <c:v>-4.9586034482758834E-2</c:v>
                </c:pt>
                <c:pt idx="5650">
                  <c:v>-4.9587689655172434E-2</c:v>
                </c:pt>
                <c:pt idx="5651">
                  <c:v>-4.9589551724137954E-2</c:v>
                </c:pt>
                <c:pt idx="5652">
                  <c:v>-4.9593241379310433E-2</c:v>
                </c:pt>
                <c:pt idx="5653">
                  <c:v>-4.9597517241379514E-2</c:v>
                </c:pt>
                <c:pt idx="5654">
                  <c:v>-4.9601758620689655E-2</c:v>
                </c:pt>
                <c:pt idx="5655">
                  <c:v>-4.9606810344827827E-2</c:v>
                </c:pt>
                <c:pt idx="5656">
                  <c:v>-4.9614482758620924E-2</c:v>
                </c:pt>
                <c:pt idx="5657">
                  <c:v>-4.9622896551724138E-2</c:v>
                </c:pt>
                <c:pt idx="5658">
                  <c:v>-4.9630379310344828E-2</c:v>
                </c:pt>
                <c:pt idx="5659">
                  <c:v>-4.9636517241379526E-2</c:v>
                </c:pt>
                <c:pt idx="5660">
                  <c:v>-4.9642655172413792E-2</c:v>
                </c:pt>
                <c:pt idx="5661">
                  <c:v>-4.9648482758620723E-2</c:v>
                </c:pt>
                <c:pt idx="5662">
                  <c:v>-4.9653068965517293E-2</c:v>
                </c:pt>
                <c:pt idx="5663">
                  <c:v>-4.9656568965517303E-2</c:v>
                </c:pt>
                <c:pt idx="5664">
                  <c:v>-4.9660931034483075E-2</c:v>
                </c:pt>
                <c:pt idx="5665">
                  <c:v>-4.9667172413793099E-2</c:v>
                </c:pt>
                <c:pt idx="5666">
                  <c:v>-4.9673034482758623E-2</c:v>
                </c:pt>
                <c:pt idx="5667">
                  <c:v>-4.9678172413793076E-2</c:v>
                </c:pt>
                <c:pt idx="5668">
                  <c:v>-4.9681534482758624E-2</c:v>
                </c:pt>
                <c:pt idx="5669">
                  <c:v>-4.9682775862068963E-2</c:v>
                </c:pt>
                <c:pt idx="5670">
                  <c:v>-4.9683724137931519E-2</c:v>
                </c:pt>
                <c:pt idx="5671">
                  <c:v>-4.9685672413793104E-2</c:v>
                </c:pt>
                <c:pt idx="5672">
                  <c:v>-4.9688793103448557E-2</c:v>
                </c:pt>
                <c:pt idx="5673">
                  <c:v>-4.9691603448275903E-2</c:v>
                </c:pt>
                <c:pt idx="5674">
                  <c:v>-4.9693103448275884E-2</c:v>
                </c:pt>
                <c:pt idx="5675">
                  <c:v>-4.9690896551724192E-2</c:v>
                </c:pt>
                <c:pt idx="5676">
                  <c:v>-4.9683517241379323E-2</c:v>
                </c:pt>
                <c:pt idx="5677">
                  <c:v>-4.9674965517241383E-2</c:v>
                </c:pt>
                <c:pt idx="5678">
                  <c:v>-4.9666103448275892E-2</c:v>
                </c:pt>
                <c:pt idx="5679">
                  <c:v>-4.9655655172413798E-2</c:v>
                </c:pt>
                <c:pt idx="5680">
                  <c:v>-4.9645534482758616E-2</c:v>
                </c:pt>
                <c:pt idx="5681">
                  <c:v>-4.9635586206896572E-2</c:v>
                </c:pt>
                <c:pt idx="5682">
                  <c:v>-4.9627275862068963E-2</c:v>
                </c:pt>
                <c:pt idx="5683">
                  <c:v>-4.9619310344827583E-2</c:v>
                </c:pt>
                <c:pt idx="5684">
                  <c:v>-4.9610741379310402E-2</c:v>
                </c:pt>
                <c:pt idx="5685">
                  <c:v>-4.9603379310344829E-2</c:v>
                </c:pt>
                <c:pt idx="5686">
                  <c:v>-4.9598689655172661E-2</c:v>
                </c:pt>
                <c:pt idx="5687">
                  <c:v>-4.9595344827586513E-2</c:v>
                </c:pt>
                <c:pt idx="5688">
                  <c:v>-4.95935517241382E-2</c:v>
                </c:pt>
                <c:pt idx="5689">
                  <c:v>-4.9593379310344833E-2</c:v>
                </c:pt>
                <c:pt idx="5690">
                  <c:v>-4.9593620689655435E-2</c:v>
                </c:pt>
                <c:pt idx="5691">
                  <c:v>-4.9594137931034878E-2</c:v>
                </c:pt>
                <c:pt idx="5692">
                  <c:v>-4.9595931034483093E-2</c:v>
                </c:pt>
                <c:pt idx="5693">
                  <c:v>-4.9598465517241647E-2</c:v>
                </c:pt>
                <c:pt idx="5694">
                  <c:v>-4.9600500000000013E-2</c:v>
                </c:pt>
                <c:pt idx="5695">
                  <c:v>-4.9600689655172413E-2</c:v>
                </c:pt>
                <c:pt idx="5696">
                  <c:v>-4.9598068965517314E-2</c:v>
                </c:pt>
                <c:pt idx="5697">
                  <c:v>-4.959418965517242E-2</c:v>
                </c:pt>
                <c:pt idx="5698">
                  <c:v>-4.9589086206896574E-2</c:v>
                </c:pt>
                <c:pt idx="5699">
                  <c:v>-4.9583206896551969E-2</c:v>
                </c:pt>
                <c:pt idx="5700">
                  <c:v>-4.957862068965517E-2</c:v>
                </c:pt>
                <c:pt idx="5701">
                  <c:v>-4.9573568965517283E-2</c:v>
                </c:pt>
                <c:pt idx="5702">
                  <c:v>-4.9568224137931577E-2</c:v>
                </c:pt>
                <c:pt idx="5703">
                  <c:v>-4.9564551724137984E-2</c:v>
                </c:pt>
                <c:pt idx="5704">
                  <c:v>-4.9562482758621074E-2</c:v>
                </c:pt>
                <c:pt idx="5705">
                  <c:v>-4.9559275862068972E-2</c:v>
                </c:pt>
                <c:pt idx="5706">
                  <c:v>-4.9555810344827589E-2</c:v>
                </c:pt>
                <c:pt idx="5707">
                  <c:v>-4.955296551724165E-2</c:v>
                </c:pt>
                <c:pt idx="5708">
                  <c:v>-4.9550413793103494E-2</c:v>
                </c:pt>
                <c:pt idx="5709">
                  <c:v>-4.9550379310344832E-2</c:v>
                </c:pt>
                <c:pt idx="5710">
                  <c:v>-4.9552293103448733E-2</c:v>
                </c:pt>
                <c:pt idx="5711">
                  <c:v>-4.9555931034482914E-2</c:v>
                </c:pt>
                <c:pt idx="5712">
                  <c:v>-4.9561517241379333E-2</c:v>
                </c:pt>
                <c:pt idx="5713">
                  <c:v>-4.9567620689655194E-2</c:v>
                </c:pt>
                <c:pt idx="5714">
                  <c:v>-4.9575068965517242E-2</c:v>
                </c:pt>
                <c:pt idx="5715">
                  <c:v>-4.9582551724138203E-2</c:v>
                </c:pt>
                <c:pt idx="5716">
                  <c:v>-4.9590862068965506E-2</c:v>
                </c:pt>
                <c:pt idx="5717">
                  <c:v>-4.9599741379310384E-2</c:v>
                </c:pt>
                <c:pt idx="5718">
                  <c:v>-4.9608379310344827E-2</c:v>
                </c:pt>
                <c:pt idx="5719">
                  <c:v>-4.9618275862068961E-2</c:v>
                </c:pt>
                <c:pt idx="5720">
                  <c:v>-4.9625896551724107E-2</c:v>
                </c:pt>
                <c:pt idx="5721">
                  <c:v>-4.9632413793103514E-2</c:v>
                </c:pt>
                <c:pt idx="5722">
                  <c:v>-4.9637379310344829E-2</c:v>
                </c:pt>
                <c:pt idx="5723">
                  <c:v>-4.9639603448275893E-2</c:v>
                </c:pt>
                <c:pt idx="5724">
                  <c:v>-4.9641206896551722E-2</c:v>
                </c:pt>
                <c:pt idx="5725">
                  <c:v>-4.9642672413793103E-2</c:v>
                </c:pt>
                <c:pt idx="5726">
                  <c:v>-4.9644379310344815E-2</c:v>
                </c:pt>
                <c:pt idx="5727">
                  <c:v>-4.9647103448275866E-2</c:v>
                </c:pt>
                <c:pt idx="5728">
                  <c:v>-4.9647534482758632E-2</c:v>
                </c:pt>
                <c:pt idx="5729">
                  <c:v>-4.9646913793103473E-2</c:v>
                </c:pt>
                <c:pt idx="5730">
                  <c:v>-4.9645137931034491E-2</c:v>
                </c:pt>
                <c:pt idx="5731">
                  <c:v>-4.9642879310344827E-2</c:v>
                </c:pt>
                <c:pt idx="5732">
                  <c:v>-4.9641000000000005E-2</c:v>
                </c:pt>
                <c:pt idx="5733">
                  <c:v>-4.9639482758620734E-2</c:v>
                </c:pt>
                <c:pt idx="5734">
                  <c:v>-4.9637758620689663E-2</c:v>
                </c:pt>
                <c:pt idx="5735">
                  <c:v>-4.9635879310344827E-2</c:v>
                </c:pt>
                <c:pt idx="5736">
                  <c:v>-4.9634879310344826E-2</c:v>
                </c:pt>
                <c:pt idx="5737">
                  <c:v>-4.9634534482758633E-2</c:v>
                </c:pt>
                <c:pt idx="5738">
                  <c:v>-4.9634379310344826E-2</c:v>
                </c:pt>
                <c:pt idx="5739">
                  <c:v>-4.9634051724137936E-2</c:v>
                </c:pt>
                <c:pt idx="5740">
                  <c:v>-4.9635017241379323E-2</c:v>
                </c:pt>
                <c:pt idx="5741">
                  <c:v>-4.9637310344827594E-2</c:v>
                </c:pt>
                <c:pt idx="5742">
                  <c:v>-4.9639896551724128E-2</c:v>
                </c:pt>
                <c:pt idx="5743">
                  <c:v>-4.9643724137931437E-2</c:v>
                </c:pt>
                <c:pt idx="5744">
                  <c:v>-4.9647396551724142E-2</c:v>
                </c:pt>
                <c:pt idx="5745">
                  <c:v>-4.9651948275861946E-2</c:v>
                </c:pt>
                <c:pt idx="5746">
                  <c:v>-4.9658275862068967E-2</c:v>
                </c:pt>
                <c:pt idx="5747">
                  <c:v>-4.9663896551724193E-2</c:v>
                </c:pt>
                <c:pt idx="5748">
                  <c:v>-4.9667517241379334E-2</c:v>
                </c:pt>
                <c:pt idx="5749">
                  <c:v>-4.9671034482758628E-2</c:v>
                </c:pt>
                <c:pt idx="5750">
                  <c:v>-4.9675293103448433E-2</c:v>
                </c:pt>
                <c:pt idx="5751">
                  <c:v>-4.9679586206896553E-2</c:v>
                </c:pt>
                <c:pt idx="5752">
                  <c:v>-4.9682896551724184E-2</c:v>
                </c:pt>
                <c:pt idx="5753">
                  <c:v>-4.9683862068965468E-2</c:v>
                </c:pt>
                <c:pt idx="5754">
                  <c:v>-4.9683120689655157E-2</c:v>
                </c:pt>
                <c:pt idx="5755">
                  <c:v>-4.9680896551724162E-2</c:v>
                </c:pt>
                <c:pt idx="5756">
                  <c:v>-4.9678413793103463E-2</c:v>
                </c:pt>
                <c:pt idx="5757">
                  <c:v>-4.9676465517241433E-2</c:v>
                </c:pt>
                <c:pt idx="5758">
                  <c:v>-4.9674051724137927E-2</c:v>
                </c:pt>
                <c:pt idx="5759">
                  <c:v>-4.9672689655172422E-2</c:v>
                </c:pt>
                <c:pt idx="5760">
                  <c:v>-4.9671879310344787E-2</c:v>
                </c:pt>
                <c:pt idx="5761">
                  <c:v>-4.9672137931034796E-2</c:v>
                </c:pt>
                <c:pt idx="5762">
                  <c:v>-4.9673689655172423E-2</c:v>
                </c:pt>
                <c:pt idx="5763">
                  <c:v>-4.9676000000000012E-2</c:v>
                </c:pt>
                <c:pt idx="5764">
                  <c:v>-4.9678982758620704E-2</c:v>
                </c:pt>
                <c:pt idx="5765">
                  <c:v>-4.9682965517241627E-2</c:v>
                </c:pt>
                <c:pt idx="5766">
                  <c:v>-4.9688724137931448E-2</c:v>
                </c:pt>
                <c:pt idx="5767">
                  <c:v>-4.9696000000000226E-2</c:v>
                </c:pt>
                <c:pt idx="5768">
                  <c:v>-4.9704000000000241E-2</c:v>
                </c:pt>
                <c:pt idx="5769">
                  <c:v>-4.9712500000000409E-2</c:v>
                </c:pt>
                <c:pt idx="5770">
                  <c:v>-4.9719448275862069E-2</c:v>
                </c:pt>
                <c:pt idx="5771">
                  <c:v>-4.9724241379310433E-2</c:v>
                </c:pt>
                <c:pt idx="5772">
                  <c:v>-4.9726793103448803E-2</c:v>
                </c:pt>
                <c:pt idx="5773">
                  <c:v>-4.9729982758620894E-2</c:v>
                </c:pt>
                <c:pt idx="5774">
                  <c:v>-4.9734551724137932E-2</c:v>
                </c:pt>
                <c:pt idx="5775">
                  <c:v>-4.9738258620689674E-2</c:v>
                </c:pt>
                <c:pt idx="5776">
                  <c:v>-4.9741034482758704E-2</c:v>
                </c:pt>
                <c:pt idx="5777">
                  <c:v>-4.9743327586206934E-2</c:v>
                </c:pt>
                <c:pt idx="5778">
                  <c:v>-4.9745155172413777E-2</c:v>
                </c:pt>
                <c:pt idx="5779">
                  <c:v>-4.9747241379310414E-2</c:v>
                </c:pt>
                <c:pt idx="5780">
                  <c:v>-4.9748586206896594E-2</c:v>
                </c:pt>
                <c:pt idx="5781">
                  <c:v>-4.9749413793103464E-2</c:v>
                </c:pt>
                <c:pt idx="5782">
                  <c:v>-4.9749775862068968E-2</c:v>
                </c:pt>
                <c:pt idx="5783">
                  <c:v>-4.9749689655172423E-2</c:v>
                </c:pt>
                <c:pt idx="5784">
                  <c:v>-4.9751051724137983E-2</c:v>
                </c:pt>
                <c:pt idx="5785">
                  <c:v>-4.9753241379310434E-2</c:v>
                </c:pt>
                <c:pt idx="5786">
                  <c:v>-4.9754793103448693E-2</c:v>
                </c:pt>
                <c:pt idx="5787">
                  <c:v>-4.9756034482758942E-2</c:v>
                </c:pt>
                <c:pt idx="5788">
                  <c:v>-4.9757448275862072E-2</c:v>
                </c:pt>
                <c:pt idx="5789">
                  <c:v>-4.975927586206897E-2</c:v>
                </c:pt>
                <c:pt idx="5790">
                  <c:v>-4.9759137931034807E-2</c:v>
                </c:pt>
                <c:pt idx="5791">
                  <c:v>-4.9757310344827908E-2</c:v>
                </c:pt>
                <c:pt idx="5792">
                  <c:v>-4.9752068965517433E-2</c:v>
                </c:pt>
                <c:pt idx="5793">
                  <c:v>-4.9744051724137928E-2</c:v>
                </c:pt>
                <c:pt idx="5794">
                  <c:v>-4.9736724137931697E-2</c:v>
                </c:pt>
                <c:pt idx="5795">
                  <c:v>-4.9730672413793434E-2</c:v>
                </c:pt>
                <c:pt idx="5796">
                  <c:v>-4.9725172413793095E-2</c:v>
                </c:pt>
                <c:pt idx="5797">
                  <c:v>-4.971872413793163E-2</c:v>
                </c:pt>
                <c:pt idx="5798">
                  <c:v>-4.9711172413793102E-2</c:v>
                </c:pt>
                <c:pt idx="5799">
                  <c:v>-4.9704448275862068E-2</c:v>
                </c:pt>
                <c:pt idx="5800">
                  <c:v>-4.9699379310344835E-2</c:v>
                </c:pt>
                <c:pt idx="5801">
                  <c:v>-4.9695396551724183E-2</c:v>
                </c:pt>
                <c:pt idx="5802">
                  <c:v>-4.9690689655172433E-2</c:v>
                </c:pt>
                <c:pt idx="5803">
                  <c:v>-4.9684465517241434E-2</c:v>
                </c:pt>
                <c:pt idx="5804">
                  <c:v>-4.9677034482758634E-2</c:v>
                </c:pt>
                <c:pt idx="5805">
                  <c:v>-4.9669965517241413E-2</c:v>
                </c:pt>
                <c:pt idx="5806">
                  <c:v>-4.9663310344827863E-2</c:v>
                </c:pt>
                <c:pt idx="5807">
                  <c:v>-4.9657000000000014E-2</c:v>
                </c:pt>
                <c:pt idx="5808">
                  <c:v>-4.9651275862068966E-2</c:v>
                </c:pt>
                <c:pt idx="5809">
                  <c:v>-4.9647172413793086E-2</c:v>
                </c:pt>
                <c:pt idx="5810">
                  <c:v>-4.9644551724137925E-2</c:v>
                </c:pt>
                <c:pt idx="5811">
                  <c:v>-4.9642068965517282E-2</c:v>
                </c:pt>
                <c:pt idx="5812">
                  <c:v>-4.9637586206896803E-2</c:v>
                </c:pt>
                <c:pt idx="5813">
                  <c:v>-4.9632517241379424E-2</c:v>
                </c:pt>
                <c:pt idx="5814">
                  <c:v>-4.9628155172413785E-2</c:v>
                </c:pt>
                <c:pt idx="5815">
                  <c:v>-4.9624293103448534E-2</c:v>
                </c:pt>
                <c:pt idx="5816">
                  <c:v>-4.9620862068965356E-2</c:v>
                </c:pt>
                <c:pt idx="5817">
                  <c:v>-4.9617482758620934E-2</c:v>
                </c:pt>
                <c:pt idx="5818">
                  <c:v>-4.9613620689655184E-2</c:v>
                </c:pt>
                <c:pt idx="5819">
                  <c:v>-4.9610620689655174E-2</c:v>
                </c:pt>
                <c:pt idx="5820">
                  <c:v>-4.9607482758620834E-2</c:v>
                </c:pt>
                <c:pt idx="5821">
                  <c:v>-4.9603344827586507E-2</c:v>
                </c:pt>
                <c:pt idx="5822">
                  <c:v>-4.959858620689684E-2</c:v>
                </c:pt>
                <c:pt idx="5823">
                  <c:v>-4.9594482758620995E-2</c:v>
                </c:pt>
                <c:pt idx="5824">
                  <c:v>-4.9592241379310599E-2</c:v>
                </c:pt>
                <c:pt idx="5825">
                  <c:v>-4.9591362068965486E-2</c:v>
                </c:pt>
                <c:pt idx="5826">
                  <c:v>-4.9592689655172773E-2</c:v>
                </c:pt>
                <c:pt idx="5827">
                  <c:v>-4.9595000000000014E-2</c:v>
                </c:pt>
                <c:pt idx="5828">
                  <c:v>-4.9598758620689673E-2</c:v>
                </c:pt>
                <c:pt idx="5829">
                  <c:v>-4.9602793103448714E-2</c:v>
                </c:pt>
                <c:pt idx="5830">
                  <c:v>-4.9608189655172406E-2</c:v>
                </c:pt>
                <c:pt idx="5831">
                  <c:v>-4.9615344827586491E-2</c:v>
                </c:pt>
                <c:pt idx="5832">
                  <c:v>-4.9622982758620905E-2</c:v>
                </c:pt>
                <c:pt idx="5833">
                  <c:v>-4.9629896551724118E-2</c:v>
                </c:pt>
                <c:pt idx="5834">
                  <c:v>-4.9635103448275868E-2</c:v>
                </c:pt>
                <c:pt idx="5835">
                  <c:v>-4.9640396551724142E-2</c:v>
                </c:pt>
                <c:pt idx="5836">
                  <c:v>-4.9647000000000004E-2</c:v>
                </c:pt>
                <c:pt idx="5837">
                  <c:v>-4.9653517241379314E-2</c:v>
                </c:pt>
                <c:pt idx="5838">
                  <c:v>-4.9660517241379334E-2</c:v>
                </c:pt>
                <c:pt idx="5839">
                  <c:v>-4.9665689655172422E-2</c:v>
                </c:pt>
                <c:pt idx="5840">
                  <c:v>-4.9669137931034751E-2</c:v>
                </c:pt>
                <c:pt idx="5841">
                  <c:v>-4.9672672413793112E-2</c:v>
                </c:pt>
                <c:pt idx="5842">
                  <c:v>-4.9674655172413797E-2</c:v>
                </c:pt>
                <c:pt idx="5843">
                  <c:v>-4.9675965517241384E-2</c:v>
                </c:pt>
                <c:pt idx="5844">
                  <c:v>-4.9678362068965365E-2</c:v>
                </c:pt>
                <c:pt idx="5845">
                  <c:v>-4.9682241379310432E-2</c:v>
                </c:pt>
                <c:pt idx="5846">
                  <c:v>-4.9687224137931522E-2</c:v>
                </c:pt>
                <c:pt idx="5847">
                  <c:v>-4.9692672413793416E-2</c:v>
                </c:pt>
                <c:pt idx="5848">
                  <c:v>-4.9696827586207033E-2</c:v>
                </c:pt>
                <c:pt idx="5849">
                  <c:v>-4.9701120689655168E-2</c:v>
                </c:pt>
                <c:pt idx="5850">
                  <c:v>-4.9706068965517498E-2</c:v>
                </c:pt>
                <c:pt idx="5851">
                  <c:v>-4.9709689655172584E-2</c:v>
                </c:pt>
                <c:pt idx="5852">
                  <c:v>-4.9712758620689822E-2</c:v>
                </c:pt>
                <c:pt idx="5853">
                  <c:v>-4.9717586206896973E-2</c:v>
                </c:pt>
                <c:pt idx="5854">
                  <c:v>-4.9723448275862066E-2</c:v>
                </c:pt>
                <c:pt idx="5855">
                  <c:v>-4.9729724137931502E-2</c:v>
                </c:pt>
                <c:pt idx="5856">
                  <c:v>-4.9735793103448694E-2</c:v>
                </c:pt>
                <c:pt idx="5857">
                  <c:v>-4.9742517241379514E-2</c:v>
                </c:pt>
                <c:pt idx="5858">
                  <c:v>-4.9749068965517264E-2</c:v>
                </c:pt>
                <c:pt idx="5859">
                  <c:v>-4.9756275862069023E-2</c:v>
                </c:pt>
                <c:pt idx="5860">
                  <c:v>-4.9766344827586739E-2</c:v>
                </c:pt>
                <c:pt idx="5861">
                  <c:v>-4.9778793103448647E-2</c:v>
                </c:pt>
                <c:pt idx="5862">
                  <c:v>-4.9790775862069023E-2</c:v>
                </c:pt>
                <c:pt idx="5863">
                  <c:v>-4.9804413793103533E-2</c:v>
                </c:pt>
                <c:pt idx="5864">
                  <c:v>-4.9822482758621035E-2</c:v>
                </c:pt>
                <c:pt idx="5865">
                  <c:v>-4.98413275862069E-2</c:v>
                </c:pt>
                <c:pt idx="5866">
                  <c:v>-4.9857000000000123E-2</c:v>
                </c:pt>
                <c:pt idx="5867">
                  <c:v>-4.9868534482758874E-2</c:v>
                </c:pt>
                <c:pt idx="5868">
                  <c:v>-4.9879517241379311E-2</c:v>
                </c:pt>
                <c:pt idx="5869">
                  <c:v>-4.9889500000000003E-2</c:v>
                </c:pt>
                <c:pt idx="5870">
                  <c:v>-4.9896862068965507E-2</c:v>
                </c:pt>
                <c:pt idx="5871">
                  <c:v>-4.9902775862068982E-2</c:v>
                </c:pt>
                <c:pt idx="5872">
                  <c:v>-4.9907103448275883E-2</c:v>
                </c:pt>
                <c:pt idx="5873">
                  <c:v>-4.9911241379310411E-2</c:v>
                </c:pt>
                <c:pt idx="5874">
                  <c:v>-4.9914913793103532E-2</c:v>
                </c:pt>
                <c:pt idx="5875">
                  <c:v>-4.9917913793103702E-2</c:v>
                </c:pt>
                <c:pt idx="5876">
                  <c:v>-4.9920258620689661E-2</c:v>
                </c:pt>
                <c:pt idx="5877">
                  <c:v>-4.99206551724138E-2</c:v>
                </c:pt>
                <c:pt idx="5878">
                  <c:v>-4.9917293103448751E-2</c:v>
                </c:pt>
                <c:pt idx="5879">
                  <c:v>-4.9913241379310434E-2</c:v>
                </c:pt>
                <c:pt idx="5880">
                  <c:v>-4.9909862068965465E-2</c:v>
                </c:pt>
                <c:pt idx="5881">
                  <c:v>-4.9907603448275994E-2</c:v>
                </c:pt>
                <c:pt idx="5882">
                  <c:v>-4.9905275862068971E-2</c:v>
                </c:pt>
                <c:pt idx="5883">
                  <c:v>-4.9902379310344913E-2</c:v>
                </c:pt>
                <c:pt idx="5884">
                  <c:v>-4.9899672413793124E-2</c:v>
                </c:pt>
                <c:pt idx="5885">
                  <c:v>-4.9897120689655183E-2</c:v>
                </c:pt>
                <c:pt idx="5886">
                  <c:v>-4.989443103448328E-2</c:v>
                </c:pt>
                <c:pt idx="5887">
                  <c:v>-4.9891327586207013E-2</c:v>
                </c:pt>
                <c:pt idx="5888">
                  <c:v>-4.9885672413793103E-2</c:v>
                </c:pt>
                <c:pt idx="5889">
                  <c:v>-4.9879568965517262E-2</c:v>
                </c:pt>
                <c:pt idx="5890">
                  <c:v>-4.9872827586206932E-2</c:v>
                </c:pt>
                <c:pt idx="5891">
                  <c:v>-4.9866896551724466E-2</c:v>
                </c:pt>
                <c:pt idx="5892">
                  <c:v>-4.9860758620689664E-2</c:v>
                </c:pt>
                <c:pt idx="5893">
                  <c:v>-4.985398275862097E-2</c:v>
                </c:pt>
                <c:pt idx="5894">
                  <c:v>-4.9845620689655167E-2</c:v>
                </c:pt>
                <c:pt idx="5895">
                  <c:v>-4.9836482758621126E-2</c:v>
                </c:pt>
                <c:pt idx="5896">
                  <c:v>-4.982862068965517E-2</c:v>
                </c:pt>
                <c:pt idx="5897">
                  <c:v>-4.9821224137931476E-2</c:v>
                </c:pt>
                <c:pt idx="5898">
                  <c:v>-4.9811344827586555E-2</c:v>
                </c:pt>
                <c:pt idx="5899">
                  <c:v>-4.9800724137931539E-2</c:v>
                </c:pt>
                <c:pt idx="5900">
                  <c:v>-4.9792741379310716E-2</c:v>
                </c:pt>
                <c:pt idx="5901">
                  <c:v>-4.9785379310344824E-2</c:v>
                </c:pt>
                <c:pt idx="5902">
                  <c:v>-4.9779000000000004E-2</c:v>
                </c:pt>
                <c:pt idx="5903">
                  <c:v>-4.9773034482758834E-2</c:v>
                </c:pt>
                <c:pt idx="5904">
                  <c:v>-4.9767068965517434E-2</c:v>
                </c:pt>
                <c:pt idx="5905">
                  <c:v>-4.9762362068965518E-2</c:v>
                </c:pt>
                <c:pt idx="5906">
                  <c:v>-4.9758241379310404E-2</c:v>
                </c:pt>
                <c:pt idx="5907">
                  <c:v>-4.9753706896552001E-2</c:v>
                </c:pt>
                <c:pt idx="5908">
                  <c:v>-4.9748551724137932E-2</c:v>
                </c:pt>
                <c:pt idx="5909">
                  <c:v>-4.9744758620689652E-2</c:v>
                </c:pt>
                <c:pt idx="5910">
                  <c:v>-4.9742293103448784E-2</c:v>
                </c:pt>
                <c:pt idx="5911">
                  <c:v>-4.9740362068965475E-2</c:v>
                </c:pt>
                <c:pt idx="5912">
                  <c:v>-4.9739310344827863E-2</c:v>
                </c:pt>
                <c:pt idx="5913">
                  <c:v>-4.974079310344863E-2</c:v>
                </c:pt>
                <c:pt idx="5914">
                  <c:v>-4.9745482758620833E-2</c:v>
                </c:pt>
                <c:pt idx="5915">
                  <c:v>-4.9751172413793107E-2</c:v>
                </c:pt>
                <c:pt idx="5916">
                  <c:v>-4.9757068965517334E-2</c:v>
                </c:pt>
                <c:pt idx="5917">
                  <c:v>-4.9764000000000308E-2</c:v>
                </c:pt>
                <c:pt idx="5918">
                  <c:v>-4.9772362068965507E-2</c:v>
                </c:pt>
                <c:pt idx="5919">
                  <c:v>-4.9780758620689654E-2</c:v>
                </c:pt>
                <c:pt idx="5920">
                  <c:v>-4.9788379310344834E-2</c:v>
                </c:pt>
                <c:pt idx="5921">
                  <c:v>-4.9795793103448747E-2</c:v>
                </c:pt>
                <c:pt idx="5922">
                  <c:v>-4.9802034482758932E-2</c:v>
                </c:pt>
                <c:pt idx="5923">
                  <c:v>-4.9808068965517323E-2</c:v>
                </c:pt>
                <c:pt idx="5924">
                  <c:v>-4.9813103448275914E-2</c:v>
                </c:pt>
                <c:pt idx="5925">
                  <c:v>-4.9815827586206923E-2</c:v>
                </c:pt>
                <c:pt idx="5926">
                  <c:v>-4.9818137931034907E-2</c:v>
                </c:pt>
                <c:pt idx="5927">
                  <c:v>-4.9821103448275873E-2</c:v>
                </c:pt>
                <c:pt idx="5928">
                  <c:v>-4.9826258620689692E-2</c:v>
                </c:pt>
                <c:pt idx="5929">
                  <c:v>-4.9830982758620988E-2</c:v>
                </c:pt>
                <c:pt idx="5930">
                  <c:v>-4.9835258620689653E-2</c:v>
                </c:pt>
                <c:pt idx="5931">
                  <c:v>-4.9839482758620934E-2</c:v>
                </c:pt>
                <c:pt idx="5932">
                  <c:v>-4.9842413793103522E-2</c:v>
                </c:pt>
                <c:pt idx="5933">
                  <c:v>-4.9844586206896593E-2</c:v>
                </c:pt>
                <c:pt idx="5934">
                  <c:v>-4.9845362068965365E-2</c:v>
                </c:pt>
                <c:pt idx="5935">
                  <c:v>-4.9845E-2</c:v>
                </c:pt>
                <c:pt idx="5936">
                  <c:v>-4.9841896551724135E-2</c:v>
                </c:pt>
                <c:pt idx="5937">
                  <c:v>-4.9836379310344923E-2</c:v>
                </c:pt>
                <c:pt idx="5938">
                  <c:v>-4.9830758620689662E-2</c:v>
                </c:pt>
                <c:pt idx="5939">
                  <c:v>-4.9824551724137932E-2</c:v>
                </c:pt>
                <c:pt idx="5940">
                  <c:v>-4.9817051724138264E-2</c:v>
                </c:pt>
                <c:pt idx="5941">
                  <c:v>-4.9808224137931574E-2</c:v>
                </c:pt>
                <c:pt idx="5942">
                  <c:v>-4.9799706896551998E-2</c:v>
                </c:pt>
                <c:pt idx="5943">
                  <c:v>-4.9793655172414034E-2</c:v>
                </c:pt>
                <c:pt idx="5944">
                  <c:v>-4.9788327586207014E-2</c:v>
                </c:pt>
                <c:pt idx="5945">
                  <c:v>-4.9783379310344933E-2</c:v>
                </c:pt>
                <c:pt idx="5946">
                  <c:v>-4.9778379310344824E-2</c:v>
                </c:pt>
                <c:pt idx="5947">
                  <c:v>-4.9774775862068972E-2</c:v>
                </c:pt>
                <c:pt idx="5948">
                  <c:v>-4.9774241379310413E-2</c:v>
                </c:pt>
                <c:pt idx="5949">
                  <c:v>-4.9776241379310533E-2</c:v>
                </c:pt>
                <c:pt idx="5950">
                  <c:v>-4.9778586206896812E-2</c:v>
                </c:pt>
                <c:pt idx="5951">
                  <c:v>-4.9779017241379314E-2</c:v>
                </c:pt>
                <c:pt idx="5952">
                  <c:v>-4.9778431034483137E-2</c:v>
                </c:pt>
                <c:pt idx="5953">
                  <c:v>-4.9776948275862078E-2</c:v>
                </c:pt>
                <c:pt idx="5954">
                  <c:v>-4.9773896551724393E-2</c:v>
                </c:pt>
                <c:pt idx="5955">
                  <c:v>-4.9771327586206893E-2</c:v>
                </c:pt>
                <c:pt idx="5956">
                  <c:v>-4.9769913793103533E-2</c:v>
                </c:pt>
                <c:pt idx="5957">
                  <c:v>-4.9768465517241747E-2</c:v>
                </c:pt>
                <c:pt idx="5958">
                  <c:v>-4.9765965517241668E-2</c:v>
                </c:pt>
                <c:pt idx="5959">
                  <c:v>-4.9761534482758871E-2</c:v>
                </c:pt>
                <c:pt idx="5960">
                  <c:v>-4.9758862068965515E-2</c:v>
                </c:pt>
                <c:pt idx="5961">
                  <c:v>-4.9758206896551978E-2</c:v>
                </c:pt>
                <c:pt idx="5962">
                  <c:v>-4.9759706896551834E-2</c:v>
                </c:pt>
                <c:pt idx="5963">
                  <c:v>-4.9762706896552114E-2</c:v>
                </c:pt>
                <c:pt idx="5964">
                  <c:v>-4.9768000000000277E-2</c:v>
                </c:pt>
                <c:pt idx="5965">
                  <c:v>-4.9774913793103504E-2</c:v>
                </c:pt>
                <c:pt idx="5966">
                  <c:v>-4.9780000000000241E-2</c:v>
                </c:pt>
                <c:pt idx="5967">
                  <c:v>-4.9783086206896941E-2</c:v>
                </c:pt>
                <c:pt idx="5968">
                  <c:v>-4.9785482758620957E-2</c:v>
                </c:pt>
                <c:pt idx="5969">
                  <c:v>-4.9788448275862068E-2</c:v>
                </c:pt>
                <c:pt idx="5970">
                  <c:v>-4.9791551724137934E-2</c:v>
                </c:pt>
                <c:pt idx="5971">
                  <c:v>-4.9795482758621057E-2</c:v>
                </c:pt>
                <c:pt idx="5972">
                  <c:v>-4.9800068965517322E-2</c:v>
                </c:pt>
                <c:pt idx="5973">
                  <c:v>-4.9804310344827844E-2</c:v>
                </c:pt>
                <c:pt idx="5974">
                  <c:v>-4.9808189655172419E-2</c:v>
                </c:pt>
                <c:pt idx="5975">
                  <c:v>-4.9812931034483365E-2</c:v>
                </c:pt>
                <c:pt idx="5976">
                  <c:v>-4.9816241379310636E-2</c:v>
                </c:pt>
                <c:pt idx="5977">
                  <c:v>-4.9816655172414043E-2</c:v>
                </c:pt>
                <c:pt idx="5978">
                  <c:v>-4.9814517241379565E-2</c:v>
                </c:pt>
                <c:pt idx="5979">
                  <c:v>-4.9812672413793523E-2</c:v>
                </c:pt>
                <c:pt idx="5980">
                  <c:v>-4.9811482758621017E-2</c:v>
                </c:pt>
                <c:pt idx="5981">
                  <c:v>-4.9810741379310533E-2</c:v>
                </c:pt>
                <c:pt idx="5982">
                  <c:v>-4.9808413793103523E-2</c:v>
                </c:pt>
                <c:pt idx="5983">
                  <c:v>-4.9805189655172416E-2</c:v>
                </c:pt>
                <c:pt idx="5984">
                  <c:v>-4.9801448275862067E-2</c:v>
                </c:pt>
                <c:pt idx="5985">
                  <c:v>-4.9798327586207114E-2</c:v>
                </c:pt>
                <c:pt idx="5986">
                  <c:v>-4.9796620689655541E-2</c:v>
                </c:pt>
                <c:pt idx="5987">
                  <c:v>-4.9794931034483285E-2</c:v>
                </c:pt>
                <c:pt idx="5988">
                  <c:v>-4.9792448275862093E-2</c:v>
                </c:pt>
                <c:pt idx="5989">
                  <c:v>-4.9792413793103896E-2</c:v>
                </c:pt>
                <c:pt idx="5990">
                  <c:v>-4.9794741379310524E-2</c:v>
                </c:pt>
                <c:pt idx="5991">
                  <c:v>-4.9797724137931688E-2</c:v>
                </c:pt>
                <c:pt idx="5992">
                  <c:v>-4.9801017241379433E-2</c:v>
                </c:pt>
                <c:pt idx="5993">
                  <c:v>-4.9804379310344829E-2</c:v>
                </c:pt>
                <c:pt idx="5994">
                  <c:v>-4.9807206896552006E-2</c:v>
                </c:pt>
                <c:pt idx="5995">
                  <c:v>-4.9809637931034927E-2</c:v>
                </c:pt>
                <c:pt idx="5996">
                  <c:v>-4.9811724137931564E-2</c:v>
                </c:pt>
                <c:pt idx="5997">
                  <c:v>-4.9812241379310673E-2</c:v>
                </c:pt>
                <c:pt idx="5998">
                  <c:v>-4.981044827586207E-2</c:v>
                </c:pt>
                <c:pt idx="5999">
                  <c:v>-4.9807758620689674E-2</c:v>
                </c:pt>
                <c:pt idx="6000">
                  <c:v>-4.9806034482758929E-2</c:v>
                </c:pt>
                <c:pt idx="6001">
                  <c:v>-4.9805689655172423E-2</c:v>
                </c:pt>
                <c:pt idx="6002">
                  <c:v>-4.9805155172413795E-2</c:v>
                </c:pt>
                <c:pt idx="6003">
                  <c:v>-4.9803965517241672E-2</c:v>
                </c:pt>
                <c:pt idx="6004">
                  <c:v>-4.9802137931034961E-2</c:v>
                </c:pt>
                <c:pt idx="6005">
                  <c:v>-4.9800379310344832E-2</c:v>
                </c:pt>
                <c:pt idx="6006">
                  <c:v>-4.9797965517241805E-2</c:v>
                </c:pt>
                <c:pt idx="6007">
                  <c:v>-4.9795137931034905E-2</c:v>
                </c:pt>
                <c:pt idx="6008">
                  <c:v>-4.9793534482759E-2</c:v>
                </c:pt>
                <c:pt idx="6009">
                  <c:v>-4.9792689655172848E-2</c:v>
                </c:pt>
                <c:pt idx="6010">
                  <c:v>-4.9791258620689692E-2</c:v>
                </c:pt>
                <c:pt idx="6011">
                  <c:v>-4.9789793103448651E-2</c:v>
                </c:pt>
                <c:pt idx="6012">
                  <c:v>-4.9787620689655435E-2</c:v>
                </c:pt>
                <c:pt idx="6013">
                  <c:v>-4.9784517241379514E-2</c:v>
                </c:pt>
                <c:pt idx="6014">
                  <c:v>-4.9782068965517512E-2</c:v>
                </c:pt>
                <c:pt idx="6015">
                  <c:v>-4.9780344827586587E-2</c:v>
                </c:pt>
                <c:pt idx="6016">
                  <c:v>-4.9779086206896583E-2</c:v>
                </c:pt>
                <c:pt idx="6017">
                  <c:v>-4.9777362068965506E-2</c:v>
                </c:pt>
                <c:pt idx="6018">
                  <c:v>-4.9776655172413933E-2</c:v>
                </c:pt>
                <c:pt idx="6019">
                  <c:v>-4.977748275862099E-2</c:v>
                </c:pt>
                <c:pt idx="6020">
                  <c:v>-4.9778724137931503E-2</c:v>
                </c:pt>
                <c:pt idx="6021">
                  <c:v>-4.9781465517241677E-2</c:v>
                </c:pt>
                <c:pt idx="6022">
                  <c:v>-4.9785172413793106E-2</c:v>
                </c:pt>
                <c:pt idx="6023">
                  <c:v>-4.9789879310344863E-2</c:v>
                </c:pt>
                <c:pt idx="6024">
                  <c:v>-4.9794896551724477E-2</c:v>
                </c:pt>
                <c:pt idx="6025">
                  <c:v>-4.9800086206896882E-2</c:v>
                </c:pt>
                <c:pt idx="6026">
                  <c:v>-4.9805724137931516E-2</c:v>
                </c:pt>
                <c:pt idx="6027">
                  <c:v>-4.9811206896551989E-2</c:v>
                </c:pt>
                <c:pt idx="6028">
                  <c:v>-4.9815137931034877E-2</c:v>
                </c:pt>
                <c:pt idx="6029">
                  <c:v>-4.9820051724137934E-2</c:v>
                </c:pt>
                <c:pt idx="6030">
                  <c:v>-4.982631034482788E-2</c:v>
                </c:pt>
                <c:pt idx="6031">
                  <c:v>-4.9833931034483213E-2</c:v>
                </c:pt>
                <c:pt idx="6032">
                  <c:v>-4.9840241379310382E-2</c:v>
                </c:pt>
                <c:pt idx="6033">
                  <c:v>-4.9846362068965505E-2</c:v>
                </c:pt>
                <c:pt idx="6034">
                  <c:v>-4.9852965517241728E-2</c:v>
                </c:pt>
                <c:pt idx="6035">
                  <c:v>-4.9859827586206912E-2</c:v>
                </c:pt>
                <c:pt idx="6036">
                  <c:v>-4.9864068965517323E-2</c:v>
                </c:pt>
                <c:pt idx="6037">
                  <c:v>-4.9867155172413802E-2</c:v>
                </c:pt>
                <c:pt idx="6038">
                  <c:v>-4.987008620689682E-2</c:v>
                </c:pt>
                <c:pt idx="6039">
                  <c:v>-4.9873241379310394E-2</c:v>
                </c:pt>
                <c:pt idx="6040">
                  <c:v>-4.9876931034483138E-2</c:v>
                </c:pt>
                <c:pt idx="6041">
                  <c:v>-4.9879879310344807E-2</c:v>
                </c:pt>
                <c:pt idx="6042">
                  <c:v>-4.9881827586206913E-2</c:v>
                </c:pt>
                <c:pt idx="6043">
                  <c:v>-4.9882120689655182E-2</c:v>
                </c:pt>
                <c:pt idx="6044">
                  <c:v>-4.9882241379310591E-2</c:v>
                </c:pt>
                <c:pt idx="6045">
                  <c:v>-4.9882034482758936E-2</c:v>
                </c:pt>
                <c:pt idx="6046">
                  <c:v>-4.9879741379310352E-2</c:v>
                </c:pt>
                <c:pt idx="6047">
                  <c:v>-4.9877482758620924E-2</c:v>
                </c:pt>
                <c:pt idx="6048">
                  <c:v>-4.9876534482758833E-2</c:v>
                </c:pt>
                <c:pt idx="6049">
                  <c:v>-4.9876862068965515E-2</c:v>
                </c:pt>
                <c:pt idx="6050">
                  <c:v>-4.9879689655172414E-2</c:v>
                </c:pt>
                <c:pt idx="6051">
                  <c:v>-4.9883586206896875E-2</c:v>
                </c:pt>
                <c:pt idx="6052">
                  <c:v>-4.9886034482758954E-2</c:v>
                </c:pt>
                <c:pt idx="6053">
                  <c:v>-4.9887551724137932E-2</c:v>
                </c:pt>
                <c:pt idx="6054">
                  <c:v>-4.9886931034483245E-2</c:v>
                </c:pt>
                <c:pt idx="6055">
                  <c:v>-4.9886206896552029E-2</c:v>
                </c:pt>
                <c:pt idx="6056">
                  <c:v>-4.9886724137931659E-2</c:v>
                </c:pt>
                <c:pt idx="6057">
                  <c:v>-4.9887241379310512E-2</c:v>
                </c:pt>
                <c:pt idx="6058">
                  <c:v>-4.9888689655172513E-2</c:v>
                </c:pt>
                <c:pt idx="6059">
                  <c:v>-4.989053448275891E-2</c:v>
                </c:pt>
                <c:pt idx="6060">
                  <c:v>-4.9891551724138165E-2</c:v>
                </c:pt>
                <c:pt idx="6061">
                  <c:v>-4.9892068965517525E-2</c:v>
                </c:pt>
                <c:pt idx="6062">
                  <c:v>-4.9893137931034975E-2</c:v>
                </c:pt>
                <c:pt idx="6063">
                  <c:v>-4.9894965517241728E-2</c:v>
                </c:pt>
                <c:pt idx="6064">
                  <c:v>-4.9895689655172534E-2</c:v>
                </c:pt>
                <c:pt idx="6065">
                  <c:v>-4.9894172413793104E-2</c:v>
                </c:pt>
                <c:pt idx="6066">
                  <c:v>-4.9890603448276248E-2</c:v>
                </c:pt>
                <c:pt idx="6067">
                  <c:v>-4.9887775862068974E-2</c:v>
                </c:pt>
                <c:pt idx="6068">
                  <c:v>-4.9886017241379588E-2</c:v>
                </c:pt>
                <c:pt idx="6069">
                  <c:v>-4.9883103448275894E-2</c:v>
                </c:pt>
                <c:pt idx="6070">
                  <c:v>-4.9879206896551724E-2</c:v>
                </c:pt>
                <c:pt idx="6071">
                  <c:v>-4.9876137931034889E-2</c:v>
                </c:pt>
                <c:pt idx="6072">
                  <c:v>-4.9873586206896817E-2</c:v>
                </c:pt>
                <c:pt idx="6073">
                  <c:v>-4.9870068965517274E-2</c:v>
                </c:pt>
                <c:pt idx="6074">
                  <c:v>-4.9865827586206904E-2</c:v>
                </c:pt>
                <c:pt idx="6075">
                  <c:v>-4.9861724137931537E-2</c:v>
                </c:pt>
                <c:pt idx="6076">
                  <c:v>-4.9857672413793366E-2</c:v>
                </c:pt>
                <c:pt idx="6077">
                  <c:v>-4.985393103448315E-2</c:v>
                </c:pt>
                <c:pt idx="6078">
                  <c:v>-4.9851344827586491E-2</c:v>
                </c:pt>
                <c:pt idx="6079">
                  <c:v>-4.9849172413793087E-2</c:v>
                </c:pt>
                <c:pt idx="6080">
                  <c:v>-4.9848517241379314E-2</c:v>
                </c:pt>
                <c:pt idx="6081">
                  <c:v>-4.9847517241379313E-2</c:v>
                </c:pt>
                <c:pt idx="6082">
                  <c:v>-4.9845379310344828E-2</c:v>
                </c:pt>
                <c:pt idx="6083">
                  <c:v>-4.9842413793103522E-2</c:v>
                </c:pt>
                <c:pt idx="6084">
                  <c:v>-4.9840448275862065E-2</c:v>
                </c:pt>
                <c:pt idx="6085">
                  <c:v>-4.9839344827586521E-2</c:v>
                </c:pt>
                <c:pt idx="6086">
                  <c:v>-4.9837603448276188E-2</c:v>
                </c:pt>
                <c:pt idx="6087">
                  <c:v>-4.9836310344827967E-2</c:v>
                </c:pt>
                <c:pt idx="6088">
                  <c:v>-4.9836465517241794E-2</c:v>
                </c:pt>
                <c:pt idx="6089">
                  <c:v>-4.9835103448275873E-2</c:v>
                </c:pt>
                <c:pt idx="6090">
                  <c:v>-4.9832637931035151E-2</c:v>
                </c:pt>
                <c:pt idx="6091">
                  <c:v>-4.983103448275885E-2</c:v>
                </c:pt>
                <c:pt idx="6092">
                  <c:v>-4.9831103448275862E-2</c:v>
                </c:pt>
                <c:pt idx="6093">
                  <c:v>-4.9830655172413814E-2</c:v>
                </c:pt>
                <c:pt idx="6094">
                  <c:v>-4.9828603448275922E-2</c:v>
                </c:pt>
                <c:pt idx="6095">
                  <c:v>-4.9827310344827826E-2</c:v>
                </c:pt>
                <c:pt idx="6096">
                  <c:v>-4.9825862068965367E-2</c:v>
                </c:pt>
                <c:pt idx="6097">
                  <c:v>-4.9823758620689662E-2</c:v>
                </c:pt>
                <c:pt idx="6098">
                  <c:v>-4.982162068965517E-2</c:v>
                </c:pt>
                <c:pt idx="6099">
                  <c:v>-4.9820551724137963E-2</c:v>
                </c:pt>
                <c:pt idx="6100">
                  <c:v>-4.9821034482758722E-2</c:v>
                </c:pt>
                <c:pt idx="6101">
                  <c:v>-4.9822931034483216E-2</c:v>
                </c:pt>
                <c:pt idx="6102">
                  <c:v>-4.9825551724137926E-2</c:v>
                </c:pt>
                <c:pt idx="6103">
                  <c:v>-4.9827620689655183E-2</c:v>
                </c:pt>
                <c:pt idx="6104">
                  <c:v>-4.9829000000000012E-2</c:v>
                </c:pt>
                <c:pt idx="6105">
                  <c:v>-4.9829827586206903E-2</c:v>
                </c:pt>
                <c:pt idx="6106">
                  <c:v>-4.9830551724137931E-2</c:v>
                </c:pt>
                <c:pt idx="6107">
                  <c:v>-4.9829706896551723E-2</c:v>
                </c:pt>
                <c:pt idx="6108">
                  <c:v>-4.9826620689655397E-2</c:v>
                </c:pt>
                <c:pt idx="6109">
                  <c:v>-4.9822793103448733E-2</c:v>
                </c:pt>
                <c:pt idx="6110">
                  <c:v>-4.9818689655172707E-2</c:v>
                </c:pt>
                <c:pt idx="6111">
                  <c:v>-4.9812603448276316E-2</c:v>
                </c:pt>
                <c:pt idx="6112">
                  <c:v>-4.9808620689655192E-2</c:v>
                </c:pt>
                <c:pt idx="6113">
                  <c:v>-4.9807982758620979E-2</c:v>
                </c:pt>
                <c:pt idx="6114">
                  <c:v>-4.9809431034483098E-2</c:v>
                </c:pt>
                <c:pt idx="6115">
                  <c:v>-4.9811517241379513E-2</c:v>
                </c:pt>
                <c:pt idx="6116">
                  <c:v>-4.9814706896552E-2</c:v>
                </c:pt>
                <c:pt idx="6117">
                  <c:v>-4.9819000000000113E-2</c:v>
                </c:pt>
                <c:pt idx="6118">
                  <c:v>-4.9822517241379434E-2</c:v>
                </c:pt>
                <c:pt idx="6119">
                  <c:v>-4.9825379310344829E-2</c:v>
                </c:pt>
                <c:pt idx="6120">
                  <c:v>-4.9829896551724137E-2</c:v>
                </c:pt>
                <c:pt idx="6121">
                  <c:v>-4.9837551724138181E-2</c:v>
                </c:pt>
                <c:pt idx="6122">
                  <c:v>-4.9847206896551824E-2</c:v>
                </c:pt>
                <c:pt idx="6123">
                  <c:v>-4.9859137931034796E-2</c:v>
                </c:pt>
                <c:pt idx="6124">
                  <c:v>-4.986984482758651E-2</c:v>
                </c:pt>
                <c:pt idx="6125">
                  <c:v>-4.9878586206896593E-2</c:v>
                </c:pt>
                <c:pt idx="6126">
                  <c:v>-4.9887344827586597E-2</c:v>
                </c:pt>
                <c:pt idx="6127">
                  <c:v>-4.9893568965517471E-2</c:v>
                </c:pt>
                <c:pt idx="6128">
                  <c:v>-4.9898413793103731E-2</c:v>
                </c:pt>
                <c:pt idx="6129">
                  <c:v>-4.9904000000000004E-2</c:v>
                </c:pt>
                <c:pt idx="6130">
                  <c:v>-4.9911000000000094E-2</c:v>
                </c:pt>
                <c:pt idx="6131">
                  <c:v>-4.9918224137931594E-2</c:v>
                </c:pt>
                <c:pt idx="6132">
                  <c:v>-4.9923793103448633E-2</c:v>
                </c:pt>
                <c:pt idx="6133">
                  <c:v>-4.9927586206896593E-2</c:v>
                </c:pt>
                <c:pt idx="6134">
                  <c:v>-4.9931017241379334E-2</c:v>
                </c:pt>
                <c:pt idx="6135">
                  <c:v>-4.9933758620689654E-2</c:v>
                </c:pt>
                <c:pt idx="6136">
                  <c:v>-4.993434482758654E-2</c:v>
                </c:pt>
                <c:pt idx="6137">
                  <c:v>-4.9934534482758822E-2</c:v>
                </c:pt>
                <c:pt idx="6138">
                  <c:v>-4.9935672413793111E-2</c:v>
                </c:pt>
                <c:pt idx="6139">
                  <c:v>-4.9937689655172632E-2</c:v>
                </c:pt>
                <c:pt idx="6140">
                  <c:v>-4.9939120689655156E-2</c:v>
                </c:pt>
                <c:pt idx="6141">
                  <c:v>-4.9941810344827586E-2</c:v>
                </c:pt>
                <c:pt idx="6142">
                  <c:v>-4.9942672413793132E-2</c:v>
                </c:pt>
                <c:pt idx="6143">
                  <c:v>-4.9941413793103462E-2</c:v>
                </c:pt>
                <c:pt idx="6144">
                  <c:v>-4.9940310344827592E-2</c:v>
                </c:pt>
                <c:pt idx="6145">
                  <c:v>-4.9939655172413812E-2</c:v>
                </c:pt>
                <c:pt idx="6146">
                  <c:v>-4.9938431034483137E-2</c:v>
                </c:pt>
                <c:pt idx="6147">
                  <c:v>-4.9938620689655183E-2</c:v>
                </c:pt>
                <c:pt idx="6148">
                  <c:v>-4.9939931034483021E-2</c:v>
                </c:pt>
                <c:pt idx="6149">
                  <c:v>-4.9940431034482924E-2</c:v>
                </c:pt>
                <c:pt idx="6150">
                  <c:v>-4.9939172413793087E-2</c:v>
                </c:pt>
                <c:pt idx="6151">
                  <c:v>-4.9938620689655183E-2</c:v>
                </c:pt>
                <c:pt idx="6152">
                  <c:v>-4.9938396551724183E-2</c:v>
                </c:pt>
                <c:pt idx="6153">
                  <c:v>-4.9938448275862066E-2</c:v>
                </c:pt>
                <c:pt idx="6154">
                  <c:v>-4.9939862068965446E-2</c:v>
                </c:pt>
                <c:pt idx="6155">
                  <c:v>-4.9941965517241393E-2</c:v>
                </c:pt>
                <c:pt idx="6156">
                  <c:v>-4.9944448275861975E-2</c:v>
                </c:pt>
                <c:pt idx="6157">
                  <c:v>-4.9945586206896563E-2</c:v>
                </c:pt>
                <c:pt idx="6158">
                  <c:v>-4.9944586206896582E-2</c:v>
                </c:pt>
                <c:pt idx="6159">
                  <c:v>-4.9944448275861975E-2</c:v>
                </c:pt>
                <c:pt idx="6160">
                  <c:v>-4.9945258620689659E-2</c:v>
                </c:pt>
                <c:pt idx="6161">
                  <c:v>-4.9945120689655065E-2</c:v>
                </c:pt>
                <c:pt idx="6162">
                  <c:v>-4.9943913793103464E-2</c:v>
                </c:pt>
                <c:pt idx="6163">
                  <c:v>-4.9942965517241533E-2</c:v>
                </c:pt>
                <c:pt idx="6164">
                  <c:v>-4.9942068965517283E-2</c:v>
                </c:pt>
                <c:pt idx="6165">
                  <c:v>-4.9940068965517254E-2</c:v>
                </c:pt>
                <c:pt idx="6166">
                  <c:v>-4.9937637931035013E-2</c:v>
                </c:pt>
                <c:pt idx="6167">
                  <c:v>-4.9934224137931547E-2</c:v>
                </c:pt>
                <c:pt idx="6168">
                  <c:v>-4.9930620689655182E-2</c:v>
                </c:pt>
                <c:pt idx="6169">
                  <c:v>-4.9928534482758712E-2</c:v>
                </c:pt>
                <c:pt idx="6170">
                  <c:v>-4.9926344827586545E-2</c:v>
                </c:pt>
                <c:pt idx="6171">
                  <c:v>-4.9924827586206894E-2</c:v>
                </c:pt>
                <c:pt idx="6172">
                  <c:v>-4.9924775862068962E-2</c:v>
                </c:pt>
                <c:pt idx="6173">
                  <c:v>-4.9926344827586545E-2</c:v>
                </c:pt>
                <c:pt idx="6174">
                  <c:v>-4.9930000000000113E-2</c:v>
                </c:pt>
                <c:pt idx="6175">
                  <c:v>-4.9934948275862055E-2</c:v>
                </c:pt>
                <c:pt idx="6176">
                  <c:v>-4.9940275862068971E-2</c:v>
                </c:pt>
                <c:pt idx="6177">
                  <c:v>-4.9947051724137929E-2</c:v>
                </c:pt>
                <c:pt idx="6178">
                  <c:v>-4.9956258620689663E-2</c:v>
                </c:pt>
                <c:pt idx="6179">
                  <c:v>-4.9967172413793122E-2</c:v>
                </c:pt>
                <c:pt idx="6180">
                  <c:v>-4.9978034482758622E-2</c:v>
                </c:pt>
                <c:pt idx="6181">
                  <c:v>-4.9987931034483138E-2</c:v>
                </c:pt>
                <c:pt idx="6182">
                  <c:v>-4.9997258620689683E-2</c:v>
                </c:pt>
                <c:pt idx="6183">
                  <c:v>-5.0005793103448534E-2</c:v>
                </c:pt>
                <c:pt idx="6184">
                  <c:v>-5.0012568965517333E-2</c:v>
                </c:pt>
                <c:pt idx="6185">
                  <c:v>-5.0017827586206924E-2</c:v>
                </c:pt>
                <c:pt idx="6186">
                  <c:v>-5.0022948275862067E-2</c:v>
                </c:pt>
                <c:pt idx="6187">
                  <c:v>-5.0028448275862045E-2</c:v>
                </c:pt>
                <c:pt idx="6188">
                  <c:v>-5.0033310344827837E-2</c:v>
                </c:pt>
                <c:pt idx="6189">
                  <c:v>-5.0035362068965465E-2</c:v>
                </c:pt>
                <c:pt idx="6190">
                  <c:v>-5.0034206896551824E-2</c:v>
                </c:pt>
                <c:pt idx="6191">
                  <c:v>-5.0031362068965447E-2</c:v>
                </c:pt>
                <c:pt idx="6192">
                  <c:v>-5.0026965517241513E-2</c:v>
                </c:pt>
                <c:pt idx="6193">
                  <c:v>-5.0020344827586334E-2</c:v>
                </c:pt>
                <c:pt idx="6194">
                  <c:v>-5.0012120689655173E-2</c:v>
                </c:pt>
                <c:pt idx="6195">
                  <c:v>-5.0005465517241394E-2</c:v>
                </c:pt>
                <c:pt idx="6196">
                  <c:v>-4.9999120689655167E-2</c:v>
                </c:pt>
                <c:pt idx="6197">
                  <c:v>-4.9990913793103504E-2</c:v>
                </c:pt>
                <c:pt idx="6198">
                  <c:v>-4.9981862068965446E-2</c:v>
                </c:pt>
                <c:pt idx="6199">
                  <c:v>-4.9973689655172432E-2</c:v>
                </c:pt>
                <c:pt idx="6200">
                  <c:v>-4.9966982758621027E-2</c:v>
                </c:pt>
                <c:pt idx="6201">
                  <c:v>-4.9960379310344832E-2</c:v>
                </c:pt>
                <c:pt idx="6202">
                  <c:v>-4.9954896551724137E-2</c:v>
                </c:pt>
                <c:pt idx="6203">
                  <c:v>-4.9951706896551734E-2</c:v>
                </c:pt>
                <c:pt idx="6204">
                  <c:v>-4.9948172413793096E-2</c:v>
                </c:pt>
                <c:pt idx="6205">
                  <c:v>-4.994379310344859E-2</c:v>
                </c:pt>
                <c:pt idx="6206">
                  <c:v>-4.9940448275861957E-2</c:v>
                </c:pt>
                <c:pt idx="6207">
                  <c:v>-4.993925862068966E-2</c:v>
                </c:pt>
                <c:pt idx="6208">
                  <c:v>-4.9938000000000024E-2</c:v>
                </c:pt>
                <c:pt idx="6209">
                  <c:v>-4.9936310344827921E-2</c:v>
                </c:pt>
                <c:pt idx="6210">
                  <c:v>-4.9934068965517303E-2</c:v>
                </c:pt>
                <c:pt idx="6211">
                  <c:v>-4.9930310344827838E-2</c:v>
                </c:pt>
                <c:pt idx="6212">
                  <c:v>-4.9925568965517253E-2</c:v>
                </c:pt>
                <c:pt idx="6213">
                  <c:v>-4.9921241379310373E-2</c:v>
                </c:pt>
                <c:pt idx="6214">
                  <c:v>-4.9916896551724467E-2</c:v>
                </c:pt>
                <c:pt idx="6215">
                  <c:v>-4.9912862068965516E-2</c:v>
                </c:pt>
                <c:pt idx="6216">
                  <c:v>-4.9910103448275893E-2</c:v>
                </c:pt>
                <c:pt idx="6217">
                  <c:v>-4.9907655172413821E-2</c:v>
                </c:pt>
                <c:pt idx="6218">
                  <c:v>-4.9905827586206902E-2</c:v>
                </c:pt>
                <c:pt idx="6219">
                  <c:v>-4.9905068965517274E-2</c:v>
                </c:pt>
                <c:pt idx="6220">
                  <c:v>-4.9903896551724183E-2</c:v>
                </c:pt>
                <c:pt idx="6221">
                  <c:v>-4.9901379310344829E-2</c:v>
                </c:pt>
                <c:pt idx="6222">
                  <c:v>-4.9898275862069012E-2</c:v>
                </c:pt>
                <c:pt idx="6223">
                  <c:v>-4.9895603448275934E-2</c:v>
                </c:pt>
                <c:pt idx="6224">
                  <c:v>-4.9892862068965517E-2</c:v>
                </c:pt>
                <c:pt idx="6225">
                  <c:v>-4.9890362068965508E-2</c:v>
                </c:pt>
                <c:pt idx="6226">
                  <c:v>-4.9888086206896838E-2</c:v>
                </c:pt>
                <c:pt idx="6227">
                  <c:v>-4.9887293103448783E-2</c:v>
                </c:pt>
                <c:pt idx="6228">
                  <c:v>-4.988684482758661E-2</c:v>
                </c:pt>
                <c:pt idx="6229">
                  <c:v>-4.9885896551724138E-2</c:v>
                </c:pt>
                <c:pt idx="6230">
                  <c:v>-4.9885189655172413E-2</c:v>
                </c:pt>
                <c:pt idx="6231">
                  <c:v>-4.9885448275862075E-2</c:v>
                </c:pt>
                <c:pt idx="6232">
                  <c:v>-4.9887965517241707E-2</c:v>
                </c:pt>
                <c:pt idx="6233">
                  <c:v>-4.9891862068965495E-2</c:v>
                </c:pt>
                <c:pt idx="6234">
                  <c:v>-4.9897241379310599E-2</c:v>
                </c:pt>
                <c:pt idx="6235">
                  <c:v>-4.9906086206896912E-2</c:v>
                </c:pt>
                <c:pt idx="6236">
                  <c:v>-4.9916879310344914E-2</c:v>
                </c:pt>
                <c:pt idx="6237">
                  <c:v>-4.9927172413793096E-2</c:v>
                </c:pt>
                <c:pt idx="6238">
                  <c:v>-4.9935568965517263E-2</c:v>
                </c:pt>
                <c:pt idx="6239">
                  <c:v>-4.9943448275862057E-2</c:v>
                </c:pt>
                <c:pt idx="6240">
                  <c:v>-4.9951379310344816E-2</c:v>
                </c:pt>
                <c:pt idx="6241">
                  <c:v>-4.9959086206896583E-2</c:v>
                </c:pt>
                <c:pt idx="6242">
                  <c:v>-4.9966241379310571E-2</c:v>
                </c:pt>
                <c:pt idx="6243">
                  <c:v>-4.997410344827586E-2</c:v>
                </c:pt>
                <c:pt idx="6244">
                  <c:v>-4.9983586206896836E-2</c:v>
                </c:pt>
                <c:pt idx="6245">
                  <c:v>-4.9993482758621074E-2</c:v>
                </c:pt>
                <c:pt idx="6246">
                  <c:v>-5.0001793103448537E-2</c:v>
                </c:pt>
                <c:pt idx="6247">
                  <c:v>-5.0007913793103494E-2</c:v>
                </c:pt>
                <c:pt idx="6248">
                  <c:v>-5.0013344827586577E-2</c:v>
                </c:pt>
                <c:pt idx="6249">
                  <c:v>-5.0018637931034976E-2</c:v>
                </c:pt>
                <c:pt idx="6250">
                  <c:v>-5.0023551724137937E-2</c:v>
                </c:pt>
                <c:pt idx="6251">
                  <c:v>-5.0026551724137953E-2</c:v>
                </c:pt>
                <c:pt idx="6252">
                  <c:v>-5.0027034482758713E-2</c:v>
                </c:pt>
                <c:pt idx="6253">
                  <c:v>-5.0027172413793106E-2</c:v>
                </c:pt>
                <c:pt idx="6254">
                  <c:v>-5.0027741379310382E-2</c:v>
                </c:pt>
                <c:pt idx="6255">
                  <c:v>-5.00286724137931E-2</c:v>
                </c:pt>
                <c:pt idx="6256">
                  <c:v>-5.0029344827586322E-2</c:v>
                </c:pt>
                <c:pt idx="6257">
                  <c:v>-5.0029500000000005E-2</c:v>
                </c:pt>
                <c:pt idx="6258">
                  <c:v>-5.0029310344827577E-2</c:v>
                </c:pt>
                <c:pt idx="6259">
                  <c:v>-5.0028965517241404E-2</c:v>
                </c:pt>
                <c:pt idx="6260">
                  <c:v>-5.0028982758620714E-2</c:v>
                </c:pt>
                <c:pt idx="6261">
                  <c:v>-5.0029827586206888E-2</c:v>
                </c:pt>
                <c:pt idx="6262">
                  <c:v>-5.0031379310344827E-2</c:v>
                </c:pt>
                <c:pt idx="6263">
                  <c:v>-5.0031275862068972E-2</c:v>
                </c:pt>
                <c:pt idx="6264">
                  <c:v>-5.0032051724137994E-2</c:v>
                </c:pt>
                <c:pt idx="6265">
                  <c:v>-5.0036655172413833E-2</c:v>
                </c:pt>
                <c:pt idx="6266">
                  <c:v>-5.0041206896551726E-2</c:v>
                </c:pt>
                <c:pt idx="6267">
                  <c:v>-5.0046413793103484E-2</c:v>
                </c:pt>
                <c:pt idx="6268">
                  <c:v>-5.005372413793148E-2</c:v>
                </c:pt>
                <c:pt idx="6269">
                  <c:v>-5.0060500000000022E-2</c:v>
                </c:pt>
                <c:pt idx="6270">
                  <c:v>-5.0065258620689654E-2</c:v>
                </c:pt>
                <c:pt idx="6271">
                  <c:v>-5.0068034482758733E-2</c:v>
                </c:pt>
                <c:pt idx="6272">
                  <c:v>-5.0070706896551784E-2</c:v>
                </c:pt>
                <c:pt idx="6273">
                  <c:v>-5.0073448275862055E-2</c:v>
                </c:pt>
                <c:pt idx="6274">
                  <c:v>-5.0073103448275869E-2</c:v>
                </c:pt>
                <c:pt idx="6275">
                  <c:v>-5.0070620689655169E-2</c:v>
                </c:pt>
                <c:pt idx="6276">
                  <c:v>-5.0065775862068972E-2</c:v>
                </c:pt>
                <c:pt idx="6277">
                  <c:v>-5.0057672413793122E-2</c:v>
                </c:pt>
                <c:pt idx="6278">
                  <c:v>-5.0048758620689429E-2</c:v>
                </c:pt>
                <c:pt idx="6279">
                  <c:v>-5.0040982758620713E-2</c:v>
                </c:pt>
                <c:pt idx="6280">
                  <c:v>-5.0035068965517272E-2</c:v>
                </c:pt>
                <c:pt idx="6281">
                  <c:v>-5.0028603448275873E-2</c:v>
                </c:pt>
                <c:pt idx="6282">
                  <c:v>-5.0021448275861857E-2</c:v>
                </c:pt>
                <c:pt idx="6283">
                  <c:v>-5.0015103448275873E-2</c:v>
                </c:pt>
                <c:pt idx="6284">
                  <c:v>-5.0009431034482923E-2</c:v>
                </c:pt>
                <c:pt idx="6285">
                  <c:v>-5.000531034482758E-2</c:v>
                </c:pt>
                <c:pt idx="6286">
                  <c:v>-5.0001672413793101E-2</c:v>
                </c:pt>
                <c:pt idx="6287">
                  <c:v>-4.9998896551724389E-2</c:v>
                </c:pt>
                <c:pt idx="6288">
                  <c:v>-4.9996310344827939E-2</c:v>
                </c:pt>
                <c:pt idx="6289">
                  <c:v>-4.9991689655172533E-2</c:v>
                </c:pt>
                <c:pt idx="6290">
                  <c:v>-4.9986758620689672E-2</c:v>
                </c:pt>
                <c:pt idx="6291">
                  <c:v>-4.9981379310344826E-2</c:v>
                </c:pt>
                <c:pt idx="6292">
                  <c:v>-4.9975758620689655E-2</c:v>
                </c:pt>
                <c:pt idx="6293">
                  <c:v>-4.9969137931034802E-2</c:v>
                </c:pt>
                <c:pt idx="6294">
                  <c:v>-4.9961724137931512E-2</c:v>
                </c:pt>
                <c:pt idx="6295">
                  <c:v>-4.9956517241379512E-2</c:v>
                </c:pt>
                <c:pt idx="6296">
                  <c:v>-4.9953362068965487E-2</c:v>
                </c:pt>
                <c:pt idx="6297">
                  <c:v>-4.9952051724137934E-2</c:v>
                </c:pt>
                <c:pt idx="6298">
                  <c:v>-4.9953086206896841E-2</c:v>
                </c:pt>
                <c:pt idx="6299">
                  <c:v>-4.9955241379310344E-2</c:v>
                </c:pt>
                <c:pt idx="6300">
                  <c:v>-4.9957793103448646E-2</c:v>
                </c:pt>
                <c:pt idx="6301">
                  <c:v>-4.9961568965517303E-2</c:v>
                </c:pt>
                <c:pt idx="6302">
                  <c:v>-4.9966482758621075E-2</c:v>
                </c:pt>
                <c:pt idx="6303">
                  <c:v>-4.9972034482758734E-2</c:v>
                </c:pt>
                <c:pt idx="6304">
                  <c:v>-4.9975396551724137E-2</c:v>
                </c:pt>
                <c:pt idx="6305">
                  <c:v>-4.9977396551724139E-2</c:v>
                </c:pt>
                <c:pt idx="6306">
                  <c:v>-4.9979586206896562E-2</c:v>
                </c:pt>
                <c:pt idx="6307">
                  <c:v>-4.9981362068965467E-2</c:v>
                </c:pt>
                <c:pt idx="6308">
                  <c:v>-4.9981965517241433E-2</c:v>
                </c:pt>
                <c:pt idx="6309">
                  <c:v>-4.9982258620689682E-2</c:v>
                </c:pt>
                <c:pt idx="6310">
                  <c:v>-4.9981896551724143E-2</c:v>
                </c:pt>
                <c:pt idx="6311">
                  <c:v>-4.9981051724137929E-2</c:v>
                </c:pt>
                <c:pt idx="6312">
                  <c:v>-4.9981310344827591E-2</c:v>
                </c:pt>
                <c:pt idx="6313">
                  <c:v>-4.9982000000000228E-2</c:v>
                </c:pt>
                <c:pt idx="6314">
                  <c:v>-4.9982775862068993E-2</c:v>
                </c:pt>
                <c:pt idx="6315">
                  <c:v>-4.9983793103448686E-2</c:v>
                </c:pt>
                <c:pt idx="6316">
                  <c:v>-4.9985948275861947E-2</c:v>
                </c:pt>
                <c:pt idx="6317">
                  <c:v>-4.9988862068965467E-2</c:v>
                </c:pt>
                <c:pt idx="6318">
                  <c:v>-4.9991275862068973E-2</c:v>
                </c:pt>
                <c:pt idx="6319">
                  <c:v>-4.9995155172413798E-2</c:v>
                </c:pt>
                <c:pt idx="6320">
                  <c:v>-5.0001224137931427E-2</c:v>
                </c:pt>
                <c:pt idx="6321">
                  <c:v>-5.0006206896551934E-2</c:v>
                </c:pt>
                <c:pt idx="6322">
                  <c:v>-5.0009620689655171E-2</c:v>
                </c:pt>
                <c:pt idx="6323">
                  <c:v>-5.0012103448275912E-2</c:v>
                </c:pt>
                <c:pt idx="6324">
                  <c:v>-5.0013241379310423E-2</c:v>
                </c:pt>
                <c:pt idx="6325">
                  <c:v>-5.0013465517241708E-2</c:v>
                </c:pt>
                <c:pt idx="6326">
                  <c:v>-5.0013310344827866E-2</c:v>
                </c:pt>
                <c:pt idx="6327">
                  <c:v>-5.0012741379310513E-2</c:v>
                </c:pt>
                <c:pt idx="6328">
                  <c:v>-5.0012896551724417E-2</c:v>
                </c:pt>
                <c:pt idx="6329">
                  <c:v>-5.0013500000000113E-2</c:v>
                </c:pt>
                <c:pt idx="6330">
                  <c:v>-5.0013931034483157E-2</c:v>
                </c:pt>
                <c:pt idx="6331">
                  <c:v>-5.0014724137931538E-2</c:v>
                </c:pt>
                <c:pt idx="6332">
                  <c:v>-5.0017465517241677E-2</c:v>
                </c:pt>
                <c:pt idx="6333">
                  <c:v>-5.0020310344827582E-2</c:v>
                </c:pt>
                <c:pt idx="6334">
                  <c:v>-5.0023000000000012E-2</c:v>
                </c:pt>
                <c:pt idx="6335">
                  <c:v>-5.0025603448275863E-2</c:v>
                </c:pt>
                <c:pt idx="6336">
                  <c:v>-5.0026310344827594E-2</c:v>
                </c:pt>
                <c:pt idx="6337">
                  <c:v>-5.0026137931034796E-2</c:v>
                </c:pt>
                <c:pt idx="6338">
                  <c:v>-5.0026327586206912E-2</c:v>
                </c:pt>
                <c:pt idx="6339">
                  <c:v>-5.0027431034483046E-2</c:v>
                </c:pt>
                <c:pt idx="6340">
                  <c:v>-5.0029258620689646E-2</c:v>
                </c:pt>
                <c:pt idx="6341">
                  <c:v>-5.0031241379310372E-2</c:v>
                </c:pt>
                <c:pt idx="6342">
                  <c:v>-5.0032327586207022E-2</c:v>
                </c:pt>
                <c:pt idx="6343">
                  <c:v>-5.003267241379341E-2</c:v>
                </c:pt>
                <c:pt idx="6344">
                  <c:v>-5.0033344827586528E-2</c:v>
                </c:pt>
                <c:pt idx="6345">
                  <c:v>-5.0033310344827837E-2</c:v>
                </c:pt>
                <c:pt idx="6346">
                  <c:v>-5.0032931034483148E-2</c:v>
                </c:pt>
                <c:pt idx="6347">
                  <c:v>-5.0033603448275933E-2</c:v>
                </c:pt>
                <c:pt idx="6348">
                  <c:v>-5.0033310344827837E-2</c:v>
                </c:pt>
                <c:pt idx="6349">
                  <c:v>-5.0030689655172433E-2</c:v>
                </c:pt>
                <c:pt idx="6350">
                  <c:v>-5.0026189655172415E-2</c:v>
                </c:pt>
                <c:pt idx="6351">
                  <c:v>-5.0020655172413789E-2</c:v>
                </c:pt>
                <c:pt idx="6352">
                  <c:v>-5.0015362068965466E-2</c:v>
                </c:pt>
                <c:pt idx="6353">
                  <c:v>-5.0008948275862046E-2</c:v>
                </c:pt>
                <c:pt idx="6354">
                  <c:v>-5.0001603448275873E-2</c:v>
                </c:pt>
                <c:pt idx="6355">
                  <c:v>-4.9995275862068984E-2</c:v>
                </c:pt>
                <c:pt idx="6356">
                  <c:v>-4.9990293103448741E-2</c:v>
                </c:pt>
                <c:pt idx="6357">
                  <c:v>-4.9983879310344828E-2</c:v>
                </c:pt>
                <c:pt idx="6358">
                  <c:v>-4.9974396551724136E-2</c:v>
                </c:pt>
                <c:pt idx="6359">
                  <c:v>-4.9965103448275872E-2</c:v>
                </c:pt>
                <c:pt idx="6360">
                  <c:v>-4.9957689655172513E-2</c:v>
                </c:pt>
                <c:pt idx="6361">
                  <c:v>-4.9953017241379433E-2</c:v>
                </c:pt>
                <c:pt idx="6362">
                  <c:v>-4.9948327586206903E-2</c:v>
                </c:pt>
                <c:pt idx="6363">
                  <c:v>-4.9943482758620823E-2</c:v>
                </c:pt>
                <c:pt idx="6364">
                  <c:v>-4.9940241379310364E-2</c:v>
                </c:pt>
                <c:pt idx="6365">
                  <c:v>-4.9936689655172728E-2</c:v>
                </c:pt>
                <c:pt idx="6366">
                  <c:v>-4.9933672413793387E-2</c:v>
                </c:pt>
                <c:pt idx="6367">
                  <c:v>-4.9930724137931523E-2</c:v>
                </c:pt>
                <c:pt idx="6368">
                  <c:v>-4.9928879310344829E-2</c:v>
                </c:pt>
                <c:pt idx="6369">
                  <c:v>-4.9929344827586333E-2</c:v>
                </c:pt>
                <c:pt idx="6370">
                  <c:v>-4.9929000000000001E-2</c:v>
                </c:pt>
                <c:pt idx="6371">
                  <c:v>-4.9928344827586471E-2</c:v>
                </c:pt>
                <c:pt idx="6372">
                  <c:v>-4.9927913793103483E-2</c:v>
                </c:pt>
                <c:pt idx="6373">
                  <c:v>-4.9928120689655166E-2</c:v>
                </c:pt>
                <c:pt idx="6374">
                  <c:v>-4.9930258620689671E-2</c:v>
                </c:pt>
                <c:pt idx="6375">
                  <c:v>-4.9934275862068972E-2</c:v>
                </c:pt>
                <c:pt idx="6376">
                  <c:v>-4.9939827586206902E-2</c:v>
                </c:pt>
                <c:pt idx="6377">
                  <c:v>-4.9948275862068965E-2</c:v>
                </c:pt>
                <c:pt idx="6378">
                  <c:v>-4.9956724137931577E-2</c:v>
                </c:pt>
                <c:pt idx="6379">
                  <c:v>-4.9964568965517313E-2</c:v>
                </c:pt>
                <c:pt idx="6380">
                  <c:v>-4.9971310344827623E-2</c:v>
                </c:pt>
                <c:pt idx="6381">
                  <c:v>-4.9978534482758623E-2</c:v>
                </c:pt>
                <c:pt idx="6382">
                  <c:v>-4.9987000000000024E-2</c:v>
                </c:pt>
                <c:pt idx="6383">
                  <c:v>-4.9993137931034944E-2</c:v>
                </c:pt>
                <c:pt idx="6384">
                  <c:v>-4.9997137931034927E-2</c:v>
                </c:pt>
                <c:pt idx="6385">
                  <c:v>-5.0001017241379314E-2</c:v>
                </c:pt>
                <c:pt idx="6386">
                  <c:v>-5.0005344827586423E-2</c:v>
                </c:pt>
                <c:pt idx="6387">
                  <c:v>-5.0010344827586539E-2</c:v>
                </c:pt>
                <c:pt idx="6388">
                  <c:v>-5.001413793103484E-2</c:v>
                </c:pt>
                <c:pt idx="6389">
                  <c:v>-5.0017465517241677E-2</c:v>
                </c:pt>
                <c:pt idx="6390">
                  <c:v>-5.0020844827586404E-2</c:v>
                </c:pt>
                <c:pt idx="6391">
                  <c:v>-5.0024155172413785E-2</c:v>
                </c:pt>
                <c:pt idx="6392">
                  <c:v>-5.0027103448275864E-2</c:v>
                </c:pt>
                <c:pt idx="6393">
                  <c:v>-5.0028931034482922E-2</c:v>
                </c:pt>
                <c:pt idx="6394">
                  <c:v>-5.0029948275861845E-2</c:v>
                </c:pt>
                <c:pt idx="6395">
                  <c:v>-5.0030206896551833E-2</c:v>
                </c:pt>
                <c:pt idx="6396">
                  <c:v>-5.0028241379310362E-2</c:v>
                </c:pt>
                <c:pt idx="6397">
                  <c:v>-5.0024620689655172E-2</c:v>
                </c:pt>
                <c:pt idx="6398">
                  <c:v>-5.0020793103448535E-2</c:v>
                </c:pt>
                <c:pt idx="6399">
                  <c:v>-5.0017310344827863E-2</c:v>
                </c:pt>
                <c:pt idx="6400">
                  <c:v>-5.0014172413793107E-2</c:v>
                </c:pt>
                <c:pt idx="6401">
                  <c:v>-5.0010241379310413E-2</c:v>
                </c:pt>
                <c:pt idx="6402">
                  <c:v>-5.0006310344827838E-2</c:v>
                </c:pt>
                <c:pt idx="6403">
                  <c:v>-5.0003965517241532E-2</c:v>
                </c:pt>
                <c:pt idx="6404">
                  <c:v>-5.0001431034482999E-2</c:v>
                </c:pt>
                <c:pt idx="6405">
                  <c:v>-4.9998827586206933E-2</c:v>
                </c:pt>
                <c:pt idx="6406">
                  <c:v>-4.9996103448275923E-2</c:v>
                </c:pt>
                <c:pt idx="6407">
                  <c:v>-4.9993275862069003E-2</c:v>
                </c:pt>
                <c:pt idx="6408">
                  <c:v>-4.9991172413793097E-2</c:v>
                </c:pt>
                <c:pt idx="6409">
                  <c:v>-4.9990431034483231E-2</c:v>
                </c:pt>
                <c:pt idx="6410">
                  <c:v>-4.9990086206896905E-2</c:v>
                </c:pt>
                <c:pt idx="6411">
                  <c:v>-4.9988741379310364E-2</c:v>
                </c:pt>
                <c:pt idx="6412">
                  <c:v>-4.9985810344827589E-2</c:v>
                </c:pt>
                <c:pt idx="6413">
                  <c:v>-4.9983017241379504E-2</c:v>
                </c:pt>
                <c:pt idx="6414">
                  <c:v>-4.9981310344827591E-2</c:v>
                </c:pt>
                <c:pt idx="6415">
                  <c:v>-4.9980034482758832E-2</c:v>
                </c:pt>
                <c:pt idx="6416">
                  <c:v>-4.9977827586206912E-2</c:v>
                </c:pt>
                <c:pt idx="6417">
                  <c:v>-4.997520689655173E-2</c:v>
                </c:pt>
                <c:pt idx="6418">
                  <c:v>-4.9974206896551812E-2</c:v>
                </c:pt>
                <c:pt idx="6419">
                  <c:v>-4.9975120689655046E-2</c:v>
                </c:pt>
                <c:pt idx="6420">
                  <c:v>-4.9977655172413794E-2</c:v>
                </c:pt>
                <c:pt idx="6421">
                  <c:v>-4.9981637931034939E-2</c:v>
                </c:pt>
                <c:pt idx="6422">
                  <c:v>-4.9985137931034762E-2</c:v>
                </c:pt>
                <c:pt idx="6423">
                  <c:v>-4.9987431034483158E-2</c:v>
                </c:pt>
                <c:pt idx="6424">
                  <c:v>-4.9989482758620814E-2</c:v>
                </c:pt>
                <c:pt idx="6425">
                  <c:v>-4.9990913793103504E-2</c:v>
                </c:pt>
                <c:pt idx="6426">
                  <c:v>-4.9991103448275863E-2</c:v>
                </c:pt>
                <c:pt idx="6427">
                  <c:v>-4.9991448275862056E-2</c:v>
                </c:pt>
                <c:pt idx="6428">
                  <c:v>-4.9993379310344824E-2</c:v>
                </c:pt>
                <c:pt idx="6429">
                  <c:v>-4.9996362068965516E-2</c:v>
                </c:pt>
                <c:pt idx="6430">
                  <c:v>-4.9999431034483129E-2</c:v>
                </c:pt>
                <c:pt idx="6431">
                  <c:v>-5.0002482758621E-2</c:v>
                </c:pt>
                <c:pt idx="6432">
                  <c:v>-5.0003810344827593E-2</c:v>
                </c:pt>
                <c:pt idx="6433">
                  <c:v>-5.0004396551724138E-2</c:v>
                </c:pt>
                <c:pt idx="6434">
                  <c:v>-5.0007827586206914E-2</c:v>
                </c:pt>
                <c:pt idx="6435">
                  <c:v>-5.0012672413793438E-2</c:v>
                </c:pt>
                <c:pt idx="6436">
                  <c:v>-5.0016379310344833E-2</c:v>
                </c:pt>
                <c:pt idx="6437">
                  <c:v>-5.0020310344827582E-2</c:v>
                </c:pt>
                <c:pt idx="6438">
                  <c:v>-5.0024706896551724E-2</c:v>
                </c:pt>
                <c:pt idx="6439">
                  <c:v>-5.0030603448275923E-2</c:v>
                </c:pt>
                <c:pt idx="6440">
                  <c:v>-5.0037775862068971E-2</c:v>
                </c:pt>
                <c:pt idx="6441">
                  <c:v>-5.0044913793103454E-2</c:v>
                </c:pt>
                <c:pt idx="6442">
                  <c:v>-5.0051344827586414E-2</c:v>
                </c:pt>
                <c:pt idx="6443">
                  <c:v>-5.0057672413793122E-2</c:v>
                </c:pt>
                <c:pt idx="6444">
                  <c:v>-5.006408620689682E-2</c:v>
                </c:pt>
                <c:pt idx="6445">
                  <c:v>-5.0070103448275866E-2</c:v>
                </c:pt>
                <c:pt idx="6446">
                  <c:v>-5.0074844827586333E-2</c:v>
                </c:pt>
                <c:pt idx="6447">
                  <c:v>-5.0076655172413803E-2</c:v>
                </c:pt>
                <c:pt idx="6448">
                  <c:v>-5.0077793103448544E-2</c:v>
                </c:pt>
                <c:pt idx="6449">
                  <c:v>-5.0080103448275869E-2</c:v>
                </c:pt>
                <c:pt idx="6450">
                  <c:v>-5.0083448275862065E-2</c:v>
                </c:pt>
                <c:pt idx="6451">
                  <c:v>-5.0084965517241432E-2</c:v>
                </c:pt>
                <c:pt idx="6452">
                  <c:v>-5.0086293103448733E-2</c:v>
                </c:pt>
                <c:pt idx="6453">
                  <c:v>-5.0087896551724138E-2</c:v>
                </c:pt>
                <c:pt idx="6454">
                  <c:v>-5.0089172413793077E-2</c:v>
                </c:pt>
                <c:pt idx="6455">
                  <c:v>-5.0090275862068982E-2</c:v>
                </c:pt>
                <c:pt idx="6456">
                  <c:v>-5.0091206896551832E-2</c:v>
                </c:pt>
                <c:pt idx="6457">
                  <c:v>-5.0092172413793101E-2</c:v>
                </c:pt>
                <c:pt idx="6458">
                  <c:v>-5.0092965517241739E-2</c:v>
                </c:pt>
                <c:pt idx="6459">
                  <c:v>-5.0092775862069013E-2</c:v>
                </c:pt>
                <c:pt idx="6460">
                  <c:v>-5.0092396551724455E-2</c:v>
                </c:pt>
                <c:pt idx="6461">
                  <c:v>-5.0091275862068962E-2</c:v>
                </c:pt>
                <c:pt idx="6462">
                  <c:v>-5.0088982758620733E-2</c:v>
                </c:pt>
                <c:pt idx="6463">
                  <c:v>-5.0085000000000011E-2</c:v>
                </c:pt>
                <c:pt idx="6464">
                  <c:v>-5.0079344827586234E-2</c:v>
                </c:pt>
                <c:pt idx="6465">
                  <c:v>-5.0071155172413756E-2</c:v>
                </c:pt>
                <c:pt idx="6466">
                  <c:v>-5.0063482758620971E-2</c:v>
                </c:pt>
                <c:pt idx="6467">
                  <c:v>-5.0055931034482824E-2</c:v>
                </c:pt>
                <c:pt idx="6468">
                  <c:v>-5.0048448275861857E-2</c:v>
                </c:pt>
                <c:pt idx="6469">
                  <c:v>-5.0042137931034771E-2</c:v>
                </c:pt>
                <c:pt idx="6470">
                  <c:v>-5.0039034482758704E-2</c:v>
                </c:pt>
                <c:pt idx="6471">
                  <c:v>-5.0036862068965515E-2</c:v>
                </c:pt>
                <c:pt idx="6472">
                  <c:v>-5.0033465517241534E-2</c:v>
                </c:pt>
                <c:pt idx="6473">
                  <c:v>-5.0030344827586511E-2</c:v>
                </c:pt>
                <c:pt idx="6474">
                  <c:v>-5.0028620689655169E-2</c:v>
                </c:pt>
                <c:pt idx="6475">
                  <c:v>-5.0029655172413791E-2</c:v>
                </c:pt>
                <c:pt idx="6476">
                  <c:v>-5.0032862068965497E-2</c:v>
                </c:pt>
                <c:pt idx="6477">
                  <c:v>-5.0037482758620924E-2</c:v>
                </c:pt>
                <c:pt idx="6478">
                  <c:v>-5.0041051724137905E-2</c:v>
                </c:pt>
                <c:pt idx="6479">
                  <c:v>-5.0043137931034723E-2</c:v>
                </c:pt>
                <c:pt idx="6480">
                  <c:v>-5.0044689655172413E-2</c:v>
                </c:pt>
                <c:pt idx="6481">
                  <c:v>-5.0047137931034533E-2</c:v>
                </c:pt>
                <c:pt idx="6482">
                  <c:v>-5.0050362068965445E-2</c:v>
                </c:pt>
                <c:pt idx="6483">
                  <c:v>-5.0054620689655167E-2</c:v>
                </c:pt>
                <c:pt idx="6484">
                  <c:v>-5.0058206896551723E-2</c:v>
                </c:pt>
                <c:pt idx="6485">
                  <c:v>-5.0059775862068966E-2</c:v>
                </c:pt>
                <c:pt idx="6486">
                  <c:v>-5.0062896551724134E-2</c:v>
                </c:pt>
                <c:pt idx="6487">
                  <c:v>-5.0068344827586507E-2</c:v>
                </c:pt>
                <c:pt idx="6488">
                  <c:v>-5.0073931034482932E-2</c:v>
                </c:pt>
                <c:pt idx="6489">
                  <c:v>-5.0078827586206902E-2</c:v>
                </c:pt>
                <c:pt idx="6490">
                  <c:v>-5.0083465517241604E-2</c:v>
                </c:pt>
                <c:pt idx="6491">
                  <c:v>-5.0087965517241533E-2</c:v>
                </c:pt>
                <c:pt idx="6492">
                  <c:v>-5.0091310344827798E-2</c:v>
                </c:pt>
                <c:pt idx="6493">
                  <c:v>-5.0093793103448733E-2</c:v>
                </c:pt>
                <c:pt idx="6494">
                  <c:v>-5.0095206896551912E-2</c:v>
                </c:pt>
                <c:pt idx="6495">
                  <c:v>-5.0096465517241742E-2</c:v>
                </c:pt>
                <c:pt idx="6496">
                  <c:v>-5.0097413793103514E-2</c:v>
                </c:pt>
                <c:pt idx="6497">
                  <c:v>-5.0097913793103514E-2</c:v>
                </c:pt>
                <c:pt idx="6498">
                  <c:v>-5.0097672413793377E-2</c:v>
                </c:pt>
                <c:pt idx="6499">
                  <c:v>-5.0096344827586597E-2</c:v>
                </c:pt>
                <c:pt idx="6500">
                  <c:v>-5.0094000000000034E-2</c:v>
                </c:pt>
                <c:pt idx="6501">
                  <c:v>-5.0092034482758931E-2</c:v>
                </c:pt>
                <c:pt idx="6502">
                  <c:v>-5.0091413793103494E-2</c:v>
                </c:pt>
                <c:pt idx="6503">
                  <c:v>-5.0091258620689652E-2</c:v>
                </c:pt>
                <c:pt idx="6504">
                  <c:v>-5.0091500000000004E-2</c:v>
                </c:pt>
                <c:pt idx="6505">
                  <c:v>-5.0091603448275922E-2</c:v>
                </c:pt>
                <c:pt idx="6506">
                  <c:v>-5.0091068965517294E-2</c:v>
                </c:pt>
                <c:pt idx="6507">
                  <c:v>-5.0090551724137934E-2</c:v>
                </c:pt>
                <c:pt idx="6508">
                  <c:v>-5.0091586206896584E-2</c:v>
                </c:pt>
                <c:pt idx="6509">
                  <c:v>-5.0093413793103524E-2</c:v>
                </c:pt>
                <c:pt idx="6510">
                  <c:v>-5.0095000000000021E-2</c:v>
                </c:pt>
                <c:pt idx="6511">
                  <c:v>-5.0096034482758921E-2</c:v>
                </c:pt>
                <c:pt idx="6512">
                  <c:v>-5.0097758620689672E-2</c:v>
                </c:pt>
                <c:pt idx="6513">
                  <c:v>-5.0098551724137928E-2</c:v>
                </c:pt>
                <c:pt idx="6514">
                  <c:v>-5.0099758620689661E-2</c:v>
                </c:pt>
                <c:pt idx="6515">
                  <c:v>-5.0101689655172414E-2</c:v>
                </c:pt>
                <c:pt idx="6516">
                  <c:v>-5.0102655172413794E-2</c:v>
                </c:pt>
                <c:pt idx="6517">
                  <c:v>-5.0101379310344835E-2</c:v>
                </c:pt>
                <c:pt idx="6518">
                  <c:v>-5.0098362068965487E-2</c:v>
                </c:pt>
                <c:pt idx="6519">
                  <c:v>-5.0094120689655179E-2</c:v>
                </c:pt>
                <c:pt idx="6520">
                  <c:v>-5.0089103448275857E-2</c:v>
                </c:pt>
                <c:pt idx="6521">
                  <c:v>-5.0084689655172432E-2</c:v>
                </c:pt>
                <c:pt idx="6522">
                  <c:v>-5.0080396551724138E-2</c:v>
                </c:pt>
                <c:pt idx="6523">
                  <c:v>-5.0076000000000023E-2</c:v>
                </c:pt>
                <c:pt idx="6524">
                  <c:v>-5.0072068965517302E-2</c:v>
                </c:pt>
                <c:pt idx="6525">
                  <c:v>-5.0069310344827589E-2</c:v>
                </c:pt>
                <c:pt idx="6526">
                  <c:v>-5.0069172413793106E-2</c:v>
                </c:pt>
                <c:pt idx="6527">
                  <c:v>-5.0069689655172424E-2</c:v>
                </c:pt>
                <c:pt idx="6528">
                  <c:v>-5.006979310344857E-2</c:v>
                </c:pt>
                <c:pt idx="6529">
                  <c:v>-5.0070103448275866E-2</c:v>
                </c:pt>
                <c:pt idx="6530">
                  <c:v>-5.0071258620689646E-2</c:v>
                </c:pt>
                <c:pt idx="6531">
                  <c:v>-5.0072379310344826E-2</c:v>
                </c:pt>
                <c:pt idx="6532">
                  <c:v>-5.0072275862068964E-2</c:v>
                </c:pt>
                <c:pt idx="6533">
                  <c:v>-5.0072275862068964E-2</c:v>
                </c:pt>
                <c:pt idx="6534">
                  <c:v>-5.0073672413793104E-2</c:v>
                </c:pt>
                <c:pt idx="6535">
                  <c:v>-5.0075310344827588E-2</c:v>
                </c:pt>
                <c:pt idx="6536">
                  <c:v>-5.0076068965517292E-2</c:v>
                </c:pt>
                <c:pt idx="6537">
                  <c:v>-5.0076206896551734E-2</c:v>
                </c:pt>
                <c:pt idx="6538">
                  <c:v>-5.0076706896551734E-2</c:v>
                </c:pt>
                <c:pt idx="6539">
                  <c:v>-5.0077482758620832E-2</c:v>
                </c:pt>
                <c:pt idx="6540">
                  <c:v>-5.0077948275861955E-2</c:v>
                </c:pt>
                <c:pt idx="6541">
                  <c:v>-5.0078517241379308E-2</c:v>
                </c:pt>
                <c:pt idx="6542">
                  <c:v>-5.0078827586206902E-2</c:v>
                </c:pt>
                <c:pt idx="6543">
                  <c:v>-5.0080068965517283E-2</c:v>
                </c:pt>
                <c:pt idx="6544">
                  <c:v>-5.0082275862068974E-2</c:v>
                </c:pt>
                <c:pt idx="6545">
                  <c:v>-5.0085293103448558E-2</c:v>
                </c:pt>
                <c:pt idx="6546">
                  <c:v>-5.0087586206896594E-2</c:v>
                </c:pt>
                <c:pt idx="6547">
                  <c:v>-5.0089310344827588E-2</c:v>
                </c:pt>
                <c:pt idx="6548">
                  <c:v>-5.0092258620689674E-2</c:v>
                </c:pt>
                <c:pt idx="6549">
                  <c:v>-5.0095689655172422E-2</c:v>
                </c:pt>
                <c:pt idx="6550">
                  <c:v>-5.0098689655172522E-2</c:v>
                </c:pt>
                <c:pt idx="6551">
                  <c:v>-5.0100310344827592E-2</c:v>
                </c:pt>
                <c:pt idx="6552">
                  <c:v>-5.0101844827586332E-2</c:v>
                </c:pt>
                <c:pt idx="6553">
                  <c:v>-5.0104689655172424E-2</c:v>
                </c:pt>
                <c:pt idx="6554">
                  <c:v>-5.0109000000000001E-2</c:v>
                </c:pt>
                <c:pt idx="6555">
                  <c:v>-5.0114672413793124E-2</c:v>
                </c:pt>
                <c:pt idx="6556">
                  <c:v>-5.0120603448275874E-2</c:v>
                </c:pt>
                <c:pt idx="6557">
                  <c:v>-5.0126534482758632E-2</c:v>
                </c:pt>
                <c:pt idx="6558">
                  <c:v>-5.0131741379310354E-2</c:v>
                </c:pt>
                <c:pt idx="6559">
                  <c:v>-5.0134965517241413E-2</c:v>
                </c:pt>
                <c:pt idx="6560">
                  <c:v>-5.0137068965517284E-2</c:v>
                </c:pt>
                <c:pt idx="6561">
                  <c:v>-5.0137482758620913E-2</c:v>
                </c:pt>
                <c:pt idx="6562">
                  <c:v>-5.0137620689655174E-2</c:v>
                </c:pt>
                <c:pt idx="6563">
                  <c:v>-5.0137637931034935E-2</c:v>
                </c:pt>
                <c:pt idx="6564">
                  <c:v>-5.0136689655172532E-2</c:v>
                </c:pt>
                <c:pt idx="6565">
                  <c:v>-5.0135120689655047E-2</c:v>
                </c:pt>
                <c:pt idx="6566">
                  <c:v>-5.0133672413793122E-2</c:v>
                </c:pt>
                <c:pt idx="6567">
                  <c:v>-5.0131500000000002E-2</c:v>
                </c:pt>
                <c:pt idx="6568">
                  <c:v>-5.0128844827586234E-2</c:v>
                </c:pt>
                <c:pt idx="6569">
                  <c:v>-5.0127000000000012E-2</c:v>
                </c:pt>
                <c:pt idx="6570">
                  <c:v>-5.0126017241379314E-2</c:v>
                </c:pt>
                <c:pt idx="6571">
                  <c:v>-5.0126189655172397E-2</c:v>
                </c:pt>
                <c:pt idx="6572">
                  <c:v>-5.012853448275862E-2</c:v>
                </c:pt>
                <c:pt idx="6573">
                  <c:v>-5.0132086206896846E-2</c:v>
                </c:pt>
                <c:pt idx="6574">
                  <c:v>-5.0137068965517284E-2</c:v>
                </c:pt>
                <c:pt idx="6575">
                  <c:v>-5.0141689655172406E-2</c:v>
                </c:pt>
                <c:pt idx="6576">
                  <c:v>-5.0146224137931447E-2</c:v>
                </c:pt>
                <c:pt idx="6577">
                  <c:v>-5.0151551724137926E-2</c:v>
                </c:pt>
                <c:pt idx="6578">
                  <c:v>-5.0157189655172407E-2</c:v>
                </c:pt>
                <c:pt idx="6579">
                  <c:v>-5.0164103448275862E-2</c:v>
                </c:pt>
                <c:pt idx="6580">
                  <c:v>-5.0171517241379297E-2</c:v>
                </c:pt>
                <c:pt idx="6581">
                  <c:v>-5.0179017241379319E-2</c:v>
                </c:pt>
                <c:pt idx="6582">
                  <c:v>-5.0187034482758713E-2</c:v>
                </c:pt>
                <c:pt idx="6583">
                  <c:v>-5.0194448275862065E-2</c:v>
                </c:pt>
                <c:pt idx="6584">
                  <c:v>-5.0199689655172422E-2</c:v>
                </c:pt>
                <c:pt idx="6585">
                  <c:v>-5.020420689655173E-2</c:v>
                </c:pt>
                <c:pt idx="6586">
                  <c:v>-5.0211034482758633E-2</c:v>
                </c:pt>
                <c:pt idx="6587">
                  <c:v>-5.0219137931034503E-2</c:v>
                </c:pt>
                <c:pt idx="6588">
                  <c:v>-5.0227344827586333E-2</c:v>
                </c:pt>
                <c:pt idx="6589">
                  <c:v>-5.0232586206896593E-2</c:v>
                </c:pt>
                <c:pt idx="6590">
                  <c:v>-5.0234379310344815E-2</c:v>
                </c:pt>
                <c:pt idx="6591">
                  <c:v>-5.0235103448275857E-2</c:v>
                </c:pt>
                <c:pt idx="6592">
                  <c:v>-5.0232758620689662E-2</c:v>
                </c:pt>
                <c:pt idx="6593">
                  <c:v>-5.0227637931034817E-2</c:v>
                </c:pt>
                <c:pt idx="6594">
                  <c:v>-5.0221155172413656E-2</c:v>
                </c:pt>
                <c:pt idx="6595">
                  <c:v>-5.0213034482758732E-2</c:v>
                </c:pt>
                <c:pt idx="6596">
                  <c:v>-5.0201896551724141E-2</c:v>
                </c:pt>
                <c:pt idx="6597">
                  <c:v>-5.0189931034482833E-2</c:v>
                </c:pt>
                <c:pt idx="6598">
                  <c:v>-5.0177551724137917E-2</c:v>
                </c:pt>
                <c:pt idx="6599">
                  <c:v>-5.0165931034482913E-2</c:v>
                </c:pt>
                <c:pt idx="6600">
                  <c:v>-5.0153379310344817E-2</c:v>
                </c:pt>
                <c:pt idx="6601">
                  <c:v>-5.0138637931034909E-2</c:v>
                </c:pt>
                <c:pt idx="6602">
                  <c:v>-5.0124931034482824E-2</c:v>
                </c:pt>
                <c:pt idx="6603">
                  <c:v>-5.0113603448275923E-2</c:v>
                </c:pt>
                <c:pt idx="6604">
                  <c:v>-5.0102534482758733E-2</c:v>
                </c:pt>
                <c:pt idx="6605">
                  <c:v>-5.0089431034482934E-2</c:v>
                </c:pt>
                <c:pt idx="6606">
                  <c:v>-5.0077379310344818E-2</c:v>
                </c:pt>
                <c:pt idx="6607">
                  <c:v>-5.0066758620689662E-2</c:v>
                </c:pt>
                <c:pt idx="6608">
                  <c:v>-5.0058344827586435E-2</c:v>
                </c:pt>
                <c:pt idx="6609">
                  <c:v>-5.0050948275861956E-2</c:v>
                </c:pt>
                <c:pt idx="6610">
                  <c:v>-5.0042465517241522E-2</c:v>
                </c:pt>
                <c:pt idx="6611">
                  <c:v>-5.0036965517241641E-2</c:v>
                </c:pt>
                <c:pt idx="6612">
                  <c:v>-5.0036206896551992E-2</c:v>
                </c:pt>
                <c:pt idx="6613">
                  <c:v>-5.0037396551724192E-2</c:v>
                </c:pt>
                <c:pt idx="6614">
                  <c:v>-5.0039224137931472E-2</c:v>
                </c:pt>
                <c:pt idx="6615">
                  <c:v>-5.0042482758620832E-2</c:v>
                </c:pt>
                <c:pt idx="6616">
                  <c:v>-5.0045465517241393E-2</c:v>
                </c:pt>
                <c:pt idx="6617">
                  <c:v>-5.0048499999999996E-2</c:v>
                </c:pt>
                <c:pt idx="6618">
                  <c:v>-5.005246551724167E-2</c:v>
                </c:pt>
                <c:pt idx="6619">
                  <c:v>-5.005775862068966E-2</c:v>
                </c:pt>
                <c:pt idx="6620">
                  <c:v>-5.0065068965517281E-2</c:v>
                </c:pt>
                <c:pt idx="6621">
                  <c:v>-5.0072155172413799E-2</c:v>
                </c:pt>
                <c:pt idx="6622">
                  <c:v>-5.0077551724137928E-2</c:v>
                </c:pt>
                <c:pt idx="6623">
                  <c:v>-5.0082310344827866E-2</c:v>
                </c:pt>
                <c:pt idx="6624">
                  <c:v>-5.0087982758620905E-2</c:v>
                </c:pt>
                <c:pt idx="6625">
                  <c:v>-5.0094275862068972E-2</c:v>
                </c:pt>
                <c:pt idx="6626">
                  <c:v>-5.0100396551724144E-2</c:v>
                </c:pt>
                <c:pt idx="6627">
                  <c:v>-5.0105724137931372E-2</c:v>
                </c:pt>
                <c:pt idx="6628">
                  <c:v>-5.0111155172413775E-2</c:v>
                </c:pt>
                <c:pt idx="6629">
                  <c:v>-5.0117327586206913E-2</c:v>
                </c:pt>
                <c:pt idx="6630">
                  <c:v>-5.0123551724137926E-2</c:v>
                </c:pt>
                <c:pt idx="6631">
                  <c:v>-5.0128413793103462E-2</c:v>
                </c:pt>
                <c:pt idx="6632">
                  <c:v>-5.0131379310344816E-2</c:v>
                </c:pt>
                <c:pt idx="6633">
                  <c:v>-5.0132931034483137E-2</c:v>
                </c:pt>
                <c:pt idx="6634">
                  <c:v>-5.0131534482758623E-2</c:v>
                </c:pt>
                <c:pt idx="6635">
                  <c:v>-5.0127637931034863E-2</c:v>
                </c:pt>
                <c:pt idx="6636">
                  <c:v>-5.0123637931034887E-2</c:v>
                </c:pt>
                <c:pt idx="6637">
                  <c:v>-5.0121499999999999E-2</c:v>
                </c:pt>
                <c:pt idx="6638">
                  <c:v>-5.0119396551724163E-2</c:v>
                </c:pt>
                <c:pt idx="6639">
                  <c:v>-5.0117551724137933E-2</c:v>
                </c:pt>
                <c:pt idx="6640">
                  <c:v>-5.0115758620689656E-2</c:v>
                </c:pt>
                <c:pt idx="6641">
                  <c:v>-5.0115620689655173E-2</c:v>
                </c:pt>
                <c:pt idx="6642">
                  <c:v>-5.0116344827586555E-2</c:v>
                </c:pt>
                <c:pt idx="6643">
                  <c:v>-5.0117586206896811E-2</c:v>
                </c:pt>
                <c:pt idx="6644">
                  <c:v>-5.0119344827586433E-2</c:v>
                </c:pt>
                <c:pt idx="6645">
                  <c:v>-5.0122068965517283E-2</c:v>
                </c:pt>
                <c:pt idx="6646">
                  <c:v>-5.0125344827586224E-2</c:v>
                </c:pt>
                <c:pt idx="6647">
                  <c:v>-5.0128482758620703E-2</c:v>
                </c:pt>
                <c:pt idx="6648">
                  <c:v>-5.0131741379310354E-2</c:v>
                </c:pt>
                <c:pt idx="6649">
                  <c:v>-5.0135068965517254E-2</c:v>
                </c:pt>
                <c:pt idx="6650">
                  <c:v>-5.0139862068965355E-2</c:v>
                </c:pt>
                <c:pt idx="6651">
                  <c:v>-5.0143965517241394E-2</c:v>
                </c:pt>
                <c:pt idx="6652">
                  <c:v>-5.0148327586206895E-2</c:v>
                </c:pt>
                <c:pt idx="6653">
                  <c:v>-5.0153517241379314E-2</c:v>
                </c:pt>
                <c:pt idx="6654">
                  <c:v>-5.0158862068965346E-2</c:v>
                </c:pt>
                <c:pt idx="6655">
                  <c:v>-5.0164206896551822E-2</c:v>
                </c:pt>
                <c:pt idx="6656">
                  <c:v>-5.0168551724137936E-2</c:v>
                </c:pt>
                <c:pt idx="6657">
                  <c:v>-5.0172172413793105E-2</c:v>
                </c:pt>
                <c:pt idx="6658">
                  <c:v>-5.0175758620689348E-2</c:v>
                </c:pt>
                <c:pt idx="6659">
                  <c:v>-5.0177724137931388E-2</c:v>
                </c:pt>
                <c:pt idx="6660">
                  <c:v>-5.0179310344827588E-2</c:v>
                </c:pt>
                <c:pt idx="6661">
                  <c:v>-5.0180706896551734E-2</c:v>
                </c:pt>
                <c:pt idx="6662">
                  <c:v>-5.0180362068965367E-2</c:v>
                </c:pt>
                <c:pt idx="6663">
                  <c:v>-5.0179344827586222E-2</c:v>
                </c:pt>
                <c:pt idx="6664">
                  <c:v>-5.0176965517241413E-2</c:v>
                </c:pt>
                <c:pt idx="6665">
                  <c:v>-5.0174137931034493E-2</c:v>
                </c:pt>
                <c:pt idx="6666">
                  <c:v>-5.0172413793103464E-2</c:v>
                </c:pt>
                <c:pt idx="6667">
                  <c:v>-5.017051724137931E-2</c:v>
                </c:pt>
                <c:pt idx="6668">
                  <c:v>-5.0166896551724183E-2</c:v>
                </c:pt>
                <c:pt idx="6669">
                  <c:v>-5.0162758620689654E-2</c:v>
                </c:pt>
                <c:pt idx="6670">
                  <c:v>-5.0160775862068963E-2</c:v>
                </c:pt>
                <c:pt idx="6671">
                  <c:v>-5.0160172413793107E-2</c:v>
                </c:pt>
                <c:pt idx="6672">
                  <c:v>-5.0159896551724141E-2</c:v>
                </c:pt>
                <c:pt idx="6673">
                  <c:v>-5.0159327586206899E-2</c:v>
                </c:pt>
                <c:pt idx="6674">
                  <c:v>-5.0159189655172395E-2</c:v>
                </c:pt>
                <c:pt idx="6675">
                  <c:v>-5.0160258620689659E-2</c:v>
                </c:pt>
                <c:pt idx="6676">
                  <c:v>-5.0161655172413798E-2</c:v>
                </c:pt>
                <c:pt idx="6677">
                  <c:v>-5.0163206896551904E-2</c:v>
                </c:pt>
                <c:pt idx="6678">
                  <c:v>-5.0166931034483137E-2</c:v>
                </c:pt>
                <c:pt idx="6679">
                  <c:v>-5.0170896551724117E-2</c:v>
                </c:pt>
                <c:pt idx="6680">
                  <c:v>-5.0174517241379307E-2</c:v>
                </c:pt>
                <c:pt idx="6681">
                  <c:v>-5.0178689655172408E-2</c:v>
                </c:pt>
                <c:pt idx="6682">
                  <c:v>-5.0183000000000012E-2</c:v>
                </c:pt>
                <c:pt idx="6683">
                  <c:v>-5.018591379310345E-2</c:v>
                </c:pt>
                <c:pt idx="6684">
                  <c:v>-5.0187137931034534E-2</c:v>
                </c:pt>
                <c:pt idx="6685">
                  <c:v>-5.0187396551724127E-2</c:v>
                </c:pt>
                <c:pt idx="6686">
                  <c:v>-5.018591379310345E-2</c:v>
                </c:pt>
                <c:pt idx="6687">
                  <c:v>-5.0183275862068971E-2</c:v>
                </c:pt>
                <c:pt idx="6688">
                  <c:v>-5.0180275862068968E-2</c:v>
                </c:pt>
                <c:pt idx="6689">
                  <c:v>-5.0177948275861854E-2</c:v>
                </c:pt>
                <c:pt idx="6690">
                  <c:v>-5.0176034482758633E-2</c:v>
                </c:pt>
                <c:pt idx="6691">
                  <c:v>-5.0172448275861967E-2</c:v>
                </c:pt>
                <c:pt idx="6692">
                  <c:v>-5.0166775862068982E-2</c:v>
                </c:pt>
                <c:pt idx="6693">
                  <c:v>-5.0161172413793087E-2</c:v>
                </c:pt>
                <c:pt idx="6694">
                  <c:v>-5.0156965517241414E-2</c:v>
                </c:pt>
                <c:pt idx="6695">
                  <c:v>-5.0153172413793107E-2</c:v>
                </c:pt>
                <c:pt idx="6696">
                  <c:v>-5.0149224137931124E-2</c:v>
                </c:pt>
                <c:pt idx="6697">
                  <c:v>-5.0147051724137935E-2</c:v>
                </c:pt>
                <c:pt idx="6698">
                  <c:v>-5.0147568965517253E-2</c:v>
                </c:pt>
                <c:pt idx="6699">
                  <c:v>-5.0149206896551717E-2</c:v>
                </c:pt>
                <c:pt idx="6700">
                  <c:v>-5.0150655172413794E-2</c:v>
                </c:pt>
                <c:pt idx="6701">
                  <c:v>-5.0152275862068982E-2</c:v>
                </c:pt>
                <c:pt idx="6702">
                  <c:v>-5.0154827586206902E-2</c:v>
                </c:pt>
                <c:pt idx="6703">
                  <c:v>-5.0158724137931363E-2</c:v>
                </c:pt>
                <c:pt idx="6704">
                  <c:v>-5.0164258620689663E-2</c:v>
                </c:pt>
                <c:pt idx="6705">
                  <c:v>-5.0172620689655167E-2</c:v>
                </c:pt>
                <c:pt idx="6706">
                  <c:v>-5.0183206896551813E-2</c:v>
                </c:pt>
                <c:pt idx="6707">
                  <c:v>-5.0194000000000023E-2</c:v>
                </c:pt>
                <c:pt idx="6708">
                  <c:v>-5.0203017241379322E-2</c:v>
                </c:pt>
                <c:pt idx="6709">
                  <c:v>-5.0211103448275861E-2</c:v>
                </c:pt>
                <c:pt idx="6710">
                  <c:v>-5.0219586206896573E-2</c:v>
                </c:pt>
                <c:pt idx="6711">
                  <c:v>-5.0227775862068967E-2</c:v>
                </c:pt>
                <c:pt idx="6712">
                  <c:v>-5.0234655172413802E-2</c:v>
                </c:pt>
                <c:pt idx="6713">
                  <c:v>-5.0238775862068957E-2</c:v>
                </c:pt>
                <c:pt idx="6714">
                  <c:v>-5.0241758620689303E-2</c:v>
                </c:pt>
                <c:pt idx="6715">
                  <c:v>-5.0244655172413777E-2</c:v>
                </c:pt>
                <c:pt idx="6716">
                  <c:v>-5.0246103448275847E-2</c:v>
                </c:pt>
                <c:pt idx="6717">
                  <c:v>-5.0246551724137917E-2</c:v>
                </c:pt>
                <c:pt idx="6718">
                  <c:v>-5.0246620689655165E-2</c:v>
                </c:pt>
                <c:pt idx="6719">
                  <c:v>-5.0246431034482834E-2</c:v>
                </c:pt>
                <c:pt idx="6720">
                  <c:v>-5.0246655172413786E-2</c:v>
                </c:pt>
                <c:pt idx="6721">
                  <c:v>-5.0246551724137917E-2</c:v>
                </c:pt>
                <c:pt idx="6722">
                  <c:v>-5.0246724137931367E-2</c:v>
                </c:pt>
                <c:pt idx="6723">
                  <c:v>-5.0245965517241378E-2</c:v>
                </c:pt>
                <c:pt idx="6724">
                  <c:v>-5.0244586206896556E-2</c:v>
                </c:pt>
                <c:pt idx="6725">
                  <c:v>-5.0243793103448404E-2</c:v>
                </c:pt>
                <c:pt idx="6726">
                  <c:v>-5.0243534482758617E-2</c:v>
                </c:pt>
                <c:pt idx="6727">
                  <c:v>-5.0243586206896562E-2</c:v>
                </c:pt>
                <c:pt idx="6728">
                  <c:v>-5.0244448275861768E-2</c:v>
                </c:pt>
                <c:pt idx="6729">
                  <c:v>-5.0247448275861799E-2</c:v>
                </c:pt>
                <c:pt idx="6730">
                  <c:v>-5.0250534482758624E-2</c:v>
                </c:pt>
                <c:pt idx="6731">
                  <c:v>-5.0253689655172414E-2</c:v>
                </c:pt>
                <c:pt idx="6732">
                  <c:v>-5.0256448275862065E-2</c:v>
                </c:pt>
                <c:pt idx="6733">
                  <c:v>-5.0258551724137915E-2</c:v>
                </c:pt>
                <c:pt idx="6734">
                  <c:v>-5.0260275862068972E-2</c:v>
                </c:pt>
                <c:pt idx="6735">
                  <c:v>-5.0261068965517242E-2</c:v>
                </c:pt>
                <c:pt idx="6736">
                  <c:v>-5.0261431034482933E-2</c:v>
                </c:pt>
                <c:pt idx="6737">
                  <c:v>-5.0261603448275863E-2</c:v>
                </c:pt>
                <c:pt idx="6738">
                  <c:v>-5.0261482758620704E-2</c:v>
                </c:pt>
                <c:pt idx="6739">
                  <c:v>-5.0261724137931361E-2</c:v>
                </c:pt>
                <c:pt idx="6740">
                  <c:v>-5.0262310344827824E-2</c:v>
                </c:pt>
                <c:pt idx="6741">
                  <c:v>-5.0263241379310382E-2</c:v>
                </c:pt>
                <c:pt idx="6742">
                  <c:v>-5.0264034482758624E-2</c:v>
                </c:pt>
                <c:pt idx="6743">
                  <c:v>-5.0262896551724133E-2</c:v>
                </c:pt>
                <c:pt idx="6744">
                  <c:v>-5.0260500000000013E-2</c:v>
                </c:pt>
                <c:pt idx="6745">
                  <c:v>-5.0257620689655169E-2</c:v>
                </c:pt>
                <c:pt idx="6746">
                  <c:v>-5.0254655172413787E-2</c:v>
                </c:pt>
                <c:pt idx="6747">
                  <c:v>-5.0251844827586212E-2</c:v>
                </c:pt>
                <c:pt idx="6748">
                  <c:v>-5.0249034482758616E-2</c:v>
                </c:pt>
                <c:pt idx="6749">
                  <c:v>-5.0246620689655165E-2</c:v>
                </c:pt>
                <c:pt idx="6750">
                  <c:v>-5.0244620689655156E-2</c:v>
                </c:pt>
                <c:pt idx="6751">
                  <c:v>-5.0241379310344766E-2</c:v>
                </c:pt>
                <c:pt idx="6752">
                  <c:v>-5.0237931034482999E-2</c:v>
                </c:pt>
                <c:pt idx="6753">
                  <c:v>-5.0236137931034798E-2</c:v>
                </c:pt>
                <c:pt idx="6754">
                  <c:v>-5.0235534482758623E-2</c:v>
                </c:pt>
                <c:pt idx="6755">
                  <c:v>-5.0236034482758714E-2</c:v>
                </c:pt>
                <c:pt idx="6756">
                  <c:v>-5.0237362068965445E-2</c:v>
                </c:pt>
                <c:pt idx="6757">
                  <c:v>-5.0239620689655165E-2</c:v>
                </c:pt>
                <c:pt idx="6758">
                  <c:v>-5.0241310344827567E-2</c:v>
                </c:pt>
                <c:pt idx="6759">
                  <c:v>-5.0243758620689645E-2</c:v>
                </c:pt>
                <c:pt idx="6760">
                  <c:v>-5.0247931034482794E-2</c:v>
                </c:pt>
                <c:pt idx="6761">
                  <c:v>-5.0254448275861945E-2</c:v>
                </c:pt>
                <c:pt idx="6762">
                  <c:v>-5.0262965517241534E-2</c:v>
                </c:pt>
                <c:pt idx="6763">
                  <c:v>-5.0270620689655147E-2</c:v>
                </c:pt>
                <c:pt idx="6764">
                  <c:v>-5.0275965517241381E-2</c:v>
                </c:pt>
                <c:pt idx="6765">
                  <c:v>-5.0279482758620694E-2</c:v>
                </c:pt>
                <c:pt idx="6766">
                  <c:v>-5.0283655172413802E-2</c:v>
                </c:pt>
                <c:pt idx="6767">
                  <c:v>-5.0289965517241381E-2</c:v>
                </c:pt>
                <c:pt idx="6768">
                  <c:v>-5.0297465517241513E-2</c:v>
                </c:pt>
                <c:pt idx="6769">
                  <c:v>-5.0304379310344829E-2</c:v>
                </c:pt>
                <c:pt idx="6770">
                  <c:v>-5.0309586206896573E-2</c:v>
                </c:pt>
                <c:pt idx="6771">
                  <c:v>-5.0314517241379433E-2</c:v>
                </c:pt>
                <c:pt idx="6772">
                  <c:v>-5.0319431034483136E-2</c:v>
                </c:pt>
                <c:pt idx="6773">
                  <c:v>-5.032293103448314E-2</c:v>
                </c:pt>
                <c:pt idx="6774">
                  <c:v>-5.0325534482758623E-2</c:v>
                </c:pt>
                <c:pt idx="6775">
                  <c:v>-5.0327413793103494E-2</c:v>
                </c:pt>
                <c:pt idx="6776">
                  <c:v>-5.033034482758654E-2</c:v>
                </c:pt>
                <c:pt idx="6777">
                  <c:v>-5.0333724137931538E-2</c:v>
                </c:pt>
                <c:pt idx="6778">
                  <c:v>-5.0337827586206932E-2</c:v>
                </c:pt>
                <c:pt idx="6779">
                  <c:v>-5.0341137931034514E-2</c:v>
                </c:pt>
                <c:pt idx="6780">
                  <c:v>-5.034355172413793E-2</c:v>
                </c:pt>
                <c:pt idx="6781">
                  <c:v>-5.0345586206896553E-2</c:v>
                </c:pt>
                <c:pt idx="6782">
                  <c:v>-5.0346275862068982E-2</c:v>
                </c:pt>
                <c:pt idx="6783">
                  <c:v>-5.0345396551724153E-2</c:v>
                </c:pt>
                <c:pt idx="6784">
                  <c:v>-5.0343810344827593E-2</c:v>
                </c:pt>
                <c:pt idx="6785">
                  <c:v>-5.0341189655172397E-2</c:v>
                </c:pt>
                <c:pt idx="6786">
                  <c:v>-5.0336120689655171E-2</c:v>
                </c:pt>
                <c:pt idx="6787">
                  <c:v>-5.0330879310344828E-2</c:v>
                </c:pt>
                <c:pt idx="6788">
                  <c:v>-5.0325431034482934E-2</c:v>
                </c:pt>
                <c:pt idx="6789">
                  <c:v>-5.0320655172413804E-2</c:v>
                </c:pt>
                <c:pt idx="6790">
                  <c:v>-5.0316517241379602E-2</c:v>
                </c:pt>
                <c:pt idx="6791">
                  <c:v>-5.0310862068965505E-2</c:v>
                </c:pt>
                <c:pt idx="6792">
                  <c:v>-5.0305931034483005E-2</c:v>
                </c:pt>
                <c:pt idx="6793">
                  <c:v>-5.0301775862068972E-2</c:v>
                </c:pt>
                <c:pt idx="6794">
                  <c:v>-5.0296275862068973E-2</c:v>
                </c:pt>
                <c:pt idx="6795">
                  <c:v>-5.0289655172413787E-2</c:v>
                </c:pt>
                <c:pt idx="6796">
                  <c:v>-5.0281724137931326E-2</c:v>
                </c:pt>
                <c:pt idx="6797">
                  <c:v>-5.0273017241379309E-2</c:v>
                </c:pt>
                <c:pt idx="6798">
                  <c:v>-5.0266068965517274E-2</c:v>
                </c:pt>
                <c:pt idx="6799">
                  <c:v>-5.0258896551724143E-2</c:v>
                </c:pt>
                <c:pt idx="6800">
                  <c:v>-5.0249275862068767E-2</c:v>
                </c:pt>
                <c:pt idx="6801">
                  <c:v>-5.023903448275862E-2</c:v>
                </c:pt>
                <c:pt idx="6802">
                  <c:v>-5.0229931034482783E-2</c:v>
                </c:pt>
                <c:pt idx="6803">
                  <c:v>-5.0222603448275893E-2</c:v>
                </c:pt>
                <c:pt idx="6804">
                  <c:v>-5.0216034482758833E-2</c:v>
                </c:pt>
                <c:pt idx="6805">
                  <c:v>-5.0209965517241384E-2</c:v>
                </c:pt>
                <c:pt idx="6806">
                  <c:v>-5.0205827586206897E-2</c:v>
                </c:pt>
                <c:pt idx="6807">
                  <c:v>-5.0203862068965356E-2</c:v>
                </c:pt>
                <c:pt idx="6808">
                  <c:v>-5.0203034482758632E-2</c:v>
                </c:pt>
                <c:pt idx="6809">
                  <c:v>-5.0201724137931308E-2</c:v>
                </c:pt>
                <c:pt idx="6810">
                  <c:v>-5.0199137931034532E-2</c:v>
                </c:pt>
                <c:pt idx="6811">
                  <c:v>-5.0197551724137937E-2</c:v>
                </c:pt>
                <c:pt idx="6812">
                  <c:v>-5.0197344827586532E-2</c:v>
                </c:pt>
                <c:pt idx="6813">
                  <c:v>-5.0197603448275924E-2</c:v>
                </c:pt>
                <c:pt idx="6814">
                  <c:v>-5.0197534482758724E-2</c:v>
                </c:pt>
                <c:pt idx="6815">
                  <c:v>-5.0196362068965515E-2</c:v>
                </c:pt>
                <c:pt idx="6816">
                  <c:v>-5.0195448275862045E-2</c:v>
                </c:pt>
                <c:pt idx="6817">
                  <c:v>-5.0195827586206901E-2</c:v>
                </c:pt>
                <c:pt idx="6818">
                  <c:v>-5.0196931034483153E-2</c:v>
                </c:pt>
                <c:pt idx="6819">
                  <c:v>-5.0198758620689662E-2</c:v>
                </c:pt>
                <c:pt idx="6820">
                  <c:v>-5.0200327586206892E-2</c:v>
                </c:pt>
                <c:pt idx="6821">
                  <c:v>-5.020327586206897E-2</c:v>
                </c:pt>
                <c:pt idx="6822">
                  <c:v>-5.0206862068965456E-2</c:v>
                </c:pt>
                <c:pt idx="6823">
                  <c:v>-5.0211913793103462E-2</c:v>
                </c:pt>
                <c:pt idx="6824">
                  <c:v>-5.0219465517241393E-2</c:v>
                </c:pt>
                <c:pt idx="6825">
                  <c:v>-5.0229034482758617E-2</c:v>
                </c:pt>
                <c:pt idx="6826">
                  <c:v>-5.0239603448275862E-2</c:v>
                </c:pt>
                <c:pt idx="6827">
                  <c:v>-5.0248896551724147E-2</c:v>
                </c:pt>
                <c:pt idx="6828">
                  <c:v>-5.0256689655172423E-2</c:v>
                </c:pt>
                <c:pt idx="6829">
                  <c:v>-5.0262103448275863E-2</c:v>
                </c:pt>
                <c:pt idx="6830">
                  <c:v>-5.0263724137931461E-2</c:v>
                </c:pt>
                <c:pt idx="6831">
                  <c:v>-5.0262155172413787E-2</c:v>
                </c:pt>
                <c:pt idx="6832">
                  <c:v>-5.0258482758620694E-2</c:v>
                </c:pt>
                <c:pt idx="6833">
                  <c:v>-5.0253724137931374E-2</c:v>
                </c:pt>
                <c:pt idx="6834">
                  <c:v>-5.0248103448275766E-2</c:v>
                </c:pt>
                <c:pt idx="6835">
                  <c:v>-5.0242534482758623E-2</c:v>
                </c:pt>
                <c:pt idx="6836">
                  <c:v>-5.0239431034482813E-2</c:v>
                </c:pt>
                <c:pt idx="6837">
                  <c:v>-5.0238275862068957E-2</c:v>
                </c:pt>
                <c:pt idx="6838">
                  <c:v>-5.0238500000000012E-2</c:v>
                </c:pt>
                <c:pt idx="6839">
                  <c:v>-5.0238586206896564E-2</c:v>
                </c:pt>
                <c:pt idx="6840">
                  <c:v>-5.0239086206896551E-2</c:v>
                </c:pt>
                <c:pt idx="6841">
                  <c:v>-5.0239810344827586E-2</c:v>
                </c:pt>
                <c:pt idx="6842">
                  <c:v>-5.0240655172413787E-2</c:v>
                </c:pt>
                <c:pt idx="6843">
                  <c:v>-5.0241137931034484E-2</c:v>
                </c:pt>
                <c:pt idx="6844">
                  <c:v>-5.0240517241379318E-2</c:v>
                </c:pt>
                <c:pt idx="6845">
                  <c:v>-5.0239051724137916E-2</c:v>
                </c:pt>
                <c:pt idx="6846">
                  <c:v>-5.0238448275861866E-2</c:v>
                </c:pt>
                <c:pt idx="6847">
                  <c:v>-5.0237379310344825E-2</c:v>
                </c:pt>
                <c:pt idx="6848">
                  <c:v>-5.0236103448275872E-2</c:v>
                </c:pt>
                <c:pt idx="6849">
                  <c:v>-5.0235862068965249E-2</c:v>
                </c:pt>
                <c:pt idx="6850">
                  <c:v>-5.0236241379310383E-2</c:v>
                </c:pt>
                <c:pt idx="6851">
                  <c:v>-5.0236931034483026E-2</c:v>
                </c:pt>
                <c:pt idx="6852">
                  <c:v>-5.0239224137931388E-2</c:v>
                </c:pt>
                <c:pt idx="6853">
                  <c:v>-5.0244655172413777E-2</c:v>
                </c:pt>
                <c:pt idx="6854">
                  <c:v>-5.0251655172413777E-2</c:v>
                </c:pt>
                <c:pt idx="6855">
                  <c:v>-5.0258603448275874E-2</c:v>
                </c:pt>
                <c:pt idx="6856">
                  <c:v>-5.0265896551724136E-2</c:v>
                </c:pt>
                <c:pt idx="6857">
                  <c:v>-5.0274500000000007E-2</c:v>
                </c:pt>
                <c:pt idx="6858">
                  <c:v>-5.0282586206896573E-2</c:v>
                </c:pt>
                <c:pt idx="6859">
                  <c:v>-5.0288706896551724E-2</c:v>
                </c:pt>
                <c:pt idx="6860">
                  <c:v>-5.029362068965517E-2</c:v>
                </c:pt>
                <c:pt idx="6861">
                  <c:v>-5.0298327586206899E-2</c:v>
                </c:pt>
                <c:pt idx="6862">
                  <c:v>-5.0303982758620934E-2</c:v>
                </c:pt>
                <c:pt idx="6863">
                  <c:v>-5.0309103448275869E-2</c:v>
                </c:pt>
                <c:pt idx="6864">
                  <c:v>-5.0313689655172737E-2</c:v>
                </c:pt>
                <c:pt idx="6865">
                  <c:v>-5.0317275862068994E-2</c:v>
                </c:pt>
                <c:pt idx="6866">
                  <c:v>-5.0320689655172432E-2</c:v>
                </c:pt>
                <c:pt idx="6867">
                  <c:v>-5.0323931034483065E-2</c:v>
                </c:pt>
                <c:pt idx="6868">
                  <c:v>-5.0326172413793099E-2</c:v>
                </c:pt>
                <c:pt idx="6869">
                  <c:v>-5.0328086206896584E-2</c:v>
                </c:pt>
                <c:pt idx="6870">
                  <c:v>-5.0329706896551731E-2</c:v>
                </c:pt>
                <c:pt idx="6871">
                  <c:v>-5.0332586206896915E-2</c:v>
                </c:pt>
                <c:pt idx="6872">
                  <c:v>-5.0336741379310504E-2</c:v>
                </c:pt>
                <c:pt idx="6873">
                  <c:v>-5.0339844827586466E-2</c:v>
                </c:pt>
                <c:pt idx="6874">
                  <c:v>-5.0342379310344833E-2</c:v>
                </c:pt>
                <c:pt idx="6875">
                  <c:v>-5.0344517241379311E-2</c:v>
                </c:pt>
                <c:pt idx="6876">
                  <c:v>-5.0344051724137938E-2</c:v>
                </c:pt>
                <c:pt idx="6877">
                  <c:v>-5.0342793103448635E-2</c:v>
                </c:pt>
                <c:pt idx="6878">
                  <c:v>-5.0341465517241404E-2</c:v>
                </c:pt>
                <c:pt idx="6879">
                  <c:v>-5.0340758620689659E-2</c:v>
                </c:pt>
                <c:pt idx="6880">
                  <c:v>-5.0340931034482977E-2</c:v>
                </c:pt>
                <c:pt idx="6881">
                  <c:v>-5.0341327586206901E-2</c:v>
                </c:pt>
                <c:pt idx="6882">
                  <c:v>-5.0342344827586517E-2</c:v>
                </c:pt>
                <c:pt idx="6883">
                  <c:v>-5.0344724137931438E-2</c:v>
                </c:pt>
                <c:pt idx="6884">
                  <c:v>-5.0346586206896804E-2</c:v>
                </c:pt>
                <c:pt idx="6885">
                  <c:v>-5.0346896551724182E-2</c:v>
                </c:pt>
                <c:pt idx="6886">
                  <c:v>-5.0347603448275893E-2</c:v>
                </c:pt>
                <c:pt idx="6887">
                  <c:v>-5.0350155172413785E-2</c:v>
                </c:pt>
                <c:pt idx="6888">
                  <c:v>-5.0351689655172421E-2</c:v>
                </c:pt>
                <c:pt idx="6889">
                  <c:v>-5.0353224137931557E-2</c:v>
                </c:pt>
                <c:pt idx="6890">
                  <c:v>-5.0356137931034897E-2</c:v>
                </c:pt>
                <c:pt idx="6891">
                  <c:v>-5.0360155172413802E-2</c:v>
                </c:pt>
                <c:pt idx="6892">
                  <c:v>-5.0363827586207013E-2</c:v>
                </c:pt>
                <c:pt idx="6893">
                  <c:v>-5.0366655172413934E-2</c:v>
                </c:pt>
                <c:pt idx="6894">
                  <c:v>-5.0368448275862066E-2</c:v>
                </c:pt>
                <c:pt idx="6895">
                  <c:v>-5.0370517241379323E-2</c:v>
                </c:pt>
                <c:pt idx="6896">
                  <c:v>-5.037079310344858E-2</c:v>
                </c:pt>
                <c:pt idx="6897">
                  <c:v>-5.0371086206896572E-2</c:v>
                </c:pt>
                <c:pt idx="6898">
                  <c:v>-5.0372206896551933E-2</c:v>
                </c:pt>
                <c:pt idx="6899">
                  <c:v>-5.0374068965517237E-2</c:v>
                </c:pt>
                <c:pt idx="6900">
                  <c:v>-5.0377586206896592E-2</c:v>
                </c:pt>
                <c:pt idx="6901">
                  <c:v>-5.0380448275862057E-2</c:v>
                </c:pt>
                <c:pt idx="6902">
                  <c:v>-5.038163793103495E-2</c:v>
                </c:pt>
                <c:pt idx="6903">
                  <c:v>-5.0380775862068961E-2</c:v>
                </c:pt>
                <c:pt idx="6904">
                  <c:v>-5.0377827586206902E-2</c:v>
                </c:pt>
                <c:pt idx="6905">
                  <c:v>-5.0373172413793105E-2</c:v>
                </c:pt>
                <c:pt idx="6906">
                  <c:v>-5.0368206896551977E-2</c:v>
                </c:pt>
                <c:pt idx="6907">
                  <c:v>-5.0363637931035085E-2</c:v>
                </c:pt>
                <c:pt idx="6908">
                  <c:v>-5.0359655172413802E-2</c:v>
                </c:pt>
                <c:pt idx="6909">
                  <c:v>-5.0354517241379314E-2</c:v>
                </c:pt>
                <c:pt idx="6910">
                  <c:v>-5.0347551724137928E-2</c:v>
                </c:pt>
                <c:pt idx="6911">
                  <c:v>-5.0339034482758734E-2</c:v>
                </c:pt>
                <c:pt idx="6912">
                  <c:v>-5.0332568965517334E-2</c:v>
                </c:pt>
                <c:pt idx="6913">
                  <c:v>-5.0327482758620923E-2</c:v>
                </c:pt>
                <c:pt idx="6914">
                  <c:v>-5.0319275862068982E-2</c:v>
                </c:pt>
                <c:pt idx="6915">
                  <c:v>-5.0310448275862077E-2</c:v>
                </c:pt>
                <c:pt idx="6916">
                  <c:v>-5.0302448275862076E-2</c:v>
                </c:pt>
                <c:pt idx="6917">
                  <c:v>-5.0295793103448526E-2</c:v>
                </c:pt>
                <c:pt idx="6918">
                  <c:v>-5.0289172413793055E-2</c:v>
                </c:pt>
                <c:pt idx="6919">
                  <c:v>-5.028086206896528E-2</c:v>
                </c:pt>
                <c:pt idx="6920">
                  <c:v>-5.0272275862068956E-2</c:v>
                </c:pt>
                <c:pt idx="6921">
                  <c:v>-5.0263862068965465E-2</c:v>
                </c:pt>
                <c:pt idx="6922">
                  <c:v>-5.0255827586206885E-2</c:v>
                </c:pt>
                <c:pt idx="6923">
                  <c:v>-5.0248344827586222E-2</c:v>
                </c:pt>
                <c:pt idx="6924">
                  <c:v>-5.0240793103448332E-2</c:v>
                </c:pt>
                <c:pt idx="6925">
                  <c:v>-5.0234965517241402E-2</c:v>
                </c:pt>
                <c:pt idx="6926">
                  <c:v>-5.0232034482758724E-2</c:v>
                </c:pt>
                <c:pt idx="6927">
                  <c:v>-5.0231344827586233E-2</c:v>
                </c:pt>
                <c:pt idx="6928">
                  <c:v>-5.0230724137931407E-2</c:v>
                </c:pt>
                <c:pt idx="6929">
                  <c:v>-5.0229741379310348E-2</c:v>
                </c:pt>
                <c:pt idx="6930">
                  <c:v>-5.0227413793103463E-2</c:v>
                </c:pt>
                <c:pt idx="6931">
                  <c:v>-5.0223896551724143E-2</c:v>
                </c:pt>
                <c:pt idx="6932">
                  <c:v>-5.0219827586206897E-2</c:v>
                </c:pt>
                <c:pt idx="6933">
                  <c:v>-5.0216275862068983E-2</c:v>
                </c:pt>
                <c:pt idx="6934">
                  <c:v>-5.0213620689655181E-2</c:v>
                </c:pt>
                <c:pt idx="6935">
                  <c:v>-5.0213155172413787E-2</c:v>
                </c:pt>
                <c:pt idx="6936">
                  <c:v>-5.0213413793103484E-2</c:v>
                </c:pt>
                <c:pt idx="6937">
                  <c:v>-5.0213793103448603E-2</c:v>
                </c:pt>
                <c:pt idx="6938">
                  <c:v>-5.0215448275861885E-2</c:v>
                </c:pt>
                <c:pt idx="6939">
                  <c:v>-5.0218758620689655E-2</c:v>
                </c:pt>
                <c:pt idx="6940">
                  <c:v>-5.0223413793103452E-2</c:v>
                </c:pt>
                <c:pt idx="6941">
                  <c:v>-5.0226672413793104E-2</c:v>
                </c:pt>
                <c:pt idx="6942">
                  <c:v>-5.0229310344827575E-2</c:v>
                </c:pt>
                <c:pt idx="6943">
                  <c:v>-5.0232741379310393E-2</c:v>
                </c:pt>
                <c:pt idx="6944">
                  <c:v>-5.0236603448275914E-2</c:v>
                </c:pt>
                <c:pt idx="6945">
                  <c:v>-5.0240758620689364E-2</c:v>
                </c:pt>
                <c:pt idx="6946">
                  <c:v>-5.0245724137931033E-2</c:v>
                </c:pt>
                <c:pt idx="6947">
                  <c:v>-5.0251465517241384E-2</c:v>
                </c:pt>
                <c:pt idx="6948">
                  <c:v>-5.0256844827586425E-2</c:v>
                </c:pt>
                <c:pt idx="6949">
                  <c:v>-5.0260603448275883E-2</c:v>
                </c:pt>
                <c:pt idx="6950">
                  <c:v>-5.0263034482758713E-2</c:v>
                </c:pt>
                <c:pt idx="6951">
                  <c:v>-5.0264689655172431E-2</c:v>
                </c:pt>
                <c:pt idx="6952">
                  <c:v>-5.026574137931035E-2</c:v>
                </c:pt>
                <c:pt idx="6953">
                  <c:v>-5.0267551724137938E-2</c:v>
                </c:pt>
                <c:pt idx="6954">
                  <c:v>-5.0269224137931383E-2</c:v>
                </c:pt>
                <c:pt idx="6955">
                  <c:v>-5.0270965517241382E-2</c:v>
                </c:pt>
                <c:pt idx="6956">
                  <c:v>-5.0272793103448524E-2</c:v>
                </c:pt>
                <c:pt idx="6957">
                  <c:v>-5.0274137931034503E-2</c:v>
                </c:pt>
                <c:pt idx="6958">
                  <c:v>-5.0275120689654791E-2</c:v>
                </c:pt>
                <c:pt idx="6959">
                  <c:v>-5.0276224137931411E-2</c:v>
                </c:pt>
                <c:pt idx="6960">
                  <c:v>-5.0276413793103464E-2</c:v>
                </c:pt>
                <c:pt idx="6961">
                  <c:v>-5.0277103448275857E-2</c:v>
                </c:pt>
                <c:pt idx="6962">
                  <c:v>-5.0277448275861836E-2</c:v>
                </c:pt>
                <c:pt idx="6963">
                  <c:v>-5.0276344827586333E-2</c:v>
                </c:pt>
                <c:pt idx="6964">
                  <c:v>-5.0274310344827586E-2</c:v>
                </c:pt>
                <c:pt idx="6965">
                  <c:v>-5.0273448275861846E-2</c:v>
                </c:pt>
                <c:pt idx="6966">
                  <c:v>-5.0273689655172413E-2</c:v>
                </c:pt>
                <c:pt idx="6967">
                  <c:v>-5.0275862068965171E-2</c:v>
                </c:pt>
                <c:pt idx="6968">
                  <c:v>-5.0278448275861788E-2</c:v>
                </c:pt>
                <c:pt idx="6969">
                  <c:v>-5.028103448275862E-2</c:v>
                </c:pt>
                <c:pt idx="6970">
                  <c:v>-5.0284258620689436E-2</c:v>
                </c:pt>
                <c:pt idx="6971">
                  <c:v>-5.0287586206896571E-2</c:v>
                </c:pt>
                <c:pt idx="6972">
                  <c:v>-5.0291068965517244E-2</c:v>
                </c:pt>
                <c:pt idx="6973">
                  <c:v>-5.0294827586206903E-2</c:v>
                </c:pt>
                <c:pt idx="6974">
                  <c:v>-5.0297931034482934E-2</c:v>
                </c:pt>
                <c:pt idx="6975">
                  <c:v>-5.0301258620689654E-2</c:v>
                </c:pt>
                <c:pt idx="6976">
                  <c:v>-5.0304758620689664E-2</c:v>
                </c:pt>
                <c:pt idx="6977">
                  <c:v>-5.0305637931034944E-2</c:v>
                </c:pt>
                <c:pt idx="6978">
                  <c:v>-5.0304758620689664E-2</c:v>
                </c:pt>
                <c:pt idx="6979">
                  <c:v>-5.0304448275862057E-2</c:v>
                </c:pt>
                <c:pt idx="6980">
                  <c:v>-5.0304793103448646E-2</c:v>
                </c:pt>
                <c:pt idx="6981">
                  <c:v>-5.0306396551724426E-2</c:v>
                </c:pt>
                <c:pt idx="6982">
                  <c:v>-5.0309482758620905E-2</c:v>
                </c:pt>
                <c:pt idx="6983">
                  <c:v>-5.0313931034483235E-2</c:v>
                </c:pt>
                <c:pt idx="6984">
                  <c:v>-5.0319206896551914E-2</c:v>
                </c:pt>
                <c:pt idx="6985">
                  <c:v>-5.0324310344827594E-2</c:v>
                </c:pt>
                <c:pt idx="6986">
                  <c:v>-5.0328379310344826E-2</c:v>
                </c:pt>
                <c:pt idx="6987">
                  <c:v>-5.0331413793103484E-2</c:v>
                </c:pt>
                <c:pt idx="6988">
                  <c:v>-5.0333793103448675E-2</c:v>
                </c:pt>
                <c:pt idx="6989">
                  <c:v>-5.0335275862068964E-2</c:v>
                </c:pt>
                <c:pt idx="6990">
                  <c:v>-5.0334827586206894E-2</c:v>
                </c:pt>
                <c:pt idx="6991">
                  <c:v>-5.0333241379310424E-2</c:v>
                </c:pt>
                <c:pt idx="6992">
                  <c:v>-5.0330948275862056E-2</c:v>
                </c:pt>
                <c:pt idx="6993">
                  <c:v>-5.0326482758620984E-2</c:v>
                </c:pt>
                <c:pt idx="6994">
                  <c:v>-5.0320689655172432E-2</c:v>
                </c:pt>
                <c:pt idx="6995">
                  <c:v>-5.0314310344827889E-2</c:v>
                </c:pt>
                <c:pt idx="6996">
                  <c:v>-5.0307844827586518E-2</c:v>
                </c:pt>
                <c:pt idx="6997">
                  <c:v>-5.0300034482758833E-2</c:v>
                </c:pt>
                <c:pt idx="6998">
                  <c:v>-5.0292948275862066E-2</c:v>
                </c:pt>
                <c:pt idx="6999">
                  <c:v>-5.0285120689654905E-2</c:v>
                </c:pt>
                <c:pt idx="7000">
                  <c:v>-5.0275775862068856E-2</c:v>
                </c:pt>
                <c:pt idx="7001">
                  <c:v>-5.0266931034483084E-2</c:v>
                </c:pt>
                <c:pt idx="7002">
                  <c:v>-5.0259344827586212E-2</c:v>
                </c:pt>
                <c:pt idx="7003">
                  <c:v>-5.0253344827586324E-2</c:v>
                </c:pt>
                <c:pt idx="7004">
                  <c:v>-5.0248844827586223E-2</c:v>
                </c:pt>
                <c:pt idx="7005">
                  <c:v>-5.0246241379310351E-2</c:v>
                </c:pt>
                <c:pt idx="7006">
                  <c:v>-5.0242775862068968E-2</c:v>
                </c:pt>
                <c:pt idx="7007">
                  <c:v>-5.0239465517241393E-2</c:v>
                </c:pt>
                <c:pt idx="7008">
                  <c:v>-5.0237241379310363E-2</c:v>
                </c:pt>
                <c:pt idx="7009">
                  <c:v>-5.0236948275862045E-2</c:v>
                </c:pt>
                <c:pt idx="7010">
                  <c:v>-5.023684482758646E-2</c:v>
                </c:pt>
                <c:pt idx="7011">
                  <c:v>-5.0235482758620713E-2</c:v>
                </c:pt>
                <c:pt idx="7012">
                  <c:v>-5.0234551724137926E-2</c:v>
                </c:pt>
                <c:pt idx="7013">
                  <c:v>-5.0233965517241422E-2</c:v>
                </c:pt>
                <c:pt idx="7014">
                  <c:v>-5.0233965517241422E-2</c:v>
                </c:pt>
                <c:pt idx="7015">
                  <c:v>-5.0235224137931377E-2</c:v>
                </c:pt>
                <c:pt idx="7016">
                  <c:v>-5.0236344827586488E-2</c:v>
                </c:pt>
                <c:pt idx="7017">
                  <c:v>-5.0237827586206901E-2</c:v>
                </c:pt>
                <c:pt idx="7018">
                  <c:v>-5.0239793103448414E-2</c:v>
                </c:pt>
                <c:pt idx="7019">
                  <c:v>-5.0242534482758623E-2</c:v>
                </c:pt>
                <c:pt idx="7020">
                  <c:v>-5.0247172413793055E-2</c:v>
                </c:pt>
                <c:pt idx="7021">
                  <c:v>-5.0251672413793087E-2</c:v>
                </c:pt>
                <c:pt idx="7022">
                  <c:v>-5.0257534482758624E-2</c:v>
                </c:pt>
                <c:pt idx="7023">
                  <c:v>-5.0265862068965272E-2</c:v>
                </c:pt>
                <c:pt idx="7024">
                  <c:v>-5.0275586206896546E-2</c:v>
                </c:pt>
                <c:pt idx="7025">
                  <c:v>-5.0285620689655156E-2</c:v>
                </c:pt>
                <c:pt idx="7026">
                  <c:v>-5.0294534482758634E-2</c:v>
                </c:pt>
                <c:pt idx="7027">
                  <c:v>-5.0302500000000194E-2</c:v>
                </c:pt>
                <c:pt idx="7028">
                  <c:v>-5.0310206896552016E-2</c:v>
                </c:pt>
                <c:pt idx="7029">
                  <c:v>-5.0316293103448852E-2</c:v>
                </c:pt>
                <c:pt idx="7030">
                  <c:v>-5.0319775862068983E-2</c:v>
                </c:pt>
                <c:pt idx="7031">
                  <c:v>-5.0321655172413798E-2</c:v>
                </c:pt>
                <c:pt idx="7032">
                  <c:v>-5.0323344827586512E-2</c:v>
                </c:pt>
                <c:pt idx="7033">
                  <c:v>-5.0324224137931479E-2</c:v>
                </c:pt>
                <c:pt idx="7034">
                  <c:v>-5.0324379310344829E-2</c:v>
                </c:pt>
                <c:pt idx="7035">
                  <c:v>-5.0324206896551822E-2</c:v>
                </c:pt>
                <c:pt idx="7036">
                  <c:v>-5.0324137931034775E-2</c:v>
                </c:pt>
                <c:pt idx="7037">
                  <c:v>-5.0324448275862056E-2</c:v>
                </c:pt>
                <c:pt idx="7038">
                  <c:v>-5.0326396551724391E-2</c:v>
                </c:pt>
                <c:pt idx="7039">
                  <c:v>-5.033046551724165E-2</c:v>
                </c:pt>
                <c:pt idx="7040">
                  <c:v>-5.0333724137931538E-2</c:v>
                </c:pt>
                <c:pt idx="7041">
                  <c:v>-5.0335482758620834E-2</c:v>
                </c:pt>
                <c:pt idx="7042">
                  <c:v>-5.0335086206896584E-2</c:v>
                </c:pt>
                <c:pt idx="7043">
                  <c:v>-5.0333844827586537E-2</c:v>
                </c:pt>
                <c:pt idx="7044">
                  <c:v>-5.0331413793103484E-2</c:v>
                </c:pt>
                <c:pt idx="7045">
                  <c:v>-5.0328827586206902E-2</c:v>
                </c:pt>
                <c:pt idx="7046">
                  <c:v>-5.0325689655172423E-2</c:v>
                </c:pt>
                <c:pt idx="7047">
                  <c:v>-5.0321931034482924E-2</c:v>
                </c:pt>
                <c:pt idx="7048">
                  <c:v>-5.0318689655172534E-2</c:v>
                </c:pt>
                <c:pt idx="7049">
                  <c:v>-5.0315431034483146E-2</c:v>
                </c:pt>
                <c:pt idx="7050">
                  <c:v>-5.0311482758620969E-2</c:v>
                </c:pt>
                <c:pt idx="7051">
                  <c:v>-5.0307551724137929E-2</c:v>
                </c:pt>
                <c:pt idx="7052">
                  <c:v>-5.0304586206896811E-2</c:v>
                </c:pt>
                <c:pt idx="7053">
                  <c:v>-5.0302844827586575E-2</c:v>
                </c:pt>
                <c:pt idx="7054">
                  <c:v>-5.030075862068966E-2</c:v>
                </c:pt>
                <c:pt idx="7055">
                  <c:v>-5.0299068965517252E-2</c:v>
                </c:pt>
                <c:pt idx="7056">
                  <c:v>-5.0297275862068974E-2</c:v>
                </c:pt>
                <c:pt idx="7057">
                  <c:v>-5.0295568965517241E-2</c:v>
                </c:pt>
                <c:pt idx="7058">
                  <c:v>-5.0294379310344826E-2</c:v>
                </c:pt>
                <c:pt idx="7059">
                  <c:v>-5.0293206896551833E-2</c:v>
                </c:pt>
                <c:pt idx="7060">
                  <c:v>-5.0292758620689659E-2</c:v>
                </c:pt>
                <c:pt idx="7061">
                  <c:v>-5.0293258620689653E-2</c:v>
                </c:pt>
                <c:pt idx="7062">
                  <c:v>-5.0294482758620813E-2</c:v>
                </c:pt>
                <c:pt idx="7063">
                  <c:v>-5.0294655172413792E-2</c:v>
                </c:pt>
                <c:pt idx="7064">
                  <c:v>-5.0293120689655177E-2</c:v>
                </c:pt>
                <c:pt idx="7065">
                  <c:v>-5.0292586206896819E-2</c:v>
                </c:pt>
                <c:pt idx="7066">
                  <c:v>-5.0292948275862066E-2</c:v>
                </c:pt>
                <c:pt idx="7067">
                  <c:v>-5.0294241379310364E-2</c:v>
                </c:pt>
                <c:pt idx="7068">
                  <c:v>-5.0297344827586493E-2</c:v>
                </c:pt>
                <c:pt idx="7069">
                  <c:v>-5.0301862068965475E-2</c:v>
                </c:pt>
                <c:pt idx="7070">
                  <c:v>-5.0307431034483152E-2</c:v>
                </c:pt>
                <c:pt idx="7071">
                  <c:v>-5.0313879310344832E-2</c:v>
                </c:pt>
                <c:pt idx="7072">
                  <c:v>-5.032075862068966E-2</c:v>
                </c:pt>
                <c:pt idx="7073">
                  <c:v>-5.0328310344827591E-2</c:v>
                </c:pt>
                <c:pt idx="7074">
                  <c:v>-5.0335844827586483E-2</c:v>
                </c:pt>
                <c:pt idx="7075">
                  <c:v>-5.0344413793103462E-2</c:v>
                </c:pt>
                <c:pt idx="7076">
                  <c:v>-5.0355172413793087E-2</c:v>
                </c:pt>
                <c:pt idx="7077">
                  <c:v>-5.0366172413793112E-2</c:v>
                </c:pt>
                <c:pt idx="7078">
                  <c:v>-5.0374586206896554E-2</c:v>
                </c:pt>
                <c:pt idx="7079">
                  <c:v>-5.0382000000000232E-2</c:v>
                </c:pt>
                <c:pt idx="7080">
                  <c:v>-5.0389379310344817E-2</c:v>
                </c:pt>
                <c:pt idx="7081">
                  <c:v>-5.0397172413793101E-2</c:v>
                </c:pt>
                <c:pt idx="7082">
                  <c:v>-5.040603448275887E-2</c:v>
                </c:pt>
                <c:pt idx="7083">
                  <c:v>-5.0414137931034858E-2</c:v>
                </c:pt>
                <c:pt idx="7084">
                  <c:v>-5.0422448275862057E-2</c:v>
                </c:pt>
                <c:pt idx="7085">
                  <c:v>-5.0431172413793107E-2</c:v>
                </c:pt>
                <c:pt idx="7086">
                  <c:v>-5.0439413793103474E-2</c:v>
                </c:pt>
                <c:pt idx="7087">
                  <c:v>-5.0447534482758634E-2</c:v>
                </c:pt>
                <c:pt idx="7088">
                  <c:v>-5.0453275862068964E-2</c:v>
                </c:pt>
                <c:pt idx="7089">
                  <c:v>-5.0457241379310402E-2</c:v>
                </c:pt>
                <c:pt idx="7090">
                  <c:v>-5.0460034482758834E-2</c:v>
                </c:pt>
                <c:pt idx="7091">
                  <c:v>-5.0462637931035094E-2</c:v>
                </c:pt>
                <c:pt idx="7092">
                  <c:v>-5.0466344827586593E-2</c:v>
                </c:pt>
                <c:pt idx="7093">
                  <c:v>-5.0469344827586471E-2</c:v>
                </c:pt>
                <c:pt idx="7094">
                  <c:v>-5.0470758620689657E-2</c:v>
                </c:pt>
                <c:pt idx="7095">
                  <c:v>-5.0471879310344796E-2</c:v>
                </c:pt>
                <c:pt idx="7096">
                  <c:v>-5.0472517241379314E-2</c:v>
                </c:pt>
                <c:pt idx="7097">
                  <c:v>-5.0473155172413797E-2</c:v>
                </c:pt>
                <c:pt idx="7098">
                  <c:v>-5.0473379310344825E-2</c:v>
                </c:pt>
                <c:pt idx="7099">
                  <c:v>-5.0473086206896584E-2</c:v>
                </c:pt>
                <c:pt idx="7100">
                  <c:v>-5.0472517241379314E-2</c:v>
                </c:pt>
                <c:pt idx="7101">
                  <c:v>-5.0470431034482933E-2</c:v>
                </c:pt>
                <c:pt idx="7102">
                  <c:v>-5.0467586206896842E-2</c:v>
                </c:pt>
                <c:pt idx="7103">
                  <c:v>-5.0463310344827594E-2</c:v>
                </c:pt>
                <c:pt idx="7104">
                  <c:v>-5.0458379310344817E-2</c:v>
                </c:pt>
                <c:pt idx="7105">
                  <c:v>-5.0453931034483056E-2</c:v>
                </c:pt>
                <c:pt idx="7106">
                  <c:v>-5.0450655172413802E-2</c:v>
                </c:pt>
                <c:pt idx="7107">
                  <c:v>-5.0448E-2</c:v>
                </c:pt>
                <c:pt idx="7108">
                  <c:v>-5.0446448275862046E-2</c:v>
                </c:pt>
                <c:pt idx="7109">
                  <c:v>-5.0445568965517253E-2</c:v>
                </c:pt>
                <c:pt idx="7110">
                  <c:v>-5.0446741379310364E-2</c:v>
                </c:pt>
                <c:pt idx="7111">
                  <c:v>-5.0449051724137925E-2</c:v>
                </c:pt>
                <c:pt idx="7112">
                  <c:v>-5.0451293103448543E-2</c:v>
                </c:pt>
                <c:pt idx="7113">
                  <c:v>-5.0453551724137936E-2</c:v>
                </c:pt>
                <c:pt idx="7114">
                  <c:v>-5.045572413793141E-2</c:v>
                </c:pt>
                <c:pt idx="7115">
                  <c:v>-5.0458241379310383E-2</c:v>
                </c:pt>
                <c:pt idx="7116">
                  <c:v>-5.0460017241379433E-2</c:v>
                </c:pt>
                <c:pt idx="7117">
                  <c:v>-5.0461862068965455E-2</c:v>
                </c:pt>
                <c:pt idx="7118">
                  <c:v>-5.0463086206896886E-2</c:v>
                </c:pt>
                <c:pt idx="7119">
                  <c:v>-5.0462068965517422E-2</c:v>
                </c:pt>
                <c:pt idx="7120">
                  <c:v>-5.0459379310344825E-2</c:v>
                </c:pt>
                <c:pt idx="7121">
                  <c:v>-5.0455672413793104E-2</c:v>
                </c:pt>
                <c:pt idx="7122">
                  <c:v>-5.0450568965517271E-2</c:v>
                </c:pt>
                <c:pt idx="7123">
                  <c:v>-5.0443362068965367E-2</c:v>
                </c:pt>
                <c:pt idx="7124">
                  <c:v>-5.0435241379310373E-2</c:v>
                </c:pt>
                <c:pt idx="7125">
                  <c:v>-5.0427379310344828E-2</c:v>
                </c:pt>
                <c:pt idx="7126">
                  <c:v>-5.0421275862068966E-2</c:v>
                </c:pt>
                <c:pt idx="7127">
                  <c:v>-5.0415758620689657E-2</c:v>
                </c:pt>
                <c:pt idx="7128">
                  <c:v>-5.0410448275862066E-2</c:v>
                </c:pt>
                <c:pt idx="7129">
                  <c:v>-5.0405672413793109E-2</c:v>
                </c:pt>
                <c:pt idx="7130">
                  <c:v>-5.0403517241379314E-2</c:v>
                </c:pt>
                <c:pt idx="7131">
                  <c:v>-5.0402793103448702E-2</c:v>
                </c:pt>
                <c:pt idx="7132">
                  <c:v>-5.0402793103448702E-2</c:v>
                </c:pt>
                <c:pt idx="7133">
                  <c:v>-5.0404068965517239E-2</c:v>
                </c:pt>
                <c:pt idx="7134">
                  <c:v>-5.040646551724165E-2</c:v>
                </c:pt>
                <c:pt idx="7135">
                  <c:v>-5.0408844827586424E-2</c:v>
                </c:pt>
                <c:pt idx="7136">
                  <c:v>-5.0411689655172433E-2</c:v>
                </c:pt>
                <c:pt idx="7137">
                  <c:v>-5.0414879310344829E-2</c:v>
                </c:pt>
                <c:pt idx="7138">
                  <c:v>-5.0416620689655439E-2</c:v>
                </c:pt>
                <c:pt idx="7139">
                  <c:v>-5.0416724137931607E-2</c:v>
                </c:pt>
                <c:pt idx="7140">
                  <c:v>-5.0415620689655181E-2</c:v>
                </c:pt>
                <c:pt idx="7141">
                  <c:v>-5.0414948275862057E-2</c:v>
                </c:pt>
                <c:pt idx="7142">
                  <c:v>-5.0414862068965505E-2</c:v>
                </c:pt>
                <c:pt idx="7143">
                  <c:v>-5.0415862068965457E-2</c:v>
                </c:pt>
                <c:pt idx="7144">
                  <c:v>-5.0418051724137984E-2</c:v>
                </c:pt>
                <c:pt idx="7145">
                  <c:v>-5.0420448275862055E-2</c:v>
                </c:pt>
                <c:pt idx="7146">
                  <c:v>-5.0423844827586446E-2</c:v>
                </c:pt>
                <c:pt idx="7147">
                  <c:v>-5.0428586206896553E-2</c:v>
                </c:pt>
                <c:pt idx="7148">
                  <c:v>-5.0432465517241717E-2</c:v>
                </c:pt>
                <c:pt idx="7149">
                  <c:v>-5.0435379310344829E-2</c:v>
                </c:pt>
                <c:pt idx="7150">
                  <c:v>-5.0436758620689671E-2</c:v>
                </c:pt>
                <c:pt idx="7151">
                  <c:v>-5.0437103448275872E-2</c:v>
                </c:pt>
                <c:pt idx="7152">
                  <c:v>-5.0435482758620823E-2</c:v>
                </c:pt>
                <c:pt idx="7153">
                  <c:v>-5.0433396551724193E-2</c:v>
                </c:pt>
                <c:pt idx="7154">
                  <c:v>-5.043262068965542E-2</c:v>
                </c:pt>
                <c:pt idx="7155">
                  <c:v>-5.0432293103448753E-2</c:v>
                </c:pt>
                <c:pt idx="7156">
                  <c:v>-5.0429913793103451E-2</c:v>
                </c:pt>
                <c:pt idx="7157">
                  <c:v>-5.0426086206896821E-2</c:v>
                </c:pt>
                <c:pt idx="7158">
                  <c:v>-5.0421965517241402E-2</c:v>
                </c:pt>
                <c:pt idx="7159">
                  <c:v>-5.0419275862068971E-2</c:v>
                </c:pt>
                <c:pt idx="7160">
                  <c:v>-5.0418275862068984E-2</c:v>
                </c:pt>
                <c:pt idx="7161">
                  <c:v>-5.0418103448275874E-2</c:v>
                </c:pt>
                <c:pt idx="7162">
                  <c:v>-5.0418931034483118E-2</c:v>
                </c:pt>
                <c:pt idx="7163">
                  <c:v>-5.0422137931034831E-2</c:v>
                </c:pt>
                <c:pt idx="7164">
                  <c:v>-5.0425982758620702E-2</c:v>
                </c:pt>
                <c:pt idx="7165">
                  <c:v>-5.0429551724137926E-2</c:v>
                </c:pt>
                <c:pt idx="7166">
                  <c:v>-5.0435672413793112E-2</c:v>
                </c:pt>
                <c:pt idx="7167">
                  <c:v>-5.0443327586206892E-2</c:v>
                </c:pt>
                <c:pt idx="7168">
                  <c:v>-5.0450551724137926E-2</c:v>
                </c:pt>
                <c:pt idx="7169">
                  <c:v>-5.045737931034483E-2</c:v>
                </c:pt>
                <c:pt idx="7170">
                  <c:v>-5.0464551724137933E-2</c:v>
                </c:pt>
                <c:pt idx="7171">
                  <c:v>-5.0473275862068963E-2</c:v>
                </c:pt>
                <c:pt idx="7172">
                  <c:v>-5.0480241379310384E-2</c:v>
                </c:pt>
                <c:pt idx="7173">
                  <c:v>-5.0483948275862056E-2</c:v>
                </c:pt>
                <c:pt idx="7174">
                  <c:v>-5.048713793103482E-2</c:v>
                </c:pt>
                <c:pt idx="7175">
                  <c:v>-5.0489879310344835E-2</c:v>
                </c:pt>
                <c:pt idx="7176">
                  <c:v>-5.0489310344827593E-2</c:v>
                </c:pt>
                <c:pt idx="7177">
                  <c:v>-5.0486655172413804E-2</c:v>
                </c:pt>
                <c:pt idx="7178">
                  <c:v>-5.0482724137931548E-2</c:v>
                </c:pt>
                <c:pt idx="7179">
                  <c:v>-5.0477896551724154E-2</c:v>
                </c:pt>
                <c:pt idx="7180">
                  <c:v>-5.0472086206896818E-2</c:v>
                </c:pt>
                <c:pt idx="7181">
                  <c:v>-5.0466275862068984E-2</c:v>
                </c:pt>
                <c:pt idx="7182">
                  <c:v>-5.0461275862068972E-2</c:v>
                </c:pt>
                <c:pt idx="7183">
                  <c:v>-5.0457241379310402E-2</c:v>
                </c:pt>
                <c:pt idx="7184">
                  <c:v>-5.0453793103448621E-2</c:v>
                </c:pt>
                <c:pt idx="7185">
                  <c:v>-5.0450103448275864E-2</c:v>
                </c:pt>
                <c:pt idx="7186">
                  <c:v>-5.0446741379310364E-2</c:v>
                </c:pt>
                <c:pt idx="7187">
                  <c:v>-5.0443103448275857E-2</c:v>
                </c:pt>
                <c:pt idx="7188">
                  <c:v>-5.0439706896551723E-2</c:v>
                </c:pt>
                <c:pt idx="7189">
                  <c:v>-5.0436448275862071E-2</c:v>
                </c:pt>
                <c:pt idx="7190">
                  <c:v>-5.0433655172413813E-2</c:v>
                </c:pt>
                <c:pt idx="7191">
                  <c:v>-5.043262068965542E-2</c:v>
                </c:pt>
                <c:pt idx="7192">
                  <c:v>-5.0433500000000034E-2</c:v>
                </c:pt>
                <c:pt idx="7193">
                  <c:v>-5.0436448275862071E-2</c:v>
                </c:pt>
                <c:pt idx="7194">
                  <c:v>-5.0440982758620703E-2</c:v>
                </c:pt>
                <c:pt idx="7195">
                  <c:v>-5.0446482758620834E-2</c:v>
                </c:pt>
                <c:pt idx="7196">
                  <c:v>-5.0451068965517244E-2</c:v>
                </c:pt>
                <c:pt idx="7197">
                  <c:v>-5.0455620689655166E-2</c:v>
                </c:pt>
                <c:pt idx="7198">
                  <c:v>-5.0460620689655192E-2</c:v>
                </c:pt>
                <c:pt idx="7199">
                  <c:v>-5.0465931034483026E-2</c:v>
                </c:pt>
                <c:pt idx="7200">
                  <c:v>-5.0468431034483119E-2</c:v>
                </c:pt>
                <c:pt idx="7201">
                  <c:v>-5.0468344827586512E-2</c:v>
                </c:pt>
                <c:pt idx="7202">
                  <c:v>-5.0467793103448705E-2</c:v>
                </c:pt>
                <c:pt idx="7203">
                  <c:v>-5.0467000000000123E-2</c:v>
                </c:pt>
                <c:pt idx="7204">
                  <c:v>-5.0466810344827903E-2</c:v>
                </c:pt>
                <c:pt idx="7205">
                  <c:v>-5.0466206896552013E-2</c:v>
                </c:pt>
                <c:pt idx="7206">
                  <c:v>-5.0464706896551824E-2</c:v>
                </c:pt>
                <c:pt idx="7207">
                  <c:v>-5.0462327586207112E-2</c:v>
                </c:pt>
                <c:pt idx="7208">
                  <c:v>-5.0460844827586511E-2</c:v>
                </c:pt>
                <c:pt idx="7209">
                  <c:v>-5.0459982758620694E-2</c:v>
                </c:pt>
                <c:pt idx="7210">
                  <c:v>-5.0461465517241434E-2</c:v>
                </c:pt>
                <c:pt idx="7211">
                  <c:v>-5.046248275862103E-2</c:v>
                </c:pt>
                <c:pt idx="7212">
                  <c:v>-5.0461862068965455E-2</c:v>
                </c:pt>
                <c:pt idx="7213">
                  <c:v>-5.0460362068965495E-2</c:v>
                </c:pt>
                <c:pt idx="7214">
                  <c:v>-5.0458534482758624E-2</c:v>
                </c:pt>
                <c:pt idx="7215">
                  <c:v>-5.0455775862068966E-2</c:v>
                </c:pt>
                <c:pt idx="7216">
                  <c:v>-5.0453413793103474E-2</c:v>
                </c:pt>
                <c:pt idx="7217">
                  <c:v>-5.0450844827586334E-2</c:v>
                </c:pt>
                <c:pt idx="7218">
                  <c:v>-5.0447827586206903E-2</c:v>
                </c:pt>
                <c:pt idx="7219">
                  <c:v>-5.0444448275861857E-2</c:v>
                </c:pt>
                <c:pt idx="7220">
                  <c:v>-5.0440862068965281E-2</c:v>
                </c:pt>
                <c:pt idx="7221">
                  <c:v>-5.0437655172413803E-2</c:v>
                </c:pt>
                <c:pt idx="7222">
                  <c:v>-5.0434896551724173E-2</c:v>
                </c:pt>
                <c:pt idx="7223">
                  <c:v>-5.0433879310344827E-2</c:v>
                </c:pt>
                <c:pt idx="7224">
                  <c:v>-5.043462068965518E-2</c:v>
                </c:pt>
                <c:pt idx="7225">
                  <c:v>-5.0435896551724139E-2</c:v>
                </c:pt>
                <c:pt idx="7226">
                  <c:v>-5.0436672413793134E-2</c:v>
                </c:pt>
                <c:pt idx="7227">
                  <c:v>-5.0436465517241708E-2</c:v>
                </c:pt>
                <c:pt idx="7228">
                  <c:v>-5.0436482758621004E-2</c:v>
                </c:pt>
                <c:pt idx="7229">
                  <c:v>-5.0437965517241598E-2</c:v>
                </c:pt>
                <c:pt idx="7230">
                  <c:v>-5.0440965517241393E-2</c:v>
                </c:pt>
                <c:pt idx="7231">
                  <c:v>-5.0445172413793066E-2</c:v>
                </c:pt>
                <c:pt idx="7232">
                  <c:v>-5.0449689655172415E-2</c:v>
                </c:pt>
                <c:pt idx="7233">
                  <c:v>-5.0455258620689655E-2</c:v>
                </c:pt>
                <c:pt idx="7234">
                  <c:v>-5.0460431034483118E-2</c:v>
                </c:pt>
                <c:pt idx="7235">
                  <c:v>-5.0462844827586575E-2</c:v>
                </c:pt>
                <c:pt idx="7236">
                  <c:v>-5.0464241379310402E-2</c:v>
                </c:pt>
                <c:pt idx="7237">
                  <c:v>-5.0465689655172424E-2</c:v>
                </c:pt>
                <c:pt idx="7238">
                  <c:v>-5.0467551724137992E-2</c:v>
                </c:pt>
                <c:pt idx="7239">
                  <c:v>-5.0469310344827593E-2</c:v>
                </c:pt>
                <c:pt idx="7240">
                  <c:v>-5.0468689655172434E-2</c:v>
                </c:pt>
                <c:pt idx="7241">
                  <c:v>-5.0465758620689659E-2</c:v>
                </c:pt>
                <c:pt idx="7242">
                  <c:v>-5.0462568965517332E-2</c:v>
                </c:pt>
                <c:pt idx="7243">
                  <c:v>-5.0459741379310342E-2</c:v>
                </c:pt>
                <c:pt idx="7244">
                  <c:v>-5.0456982758620934E-2</c:v>
                </c:pt>
                <c:pt idx="7245">
                  <c:v>-5.0455051724137917E-2</c:v>
                </c:pt>
                <c:pt idx="7246">
                  <c:v>-5.0453827586206902E-2</c:v>
                </c:pt>
                <c:pt idx="7247">
                  <c:v>-5.0454844827586443E-2</c:v>
                </c:pt>
                <c:pt idx="7248">
                  <c:v>-5.0457448275862057E-2</c:v>
                </c:pt>
                <c:pt idx="7249">
                  <c:v>-5.0460379310344833E-2</c:v>
                </c:pt>
                <c:pt idx="7250">
                  <c:v>-5.046344827586207E-2</c:v>
                </c:pt>
                <c:pt idx="7251">
                  <c:v>-5.0466017241379557E-2</c:v>
                </c:pt>
                <c:pt idx="7252">
                  <c:v>-5.0468482758620925E-2</c:v>
                </c:pt>
                <c:pt idx="7253">
                  <c:v>-5.0472120689655176E-2</c:v>
                </c:pt>
                <c:pt idx="7254">
                  <c:v>-5.0474810344827592E-2</c:v>
                </c:pt>
                <c:pt idx="7255">
                  <c:v>-5.0476155172413786E-2</c:v>
                </c:pt>
                <c:pt idx="7256">
                  <c:v>-5.0478000000000002E-2</c:v>
                </c:pt>
                <c:pt idx="7257">
                  <c:v>-5.04796724137931E-2</c:v>
                </c:pt>
                <c:pt idx="7258">
                  <c:v>-5.0480344827586475E-2</c:v>
                </c:pt>
                <c:pt idx="7259">
                  <c:v>-5.0480362068965466E-2</c:v>
                </c:pt>
                <c:pt idx="7260">
                  <c:v>-5.0480155172413797E-2</c:v>
                </c:pt>
                <c:pt idx="7261">
                  <c:v>-5.0478999999999996E-2</c:v>
                </c:pt>
                <c:pt idx="7262">
                  <c:v>-5.0477758620689657E-2</c:v>
                </c:pt>
                <c:pt idx="7263">
                  <c:v>-5.0476482758620905E-2</c:v>
                </c:pt>
                <c:pt idx="7264">
                  <c:v>-5.0475172413793075E-2</c:v>
                </c:pt>
                <c:pt idx="7265">
                  <c:v>-5.0474344827586413E-2</c:v>
                </c:pt>
                <c:pt idx="7266">
                  <c:v>-5.0474362068965356E-2</c:v>
                </c:pt>
                <c:pt idx="7267">
                  <c:v>-5.0476465517241532E-2</c:v>
                </c:pt>
                <c:pt idx="7268">
                  <c:v>-5.0478758620689658E-2</c:v>
                </c:pt>
                <c:pt idx="7269">
                  <c:v>-5.0481241379310364E-2</c:v>
                </c:pt>
                <c:pt idx="7270">
                  <c:v>-5.0485431034482997E-2</c:v>
                </c:pt>
                <c:pt idx="7271">
                  <c:v>-5.0490293103448693E-2</c:v>
                </c:pt>
                <c:pt idx="7272">
                  <c:v>-5.0494517241379433E-2</c:v>
                </c:pt>
                <c:pt idx="7273">
                  <c:v>-5.0497793103448749E-2</c:v>
                </c:pt>
                <c:pt idx="7274">
                  <c:v>-5.0499482758620824E-2</c:v>
                </c:pt>
                <c:pt idx="7275">
                  <c:v>-5.0500310344827583E-2</c:v>
                </c:pt>
                <c:pt idx="7276">
                  <c:v>-5.0500258620689652E-2</c:v>
                </c:pt>
                <c:pt idx="7277">
                  <c:v>-5.0500103448275872E-2</c:v>
                </c:pt>
                <c:pt idx="7278">
                  <c:v>-5.0500275862068962E-2</c:v>
                </c:pt>
                <c:pt idx="7279">
                  <c:v>-5.0500448275862045E-2</c:v>
                </c:pt>
                <c:pt idx="7280">
                  <c:v>-5.0501086206896563E-2</c:v>
                </c:pt>
                <c:pt idx="7281">
                  <c:v>-5.0502137931034821E-2</c:v>
                </c:pt>
                <c:pt idx="7282">
                  <c:v>-5.0503448275862055E-2</c:v>
                </c:pt>
                <c:pt idx="7283">
                  <c:v>-5.0504379310344828E-2</c:v>
                </c:pt>
                <c:pt idx="7284">
                  <c:v>-5.0504689655172422E-2</c:v>
                </c:pt>
                <c:pt idx="7285">
                  <c:v>-5.0505431034482913E-2</c:v>
                </c:pt>
                <c:pt idx="7286">
                  <c:v>-5.0506706896551734E-2</c:v>
                </c:pt>
                <c:pt idx="7287">
                  <c:v>-5.0508017241379322E-2</c:v>
                </c:pt>
                <c:pt idx="7288">
                  <c:v>-5.0509327586206902E-2</c:v>
                </c:pt>
                <c:pt idx="7289">
                  <c:v>-5.0510758620689662E-2</c:v>
                </c:pt>
                <c:pt idx="7290">
                  <c:v>-5.0512793103448743E-2</c:v>
                </c:pt>
                <c:pt idx="7291">
                  <c:v>-5.0516448275862075E-2</c:v>
                </c:pt>
                <c:pt idx="7292">
                  <c:v>-5.0520793103448529E-2</c:v>
                </c:pt>
                <c:pt idx="7293">
                  <c:v>-5.0524310344827586E-2</c:v>
                </c:pt>
                <c:pt idx="7294">
                  <c:v>-5.0527224137931433E-2</c:v>
                </c:pt>
                <c:pt idx="7295">
                  <c:v>-5.0531689655172414E-2</c:v>
                </c:pt>
                <c:pt idx="7296">
                  <c:v>-5.053755172413793E-2</c:v>
                </c:pt>
                <c:pt idx="7297">
                  <c:v>-5.054231034482759E-2</c:v>
                </c:pt>
                <c:pt idx="7298">
                  <c:v>-5.0547879310344816E-2</c:v>
                </c:pt>
                <c:pt idx="7299">
                  <c:v>-5.055520689655172E-2</c:v>
                </c:pt>
                <c:pt idx="7300">
                  <c:v>-5.0563137931034827E-2</c:v>
                </c:pt>
                <c:pt idx="7301">
                  <c:v>-5.0570655172413798E-2</c:v>
                </c:pt>
                <c:pt idx="7302">
                  <c:v>-5.0576172413793086E-2</c:v>
                </c:pt>
                <c:pt idx="7303">
                  <c:v>-5.0580724137931438E-2</c:v>
                </c:pt>
                <c:pt idx="7304">
                  <c:v>-5.0584741379310363E-2</c:v>
                </c:pt>
                <c:pt idx="7305">
                  <c:v>-5.0588000000000001E-2</c:v>
                </c:pt>
                <c:pt idx="7306">
                  <c:v>-5.0591310344827591E-2</c:v>
                </c:pt>
                <c:pt idx="7307">
                  <c:v>-5.0594086206896594E-2</c:v>
                </c:pt>
                <c:pt idx="7308">
                  <c:v>-5.0597155172413789E-2</c:v>
                </c:pt>
                <c:pt idx="7309">
                  <c:v>-5.0599862068965357E-2</c:v>
                </c:pt>
                <c:pt idx="7310">
                  <c:v>-5.0600275862068965E-2</c:v>
                </c:pt>
                <c:pt idx="7311">
                  <c:v>-5.0600603448275883E-2</c:v>
                </c:pt>
                <c:pt idx="7312">
                  <c:v>-5.0602103448275863E-2</c:v>
                </c:pt>
                <c:pt idx="7313">
                  <c:v>-5.0604362068965347E-2</c:v>
                </c:pt>
                <c:pt idx="7314">
                  <c:v>-5.0608603448275863E-2</c:v>
                </c:pt>
                <c:pt idx="7315">
                  <c:v>-5.0615413793103463E-2</c:v>
                </c:pt>
                <c:pt idx="7316">
                  <c:v>-5.062068965517242E-2</c:v>
                </c:pt>
                <c:pt idx="7317">
                  <c:v>-5.0623517241379312E-2</c:v>
                </c:pt>
                <c:pt idx="7318">
                  <c:v>-5.0624620689655175E-2</c:v>
                </c:pt>
                <c:pt idx="7319">
                  <c:v>-5.0623793103448514E-2</c:v>
                </c:pt>
                <c:pt idx="7320">
                  <c:v>-5.0622000000000014E-2</c:v>
                </c:pt>
                <c:pt idx="7321">
                  <c:v>-5.0620431034482834E-2</c:v>
                </c:pt>
                <c:pt idx="7322">
                  <c:v>-5.0618448275862045E-2</c:v>
                </c:pt>
                <c:pt idx="7323">
                  <c:v>-5.0615931034482933E-2</c:v>
                </c:pt>
                <c:pt idx="7324">
                  <c:v>-5.0613672413793123E-2</c:v>
                </c:pt>
                <c:pt idx="7325">
                  <c:v>-5.0612155172413791E-2</c:v>
                </c:pt>
                <c:pt idx="7326">
                  <c:v>-5.0609206896551732E-2</c:v>
                </c:pt>
                <c:pt idx="7327">
                  <c:v>-5.0605465517241384E-2</c:v>
                </c:pt>
                <c:pt idx="7328">
                  <c:v>-5.0601517241379311E-2</c:v>
                </c:pt>
                <c:pt idx="7329">
                  <c:v>-5.0600155172413785E-2</c:v>
                </c:pt>
                <c:pt idx="7330">
                  <c:v>-5.0602275862068974E-2</c:v>
                </c:pt>
                <c:pt idx="7331">
                  <c:v>-5.0604999999999997E-2</c:v>
                </c:pt>
                <c:pt idx="7332">
                  <c:v>-5.0607482758620724E-2</c:v>
                </c:pt>
                <c:pt idx="7333">
                  <c:v>-5.0606620689655178E-2</c:v>
                </c:pt>
                <c:pt idx="7334">
                  <c:v>-5.0601586206896552E-2</c:v>
                </c:pt>
                <c:pt idx="7335">
                  <c:v>-5.0595948275861946E-2</c:v>
                </c:pt>
                <c:pt idx="7336">
                  <c:v>-5.0589827586206892E-2</c:v>
                </c:pt>
                <c:pt idx="7337">
                  <c:v>-5.0583086206896777E-2</c:v>
                </c:pt>
                <c:pt idx="7338">
                  <c:v>-5.0576948275862045E-2</c:v>
                </c:pt>
                <c:pt idx="7339">
                  <c:v>-5.0571551724137895E-2</c:v>
                </c:pt>
                <c:pt idx="7340">
                  <c:v>-5.0566741379310394E-2</c:v>
                </c:pt>
                <c:pt idx="7341">
                  <c:v>-5.0561086206896574E-2</c:v>
                </c:pt>
                <c:pt idx="7342">
                  <c:v>-5.0556189655172411E-2</c:v>
                </c:pt>
                <c:pt idx="7343">
                  <c:v>-5.0554241379310354E-2</c:v>
                </c:pt>
                <c:pt idx="7344">
                  <c:v>-5.0553810344827581E-2</c:v>
                </c:pt>
                <c:pt idx="7345">
                  <c:v>-5.0554379310344816E-2</c:v>
                </c:pt>
                <c:pt idx="7346">
                  <c:v>-5.0555741379310348E-2</c:v>
                </c:pt>
                <c:pt idx="7347">
                  <c:v>-5.0558000000000013E-2</c:v>
                </c:pt>
                <c:pt idx="7348">
                  <c:v>-5.0560965517241513E-2</c:v>
                </c:pt>
                <c:pt idx="7349">
                  <c:v>-5.0564586206896592E-2</c:v>
                </c:pt>
                <c:pt idx="7350">
                  <c:v>-5.0568241379310382E-2</c:v>
                </c:pt>
                <c:pt idx="7351">
                  <c:v>-5.0574327586206898E-2</c:v>
                </c:pt>
                <c:pt idx="7352">
                  <c:v>-5.0582327586206913E-2</c:v>
                </c:pt>
                <c:pt idx="7353">
                  <c:v>-5.059127586206897E-2</c:v>
                </c:pt>
                <c:pt idx="7354">
                  <c:v>-5.0598431034483075E-2</c:v>
                </c:pt>
                <c:pt idx="7355">
                  <c:v>-5.0605051724137907E-2</c:v>
                </c:pt>
                <c:pt idx="7356">
                  <c:v>-5.0612517241379433E-2</c:v>
                </c:pt>
                <c:pt idx="7357">
                  <c:v>-5.0618534482758624E-2</c:v>
                </c:pt>
                <c:pt idx="7358">
                  <c:v>-5.0623103448275857E-2</c:v>
                </c:pt>
                <c:pt idx="7359">
                  <c:v>-5.062575862068934E-2</c:v>
                </c:pt>
                <c:pt idx="7360">
                  <c:v>-5.0626827586206902E-2</c:v>
                </c:pt>
                <c:pt idx="7361">
                  <c:v>-5.0628275862068965E-2</c:v>
                </c:pt>
                <c:pt idx="7362">
                  <c:v>-5.0629568965517215E-2</c:v>
                </c:pt>
                <c:pt idx="7363">
                  <c:v>-5.0630206896551733E-2</c:v>
                </c:pt>
                <c:pt idx="7364">
                  <c:v>-5.0631896551724141E-2</c:v>
                </c:pt>
                <c:pt idx="7365">
                  <c:v>-5.0634310344827592E-2</c:v>
                </c:pt>
                <c:pt idx="7366">
                  <c:v>-5.0636534482758733E-2</c:v>
                </c:pt>
                <c:pt idx="7367">
                  <c:v>-5.0639775862068956E-2</c:v>
                </c:pt>
                <c:pt idx="7368">
                  <c:v>-5.0643068965517242E-2</c:v>
                </c:pt>
                <c:pt idx="7369">
                  <c:v>-5.0646534482758632E-2</c:v>
                </c:pt>
                <c:pt idx="7370">
                  <c:v>-5.0649499999999986E-2</c:v>
                </c:pt>
                <c:pt idx="7371">
                  <c:v>-5.0651724137931134E-2</c:v>
                </c:pt>
                <c:pt idx="7372">
                  <c:v>-5.0653827586206901E-2</c:v>
                </c:pt>
                <c:pt idx="7373">
                  <c:v>-5.0655517241379316E-2</c:v>
                </c:pt>
                <c:pt idx="7374">
                  <c:v>-5.0656465517241414E-2</c:v>
                </c:pt>
                <c:pt idx="7375">
                  <c:v>-5.0658068965517243E-2</c:v>
                </c:pt>
                <c:pt idx="7376">
                  <c:v>-5.0659413793103451E-2</c:v>
                </c:pt>
                <c:pt idx="7377">
                  <c:v>-5.0659706896551721E-2</c:v>
                </c:pt>
                <c:pt idx="7378">
                  <c:v>-5.0660241379310363E-2</c:v>
                </c:pt>
                <c:pt idx="7379">
                  <c:v>-5.0660862068965445E-2</c:v>
                </c:pt>
                <c:pt idx="7380">
                  <c:v>-5.0660586206896563E-2</c:v>
                </c:pt>
                <c:pt idx="7381">
                  <c:v>-5.0660431034483006E-2</c:v>
                </c:pt>
                <c:pt idx="7382">
                  <c:v>-5.0660517241379321E-2</c:v>
                </c:pt>
                <c:pt idx="7383">
                  <c:v>-5.0660603448275894E-2</c:v>
                </c:pt>
                <c:pt idx="7384">
                  <c:v>-5.0660120689655155E-2</c:v>
                </c:pt>
                <c:pt idx="7385">
                  <c:v>-5.0657775862068967E-2</c:v>
                </c:pt>
                <c:pt idx="7386">
                  <c:v>-5.0653120689655155E-2</c:v>
                </c:pt>
                <c:pt idx="7387">
                  <c:v>-5.0647517241379315E-2</c:v>
                </c:pt>
                <c:pt idx="7388">
                  <c:v>-5.0642810344827587E-2</c:v>
                </c:pt>
                <c:pt idx="7389">
                  <c:v>-5.0638275862068968E-2</c:v>
                </c:pt>
                <c:pt idx="7390">
                  <c:v>-5.0632603448275922E-2</c:v>
                </c:pt>
                <c:pt idx="7391">
                  <c:v>-5.0627517241379309E-2</c:v>
                </c:pt>
                <c:pt idx="7392">
                  <c:v>-5.0623689655172409E-2</c:v>
                </c:pt>
                <c:pt idx="7393">
                  <c:v>-5.0619379310344825E-2</c:v>
                </c:pt>
                <c:pt idx="7394">
                  <c:v>-5.0613896551724137E-2</c:v>
                </c:pt>
                <c:pt idx="7395">
                  <c:v>-5.0608379310344807E-2</c:v>
                </c:pt>
                <c:pt idx="7396">
                  <c:v>-5.0603482758620734E-2</c:v>
                </c:pt>
                <c:pt idx="7397">
                  <c:v>-5.0600551724137917E-2</c:v>
                </c:pt>
                <c:pt idx="7398">
                  <c:v>-5.0598724137931476E-2</c:v>
                </c:pt>
                <c:pt idx="7399">
                  <c:v>-5.0597362068965486E-2</c:v>
                </c:pt>
                <c:pt idx="7400">
                  <c:v>-5.0597637931034986E-2</c:v>
                </c:pt>
                <c:pt idx="7401">
                  <c:v>-5.0598724137931476E-2</c:v>
                </c:pt>
                <c:pt idx="7402">
                  <c:v>-5.059955172413793E-2</c:v>
                </c:pt>
                <c:pt idx="7403">
                  <c:v>-5.0600068965517254E-2</c:v>
                </c:pt>
                <c:pt idx="7404">
                  <c:v>-5.0601741379310325E-2</c:v>
                </c:pt>
                <c:pt idx="7405">
                  <c:v>-5.0603758620689651E-2</c:v>
                </c:pt>
                <c:pt idx="7406">
                  <c:v>-5.0605137931034494E-2</c:v>
                </c:pt>
                <c:pt idx="7407">
                  <c:v>-5.0606931034483042E-2</c:v>
                </c:pt>
                <c:pt idx="7408">
                  <c:v>-5.0609000000000008E-2</c:v>
                </c:pt>
                <c:pt idx="7409">
                  <c:v>-5.0610672413793113E-2</c:v>
                </c:pt>
                <c:pt idx="7410">
                  <c:v>-5.0611793103448537E-2</c:v>
                </c:pt>
                <c:pt idx="7411">
                  <c:v>-5.0611965517241404E-2</c:v>
                </c:pt>
                <c:pt idx="7412">
                  <c:v>-5.0612275862068984E-2</c:v>
                </c:pt>
                <c:pt idx="7413">
                  <c:v>-5.0613034482758723E-2</c:v>
                </c:pt>
                <c:pt idx="7414">
                  <c:v>-5.0613827586206903E-2</c:v>
                </c:pt>
                <c:pt idx="7415">
                  <c:v>-5.0614448275862055E-2</c:v>
                </c:pt>
                <c:pt idx="7416">
                  <c:v>-5.0615568965517242E-2</c:v>
                </c:pt>
                <c:pt idx="7417">
                  <c:v>-5.0618034482758624E-2</c:v>
                </c:pt>
                <c:pt idx="7418">
                  <c:v>-5.0621310344827586E-2</c:v>
                </c:pt>
                <c:pt idx="7419">
                  <c:v>-5.0623965517241402E-2</c:v>
                </c:pt>
                <c:pt idx="7420">
                  <c:v>-5.0625206896551728E-2</c:v>
                </c:pt>
                <c:pt idx="7421">
                  <c:v>-5.0626620689655177E-2</c:v>
                </c:pt>
                <c:pt idx="7422">
                  <c:v>-5.0627448275861853E-2</c:v>
                </c:pt>
                <c:pt idx="7423">
                  <c:v>-5.0627655172413799E-2</c:v>
                </c:pt>
                <c:pt idx="7424">
                  <c:v>-5.0627724137931374E-2</c:v>
                </c:pt>
                <c:pt idx="7425">
                  <c:v>-5.0628413793103462E-2</c:v>
                </c:pt>
                <c:pt idx="7426">
                  <c:v>-5.0629137931034483E-2</c:v>
                </c:pt>
                <c:pt idx="7427">
                  <c:v>-5.0629137931034483E-2</c:v>
                </c:pt>
                <c:pt idx="7428">
                  <c:v>-5.062720689655173E-2</c:v>
                </c:pt>
                <c:pt idx="7429">
                  <c:v>-5.0623862068965346E-2</c:v>
                </c:pt>
                <c:pt idx="7430">
                  <c:v>-5.0618396551724135E-2</c:v>
                </c:pt>
                <c:pt idx="7431">
                  <c:v>-5.0611724137931413E-2</c:v>
                </c:pt>
                <c:pt idx="7432">
                  <c:v>-5.0605086206896563E-2</c:v>
                </c:pt>
                <c:pt idx="7433">
                  <c:v>-5.0599086206896592E-2</c:v>
                </c:pt>
                <c:pt idx="7434">
                  <c:v>-5.0595051724137939E-2</c:v>
                </c:pt>
                <c:pt idx="7435">
                  <c:v>-5.0592258620689674E-2</c:v>
                </c:pt>
                <c:pt idx="7436">
                  <c:v>-5.0589327586206899E-2</c:v>
                </c:pt>
                <c:pt idx="7437">
                  <c:v>-5.0586051724137937E-2</c:v>
                </c:pt>
                <c:pt idx="7438">
                  <c:v>-5.0582017241379423E-2</c:v>
                </c:pt>
                <c:pt idx="7439">
                  <c:v>-5.0578344827586233E-2</c:v>
                </c:pt>
                <c:pt idx="7440">
                  <c:v>-5.0574258620689656E-2</c:v>
                </c:pt>
                <c:pt idx="7441">
                  <c:v>-5.0570137931034494E-2</c:v>
                </c:pt>
                <c:pt idx="7442">
                  <c:v>-5.0568620689655182E-2</c:v>
                </c:pt>
                <c:pt idx="7443">
                  <c:v>-5.0568637931034929E-2</c:v>
                </c:pt>
                <c:pt idx="7444">
                  <c:v>-5.0569672413793114E-2</c:v>
                </c:pt>
                <c:pt idx="7445">
                  <c:v>-5.0572706896551814E-2</c:v>
                </c:pt>
                <c:pt idx="7446">
                  <c:v>-5.0577258620689659E-2</c:v>
                </c:pt>
                <c:pt idx="7447">
                  <c:v>-5.0582586206896811E-2</c:v>
                </c:pt>
                <c:pt idx="7448">
                  <c:v>-5.0589620689655175E-2</c:v>
                </c:pt>
                <c:pt idx="7449">
                  <c:v>-5.0597379310344831E-2</c:v>
                </c:pt>
                <c:pt idx="7450">
                  <c:v>-5.0606413793103502E-2</c:v>
                </c:pt>
                <c:pt idx="7451">
                  <c:v>-5.0618000000000003E-2</c:v>
                </c:pt>
                <c:pt idx="7452">
                  <c:v>-5.0630982758620713E-2</c:v>
                </c:pt>
                <c:pt idx="7453">
                  <c:v>-5.0642379310344807E-2</c:v>
                </c:pt>
                <c:pt idx="7454">
                  <c:v>-5.0650517241379311E-2</c:v>
                </c:pt>
                <c:pt idx="7455">
                  <c:v>-5.0657448275861945E-2</c:v>
                </c:pt>
                <c:pt idx="7456">
                  <c:v>-5.0664431034482933E-2</c:v>
                </c:pt>
                <c:pt idx="7457">
                  <c:v>-5.0670948275861785E-2</c:v>
                </c:pt>
                <c:pt idx="7458">
                  <c:v>-5.0674965517241384E-2</c:v>
                </c:pt>
                <c:pt idx="7459">
                  <c:v>-5.0678241379310353E-2</c:v>
                </c:pt>
                <c:pt idx="7460">
                  <c:v>-5.0681672413793101E-2</c:v>
                </c:pt>
                <c:pt idx="7461">
                  <c:v>-5.0685327586206898E-2</c:v>
                </c:pt>
                <c:pt idx="7462">
                  <c:v>-5.0688224137931406E-2</c:v>
                </c:pt>
                <c:pt idx="7463">
                  <c:v>-5.0689965517241392E-2</c:v>
                </c:pt>
                <c:pt idx="7464">
                  <c:v>-5.0691620689655166E-2</c:v>
                </c:pt>
                <c:pt idx="7465">
                  <c:v>-5.0694000000000003E-2</c:v>
                </c:pt>
                <c:pt idx="7466">
                  <c:v>-5.0696741379310413E-2</c:v>
                </c:pt>
                <c:pt idx="7467">
                  <c:v>-5.0698275862068973E-2</c:v>
                </c:pt>
                <c:pt idx="7468">
                  <c:v>-5.0698844827586423E-2</c:v>
                </c:pt>
                <c:pt idx="7469">
                  <c:v>-5.0700258620689664E-2</c:v>
                </c:pt>
                <c:pt idx="7470">
                  <c:v>-5.0701620689655169E-2</c:v>
                </c:pt>
                <c:pt idx="7471">
                  <c:v>-5.0702965517241717E-2</c:v>
                </c:pt>
                <c:pt idx="7472">
                  <c:v>-5.0703793103448733E-2</c:v>
                </c:pt>
                <c:pt idx="7473">
                  <c:v>-5.0703293103448725E-2</c:v>
                </c:pt>
                <c:pt idx="7474">
                  <c:v>-5.0702224137931677E-2</c:v>
                </c:pt>
                <c:pt idx="7475">
                  <c:v>-5.0700724137931537E-2</c:v>
                </c:pt>
                <c:pt idx="7476">
                  <c:v>-5.0698482758620822E-2</c:v>
                </c:pt>
                <c:pt idx="7477">
                  <c:v>-5.0696344827586545E-2</c:v>
                </c:pt>
                <c:pt idx="7478">
                  <c:v>-5.0694431034483012E-2</c:v>
                </c:pt>
                <c:pt idx="7479">
                  <c:v>-5.0691379310344828E-2</c:v>
                </c:pt>
                <c:pt idx="7480">
                  <c:v>-5.0687500000000003E-2</c:v>
                </c:pt>
                <c:pt idx="7481">
                  <c:v>-5.0684413793103462E-2</c:v>
                </c:pt>
                <c:pt idx="7482">
                  <c:v>-5.0682068965517239E-2</c:v>
                </c:pt>
                <c:pt idx="7483">
                  <c:v>-5.0680948275861865E-2</c:v>
                </c:pt>
                <c:pt idx="7484">
                  <c:v>-5.0681413793103453E-2</c:v>
                </c:pt>
                <c:pt idx="7485">
                  <c:v>-5.0683068965517254E-2</c:v>
                </c:pt>
                <c:pt idx="7486">
                  <c:v>-5.0685982758620692E-2</c:v>
                </c:pt>
                <c:pt idx="7487">
                  <c:v>-5.0688793103448433E-2</c:v>
                </c:pt>
                <c:pt idx="7488">
                  <c:v>-5.0690862068965455E-2</c:v>
                </c:pt>
                <c:pt idx="7489">
                  <c:v>-5.0691758620689656E-2</c:v>
                </c:pt>
                <c:pt idx="7490">
                  <c:v>-5.0693241379310403E-2</c:v>
                </c:pt>
                <c:pt idx="7491">
                  <c:v>-5.0695586206896563E-2</c:v>
                </c:pt>
                <c:pt idx="7492">
                  <c:v>-5.0697241379310393E-2</c:v>
                </c:pt>
                <c:pt idx="7493">
                  <c:v>-5.0697724137931485E-2</c:v>
                </c:pt>
                <c:pt idx="7494">
                  <c:v>-5.0697724137931485E-2</c:v>
                </c:pt>
                <c:pt idx="7495">
                  <c:v>-5.0697948275862055E-2</c:v>
                </c:pt>
                <c:pt idx="7496">
                  <c:v>-5.0697379310344827E-2</c:v>
                </c:pt>
                <c:pt idx="7497">
                  <c:v>-5.0695689655172411E-2</c:v>
                </c:pt>
                <c:pt idx="7498">
                  <c:v>-5.0694482758620832E-2</c:v>
                </c:pt>
                <c:pt idx="7499">
                  <c:v>-5.0693965517241424E-2</c:v>
                </c:pt>
                <c:pt idx="7500">
                  <c:v>-5.0693068965517292E-2</c:v>
                </c:pt>
                <c:pt idx="7501">
                  <c:v>-5.0691517241379332E-2</c:v>
                </c:pt>
                <c:pt idx="7502">
                  <c:v>-5.0688310344827577E-2</c:v>
                </c:pt>
                <c:pt idx="7503">
                  <c:v>-5.0682310344827584E-2</c:v>
                </c:pt>
                <c:pt idx="7504">
                  <c:v>-5.0674155172413665E-2</c:v>
                </c:pt>
                <c:pt idx="7505">
                  <c:v>-5.0664603448275884E-2</c:v>
                </c:pt>
                <c:pt idx="7506">
                  <c:v>-5.0655775862068965E-2</c:v>
                </c:pt>
                <c:pt idx="7507">
                  <c:v>-5.0646120689655065E-2</c:v>
                </c:pt>
                <c:pt idx="7508">
                  <c:v>-5.0636068965517284E-2</c:v>
                </c:pt>
                <c:pt idx="7509">
                  <c:v>-5.0627068965517254E-2</c:v>
                </c:pt>
                <c:pt idx="7510">
                  <c:v>-5.0618137931034729E-2</c:v>
                </c:pt>
                <c:pt idx="7511">
                  <c:v>-5.0611034482758624E-2</c:v>
                </c:pt>
                <c:pt idx="7512">
                  <c:v>-5.0604827586206887E-2</c:v>
                </c:pt>
                <c:pt idx="7513">
                  <c:v>-5.0597189655172417E-2</c:v>
                </c:pt>
                <c:pt idx="7514">
                  <c:v>-5.0590258620689672E-2</c:v>
                </c:pt>
                <c:pt idx="7515">
                  <c:v>-5.0585603448275882E-2</c:v>
                </c:pt>
                <c:pt idx="7516">
                  <c:v>-5.0582396551724362E-2</c:v>
                </c:pt>
                <c:pt idx="7517">
                  <c:v>-5.0578275862068957E-2</c:v>
                </c:pt>
                <c:pt idx="7518">
                  <c:v>-5.0573189655172407E-2</c:v>
                </c:pt>
                <c:pt idx="7519">
                  <c:v>-5.0567500000000022E-2</c:v>
                </c:pt>
                <c:pt idx="7520">
                  <c:v>-5.0563068965517294E-2</c:v>
                </c:pt>
                <c:pt idx="7521">
                  <c:v>-5.0559827586206897E-2</c:v>
                </c:pt>
                <c:pt idx="7522">
                  <c:v>-5.0557362068965446E-2</c:v>
                </c:pt>
                <c:pt idx="7523">
                  <c:v>-5.0556620689655184E-2</c:v>
                </c:pt>
                <c:pt idx="7524">
                  <c:v>-5.0556931034483048E-2</c:v>
                </c:pt>
                <c:pt idx="7525">
                  <c:v>-5.0556517241379384E-2</c:v>
                </c:pt>
                <c:pt idx="7526">
                  <c:v>-5.0555810344827576E-2</c:v>
                </c:pt>
                <c:pt idx="7527">
                  <c:v>-5.0556586206896584E-2</c:v>
                </c:pt>
                <c:pt idx="7528">
                  <c:v>-5.0559275862068966E-2</c:v>
                </c:pt>
                <c:pt idx="7529">
                  <c:v>-5.0562758620689673E-2</c:v>
                </c:pt>
                <c:pt idx="7530">
                  <c:v>-5.0566775862068973E-2</c:v>
                </c:pt>
                <c:pt idx="7531">
                  <c:v>-5.0572758620689662E-2</c:v>
                </c:pt>
                <c:pt idx="7532">
                  <c:v>-5.0580344827586443E-2</c:v>
                </c:pt>
                <c:pt idx="7533">
                  <c:v>-5.0589120689654939E-2</c:v>
                </c:pt>
                <c:pt idx="7534">
                  <c:v>-5.0597327586206914E-2</c:v>
                </c:pt>
                <c:pt idx="7535">
                  <c:v>-5.0605206896551728E-2</c:v>
                </c:pt>
                <c:pt idx="7536">
                  <c:v>-5.0614327586206903E-2</c:v>
                </c:pt>
                <c:pt idx="7537">
                  <c:v>-5.0623534482758623E-2</c:v>
                </c:pt>
                <c:pt idx="7538">
                  <c:v>-5.0633362068965446E-2</c:v>
                </c:pt>
                <c:pt idx="7539">
                  <c:v>-5.0641586206896558E-2</c:v>
                </c:pt>
                <c:pt idx="7540">
                  <c:v>-5.0648344827586213E-2</c:v>
                </c:pt>
                <c:pt idx="7541">
                  <c:v>-5.065365517241379E-2</c:v>
                </c:pt>
                <c:pt idx="7542">
                  <c:v>-5.0657827586206898E-2</c:v>
                </c:pt>
                <c:pt idx="7543">
                  <c:v>-5.0662879310344827E-2</c:v>
                </c:pt>
                <c:pt idx="7544">
                  <c:v>-5.0667206896551804E-2</c:v>
                </c:pt>
                <c:pt idx="7545">
                  <c:v>-5.0670327586206897E-2</c:v>
                </c:pt>
                <c:pt idx="7546">
                  <c:v>-5.0672862068965346E-2</c:v>
                </c:pt>
                <c:pt idx="7547">
                  <c:v>-5.0676879310344806E-2</c:v>
                </c:pt>
                <c:pt idx="7548">
                  <c:v>-5.0679275862068857E-2</c:v>
                </c:pt>
                <c:pt idx="7549">
                  <c:v>-5.0679637931034534E-2</c:v>
                </c:pt>
                <c:pt idx="7550">
                  <c:v>-5.0679482758620692E-2</c:v>
                </c:pt>
                <c:pt idx="7551">
                  <c:v>-5.0680431034482977E-2</c:v>
                </c:pt>
                <c:pt idx="7552">
                  <c:v>-5.0682275862068964E-2</c:v>
                </c:pt>
                <c:pt idx="7553">
                  <c:v>-5.0683689655172413E-2</c:v>
                </c:pt>
                <c:pt idx="7554">
                  <c:v>-5.0684793103448519E-2</c:v>
                </c:pt>
                <c:pt idx="7555">
                  <c:v>-5.0685724137931321E-2</c:v>
                </c:pt>
                <c:pt idx="7556">
                  <c:v>-5.0685482758620712E-2</c:v>
                </c:pt>
                <c:pt idx="7557">
                  <c:v>-5.0683224137931457E-2</c:v>
                </c:pt>
                <c:pt idx="7558">
                  <c:v>-5.0682517241379323E-2</c:v>
                </c:pt>
                <c:pt idx="7559">
                  <c:v>-5.0682689655172433E-2</c:v>
                </c:pt>
                <c:pt idx="7560">
                  <c:v>-5.0683034482758633E-2</c:v>
                </c:pt>
                <c:pt idx="7561">
                  <c:v>-5.0684103448275855E-2</c:v>
                </c:pt>
                <c:pt idx="7562">
                  <c:v>-5.0684879310344808E-2</c:v>
                </c:pt>
                <c:pt idx="7563">
                  <c:v>-5.06845E-2</c:v>
                </c:pt>
                <c:pt idx="7564">
                  <c:v>-5.0683689655172413E-2</c:v>
                </c:pt>
                <c:pt idx="7565">
                  <c:v>-5.0682120689655157E-2</c:v>
                </c:pt>
                <c:pt idx="7566">
                  <c:v>-5.0680551724137927E-2</c:v>
                </c:pt>
                <c:pt idx="7567">
                  <c:v>-5.0680120689655155E-2</c:v>
                </c:pt>
                <c:pt idx="7568">
                  <c:v>-5.0680448275861857E-2</c:v>
                </c:pt>
                <c:pt idx="7569">
                  <c:v>-5.0682482758620834E-2</c:v>
                </c:pt>
                <c:pt idx="7570">
                  <c:v>-5.0685724137931321E-2</c:v>
                </c:pt>
                <c:pt idx="7571">
                  <c:v>-5.0688534482758632E-2</c:v>
                </c:pt>
                <c:pt idx="7572">
                  <c:v>-5.0689724137931297E-2</c:v>
                </c:pt>
                <c:pt idx="7573">
                  <c:v>-5.0689379310344805E-2</c:v>
                </c:pt>
                <c:pt idx="7574">
                  <c:v>-5.068772413793142E-2</c:v>
                </c:pt>
                <c:pt idx="7575">
                  <c:v>-5.0685137931034484E-2</c:v>
                </c:pt>
                <c:pt idx="7576">
                  <c:v>-5.0680775862068969E-2</c:v>
                </c:pt>
                <c:pt idx="7577">
                  <c:v>-5.0675758620689314E-2</c:v>
                </c:pt>
                <c:pt idx="7578">
                  <c:v>-5.0671551724137877E-2</c:v>
                </c:pt>
                <c:pt idx="7579">
                  <c:v>-5.066827586206897E-2</c:v>
                </c:pt>
                <c:pt idx="7580">
                  <c:v>-5.0665224137931397E-2</c:v>
                </c:pt>
                <c:pt idx="7581">
                  <c:v>-5.0662310344827835E-2</c:v>
                </c:pt>
                <c:pt idx="7582">
                  <c:v>-5.0659206896551727E-2</c:v>
                </c:pt>
                <c:pt idx="7583">
                  <c:v>-5.0656034482758634E-2</c:v>
                </c:pt>
                <c:pt idx="7584">
                  <c:v>-5.0652724137931447E-2</c:v>
                </c:pt>
                <c:pt idx="7585">
                  <c:v>-5.0651344827586223E-2</c:v>
                </c:pt>
                <c:pt idx="7586">
                  <c:v>-5.0652258620689658E-2</c:v>
                </c:pt>
                <c:pt idx="7587">
                  <c:v>-5.0653758620689646E-2</c:v>
                </c:pt>
                <c:pt idx="7588">
                  <c:v>-5.0654431034482833E-2</c:v>
                </c:pt>
                <c:pt idx="7589">
                  <c:v>-5.0654999999999999E-2</c:v>
                </c:pt>
                <c:pt idx="7590">
                  <c:v>-5.0655155172413646E-2</c:v>
                </c:pt>
                <c:pt idx="7591">
                  <c:v>-5.0654379310344826E-2</c:v>
                </c:pt>
                <c:pt idx="7592">
                  <c:v>-5.0653758620689646E-2</c:v>
                </c:pt>
                <c:pt idx="7593">
                  <c:v>-5.0653258620689659E-2</c:v>
                </c:pt>
                <c:pt idx="7594">
                  <c:v>-5.0651655172413788E-2</c:v>
                </c:pt>
                <c:pt idx="7595">
                  <c:v>-5.0650362068965345E-2</c:v>
                </c:pt>
                <c:pt idx="7596">
                  <c:v>-5.0649620689655145E-2</c:v>
                </c:pt>
                <c:pt idx="7597">
                  <c:v>-5.0648189655172357E-2</c:v>
                </c:pt>
                <c:pt idx="7598">
                  <c:v>-5.0645327586206886E-2</c:v>
                </c:pt>
                <c:pt idx="7599">
                  <c:v>-5.0641448275861742E-2</c:v>
                </c:pt>
                <c:pt idx="7600">
                  <c:v>-5.0636879310344829E-2</c:v>
                </c:pt>
                <c:pt idx="7601">
                  <c:v>-5.0633551724137936E-2</c:v>
                </c:pt>
                <c:pt idx="7602">
                  <c:v>-5.0630275862068967E-2</c:v>
                </c:pt>
                <c:pt idx="7603">
                  <c:v>-5.0626137931034723E-2</c:v>
                </c:pt>
                <c:pt idx="7604">
                  <c:v>-5.0621551724137896E-2</c:v>
                </c:pt>
                <c:pt idx="7605">
                  <c:v>-5.0616120689655167E-2</c:v>
                </c:pt>
                <c:pt idx="7606">
                  <c:v>-5.0612396551724184E-2</c:v>
                </c:pt>
                <c:pt idx="7607">
                  <c:v>-5.061034482758648E-2</c:v>
                </c:pt>
                <c:pt idx="7608">
                  <c:v>-5.0609189655172367E-2</c:v>
                </c:pt>
                <c:pt idx="7609">
                  <c:v>-5.0607793103448553E-2</c:v>
                </c:pt>
                <c:pt idx="7610">
                  <c:v>-5.0605879310344805E-2</c:v>
                </c:pt>
                <c:pt idx="7611">
                  <c:v>-5.0603137931034534E-2</c:v>
                </c:pt>
                <c:pt idx="7612">
                  <c:v>-5.0599931034482924E-2</c:v>
                </c:pt>
                <c:pt idx="7613">
                  <c:v>-5.0597862068965486E-2</c:v>
                </c:pt>
                <c:pt idx="7614">
                  <c:v>-5.0596362068965506E-2</c:v>
                </c:pt>
                <c:pt idx="7615">
                  <c:v>-5.0595586206896574E-2</c:v>
                </c:pt>
                <c:pt idx="7616">
                  <c:v>-5.0594741379310339E-2</c:v>
                </c:pt>
                <c:pt idx="7617">
                  <c:v>-5.0593413793103503E-2</c:v>
                </c:pt>
                <c:pt idx="7618">
                  <c:v>-5.0591862068965446E-2</c:v>
                </c:pt>
                <c:pt idx="7619">
                  <c:v>-5.0590827586206893E-2</c:v>
                </c:pt>
                <c:pt idx="7620">
                  <c:v>-5.0590293103448647E-2</c:v>
                </c:pt>
                <c:pt idx="7621">
                  <c:v>-5.0588896551724154E-2</c:v>
                </c:pt>
                <c:pt idx="7622">
                  <c:v>-5.0587568965517263E-2</c:v>
                </c:pt>
                <c:pt idx="7623">
                  <c:v>-5.0588137931034532E-2</c:v>
                </c:pt>
                <c:pt idx="7624">
                  <c:v>-5.0590034482758804E-2</c:v>
                </c:pt>
                <c:pt idx="7625">
                  <c:v>-5.0592879310344833E-2</c:v>
                </c:pt>
                <c:pt idx="7626">
                  <c:v>-5.0596568965517313E-2</c:v>
                </c:pt>
                <c:pt idx="7627">
                  <c:v>-5.0600603448275883E-2</c:v>
                </c:pt>
                <c:pt idx="7628">
                  <c:v>-5.0605620689655177E-2</c:v>
                </c:pt>
                <c:pt idx="7629">
                  <c:v>-5.0610603448275893E-2</c:v>
                </c:pt>
                <c:pt idx="7630">
                  <c:v>-5.0615586206896553E-2</c:v>
                </c:pt>
                <c:pt idx="7631">
                  <c:v>-5.0623034482758622E-2</c:v>
                </c:pt>
                <c:pt idx="7632">
                  <c:v>-5.0632413793103494E-2</c:v>
                </c:pt>
                <c:pt idx="7633">
                  <c:v>-5.0641603448275868E-2</c:v>
                </c:pt>
                <c:pt idx="7634">
                  <c:v>-5.0650517241379311E-2</c:v>
                </c:pt>
                <c:pt idx="7635">
                  <c:v>-5.0660931034482992E-2</c:v>
                </c:pt>
                <c:pt idx="7636">
                  <c:v>-5.0671862068965172E-2</c:v>
                </c:pt>
                <c:pt idx="7637">
                  <c:v>-5.0681637931034806E-2</c:v>
                </c:pt>
                <c:pt idx="7638">
                  <c:v>-5.0692482758620934E-2</c:v>
                </c:pt>
                <c:pt idx="7639">
                  <c:v>-5.0701775862068969E-2</c:v>
                </c:pt>
                <c:pt idx="7640">
                  <c:v>-5.0710241379310433E-2</c:v>
                </c:pt>
                <c:pt idx="7641">
                  <c:v>-5.0719655172413794E-2</c:v>
                </c:pt>
                <c:pt idx="7642">
                  <c:v>-5.072758620689681E-2</c:v>
                </c:pt>
                <c:pt idx="7643">
                  <c:v>-5.0733551724137932E-2</c:v>
                </c:pt>
                <c:pt idx="7644">
                  <c:v>-5.0738620689655192E-2</c:v>
                </c:pt>
                <c:pt idx="7645">
                  <c:v>-5.0743982758620833E-2</c:v>
                </c:pt>
                <c:pt idx="7646">
                  <c:v>-5.0750258620689652E-2</c:v>
                </c:pt>
                <c:pt idx="7647">
                  <c:v>-5.075734482758653E-2</c:v>
                </c:pt>
                <c:pt idx="7648">
                  <c:v>-5.0762689655172777E-2</c:v>
                </c:pt>
                <c:pt idx="7649">
                  <c:v>-5.076658620689694E-2</c:v>
                </c:pt>
                <c:pt idx="7650">
                  <c:v>-5.0770310344827714E-2</c:v>
                </c:pt>
                <c:pt idx="7651">
                  <c:v>-5.0775431034482933E-2</c:v>
                </c:pt>
                <c:pt idx="7652">
                  <c:v>-5.0781241379310393E-2</c:v>
                </c:pt>
                <c:pt idx="7653">
                  <c:v>-5.0785620689655184E-2</c:v>
                </c:pt>
                <c:pt idx="7654">
                  <c:v>-5.0790034482758907E-2</c:v>
                </c:pt>
                <c:pt idx="7655">
                  <c:v>-5.0794551724137993E-2</c:v>
                </c:pt>
                <c:pt idx="7656">
                  <c:v>-5.0799000000000094E-2</c:v>
                </c:pt>
                <c:pt idx="7657">
                  <c:v>-5.0804275862068982E-2</c:v>
                </c:pt>
                <c:pt idx="7658">
                  <c:v>-5.0808896551724138E-2</c:v>
                </c:pt>
                <c:pt idx="7659">
                  <c:v>-5.0812465517241757E-2</c:v>
                </c:pt>
                <c:pt idx="7660">
                  <c:v>-5.0813275862068984E-2</c:v>
                </c:pt>
                <c:pt idx="7661">
                  <c:v>-5.0811637931034985E-2</c:v>
                </c:pt>
                <c:pt idx="7662">
                  <c:v>-5.0808913793103483E-2</c:v>
                </c:pt>
                <c:pt idx="7663">
                  <c:v>-5.0805241379310362E-2</c:v>
                </c:pt>
                <c:pt idx="7664">
                  <c:v>-5.0800189655172412E-2</c:v>
                </c:pt>
                <c:pt idx="7665">
                  <c:v>-5.0792620689655496E-2</c:v>
                </c:pt>
                <c:pt idx="7666">
                  <c:v>-5.0784586206896819E-2</c:v>
                </c:pt>
                <c:pt idx="7667">
                  <c:v>-5.0777431034483109E-2</c:v>
                </c:pt>
                <c:pt idx="7668">
                  <c:v>-5.0770775862068969E-2</c:v>
                </c:pt>
                <c:pt idx="7669">
                  <c:v>-5.0762293103448819E-2</c:v>
                </c:pt>
                <c:pt idx="7670">
                  <c:v>-5.0753396551724193E-2</c:v>
                </c:pt>
                <c:pt idx="7671">
                  <c:v>-5.0745379310344826E-2</c:v>
                </c:pt>
                <c:pt idx="7672">
                  <c:v>-5.0739000000000013E-2</c:v>
                </c:pt>
                <c:pt idx="7673">
                  <c:v>-5.0731896551724137E-2</c:v>
                </c:pt>
                <c:pt idx="7674">
                  <c:v>-5.0723724137931539E-2</c:v>
                </c:pt>
                <c:pt idx="7675">
                  <c:v>-5.0716534482758945E-2</c:v>
                </c:pt>
                <c:pt idx="7676">
                  <c:v>-5.0712000000000368E-2</c:v>
                </c:pt>
                <c:pt idx="7677">
                  <c:v>-5.0709206896551832E-2</c:v>
                </c:pt>
                <c:pt idx="7678">
                  <c:v>-5.0706103448275884E-2</c:v>
                </c:pt>
                <c:pt idx="7679">
                  <c:v>-5.0702534482758903E-2</c:v>
                </c:pt>
                <c:pt idx="7680">
                  <c:v>-5.0700982758620936E-2</c:v>
                </c:pt>
                <c:pt idx="7681">
                  <c:v>-5.0701431034483074E-2</c:v>
                </c:pt>
                <c:pt idx="7682">
                  <c:v>-5.0703551724137992E-2</c:v>
                </c:pt>
                <c:pt idx="7683">
                  <c:v>-5.0706862068965505E-2</c:v>
                </c:pt>
                <c:pt idx="7684">
                  <c:v>-5.0710310344827904E-2</c:v>
                </c:pt>
                <c:pt idx="7685">
                  <c:v>-5.0714344827586577E-2</c:v>
                </c:pt>
                <c:pt idx="7686">
                  <c:v>-5.0717931034483223E-2</c:v>
                </c:pt>
                <c:pt idx="7687">
                  <c:v>-5.0721172413793106E-2</c:v>
                </c:pt>
                <c:pt idx="7688">
                  <c:v>-5.0725172413793096E-2</c:v>
                </c:pt>
                <c:pt idx="7689">
                  <c:v>-5.0730982758620924E-2</c:v>
                </c:pt>
                <c:pt idx="7690">
                  <c:v>-5.0736637931035077E-2</c:v>
                </c:pt>
                <c:pt idx="7691">
                  <c:v>-5.0741103448275857E-2</c:v>
                </c:pt>
                <c:pt idx="7692">
                  <c:v>-5.0745793103448511E-2</c:v>
                </c:pt>
                <c:pt idx="7693">
                  <c:v>-5.0751827586206902E-2</c:v>
                </c:pt>
                <c:pt idx="7694">
                  <c:v>-5.0758637931034939E-2</c:v>
                </c:pt>
                <c:pt idx="7695">
                  <c:v>-5.0765275862068963E-2</c:v>
                </c:pt>
                <c:pt idx="7696">
                  <c:v>-5.0770551724137927E-2</c:v>
                </c:pt>
                <c:pt idx="7697">
                  <c:v>-5.0774206896551724E-2</c:v>
                </c:pt>
                <c:pt idx="7698">
                  <c:v>-5.0777258620689658E-2</c:v>
                </c:pt>
                <c:pt idx="7699">
                  <c:v>-5.0779620689655171E-2</c:v>
                </c:pt>
                <c:pt idx="7700">
                  <c:v>-5.0782655172413933E-2</c:v>
                </c:pt>
                <c:pt idx="7701">
                  <c:v>-5.0785672413793122E-2</c:v>
                </c:pt>
                <c:pt idx="7702">
                  <c:v>-5.0787879310344834E-2</c:v>
                </c:pt>
                <c:pt idx="7703">
                  <c:v>-5.0789172413793097E-2</c:v>
                </c:pt>
                <c:pt idx="7704">
                  <c:v>-5.078979310344859E-2</c:v>
                </c:pt>
                <c:pt idx="7705">
                  <c:v>-5.0789482758620906E-2</c:v>
                </c:pt>
                <c:pt idx="7706">
                  <c:v>-5.0790431034483274E-2</c:v>
                </c:pt>
                <c:pt idx="7707">
                  <c:v>-5.0790724137931606E-2</c:v>
                </c:pt>
                <c:pt idx="7708">
                  <c:v>-5.0790344827586598E-2</c:v>
                </c:pt>
                <c:pt idx="7709">
                  <c:v>-5.0790241379310513E-2</c:v>
                </c:pt>
                <c:pt idx="7710">
                  <c:v>-5.078979310344859E-2</c:v>
                </c:pt>
                <c:pt idx="7711">
                  <c:v>-5.0789327586206912E-2</c:v>
                </c:pt>
                <c:pt idx="7712">
                  <c:v>-5.0788362068965476E-2</c:v>
                </c:pt>
                <c:pt idx="7713">
                  <c:v>-5.07868965517244E-2</c:v>
                </c:pt>
                <c:pt idx="7714">
                  <c:v>-5.0785551724137928E-2</c:v>
                </c:pt>
                <c:pt idx="7715">
                  <c:v>-5.0783913793103513E-2</c:v>
                </c:pt>
                <c:pt idx="7716">
                  <c:v>-5.0781310344827593E-2</c:v>
                </c:pt>
                <c:pt idx="7717">
                  <c:v>-5.0777500000000003E-2</c:v>
                </c:pt>
                <c:pt idx="7718">
                  <c:v>-5.0774448275862055E-2</c:v>
                </c:pt>
                <c:pt idx="7719">
                  <c:v>-5.0771551724137928E-2</c:v>
                </c:pt>
                <c:pt idx="7720">
                  <c:v>-5.0769241379310402E-2</c:v>
                </c:pt>
                <c:pt idx="7721">
                  <c:v>-5.0767275862068993E-2</c:v>
                </c:pt>
                <c:pt idx="7722">
                  <c:v>-5.0766086206896953E-2</c:v>
                </c:pt>
                <c:pt idx="7723">
                  <c:v>-5.0764862068965515E-2</c:v>
                </c:pt>
                <c:pt idx="7724">
                  <c:v>-5.0762448275862071E-2</c:v>
                </c:pt>
                <c:pt idx="7725">
                  <c:v>-5.0759379310344827E-2</c:v>
                </c:pt>
                <c:pt idx="7726">
                  <c:v>-5.0755172413793098E-2</c:v>
                </c:pt>
                <c:pt idx="7727">
                  <c:v>-5.0750637931034979E-2</c:v>
                </c:pt>
                <c:pt idx="7728">
                  <c:v>-5.0747706896551732E-2</c:v>
                </c:pt>
                <c:pt idx="7729">
                  <c:v>-5.0746620689655172E-2</c:v>
                </c:pt>
                <c:pt idx="7730">
                  <c:v>-5.0745862068965281E-2</c:v>
                </c:pt>
                <c:pt idx="7731">
                  <c:v>-5.0746172413793096E-2</c:v>
                </c:pt>
                <c:pt idx="7732">
                  <c:v>-5.0747155172413787E-2</c:v>
                </c:pt>
                <c:pt idx="7733">
                  <c:v>-5.074729310344861E-2</c:v>
                </c:pt>
                <c:pt idx="7734">
                  <c:v>-5.0749000000000002E-2</c:v>
                </c:pt>
                <c:pt idx="7735">
                  <c:v>-5.0751913793103454E-2</c:v>
                </c:pt>
                <c:pt idx="7736">
                  <c:v>-5.0756689655172667E-2</c:v>
                </c:pt>
                <c:pt idx="7737">
                  <c:v>-5.0762724137931675E-2</c:v>
                </c:pt>
                <c:pt idx="7738">
                  <c:v>-5.0768827586206933E-2</c:v>
                </c:pt>
                <c:pt idx="7739">
                  <c:v>-5.0775241379310353E-2</c:v>
                </c:pt>
                <c:pt idx="7740">
                  <c:v>-5.0782034482758913E-2</c:v>
                </c:pt>
                <c:pt idx="7741">
                  <c:v>-5.078929310344861E-2</c:v>
                </c:pt>
                <c:pt idx="7742">
                  <c:v>-5.0795775862068973E-2</c:v>
                </c:pt>
                <c:pt idx="7743">
                  <c:v>-5.0800517241379323E-2</c:v>
                </c:pt>
                <c:pt idx="7744">
                  <c:v>-5.0803827586206912E-2</c:v>
                </c:pt>
                <c:pt idx="7745">
                  <c:v>-5.0807655172413813E-2</c:v>
                </c:pt>
                <c:pt idx="7746">
                  <c:v>-5.0812603448276233E-2</c:v>
                </c:pt>
                <c:pt idx="7747">
                  <c:v>-5.081744827586207E-2</c:v>
                </c:pt>
                <c:pt idx="7748">
                  <c:v>-5.0820413793103474E-2</c:v>
                </c:pt>
                <c:pt idx="7749">
                  <c:v>-5.0822534482758724E-2</c:v>
                </c:pt>
                <c:pt idx="7750">
                  <c:v>-5.0824620689655167E-2</c:v>
                </c:pt>
                <c:pt idx="7751">
                  <c:v>-5.0826655172413804E-2</c:v>
                </c:pt>
                <c:pt idx="7752">
                  <c:v>-5.0830827586206911E-2</c:v>
                </c:pt>
                <c:pt idx="7753">
                  <c:v>-5.0836017241379559E-2</c:v>
                </c:pt>
                <c:pt idx="7754">
                  <c:v>-5.0841844827586233E-2</c:v>
                </c:pt>
                <c:pt idx="7755">
                  <c:v>-5.0848758620689646E-2</c:v>
                </c:pt>
                <c:pt idx="7756">
                  <c:v>-5.0856810344827592E-2</c:v>
                </c:pt>
                <c:pt idx="7757">
                  <c:v>-5.0865137931034775E-2</c:v>
                </c:pt>
                <c:pt idx="7758">
                  <c:v>-5.0872568965517284E-2</c:v>
                </c:pt>
                <c:pt idx="7759">
                  <c:v>-5.0880258620689664E-2</c:v>
                </c:pt>
                <c:pt idx="7760">
                  <c:v>-5.0889413793103473E-2</c:v>
                </c:pt>
                <c:pt idx="7761">
                  <c:v>-5.0896310344827923E-2</c:v>
                </c:pt>
                <c:pt idx="7762">
                  <c:v>-5.0901362068965346E-2</c:v>
                </c:pt>
                <c:pt idx="7763">
                  <c:v>-5.0906706896551912E-2</c:v>
                </c:pt>
                <c:pt idx="7764">
                  <c:v>-5.0910827586206922E-2</c:v>
                </c:pt>
                <c:pt idx="7765">
                  <c:v>-5.091317241379311E-2</c:v>
                </c:pt>
                <c:pt idx="7766">
                  <c:v>-5.0914000000000022E-2</c:v>
                </c:pt>
                <c:pt idx="7767">
                  <c:v>-5.0914103448275863E-2</c:v>
                </c:pt>
                <c:pt idx="7768">
                  <c:v>-5.0913965517241533E-2</c:v>
                </c:pt>
                <c:pt idx="7769">
                  <c:v>-5.0913189655172421E-2</c:v>
                </c:pt>
                <c:pt idx="7770">
                  <c:v>-5.0912620689655193E-2</c:v>
                </c:pt>
                <c:pt idx="7771">
                  <c:v>-5.0912655172413834E-2</c:v>
                </c:pt>
                <c:pt idx="7772">
                  <c:v>-5.0911862068965447E-2</c:v>
                </c:pt>
                <c:pt idx="7773">
                  <c:v>-5.0911379310344826E-2</c:v>
                </c:pt>
                <c:pt idx="7774">
                  <c:v>-5.0912586206896891E-2</c:v>
                </c:pt>
                <c:pt idx="7775">
                  <c:v>-5.0914603448275933E-2</c:v>
                </c:pt>
                <c:pt idx="7776">
                  <c:v>-5.0916379310344831E-2</c:v>
                </c:pt>
                <c:pt idx="7777">
                  <c:v>-5.0918327586206902E-2</c:v>
                </c:pt>
                <c:pt idx="7778">
                  <c:v>-5.0921706896551733E-2</c:v>
                </c:pt>
                <c:pt idx="7779">
                  <c:v>-5.0925896551724116E-2</c:v>
                </c:pt>
                <c:pt idx="7780">
                  <c:v>-5.0928189655172415E-2</c:v>
                </c:pt>
                <c:pt idx="7781">
                  <c:v>-5.0928879310344816E-2</c:v>
                </c:pt>
                <c:pt idx="7782">
                  <c:v>-5.0928706896551733E-2</c:v>
                </c:pt>
                <c:pt idx="7783">
                  <c:v>-5.0927793103448533E-2</c:v>
                </c:pt>
                <c:pt idx="7784">
                  <c:v>-5.0924482758620722E-2</c:v>
                </c:pt>
                <c:pt idx="7785">
                  <c:v>-5.0918051724137929E-2</c:v>
                </c:pt>
                <c:pt idx="7786">
                  <c:v>-5.0909586206896562E-2</c:v>
                </c:pt>
                <c:pt idx="7787">
                  <c:v>-5.0897741379310413E-2</c:v>
                </c:pt>
                <c:pt idx="7788">
                  <c:v>-5.0878103448275862E-2</c:v>
                </c:pt>
                <c:pt idx="7789">
                  <c:v>-5.0852655172413823E-2</c:v>
                </c:pt>
                <c:pt idx="7790">
                  <c:v>-5.0822568965517304E-2</c:v>
                </c:pt>
                <c:pt idx="7791">
                  <c:v>-5.0792448275862073E-2</c:v>
                </c:pt>
                <c:pt idx="7792">
                  <c:v>-5.0759068965517254E-2</c:v>
                </c:pt>
                <c:pt idx="7793">
                  <c:v>-5.0717758620689682E-2</c:v>
                </c:pt>
                <c:pt idx="7794">
                  <c:v>-5.067620689655173E-2</c:v>
                </c:pt>
                <c:pt idx="7795">
                  <c:v>-5.0634965517241393E-2</c:v>
                </c:pt>
                <c:pt idx="7796">
                  <c:v>-5.059955172413793E-2</c:v>
                </c:pt>
                <c:pt idx="7797">
                  <c:v>-5.0566172413793103E-2</c:v>
                </c:pt>
                <c:pt idx="7798">
                  <c:v>-5.0530517241379323E-2</c:v>
                </c:pt>
                <c:pt idx="7799">
                  <c:v>-5.0496551724138236E-2</c:v>
                </c:pt>
                <c:pt idx="7800">
                  <c:v>-5.0468706896551814E-2</c:v>
                </c:pt>
                <c:pt idx="7801">
                  <c:v>-5.0444000000000003E-2</c:v>
                </c:pt>
                <c:pt idx="7802">
                  <c:v>-5.0418620689655184E-2</c:v>
                </c:pt>
                <c:pt idx="7803">
                  <c:v>-5.0397586206896931E-2</c:v>
                </c:pt>
                <c:pt idx="7804">
                  <c:v>-5.0379586206896552E-2</c:v>
                </c:pt>
                <c:pt idx="7805">
                  <c:v>-5.0366534482758928E-2</c:v>
                </c:pt>
                <c:pt idx="7806">
                  <c:v>-5.0357758620689662E-2</c:v>
                </c:pt>
                <c:pt idx="7807">
                  <c:v>-5.03523103448279E-2</c:v>
                </c:pt>
                <c:pt idx="7808">
                  <c:v>-5.0351327586206904E-2</c:v>
                </c:pt>
                <c:pt idx="7809">
                  <c:v>-5.035527586206897E-2</c:v>
                </c:pt>
                <c:pt idx="7810">
                  <c:v>-5.0361724137931517E-2</c:v>
                </c:pt>
                <c:pt idx="7811">
                  <c:v>-5.0369689655172432E-2</c:v>
                </c:pt>
                <c:pt idx="7812">
                  <c:v>-5.0379603448275863E-2</c:v>
                </c:pt>
                <c:pt idx="7813">
                  <c:v>-5.0390413793103717E-2</c:v>
                </c:pt>
                <c:pt idx="7814">
                  <c:v>-5.0400724137931473E-2</c:v>
                </c:pt>
                <c:pt idx="7815">
                  <c:v>-5.0408224137931494E-2</c:v>
                </c:pt>
                <c:pt idx="7816">
                  <c:v>-5.0414551724137932E-2</c:v>
                </c:pt>
                <c:pt idx="7817">
                  <c:v>-5.0421258620689656E-2</c:v>
                </c:pt>
                <c:pt idx="7818">
                  <c:v>-5.0428534482758622E-2</c:v>
                </c:pt>
                <c:pt idx="7819">
                  <c:v>-5.0435241379310373E-2</c:v>
                </c:pt>
                <c:pt idx="7820">
                  <c:v>-5.0443879310344816E-2</c:v>
                </c:pt>
                <c:pt idx="7821">
                  <c:v>-5.0454672413793103E-2</c:v>
                </c:pt>
                <c:pt idx="7822">
                  <c:v>-5.0465155172413796E-2</c:v>
                </c:pt>
                <c:pt idx="7823">
                  <c:v>-5.0475517241379317E-2</c:v>
                </c:pt>
                <c:pt idx="7824">
                  <c:v>-5.0484896551724126E-2</c:v>
                </c:pt>
                <c:pt idx="7825">
                  <c:v>-5.0493000000000218E-2</c:v>
                </c:pt>
                <c:pt idx="7826">
                  <c:v>-5.0501137931034522E-2</c:v>
                </c:pt>
                <c:pt idx="7827">
                  <c:v>-5.0510275862068972E-2</c:v>
                </c:pt>
                <c:pt idx="7828">
                  <c:v>-5.0520879310344817E-2</c:v>
                </c:pt>
                <c:pt idx="7829">
                  <c:v>-5.0530672413793103E-2</c:v>
                </c:pt>
                <c:pt idx="7830">
                  <c:v>-5.0540275862068967E-2</c:v>
                </c:pt>
                <c:pt idx="7831">
                  <c:v>-5.0550534482758633E-2</c:v>
                </c:pt>
                <c:pt idx="7832">
                  <c:v>-5.0560258620689663E-2</c:v>
                </c:pt>
                <c:pt idx="7833">
                  <c:v>-5.0569137931034513E-2</c:v>
                </c:pt>
                <c:pt idx="7834">
                  <c:v>-5.0573931034482933E-2</c:v>
                </c:pt>
                <c:pt idx="7835">
                  <c:v>-5.0575620689655175E-2</c:v>
                </c:pt>
                <c:pt idx="7836">
                  <c:v>-5.0577499999999997E-2</c:v>
                </c:pt>
                <c:pt idx="7837">
                  <c:v>-5.0580396551724152E-2</c:v>
                </c:pt>
                <c:pt idx="7838">
                  <c:v>-5.0582982758620935E-2</c:v>
                </c:pt>
                <c:pt idx="7839">
                  <c:v>-5.0584413793103473E-2</c:v>
                </c:pt>
                <c:pt idx="7840">
                  <c:v>-5.0585155172413757E-2</c:v>
                </c:pt>
                <c:pt idx="7841">
                  <c:v>-5.0586913793103483E-2</c:v>
                </c:pt>
                <c:pt idx="7842">
                  <c:v>-5.0588413793103464E-2</c:v>
                </c:pt>
                <c:pt idx="7843">
                  <c:v>-5.0589896551724141E-2</c:v>
                </c:pt>
                <c:pt idx="7844">
                  <c:v>-5.0592689655172676E-2</c:v>
                </c:pt>
                <c:pt idx="7845">
                  <c:v>-5.0594603448275904E-2</c:v>
                </c:pt>
                <c:pt idx="7846">
                  <c:v>-5.0594827586206904E-2</c:v>
                </c:pt>
                <c:pt idx="7847">
                  <c:v>-5.0594724137931479E-2</c:v>
                </c:pt>
                <c:pt idx="7848">
                  <c:v>-5.0593620689655172E-2</c:v>
                </c:pt>
                <c:pt idx="7849">
                  <c:v>-5.0592913793103524E-2</c:v>
                </c:pt>
                <c:pt idx="7850">
                  <c:v>-5.0592982758620994E-2</c:v>
                </c:pt>
                <c:pt idx="7851">
                  <c:v>-5.0592620689655421E-2</c:v>
                </c:pt>
                <c:pt idx="7852">
                  <c:v>-5.0592465517241718E-2</c:v>
                </c:pt>
                <c:pt idx="7853">
                  <c:v>-5.0592775862068964E-2</c:v>
                </c:pt>
                <c:pt idx="7854">
                  <c:v>-5.0592431034483208E-2</c:v>
                </c:pt>
                <c:pt idx="7855">
                  <c:v>-5.0591241379310384E-2</c:v>
                </c:pt>
                <c:pt idx="7856">
                  <c:v>-5.0589206896551733E-2</c:v>
                </c:pt>
                <c:pt idx="7857">
                  <c:v>-5.0585982758620703E-2</c:v>
                </c:pt>
                <c:pt idx="7858">
                  <c:v>-5.0583068965517293E-2</c:v>
                </c:pt>
                <c:pt idx="7859">
                  <c:v>-5.0580086206896593E-2</c:v>
                </c:pt>
                <c:pt idx="7860">
                  <c:v>-5.0577862068965355E-2</c:v>
                </c:pt>
                <c:pt idx="7861">
                  <c:v>-5.0575620689655175E-2</c:v>
                </c:pt>
                <c:pt idx="7862">
                  <c:v>-5.0573344827586422E-2</c:v>
                </c:pt>
                <c:pt idx="7863">
                  <c:v>-5.0569310344827589E-2</c:v>
                </c:pt>
                <c:pt idx="7864">
                  <c:v>-5.0563517241379433E-2</c:v>
                </c:pt>
                <c:pt idx="7865">
                  <c:v>-5.0560206896551912E-2</c:v>
                </c:pt>
                <c:pt idx="7866">
                  <c:v>-5.0557706896551813E-2</c:v>
                </c:pt>
                <c:pt idx="7867">
                  <c:v>-5.0554637931034888E-2</c:v>
                </c:pt>
                <c:pt idx="7868">
                  <c:v>-5.0551293103448434E-2</c:v>
                </c:pt>
                <c:pt idx="7869">
                  <c:v>-5.0546482758620732E-2</c:v>
                </c:pt>
                <c:pt idx="7870">
                  <c:v>-5.0540603448275864E-2</c:v>
                </c:pt>
                <c:pt idx="7871">
                  <c:v>-5.0533827586206892E-2</c:v>
                </c:pt>
                <c:pt idx="7872">
                  <c:v>-5.0527344827586432E-2</c:v>
                </c:pt>
                <c:pt idx="7873">
                  <c:v>-5.0521482758620694E-2</c:v>
                </c:pt>
                <c:pt idx="7874">
                  <c:v>-5.0516362068965516E-2</c:v>
                </c:pt>
                <c:pt idx="7875">
                  <c:v>-5.0512172413793112E-2</c:v>
                </c:pt>
                <c:pt idx="7876">
                  <c:v>-5.0509137931034523E-2</c:v>
                </c:pt>
                <c:pt idx="7877">
                  <c:v>-5.0506293103448646E-2</c:v>
                </c:pt>
                <c:pt idx="7878">
                  <c:v>-5.0503275862068972E-2</c:v>
                </c:pt>
                <c:pt idx="7879">
                  <c:v>-5.0499879310344817E-2</c:v>
                </c:pt>
                <c:pt idx="7880">
                  <c:v>-5.049475862068966E-2</c:v>
                </c:pt>
                <c:pt idx="7881">
                  <c:v>-5.0489517241379324E-2</c:v>
                </c:pt>
                <c:pt idx="7882">
                  <c:v>-5.0484603448275912E-2</c:v>
                </c:pt>
                <c:pt idx="7883">
                  <c:v>-5.0479999999999997E-2</c:v>
                </c:pt>
                <c:pt idx="7884">
                  <c:v>-5.0474620689655171E-2</c:v>
                </c:pt>
                <c:pt idx="7885">
                  <c:v>-5.0468827586206903E-2</c:v>
                </c:pt>
                <c:pt idx="7886">
                  <c:v>-5.0464517241379334E-2</c:v>
                </c:pt>
                <c:pt idx="7887">
                  <c:v>-5.0461465517241434E-2</c:v>
                </c:pt>
                <c:pt idx="7888">
                  <c:v>-5.0457862068965458E-2</c:v>
                </c:pt>
                <c:pt idx="7889">
                  <c:v>-5.0451999999999997E-2</c:v>
                </c:pt>
                <c:pt idx="7890">
                  <c:v>-5.044481034482759E-2</c:v>
                </c:pt>
                <c:pt idx="7891">
                  <c:v>-5.0438517241379321E-2</c:v>
                </c:pt>
                <c:pt idx="7892">
                  <c:v>-5.0432637931035085E-2</c:v>
                </c:pt>
                <c:pt idx="7893">
                  <c:v>-5.0426206896551834E-2</c:v>
                </c:pt>
                <c:pt idx="7894">
                  <c:v>-5.042132758620689E-2</c:v>
                </c:pt>
                <c:pt idx="7895">
                  <c:v>-5.0416775862069003E-2</c:v>
                </c:pt>
                <c:pt idx="7896">
                  <c:v>-5.0411689655172433E-2</c:v>
                </c:pt>
                <c:pt idx="7897">
                  <c:v>-5.0406189655172413E-2</c:v>
                </c:pt>
                <c:pt idx="7898">
                  <c:v>-5.0400948275862056E-2</c:v>
                </c:pt>
                <c:pt idx="7899">
                  <c:v>-5.0395844827586508E-2</c:v>
                </c:pt>
                <c:pt idx="7900">
                  <c:v>-5.0393793103448783E-2</c:v>
                </c:pt>
                <c:pt idx="7901">
                  <c:v>-5.0393689655172741E-2</c:v>
                </c:pt>
                <c:pt idx="7902">
                  <c:v>-5.0392879310344932E-2</c:v>
                </c:pt>
                <c:pt idx="7903">
                  <c:v>-5.0391068965517323E-2</c:v>
                </c:pt>
                <c:pt idx="7904">
                  <c:v>-5.0388603448275913E-2</c:v>
                </c:pt>
                <c:pt idx="7905">
                  <c:v>-5.0387568965517313E-2</c:v>
                </c:pt>
                <c:pt idx="7906">
                  <c:v>-5.0387844827586521E-2</c:v>
                </c:pt>
                <c:pt idx="7907">
                  <c:v>-5.0388603448275913E-2</c:v>
                </c:pt>
                <c:pt idx="7908">
                  <c:v>-5.0390431034483207E-2</c:v>
                </c:pt>
                <c:pt idx="7909">
                  <c:v>-5.0392913793103761E-2</c:v>
                </c:pt>
                <c:pt idx="7910">
                  <c:v>-5.0395310344827839E-2</c:v>
                </c:pt>
                <c:pt idx="7911">
                  <c:v>-5.0396913793103772E-2</c:v>
                </c:pt>
                <c:pt idx="7912">
                  <c:v>-5.0397655172413923E-2</c:v>
                </c:pt>
                <c:pt idx="7913">
                  <c:v>-5.0396620689655482E-2</c:v>
                </c:pt>
                <c:pt idx="7914">
                  <c:v>-5.0396293103448876E-2</c:v>
                </c:pt>
                <c:pt idx="7915">
                  <c:v>-5.0397775862068984E-2</c:v>
                </c:pt>
                <c:pt idx="7916">
                  <c:v>-5.0399517241379324E-2</c:v>
                </c:pt>
                <c:pt idx="7917">
                  <c:v>-5.0400793103448603E-2</c:v>
                </c:pt>
                <c:pt idx="7918">
                  <c:v>-5.0401224137931452E-2</c:v>
                </c:pt>
                <c:pt idx="7919">
                  <c:v>-5.0400810344827594E-2</c:v>
                </c:pt>
                <c:pt idx="7920">
                  <c:v>-5.0401827586206899E-2</c:v>
                </c:pt>
                <c:pt idx="7921">
                  <c:v>-5.0404862068965446E-2</c:v>
                </c:pt>
                <c:pt idx="7922">
                  <c:v>-5.0409672413793113E-2</c:v>
                </c:pt>
                <c:pt idx="7923">
                  <c:v>-5.0413620689655193E-2</c:v>
                </c:pt>
                <c:pt idx="7924">
                  <c:v>-5.0416000000000134E-2</c:v>
                </c:pt>
                <c:pt idx="7925">
                  <c:v>-5.0419293103448622E-2</c:v>
                </c:pt>
                <c:pt idx="7926">
                  <c:v>-5.0422775862068982E-2</c:v>
                </c:pt>
                <c:pt idx="7927">
                  <c:v>-5.0426206896551834E-2</c:v>
                </c:pt>
                <c:pt idx="7928">
                  <c:v>-5.0428982758620733E-2</c:v>
                </c:pt>
                <c:pt idx="7929">
                  <c:v>-5.0430758620689659E-2</c:v>
                </c:pt>
                <c:pt idx="7930">
                  <c:v>-5.0432275862068984E-2</c:v>
                </c:pt>
                <c:pt idx="7931">
                  <c:v>-5.043462068965518E-2</c:v>
                </c:pt>
                <c:pt idx="7932">
                  <c:v>-5.0437396551724134E-2</c:v>
                </c:pt>
                <c:pt idx="7933">
                  <c:v>-5.0439293103448579E-2</c:v>
                </c:pt>
                <c:pt idx="7934">
                  <c:v>-5.0441379310344807E-2</c:v>
                </c:pt>
                <c:pt idx="7935">
                  <c:v>-5.0443482758620733E-2</c:v>
                </c:pt>
                <c:pt idx="7936">
                  <c:v>-5.0444137931034513E-2</c:v>
                </c:pt>
                <c:pt idx="7937">
                  <c:v>-5.0442931034483038E-2</c:v>
                </c:pt>
                <c:pt idx="7938">
                  <c:v>-5.0440189655172406E-2</c:v>
                </c:pt>
                <c:pt idx="7939">
                  <c:v>-5.0436465517241708E-2</c:v>
                </c:pt>
                <c:pt idx="7940">
                  <c:v>-5.0431620689655177E-2</c:v>
                </c:pt>
                <c:pt idx="7941">
                  <c:v>-5.0427068965517283E-2</c:v>
                </c:pt>
                <c:pt idx="7942">
                  <c:v>-5.0423620689655183E-2</c:v>
                </c:pt>
                <c:pt idx="7943">
                  <c:v>-5.0422775862068982E-2</c:v>
                </c:pt>
                <c:pt idx="7944">
                  <c:v>-5.0423517241379313E-2</c:v>
                </c:pt>
                <c:pt idx="7945">
                  <c:v>-5.0425982758620702E-2</c:v>
                </c:pt>
                <c:pt idx="7946">
                  <c:v>-5.042939655172414E-2</c:v>
                </c:pt>
                <c:pt idx="7947">
                  <c:v>-5.0431396551724135E-2</c:v>
                </c:pt>
                <c:pt idx="7948">
                  <c:v>-5.0432413793103696E-2</c:v>
                </c:pt>
                <c:pt idx="7949">
                  <c:v>-5.0433448275862068E-2</c:v>
                </c:pt>
                <c:pt idx="7950">
                  <c:v>-5.0435241379310373E-2</c:v>
                </c:pt>
                <c:pt idx="7951">
                  <c:v>-5.0437275862068982E-2</c:v>
                </c:pt>
                <c:pt idx="7952">
                  <c:v>-5.0438810344827591E-2</c:v>
                </c:pt>
                <c:pt idx="7953">
                  <c:v>-5.0440379310344827E-2</c:v>
                </c:pt>
                <c:pt idx="7954">
                  <c:v>-5.0442103448275863E-2</c:v>
                </c:pt>
                <c:pt idx="7955">
                  <c:v>-5.0443275862068968E-2</c:v>
                </c:pt>
                <c:pt idx="7956">
                  <c:v>-5.0442413793103484E-2</c:v>
                </c:pt>
                <c:pt idx="7957">
                  <c:v>-5.0440724137931374E-2</c:v>
                </c:pt>
                <c:pt idx="7958">
                  <c:v>-5.0438534482758722E-2</c:v>
                </c:pt>
                <c:pt idx="7959">
                  <c:v>-5.0435413793103463E-2</c:v>
                </c:pt>
                <c:pt idx="7960">
                  <c:v>-5.0430948275862066E-2</c:v>
                </c:pt>
                <c:pt idx="7961">
                  <c:v>-5.0427206896551724E-2</c:v>
                </c:pt>
                <c:pt idx="7962">
                  <c:v>-5.0425379310344826E-2</c:v>
                </c:pt>
                <c:pt idx="7963">
                  <c:v>-5.0424379310344825E-2</c:v>
                </c:pt>
                <c:pt idx="7964">
                  <c:v>-5.0423689655172424E-2</c:v>
                </c:pt>
                <c:pt idx="7965">
                  <c:v>-5.0423275862068968E-2</c:v>
                </c:pt>
                <c:pt idx="7966">
                  <c:v>-5.0423896551724162E-2</c:v>
                </c:pt>
                <c:pt idx="7967">
                  <c:v>-5.0425344827586323E-2</c:v>
                </c:pt>
                <c:pt idx="7968">
                  <c:v>-5.0425706896551722E-2</c:v>
                </c:pt>
                <c:pt idx="7969">
                  <c:v>-5.0423706896551734E-2</c:v>
                </c:pt>
                <c:pt idx="7970">
                  <c:v>-5.0419379310344827E-2</c:v>
                </c:pt>
                <c:pt idx="7971">
                  <c:v>-5.0415982758620824E-2</c:v>
                </c:pt>
                <c:pt idx="7972">
                  <c:v>-5.0412827586207104E-2</c:v>
                </c:pt>
                <c:pt idx="7973">
                  <c:v>-5.0409586206896562E-2</c:v>
                </c:pt>
                <c:pt idx="7974">
                  <c:v>-5.0407965517241533E-2</c:v>
                </c:pt>
                <c:pt idx="7975">
                  <c:v>-5.0407758620689663E-2</c:v>
                </c:pt>
                <c:pt idx="7976">
                  <c:v>-5.0408637931034929E-2</c:v>
                </c:pt>
                <c:pt idx="7977">
                  <c:v>-5.0410827586206922E-2</c:v>
                </c:pt>
                <c:pt idx="7978">
                  <c:v>-5.0414896551724139E-2</c:v>
                </c:pt>
                <c:pt idx="7979">
                  <c:v>-5.0419517241379323E-2</c:v>
                </c:pt>
                <c:pt idx="7980">
                  <c:v>-5.0424758620689646E-2</c:v>
                </c:pt>
                <c:pt idx="7981">
                  <c:v>-5.0429999999999996E-2</c:v>
                </c:pt>
                <c:pt idx="7982">
                  <c:v>-5.0436241379310423E-2</c:v>
                </c:pt>
                <c:pt idx="7983">
                  <c:v>-5.0444844827586224E-2</c:v>
                </c:pt>
                <c:pt idx="7984">
                  <c:v>-5.0455275862068966E-2</c:v>
                </c:pt>
                <c:pt idx="7985">
                  <c:v>-5.0466310344827896E-2</c:v>
                </c:pt>
                <c:pt idx="7986">
                  <c:v>-5.0476120689655166E-2</c:v>
                </c:pt>
                <c:pt idx="7987">
                  <c:v>-5.0486327586206914E-2</c:v>
                </c:pt>
                <c:pt idx="7988">
                  <c:v>-5.0498068965517284E-2</c:v>
                </c:pt>
                <c:pt idx="7989">
                  <c:v>-5.0509793103448504E-2</c:v>
                </c:pt>
                <c:pt idx="7990">
                  <c:v>-5.0520689655172424E-2</c:v>
                </c:pt>
                <c:pt idx="7991">
                  <c:v>-5.0532448275862077E-2</c:v>
                </c:pt>
                <c:pt idx="7992">
                  <c:v>-5.054501724137931E-2</c:v>
                </c:pt>
                <c:pt idx="7993">
                  <c:v>-5.0557344827586434E-2</c:v>
                </c:pt>
                <c:pt idx="7994">
                  <c:v>-5.0568879310344816E-2</c:v>
                </c:pt>
                <c:pt idx="7995">
                  <c:v>-5.0578620689655178E-2</c:v>
                </c:pt>
                <c:pt idx="7996">
                  <c:v>-5.0588568965517243E-2</c:v>
                </c:pt>
                <c:pt idx="7997">
                  <c:v>-5.0599827586206902E-2</c:v>
                </c:pt>
                <c:pt idx="7998">
                  <c:v>-5.0611896551724142E-2</c:v>
                </c:pt>
                <c:pt idx="7999">
                  <c:v>-5.0623793103448514E-2</c:v>
                </c:pt>
                <c:pt idx="8000">
                  <c:v>-5.0633517241379322E-2</c:v>
                </c:pt>
                <c:pt idx="8001">
                  <c:v>-5.0642844827586304E-2</c:v>
                </c:pt>
                <c:pt idx="8002">
                  <c:v>-5.0653706896551721E-2</c:v>
                </c:pt>
                <c:pt idx="8003">
                  <c:v>-5.0664965517241423E-2</c:v>
                </c:pt>
                <c:pt idx="8004">
                  <c:v>-5.0677431034482814E-2</c:v>
                </c:pt>
                <c:pt idx="8005">
                  <c:v>-5.0688637931034841E-2</c:v>
                </c:pt>
                <c:pt idx="8006">
                  <c:v>-5.0699413793103464E-2</c:v>
                </c:pt>
                <c:pt idx="8007">
                  <c:v>-5.071117241379311E-2</c:v>
                </c:pt>
                <c:pt idx="8008">
                  <c:v>-5.0722103448275893E-2</c:v>
                </c:pt>
                <c:pt idx="8009">
                  <c:v>-5.073224137931058E-2</c:v>
                </c:pt>
                <c:pt idx="8010">
                  <c:v>-5.0743568965517238E-2</c:v>
                </c:pt>
                <c:pt idx="8011">
                  <c:v>-5.0757034482758832E-2</c:v>
                </c:pt>
                <c:pt idx="8012">
                  <c:v>-5.0769517241379333E-2</c:v>
                </c:pt>
                <c:pt idx="8013">
                  <c:v>-5.0780275862068971E-2</c:v>
                </c:pt>
                <c:pt idx="8014">
                  <c:v>-5.0788534482758732E-2</c:v>
                </c:pt>
                <c:pt idx="8015">
                  <c:v>-5.0796103448275932E-2</c:v>
                </c:pt>
                <c:pt idx="8016">
                  <c:v>-5.0804896551724162E-2</c:v>
                </c:pt>
                <c:pt idx="8017">
                  <c:v>-5.0815086206896821E-2</c:v>
                </c:pt>
                <c:pt idx="8018">
                  <c:v>-5.0824172413793105E-2</c:v>
                </c:pt>
                <c:pt idx="8019">
                  <c:v>-5.0830224137931486E-2</c:v>
                </c:pt>
                <c:pt idx="8020">
                  <c:v>-5.0836068965517324E-2</c:v>
                </c:pt>
                <c:pt idx="8021">
                  <c:v>-5.0843896551724138E-2</c:v>
                </c:pt>
                <c:pt idx="8022">
                  <c:v>-5.0852172413793112E-2</c:v>
                </c:pt>
                <c:pt idx="8023">
                  <c:v>-5.0860137931034839E-2</c:v>
                </c:pt>
                <c:pt idx="8024">
                  <c:v>-5.086679310344875E-2</c:v>
                </c:pt>
                <c:pt idx="8025">
                  <c:v>-5.0873931034482997E-2</c:v>
                </c:pt>
                <c:pt idx="8026">
                  <c:v>-5.0881758620689659E-2</c:v>
                </c:pt>
                <c:pt idx="8027">
                  <c:v>-5.0888655172413803E-2</c:v>
                </c:pt>
                <c:pt idx="8028">
                  <c:v>-5.0894034482758824E-2</c:v>
                </c:pt>
                <c:pt idx="8029">
                  <c:v>-5.0898275862068972E-2</c:v>
                </c:pt>
                <c:pt idx="8030">
                  <c:v>-5.0901862068965346E-2</c:v>
                </c:pt>
                <c:pt idx="8031">
                  <c:v>-5.0902724137931538E-2</c:v>
                </c:pt>
                <c:pt idx="8032">
                  <c:v>-5.0901413793103464E-2</c:v>
                </c:pt>
                <c:pt idx="8033">
                  <c:v>-5.0900327586206912E-2</c:v>
                </c:pt>
                <c:pt idx="8034">
                  <c:v>-5.0899568965517283E-2</c:v>
                </c:pt>
                <c:pt idx="8035">
                  <c:v>-5.0897724137931574E-2</c:v>
                </c:pt>
                <c:pt idx="8036">
                  <c:v>-5.0894586206896832E-2</c:v>
                </c:pt>
                <c:pt idx="8037">
                  <c:v>-5.0891034482758724E-2</c:v>
                </c:pt>
                <c:pt idx="8038">
                  <c:v>-5.0887724137931536E-2</c:v>
                </c:pt>
                <c:pt idx="8039">
                  <c:v>-5.0884517241379323E-2</c:v>
                </c:pt>
                <c:pt idx="8040">
                  <c:v>-5.0882844827586544E-2</c:v>
                </c:pt>
                <c:pt idx="8041">
                  <c:v>-5.0882275862068983E-2</c:v>
                </c:pt>
                <c:pt idx="8042">
                  <c:v>-5.0881603448275893E-2</c:v>
                </c:pt>
                <c:pt idx="8043">
                  <c:v>-5.0881327586206893E-2</c:v>
                </c:pt>
                <c:pt idx="8044">
                  <c:v>-5.0882258620689673E-2</c:v>
                </c:pt>
                <c:pt idx="8045">
                  <c:v>-5.0883275862068984E-2</c:v>
                </c:pt>
                <c:pt idx="8046">
                  <c:v>-5.0885275862068972E-2</c:v>
                </c:pt>
                <c:pt idx="8047">
                  <c:v>-5.0886413793103533E-2</c:v>
                </c:pt>
                <c:pt idx="8048">
                  <c:v>-5.0887931034483087E-2</c:v>
                </c:pt>
                <c:pt idx="8049">
                  <c:v>-5.0888620689655183E-2</c:v>
                </c:pt>
                <c:pt idx="8050">
                  <c:v>-5.0887724137931536E-2</c:v>
                </c:pt>
                <c:pt idx="8051">
                  <c:v>-5.0886620689655333E-2</c:v>
                </c:pt>
                <c:pt idx="8052">
                  <c:v>-5.0886844827586528E-2</c:v>
                </c:pt>
                <c:pt idx="8053">
                  <c:v>-5.0888344827586487E-2</c:v>
                </c:pt>
                <c:pt idx="8054">
                  <c:v>-5.0890655172413812E-2</c:v>
                </c:pt>
                <c:pt idx="8055">
                  <c:v>-5.0891982758620904E-2</c:v>
                </c:pt>
                <c:pt idx="8056">
                  <c:v>-5.0890344827586538E-2</c:v>
                </c:pt>
                <c:pt idx="8057">
                  <c:v>-5.0887724137931536E-2</c:v>
                </c:pt>
                <c:pt idx="8058">
                  <c:v>-5.0885051724137931E-2</c:v>
                </c:pt>
                <c:pt idx="8059">
                  <c:v>-5.0882172413793114E-2</c:v>
                </c:pt>
                <c:pt idx="8060">
                  <c:v>-5.08803448275865E-2</c:v>
                </c:pt>
                <c:pt idx="8061">
                  <c:v>-5.0878758620689656E-2</c:v>
                </c:pt>
                <c:pt idx="8062">
                  <c:v>-5.0878034482758634E-2</c:v>
                </c:pt>
                <c:pt idx="8063">
                  <c:v>-5.0876724137931498E-2</c:v>
                </c:pt>
                <c:pt idx="8064">
                  <c:v>-5.0873344827586479E-2</c:v>
                </c:pt>
                <c:pt idx="8065">
                  <c:v>-5.0869741379310364E-2</c:v>
                </c:pt>
                <c:pt idx="8066">
                  <c:v>-5.0865431034483051E-2</c:v>
                </c:pt>
                <c:pt idx="8067">
                  <c:v>-5.0859155172413795E-2</c:v>
                </c:pt>
                <c:pt idx="8068">
                  <c:v>-5.0852896551724334E-2</c:v>
                </c:pt>
                <c:pt idx="8069">
                  <c:v>-5.0847586206896563E-2</c:v>
                </c:pt>
                <c:pt idx="8070">
                  <c:v>-5.0843551724137917E-2</c:v>
                </c:pt>
                <c:pt idx="8071">
                  <c:v>-5.0840534482758624E-2</c:v>
                </c:pt>
                <c:pt idx="8072">
                  <c:v>-5.0839724137931426E-2</c:v>
                </c:pt>
                <c:pt idx="8073">
                  <c:v>-5.0841362068965272E-2</c:v>
                </c:pt>
                <c:pt idx="8074">
                  <c:v>-5.0843948275861965E-2</c:v>
                </c:pt>
                <c:pt idx="8075">
                  <c:v>-5.0845931034482823E-2</c:v>
                </c:pt>
                <c:pt idx="8076">
                  <c:v>-5.0847293103448557E-2</c:v>
                </c:pt>
                <c:pt idx="8077">
                  <c:v>-5.084953448275862E-2</c:v>
                </c:pt>
                <c:pt idx="8078">
                  <c:v>-5.0853068965517292E-2</c:v>
                </c:pt>
                <c:pt idx="8079">
                  <c:v>-5.0857189655172406E-2</c:v>
                </c:pt>
                <c:pt idx="8080">
                  <c:v>-5.0861155172413797E-2</c:v>
                </c:pt>
                <c:pt idx="8081">
                  <c:v>-5.0864965517241532E-2</c:v>
                </c:pt>
                <c:pt idx="8082">
                  <c:v>-5.0869551724137936E-2</c:v>
                </c:pt>
                <c:pt idx="8083">
                  <c:v>-5.0876293103448642E-2</c:v>
                </c:pt>
                <c:pt idx="8084">
                  <c:v>-5.0885482758620822E-2</c:v>
                </c:pt>
                <c:pt idx="8085">
                  <c:v>-5.089437931034483E-2</c:v>
                </c:pt>
                <c:pt idx="8086">
                  <c:v>-5.0902862068965486E-2</c:v>
                </c:pt>
                <c:pt idx="8087">
                  <c:v>-5.0910931034483076E-2</c:v>
                </c:pt>
                <c:pt idx="8088">
                  <c:v>-5.0918482758620834E-2</c:v>
                </c:pt>
                <c:pt idx="8089">
                  <c:v>-5.0925810344827585E-2</c:v>
                </c:pt>
                <c:pt idx="8090">
                  <c:v>-5.0931999999999998E-2</c:v>
                </c:pt>
                <c:pt idx="8091">
                  <c:v>-5.0937775862068969E-2</c:v>
                </c:pt>
                <c:pt idx="8092">
                  <c:v>-5.0943999999999996E-2</c:v>
                </c:pt>
                <c:pt idx="8093">
                  <c:v>-5.0950948275861885E-2</c:v>
                </c:pt>
                <c:pt idx="8094">
                  <c:v>-5.0956982758620824E-2</c:v>
                </c:pt>
                <c:pt idx="8095">
                  <c:v>-5.0960689655172434E-2</c:v>
                </c:pt>
                <c:pt idx="8096">
                  <c:v>-5.0963862068965485E-2</c:v>
                </c:pt>
                <c:pt idx="8097">
                  <c:v>-5.0965293103448571E-2</c:v>
                </c:pt>
                <c:pt idx="8098">
                  <c:v>-5.0966086206896896E-2</c:v>
                </c:pt>
                <c:pt idx="8099">
                  <c:v>-5.0968431034483078E-2</c:v>
                </c:pt>
                <c:pt idx="8100">
                  <c:v>-5.0971913793103452E-2</c:v>
                </c:pt>
                <c:pt idx="8101">
                  <c:v>-5.0976724137931452E-2</c:v>
                </c:pt>
                <c:pt idx="8102">
                  <c:v>-5.0984275862068967E-2</c:v>
                </c:pt>
                <c:pt idx="8103">
                  <c:v>-5.0993206896551957E-2</c:v>
                </c:pt>
                <c:pt idx="8104">
                  <c:v>-5.1001103448275867E-2</c:v>
                </c:pt>
                <c:pt idx="8105">
                  <c:v>-5.1009206896551723E-2</c:v>
                </c:pt>
                <c:pt idx="8106">
                  <c:v>-5.1018965517241423E-2</c:v>
                </c:pt>
                <c:pt idx="8107">
                  <c:v>-5.1027379310344817E-2</c:v>
                </c:pt>
                <c:pt idx="8108">
                  <c:v>-5.1034827586206893E-2</c:v>
                </c:pt>
                <c:pt idx="8109">
                  <c:v>-5.1041931034482783E-2</c:v>
                </c:pt>
                <c:pt idx="8110">
                  <c:v>-5.1048413793103452E-2</c:v>
                </c:pt>
                <c:pt idx="8111">
                  <c:v>-5.1056000000000004E-2</c:v>
                </c:pt>
                <c:pt idx="8112">
                  <c:v>-5.1063086206896799E-2</c:v>
                </c:pt>
                <c:pt idx="8113">
                  <c:v>-5.1068224137931453E-2</c:v>
                </c:pt>
                <c:pt idx="8114">
                  <c:v>-5.1071224137931297E-2</c:v>
                </c:pt>
                <c:pt idx="8115">
                  <c:v>-5.1074120689654882E-2</c:v>
                </c:pt>
                <c:pt idx="8116">
                  <c:v>-5.1075913793103445E-2</c:v>
                </c:pt>
                <c:pt idx="8117">
                  <c:v>-5.1075120689654828E-2</c:v>
                </c:pt>
                <c:pt idx="8118">
                  <c:v>-5.1073172413793076E-2</c:v>
                </c:pt>
                <c:pt idx="8119">
                  <c:v>-5.1070534482758626E-2</c:v>
                </c:pt>
                <c:pt idx="8120">
                  <c:v>-5.1068293103448563E-2</c:v>
                </c:pt>
                <c:pt idx="8121">
                  <c:v>-5.1067310344827734E-2</c:v>
                </c:pt>
                <c:pt idx="8122">
                  <c:v>-5.1066293103448658E-2</c:v>
                </c:pt>
                <c:pt idx="8123">
                  <c:v>-5.1064551724137937E-2</c:v>
                </c:pt>
                <c:pt idx="8124">
                  <c:v>-5.1062206896551963E-2</c:v>
                </c:pt>
                <c:pt idx="8125">
                  <c:v>-5.1057293103448566E-2</c:v>
                </c:pt>
                <c:pt idx="8126">
                  <c:v>-5.1051120689654873E-2</c:v>
                </c:pt>
                <c:pt idx="8127">
                  <c:v>-5.1043482758620702E-2</c:v>
                </c:pt>
                <c:pt idx="8128">
                  <c:v>-5.1036172413793102E-2</c:v>
                </c:pt>
                <c:pt idx="8129">
                  <c:v>-5.1029275862068957E-2</c:v>
                </c:pt>
                <c:pt idx="8130">
                  <c:v>-5.1022672413793109E-2</c:v>
                </c:pt>
                <c:pt idx="8131">
                  <c:v>-5.1017362068965476E-2</c:v>
                </c:pt>
                <c:pt idx="8132">
                  <c:v>-5.1013517241379314E-2</c:v>
                </c:pt>
                <c:pt idx="8133">
                  <c:v>-5.1010137931034767E-2</c:v>
                </c:pt>
                <c:pt idx="8134">
                  <c:v>-5.1006448275862065E-2</c:v>
                </c:pt>
                <c:pt idx="8135">
                  <c:v>-5.100234482758649E-2</c:v>
                </c:pt>
                <c:pt idx="8136">
                  <c:v>-5.0998482758620914E-2</c:v>
                </c:pt>
                <c:pt idx="8137">
                  <c:v>-5.0995310344827592E-2</c:v>
                </c:pt>
                <c:pt idx="8138">
                  <c:v>-5.0994448275862067E-2</c:v>
                </c:pt>
                <c:pt idx="8139">
                  <c:v>-5.0994413793103502E-2</c:v>
                </c:pt>
                <c:pt idx="8140">
                  <c:v>-5.0994517241379322E-2</c:v>
                </c:pt>
                <c:pt idx="8141">
                  <c:v>-5.0995241379310392E-2</c:v>
                </c:pt>
                <c:pt idx="8142">
                  <c:v>-5.0996327586206924E-2</c:v>
                </c:pt>
                <c:pt idx="8143">
                  <c:v>-5.0997620689655174E-2</c:v>
                </c:pt>
                <c:pt idx="8144">
                  <c:v>-5.0998896551724154E-2</c:v>
                </c:pt>
                <c:pt idx="8145">
                  <c:v>-5.1000586206896563E-2</c:v>
                </c:pt>
                <c:pt idx="8146">
                  <c:v>-5.100489655172414E-2</c:v>
                </c:pt>
                <c:pt idx="8147">
                  <c:v>-5.1010793103448589E-2</c:v>
                </c:pt>
                <c:pt idx="8148">
                  <c:v>-5.1018620689655174E-2</c:v>
                </c:pt>
                <c:pt idx="8149">
                  <c:v>-5.1028965517241384E-2</c:v>
                </c:pt>
                <c:pt idx="8150">
                  <c:v>-5.104003448275863E-2</c:v>
                </c:pt>
                <c:pt idx="8151">
                  <c:v>-5.1049517241379287E-2</c:v>
                </c:pt>
                <c:pt idx="8152">
                  <c:v>-5.1054603448275872E-2</c:v>
                </c:pt>
                <c:pt idx="8153">
                  <c:v>-5.1057551724137916E-2</c:v>
                </c:pt>
                <c:pt idx="8154">
                  <c:v>-5.1060844827586334E-2</c:v>
                </c:pt>
                <c:pt idx="8155">
                  <c:v>-5.1063551724137936E-2</c:v>
                </c:pt>
                <c:pt idx="8156">
                  <c:v>-5.1065172413793096E-2</c:v>
                </c:pt>
                <c:pt idx="8157">
                  <c:v>-5.1064396551724137E-2</c:v>
                </c:pt>
                <c:pt idx="8158">
                  <c:v>-5.1062896551724184E-2</c:v>
                </c:pt>
                <c:pt idx="8159">
                  <c:v>-5.1062000000000024E-2</c:v>
                </c:pt>
                <c:pt idx="8160">
                  <c:v>-5.1061620689655175E-2</c:v>
                </c:pt>
                <c:pt idx="8161">
                  <c:v>-5.1062500000000031E-2</c:v>
                </c:pt>
                <c:pt idx="8162">
                  <c:v>-5.1064706896551723E-2</c:v>
                </c:pt>
                <c:pt idx="8163">
                  <c:v>-5.1066000000000014E-2</c:v>
                </c:pt>
                <c:pt idx="8164">
                  <c:v>-5.1065224137931388E-2</c:v>
                </c:pt>
                <c:pt idx="8165">
                  <c:v>-5.1064068965517254E-2</c:v>
                </c:pt>
                <c:pt idx="8166">
                  <c:v>-5.1060793103448562E-2</c:v>
                </c:pt>
                <c:pt idx="8167">
                  <c:v>-5.1056189655172418E-2</c:v>
                </c:pt>
                <c:pt idx="8168">
                  <c:v>-5.1052172413793097E-2</c:v>
                </c:pt>
                <c:pt idx="8169">
                  <c:v>-5.1049689655172405E-2</c:v>
                </c:pt>
                <c:pt idx="8170">
                  <c:v>-5.1047103448275857E-2</c:v>
                </c:pt>
                <c:pt idx="8171">
                  <c:v>-5.1044810344827586E-2</c:v>
                </c:pt>
                <c:pt idx="8172">
                  <c:v>-5.1042896551724143E-2</c:v>
                </c:pt>
                <c:pt idx="8173">
                  <c:v>-5.1040517241379306E-2</c:v>
                </c:pt>
                <c:pt idx="8174">
                  <c:v>-5.1038224137931437E-2</c:v>
                </c:pt>
                <c:pt idx="8175">
                  <c:v>-5.1035586206896563E-2</c:v>
                </c:pt>
                <c:pt idx="8176">
                  <c:v>-5.1033706896551734E-2</c:v>
                </c:pt>
                <c:pt idx="8177">
                  <c:v>-5.1032224137931528E-2</c:v>
                </c:pt>
                <c:pt idx="8178">
                  <c:v>-5.1030413793103482E-2</c:v>
                </c:pt>
                <c:pt idx="8179">
                  <c:v>-5.1027999999999997E-2</c:v>
                </c:pt>
                <c:pt idx="8180">
                  <c:v>-5.1024293103448505E-2</c:v>
                </c:pt>
                <c:pt idx="8181">
                  <c:v>-5.1019568965517244E-2</c:v>
                </c:pt>
                <c:pt idx="8182">
                  <c:v>-5.1014672413793122E-2</c:v>
                </c:pt>
                <c:pt idx="8183">
                  <c:v>-5.1010000000000014E-2</c:v>
                </c:pt>
                <c:pt idx="8184">
                  <c:v>-5.1003620689655173E-2</c:v>
                </c:pt>
                <c:pt idx="8185">
                  <c:v>-5.0998068965517292E-2</c:v>
                </c:pt>
                <c:pt idx="8186">
                  <c:v>-5.0993327586206914E-2</c:v>
                </c:pt>
                <c:pt idx="8187">
                  <c:v>-5.0989137931034503E-2</c:v>
                </c:pt>
                <c:pt idx="8188">
                  <c:v>-5.0984551724137926E-2</c:v>
                </c:pt>
                <c:pt idx="8189">
                  <c:v>-5.0980362068965446E-2</c:v>
                </c:pt>
                <c:pt idx="8190">
                  <c:v>-5.0978413793103451E-2</c:v>
                </c:pt>
                <c:pt idx="8191">
                  <c:v>-5.0977137931034533E-2</c:v>
                </c:pt>
                <c:pt idx="8192">
                  <c:v>-5.0977706896551733E-2</c:v>
                </c:pt>
                <c:pt idx="8193">
                  <c:v>-5.0979758620689646E-2</c:v>
                </c:pt>
                <c:pt idx="8194">
                  <c:v>-5.0983896551724139E-2</c:v>
                </c:pt>
                <c:pt idx="8195">
                  <c:v>-5.0989258620689655E-2</c:v>
                </c:pt>
                <c:pt idx="8196">
                  <c:v>-5.0994741379310392E-2</c:v>
                </c:pt>
                <c:pt idx="8197">
                  <c:v>-5.0999241379310382E-2</c:v>
                </c:pt>
                <c:pt idx="8198">
                  <c:v>-5.1003017241379324E-2</c:v>
                </c:pt>
                <c:pt idx="8199">
                  <c:v>-5.1006931034483026E-2</c:v>
                </c:pt>
                <c:pt idx="8200">
                  <c:v>-5.1011413793103463E-2</c:v>
                </c:pt>
                <c:pt idx="8201">
                  <c:v>-5.1015862068965356E-2</c:v>
                </c:pt>
                <c:pt idx="8202">
                  <c:v>-5.1019396551724154E-2</c:v>
                </c:pt>
                <c:pt idx="8203">
                  <c:v>-5.1021517241379308E-2</c:v>
                </c:pt>
                <c:pt idx="8204">
                  <c:v>-5.1022189655172405E-2</c:v>
                </c:pt>
                <c:pt idx="8205">
                  <c:v>-5.1022724137931429E-2</c:v>
                </c:pt>
                <c:pt idx="8206">
                  <c:v>-5.1023241379310344E-2</c:v>
                </c:pt>
                <c:pt idx="8207">
                  <c:v>-5.1023448275861853E-2</c:v>
                </c:pt>
                <c:pt idx="8208">
                  <c:v>-5.1023189655172406E-2</c:v>
                </c:pt>
                <c:pt idx="8209">
                  <c:v>-5.1021689655172418E-2</c:v>
                </c:pt>
                <c:pt idx="8210">
                  <c:v>-5.1018517241379312E-2</c:v>
                </c:pt>
                <c:pt idx="8211">
                  <c:v>-5.1014862068965446E-2</c:v>
                </c:pt>
                <c:pt idx="8212">
                  <c:v>-5.1012741379310403E-2</c:v>
                </c:pt>
                <c:pt idx="8213">
                  <c:v>-5.1010517241379331E-2</c:v>
                </c:pt>
                <c:pt idx="8214">
                  <c:v>-5.1006413793103493E-2</c:v>
                </c:pt>
                <c:pt idx="8215">
                  <c:v>-5.1000362068965445E-2</c:v>
                </c:pt>
                <c:pt idx="8216">
                  <c:v>-5.0992810344827867E-2</c:v>
                </c:pt>
                <c:pt idx="8217">
                  <c:v>-5.0986844827586503E-2</c:v>
                </c:pt>
                <c:pt idx="8218">
                  <c:v>-5.0983862068965456E-2</c:v>
                </c:pt>
                <c:pt idx="8219">
                  <c:v>-5.0981293103448524E-2</c:v>
                </c:pt>
                <c:pt idx="8220">
                  <c:v>-5.0978706896551727E-2</c:v>
                </c:pt>
                <c:pt idx="8221">
                  <c:v>-5.0976396551724139E-2</c:v>
                </c:pt>
                <c:pt idx="8222">
                  <c:v>-5.0972517241379314E-2</c:v>
                </c:pt>
                <c:pt idx="8223">
                  <c:v>-5.0967706896551834E-2</c:v>
                </c:pt>
                <c:pt idx="8224">
                  <c:v>-5.0963862068965485E-2</c:v>
                </c:pt>
                <c:pt idx="8225">
                  <c:v>-5.0961258620689662E-2</c:v>
                </c:pt>
                <c:pt idx="8226">
                  <c:v>-5.0959655172413791E-2</c:v>
                </c:pt>
                <c:pt idx="8227">
                  <c:v>-5.0958586206896563E-2</c:v>
                </c:pt>
                <c:pt idx="8228">
                  <c:v>-5.0958689655172418E-2</c:v>
                </c:pt>
                <c:pt idx="8229">
                  <c:v>-5.0959655172413791E-2</c:v>
                </c:pt>
                <c:pt idx="8230">
                  <c:v>-5.0961172413793096E-2</c:v>
                </c:pt>
                <c:pt idx="8231">
                  <c:v>-5.0959620689655157E-2</c:v>
                </c:pt>
                <c:pt idx="8232">
                  <c:v>-5.0956896551724133E-2</c:v>
                </c:pt>
                <c:pt idx="8233">
                  <c:v>-5.0955844827586312E-2</c:v>
                </c:pt>
                <c:pt idx="8234">
                  <c:v>-5.0955034482758621E-2</c:v>
                </c:pt>
                <c:pt idx="8235">
                  <c:v>-5.095355172413793E-2</c:v>
                </c:pt>
                <c:pt idx="8236">
                  <c:v>-5.0950586206896582E-2</c:v>
                </c:pt>
                <c:pt idx="8237">
                  <c:v>-5.0949379310344795E-2</c:v>
                </c:pt>
                <c:pt idx="8238">
                  <c:v>-5.0950275862068968E-2</c:v>
                </c:pt>
                <c:pt idx="8239">
                  <c:v>-5.0951034482758624E-2</c:v>
                </c:pt>
                <c:pt idx="8240">
                  <c:v>-5.0951689655172418E-2</c:v>
                </c:pt>
                <c:pt idx="8241">
                  <c:v>-5.0951862068965265E-2</c:v>
                </c:pt>
                <c:pt idx="8242">
                  <c:v>-5.0951568965517217E-2</c:v>
                </c:pt>
                <c:pt idx="8243">
                  <c:v>-5.0952120689655177E-2</c:v>
                </c:pt>
                <c:pt idx="8244">
                  <c:v>-5.0952844827586496E-2</c:v>
                </c:pt>
                <c:pt idx="8245">
                  <c:v>-5.0955068965517242E-2</c:v>
                </c:pt>
                <c:pt idx="8246">
                  <c:v>-5.0957482758620734E-2</c:v>
                </c:pt>
                <c:pt idx="8247">
                  <c:v>-5.0959189655172377E-2</c:v>
                </c:pt>
                <c:pt idx="8248">
                  <c:v>-5.0960568965517282E-2</c:v>
                </c:pt>
                <c:pt idx="8249">
                  <c:v>-5.0962034482758878E-2</c:v>
                </c:pt>
                <c:pt idx="8250">
                  <c:v>-5.0961034482758634E-2</c:v>
                </c:pt>
                <c:pt idx="8251">
                  <c:v>-5.0959068965517253E-2</c:v>
                </c:pt>
                <c:pt idx="8252">
                  <c:v>-5.0957327586206913E-2</c:v>
                </c:pt>
                <c:pt idx="8253">
                  <c:v>-5.0955465517241394E-2</c:v>
                </c:pt>
                <c:pt idx="8254">
                  <c:v>-5.0954431034482994E-2</c:v>
                </c:pt>
                <c:pt idx="8255">
                  <c:v>-5.0955655172413787E-2</c:v>
                </c:pt>
                <c:pt idx="8256">
                  <c:v>-5.0957551724137927E-2</c:v>
                </c:pt>
                <c:pt idx="8257">
                  <c:v>-5.0958862068965355E-2</c:v>
                </c:pt>
                <c:pt idx="8258">
                  <c:v>-5.0959655172413791E-2</c:v>
                </c:pt>
                <c:pt idx="8259">
                  <c:v>-5.0959999999999998E-2</c:v>
                </c:pt>
                <c:pt idx="8260">
                  <c:v>-5.0959862068965259E-2</c:v>
                </c:pt>
                <c:pt idx="8261">
                  <c:v>-5.0960896551724137E-2</c:v>
                </c:pt>
                <c:pt idx="8262">
                  <c:v>-5.0962344827586575E-2</c:v>
                </c:pt>
                <c:pt idx="8263">
                  <c:v>-5.096434482758648E-2</c:v>
                </c:pt>
                <c:pt idx="8264">
                  <c:v>-5.0967086206896835E-2</c:v>
                </c:pt>
                <c:pt idx="8265">
                  <c:v>-5.0971086206896554E-2</c:v>
                </c:pt>
                <c:pt idx="8266">
                  <c:v>-5.0974655172413785E-2</c:v>
                </c:pt>
                <c:pt idx="8267">
                  <c:v>-5.0976568965517263E-2</c:v>
                </c:pt>
                <c:pt idx="8268">
                  <c:v>-5.0976931034482934E-2</c:v>
                </c:pt>
                <c:pt idx="8269">
                  <c:v>-5.0976431034483072E-2</c:v>
                </c:pt>
                <c:pt idx="8270">
                  <c:v>-5.0975431034482814E-2</c:v>
                </c:pt>
                <c:pt idx="8271">
                  <c:v>-5.0974655172413785E-2</c:v>
                </c:pt>
                <c:pt idx="8272">
                  <c:v>-5.0974586206896551E-2</c:v>
                </c:pt>
                <c:pt idx="8273">
                  <c:v>-5.097503448275862E-2</c:v>
                </c:pt>
                <c:pt idx="8274">
                  <c:v>-5.0977275862068967E-2</c:v>
                </c:pt>
                <c:pt idx="8275">
                  <c:v>-5.0981103448275868E-2</c:v>
                </c:pt>
                <c:pt idx="8276">
                  <c:v>-5.0985068965517244E-2</c:v>
                </c:pt>
                <c:pt idx="8277">
                  <c:v>-5.0990172413793097E-2</c:v>
                </c:pt>
                <c:pt idx="8278">
                  <c:v>-5.0995810344827593E-2</c:v>
                </c:pt>
                <c:pt idx="8279">
                  <c:v>-5.1002103448275882E-2</c:v>
                </c:pt>
                <c:pt idx="8280">
                  <c:v>-5.1007068965517273E-2</c:v>
                </c:pt>
                <c:pt idx="8281">
                  <c:v>-5.1010206896551724E-2</c:v>
                </c:pt>
                <c:pt idx="8282">
                  <c:v>-5.1011241379310353E-2</c:v>
                </c:pt>
                <c:pt idx="8283">
                  <c:v>-5.1010603448275904E-2</c:v>
                </c:pt>
                <c:pt idx="8284">
                  <c:v>-5.1011034482758684E-2</c:v>
                </c:pt>
                <c:pt idx="8285">
                  <c:v>-5.1012310344827845E-2</c:v>
                </c:pt>
                <c:pt idx="8286">
                  <c:v>-5.1013534482758714E-2</c:v>
                </c:pt>
                <c:pt idx="8287">
                  <c:v>-5.1016034482758855E-2</c:v>
                </c:pt>
                <c:pt idx="8288">
                  <c:v>-5.1019551724137926E-2</c:v>
                </c:pt>
                <c:pt idx="8289">
                  <c:v>-5.1023620689655165E-2</c:v>
                </c:pt>
                <c:pt idx="8290">
                  <c:v>-5.1027172413793086E-2</c:v>
                </c:pt>
                <c:pt idx="8291">
                  <c:v>-5.1030086206896592E-2</c:v>
                </c:pt>
                <c:pt idx="8292">
                  <c:v>-5.103372413793146E-2</c:v>
                </c:pt>
                <c:pt idx="8293">
                  <c:v>-5.1036396551724164E-2</c:v>
                </c:pt>
                <c:pt idx="8294">
                  <c:v>-5.1038275862068966E-2</c:v>
                </c:pt>
                <c:pt idx="8295">
                  <c:v>-5.1039965517241381E-2</c:v>
                </c:pt>
                <c:pt idx="8296">
                  <c:v>-5.1041448275861739E-2</c:v>
                </c:pt>
                <c:pt idx="8297">
                  <c:v>-5.1040586206896554E-2</c:v>
                </c:pt>
                <c:pt idx="8298">
                  <c:v>-5.1040086206896554E-2</c:v>
                </c:pt>
                <c:pt idx="8299">
                  <c:v>-5.1040344827586223E-2</c:v>
                </c:pt>
                <c:pt idx="8300">
                  <c:v>-5.1040775862068948E-2</c:v>
                </c:pt>
                <c:pt idx="8301">
                  <c:v>-5.1042000000000004E-2</c:v>
                </c:pt>
                <c:pt idx="8302">
                  <c:v>-5.1044172413793047E-2</c:v>
                </c:pt>
                <c:pt idx="8303">
                  <c:v>-5.1046120689655056E-2</c:v>
                </c:pt>
                <c:pt idx="8304">
                  <c:v>-5.1046344827586333E-2</c:v>
                </c:pt>
                <c:pt idx="8305">
                  <c:v>-5.104596551724138E-2</c:v>
                </c:pt>
                <c:pt idx="8306">
                  <c:v>-5.1046965517241402E-2</c:v>
                </c:pt>
                <c:pt idx="8307">
                  <c:v>-5.1049396551724066E-2</c:v>
                </c:pt>
                <c:pt idx="8308">
                  <c:v>-5.1052655172413801E-2</c:v>
                </c:pt>
                <c:pt idx="8309">
                  <c:v>-5.1054275862068968E-2</c:v>
                </c:pt>
                <c:pt idx="8310">
                  <c:v>-5.1054672413793106E-2</c:v>
                </c:pt>
                <c:pt idx="8311">
                  <c:v>-5.1054500000000003E-2</c:v>
                </c:pt>
                <c:pt idx="8312">
                  <c:v>-5.105403448275863E-2</c:v>
                </c:pt>
                <c:pt idx="8313">
                  <c:v>-5.1052551724137925E-2</c:v>
                </c:pt>
                <c:pt idx="8314">
                  <c:v>-5.1050775862068958E-2</c:v>
                </c:pt>
                <c:pt idx="8315">
                  <c:v>-5.1048793103448314E-2</c:v>
                </c:pt>
                <c:pt idx="8316">
                  <c:v>-5.1047413793103444E-2</c:v>
                </c:pt>
                <c:pt idx="8317">
                  <c:v>-5.1046241379310353E-2</c:v>
                </c:pt>
                <c:pt idx="8318">
                  <c:v>-5.1045603448275856E-2</c:v>
                </c:pt>
                <c:pt idx="8319">
                  <c:v>-5.1044689655172407E-2</c:v>
                </c:pt>
                <c:pt idx="8320">
                  <c:v>-5.104324137931035E-2</c:v>
                </c:pt>
                <c:pt idx="8321">
                  <c:v>-5.1043758620689647E-2</c:v>
                </c:pt>
                <c:pt idx="8322">
                  <c:v>-5.1044879310344786E-2</c:v>
                </c:pt>
                <c:pt idx="8323">
                  <c:v>-5.1044310344827586E-2</c:v>
                </c:pt>
                <c:pt idx="8324">
                  <c:v>-5.1043413793103454E-2</c:v>
                </c:pt>
                <c:pt idx="8325">
                  <c:v>-5.1042293103448537E-2</c:v>
                </c:pt>
                <c:pt idx="8326">
                  <c:v>-5.1040068965517216E-2</c:v>
                </c:pt>
                <c:pt idx="8327">
                  <c:v>-5.1039034482758629E-2</c:v>
                </c:pt>
                <c:pt idx="8328">
                  <c:v>-5.1038551724137925E-2</c:v>
                </c:pt>
                <c:pt idx="8329">
                  <c:v>-5.1037172413793096E-2</c:v>
                </c:pt>
                <c:pt idx="8330">
                  <c:v>-5.1035689655172418E-2</c:v>
                </c:pt>
                <c:pt idx="8331">
                  <c:v>-5.1034827586206893E-2</c:v>
                </c:pt>
                <c:pt idx="8332">
                  <c:v>-5.1034448275862045E-2</c:v>
                </c:pt>
                <c:pt idx="8333">
                  <c:v>-5.1035120689655045E-2</c:v>
                </c:pt>
                <c:pt idx="8334">
                  <c:v>-5.1036896551724137E-2</c:v>
                </c:pt>
                <c:pt idx="8335">
                  <c:v>-5.1040068965517216E-2</c:v>
                </c:pt>
                <c:pt idx="8336">
                  <c:v>-5.1045086206896552E-2</c:v>
                </c:pt>
                <c:pt idx="8337">
                  <c:v>-5.104986206896512E-2</c:v>
                </c:pt>
                <c:pt idx="8338">
                  <c:v>-5.1053706896551733E-2</c:v>
                </c:pt>
                <c:pt idx="8339">
                  <c:v>-5.1056655172413812E-2</c:v>
                </c:pt>
                <c:pt idx="8340">
                  <c:v>-5.1058965517241393E-2</c:v>
                </c:pt>
                <c:pt idx="8341">
                  <c:v>-5.1060086206896574E-2</c:v>
                </c:pt>
                <c:pt idx="8342">
                  <c:v>-5.1060293103448604E-2</c:v>
                </c:pt>
                <c:pt idx="8343">
                  <c:v>-5.1059310344827587E-2</c:v>
                </c:pt>
                <c:pt idx="8344">
                  <c:v>-5.1056172413793087E-2</c:v>
                </c:pt>
                <c:pt idx="8345">
                  <c:v>-5.1052206896551822E-2</c:v>
                </c:pt>
                <c:pt idx="8346">
                  <c:v>-5.1047982758620693E-2</c:v>
                </c:pt>
                <c:pt idx="8347">
                  <c:v>-5.1044206896551717E-2</c:v>
                </c:pt>
                <c:pt idx="8348">
                  <c:v>-5.1039206896551732E-2</c:v>
                </c:pt>
                <c:pt idx="8349">
                  <c:v>-5.1033672413793113E-2</c:v>
                </c:pt>
                <c:pt idx="8350">
                  <c:v>-5.1028551724137915E-2</c:v>
                </c:pt>
                <c:pt idx="8351">
                  <c:v>-5.1024775862068966E-2</c:v>
                </c:pt>
                <c:pt idx="8352">
                  <c:v>-5.1021379310344776E-2</c:v>
                </c:pt>
                <c:pt idx="8353">
                  <c:v>-5.1017844827586471E-2</c:v>
                </c:pt>
                <c:pt idx="8354">
                  <c:v>-5.1016137931034836E-2</c:v>
                </c:pt>
                <c:pt idx="8355">
                  <c:v>-5.1014689655172432E-2</c:v>
                </c:pt>
                <c:pt idx="8356">
                  <c:v>-5.1013965517241522E-2</c:v>
                </c:pt>
                <c:pt idx="8357">
                  <c:v>-5.1013586206896798E-2</c:v>
                </c:pt>
                <c:pt idx="8358">
                  <c:v>-5.1014637931034917E-2</c:v>
                </c:pt>
                <c:pt idx="8359">
                  <c:v>-5.1017344827586499E-2</c:v>
                </c:pt>
                <c:pt idx="8360">
                  <c:v>-5.102086206896525E-2</c:v>
                </c:pt>
                <c:pt idx="8361">
                  <c:v>-5.1024551724137925E-2</c:v>
                </c:pt>
                <c:pt idx="8362">
                  <c:v>-5.1029103448275846E-2</c:v>
                </c:pt>
                <c:pt idx="8363">
                  <c:v>-5.1035965517241384E-2</c:v>
                </c:pt>
                <c:pt idx="8364">
                  <c:v>-5.1042758620689646E-2</c:v>
                </c:pt>
                <c:pt idx="8365">
                  <c:v>-5.1048862068965202E-2</c:v>
                </c:pt>
                <c:pt idx="8366">
                  <c:v>-5.1054620689655175E-2</c:v>
                </c:pt>
                <c:pt idx="8367">
                  <c:v>-5.1060172413793105E-2</c:v>
                </c:pt>
                <c:pt idx="8368">
                  <c:v>-5.1067413793103492E-2</c:v>
                </c:pt>
                <c:pt idx="8369">
                  <c:v>-5.1075258620689359E-2</c:v>
                </c:pt>
                <c:pt idx="8370">
                  <c:v>-5.1083293103448571E-2</c:v>
                </c:pt>
                <c:pt idx="8371">
                  <c:v>-5.1091034482758632E-2</c:v>
                </c:pt>
                <c:pt idx="8372">
                  <c:v>-5.1099051724137916E-2</c:v>
                </c:pt>
                <c:pt idx="8373">
                  <c:v>-5.1105965517241392E-2</c:v>
                </c:pt>
                <c:pt idx="8374">
                  <c:v>-5.1112672413793123E-2</c:v>
                </c:pt>
                <c:pt idx="8375">
                  <c:v>-5.1119327586206902E-2</c:v>
                </c:pt>
                <c:pt idx="8376">
                  <c:v>-5.1124517241379307E-2</c:v>
                </c:pt>
                <c:pt idx="8377">
                  <c:v>-5.1129275862068946E-2</c:v>
                </c:pt>
                <c:pt idx="8378">
                  <c:v>-5.1133086206896564E-2</c:v>
                </c:pt>
                <c:pt idx="8379">
                  <c:v>-5.1135551724137897E-2</c:v>
                </c:pt>
                <c:pt idx="8380">
                  <c:v>-5.1138172413793086E-2</c:v>
                </c:pt>
                <c:pt idx="8381">
                  <c:v>-5.1140448275861762E-2</c:v>
                </c:pt>
                <c:pt idx="8382">
                  <c:v>-5.1142827586206897E-2</c:v>
                </c:pt>
                <c:pt idx="8383">
                  <c:v>-5.1145310344827555E-2</c:v>
                </c:pt>
                <c:pt idx="8384">
                  <c:v>-5.1147793103448323E-2</c:v>
                </c:pt>
                <c:pt idx="8385">
                  <c:v>-5.1149241379310345E-2</c:v>
                </c:pt>
                <c:pt idx="8386">
                  <c:v>-5.1150137931034484E-2</c:v>
                </c:pt>
                <c:pt idx="8387">
                  <c:v>-5.1150620689655167E-2</c:v>
                </c:pt>
                <c:pt idx="8388">
                  <c:v>-5.1151258620689352E-2</c:v>
                </c:pt>
                <c:pt idx="8389">
                  <c:v>-5.1151224137931134E-2</c:v>
                </c:pt>
                <c:pt idx="8390">
                  <c:v>-5.1150689655172416E-2</c:v>
                </c:pt>
                <c:pt idx="8391">
                  <c:v>-5.1149896551724056E-2</c:v>
                </c:pt>
                <c:pt idx="8392">
                  <c:v>-5.1147931034482792E-2</c:v>
                </c:pt>
                <c:pt idx="8393">
                  <c:v>-5.1144568965517036E-2</c:v>
                </c:pt>
                <c:pt idx="8394">
                  <c:v>-5.1141603448275855E-2</c:v>
                </c:pt>
                <c:pt idx="8395">
                  <c:v>-5.1139758620689646E-2</c:v>
                </c:pt>
                <c:pt idx="8396">
                  <c:v>-5.1138379310344817E-2</c:v>
                </c:pt>
                <c:pt idx="8397">
                  <c:v>-5.1136655172413802E-2</c:v>
                </c:pt>
                <c:pt idx="8398">
                  <c:v>-5.1134482758620703E-2</c:v>
                </c:pt>
                <c:pt idx="8399">
                  <c:v>-5.1131172413793065E-2</c:v>
                </c:pt>
                <c:pt idx="8400">
                  <c:v>-5.1127965517241393E-2</c:v>
                </c:pt>
                <c:pt idx="8401">
                  <c:v>-5.1125379310344776E-2</c:v>
                </c:pt>
                <c:pt idx="8402">
                  <c:v>-5.1123999999999996E-2</c:v>
                </c:pt>
                <c:pt idx="8403">
                  <c:v>-5.1123620689655168E-2</c:v>
                </c:pt>
                <c:pt idx="8404">
                  <c:v>-5.1123000000000002E-2</c:v>
                </c:pt>
                <c:pt idx="8405">
                  <c:v>-5.1123017241379312E-2</c:v>
                </c:pt>
                <c:pt idx="8406">
                  <c:v>-5.1123051724137926E-2</c:v>
                </c:pt>
                <c:pt idx="8407">
                  <c:v>-5.1123931034482824E-2</c:v>
                </c:pt>
                <c:pt idx="8408">
                  <c:v>-5.1125620689655066E-2</c:v>
                </c:pt>
                <c:pt idx="8409">
                  <c:v>-5.1127241379310351E-2</c:v>
                </c:pt>
                <c:pt idx="8410">
                  <c:v>-5.1128137931034483E-2</c:v>
                </c:pt>
                <c:pt idx="8411">
                  <c:v>-5.1128448275861785E-2</c:v>
                </c:pt>
                <c:pt idx="8412">
                  <c:v>-5.112898275862069E-2</c:v>
                </c:pt>
                <c:pt idx="8413">
                  <c:v>-5.1128224137931326E-2</c:v>
                </c:pt>
                <c:pt idx="8414">
                  <c:v>-5.1127293103448497E-2</c:v>
                </c:pt>
                <c:pt idx="8415">
                  <c:v>-5.1126655172413792E-2</c:v>
                </c:pt>
                <c:pt idx="8416">
                  <c:v>-5.1127689655172406E-2</c:v>
                </c:pt>
                <c:pt idx="8417">
                  <c:v>-5.1128931034482794E-2</c:v>
                </c:pt>
                <c:pt idx="8418">
                  <c:v>-5.1129293103448333E-2</c:v>
                </c:pt>
                <c:pt idx="8419">
                  <c:v>-5.1128068965517241E-2</c:v>
                </c:pt>
                <c:pt idx="8420">
                  <c:v>-5.1124051724137906E-2</c:v>
                </c:pt>
                <c:pt idx="8421">
                  <c:v>-5.1117137931034534E-2</c:v>
                </c:pt>
                <c:pt idx="8422">
                  <c:v>-5.1109362068965235E-2</c:v>
                </c:pt>
                <c:pt idx="8423">
                  <c:v>-5.11018620689652E-2</c:v>
                </c:pt>
                <c:pt idx="8424">
                  <c:v>-5.1093655172413793E-2</c:v>
                </c:pt>
                <c:pt idx="8425">
                  <c:v>-5.1083362068965465E-2</c:v>
                </c:pt>
                <c:pt idx="8426">
                  <c:v>-5.1072965517241393E-2</c:v>
                </c:pt>
                <c:pt idx="8427">
                  <c:v>-5.1065482758620724E-2</c:v>
                </c:pt>
                <c:pt idx="8428">
                  <c:v>-5.1058913793103462E-2</c:v>
                </c:pt>
                <c:pt idx="8429">
                  <c:v>-5.1052965517241422E-2</c:v>
                </c:pt>
                <c:pt idx="8430">
                  <c:v>-5.1051120689654873E-2</c:v>
                </c:pt>
                <c:pt idx="8431">
                  <c:v>-5.1052758620689656E-2</c:v>
                </c:pt>
                <c:pt idx="8432">
                  <c:v>-5.1055448275861809E-2</c:v>
                </c:pt>
                <c:pt idx="8433">
                  <c:v>-5.1057827586206903E-2</c:v>
                </c:pt>
                <c:pt idx="8434">
                  <c:v>-5.1061034482758623E-2</c:v>
                </c:pt>
                <c:pt idx="8435">
                  <c:v>-5.1063655172413812E-2</c:v>
                </c:pt>
                <c:pt idx="8436">
                  <c:v>-5.1066327586206904E-2</c:v>
                </c:pt>
                <c:pt idx="8437">
                  <c:v>-5.1069931034482832E-2</c:v>
                </c:pt>
                <c:pt idx="8438">
                  <c:v>-5.1074379310344795E-2</c:v>
                </c:pt>
                <c:pt idx="8439">
                  <c:v>-5.1080172413793076E-2</c:v>
                </c:pt>
                <c:pt idx="8440">
                  <c:v>-5.1085310344827585E-2</c:v>
                </c:pt>
                <c:pt idx="8441">
                  <c:v>-5.1089724137931308E-2</c:v>
                </c:pt>
                <c:pt idx="8442">
                  <c:v>-5.1093068965517303E-2</c:v>
                </c:pt>
                <c:pt idx="8443">
                  <c:v>-5.1095000000000002E-2</c:v>
                </c:pt>
                <c:pt idx="8444">
                  <c:v>-5.1094000000000014E-2</c:v>
                </c:pt>
                <c:pt idx="8445">
                  <c:v>-5.1091155172413777E-2</c:v>
                </c:pt>
                <c:pt idx="8446">
                  <c:v>-5.1088379310344816E-2</c:v>
                </c:pt>
                <c:pt idx="8447">
                  <c:v>-5.1086275862068972E-2</c:v>
                </c:pt>
                <c:pt idx="8448">
                  <c:v>-5.1085620689655165E-2</c:v>
                </c:pt>
                <c:pt idx="8449">
                  <c:v>-5.108586206896526E-2</c:v>
                </c:pt>
                <c:pt idx="8450">
                  <c:v>-5.1084965517241412E-2</c:v>
                </c:pt>
                <c:pt idx="8451">
                  <c:v>-5.1083103448275859E-2</c:v>
                </c:pt>
                <c:pt idx="8452">
                  <c:v>-5.1081793103448424E-2</c:v>
                </c:pt>
                <c:pt idx="8453">
                  <c:v>-5.1083551724137935E-2</c:v>
                </c:pt>
                <c:pt idx="8454">
                  <c:v>-5.1086810344827593E-2</c:v>
                </c:pt>
                <c:pt idx="8455">
                  <c:v>-5.1090155172413797E-2</c:v>
                </c:pt>
                <c:pt idx="8456">
                  <c:v>-5.1091706896551722E-2</c:v>
                </c:pt>
                <c:pt idx="8457">
                  <c:v>-5.1091931034482924E-2</c:v>
                </c:pt>
                <c:pt idx="8458">
                  <c:v>-5.1090379310344818E-2</c:v>
                </c:pt>
                <c:pt idx="8459">
                  <c:v>-5.1086741379310373E-2</c:v>
                </c:pt>
                <c:pt idx="8460">
                  <c:v>-5.1082810344827589E-2</c:v>
                </c:pt>
                <c:pt idx="8461">
                  <c:v>-5.1079172413792805E-2</c:v>
                </c:pt>
                <c:pt idx="8462">
                  <c:v>-5.1076068965517238E-2</c:v>
                </c:pt>
                <c:pt idx="8463">
                  <c:v>-5.1072551724137917E-2</c:v>
                </c:pt>
                <c:pt idx="8464">
                  <c:v>-5.1070689655172412E-2</c:v>
                </c:pt>
                <c:pt idx="8465">
                  <c:v>-5.1069896551724142E-2</c:v>
                </c:pt>
                <c:pt idx="8466">
                  <c:v>-5.1069931034482832E-2</c:v>
                </c:pt>
                <c:pt idx="8467">
                  <c:v>-5.1070172413793066E-2</c:v>
                </c:pt>
                <c:pt idx="8468">
                  <c:v>-5.1070637931034779E-2</c:v>
                </c:pt>
                <c:pt idx="8469">
                  <c:v>-5.1071344827586213E-2</c:v>
                </c:pt>
                <c:pt idx="8470">
                  <c:v>-5.1070620689655177E-2</c:v>
                </c:pt>
                <c:pt idx="8471">
                  <c:v>-5.1069586206896563E-2</c:v>
                </c:pt>
                <c:pt idx="8472">
                  <c:v>-5.1068706896551734E-2</c:v>
                </c:pt>
                <c:pt idx="8473">
                  <c:v>-5.1068379310344816E-2</c:v>
                </c:pt>
                <c:pt idx="8474">
                  <c:v>-5.1068931034482914E-2</c:v>
                </c:pt>
                <c:pt idx="8475">
                  <c:v>-5.1070034482758618E-2</c:v>
                </c:pt>
                <c:pt idx="8476">
                  <c:v>-5.1070034482758618E-2</c:v>
                </c:pt>
                <c:pt idx="8477">
                  <c:v>-5.1069499999999997E-2</c:v>
                </c:pt>
                <c:pt idx="8478">
                  <c:v>-5.1069137931034514E-2</c:v>
                </c:pt>
                <c:pt idx="8479">
                  <c:v>-5.10688275862069E-2</c:v>
                </c:pt>
                <c:pt idx="8480">
                  <c:v>-5.1068224137931453E-2</c:v>
                </c:pt>
                <c:pt idx="8481">
                  <c:v>-5.1067724137931474E-2</c:v>
                </c:pt>
                <c:pt idx="8482">
                  <c:v>-5.1067844827586424E-2</c:v>
                </c:pt>
                <c:pt idx="8483">
                  <c:v>-5.1068862068965375E-2</c:v>
                </c:pt>
                <c:pt idx="8484">
                  <c:v>-5.1069603448275873E-2</c:v>
                </c:pt>
                <c:pt idx="8485">
                  <c:v>-5.1069637931034861E-2</c:v>
                </c:pt>
                <c:pt idx="8486">
                  <c:v>-5.1069137931034514E-2</c:v>
                </c:pt>
                <c:pt idx="8487">
                  <c:v>-5.1069206896551783E-2</c:v>
                </c:pt>
                <c:pt idx="8488">
                  <c:v>-5.1069258620689659E-2</c:v>
                </c:pt>
                <c:pt idx="8489">
                  <c:v>-5.1067689655172423E-2</c:v>
                </c:pt>
                <c:pt idx="8490">
                  <c:v>-5.1064931034482924E-2</c:v>
                </c:pt>
                <c:pt idx="8491">
                  <c:v>-5.1062689655172522E-2</c:v>
                </c:pt>
                <c:pt idx="8492">
                  <c:v>-5.1060603448275912E-2</c:v>
                </c:pt>
                <c:pt idx="8493">
                  <c:v>-5.1059103448275855E-2</c:v>
                </c:pt>
                <c:pt idx="8494">
                  <c:v>-5.1058689655172421E-2</c:v>
                </c:pt>
                <c:pt idx="8495">
                  <c:v>-5.1059137931034483E-2</c:v>
                </c:pt>
                <c:pt idx="8496">
                  <c:v>-5.1059379310344787E-2</c:v>
                </c:pt>
                <c:pt idx="8497">
                  <c:v>-5.1058620689655165E-2</c:v>
                </c:pt>
                <c:pt idx="8498">
                  <c:v>-5.1058482758620703E-2</c:v>
                </c:pt>
                <c:pt idx="8499">
                  <c:v>-5.1060137931034533E-2</c:v>
                </c:pt>
                <c:pt idx="8500">
                  <c:v>-5.1062896551724184E-2</c:v>
                </c:pt>
                <c:pt idx="8501">
                  <c:v>-5.1065724137931388E-2</c:v>
                </c:pt>
                <c:pt idx="8502">
                  <c:v>-5.1067827586206913E-2</c:v>
                </c:pt>
                <c:pt idx="8503">
                  <c:v>-5.1069706896551721E-2</c:v>
                </c:pt>
                <c:pt idx="8504">
                  <c:v>-5.1070896551724143E-2</c:v>
                </c:pt>
                <c:pt idx="8505">
                  <c:v>-5.1070534482758626E-2</c:v>
                </c:pt>
                <c:pt idx="8506">
                  <c:v>-5.1069999999999997E-2</c:v>
                </c:pt>
                <c:pt idx="8507">
                  <c:v>-5.1070275862068956E-2</c:v>
                </c:pt>
                <c:pt idx="8508">
                  <c:v>-5.1071000000000005E-2</c:v>
                </c:pt>
                <c:pt idx="8509">
                  <c:v>-5.1071689655172406E-2</c:v>
                </c:pt>
                <c:pt idx="8510">
                  <c:v>-5.1072637931034899E-2</c:v>
                </c:pt>
                <c:pt idx="8511">
                  <c:v>-5.1072155172413786E-2</c:v>
                </c:pt>
                <c:pt idx="8512">
                  <c:v>-5.1070758620689646E-2</c:v>
                </c:pt>
                <c:pt idx="8513">
                  <c:v>-5.1069258620689659E-2</c:v>
                </c:pt>
                <c:pt idx="8514">
                  <c:v>-5.1068741379310362E-2</c:v>
                </c:pt>
                <c:pt idx="8515">
                  <c:v>-5.1068293103448563E-2</c:v>
                </c:pt>
                <c:pt idx="8516">
                  <c:v>-5.1066017241379512E-2</c:v>
                </c:pt>
                <c:pt idx="8517">
                  <c:v>-5.1062724137931517E-2</c:v>
                </c:pt>
                <c:pt idx="8518">
                  <c:v>-5.1059862068965234E-2</c:v>
                </c:pt>
                <c:pt idx="8519">
                  <c:v>-5.1058465517241393E-2</c:v>
                </c:pt>
                <c:pt idx="8520">
                  <c:v>-5.1058448275861847E-2</c:v>
                </c:pt>
                <c:pt idx="8521">
                  <c:v>-5.1058982758620704E-2</c:v>
                </c:pt>
                <c:pt idx="8522">
                  <c:v>-5.1058741379310352E-2</c:v>
                </c:pt>
                <c:pt idx="8523">
                  <c:v>-5.1057465517241413E-2</c:v>
                </c:pt>
                <c:pt idx="8524">
                  <c:v>-5.1055068965517217E-2</c:v>
                </c:pt>
                <c:pt idx="8525">
                  <c:v>-5.1053448275861946E-2</c:v>
                </c:pt>
                <c:pt idx="8526">
                  <c:v>-5.105136206896526E-2</c:v>
                </c:pt>
                <c:pt idx="8527">
                  <c:v>-5.1049620689655066E-2</c:v>
                </c:pt>
                <c:pt idx="8528">
                  <c:v>-5.1049086206896549E-2</c:v>
                </c:pt>
                <c:pt idx="8529">
                  <c:v>-5.1048896551724086E-2</c:v>
                </c:pt>
                <c:pt idx="8530">
                  <c:v>-5.1047448275861815E-2</c:v>
                </c:pt>
                <c:pt idx="8531">
                  <c:v>-5.104475862068935E-2</c:v>
                </c:pt>
                <c:pt idx="8532">
                  <c:v>-5.1042517241379322E-2</c:v>
                </c:pt>
                <c:pt idx="8533">
                  <c:v>-5.1039344827586333E-2</c:v>
                </c:pt>
                <c:pt idx="8534">
                  <c:v>-5.1035862068965272E-2</c:v>
                </c:pt>
                <c:pt idx="8535">
                  <c:v>-5.1032896551724174E-2</c:v>
                </c:pt>
                <c:pt idx="8536">
                  <c:v>-5.1030206896551723E-2</c:v>
                </c:pt>
                <c:pt idx="8537">
                  <c:v>-5.1026965517241403E-2</c:v>
                </c:pt>
                <c:pt idx="8538">
                  <c:v>-5.1022413793103474E-2</c:v>
                </c:pt>
                <c:pt idx="8539">
                  <c:v>-5.1018275862068974E-2</c:v>
                </c:pt>
                <c:pt idx="8540">
                  <c:v>-5.1016482758620967E-2</c:v>
                </c:pt>
                <c:pt idx="8541">
                  <c:v>-5.1015206896551722E-2</c:v>
                </c:pt>
                <c:pt idx="8542">
                  <c:v>-5.1013482758620936E-2</c:v>
                </c:pt>
                <c:pt idx="8543">
                  <c:v>-5.1011362068965366E-2</c:v>
                </c:pt>
                <c:pt idx="8544">
                  <c:v>-5.1010689655172421E-2</c:v>
                </c:pt>
                <c:pt idx="8545">
                  <c:v>-5.1009896551724096E-2</c:v>
                </c:pt>
                <c:pt idx="8546">
                  <c:v>-5.1007379310344825E-2</c:v>
                </c:pt>
                <c:pt idx="8547">
                  <c:v>-5.1003482758620822E-2</c:v>
                </c:pt>
                <c:pt idx="8548">
                  <c:v>-5.0998603448275913E-2</c:v>
                </c:pt>
                <c:pt idx="8549">
                  <c:v>-5.0993327586206914E-2</c:v>
                </c:pt>
                <c:pt idx="8550">
                  <c:v>-5.098772413793147E-2</c:v>
                </c:pt>
                <c:pt idx="8551">
                  <c:v>-5.0983603448275912E-2</c:v>
                </c:pt>
                <c:pt idx="8552">
                  <c:v>-5.0980896551724136E-2</c:v>
                </c:pt>
                <c:pt idx="8553">
                  <c:v>-5.0979103448275866E-2</c:v>
                </c:pt>
                <c:pt idx="8554">
                  <c:v>-5.0979517241379307E-2</c:v>
                </c:pt>
                <c:pt idx="8555">
                  <c:v>-5.0982482758620946E-2</c:v>
                </c:pt>
                <c:pt idx="8556">
                  <c:v>-5.0986137931034826E-2</c:v>
                </c:pt>
                <c:pt idx="8557">
                  <c:v>-5.0989913793103463E-2</c:v>
                </c:pt>
                <c:pt idx="8558">
                  <c:v>-5.0995931034483015E-2</c:v>
                </c:pt>
                <c:pt idx="8559">
                  <c:v>-5.1002000000000013E-2</c:v>
                </c:pt>
                <c:pt idx="8560">
                  <c:v>-5.1006862068965465E-2</c:v>
                </c:pt>
                <c:pt idx="8561">
                  <c:v>-5.1011982758620733E-2</c:v>
                </c:pt>
                <c:pt idx="8562">
                  <c:v>-5.1018241379310374E-2</c:v>
                </c:pt>
                <c:pt idx="8563">
                  <c:v>-5.1023706896551731E-2</c:v>
                </c:pt>
                <c:pt idx="8564">
                  <c:v>-5.1029137931034481E-2</c:v>
                </c:pt>
                <c:pt idx="8565">
                  <c:v>-5.1033827586206899E-2</c:v>
                </c:pt>
                <c:pt idx="8566">
                  <c:v>-5.1038017241379324E-2</c:v>
                </c:pt>
                <c:pt idx="8567">
                  <c:v>-5.1042655172413798E-2</c:v>
                </c:pt>
                <c:pt idx="8568">
                  <c:v>-5.1046344827586333E-2</c:v>
                </c:pt>
                <c:pt idx="8569">
                  <c:v>-5.1050620689655178E-2</c:v>
                </c:pt>
                <c:pt idx="8570">
                  <c:v>-5.1055241379310348E-2</c:v>
                </c:pt>
                <c:pt idx="8571">
                  <c:v>-5.1059862068965234E-2</c:v>
                </c:pt>
                <c:pt idx="8572">
                  <c:v>-5.1065000000000013E-2</c:v>
                </c:pt>
                <c:pt idx="8573">
                  <c:v>-5.1069741379310342E-2</c:v>
                </c:pt>
                <c:pt idx="8574">
                  <c:v>-5.1075379310344775E-2</c:v>
                </c:pt>
                <c:pt idx="8575">
                  <c:v>-5.1081465517241402E-2</c:v>
                </c:pt>
                <c:pt idx="8576">
                  <c:v>-5.1088034482758622E-2</c:v>
                </c:pt>
                <c:pt idx="8577">
                  <c:v>-5.1095844827586334E-2</c:v>
                </c:pt>
                <c:pt idx="8578">
                  <c:v>-5.1103413793103472E-2</c:v>
                </c:pt>
                <c:pt idx="8579">
                  <c:v>-5.1109137931034491E-2</c:v>
                </c:pt>
                <c:pt idx="8580">
                  <c:v>-5.1114310344827593E-2</c:v>
                </c:pt>
                <c:pt idx="8581">
                  <c:v>-5.1120103448275847E-2</c:v>
                </c:pt>
                <c:pt idx="8582">
                  <c:v>-5.1123793103448334E-2</c:v>
                </c:pt>
                <c:pt idx="8583">
                  <c:v>-5.1125465517241384E-2</c:v>
                </c:pt>
                <c:pt idx="8584">
                  <c:v>-5.1125775862068845E-2</c:v>
                </c:pt>
                <c:pt idx="8585">
                  <c:v>-5.1125310344827576E-2</c:v>
                </c:pt>
                <c:pt idx="8586">
                  <c:v>-5.1125758620689327E-2</c:v>
                </c:pt>
                <c:pt idx="8587">
                  <c:v>-5.1125396551724087E-2</c:v>
                </c:pt>
                <c:pt idx="8588">
                  <c:v>-5.1124189655172375E-2</c:v>
                </c:pt>
                <c:pt idx="8589">
                  <c:v>-5.1123051724137926E-2</c:v>
                </c:pt>
                <c:pt idx="8590">
                  <c:v>-5.1121827586206876E-2</c:v>
                </c:pt>
                <c:pt idx="8591">
                  <c:v>-5.1119672413793102E-2</c:v>
                </c:pt>
                <c:pt idx="8592">
                  <c:v>-5.1118551724137935E-2</c:v>
                </c:pt>
                <c:pt idx="8593">
                  <c:v>-5.1119103448275867E-2</c:v>
                </c:pt>
                <c:pt idx="8594">
                  <c:v>-5.1119999999999999E-2</c:v>
                </c:pt>
                <c:pt idx="8595">
                  <c:v>-5.1120534482758627E-2</c:v>
                </c:pt>
                <c:pt idx="8596">
                  <c:v>-5.1121206896551717E-2</c:v>
                </c:pt>
                <c:pt idx="8597">
                  <c:v>-5.1124017241379306E-2</c:v>
                </c:pt>
                <c:pt idx="8598">
                  <c:v>-5.1127896551724152E-2</c:v>
                </c:pt>
                <c:pt idx="8599">
                  <c:v>-5.1130896551724141E-2</c:v>
                </c:pt>
                <c:pt idx="8600">
                  <c:v>-5.1133724137931408E-2</c:v>
                </c:pt>
                <c:pt idx="8601">
                  <c:v>-5.113627586206896E-2</c:v>
                </c:pt>
                <c:pt idx="8602">
                  <c:v>-5.1138258620689422E-2</c:v>
                </c:pt>
                <c:pt idx="8603">
                  <c:v>-5.1139068965517252E-2</c:v>
                </c:pt>
                <c:pt idx="8604">
                  <c:v>-5.1138741379310348E-2</c:v>
                </c:pt>
                <c:pt idx="8605">
                  <c:v>-5.1138137931034514E-2</c:v>
                </c:pt>
                <c:pt idx="8606">
                  <c:v>-5.1135448275861799E-2</c:v>
                </c:pt>
                <c:pt idx="8607">
                  <c:v>-5.1132068965517273E-2</c:v>
                </c:pt>
                <c:pt idx="8608">
                  <c:v>-5.1128206896551731E-2</c:v>
                </c:pt>
                <c:pt idx="8609">
                  <c:v>-5.1125172413793045E-2</c:v>
                </c:pt>
                <c:pt idx="8610">
                  <c:v>-5.1122896551724153E-2</c:v>
                </c:pt>
                <c:pt idx="8611">
                  <c:v>-5.1122793103448527E-2</c:v>
                </c:pt>
                <c:pt idx="8612">
                  <c:v>-5.1124275862068955E-2</c:v>
                </c:pt>
                <c:pt idx="8613">
                  <c:v>-5.1127051724137916E-2</c:v>
                </c:pt>
                <c:pt idx="8614">
                  <c:v>-5.1130620689655168E-2</c:v>
                </c:pt>
                <c:pt idx="8615">
                  <c:v>-5.1134465517241393E-2</c:v>
                </c:pt>
                <c:pt idx="8616">
                  <c:v>-5.1138879310344797E-2</c:v>
                </c:pt>
                <c:pt idx="8617">
                  <c:v>-5.1143499999999995E-2</c:v>
                </c:pt>
                <c:pt idx="8618">
                  <c:v>-5.1148999999999986E-2</c:v>
                </c:pt>
                <c:pt idx="8619">
                  <c:v>-5.1156620689655166E-2</c:v>
                </c:pt>
                <c:pt idx="8620">
                  <c:v>-5.1164275862068967E-2</c:v>
                </c:pt>
                <c:pt idx="8621">
                  <c:v>-5.1171465517241381E-2</c:v>
                </c:pt>
                <c:pt idx="8622">
                  <c:v>-5.1177137931034504E-2</c:v>
                </c:pt>
                <c:pt idx="8623">
                  <c:v>-5.1182896551724137E-2</c:v>
                </c:pt>
                <c:pt idx="8624">
                  <c:v>-5.1189172413793047E-2</c:v>
                </c:pt>
                <c:pt idx="8625">
                  <c:v>-5.1196758620689661E-2</c:v>
                </c:pt>
                <c:pt idx="8626">
                  <c:v>-5.1206034482758622E-2</c:v>
                </c:pt>
                <c:pt idx="8627">
                  <c:v>-5.1215741379310349E-2</c:v>
                </c:pt>
                <c:pt idx="8628">
                  <c:v>-5.1225206896551717E-2</c:v>
                </c:pt>
                <c:pt idx="8629">
                  <c:v>-5.1234499999999995E-2</c:v>
                </c:pt>
                <c:pt idx="8630">
                  <c:v>-5.1241396551723967E-2</c:v>
                </c:pt>
                <c:pt idx="8631">
                  <c:v>-5.1245310344827447E-2</c:v>
                </c:pt>
                <c:pt idx="8632">
                  <c:v>-5.1246931034482794E-2</c:v>
                </c:pt>
                <c:pt idx="8633">
                  <c:v>-5.1246827586206897E-2</c:v>
                </c:pt>
                <c:pt idx="8634">
                  <c:v>-5.1246344827586214E-2</c:v>
                </c:pt>
                <c:pt idx="8635">
                  <c:v>-5.1246172413793055E-2</c:v>
                </c:pt>
                <c:pt idx="8636">
                  <c:v>-5.1246051724137896E-2</c:v>
                </c:pt>
                <c:pt idx="8637">
                  <c:v>-5.1246293103448422E-2</c:v>
                </c:pt>
                <c:pt idx="8638">
                  <c:v>-5.1247724137931112E-2</c:v>
                </c:pt>
                <c:pt idx="8639">
                  <c:v>-5.1249103448275608E-2</c:v>
                </c:pt>
                <c:pt idx="8640">
                  <c:v>-5.1248017241379305E-2</c:v>
                </c:pt>
                <c:pt idx="8641">
                  <c:v>-5.1245724137931083E-2</c:v>
                </c:pt>
                <c:pt idx="8642">
                  <c:v>-5.1243275862068866E-2</c:v>
                </c:pt>
                <c:pt idx="8643">
                  <c:v>-5.1240879310344746E-2</c:v>
                </c:pt>
                <c:pt idx="8644">
                  <c:v>-5.1238103448275847E-2</c:v>
                </c:pt>
                <c:pt idx="8645">
                  <c:v>-5.1234741379310347E-2</c:v>
                </c:pt>
                <c:pt idx="8646">
                  <c:v>-5.1230689655172419E-2</c:v>
                </c:pt>
                <c:pt idx="8647">
                  <c:v>-5.1224672413793096E-2</c:v>
                </c:pt>
                <c:pt idx="8648">
                  <c:v>-5.1218293103448519E-2</c:v>
                </c:pt>
                <c:pt idx="8649">
                  <c:v>-5.1214775862068955E-2</c:v>
                </c:pt>
                <c:pt idx="8650">
                  <c:v>-5.1213310344827588E-2</c:v>
                </c:pt>
                <c:pt idx="8651">
                  <c:v>-5.1212706896551732E-2</c:v>
                </c:pt>
                <c:pt idx="8652">
                  <c:v>-5.1212655172413794E-2</c:v>
                </c:pt>
                <c:pt idx="8653">
                  <c:v>-5.1213982758620713E-2</c:v>
                </c:pt>
                <c:pt idx="8654">
                  <c:v>-5.1217275862068957E-2</c:v>
                </c:pt>
                <c:pt idx="8655">
                  <c:v>-5.1221775862068775E-2</c:v>
                </c:pt>
                <c:pt idx="8656">
                  <c:v>-5.122741379310345E-2</c:v>
                </c:pt>
                <c:pt idx="8657">
                  <c:v>-5.1235137931034493E-2</c:v>
                </c:pt>
                <c:pt idx="8658">
                  <c:v>-5.1243758620689313E-2</c:v>
                </c:pt>
                <c:pt idx="8659">
                  <c:v>-5.1252155172413758E-2</c:v>
                </c:pt>
                <c:pt idx="8660">
                  <c:v>-5.1259431034482772E-2</c:v>
                </c:pt>
                <c:pt idx="8661">
                  <c:v>-5.1267344827586332E-2</c:v>
                </c:pt>
                <c:pt idx="8662">
                  <c:v>-5.1275448275861682E-2</c:v>
                </c:pt>
                <c:pt idx="8663">
                  <c:v>-5.1281379310344766E-2</c:v>
                </c:pt>
                <c:pt idx="8664">
                  <c:v>-5.1286293103448524E-2</c:v>
                </c:pt>
                <c:pt idx="8665">
                  <c:v>-5.1290810344827589E-2</c:v>
                </c:pt>
                <c:pt idx="8666">
                  <c:v>-5.1293965517241413E-2</c:v>
                </c:pt>
                <c:pt idx="8667">
                  <c:v>-5.1295413793103449E-2</c:v>
                </c:pt>
                <c:pt idx="8668">
                  <c:v>-5.1296534482758623E-2</c:v>
                </c:pt>
                <c:pt idx="8669">
                  <c:v>-5.129679310344859E-2</c:v>
                </c:pt>
                <c:pt idx="8670">
                  <c:v>-5.1295775862068967E-2</c:v>
                </c:pt>
                <c:pt idx="8671">
                  <c:v>-5.1293137931034523E-2</c:v>
                </c:pt>
                <c:pt idx="8672">
                  <c:v>-5.1287206896551724E-2</c:v>
                </c:pt>
                <c:pt idx="8673">
                  <c:v>-5.1277793103448314E-2</c:v>
                </c:pt>
                <c:pt idx="8674">
                  <c:v>-5.1268637931034818E-2</c:v>
                </c:pt>
                <c:pt idx="8675">
                  <c:v>-5.1258793103448323E-2</c:v>
                </c:pt>
                <c:pt idx="8676">
                  <c:v>-5.1248413793103458E-2</c:v>
                </c:pt>
                <c:pt idx="8677">
                  <c:v>-5.1237431034482833E-2</c:v>
                </c:pt>
                <c:pt idx="8678">
                  <c:v>-5.1224655172413786E-2</c:v>
                </c:pt>
                <c:pt idx="8679">
                  <c:v>-5.1212379310344829E-2</c:v>
                </c:pt>
                <c:pt idx="8680">
                  <c:v>-5.1200793103448404E-2</c:v>
                </c:pt>
                <c:pt idx="8681">
                  <c:v>-5.1188655172413777E-2</c:v>
                </c:pt>
                <c:pt idx="8682">
                  <c:v>-5.1178241379310346E-2</c:v>
                </c:pt>
                <c:pt idx="8683">
                  <c:v>-5.1169758620689655E-2</c:v>
                </c:pt>
                <c:pt idx="8684">
                  <c:v>-5.1163206896551794E-2</c:v>
                </c:pt>
                <c:pt idx="8685">
                  <c:v>-5.1157275862068967E-2</c:v>
                </c:pt>
                <c:pt idx="8686">
                  <c:v>-5.1149103448275647E-2</c:v>
                </c:pt>
                <c:pt idx="8687">
                  <c:v>-5.1140517241379316E-2</c:v>
                </c:pt>
                <c:pt idx="8688">
                  <c:v>-5.1132896551724163E-2</c:v>
                </c:pt>
                <c:pt idx="8689">
                  <c:v>-5.1127862068965246E-2</c:v>
                </c:pt>
                <c:pt idx="8690">
                  <c:v>-5.1124068965517244E-2</c:v>
                </c:pt>
                <c:pt idx="8691">
                  <c:v>-5.1119293103448434E-2</c:v>
                </c:pt>
                <c:pt idx="8692">
                  <c:v>-5.1114862068965365E-2</c:v>
                </c:pt>
                <c:pt idx="8693">
                  <c:v>-5.1112310344827584E-2</c:v>
                </c:pt>
                <c:pt idx="8694">
                  <c:v>-5.1109758620689359E-2</c:v>
                </c:pt>
                <c:pt idx="8695">
                  <c:v>-5.1107827586206897E-2</c:v>
                </c:pt>
                <c:pt idx="8696">
                  <c:v>-5.110831034482758E-2</c:v>
                </c:pt>
                <c:pt idx="8697">
                  <c:v>-5.1110586206896583E-2</c:v>
                </c:pt>
                <c:pt idx="8698">
                  <c:v>-5.111393103448305E-2</c:v>
                </c:pt>
                <c:pt idx="8699">
                  <c:v>-5.1118327586206894E-2</c:v>
                </c:pt>
                <c:pt idx="8700">
                  <c:v>-5.1122586206896574E-2</c:v>
                </c:pt>
                <c:pt idx="8701">
                  <c:v>-5.1127413793103454E-2</c:v>
                </c:pt>
                <c:pt idx="8702">
                  <c:v>-5.1135068965517241E-2</c:v>
                </c:pt>
                <c:pt idx="8703">
                  <c:v>-5.114424137931034E-2</c:v>
                </c:pt>
                <c:pt idx="8704">
                  <c:v>-5.1153999999999998E-2</c:v>
                </c:pt>
                <c:pt idx="8705">
                  <c:v>-5.1163672413793104E-2</c:v>
                </c:pt>
                <c:pt idx="8706">
                  <c:v>-5.1171672413793105E-2</c:v>
                </c:pt>
                <c:pt idx="8707">
                  <c:v>-5.1177413793103449E-2</c:v>
                </c:pt>
                <c:pt idx="8708">
                  <c:v>-5.1181827586206895E-2</c:v>
                </c:pt>
                <c:pt idx="8709">
                  <c:v>-5.1186431034483004E-2</c:v>
                </c:pt>
                <c:pt idx="8710">
                  <c:v>-5.1192500000000023E-2</c:v>
                </c:pt>
                <c:pt idx="8711">
                  <c:v>-5.1197448275862055E-2</c:v>
                </c:pt>
                <c:pt idx="8712">
                  <c:v>-5.1199689655172416E-2</c:v>
                </c:pt>
                <c:pt idx="8713">
                  <c:v>-5.1199517241379312E-2</c:v>
                </c:pt>
                <c:pt idx="8714">
                  <c:v>-5.1198586206896553E-2</c:v>
                </c:pt>
                <c:pt idx="8715">
                  <c:v>-5.1198948275861945E-2</c:v>
                </c:pt>
                <c:pt idx="8716">
                  <c:v>-5.1198948275861945E-2</c:v>
                </c:pt>
                <c:pt idx="8717">
                  <c:v>-5.1199172413793057E-2</c:v>
                </c:pt>
                <c:pt idx="8718">
                  <c:v>-5.1201465517241383E-2</c:v>
                </c:pt>
                <c:pt idx="8719">
                  <c:v>-5.1208206896551721E-2</c:v>
                </c:pt>
                <c:pt idx="8720">
                  <c:v>-5.1217155172413785E-2</c:v>
                </c:pt>
                <c:pt idx="8721">
                  <c:v>-5.1225896551724055E-2</c:v>
                </c:pt>
                <c:pt idx="8722">
                  <c:v>-5.1232948275861945E-2</c:v>
                </c:pt>
                <c:pt idx="8723">
                  <c:v>-5.1238965517241393E-2</c:v>
                </c:pt>
                <c:pt idx="8724">
                  <c:v>-5.1243051724137886E-2</c:v>
                </c:pt>
                <c:pt idx="8725">
                  <c:v>-5.1246258620689655E-2</c:v>
                </c:pt>
                <c:pt idx="8726">
                  <c:v>-5.1250120689654836E-2</c:v>
                </c:pt>
                <c:pt idx="8727">
                  <c:v>-5.1253275862068966E-2</c:v>
                </c:pt>
                <c:pt idx="8728">
                  <c:v>-5.1255758620689262E-2</c:v>
                </c:pt>
                <c:pt idx="8729">
                  <c:v>-5.1258793103448323E-2</c:v>
                </c:pt>
                <c:pt idx="8730">
                  <c:v>-5.1261620689655167E-2</c:v>
                </c:pt>
                <c:pt idx="8731">
                  <c:v>-5.1262896551724162E-2</c:v>
                </c:pt>
                <c:pt idx="8732">
                  <c:v>-5.1263275862068969E-2</c:v>
                </c:pt>
                <c:pt idx="8733">
                  <c:v>-5.1262896551724162E-2</c:v>
                </c:pt>
                <c:pt idx="8734">
                  <c:v>-5.1262793103448563E-2</c:v>
                </c:pt>
                <c:pt idx="8735">
                  <c:v>-5.1261241379310353E-2</c:v>
                </c:pt>
                <c:pt idx="8736">
                  <c:v>-5.1258965517241392E-2</c:v>
                </c:pt>
                <c:pt idx="8737">
                  <c:v>-5.1256775862068955E-2</c:v>
                </c:pt>
                <c:pt idx="8738">
                  <c:v>-5.1254689655172415E-2</c:v>
                </c:pt>
                <c:pt idx="8739">
                  <c:v>-5.1251827586206875E-2</c:v>
                </c:pt>
                <c:pt idx="8740">
                  <c:v>-5.1248103448275656E-2</c:v>
                </c:pt>
                <c:pt idx="8741">
                  <c:v>-5.1244568965516969E-2</c:v>
                </c:pt>
                <c:pt idx="8742">
                  <c:v>-5.1241241379310347E-2</c:v>
                </c:pt>
                <c:pt idx="8743">
                  <c:v>-5.1237241379310343E-2</c:v>
                </c:pt>
                <c:pt idx="8744">
                  <c:v>-5.1232637931034906E-2</c:v>
                </c:pt>
                <c:pt idx="8745">
                  <c:v>-5.1228310344827575E-2</c:v>
                </c:pt>
                <c:pt idx="8746">
                  <c:v>-5.1225172413792749E-2</c:v>
                </c:pt>
                <c:pt idx="8747">
                  <c:v>-5.1222586206896563E-2</c:v>
                </c:pt>
                <c:pt idx="8748">
                  <c:v>-5.1219931034482802E-2</c:v>
                </c:pt>
                <c:pt idx="8749">
                  <c:v>-5.1218275862068965E-2</c:v>
                </c:pt>
                <c:pt idx="8750">
                  <c:v>-5.1217758620689655E-2</c:v>
                </c:pt>
                <c:pt idx="8751">
                  <c:v>-5.1217931034482932E-2</c:v>
                </c:pt>
                <c:pt idx="8752">
                  <c:v>-5.1220017241379305E-2</c:v>
                </c:pt>
                <c:pt idx="8753">
                  <c:v>-5.1224965517241379E-2</c:v>
                </c:pt>
                <c:pt idx="8754">
                  <c:v>-5.1230758620689647E-2</c:v>
                </c:pt>
                <c:pt idx="8755">
                  <c:v>-5.1236379310344825E-2</c:v>
                </c:pt>
                <c:pt idx="8756">
                  <c:v>-5.1241965517241375E-2</c:v>
                </c:pt>
                <c:pt idx="8757">
                  <c:v>-5.1248465517241382E-2</c:v>
                </c:pt>
                <c:pt idx="8758">
                  <c:v>-5.1253051724137896E-2</c:v>
                </c:pt>
                <c:pt idx="8759">
                  <c:v>-5.125584482758621E-2</c:v>
                </c:pt>
                <c:pt idx="8760">
                  <c:v>-5.1258034482758626E-2</c:v>
                </c:pt>
                <c:pt idx="8761">
                  <c:v>-5.1260241379310352E-2</c:v>
                </c:pt>
                <c:pt idx="8762">
                  <c:v>-5.1262965517241424E-2</c:v>
                </c:pt>
                <c:pt idx="8763">
                  <c:v>-5.1266275862068972E-2</c:v>
                </c:pt>
                <c:pt idx="8764">
                  <c:v>-5.1269482758620692E-2</c:v>
                </c:pt>
                <c:pt idx="8765">
                  <c:v>-5.1272189655172377E-2</c:v>
                </c:pt>
                <c:pt idx="8766">
                  <c:v>-5.1274068965517013E-2</c:v>
                </c:pt>
                <c:pt idx="8767">
                  <c:v>-5.1273913793103448E-2</c:v>
                </c:pt>
                <c:pt idx="8768">
                  <c:v>-5.1271517241379287E-2</c:v>
                </c:pt>
                <c:pt idx="8769">
                  <c:v>-5.1268000000000008E-2</c:v>
                </c:pt>
                <c:pt idx="8770">
                  <c:v>-5.1262413793103492E-2</c:v>
                </c:pt>
                <c:pt idx="8771">
                  <c:v>-5.1256362068965292E-2</c:v>
                </c:pt>
                <c:pt idx="8772">
                  <c:v>-5.1250913793103446E-2</c:v>
                </c:pt>
                <c:pt idx="8773">
                  <c:v>-5.1245879310344578E-2</c:v>
                </c:pt>
                <c:pt idx="8774">
                  <c:v>-5.1242431034482804E-2</c:v>
                </c:pt>
                <c:pt idx="8775">
                  <c:v>-5.1239896551724076E-2</c:v>
                </c:pt>
                <c:pt idx="8776">
                  <c:v>-5.1238034482758626E-2</c:v>
                </c:pt>
                <c:pt idx="8777">
                  <c:v>-5.1237000000000012E-2</c:v>
                </c:pt>
                <c:pt idx="8778">
                  <c:v>-5.1235896551724086E-2</c:v>
                </c:pt>
                <c:pt idx="8779">
                  <c:v>-5.1234844827586223E-2</c:v>
                </c:pt>
                <c:pt idx="8780">
                  <c:v>-5.1233775862068946E-2</c:v>
                </c:pt>
                <c:pt idx="8781">
                  <c:v>-5.1231655172413786E-2</c:v>
                </c:pt>
                <c:pt idx="8782">
                  <c:v>-5.1229396551724066E-2</c:v>
                </c:pt>
                <c:pt idx="8783">
                  <c:v>-5.1227551724137885E-2</c:v>
                </c:pt>
                <c:pt idx="8784">
                  <c:v>-5.1226120689654903E-2</c:v>
                </c:pt>
                <c:pt idx="8785">
                  <c:v>-5.1224172413792783E-2</c:v>
                </c:pt>
                <c:pt idx="8786">
                  <c:v>-5.1221758620689284E-2</c:v>
                </c:pt>
                <c:pt idx="8787">
                  <c:v>-5.1220172413792814E-2</c:v>
                </c:pt>
                <c:pt idx="8788">
                  <c:v>-5.1220499999999995E-2</c:v>
                </c:pt>
                <c:pt idx="8789">
                  <c:v>-5.1223000000000005E-2</c:v>
                </c:pt>
                <c:pt idx="8790">
                  <c:v>-5.1226793103448423E-2</c:v>
                </c:pt>
                <c:pt idx="8791">
                  <c:v>-5.1231275862068965E-2</c:v>
                </c:pt>
                <c:pt idx="8792">
                  <c:v>-5.1235896551724086E-2</c:v>
                </c:pt>
                <c:pt idx="8793">
                  <c:v>-5.1239948275861744E-2</c:v>
                </c:pt>
                <c:pt idx="8794">
                  <c:v>-5.1243344827586211E-2</c:v>
                </c:pt>
                <c:pt idx="8795">
                  <c:v>-5.1247344827586222E-2</c:v>
                </c:pt>
                <c:pt idx="8796">
                  <c:v>-5.1252344827586234E-2</c:v>
                </c:pt>
                <c:pt idx="8797">
                  <c:v>-5.1256758620689645E-2</c:v>
                </c:pt>
                <c:pt idx="8798">
                  <c:v>-5.1260413793103463E-2</c:v>
                </c:pt>
                <c:pt idx="8799">
                  <c:v>-5.1263931034482922E-2</c:v>
                </c:pt>
                <c:pt idx="8800">
                  <c:v>-5.1266534482758634E-2</c:v>
                </c:pt>
                <c:pt idx="8801">
                  <c:v>-5.1268603448275864E-2</c:v>
                </c:pt>
                <c:pt idx="8802">
                  <c:v>-5.1269724137931134E-2</c:v>
                </c:pt>
                <c:pt idx="8803">
                  <c:v>-5.126874137931034E-2</c:v>
                </c:pt>
                <c:pt idx="8804">
                  <c:v>-5.1267586206896552E-2</c:v>
                </c:pt>
                <c:pt idx="8805">
                  <c:v>-5.1267948275861945E-2</c:v>
                </c:pt>
                <c:pt idx="8806">
                  <c:v>-5.1268431034482823E-2</c:v>
                </c:pt>
                <c:pt idx="8807">
                  <c:v>-5.1268620689655167E-2</c:v>
                </c:pt>
                <c:pt idx="8808">
                  <c:v>-5.126874137931034E-2</c:v>
                </c:pt>
                <c:pt idx="8809">
                  <c:v>-5.1269689655172417E-2</c:v>
                </c:pt>
                <c:pt idx="8810">
                  <c:v>-5.1270724137931122E-2</c:v>
                </c:pt>
                <c:pt idx="8811">
                  <c:v>-5.127012068965478E-2</c:v>
                </c:pt>
                <c:pt idx="8812">
                  <c:v>-5.1268551724137905E-2</c:v>
                </c:pt>
                <c:pt idx="8813">
                  <c:v>-5.1267137931034504E-2</c:v>
                </c:pt>
                <c:pt idx="8814">
                  <c:v>-5.1266000000000013E-2</c:v>
                </c:pt>
                <c:pt idx="8815">
                  <c:v>-5.1265293103448413E-2</c:v>
                </c:pt>
                <c:pt idx="8816">
                  <c:v>-5.1264689655172418E-2</c:v>
                </c:pt>
                <c:pt idx="8817">
                  <c:v>-5.1264034482758632E-2</c:v>
                </c:pt>
                <c:pt idx="8818">
                  <c:v>-5.1263224137931405E-2</c:v>
                </c:pt>
                <c:pt idx="8819">
                  <c:v>-5.1263999999999997E-2</c:v>
                </c:pt>
                <c:pt idx="8820">
                  <c:v>-5.1265327586206895E-2</c:v>
                </c:pt>
                <c:pt idx="8821">
                  <c:v>-5.1265620689655157E-2</c:v>
                </c:pt>
                <c:pt idx="8822">
                  <c:v>-5.1264793103448433E-2</c:v>
                </c:pt>
                <c:pt idx="8823">
                  <c:v>-5.1262793103448563E-2</c:v>
                </c:pt>
                <c:pt idx="8824">
                  <c:v>-5.1259586206896496E-2</c:v>
                </c:pt>
                <c:pt idx="8825">
                  <c:v>-5.1256189655172396E-2</c:v>
                </c:pt>
                <c:pt idx="8826">
                  <c:v>-5.1252982758620703E-2</c:v>
                </c:pt>
                <c:pt idx="8827">
                  <c:v>-5.1249103448275608E-2</c:v>
                </c:pt>
                <c:pt idx="8828">
                  <c:v>-5.1243827586206867E-2</c:v>
                </c:pt>
                <c:pt idx="8829">
                  <c:v>-5.1237603448275874E-2</c:v>
                </c:pt>
                <c:pt idx="8830">
                  <c:v>-5.1229465517241377E-2</c:v>
                </c:pt>
                <c:pt idx="8831">
                  <c:v>-5.1221655172413776E-2</c:v>
                </c:pt>
                <c:pt idx="8832">
                  <c:v>-5.1213724137931425E-2</c:v>
                </c:pt>
                <c:pt idx="8833">
                  <c:v>-5.1205120689654805E-2</c:v>
                </c:pt>
                <c:pt idx="8834">
                  <c:v>-5.1197827586206904E-2</c:v>
                </c:pt>
                <c:pt idx="8835">
                  <c:v>-5.1191396551724125E-2</c:v>
                </c:pt>
                <c:pt idx="8836">
                  <c:v>-5.1186103448275871E-2</c:v>
                </c:pt>
                <c:pt idx="8837">
                  <c:v>-5.1181965517241391E-2</c:v>
                </c:pt>
                <c:pt idx="8838">
                  <c:v>-5.1177689655172415E-2</c:v>
                </c:pt>
                <c:pt idx="8839">
                  <c:v>-5.1174637931034737E-2</c:v>
                </c:pt>
                <c:pt idx="8840">
                  <c:v>-5.1173965517241383E-2</c:v>
                </c:pt>
                <c:pt idx="8841">
                  <c:v>-5.1175172413792783E-2</c:v>
                </c:pt>
                <c:pt idx="8842">
                  <c:v>-5.1176862068965268E-2</c:v>
                </c:pt>
                <c:pt idx="8843">
                  <c:v>-5.1179206896551706E-2</c:v>
                </c:pt>
                <c:pt idx="8844">
                  <c:v>-5.1183241379310344E-2</c:v>
                </c:pt>
                <c:pt idx="8845">
                  <c:v>-5.1188034482758632E-2</c:v>
                </c:pt>
                <c:pt idx="8846">
                  <c:v>-5.1194293103448543E-2</c:v>
                </c:pt>
                <c:pt idx="8847">
                  <c:v>-5.1203344827586234E-2</c:v>
                </c:pt>
                <c:pt idx="8848">
                  <c:v>-5.1213672413793113E-2</c:v>
                </c:pt>
                <c:pt idx="8849">
                  <c:v>-5.1225706896551725E-2</c:v>
                </c:pt>
                <c:pt idx="8850">
                  <c:v>-5.1238103448275847E-2</c:v>
                </c:pt>
                <c:pt idx="8851">
                  <c:v>-5.1251913793103447E-2</c:v>
                </c:pt>
                <c:pt idx="8852">
                  <c:v>-5.1267379310344835E-2</c:v>
                </c:pt>
                <c:pt idx="8853">
                  <c:v>-5.1280448275861805E-2</c:v>
                </c:pt>
                <c:pt idx="8854">
                  <c:v>-5.1290620689655175E-2</c:v>
                </c:pt>
                <c:pt idx="8855">
                  <c:v>-5.1298000000000003E-2</c:v>
                </c:pt>
                <c:pt idx="8856">
                  <c:v>-5.1304103448275871E-2</c:v>
                </c:pt>
                <c:pt idx="8857">
                  <c:v>-5.1309034482758621E-2</c:v>
                </c:pt>
                <c:pt idx="8858">
                  <c:v>-5.1312896551724413E-2</c:v>
                </c:pt>
                <c:pt idx="8859">
                  <c:v>-5.1313810344827834E-2</c:v>
                </c:pt>
                <c:pt idx="8860">
                  <c:v>-5.1313310344827855E-2</c:v>
                </c:pt>
                <c:pt idx="8861">
                  <c:v>-5.1310844827586501E-2</c:v>
                </c:pt>
                <c:pt idx="8862">
                  <c:v>-5.1306655172413812E-2</c:v>
                </c:pt>
                <c:pt idx="8863">
                  <c:v>-5.1302155172413787E-2</c:v>
                </c:pt>
                <c:pt idx="8864">
                  <c:v>-5.1296724137931439E-2</c:v>
                </c:pt>
                <c:pt idx="8865">
                  <c:v>-5.1289793103448313E-2</c:v>
                </c:pt>
                <c:pt idx="8866">
                  <c:v>-5.1281827586206877E-2</c:v>
                </c:pt>
                <c:pt idx="8867">
                  <c:v>-5.1274051724137876E-2</c:v>
                </c:pt>
                <c:pt idx="8868">
                  <c:v>-5.1266293103448594E-2</c:v>
                </c:pt>
                <c:pt idx="8869">
                  <c:v>-5.1259724137931104E-2</c:v>
                </c:pt>
                <c:pt idx="8870">
                  <c:v>-5.1252793103448505E-2</c:v>
                </c:pt>
                <c:pt idx="8871">
                  <c:v>-5.1245413793103455E-2</c:v>
                </c:pt>
                <c:pt idx="8872">
                  <c:v>-5.1238810344827586E-2</c:v>
                </c:pt>
                <c:pt idx="8873">
                  <c:v>-5.1233000000000001E-2</c:v>
                </c:pt>
                <c:pt idx="8874">
                  <c:v>-5.1227655172413795E-2</c:v>
                </c:pt>
                <c:pt idx="8875">
                  <c:v>-5.1221948275861691E-2</c:v>
                </c:pt>
                <c:pt idx="8876">
                  <c:v>-5.1214137931034513E-2</c:v>
                </c:pt>
                <c:pt idx="8877">
                  <c:v>-5.1206000000000002E-2</c:v>
                </c:pt>
                <c:pt idx="8878">
                  <c:v>-5.1199241379310353E-2</c:v>
                </c:pt>
                <c:pt idx="8879">
                  <c:v>-5.1195086206896563E-2</c:v>
                </c:pt>
                <c:pt idx="8880">
                  <c:v>-5.1191293103448533E-2</c:v>
                </c:pt>
                <c:pt idx="8881">
                  <c:v>-5.1187155172413776E-2</c:v>
                </c:pt>
                <c:pt idx="8882">
                  <c:v>-5.1182931034482924E-2</c:v>
                </c:pt>
                <c:pt idx="8883">
                  <c:v>-5.1179431034482782E-2</c:v>
                </c:pt>
                <c:pt idx="8884">
                  <c:v>-5.1176637931034823E-2</c:v>
                </c:pt>
                <c:pt idx="8885">
                  <c:v>-5.1174655172413777E-2</c:v>
                </c:pt>
                <c:pt idx="8886">
                  <c:v>-5.1174534482758618E-2</c:v>
                </c:pt>
                <c:pt idx="8887">
                  <c:v>-5.1175896551724075E-2</c:v>
                </c:pt>
                <c:pt idx="8888">
                  <c:v>-5.1177517241379318E-2</c:v>
                </c:pt>
                <c:pt idx="8889">
                  <c:v>-5.1178517241379305E-2</c:v>
                </c:pt>
                <c:pt idx="8890">
                  <c:v>-5.1181206896551722E-2</c:v>
                </c:pt>
                <c:pt idx="8891">
                  <c:v>-5.1185896551724105E-2</c:v>
                </c:pt>
                <c:pt idx="8892">
                  <c:v>-5.1190362068965455E-2</c:v>
                </c:pt>
                <c:pt idx="8893">
                  <c:v>-5.1194448275862045E-2</c:v>
                </c:pt>
                <c:pt idx="8894">
                  <c:v>-5.1198931034482933E-2</c:v>
                </c:pt>
                <c:pt idx="8895">
                  <c:v>-5.1205862068965165E-2</c:v>
                </c:pt>
                <c:pt idx="8896">
                  <c:v>-5.1213551724137926E-2</c:v>
                </c:pt>
                <c:pt idx="8897">
                  <c:v>-5.1222672413793108E-2</c:v>
                </c:pt>
                <c:pt idx="8898">
                  <c:v>-5.1231034482758626E-2</c:v>
                </c:pt>
                <c:pt idx="8899">
                  <c:v>-5.1238551724137896E-2</c:v>
                </c:pt>
                <c:pt idx="8900">
                  <c:v>-5.1245965517241365E-2</c:v>
                </c:pt>
                <c:pt idx="8901">
                  <c:v>-5.125156896551724E-2</c:v>
                </c:pt>
                <c:pt idx="8902">
                  <c:v>-5.1256827586206886E-2</c:v>
                </c:pt>
                <c:pt idx="8903">
                  <c:v>-5.1263844827586405E-2</c:v>
                </c:pt>
                <c:pt idx="8904">
                  <c:v>-5.1271775862068755E-2</c:v>
                </c:pt>
                <c:pt idx="8905">
                  <c:v>-5.1278241379310349E-2</c:v>
                </c:pt>
                <c:pt idx="8906">
                  <c:v>-5.1283655172413796E-2</c:v>
                </c:pt>
                <c:pt idx="8907">
                  <c:v>-5.1287137931034503E-2</c:v>
                </c:pt>
                <c:pt idx="8908">
                  <c:v>-5.1290379310344816E-2</c:v>
                </c:pt>
                <c:pt idx="8909">
                  <c:v>-5.1294896551724117E-2</c:v>
                </c:pt>
                <c:pt idx="8910">
                  <c:v>-5.1298913793103453E-2</c:v>
                </c:pt>
                <c:pt idx="8911">
                  <c:v>-5.1301965517241394E-2</c:v>
                </c:pt>
                <c:pt idx="8912">
                  <c:v>-5.1303948275861995E-2</c:v>
                </c:pt>
                <c:pt idx="8913">
                  <c:v>-5.1305655172413797E-2</c:v>
                </c:pt>
                <c:pt idx="8914">
                  <c:v>-5.1307793103448601E-2</c:v>
                </c:pt>
                <c:pt idx="8915">
                  <c:v>-5.1310275862068974E-2</c:v>
                </c:pt>
                <c:pt idx="8916">
                  <c:v>-5.1312000000000225E-2</c:v>
                </c:pt>
                <c:pt idx="8917">
                  <c:v>-5.1313948275862067E-2</c:v>
                </c:pt>
                <c:pt idx="8918">
                  <c:v>-5.1316258620689684E-2</c:v>
                </c:pt>
                <c:pt idx="8919">
                  <c:v>-5.1319051724137928E-2</c:v>
                </c:pt>
                <c:pt idx="8920">
                  <c:v>-5.1322913793103483E-2</c:v>
                </c:pt>
                <c:pt idx="8921">
                  <c:v>-5.1325258620689658E-2</c:v>
                </c:pt>
                <c:pt idx="8922">
                  <c:v>-5.1327431034483013E-2</c:v>
                </c:pt>
                <c:pt idx="8923">
                  <c:v>-5.1329551724137897E-2</c:v>
                </c:pt>
                <c:pt idx="8924">
                  <c:v>-5.1330275862068973E-2</c:v>
                </c:pt>
                <c:pt idx="8925">
                  <c:v>-5.1329879310344786E-2</c:v>
                </c:pt>
                <c:pt idx="8926">
                  <c:v>-5.1330000000000021E-2</c:v>
                </c:pt>
                <c:pt idx="8927">
                  <c:v>-5.1330724137931473E-2</c:v>
                </c:pt>
                <c:pt idx="8928">
                  <c:v>-5.1333293103448675E-2</c:v>
                </c:pt>
                <c:pt idx="8929">
                  <c:v>-5.1336258620689662E-2</c:v>
                </c:pt>
                <c:pt idx="8930">
                  <c:v>-5.1336793103448686E-2</c:v>
                </c:pt>
                <c:pt idx="8931">
                  <c:v>-5.133505172413793E-2</c:v>
                </c:pt>
                <c:pt idx="8932">
                  <c:v>-5.1331172413793105E-2</c:v>
                </c:pt>
                <c:pt idx="8933">
                  <c:v>-5.1326620689655184E-2</c:v>
                </c:pt>
                <c:pt idx="8934">
                  <c:v>-5.1321086206896564E-2</c:v>
                </c:pt>
                <c:pt idx="8935">
                  <c:v>-5.1316982758621003E-2</c:v>
                </c:pt>
                <c:pt idx="8936">
                  <c:v>-5.1314586206896808E-2</c:v>
                </c:pt>
                <c:pt idx="8937">
                  <c:v>-5.1312482758621013E-2</c:v>
                </c:pt>
                <c:pt idx="8938">
                  <c:v>-5.1310724137931536E-2</c:v>
                </c:pt>
                <c:pt idx="8939">
                  <c:v>-5.1311155172413796E-2</c:v>
                </c:pt>
                <c:pt idx="8940">
                  <c:v>-5.1312068965517404E-2</c:v>
                </c:pt>
                <c:pt idx="8941">
                  <c:v>-5.1312931034483186E-2</c:v>
                </c:pt>
                <c:pt idx="8942">
                  <c:v>-5.1313517241379433E-2</c:v>
                </c:pt>
                <c:pt idx="8943">
                  <c:v>-5.1314000000000033E-2</c:v>
                </c:pt>
                <c:pt idx="8944">
                  <c:v>-5.1316568965517333E-2</c:v>
                </c:pt>
                <c:pt idx="8945">
                  <c:v>-5.1320206896551784E-2</c:v>
                </c:pt>
                <c:pt idx="8946">
                  <c:v>-5.1323534482758622E-2</c:v>
                </c:pt>
                <c:pt idx="8947">
                  <c:v>-5.1327689655172412E-2</c:v>
                </c:pt>
                <c:pt idx="8948">
                  <c:v>-5.1332448275862065E-2</c:v>
                </c:pt>
                <c:pt idx="8949">
                  <c:v>-5.1336620689655173E-2</c:v>
                </c:pt>
                <c:pt idx="8950">
                  <c:v>-5.1339086206896554E-2</c:v>
                </c:pt>
                <c:pt idx="8951">
                  <c:v>-5.1340137931034494E-2</c:v>
                </c:pt>
                <c:pt idx="8952">
                  <c:v>-5.1338793103448577E-2</c:v>
                </c:pt>
                <c:pt idx="8953">
                  <c:v>-5.1332965517241647E-2</c:v>
                </c:pt>
                <c:pt idx="8954">
                  <c:v>-5.1325724137931322E-2</c:v>
                </c:pt>
                <c:pt idx="8955">
                  <c:v>-5.1319172413793107E-2</c:v>
                </c:pt>
                <c:pt idx="8956">
                  <c:v>-5.1311465517241424E-2</c:v>
                </c:pt>
                <c:pt idx="8957">
                  <c:v>-5.1302051724137931E-2</c:v>
                </c:pt>
                <c:pt idx="8958">
                  <c:v>-5.1293534482758633E-2</c:v>
                </c:pt>
                <c:pt idx="8959">
                  <c:v>-5.1288310344827587E-2</c:v>
                </c:pt>
                <c:pt idx="8960">
                  <c:v>-5.1285206896551729E-2</c:v>
                </c:pt>
                <c:pt idx="8961">
                  <c:v>-5.1283551724137906E-2</c:v>
                </c:pt>
                <c:pt idx="8962">
                  <c:v>-5.1281689655172415E-2</c:v>
                </c:pt>
                <c:pt idx="8963">
                  <c:v>-5.1277913793103445E-2</c:v>
                </c:pt>
                <c:pt idx="8964">
                  <c:v>-5.1274724137931112E-2</c:v>
                </c:pt>
                <c:pt idx="8965">
                  <c:v>-5.1271413793103446E-2</c:v>
                </c:pt>
                <c:pt idx="8966">
                  <c:v>-5.1265137931034502E-2</c:v>
                </c:pt>
                <c:pt idx="8967">
                  <c:v>-5.1257896551724115E-2</c:v>
                </c:pt>
                <c:pt idx="8968">
                  <c:v>-5.1252327586206903E-2</c:v>
                </c:pt>
                <c:pt idx="8969">
                  <c:v>-5.1249431034482762E-2</c:v>
                </c:pt>
                <c:pt idx="8970">
                  <c:v>-5.1246793103448332E-2</c:v>
                </c:pt>
                <c:pt idx="8971">
                  <c:v>-5.1244637931034523E-2</c:v>
                </c:pt>
                <c:pt idx="8972">
                  <c:v>-5.1243982758620688E-2</c:v>
                </c:pt>
                <c:pt idx="8973">
                  <c:v>-5.1242896551724142E-2</c:v>
                </c:pt>
                <c:pt idx="8974">
                  <c:v>-5.1240655172413767E-2</c:v>
                </c:pt>
                <c:pt idx="8975">
                  <c:v>-5.1237793103448434E-2</c:v>
                </c:pt>
                <c:pt idx="8976">
                  <c:v>-5.1234948275861794E-2</c:v>
                </c:pt>
                <c:pt idx="8977">
                  <c:v>-5.1232689655172421E-2</c:v>
                </c:pt>
                <c:pt idx="8978">
                  <c:v>-5.1231896551724096E-2</c:v>
                </c:pt>
                <c:pt idx="8979">
                  <c:v>-5.1233362068965345E-2</c:v>
                </c:pt>
                <c:pt idx="8980">
                  <c:v>-5.1236741379310363E-2</c:v>
                </c:pt>
                <c:pt idx="8981">
                  <c:v>-5.1242724137931288E-2</c:v>
                </c:pt>
                <c:pt idx="8982">
                  <c:v>-5.1250810344827577E-2</c:v>
                </c:pt>
                <c:pt idx="8983">
                  <c:v>-5.1257965517241384E-2</c:v>
                </c:pt>
                <c:pt idx="8984">
                  <c:v>-5.1264275862068956E-2</c:v>
                </c:pt>
                <c:pt idx="8985">
                  <c:v>-5.1271396551724066E-2</c:v>
                </c:pt>
                <c:pt idx="8986">
                  <c:v>-5.1277534482758617E-2</c:v>
                </c:pt>
                <c:pt idx="8987">
                  <c:v>-5.1282448275861946E-2</c:v>
                </c:pt>
                <c:pt idx="8988">
                  <c:v>-5.1285844827586212E-2</c:v>
                </c:pt>
                <c:pt idx="8989">
                  <c:v>-5.1289482758620691E-2</c:v>
                </c:pt>
                <c:pt idx="8990">
                  <c:v>-5.1294586206896572E-2</c:v>
                </c:pt>
                <c:pt idx="8991">
                  <c:v>-5.1301000000000013E-2</c:v>
                </c:pt>
                <c:pt idx="8992">
                  <c:v>-5.1307758620689654E-2</c:v>
                </c:pt>
                <c:pt idx="8993">
                  <c:v>-5.1313413793103523E-2</c:v>
                </c:pt>
                <c:pt idx="8994">
                  <c:v>-5.1317896551724362E-2</c:v>
                </c:pt>
                <c:pt idx="8995">
                  <c:v>-5.1321224137931408E-2</c:v>
                </c:pt>
                <c:pt idx="8996">
                  <c:v>-5.1323172413793097E-2</c:v>
                </c:pt>
                <c:pt idx="8997">
                  <c:v>-5.1324655172413788E-2</c:v>
                </c:pt>
                <c:pt idx="8998">
                  <c:v>-5.1326448275862066E-2</c:v>
                </c:pt>
                <c:pt idx="8999">
                  <c:v>-5.1326879310344825E-2</c:v>
                </c:pt>
                <c:pt idx="9000">
                  <c:v>-5.1327862068965446E-2</c:v>
                </c:pt>
                <c:pt idx="9001">
                  <c:v>-5.1329379310344807E-2</c:v>
                </c:pt>
                <c:pt idx="9002">
                  <c:v>-5.1331172413793105E-2</c:v>
                </c:pt>
                <c:pt idx="9003">
                  <c:v>-5.1332500000000024E-2</c:v>
                </c:pt>
                <c:pt idx="9004">
                  <c:v>-5.1333068965517294E-2</c:v>
                </c:pt>
                <c:pt idx="9005">
                  <c:v>-5.1333431034483137E-2</c:v>
                </c:pt>
                <c:pt idx="9006">
                  <c:v>-5.1333155172413797E-2</c:v>
                </c:pt>
                <c:pt idx="9007">
                  <c:v>-5.1333862068965466E-2</c:v>
                </c:pt>
                <c:pt idx="9008">
                  <c:v>-5.1334620689655178E-2</c:v>
                </c:pt>
                <c:pt idx="9009">
                  <c:v>-5.1334637931034939E-2</c:v>
                </c:pt>
                <c:pt idx="9010">
                  <c:v>-5.1333724137931504E-2</c:v>
                </c:pt>
                <c:pt idx="9011">
                  <c:v>-5.1332379310344824E-2</c:v>
                </c:pt>
                <c:pt idx="9012">
                  <c:v>-5.1332206896551991E-2</c:v>
                </c:pt>
                <c:pt idx="9013">
                  <c:v>-5.133203448275888E-2</c:v>
                </c:pt>
                <c:pt idx="9014">
                  <c:v>-5.1332603448276143E-2</c:v>
                </c:pt>
                <c:pt idx="9015">
                  <c:v>-5.1332413793103514E-2</c:v>
                </c:pt>
                <c:pt idx="9016">
                  <c:v>-5.1330758620689657E-2</c:v>
                </c:pt>
                <c:pt idx="9017">
                  <c:v>-5.1330827586206912E-2</c:v>
                </c:pt>
                <c:pt idx="9018">
                  <c:v>-5.1332586206896846E-2</c:v>
                </c:pt>
                <c:pt idx="9019">
                  <c:v>-5.1333913793103494E-2</c:v>
                </c:pt>
                <c:pt idx="9020">
                  <c:v>-5.1333931034483075E-2</c:v>
                </c:pt>
                <c:pt idx="9021">
                  <c:v>-5.1332827586206914E-2</c:v>
                </c:pt>
                <c:pt idx="9022">
                  <c:v>-5.1332620689655183E-2</c:v>
                </c:pt>
                <c:pt idx="9023">
                  <c:v>-5.1333655172413804E-2</c:v>
                </c:pt>
                <c:pt idx="9024">
                  <c:v>-5.1335758620689655E-2</c:v>
                </c:pt>
                <c:pt idx="9025">
                  <c:v>-5.1338793103448577E-2</c:v>
                </c:pt>
                <c:pt idx="9026">
                  <c:v>-5.1342068965517254E-2</c:v>
                </c:pt>
                <c:pt idx="9027">
                  <c:v>-5.1347431034482922E-2</c:v>
                </c:pt>
                <c:pt idx="9028">
                  <c:v>-5.1356034482758724E-2</c:v>
                </c:pt>
                <c:pt idx="9029">
                  <c:v>-5.1365913793103464E-2</c:v>
                </c:pt>
                <c:pt idx="9030">
                  <c:v>-5.13748275862069E-2</c:v>
                </c:pt>
                <c:pt idx="9031">
                  <c:v>-5.1381931034482922E-2</c:v>
                </c:pt>
                <c:pt idx="9032">
                  <c:v>-5.1389810344827591E-2</c:v>
                </c:pt>
                <c:pt idx="9033">
                  <c:v>-5.1399034482758704E-2</c:v>
                </c:pt>
                <c:pt idx="9034">
                  <c:v>-5.1406344827586485E-2</c:v>
                </c:pt>
                <c:pt idx="9035">
                  <c:v>-5.1411655172413792E-2</c:v>
                </c:pt>
                <c:pt idx="9036">
                  <c:v>-5.1417517241379412E-2</c:v>
                </c:pt>
                <c:pt idx="9037">
                  <c:v>-5.1425000000000005E-2</c:v>
                </c:pt>
                <c:pt idx="9038">
                  <c:v>-5.1432103448275882E-2</c:v>
                </c:pt>
                <c:pt idx="9039">
                  <c:v>-5.143777586206897E-2</c:v>
                </c:pt>
                <c:pt idx="9040">
                  <c:v>-5.1441224137931132E-2</c:v>
                </c:pt>
                <c:pt idx="9041">
                  <c:v>-5.1443103448275865E-2</c:v>
                </c:pt>
                <c:pt idx="9042">
                  <c:v>-5.1444344827586232E-2</c:v>
                </c:pt>
                <c:pt idx="9043">
                  <c:v>-5.1444034482758617E-2</c:v>
                </c:pt>
                <c:pt idx="9044">
                  <c:v>-5.1441655172413787E-2</c:v>
                </c:pt>
                <c:pt idx="9045">
                  <c:v>-5.1438758620689647E-2</c:v>
                </c:pt>
                <c:pt idx="9046">
                  <c:v>-5.1434120689655145E-2</c:v>
                </c:pt>
                <c:pt idx="9047">
                  <c:v>-5.1426206896551724E-2</c:v>
                </c:pt>
                <c:pt idx="9048">
                  <c:v>-5.1414758620689657E-2</c:v>
                </c:pt>
                <c:pt idx="9049">
                  <c:v>-5.1400913793103443E-2</c:v>
                </c:pt>
                <c:pt idx="9050">
                  <c:v>-5.1388500000000004E-2</c:v>
                </c:pt>
                <c:pt idx="9051">
                  <c:v>-5.1376827586206902E-2</c:v>
                </c:pt>
                <c:pt idx="9052">
                  <c:v>-5.1364758620689663E-2</c:v>
                </c:pt>
                <c:pt idx="9053">
                  <c:v>-5.1354068965517273E-2</c:v>
                </c:pt>
                <c:pt idx="9054">
                  <c:v>-5.1345689655172416E-2</c:v>
                </c:pt>
                <c:pt idx="9055">
                  <c:v>-5.1337896551724174E-2</c:v>
                </c:pt>
                <c:pt idx="9056">
                  <c:v>-5.1329879310344786E-2</c:v>
                </c:pt>
                <c:pt idx="9057">
                  <c:v>-5.1322724137931486E-2</c:v>
                </c:pt>
                <c:pt idx="9058">
                  <c:v>-5.1317982758620942E-2</c:v>
                </c:pt>
                <c:pt idx="9059">
                  <c:v>-5.1314913793103503E-2</c:v>
                </c:pt>
                <c:pt idx="9060">
                  <c:v>-5.1312000000000225E-2</c:v>
                </c:pt>
                <c:pt idx="9061">
                  <c:v>-5.1310000000000112E-2</c:v>
                </c:pt>
                <c:pt idx="9062">
                  <c:v>-5.1308293103448595E-2</c:v>
                </c:pt>
                <c:pt idx="9063">
                  <c:v>-5.1307241379310392E-2</c:v>
                </c:pt>
                <c:pt idx="9064">
                  <c:v>-5.1306017241379433E-2</c:v>
                </c:pt>
                <c:pt idx="9065">
                  <c:v>-5.1305465517241404E-2</c:v>
                </c:pt>
                <c:pt idx="9066">
                  <c:v>-5.1307344827586497E-2</c:v>
                </c:pt>
                <c:pt idx="9067">
                  <c:v>-5.1310137931034831E-2</c:v>
                </c:pt>
                <c:pt idx="9068">
                  <c:v>-5.1313482758620993E-2</c:v>
                </c:pt>
                <c:pt idx="9069">
                  <c:v>-5.1316137931034907E-2</c:v>
                </c:pt>
                <c:pt idx="9070">
                  <c:v>-5.1319482758620832E-2</c:v>
                </c:pt>
                <c:pt idx="9071">
                  <c:v>-5.1325224137931377E-2</c:v>
                </c:pt>
                <c:pt idx="9072">
                  <c:v>-5.1333103448275873E-2</c:v>
                </c:pt>
                <c:pt idx="9073">
                  <c:v>-5.1341275862068957E-2</c:v>
                </c:pt>
                <c:pt idx="9074">
                  <c:v>-5.1350465517241414E-2</c:v>
                </c:pt>
                <c:pt idx="9075">
                  <c:v>-5.1362344827586566E-2</c:v>
                </c:pt>
                <c:pt idx="9076">
                  <c:v>-5.1373189655172416E-2</c:v>
                </c:pt>
                <c:pt idx="9077">
                  <c:v>-5.1383017241379413E-2</c:v>
                </c:pt>
                <c:pt idx="9078">
                  <c:v>-5.1391241379310393E-2</c:v>
                </c:pt>
                <c:pt idx="9079">
                  <c:v>-5.1398551724137931E-2</c:v>
                </c:pt>
                <c:pt idx="9080">
                  <c:v>-5.1406086206896594E-2</c:v>
                </c:pt>
                <c:pt idx="9081">
                  <c:v>-5.1413103448275883E-2</c:v>
                </c:pt>
                <c:pt idx="9082">
                  <c:v>-5.1420896551724125E-2</c:v>
                </c:pt>
                <c:pt idx="9083">
                  <c:v>-5.1428034482758622E-2</c:v>
                </c:pt>
                <c:pt idx="9084">
                  <c:v>-5.1434586206896574E-2</c:v>
                </c:pt>
                <c:pt idx="9085">
                  <c:v>-5.1441017241379297E-2</c:v>
                </c:pt>
                <c:pt idx="9086">
                  <c:v>-5.1447137931034503E-2</c:v>
                </c:pt>
                <c:pt idx="9087">
                  <c:v>-5.1452137931034779E-2</c:v>
                </c:pt>
                <c:pt idx="9088">
                  <c:v>-5.1455931034482823E-2</c:v>
                </c:pt>
                <c:pt idx="9089">
                  <c:v>-5.1459275862068957E-2</c:v>
                </c:pt>
                <c:pt idx="9090">
                  <c:v>-5.1463068965517292E-2</c:v>
                </c:pt>
                <c:pt idx="9091">
                  <c:v>-5.1466000000000033E-2</c:v>
                </c:pt>
                <c:pt idx="9092">
                  <c:v>-5.1466965517241524E-2</c:v>
                </c:pt>
                <c:pt idx="9093">
                  <c:v>-5.1465896551724136E-2</c:v>
                </c:pt>
                <c:pt idx="9094">
                  <c:v>-5.1463448275862057E-2</c:v>
                </c:pt>
                <c:pt idx="9095">
                  <c:v>-5.1459120689654907E-2</c:v>
                </c:pt>
                <c:pt idx="9096">
                  <c:v>-5.1453293103448566E-2</c:v>
                </c:pt>
                <c:pt idx="9097">
                  <c:v>-5.1447741379310352E-2</c:v>
                </c:pt>
                <c:pt idx="9098">
                  <c:v>-5.1442637931034887E-2</c:v>
                </c:pt>
                <c:pt idx="9099">
                  <c:v>-5.1436724137931517E-2</c:v>
                </c:pt>
                <c:pt idx="9100">
                  <c:v>-5.1432189655172413E-2</c:v>
                </c:pt>
                <c:pt idx="9101">
                  <c:v>-5.1428482758620712E-2</c:v>
                </c:pt>
                <c:pt idx="9102">
                  <c:v>-5.1425448275861804E-2</c:v>
                </c:pt>
                <c:pt idx="9103">
                  <c:v>-5.1422155172413796E-2</c:v>
                </c:pt>
                <c:pt idx="9104">
                  <c:v>-5.1417965517241433E-2</c:v>
                </c:pt>
                <c:pt idx="9105">
                  <c:v>-5.1414241379310374E-2</c:v>
                </c:pt>
                <c:pt idx="9106">
                  <c:v>-5.1411724137931443E-2</c:v>
                </c:pt>
                <c:pt idx="9107">
                  <c:v>-5.1411120689655095E-2</c:v>
                </c:pt>
                <c:pt idx="9108">
                  <c:v>-5.1411103448275867E-2</c:v>
                </c:pt>
                <c:pt idx="9109">
                  <c:v>-5.1410327586206901E-2</c:v>
                </c:pt>
                <c:pt idx="9110">
                  <c:v>-5.1409189655172376E-2</c:v>
                </c:pt>
                <c:pt idx="9111">
                  <c:v>-5.1407500000000009E-2</c:v>
                </c:pt>
                <c:pt idx="9112">
                  <c:v>-5.1404931034482834E-2</c:v>
                </c:pt>
                <c:pt idx="9113">
                  <c:v>-5.1401655172413796E-2</c:v>
                </c:pt>
                <c:pt idx="9114">
                  <c:v>-5.1397293103448732E-2</c:v>
                </c:pt>
                <c:pt idx="9115">
                  <c:v>-5.1393413793103533E-2</c:v>
                </c:pt>
                <c:pt idx="9116">
                  <c:v>-5.1390517241379413E-2</c:v>
                </c:pt>
                <c:pt idx="9117">
                  <c:v>-5.1386482758620934E-2</c:v>
                </c:pt>
                <c:pt idx="9118">
                  <c:v>-5.1379517241379319E-2</c:v>
                </c:pt>
                <c:pt idx="9119">
                  <c:v>-5.1372137931034796E-2</c:v>
                </c:pt>
                <c:pt idx="9120">
                  <c:v>-5.1365603448275884E-2</c:v>
                </c:pt>
                <c:pt idx="9121">
                  <c:v>-5.1359689655172416E-2</c:v>
                </c:pt>
                <c:pt idx="9122">
                  <c:v>-5.1354344827586433E-2</c:v>
                </c:pt>
                <c:pt idx="9123">
                  <c:v>-5.1349586206896558E-2</c:v>
                </c:pt>
                <c:pt idx="9124">
                  <c:v>-5.1346327586206893E-2</c:v>
                </c:pt>
                <c:pt idx="9125">
                  <c:v>-5.1343396551724138E-2</c:v>
                </c:pt>
                <c:pt idx="9126">
                  <c:v>-5.1341482758620702E-2</c:v>
                </c:pt>
                <c:pt idx="9127">
                  <c:v>-5.1341999999999999E-2</c:v>
                </c:pt>
                <c:pt idx="9128">
                  <c:v>-5.1342310344827592E-2</c:v>
                </c:pt>
                <c:pt idx="9129">
                  <c:v>-5.1340999999999998E-2</c:v>
                </c:pt>
                <c:pt idx="9130">
                  <c:v>-5.1339396551724162E-2</c:v>
                </c:pt>
                <c:pt idx="9131">
                  <c:v>-5.1338034482758713E-2</c:v>
                </c:pt>
                <c:pt idx="9132">
                  <c:v>-5.1336534482758864E-2</c:v>
                </c:pt>
                <c:pt idx="9133">
                  <c:v>-5.1335206896551813E-2</c:v>
                </c:pt>
                <c:pt idx="9134">
                  <c:v>-5.1335603448275882E-2</c:v>
                </c:pt>
                <c:pt idx="9135">
                  <c:v>-5.1338224137931494E-2</c:v>
                </c:pt>
                <c:pt idx="9136">
                  <c:v>-5.1343413793103462E-2</c:v>
                </c:pt>
                <c:pt idx="9137">
                  <c:v>-5.1351862068965345E-2</c:v>
                </c:pt>
                <c:pt idx="9138">
                  <c:v>-5.1360327586206914E-2</c:v>
                </c:pt>
                <c:pt idx="9139">
                  <c:v>-5.1366034482758879E-2</c:v>
                </c:pt>
                <c:pt idx="9140">
                  <c:v>-5.1368241379310384E-2</c:v>
                </c:pt>
                <c:pt idx="9141">
                  <c:v>-5.1368413793103494E-2</c:v>
                </c:pt>
                <c:pt idx="9142">
                  <c:v>-5.1367293103448647E-2</c:v>
                </c:pt>
                <c:pt idx="9143">
                  <c:v>-5.1365000000000001E-2</c:v>
                </c:pt>
                <c:pt idx="9144">
                  <c:v>-5.136177586206897E-2</c:v>
                </c:pt>
                <c:pt idx="9145">
                  <c:v>-5.1359431034482823E-2</c:v>
                </c:pt>
                <c:pt idx="9146">
                  <c:v>-5.1358965517241402E-2</c:v>
                </c:pt>
                <c:pt idx="9147">
                  <c:v>-5.1358379310344815E-2</c:v>
                </c:pt>
                <c:pt idx="9148">
                  <c:v>-5.1357310344827593E-2</c:v>
                </c:pt>
                <c:pt idx="9149">
                  <c:v>-5.1356396551724193E-2</c:v>
                </c:pt>
                <c:pt idx="9150">
                  <c:v>-5.1357482758620898E-2</c:v>
                </c:pt>
                <c:pt idx="9151">
                  <c:v>-5.1360586206896791E-2</c:v>
                </c:pt>
                <c:pt idx="9152">
                  <c:v>-5.1364517241379332E-2</c:v>
                </c:pt>
                <c:pt idx="9153">
                  <c:v>-5.1370500000000006E-2</c:v>
                </c:pt>
                <c:pt idx="9154">
                  <c:v>-5.1376620689655171E-2</c:v>
                </c:pt>
                <c:pt idx="9155">
                  <c:v>-5.1383879310344827E-2</c:v>
                </c:pt>
                <c:pt idx="9156">
                  <c:v>-5.1392844827586576E-2</c:v>
                </c:pt>
                <c:pt idx="9157">
                  <c:v>-5.1402258620689652E-2</c:v>
                </c:pt>
                <c:pt idx="9158">
                  <c:v>-5.1410672413793122E-2</c:v>
                </c:pt>
                <c:pt idx="9159">
                  <c:v>-5.1417155172413798E-2</c:v>
                </c:pt>
                <c:pt idx="9160">
                  <c:v>-5.1423534482758632E-2</c:v>
                </c:pt>
                <c:pt idx="9161">
                  <c:v>-5.1430689655172432E-2</c:v>
                </c:pt>
                <c:pt idx="9162">
                  <c:v>-5.1435482758620713E-2</c:v>
                </c:pt>
                <c:pt idx="9163">
                  <c:v>-5.1438620689655171E-2</c:v>
                </c:pt>
                <c:pt idx="9164">
                  <c:v>-5.1440793103448422E-2</c:v>
                </c:pt>
                <c:pt idx="9165">
                  <c:v>-5.1443103448275865E-2</c:v>
                </c:pt>
                <c:pt idx="9166">
                  <c:v>-5.1445344827586212E-2</c:v>
                </c:pt>
                <c:pt idx="9167">
                  <c:v>-5.1447034482758627E-2</c:v>
                </c:pt>
                <c:pt idx="9168">
                  <c:v>-5.1448586206896553E-2</c:v>
                </c:pt>
                <c:pt idx="9169">
                  <c:v>-5.1449655172413795E-2</c:v>
                </c:pt>
                <c:pt idx="9170">
                  <c:v>-5.1449948275861725E-2</c:v>
                </c:pt>
                <c:pt idx="9171">
                  <c:v>-5.1450000000000003E-2</c:v>
                </c:pt>
                <c:pt idx="9172">
                  <c:v>-5.1450172413793085E-2</c:v>
                </c:pt>
                <c:pt idx="9173">
                  <c:v>-5.1451206896551721E-2</c:v>
                </c:pt>
                <c:pt idx="9174">
                  <c:v>-5.1452810344827592E-2</c:v>
                </c:pt>
                <c:pt idx="9175">
                  <c:v>-5.1454672413793097E-2</c:v>
                </c:pt>
                <c:pt idx="9176">
                  <c:v>-5.1456517241379313E-2</c:v>
                </c:pt>
                <c:pt idx="9177">
                  <c:v>-5.1458948275861845E-2</c:v>
                </c:pt>
                <c:pt idx="9178">
                  <c:v>-5.1461396551724152E-2</c:v>
                </c:pt>
                <c:pt idx="9179">
                  <c:v>-5.1463137931034797E-2</c:v>
                </c:pt>
                <c:pt idx="9180">
                  <c:v>-5.1465500000000004E-2</c:v>
                </c:pt>
                <c:pt idx="9181">
                  <c:v>-5.1467672413793124E-2</c:v>
                </c:pt>
                <c:pt idx="9182">
                  <c:v>-5.1469120689655146E-2</c:v>
                </c:pt>
                <c:pt idx="9183">
                  <c:v>-5.1469965517241402E-2</c:v>
                </c:pt>
                <c:pt idx="9184">
                  <c:v>-5.1470465517241402E-2</c:v>
                </c:pt>
                <c:pt idx="9185">
                  <c:v>-5.1470344827586313E-2</c:v>
                </c:pt>
                <c:pt idx="9186">
                  <c:v>-5.1469448275861945E-2</c:v>
                </c:pt>
                <c:pt idx="9187">
                  <c:v>-5.1467655172413813E-2</c:v>
                </c:pt>
                <c:pt idx="9188">
                  <c:v>-5.1466034482758834E-2</c:v>
                </c:pt>
                <c:pt idx="9189">
                  <c:v>-5.1463620689655182E-2</c:v>
                </c:pt>
                <c:pt idx="9190">
                  <c:v>-5.1461379310344835E-2</c:v>
                </c:pt>
                <c:pt idx="9191">
                  <c:v>-5.146034482758647E-2</c:v>
                </c:pt>
                <c:pt idx="9192">
                  <c:v>-5.146034482758647E-2</c:v>
                </c:pt>
                <c:pt idx="9193">
                  <c:v>-5.1460982758620724E-2</c:v>
                </c:pt>
                <c:pt idx="9194">
                  <c:v>-5.1461620689655166E-2</c:v>
                </c:pt>
                <c:pt idx="9195">
                  <c:v>-5.1461310344827593E-2</c:v>
                </c:pt>
                <c:pt idx="9196">
                  <c:v>-5.1460086206896592E-2</c:v>
                </c:pt>
                <c:pt idx="9197">
                  <c:v>-5.1459413793103453E-2</c:v>
                </c:pt>
                <c:pt idx="9198">
                  <c:v>-5.1458241379310363E-2</c:v>
                </c:pt>
                <c:pt idx="9199">
                  <c:v>-5.1455551724137905E-2</c:v>
                </c:pt>
                <c:pt idx="9200">
                  <c:v>-5.1451793103448433E-2</c:v>
                </c:pt>
                <c:pt idx="9201">
                  <c:v>-5.1446344827586324E-2</c:v>
                </c:pt>
                <c:pt idx="9202">
                  <c:v>-5.1441672413793105E-2</c:v>
                </c:pt>
                <c:pt idx="9203">
                  <c:v>-5.1438431034483E-2</c:v>
                </c:pt>
                <c:pt idx="9204">
                  <c:v>-5.1435275862068967E-2</c:v>
                </c:pt>
                <c:pt idx="9205">
                  <c:v>-5.1432517241379323E-2</c:v>
                </c:pt>
                <c:pt idx="9206">
                  <c:v>-5.1431706896551729E-2</c:v>
                </c:pt>
                <c:pt idx="9207">
                  <c:v>-5.1432000000000033E-2</c:v>
                </c:pt>
                <c:pt idx="9208">
                  <c:v>-5.1432413793103503E-2</c:v>
                </c:pt>
                <c:pt idx="9209">
                  <c:v>-5.1433206896551814E-2</c:v>
                </c:pt>
                <c:pt idx="9210">
                  <c:v>-5.1433775862068973E-2</c:v>
                </c:pt>
                <c:pt idx="9211">
                  <c:v>-5.1433448275862055E-2</c:v>
                </c:pt>
                <c:pt idx="9212">
                  <c:v>-5.1432793103448636E-2</c:v>
                </c:pt>
                <c:pt idx="9213">
                  <c:v>-5.1432655172413813E-2</c:v>
                </c:pt>
                <c:pt idx="9214">
                  <c:v>-5.143186206896528E-2</c:v>
                </c:pt>
                <c:pt idx="9215">
                  <c:v>-5.1429241379310348E-2</c:v>
                </c:pt>
                <c:pt idx="9216">
                  <c:v>-5.142594827586177E-2</c:v>
                </c:pt>
                <c:pt idx="9217">
                  <c:v>-5.1420896551724125E-2</c:v>
                </c:pt>
                <c:pt idx="9218">
                  <c:v>-5.1414758620689657E-2</c:v>
                </c:pt>
                <c:pt idx="9219">
                  <c:v>-5.1408448275861947E-2</c:v>
                </c:pt>
                <c:pt idx="9220">
                  <c:v>-5.1400379310344815E-2</c:v>
                </c:pt>
                <c:pt idx="9221">
                  <c:v>-5.1393827586206933E-2</c:v>
                </c:pt>
                <c:pt idx="9222">
                  <c:v>-5.1389241379310342E-2</c:v>
                </c:pt>
                <c:pt idx="9223">
                  <c:v>-5.1384482758620814E-2</c:v>
                </c:pt>
                <c:pt idx="9224">
                  <c:v>-5.1379000000000001E-2</c:v>
                </c:pt>
                <c:pt idx="9225">
                  <c:v>-5.1375103448275866E-2</c:v>
                </c:pt>
                <c:pt idx="9226">
                  <c:v>-5.1373172413793106E-2</c:v>
                </c:pt>
                <c:pt idx="9227">
                  <c:v>-5.1373620689655168E-2</c:v>
                </c:pt>
                <c:pt idx="9228">
                  <c:v>-5.1377258620689648E-2</c:v>
                </c:pt>
                <c:pt idx="9229">
                  <c:v>-5.1383241379310392E-2</c:v>
                </c:pt>
                <c:pt idx="9230">
                  <c:v>-5.1388344827586432E-2</c:v>
                </c:pt>
                <c:pt idx="9231">
                  <c:v>-5.1392689655172727E-2</c:v>
                </c:pt>
                <c:pt idx="9232">
                  <c:v>-5.1397896551724193E-2</c:v>
                </c:pt>
                <c:pt idx="9233">
                  <c:v>-5.140375862068966E-2</c:v>
                </c:pt>
                <c:pt idx="9234">
                  <c:v>-5.1408396551724141E-2</c:v>
                </c:pt>
                <c:pt idx="9235">
                  <c:v>-5.1411844827586324E-2</c:v>
                </c:pt>
                <c:pt idx="9236">
                  <c:v>-5.1415172413793085E-2</c:v>
                </c:pt>
                <c:pt idx="9237">
                  <c:v>-5.1419206896551724E-2</c:v>
                </c:pt>
                <c:pt idx="9238">
                  <c:v>-5.142237931034483E-2</c:v>
                </c:pt>
                <c:pt idx="9239">
                  <c:v>-5.1423655172413797E-2</c:v>
                </c:pt>
                <c:pt idx="9240">
                  <c:v>-5.1423999999999997E-2</c:v>
                </c:pt>
                <c:pt idx="9241">
                  <c:v>-5.1423706896551784E-2</c:v>
                </c:pt>
                <c:pt idx="9242">
                  <c:v>-5.142237931034483E-2</c:v>
                </c:pt>
                <c:pt idx="9243">
                  <c:v>-5.1420103448275856E-2</c:v>
                </c:pt>
                <c:pt idx="9244">
                  <c:v>-5.1418896551724137E-2</c:v>
                </c:pt>
                <c:pt idx="9245">
                  <c:v>-5.1418706896551813E-2</c:v>
                </c:pt>
                <c:pt idx="9246">
                  <c:v>-5.1418275862068964E-2</c:v>
                </c:pt>
                <c:pt idx="9247">
                  <c:v>-5.1417155172413798E-2</c:v>
                </c:pt>
                <c:pt idx="9248">
                  <c:v>-5.1416103448275872E-2</c:v>
                </c:pt>
                <c:pt idx="9249">
                  <c:v>-5.1415982758620714E-2</c:v>
                </c:pt>
                <c:pt idx="9250">
                  <c:v>-5.14161724137931E-2</c:v>
                </c:pt>
                <c:pt idx="9251">
                  <c:v>-5.1416982758620951E-2</c:v>
                </c:pt>
                <c:pt idx="9252">
                  <c:v>-5.1420103448275856E-2</c:v>
                </c:pt>
                <c:pt idx="9253">
                  <c:v>-5.1425724137931124E-2</c:v>
                </c:pt>
                <c:pt idx="9254">
                  <c:v>-5.1432344827586525E-2</c:v>
                </c:pt>
                <c:pt idx="9255">
                  <c:v>-5.1438931034482833E-2</c:v>
                </c:pt>
                <c:pt idx="9256">
                  <c:v>-5.1444465517241383E-2</c:v>
                </c:pt>
                <c:pt idx="9257">
                  <c:v>-5.1447931034482822E-2</c:v>
                </c:pt>
                <c:pt idx="9258">
                  <c:v>-5.1450189655172396E-2</c:v>
                </c:pt>
                <c:pt idx="9259">
                  <c:v>-5.1452103448275874E-2</c:v>
                </c:pt>
                <c:pt idx="9260">
                  <c:v>-5.1454568965517242E-2</c:v>
                </c:pt>
                <c:pt idx="9261">
                  <c:v>-5.1456603448275913E-2</c:v>
                </c:pt>
                <c:pt idx="9262">
                  <c:v>-5.1457620689655176E-2</c:v>
                </c:pt>
                <c:pt idx="9263">
                  <c:v>-5.1457810344827583E-2</c:v>
                </c:pt>
                <c:pt idx="9264">
                  <c:v>-5.1458568965517225E-2</c:v>
                </c:pt>
                <c:pt idx="9265">
                  <c:v>-5.1460500000000013E-2</c:v>
                </c:pt>
                <c:pt idx="9266">
                  <c:v>-5.1462172413793097E-2</c:v>
                </c:pt>
                <c:pt idx="9267">
                  <c:v>-5.1464396551724162E-2</c:v>
                </c:pt>
                <c:pt idx="9268">
                  <c:v>-5.1466275862068984E-2</c:v>
                </c:pt>
                <c:pt idx="9269">
                  <c:v>-5.1467068965517303E-2</c:v>
                </c:pt>
                <c:pt idx="9270">
                  <c:v>-5.1467482758620904E-2</c:v>
                </c:pt>
                <c:pt idx="9271">
                  <c:v>-5.1467241379310393E-2</c:v>
                </c:pt>
                <c:pt idx="9272">
                  <c:v>-5.1465344827586426E-2</c:v>
                </c:pt>
                <c:pt idx="9273">
                  <c:v>-5.1462293103448714E-2</c:v>
                </c:pt>
                <c:pt idx="9274">
                  <c:v>-5.1457810344827583E-2</c:v>
                </c:pt>
                <c:pt idx="9275">
                  <c:v>-5.1451948275861845E-2</c:v>
                </c:pt>
                <c:pt idx="9276">
                  <c:v>-5.1446551724137916E-2</c:v>
                </c:pt>
                <c:pt idx="9277">
                  <c:v>-5.1442793103448535E-2</c:v>
                </c:pt>
                <c:pt idx="9278">
                  <c:v>-5.1441310344827566E-2</c:v>
                </c:pt>
                <c:pt idx="9279">
                  <c:v>-5.1440465517241393E-2</c:v>
                </c:pt>
                <c:pt idx="9280">
                  <c:v>-5.1438689655172419E-2</c:v>
                </c:pt>
                <c:pt idx="9281">
                  <c:v>-5.1435948275861829E-2</c:v>
                </c:pt>
                <c:pt idx="9282">
                  <c:v>-5.1432241379310413E-2</c:v>
                </c:pt>
                <c:pt idx="9283">
                  <c:v>-5.1428551724137905E-2</c:v>
                </c:pt>
                <c:pt idx="9284">
                  <c:v>-5.1423827586206894E-2</c:v>
                </c:pt>
                <c:pt idx="9285">
                  <c:v>-5.1418103448275868E-2</c:v>
                </c:pt>
                <c:pt idx="9286">
                  <c:v>-5.1411965517241413E-2</c:v>
                </c:pt>
                <c:pt idx="9287">
                  <c:v>-5.1407913793103464E-2</c:v>
                </c:pt>
                <c:pt idx="9288">
                  <c:v>-5.1403965517241433E-2</c:v>
                </c:pt>
                <c:pt idx="9289">
                  <c:v>-5.139817241379311E-2</c:v>
                </c:pt>
                <c:pt idx="9290">
                  <c:v>-5.1392517241379533E-2</c:v>
                </c:pt>
                <c:pt idx="9291">
                  <c:v>-5.138737931034483E-2</c:v>
                </c:pt>
                <c:pt idx="9292">
                  <c:v>-5.1383241379310392E-2</c:v>
                </c:pt>
                <c:pt idx="9293">
                  <c:v>-5.1379655172413795E-2</c:v>
                </c:pt>
                <c:pt idx="9294">
                  <c:v>-5.1378379310344807E-2</c:v>
                </c:pt>
                <c:pt idx="9295">
                  <c:v>-5.1378586206896552E-2</c:v>
                </c:pt>
                <c:pt idx="9296">
                  <c:v>-5.1379310344827588E-2</c:v>
                </c:pt>
                <c:pt idx="9297">
                  <c:v>-5.1379482758620712E-2</c:v>
                </c:pt>
                <c:pt idx="9298">
                  <c:v>-5.1379155172413746E-2</c:v>
                </c:pt>
                <c:pt idx="9299">
                  <c:v>-5.1380603448275892E-2</c:v>
                </c:pt>
                <c:pt idx="9300">
                  <c:v>-5.1382689655172523E-2</c:v>
                </c:pt>
                <c:pt idx="9301">
                  <c:v>-5.1384896551724138E-2</c:v>
                </c:pt>
                <c:pt idx="9302">
                  <c:v>-5.1387120689655175E-2</c:v>
                </c:pt>
                <c:pt idx="9303">
                  <c:v>-5.1388620689655169E-2</c:v>
                </c:pt>
                <c:pt idx="9304">
                  <c:v>-5.1390241379310413E-2</c:v>
                </c:pt>
                <c:pt idx="9305">
                  <c:v>-5.1392896551724417E-2</c:v>
                </c:pt>
                <c:pt idx="9306">
                  <c:v>-5.1395982758620833E-2</c:v>
                </c:pt>
                <c:pt idx="9307">
                  <c:v>-5.1398034482758724E-2</c:v>
                </c:pt>
                <c:pt idx="9308">
                  <c:v>-5.1399603448275884E-2</c:v>
                </c:pt>
                <c:pt idx="9309">
                  <c:v>-5.1400189655172415E-2</c:v>
                </c:pt>
                <c:pt idx="9310">
                  <c:v>-5.1401655172413796E-2</c:v>
                </c:pt>
                <c:pt idx="9311">
                  <c:v>-5.1403982758620813E-2</c:v>
                </c:pt>
                <c:pt idx="9312">
                  <c:v>-5.1407551724137926E-2</c:v>
                </c:pt>
                <c:pt idx="9313">
                  <c:v>-5.1411689655172413E-2</c:v>
                </c:pt>
                <c:pt idx="9314">
                  <c:v>-5.1415137931034534E-2</c:v>
                </c:pt>
                <c:pt idx="9315">
                  <c:v>-5.1419793103448533E-2</c:v>
                </c:pt>
                <c:pt idx="9316">
                  <c:v>-5.1423465517241404E-2</c:v>
                </c:pt>
                <c:pt idx="9317">
                  <c:v>-5.1426517241379324E-2</c:v>
                </c:pt>
                <c:pt idx="9318">
                  <c:v>-5.1430706896551784E-2</c:v>
                </c:pt>
                <c:pt idx="9319">
                  <c:v>-5.1435931034482824E-2</c:v>
                </c:pt>
                <c:pt idx="9320">
                  <c:v>-5.1441068965517249E-2</c:v>
                </c:pt>
                <c:pt idx="9321">
                  <c:v>-5.1445758620689327E-2</c:v>
                </c:pt>
                <c:pt idx="9322">
                  <c:v>-5.1450724137931378E-2</c:v>
                </c:pt>
                <c:pt idx="9323">
                  <c:v>-5.1455275862068967E-2</c:v>
                </c:pt>
                <c:pt idx="9324">
                  <c:v>-5.1458810344827577E-2</c:v>
                </c:pt>
                <c:pt idx="9325">
                  <c:v>-5.1460517241379324E-2</c:v>
                </c:pt>
                <c:pt idx="9326">
                  <c:v>-5.1460293103448601E-2</c:v>
                </c:pt>
                <c:pt idx="9327">
                  <c:v>-5.1459120689654907E-2</c:v>
                </c:pt>
                <c:pt idx="9328">
                  <c:v>-5.1458068965517252E-2</c:v>
                </c:pt>
                <c:pt idx="9329">
                  <c:v>-5.1457310344827589E-2</c:v>
                </c:pt>
                <c:pt idx="9330">
                  <c:v>-5.1456620689655182E-2</c:v>
                </c:pt>
                <c:pt idx="9331">
                  <c:v>-5.145589655172414E-2</c:v>
                </c:pt>
                <c:pt idx="9332">
                  <c:v>-5.1456155172413788E-2</c:v>
                </c:pt>
                <c:pt idx="9333">
                  <c:v>-5.1456672413793113E-2</c:v>
                </c:pt>
                <c:pt idx="9334">
                  <c:v>-5.1455000000000001E-2</c:v>
                </c:pt>
                <c:pt idx="9335">
                  <c:v>-5.1453310344827592E-2</c:v>
                </c:pt>
                <c:pt idx="9336">
                  <c:v>-5.1451620689655177E-2</c:v>
                </c:pt>
                <c:pt idx="9337">
                  <c:v>-5.1447827586206897E-2</c:v>
                </c:pt>
                <c:pt idx="9338">
                  <c:v>-5.1441965517241381E-2</c:v>
                </c:pt>
                <c:pt idx="9339">
                  <c:v>-5.1436327586206913E-2</c:v>
                </c:pt>
                <c:pt idx="9340">
                  <c:v>-5.1431224137931407E-2</c:v>
                </c:pt>
                <c:pt idx="9341">
                  <c:v>-5.1425655172413785E-2</c:v>
                </c:pt>
                <c:pt idx="9342">
                  <c:v>-5.1418517241379323E-2</c:v>
                </c:pt>
                <c:pt idx="9343">
                  <c:v>-5.1411017241379323E-2</c:v>
                </c:pt>
                <c:pt idx="9344">
                  <c:v>-5.1405482758620703E-2</c:v>
                </c:pt>
                <c:pt idx="9345">
                  <c:v>-5.1401655172413796E-2</c:v>
                </c:pt>
                <c:pt idx="9346">
                  <c:v>-5.1398758620689662E-2</c:v>
                </c:pt>
                <c:pt idx="9347">
                  <c:v>-5.1396724137931595E-2</c:v>
                </c:pt>
                <c:pt idx="9348">
                  <c:v>-5.1394413793103513E-2</c:v>
                </c:pt>
                <c:pt idx="9349">
                  <c:v>-5.1393051724137932E-2</c:v>
                </c:pt>
                <c:pt idx="9350">
                  <c:v>-5.1392172413793111E-2</c:v>
                </c:pt>
                <c:pt idx="9351">
                  <c:v>-5.1390862068965475E-2</c:v>
                </c:pt>
                <c:pt idx="9352">
                  <c:v>-5.1389724137931386E-2</c:v>
                </c:pt>
                <c:pt idx="9353">
                  <c:v>-5.1388258620689652E-2</c:v>
                </c:pt>
                <c:pt idx="9354">
                  <c:v>-5.1385982758620732E-2</c:v>
                </c:pt>
                <c:pt idx="9355">
                  <c:v>-5.1382534482758833E-2</c:v>
                </c:pt>
                <c:pt idx="9356">
                  <c:v>-5.1377103448275868E-2</c:v>
                </c:pt>
                <c:pt idx="9357">
                  <c:v>-5.1369413793103454E-2</c:v>
                </c:pt>
                <c:pt idx="9358">
                  <c:v>-5.1361482758620833E-2</c:v>
                </c:pt>
                <c:pt idx="9359">
                  <c:v>-5.1354706896551722E-2</c:v>
                </c:pt>
                <c:pt idx="9360">
                  <c:v>-5.1348931034482813E-2</c:v>
                </c:pt>
                <c:pt idx="9361">
                  <c:v>-5.1343413793103462E-2</c:v>
                </c:pt>
                <c:pt idx="9362">
                  <c:v>-5.1338327586206892E-2</c:v>
                </c:pt>
                <c:pt idx="9363">
                  <c:v>-5.1335362068965447E-2</c:v>
                </c:pt>
                <c:pt idx="9364">
                  <c:v>-5.1333827586206922E-2</c:v>
                </c:pt>
                <c:pt idx="9365">
                  <c:v>-5.1333689655172494E-2</c:v>
                </c:pt>
                <c:pt idx="9366">
                  <c:v>-5.1333603448275984E-2</c:v>
                </c:pt>
                <c:pt idx="9367">
                  <c:v>-5.1333896551724163E-2</c:v>
                </c:pt>
                <c:pt idx="9368">
                  <c:v>-5.1335689655172413E-2</c:v>
                </c:pt>
                <c:pt idx="9369">
                  <c:v>-5.1337310344827594E-2</c:v>
                </c:pt>
                <c:pt idx="9370">
                  <c:v>-5.1337948275862057E-2</c:v>
                </c:pt>
                <c:pt idx="9371">
                  <c:v>-5.1338655172413802E-2</c:v>
                </c:pt>
                <c:pt idx="9372">
                  <c:v>-5.1339379310344817E-2</c:v>
                </c:pt>
                <c:pt idx="9373">
                  <c:v>-5.1340137931034494E-2</c:v>
                </c:pt>
                <c:pt idx="9374">
                  <c:v>-5.1342620689655172E-2</c:v>
                </c:pt>
                <c:pt idx="9375">
                  <c:v>-5.1346275862068962E-2</c:v>
                </c:pt>
                <c:pt idx="9376">
                  <c:v>-5.1350310344827593E-2</c:v>
                </c:pt>
                <c:pt idx="9377">
                  <c:v>-5.1354655172413791E-2</c:v>
                </c:pt>
                <c:pt idx="9378">
                  <c:v>-5.1359655172413789E-2</c:v>
                </c:pt>
                <c:pt idx="9379">
                  <c:v>-5.1364482758620905E-2</c:v>
                </c:pt>
                <c:pt idx="9380">
                  <c:v>-5.1370344827586324E-2</c:v>
                </c:pt>
                <c:pt idx="9381">
                  <c:v>-5.1377241379310344E-2</c:v>
                </c:pt>
                <c:pt idx="9382">
                  <c:v>-5.1384275862068972E-2</c:v>
                </c:pt>
                <c:pt idx="9383">
                  <c:v>-5.1391172413793096E-2</c:v>
                </c:pt>
                <c:pt idx="9384">
                  <c:v>-5.1397586206896828E-2</c:v>
                </c:pt>
                <c:pt idx="9385">
                  <c:v>-5.1401844827586224E-2</c:v>
                </c:pt>
                <c:pt idx="9386">
                  <c:v>-5.1404603448275882E-2</c:v>
                </c:pt>
                <c:pt idx="9387">
                  <c:v>-5.1406827586206912E-2</c:v>
                </c:pt>
                <c:pt idx="9388">
                  <c:v>-5.1409482758620693E-2</c:v>
                </c:pt>
                <c:pt idx="9389">
                  <c:v>-5.1410982758620834E-2</c:v>
                </c:pt>
                <c:pt idx="9390">
                  <c:v>-5.1412775862068973E-2</c:v>
                </c:pt>
                <c:pt idx="9391">
                  <c:v>-5.1414931034482934E-2</c:v>
                </c:pt>
                <c:pt idx="9392">
                  <c:v>-5.1415913793103472E-2</c:v>
                </c:pt>
                <c:pt idx="9393">
                  <c:v>-5.1415603448275893E-2</c:v>
                </c:pt>
                <c:pt idx="9394">
                  <c:v>-5.1415344827586432E-2</c:v>
                </c:pt>
                <c:pt idx="9395">
                  <c:v>-5.1415551724137927E-2</c:v>
                </c:pt>
                <c:pt idx="9396">
                  <c:v>-5.1415862068965375E-2</c:v>
                </c:pt>
                <c:pt idx="9397">
                  <c:v>-5.1417103448275873E-2</c:v>
                </c:pt>
                <c:pt idx="9398">
                  <c:v>-5.1417896551724136E-2</c:v>
                </c:pt>
                <c:pt idx="9399">
                  <c:v>-5.141708620689682E-2</c:v>
                </c:pt>
                <c:pt idx="9400">
                  <c:v>-5.1416448275862066E-2</c:v>
                </c:pt>
                <c:pt idx="9401">
                  <c:v>-5.14161724137931E-2</c:v>
                </c:pt>
                <c:pt idx="9402">
                  <c:v>-5.1416120689655176E-2</c:v>
                </c:pt>
                <c:pt idx="9403">
                  <c:v>-5.1415344827586432E-2</c:v>
                </c:pt>
                <c:pt idx="9404">
                  <c:v>-5.141713793103482E-2</c:v>
                </c:pt>
                <c:pt idx="9405">
                  <c:v>-5.1422275862068968E-2</c:v>
                </c:pt>
                <c:pt idx="9406">
                  <c:v>-5.1427293103448533E-2</c:v>
                </c:pt>
                <c:pt idx="9407">
                  <c:v>-5.1433344827586484E-2</c:v>
                </c:pt>
                <c:pt idx="9408">
                  <c:v>-5.1441293103448332E-2</c:v>
                </c:pt>
                <c:pt idx="9409">
                  <c:v>-5.1447379310344807E-2</c:v>
                </c:pt>
                <c:pt idx="9410">
                  <c:v>-5.1452413793103474E-2</c:v>
                </c:pt>
                <c:pt idx="9411">
                  <c:v>-5.1456637931034936E-2</c:v>
                </c:pt>
                <c:pt idx="9412">
                  <c:v>-5.1460586206896593E-2</c:v>
                </c:pt>
                <c:pt idx="9413">
                  <c:v>-5.1465137931034514E-2</c:v>
                </c:pt>
                <c:pt idx="9414">
                  <c:v>-5.1468758620689649E-2</c:v>
                </c:pt>
                <c:pt idx="9415">
                  <c:v>-5.1472931034482923E-2</c:v>
                </c:pt>
                <c:pt idx="9416">
                  <c:v>-5.1477034482758623E-2</c:v>
                </c:pt>
                <c:pt idx="9417">
                  <c:v>-5.1479413793103453E-2</c:v>
                </c:pt>
                <c:pt idx="9418">
                  <c:v>-5.1480413793103454E-2</c:v>
                </c:pt>
                <c:pt idx="9419">
                  <c:v>-5.1480241379310364E-2</c:v>
                </c:pt>
                <c:pt idx="9420">
                  <c:v>-5.1479310344827577E-2</c:v>
                </c:pt>
                <c:pt idx="9421">
                  <c:v>-5.1477655172413796E-2</c:v>
                </c:pt>
                <c:pt idx="9422">
                  <c:v>-5.1475896551724076E-2</c:v>
                </c:pt>
                <c:pt idx="9423">
                  <c:v>-5.1474586206896551E-2</c:v>
                </c:pt>
                <c:pt idx="9424">
                  <c:v>-5.1473310344827591E-2</c:v>
                </c:pt>
                <c:pt idx="9425">
                  <c:v>-5.1470896551724141E-2</c:v>
                </c:pt>
                <c:pt idx="9426">
                  <c:v>-5.1467534482758634E-2</c:v>
                </c:pt>
                <c:pt idx="9427">
                  <c:v>-5.1463224137931529E-2</c:v>
                </c:pt>
                <c:pt idx="9428">
                  <c:v>-5.1458586206896563E-2</c:v>
                </c:pt>
                <c:pt idx="9429">
                  <c:v>-5.1453931034482932E-2</c:v>
                </c:pt>
                <c:pt idx="9430">
                  <c:v>-5.1449775862068774E-2</c:v>
                </c:pt>
                <c:pt idx="9431">
                  <c:v>-5.1445689655172405E-2</c:v>
                </c:pt>
                <c:pt idx="9432">
                  <c:v>-5.1440103448275855E-2</c:v>
                </c:pt>
                <c:pt idx="9433">
                  <c:v>-5.1434448275861966E-2</c:v>
                </c:pt>
                <c:pt idx="9434">
                  <c:v>-5.1430017241379314E-2</c:v>
                </c:pt>
                <c:pt idx="9435">
                  <c:v>-5.1426275862068972E-2</c:v>
                </c:pt>
                <c:pt idx="9436">
                  <c:v>-5.1423896551724135E-2</c:v>
                </c:pt>
                <c:pt idx="9437">
                  <c:v>-5.1421465517241402E-2</c:v>
                </c:pt>
                <c:pt idx="9438">
                  <c:v>-5.1417637931034953E-2</c:v>
                </c:pt>
                <c:pt idx="9439">
                  <c:v>-5.1413810344827594E-2</c:v>
                </c:pt>
                <c:pt idx="9440">
                  <c:v>-5.1408482758620713E-2</c:v>
                </c:pt>
                <c:pt idx="9441">
                  <c:v>-5.1403379310344825E-2</c:v>
                </c:pt>
                <c:pt idx="9442">
                  <c:v>-5.1400086206896574E-2</c:v>
                </c:pt>
                <c:pt idx="9443">
                  <c:v>-5.1397379310344833E-2</c:v>
                </c:pt>
                <c:pt idx="9444">
                  <c:v>-5.1395482758620832E-2</c:v>
                </c:pt>
                <c:pt idx="9445">
                  <c:v>-5.1393327586206933E-2</c:v>
                </c:pt>
                <c:pt idx="9446">
                  <c:v>-5.1390413793103502E-2</c:v>
                </c:pt>
                <c:pt idx="9447">
                  <c:v>-5.1388293103448571E-2</c:v>
                </c:pt>
                <c:pt idx="9448">
                  <c:v>-5.1387758620689658E-2</c:v>
                </c:pt>
                <c:pt idx="9449">
                  <c:v>-5.138962068965517E-2</c:v>
                </c:pt>
                <c:pt idx="9450">
                  <c:v>-5.1393155172413801E-2</c:v>
                </c:pt>
                <c:pt idx="9451">
                  <c:v>-5.1397862068965496E-2</c:v>
                </c:pt>
                <c:pt idx="9452">
                  <c:v>-5.1402741379310384E-2</c:v>
                </c:pt>
                <c:pt idx="9453">
                  <c:v>-5.1407448275861967E-2</c:v>
                </c:pt>
                <c:pt idx="9454">
                  <c:v>-5.1413155172413801E-2</c:v>
                </c:pt>
                <c:pt idx="9455">
                  <c:v>-5.1420534482758622E-2</c:v>
                </c:pt>
                <c:pt idx="9456">
                  <c:v>-5.1427965517241402E-2</c:v>
                </c:pt>
                <c:pt idx="9457">
                  <c:v>-5.1433327586206903E-2</c:v>
                </c:pt>
                <c:pt idx="9458">
                  <c:v>-5.143589655172414E-2</c:v>
                </c:pt>
                <c:pt idx="9459">
                  <c:v>-5.1437568965517239E-2</c:v>
                </c:pt>
                <c:pt idx="9460">
                  <c:v>-5.1439241379310344E-2</c:v>
                </c:pt>
                <c:pt idx="9461">
                  <c:v>-5.1441258620689365E-2</c:v>
                </c:pt>
                <c:pt idx="9462">
                  <c:v>-5.1441862068965172E-2</c:v>
                </c:pt>
                <c:pt idx="9463">
                  <c:v>-5.1441758620689344E-2</c:v>
                </c:pt>
                <c:pt idx="9464">
                  <c:v>-5.1440586206896552E-2</c:v>
                </c:pt>
                <c:pt idx="9465">
                  <c:v>-5.1437862068965445E-2</c:v>
                </c:pt>
                <c:pt idx="9466">
                  <c:v>-5.1434224137931452E-2</c:v>
                </c:pt>
                <c:pt idx="9467">
                  <c:v>-5.1430137931034729E-2</c:v>
                </c:pt>
                <c:pt idx="9468">
                  <c:v>-5.1425896551724096E-2</c:v>
                </c:pt>
                <c:pt idx="9469">
                  <c:v>-5.1423362068965445E-2</c:v>
                </c:pt>
                <c:pt idx="9470">
                  <c:v>-5.1421551724137905E-2</c:v>
                </c:pt>
                <c:pt idx="9471">
                  <c:v>-5.1420120689655055E-2</c:v>
                </c:pt>
                <c:pt idx="9472">
                  <c:v>-5.1418431034483056E-2</c:v>
                </c:pt>
                <c:pt idx="9473">
                  <c:v>-5.1417034482758812E-2</c:v>
                </c:pt>
                <c:pt idx="9474">
                  <c:v>-5.1415293103448563E-2</c:v>
                </c:pt>
                <c:pt idx="9475">
                  <c:v>-5.1413706896551913E-2</c:v>
                </c:pt>
                <c:pt idx="9476">
                  <c:v>-5.1412224137931575E-2</c:v>
                </c:pt>
                <c:pt idx="9477">
                  <c:v>-5.1410275862068963E-2</c:v>
                </c:pt>
                <c:pt idx="9478">
                  <c:v>-5.1408172413793085E-2</c:v>
                </c:pt>
                <c:pt idx="9479">
                  <c:v>-5.1405793103448498E-2</c:v>
                </c:pt>
                <c:pt idx="9480">
                  <c:v>-5.1402965517241522E-2</c:v>
                </c:pt>
                <c:pt idx="9481">
                  <c:v>-5.1399482758620905E-2</c:v>
                </c:pt>
                <c:pt idx="9482">
                  <c:v>-5.1396241379310433E-2</c:v>
                </c:pt>
                <c:pt idx="9483">
                  <c:v>-5.1394896551724134E-2</c:v>
                </c:pt>
                <c:pt idx="9484">
                  <c:v>-5.1395086206896784E-2</c:v>
                </c:pt>
                <c:pt idx="9485">
                  <c:v>-5.1396137931034917E-2</c:v>
                </c:pt>
                <c:pt idx="9486">
                  <c:v>-5.1397379310344833E-2</c:v>
                </c:pt>
                <c:pt idx="9487">
                  <c:v>-5.1397931034483119E-2</c:v>
                </c:pt>
                <c:pt idx="9488">
                  <c:v>-5.139755172413793E-2</c:v>
                </c:pt>
                <c:pt idx="9489">
                  <c:v>-5.1396844827586566E-2</c:v>
                </c:pt>
                <c:pt idx="9490">
                  <c:v>-5.1397051724138172E-2</c:v>
                </c:pt>
                <c:pt idx="9491">
                  <c:v>-5.1397362068965495E-2</c:v>
                </c:pt>
                <c:pt idx="9492">
                  <c:v>-5.1399758620689656E-2</c:v>
                </c:pt>
                <c:pt idx="9493">
                  <c:v>-5.1405224137931367E-2</c:v>
                </c:pt>
                <c:pt idx="9494">
                  <c:v>-5.1411672413793102E-2</c:v>
                </c:pt>
                <c:pt idx="9495">
                  <c:v>-5.141734482758651E-2</c:v>
                </c:pt>
                <c:pt idx="9496">
                  <c:v>-5.142189655172414E-2</c:v>
                </c:pt>
                <c:pt idx="9497">
                  <c:v>-5.1426344827586457E-2</c:v>
                </c:pt>
                <c:pt idx="9498">
                  <c:v>-5.1432120689655178E-2</c:v>
                </c:pt>
                <c:pt idx="9499">
                  <c:v>-5.1436965517241424E-2</c:v>
                </c:pt>
                <c:pt idx="9500">
                  <c:v>-5.1439293103448434E-2</c:v>
                </c:pt>
                <c:pt idx="9501">
                  <c:v>-5.1440793103448422E-2</c:v>
                </c:pt>
                <c:pt idx="9502">
                  <c:v>-5.1441827586206877E-2</c:v>
                </c:pt>
                <c:pt idx="9503">
                  <c:v>-5.1441482758620684E-2</c:v>
                </c:pt>
                <c:pt idx="9504">
                  <c:v>-5.144072413793134E-2</c:v>
                </c:pt>
                <c:pt idx="9505">
                  <c:v>-5.1439379310344806E-2</c:v>
                </c:pt>
                <c:pt idx="9506">
                  <c:v>-5.1437155172413776E-2</c:v>
                </c:pt>
                <c:pt idx="9507">
                  <c:v>-5.1434620689655167E-2</c:v>
                </c:pt>
                <c:pt idx="9508">
                  <c:v>-5.1431568965517253E-2</c:v>
                </c:pt>
                <c:pt idx="9509">
                  <c:v>-5.142920689655172E-2</c:v>
                </c:pt>
                <c:pt idx="9510">
                  <c:v>-5.1429844827586203E-2</c:v>
                </c:pt>
                <c:pt idx="9511">
                  <c:v>-5.1432275862068964E-2</c:v>
                </c:pt>
                <c:pt idx="9512">
                  <c:v>-5.1436000000000023E-2</c:v>
                </c:pt>
                <c:pt idx="9513">
                  <c:v>-5.1439965517241393E-2</c:v>
                </c:pt>
                <c:pt idx="9514">
                  <c:v>-5.1443327586206899E-2</c:v>
                </c:pt>
                <c:pt idx="9515">
                  <c:v>-5.1445482758620702E-2</c:v>
                </c:pt>
                <c:pt idx="9516">
                  <c:v>-5.1447413793103462E-2</c:v>
                </c:pt>
                <c:pt idx="9517">
                  <c:v>-5.1448275862068966E-2</c:v>
                </c:pt>
                <c:pt idx="9518">
                  <c:v>-5.1447931034482822E-2</c:v>
                </c:pt>
                <c:pt idx="9519">
                  <c:v>-5.1447482758620704E-2</c:v>
                </c:pt>
                <c:pt idx="9520">
                  <c:v>-5.1446655172413792E-2</c:v>
                </c:pt>
                <c:pt idx="9521">
                  <c:v>-5.1445275862068866E-2</c:v>
                </c:pt>
                <c:pt idx="9522">
                  <c:v>-5.1443068965517244E-2</c:v>
                </c:pt>
                <c:pt idx="9523">
                  <c:v>-5.1442189655172416E-2</c:v>
                </c:pt>
                <c:pt idx="9524">
                  <c:v>-5.1441827586206877E-2</c:v>
                </c:pt>
                <c:pt idx="9525">
                  <c:v>-5.1441310344827566E-2</c:v>
                </c:pt>
                <c:pt idx="9526">
                  <c:v>-5.1439827586206896E-2</c:v>
                </c:pt>
                <c:pt idx="9527">
                  <c:v>-5.1437689655172432E-2</c:v>
                </c:pt>
                <c:pt idx="9528">
                  <c:v>-5.1435775862068968E-2</c:v>
                </c:pt>
                <c:pt idx="9529">
                  <c:v>-5.1434586206896574E-2</c:v>
                </c:pt>
                <c:pt idx="9530">
                  <c:v>-5.1434827586206891E-2</c:v>
                </c:pt>
                <c:pt idx="9531">
                  <c:v>-5.1436362068965485E-2</c:v>
                </c:pt>
                <c:pt idx="9532">
                  <c:v>-5.1437655172413804E-2</c:v>
                </c:pt>
                <c:pt idx="9533">
                  <c:v>-5.1437534482758632E-2</c:v>
                </c:pt>
                <c:pt idx="9534">
                  <c:v>-5.1437275862068969E-2</c:v>
                </c:pt>
                <c:pt idx="9535">
                  <c:v>-5.1437379310344825E-2</c:v>
                </c:pt>
                <c:pt idx="9536">
                  <c:v>-5.1437672413793122E-2</c:v>
                </c:pt>
                <c:pt idx="9537">
                  <c:v>-5.1439068965517254E-2</c:v>
                </c:pt>
                <c:pt idx="9538">
                  <c:v>-5.1442448275861946E-2</c:v>
                </c:pt>
                <c:pt idx="9539">
                  <c:v>-5.1445775862068846E-2</c:v>
                </c:pt>
                <c:pt idx="9540">
                  <c:v>-5.1449724137931113E-2</c:v>
                </c:pt>
                <c:pt idx="9541">
                  <c:v>-5.1456206896551733E-2</c:v>
                </c:pt>
                <c:pt idx="9542">
                  <c:v>-5.1464362068965465E-2</c:v>
                </c:pt>
                <c:pt idx="9543">
                  <c:v>-5.1473431034482833E-2</c:v>
                </c:pt>
                <c:pt idx="9544">
                  <c:v>-5.1480172413793095E-2</c:v>
                </c:pt>
                <c:pt idx="9545">
                  <c:v>-5.1484551724137927E-2</c:v>
                </c:pt>
                <c:pt idx="9546">
                  <c:v>-5.1488793103448519E-2</c:v>
                </c:pt>
                <c:pt idx="9547">
                  <c:v>-5.1493034482758833E-2</c:v>
                </c:pt>
                <c:pt idx="9548">
                  <c:v>-5.1496379310344821E-2</c:v>
                </c:pt>
                <c:pt idx="9549">
                  <c:v>-5.1497982758620914E-2</c:v>
                </c:pt>
                <c:pt idx="9550">
                  <c:v>-5.1498706896551734E-2</c:v>
                </c:pt>
                <c:pt idx="9551">
                  <c:v>-5.1500517241379308E-2</c:v>
                </c:pt>
                <c:pt idx="9552">
                  <c:v>-5.1500913793103453E-2</c:v>
                </c:pt>
                <c:pt idx="9553">
                  <c:v>-5.1502155172413785E-2</c:v>
                </c:pt>
                <c:pt idx="9554">
                  <c:v>-5.1504999999999995E-2</c:v>
                </c:pt>
                <c:pt idx="9555">
                  <c:v>-5.1507241379310363E-2</c:v>
                </c:pt>
                <c:pt idx="9556">
                  <c:v>-5.1509586206896558E-2</c:v>
                </c:pt>
                <c:pt idx="9557">
                  <c:v>-5.1511758620689657E-2</c:v>
                </c:pt>
                <c:pt idx="9558">
                  <c:v>-5.1512758620689651E-2</c:v>
                </c:pt>
                <c:pt idx="9559">
                  <c:v>-5.1513448275862066E-2</c:v>
                </c:pt>
                <c:pt idx="9560">
                  <c:v>-5.1513568965517273E-2</c:v>
                </c:pt>
                <c:pt idx="9561">
                  <c:v>-5.1513155172413796E-2</c:v>
                </c:pt>
                <c:pt idx="9562">
                  <c:v>-5.1512793103448647E-2</c:v>
                </c:pt>
                <c:pt idx="9563">
                  <c:v>-5.1512137931034839E-2</c:v>
                </c:pt>
                <c:pt idx="9564">
                  <c:v>-5.1512017241379333E-2</c:v>
                </c:pt>
                <c:pt idx="9565">
                  <c:v>-5.1512706896551824E-2</c:v>
                </c:pt>
                <c:pt idx="9566">
                  <c:v>-5.1514534482758632E-2</c:v>
                </c:pt>
                <c:pt idx="9567">
                  <c:v>-5.1515896551724144E-2</c:v>
                </c:pt>
                <c:pt idx="9568">
                  <c:v>-5.1515810344827585E-2</c:v>
                </c:pt>
                <c:pt idx="9569">
                  <c:v>-5.1513965517241432E-2</c:v>
                </c:pt>
                <c:pt idx="9570">
                  <c:v>-5.1511672413793112E-2</c:v>
                </c:pt>
                <c:pt idx="9571">
                  <c:v>-5.1508413793103454E-2</c:v>
                </c:pt>
                <c:pt idx="9572">
                  <c:v>-5.1503879310344815E-2</c:v>
                </c:pt>
                <c:pt idx="9573">
                  <c:v>-5.1499413793103473E-2</c:v>
                </c:pt>
                <c:pt idx="9574">
                  <c:v>-5.1495224137931436E-2</c:v>
                </c:pt>
                <c:pt idx="9575">
                  <c:v>-5.1491155172413795E-2</c:v>
                </c:pt>
                <c:pt idx="9576">
                  <c:v>-5.148755172413793E-2</c:v>
                </c:pt>
                <c:pt idx="9577">
                  <c:v>-5.1483293103448603E-2</c:v>
                </c:pt>
                <c:pt idx="9578">
                  <c:v>-5.1477948275861836E-2</c:v>
                </c:pt>
                <c:pt idx="9579">
                  <c:v>-5.1470034482758623E-2</c:v>
                </c:pt>
                <c:pt idx="9580">
                  <c:v>-5.1462775862068974E-2</c:v>
                </c:pt>
                <c:pt idx="9581">
                  <c:v>-5.1454896551724125E-2</c:v>
                </c:pt>
                <c:pt idx="9582">
                  <c:v>-5.1448068965517249E-2</c:v>
                </c:pt>
                <c:pt idx="9583">
                  <c:v>-5.1442827586206892E-2</c:v>
                </c:pt>
                <c:pt idx="9584">
                  <c:v>-5.1439275862068957E-2</c:v>
                </c:pt>
                <c:pt idx="9585">
                  <c:v>-5.1438879310344826E-2</c:v>
                </c:pt>
                <c:pt idx="9586">
                  <c:v>-5.1439379310344806E-2</c:v>
                </c:pt>
                <c:pt idx="9587">
                  <c:v>-5.1441034482758607E-2</c:v>
                </c:pt>
                <c:pt idx="9588">
                  <c:v>-5.1444344827586232E-2</c:v>
                </c:pt>
                <c:pt idx="9589">
                  <c:v>-5.1447775862068966E-2</c:v>
                </c:pt>
                <c:pt idx="9590">
                  <c:v>-5.1452051724137936E-2</c:v>
                </c:pt>
                <c:pt idx="9591">
                  <c:v>-5.1456534482758623E-2</c:v>
                </c:pt>
                <c:pt idx="9592">
                  <c:v>-5.1461620689655166E-2</c:v>
                </c:pt>
                <c:pt idx="9593">
                  <c:v>-5.1468689655172421E-2</c:v>
                </c:pt>
                <c:pt idx="9594">
                  <c:v>-5.1476482758620733E-2</c:v>
                </c:pt>
                <c:pt idx="9595">
                  <c:v>-5.1483689655172422E-2</c:v>
                </c:pt>
                <c:pt idx="9596">
                  <c:v>-5.1489275862068966E-2</c:v>
                </c:pt>
                <c:pt idx="9597">
                  <c:v>-5.1495431034483001E-2</c:v>
                </c:pt>
                <c:pt idx="9598">
                  <c:v>-5.1503327586206904E-2</c:v>
                </c:pt>
                <c:pt idx="9599">
                  <c:v>-5.1510913793103463E-2</c:v>
                </c:pt>
                <c:pt idx="9600">
                  <c:v>-5.1517517241379332E-2</c:v>
                </c:pt>
                <c:pt idx="9601">
                  <c:v>-5.1521448275861761E-2</c:v>
                </c:pt>
                <c:pt idx="9602">
                  <c:v>-5.1523275862068965E-2</c:v>
                </c:pt>
                <c:pt idx="9603">
                  <c:v>-5.1524741379310353E-2</c:v>
                </c:pt>
                <c:pt idx="9604">
                  <c:v>-5.1525741379310347E-2</c:v>
                </c:pt>
                <c:pt idx="9605">
                  <c:v>-5.1526534482758624E-2</c:v>
                </c:pt>
                <c:pt idx="9606">
                  <c:v>-5.1526931034482824E-2</c:v>
                </c:pt>
                <c:pt idx="9607">
                  <c:v>-5.1528086206896549E-2</c:v>
                </c:pt>
                <c:pt idx="9608">
                  <c:v>-5.1530431034482932E-2</c:v>
                </c:pt>
                <c:pt idx="9609">
                  <c:v>-5.1533362068965465E-2</c:v>
                </c:pt>
                <c:pt idx="9610">
                  <c:v>-5.1535086206896563E-2</c:v>
                </c:pt>
                <c:pt idx="9611">
                  <c:v>-5.1536017241379323E-2</c:v>
                </c:pt>
                <c:pt idx="9612">
                  <c:v>-5.1537379310344827E-2</c:v>
                </c:pt>
                <c:pt idx="9613">
                  <c:v>-5.1538344827586333E-2</c:v>
                </c:pt>
                <c:pt idx="9614">
                  <c:v>-5.1537551724137938E-2</c:v>
                </c:pt>
                <c:pt idx="9615">
                  <c:v>-5.1534758620689645E-2</c:v>
                </c:pt>
                <c:pt idx="9616">
                  <c:v>-5.153160344827587E-2</c:v>
                </c:pt>
                <c:pt idx="9617">
                  <c:v>-5.1529413793103447E-2</c:v>
                </c:pt>
                <c:pt idx="9618">
                  <c:v>-5.1527241379310362E-2</c:v>
                </c:pt>
                <c:pt idx="9619">
                  <c:v>-5.1524241379310352E-2</c:v>
                </c:pt>
                <c:pt idx="9620">
                  <c:v>-5.1520948275861782E-2</c:v>
                </c:pt>
                <c:pt idx="9621">
                  <c:v>-5.1517706896551732E-2</c:v>
                </c:pt>
                <c:pt idx="9622">
                  <c:v>-5.1514448275862046E-2</c:v>
                </c:pt>
                <c:pt idx="9623">
                  <c:v>-5.1511827586206899E-2</c:v>
                </c:pt>
                <c:pt idx="9624">
                  <c:v>-5.1510948275861945E-2</c:v>
                </c:pt>
                <c:pt idx="9625">
                  <c:v>-5.1511379310344815E-2</c:v>
                </c:pt>
                <c:pt idx="9626">
                  <c:v>-5.1511758620689657E-2</c:v>
                </c:pt>
                <c:pt idx="9627">
                  <c:v>-5.1511568965517243E-2</c:v>
                </c:pt>
                <c:pt idx="9628">
                  <c:v>-5.1511137931034533E-2</c:v>
                </c:pt>
                <c:pt idx="9629">
                  <c:v>-5.1511258620689657E-2</c:v>
                </c:pt>
                <c:pt idx="9630">
                  <c:v>-5.1512896551724183E-2</c:v>
                </c:pt>
                <c:pt idx="9631">
                  <c:v>-5.1514603448275874E-2</c:v>
                </c:pt>
                <c:pt idx="9632">
                  <c:v>-5.1513965517241432E-2</c:v>
                </c:pt>
                <c:pt idx="9633">
                  <c:v>-5.1512500000000024E-2</c:v>
                </c:pt>
                <c:pt idx="9634">
                  <c:v>-5.1511482758620733E-2</c:v>
                </c:pt>
                <c:pt idx="9635">
                  <c:v>-5.150951724137931E-2</c:v>
                </c:pt>
                <c:pt idx="9636">
                  <c:v>-5.1506206896551734E-2</c:v>
                </c:pt>
                <c:pt idx="9637">
                  <c:v>-5.1503241379310352E-2</c:v>
                </c:pt>
                <c:pt idx="9638">
                  <c:v>-5.1500017241379314E-2</c:v>
                </c:pt>
                <c:pt idx="9639">
                  <c:v>-5.1497775862068974E-2</c:v>
                </c:pt>
                <c:pt idx="9640">
                  <c:v>-5.1496379310344821E-2</c:v>
                </c:pt>
                <c:pt idx="9641">
                  <c:v>-5.1495793103448546E-2</c:v>
                </c:pt>
                <c:pt idx="9642">
                  <c:v>-5.149644827586207E-2</c:v>
                </c:pt>
                <c:pt idx="9643">
                  <c:v>-5.1496224137931548E-2</c:v>
                </c:pt>
                <c:pt idx="9644">
                  <c:v>-5.1494862068965475E-2</c:v>
                </c:pt>
                <c:pt idx="9645">
                  <c:v>-5.1492896551724184E-2</c:v>
                </c:pt>
                <c:pt idx="9646">
                  <c:v>-5.1491500000000003E-2</c:v>
                </c:pt>
                <c:pt idx="9647">
                  <c:v>-5.149075862068965E-2</c:v>
                </c:pt>
                <c:pt idx="9648">
                  <c:v>-5.1490431034483072E-2</c:v>
                </c:pt>
                <c:pt idx="9649">
                  <c:v>-5.1491103448275857E-2</c:v>
                </c:pt>
                <c:pt idx="9650">
                  <c:v>-5.1492431034483158E-2</c:v>
                </c:pt>
                <c:pt idx="9651">
                  <c:v>-5.1493724137931518E-2</c:v>
                </c:pt>
                <c:pt idx="9652">
                  <c:v>-5.1496172413793104E-2</c:v>
                </c:pt>
                <c:pt idx="9653">
                  <c:v>-5.1498810344827589E-2</c:v>
                </c:pt>
                <c:pt idx="9654">
                  <c:v>-5.1501275862068957E-2</c:v>
                </c:pt>
                <c:pt idx="9655">
                  <c:v>-5.1502931034483002E-2</c:v>
                </c:pt>
                <c:pt idx="9656">
                  <c:v>-5.1504034482758622E-2</c:v>
                </c:pt>
                <c:pt idx="9657">
                  <c:v>-5.1503017241379324E-2</c:v>
                </c:pt>
                <c:pt idx="9658">
                  <c:v>-5.1501172413793046E-2</c:v>
                </c:pt>
                <c:pt idx="9659">
                  <c:v>-5.1498551724137927E-2</c:v>
                </c:pt>
                <c:pt idx="9660">
                  <c:v>-5.1496017241379533E-2</c:v>
                </c:pt>
                <c:pt idx="9661">
                  <c:v>-5.1494724137931464E-2</c:v>
                </c:pt>
                <c:pt idx="9662">
                  <c:v>-5.1493448275862067E-2</c:v>
                </c:pt>
                <c:pt idx="9663">
                  <c:v>-5.1491206896551733E-2</c:v>
                </c:pt>
                <c:pt idx="9664">
                  <c:v>-5.1487862068965447E-2</c:v>
                </c:pt>
                <c:pt idx="9665">
                  <c:v>-5.1485413793103452E-2</c:v>
                </c:pt>
                <c:pt idx="9666">
                  <c:v>-5.1482568965517284E-2</c:v>
                </c:pt>
                <c:pt idx="9667">
                  <c:v>-5.1478448275861823E-2</c:v>
                </c:pt>
                <c:pt idx="9668">
                  <c:v>-5.147370689655173E-2</c:v>
                </c:pt>
                <c:pt idx="9669">
                  <c:v>-5.1467827586206903E-2</c:v>
                </c:pt>
                <c:pt idx="9670">
                  <c:v>-5.14615E-2</c:v>
                </c:pt>
                <c:pt idx="9671">
                  <c:v>-5.1455620689655167E-2</c:v>
                </c:pt>
                <c:pt idx="9672">
                  <c:v>-5.1449379310344767E-2</c:v>
                </c:pt>
                <c:pt idx="9673">
                  <c:v>-5.1442310344827588E-2</c:v>
                </c:pt>
                <c:pt idx="9674">
                  <c:v>-5.1434551724137925E-2</c:v>
                </c:pt>
                <c:pt idx="9675">
                  <c:v>-5.1426793103448575E-2</c:v>
                </c:pt>
                <c:pt idx="9676">
                  <c:v>-5.1419637931034899E-2</c:v>
                </c:pt>
                <c:pt idx="9677">
                  <c:v>-5.1413206896551933E-2</c:v>
                </c:pt>
                <c:pt idx="9678">
                  <c:v>-5.1405586206896552E-2</c:v>
                </c:pt>
                <c:pt idx="9679">
                  <c:v>-5.1396551724138186E-2</c:v>
                </c:pt>
                <c:pt idx="9680">
                  <c:v>-5.1389327586206894E-2</c:v>
                </c:pt>
                <c:pt idx="9681">
                  <c:v>-5.1385155172413766E-2</c:v>
                </c:pt>
                <c:pt idx="9682">
                  <c:v>-5.1383310344827592E-2</c:v>
                </c:pt>
                <c:pt idx="9683">
                  <c:v>-5.1383344827586511E-2</c:v>
                </c:pt>
                <c:pt idx="9684">
                  <c:v>-5.1384517241379324E-2</c:v>
                </c:pt>
                <c:pt idx="9685">
                  <c:v>-5.1385896551724125E-2</c:v>
                </c:pt>
                <c:pt idx="9686">
                  <c:v>-5.1387120689655175E-2</c:v>
                </c:pt>
                <c:pt idx="9687">
                  <c:v>-5.1388465517241431E-2</c:v>
                </c:pt>
                <c:pt idx="9688">
                  <c:v>-5.1390327586206923E-2</c:v>
                </c:pt>
                <c:pt idx="9689">
                  <c:v>-5.1393086206896886E-2</c:v>
                </c:pt>
                <c:pt idx="9690">
                  <c:v>-5.1397103448275874E-2</c:v>
                </c:pt>
                <c:pt idx="9691">
                  <c:v>-5.1401379310344816E-2</c:v>
                </c:pt>
                <c:pt idx="9692">
                  <c:v>-5.1405603448275862E-2</c:v>
                </c:pt>
                <c:pt idx="9693">
                  <c:v>-5.1408999999999996E-2</c:v>
                </c:pt>
                <c:pt idx="9694">
                  <c:v>-5.1411517241379323E-2</c:v>
                </c:pt>
                <c:pt idx="9695">
                  <c:v>-5.1412741379310414E-2</c:v>
                </c:pt>
                <c:pt idx="9696">
                  <c:v>-5.1413275862068973E-2</c:v>
                </c:pt>
                <c:pt idx="9697">
                  <c:v>-5.1413827586206912E-2</c:v>
                </c:pt>
                <c:pt idx="9698">
                  <c:v>-5.1415586206896582E-2</c:v>
                </c:pt>
                <c:pt idx="9699">
                  <c:v>-5.1419137931034524E-2</c:v>
                </c:pt>
                <c:pt idx="9700">
                  <c:v>-5.1423396551724142E-2</c:v>
                </c:pt>
                <c:pt idx="9701">
                  <c:v>-5.1428137931034512E-2</c:v>
                </c:pt>
                <c:pt idx="9702">
                  <c:v>-5.1434275862068966E-2</c:v>
                </c:pt>
                <c:pt idx="9703">
                  <c:v>-5.1441896551724105E-2</c:v>
                </c:pt>
                <c:pt idx="9704">
                  <c:v>-5.1450120689654953E-2</c:v>
                </c:pt>
                <c:pt idx="9705">
                  <c:v>-5.1456293103448604E-2</c:v>
                </c:pt>
                <c:pt idx="9706">
                  <c:v>-5.1462413793103533E-2</c:v>
                </c:pt>
                <c:pt idx="9707">
                  <c:v>-5.146975862068965E-2</c:v>
                </c:pt>
                <c:pt idx="9708">
                  <c:v>-5.147706896551725E-2</c:v>
                </c:pt>
                <c:pt idx="9709">
                  <c:v>-5.1484689655172423E-2</c:v>
                </c:pt>
                <c:pt idx="9710">
                  <c:v>-5.1491465517241423E-2</c:v>
                </c:pt>
                <c:pt idx="9711">
                  <c:v>-5.1497172413793105E-2</c:v>
                </c:pt>
                <c:pt idx="9712">
                  <c:v>-5.1502741379310372E-2</c:v>
                </c:pt>
                <c:pt idx="9713">
                  <c:v>-5.1506793103448544E-2</c:v>
                </c:pt>
                <c:pt idx="9714">
                  <c:v>-5.1511000000000008E-2</c:v>
                </c:pt>
                <c:pt idx="9715">
                  <c:v>-5.1514775862068957E-2</c:v>
                </c:pt>
                <c:pt idx="9716">
                  <c:v>-5.1519000000000009E-2</c:v>
                </c:pt>
                <c:pt idx="9717">
                  <c:v>-5.1523120689654929E-2</c:v>
                </c:pt>
                <c:pt idx="9718">
                  <c:v>-5.1525827586206885E-2</c:v>
                </c:pt>
                <c:pt idx="9719">
                  <c:v>-5.1527431034482832E-2</c:v>
                </c:pt>
                <c:pt idx="9720">
                  <c:v>-5.1528620689655157E-2</c:v>
                </c:pt>
                <c:pt idx="9721">
                  <c:v>-5.1530068965517262E-2</c:v>
                </c:pt>
                <c:pt idx="9722">
                  <c:v>-5.1531862068965255E-2</c:v>
                </c:pt>
                <c:pt idx="9723">
                  <c:v>-5.1534379310344818E-2</c:v>
                </c:pt>
                <c:pt idx="9724">
                  <c:v>-5.1536827586206903E-2</c:v>
                </c:pt>
                <c:pt idx="9725">
                  <c:v>-5.1538982758620684E-2</c:v>
                </c:pt>
                <c:pt idx="9726">
                  <c:v>-5.1540241379310348E-2</c:v>
                </c:pt>
                <c:pt idx="9727">
                  <c:v>-5.1541431034482783E-2</c:v>
                </c:pt>
                <c:pt idx="9728">
                  <c:v>-5.1541982758620687E-2</c:v>
                </c:pt>
                <c:pt idx="9729">
                  <c:v>-5.1541689655172397E-2</c:v>
                </c:pt>
                <c:pt idx="9730">
                  <c:v>-5.1540517241379306E-2</c:v>
                </c:pt>
                <c:pt idx="9731">
                  <c:v>-5.1539017241379312E-2</c:v>
                </c:pt>
                <c:pt idx="9732">
                  <c:v>-5.1538E-2</c:v>
                </c:pt>
                <c:pt idx="9733">
                  <c:v>-5.1536758620689647E-2</c:v>
                </c:pt>
                <c:pt idx="9734">
                  <c:v>-5.1535310344827577E-2</c:v>
                </c:pt>
                <c:pt idx="9735">
                  <c:v>-5.1533241379310354E-2</c:v>
                </c:pt>
                <c:pt idx="9736">
                  <c:v>-5.1530137931034524E-2</c:v>
                </c:pt>
                <c:pt idx="9737">
                  <c:v>-5.1527172413793065E-2</c:v>
                </c:pt>
                <c:pt idx="9738">
                  <c:v>-5.1525137931034484E-2</c:v>
                </c:pt>
                <c:pt idx="9739">
                  <c:v>-5.1523637931034823E-2</c:v>
                </c:pt>
                <c:pt idx="9740">
                  <c:v>-5.1523586206896572E-2</c:v>
                </c:pt>
                <c:pt idx="9741">
                  <c:v>-5.1524482758620704E-2</c:v>
                </c:pt>
                <c:pt idx="9742">
                  <c:v>-5.1523620689655165E-2</c:v>
                </c:pt>
                <c:pt idx="9743">
                  <c:v>-5.1521189655172356E-2</c:v>
                </c:pt>
                <c:pt idx="9744">
                  <c:v>-5.1518103448275857E-2</c:v>
                </c:pt>
                <c:pt idx="9745">
                  <c:v>-5.1515293103448524E-2</c:v>
                </c:pt>
                <c:pt idx="9746">
                  <c:v>-5.1512051724137933E-2</c:v>
                </c:pt>
                <c:pt idx="9747">
                  <c:v>-5.1508758620689647E-2</c:v>
                </c:pt>
                <c:pt idx="9748">
                  <c:v>-5.1505448275861808E-2</c:v>
                </c:pt>
                <c:pt idx="9749">
                  <c:v>-5.1502620689655179E-2</c:v>
                </c:pt>
                <c:pt idx="9750">
                  <c:v>-5.1498965517241424E-2</c:v>
                </c:pt>
                <c:pt idx="9751">
                  <c:v>-5.1492620689655183E-2</c:v>
                </c:pt>
                <c:pt idx="9752">
                  <c:v>-5.1484258620689657E-2</c:v>
                </c:pt>
                <c:pt idx="9753">
                  <c:v>-5.1477534482758623E-2</c:v>
                </c:pt>
                <c:pt idx="9754">
                  <c:v>-5.1471862068965195E-2</c:v>
                </c:pt>
                <c:pt idx="9755">
                  <c:v>-5.1466034482758834E-2</c:v>
                </c:pt>
                <c:pt idx="9756">
                  <c:v>-5.1462017241379512E-2</c:v>
                </c:pt>
                <c:pt idx="9757">
                  <c:v>-5.1459620689655157E-2</c:v>
                </c:pt>
                <c:pt idx="9758">
                  <c:v>-5.1457120689655085E-2</c:v>
                </c:pt>
                <c:pt idx="9759">
                  <c:v>-5.1454413793103462E-2</c:v>
                </c:pt>
                <c:pt idx="9760">
                  <c:v>-5.1452931034483028E-2</c:v>
                </c:pt>
                <c:pt idx="9761">
                  <c:v>-5.1453551724137916E-2</c:v>
                </c:pt>
                <c:pt idx="9762">
                  <c:v>-5.1454310344827586E-2</c:v>
                </c:pt>
                <c:pt idx="9763">
                  <c:v>-5.1455724137931334E-2</c:v>
                </c:pt>
                <c:pt idx="9764">
                  <c:v>-5.1457896551724142E-2</c:v>
                </c:pt>
                <c:pt idx="9765">
                  <c:v>-5.1459293103448434E-2</c:v>
                </c:pt>
                <c:pt idx="9766">
                  <c:v>-5.1459931034482813E-2</c:v>
                </c:pt>
                <c:pt idx="9767">
                  <c:v>-5.1460586206896593E-2</c:v>
                </c:pt>
                <c:pt idx="9768">
                  <c:v>-5.1460310344827592E-2</c:v>
                </c:pt>
                <c:pt idx="9769">
                  <c:v>-5.1456810344827582E-2</c:v>
                </c:pt>
                <c:pt idx="9770">
                  <c:v>-5.1450724137931378E-2</c:v>
                </c:pt>
                <c:pt idx="9771">
                  <c:v>-5.1444051724137907E-2</c:v>
                </c:pt>
                <c:pt idx="9772">
                  <c:v>-5.1438137931034723E-2</c:v>
                </c:pt>
                <c:pt idx="9773">
                  <c:v>-5.1432172413793102E-2</c:v>
                </c:pt>
                <c:pt idx="9774">
                  <c:v>-5.1425068965517247E-2</c:v>
                </c:pt>
                <c:pt idx="9775">
                  <c:v>-5.1418810344827592E-2</c:v>
                </c:pt>
                <c:pt idx="9776">
                  <c:v>-5.1413172413793097E-2</c:v>
                </c:pt>
                <c:pt idx="9777">
                  <c:v>-5.1407137931034533E-2</c:v>
                </c:pt>
                <c:pt idx="9778">
                  <c:v>-5.1402655172413804E-2</c:v>
                </c:pt>
                <c:pt idx="9779">
                  <c:v>-5.1400896551724126E-2</c:v>
                </c:pt>
                <c:pt idx="9780">
                  <c:v>-5.140120689655172E-2</c:v>
                </c:pt>
                <c:pt idx="9781">
                  <c:v>-5.1403155172413777E-2</c:v>
                </c:pt>
                <c:pt idx="9782">
                  <c:v>-5.1406275862068973E-2</c:v>
                </c:pt>
                <c:pt idx="9783">
                  <c:v>-5.1410655172413791E-2</c:v>
                </c:pt>
                <c:pt idx="9784">
                  <c:v>-5.1415344827586432E-2</c:v>
                </c:pt>
                <c:pt idx="9785">
                  <c:v>-5.1419051724137937E-2</c:v>
                </c:pt>
                <c:pt idx="9786">
                  <c:v>-5.1420620689655167E-2</c:v>
                </c:pt>
                <c:pt idx="9787">
                  <c:v>-5.1421724137931134E-2</c:v>
                </c:pt>
                <c:pt idx="9788">
                  <c:v>-5.1422844827586425E-2</c:v>
                </c:pt>
                <c:pt idx="9789">
                  <c:v>-5.1424137931034494E-2</c:v>
                </c:pt>
                <c:pt idx="9790">
                  <c:v>-5.1424051724137936E-2</c:v>
                </c:pt>
                <c:pt idx="9791">
                  <c:v>-5.1423000000000003E-2</c:v>
                </c:pt>
                <c:pt idx="9792">
                  <c:v>-5.1421931034482803E-2</c:v>
                </c:pt>
                <c:pt idx="9793">
                  <c:v>-5.1420586206896553E-2</c:v>
                </c:pt>
                <c:pt idx="9794">
                  <c:v>-5.1419655172413793E-2</c:v>
                </c:pt>
                <c:pt idx="9795">
                  <c:v>-5.1419310344827593E-2</c:v>
                </c:pt>
                <c:pt idx="9796">
                  <c:v>-5.1419172413793096E-2</c:v>
                </c:pt>
                <c:pt idx="9797">
                  <c:v>-5.1418034482758633E-2</c:v>
                </c:pt>
                <c:pt idx="9798">
                  <c:v>-5.1416724137931559E-2</c:v>
                </c:pt>
                <c:pt idx="9799">
                  <c:v>-5.1416931034483138E-2</c:v>
                </c:pt>
                <c:pt idx="9800">
                  <c:v>-5.1418310344827592E-2</c:v>
                </c:pt>
                <c:pt idx="9801">
                  <c:v>-5.1421293103448423E-2</c:v>
                </c:pt>
                <c:pt idx="9802">
                  <c:v>-5.1426413793103483E-2</c:v>
                </c:pt>
                <c:pt idx="9803">
                  <c:v>-5.1432206896551834E-2</c:v>
                </c:pt>
                <c:pt idx="9804">
                  <c:v>-5.1437413793103473E-2</c:v>
                </c:pt>
                <c:pt idx="9805">
                  <c:v>-5.1442551724137926E-2</c:v>
                </c:pt>
                <c:pt idx="9806">
                  <c:v>-5.1448103448275856E-2</c:v>
                </c:pt>
                <c:pt idx="9807">
                  <c:v>-5.1455293103448499E-2</c:v>
                </c:pt>
                <c:pt idx="9808">
                  <c:v>-5.1464034482758624E-2</c:v>
                </c:pt>
                <c:pt idx="9809">
                  <c:v>-5.1474482758620703E-2</c:v>
                </c:pt>
                <c:pt idx="9810">
                  <c:v>-5.1483482758620823E-2</c:v>
                </c:pt>
                <c:pt idx="9811">
                  <c:v>-5.1491000000000002E-2</c:v>
                </c:pt>
                <c:pt idx="9812">
                  <c:v>-5.1499241379310362E-2</c:v>
                </c:pt>
                <c:pt idx="9813">
                  <c:v>-5.1505948275861781E-2</c:v>
                </c:pt>
                <c:pt idx="9814">
                  <c:v>-5.1510137931034733E-2</c:v>
                </c:pt>
                <c:pt idx="9815">
                  <c:v>-5.1514103448275859E-2</c:v>
                </c:pt>
                <c:pt idx="9816">
                  <c:v>-5.1516965517241504E-2</c:v>
                </c:pt>
                <c:pt idx="9817">
                  <c:v>-5.1518551724137926E-2</c:v>
                </c:pt>
                <c:pt idx="9818">
                  <c:v>-5.1518586206896554E-2</c:v>
                </c:pt>
                <c:pt idx="9819">
                  <c:v>-5.1518224137931452E-2</c:v>
                </c:pt>
                <c:pt idx="9820">
                  <c:v>-5.1517034482758704E-2</c:v>
                </c:pt>
                <c:pt idx="9821">
                  <c:v>-5.1515741379310344E-2</c:v>
                </c:pt>
                <c:pt idx="9822">
                  <c:v>-5.1515896551724144E-2</c:v>
                </c:pt>
                <c:pt idx="9823">
                  <c:v>-5.1516568965517283E-2</c:v>
                </c:pt>
                <c:pt idx="9824">
                  <c:v>-5.1516206896551904E-2</c:v>
                </c:pt>
                <c:pt idx="9825">
                  <c:v>-5.1514896551724143E-2</c:v>
                </c:pt>
                <c:pt idx="9826">
                  <c:v>-5.1513982758620833E-2</c:v>
                </c:pt>
                <c:pt idx="9827">
                  <c:v>-5.1513862068965466E-2</c:v>
                </c:pt>
                <c:pt idx="9828">
                  <c:v>-5.1514172413793087E-2</c:v>
                </c:pt>
                <c:pt idx="9829">
                  <c:v>-5.1513413793103494E-2</c:v>
                </c:pt>
                <c:pt idx="9830">
                  <c:v>-5.1512103448275864E-2</c:v>
                </c:pt>
                <c:pt idx="9831">
                  <c:v>-5.1512224137931537E-2</c:v>
                </c:pt>
                <c:pt idx="9832">
                  <c:v>-5.1512689655172424E-2</c:v>
                </c:pt>
                <c:pt idx="9833">
                  <c:v>-5.1512637931034985E-2</c:v>
                </c:pt>
                <c:pt idx="9834">
                  <c:v>-5.1512448275862065E-2</c:v>
                </c:pt>
                <c:pt idx="9835">
                  <c:v>-5.1511103448275856E-2</c:v>
                </c:pt>
                <c:pt idx="9836">
                  <c:v>-5.1506862068965445E-2</c:v>
                </c:pt>
                <c:pt idx="9837">
                  <c:v>-5.1501948275861777E-2</c:v>
                </c:pt>
                <c:pt idx="9838">
                  <c:v>-5.1498517241379313E-2</c:v>
                </c:pt>
                <c:pt idx="9839">
                  <c:v>-5.1494724137931464E-2</c:v>
                </c:pt>
                <c:pt idx="9840">
                  <c:v>-5.1489793103448485E-2</c:v>
                </c:pt>
                <c:pt idx="9841">
                  <c:v>-5.1487706896551813E-2</c:v>
                </c:pt>
                <c:pt idx="9842">
                  <c:v>-5.1488810344827586E-2</c:v>
                </c:pt>
                <c:pt idx="9843">
                  <c:v>-5.1491344827586334E-2</c:v>
                </c:pt>
                <c:pt idx="9844">
                  <c:v>-5.1494172413793095E-2</c:v>
                </c:pt>
                <c:pt idx="9845">
                  <c:v>-5.1498275862068968E-2</c:v>
                </c:pt>
                <c:pt idx="9846">
                  <c:v>-5.1503103448275862E-2</c:v>
                </c:pt>
                <c:pt idx="9847">
                  <c:v>-5.1508879310344806E-2</c:v>
                </c:pt>
                <c:pt idx="9848">
                  <c:v>-5.1515396551724137E-2</c:v>
                </c:pt>
                <c:pt idx="9849">
                  <c:v>-5.1521965517241392E-2</c:v>
                </c:pt>
                <c:pt idx="9850">
                  <c:v>-5.1527655172413797E-2</c:v>
                </c:pt>
                <c:pt idx="9851">
                  <c:v>-5.1531999999999988E-2</c:v>
                </c:pt>
                <c:pt idx="9852">
                  <c:v>-5.1534586206896563E-2</c:v>
                </c:pt>
                <c:pt idx="9853">
                  <c:v>-5.1538844827586312E-2</c:v>
                </c:pt>
                <c:pt idx="9854">
                  <c:v>-5.1545931034482774E-2</c:v>
                </c:pt>
                <c:pt idx="9855">
                  <c:v>-5.1552896551724126E-2</c:v>
                </c:pt>
                <c:pt idx="9856">
                  <c:v>-5.1560603448275892E-2</c:v>
                </c:pt>
                <c:pt idx="9857">
                  <c:v>-5.1567448275861967E-2</c:v>
                </c:pt>
                <c:pt idx="9858">
                  <c:v>-5.1573672413793105E-2</c:v>
                </c:pt>
                <c:pt idx="9859">
                  <c:v>-5.1578999999999986E-2</c:v>
                </c:pt>
                <c:pt idx="9860">
                  <c:v>-5.1581327586206899E-2</c:v>
                </c:pt>
                <c:pt idx="9861">
                  <c:v>-5.1580724137931376E-2</c:v>
                </c:pt>
                <c:pt idx="9862">
                  <c:v>-5.1578448275861763E-2</c:v>
                </c:pt>
                <c:pt idx="9863">
                  <c:v>-5.1574586206896561E-2</c:v>
                </c:pt>
                <c:pt idx="9864">
                  <c:v>-5.1569499999999997E-2</c:v>
                </c:pt>
                <c:pt idx="9865">
                  <c:v>-5.1563051724137929E-2</c:v>
                </c:pt>
                <c:pt idx="9866">
                  <c:v>-5.155468965517241E-2</c:v>
                </c:pt>
                <c:pt idx="9867">
                  <c:v>-5.1547137931034492E-2</c:v>
                </c:pt>
                <c:pt idx="9868">
                  <c:v>-5.1541517241379287E-2</c:v>
                </c:pt>
                <c:pt idx="9869">
                  <c:v>-5.1536706896551723E-2</c:v>
                </c:pt>
                <c:pt idx="9870">
                  <c:v>-5.1533913793103472E-2</c:v>
                </c:pt>
                <c:pt idx="9871">
                  <c:v>-5.1532844827586424E-2</c:v>
                </c:pt>
                <c:pt idx="9872">
                  <c:v>-5.1532137931034797E-2</c:v>
                </c:pt>
                <c:pt idx="9873">
                  <c:v>-5.1532206896551823E-2</c:v>
                </c:pt>
                <c:pt idx="9874">
                  <c:v>-5.1532844827586424E-2</c:v>
                </c:pt>
                <c:pt idx="9875">
                  <c:v>-5.1533137931034534E-2</c:v>
                </c:pt>
                <c:pt idx="9876">
                  <c:v>-5.1533931034482991E-2</c:v>
                </c:pt>
                <c:pt idx="9877">
                  <c:v>-5.153481034482759E-2</c:v>
                </c:pt>
                <c:pt idx="9878">
                  <c:v>-5.1535517241379315E-2</c:v>
                </c:pt>
                <c:pt idx="9879">
                  <c:v>-5.1534672413793101E-2</c:v>
                </c:pt>
                <c:pt idx="9880">
                  <c:v>-5.1533603448275893E-2</c:v>
                </c:pt>
                <c:pt idx="9881">
                  <c:v>-5.1534344827586405E-2</c:v>
                </c:pt>
                <c:pt idx="9882">
                  <c:v>-5.1535448275861845E-2</c:v>
                </c:pt>
                <c:pt idx="9883">
                  <c:v>-5.1535568965517253E-2</c:v>
                </c:pt>
                <c:pt idx="9884">
                  <c:v>-5.1534758620689645E-2</c:v>
                </c:pt>
                <c:pt idx="9885">
                  <c:v>-5.1534034482758624E-2</c:v>
                </c:pt>
                <c:pt idx="9886">
                  <c:v>-5.1533862068965375E-2</c:v>
                </c:pt>
                <c:pt idx="9887">
                  <c:v>-5.1534137931034514E-2</c:v>
                </c:pt>
                <c:pt idx="9888">
                  <c:v>-5.1535827586206895E-2</c:v>
                </c:pt>
                <c:pt idx="9889">
                  <c:v>-5.1539206896551733E-2</c:v>
                </c:pt>
                <c:pt idx="9890">
                  <c:v>-5.1542586206896564E-2</c:v>
                </c:pt>
                <c:pt idx="9891">
                  <c:v>-5.1545810344827546E-2</c:v>
                </c:pt>
                <c:pt idx="9892">
                  <c:v>-5.1550293103448434E-2</c:v>
                </c:pt>
                <c:pt idx="9893">
                  <c:v>-5.1554103448275865E-2</c:v>
                </c:pt>
                <c:pt idx="9894">
                  <c:v>-5.1558068965517241E-2</c:v>
                </c:pt>
                <c:pt idx="9895">
                  <c:v>-5.1561741379310362E-2</c:v>
                </c:pt>
                <c:pt idx="9896">
                  <c:v>-5.1565741379310352E-2</c:v>
                </c:pt>
                <c:pt idx="9897">
                  <c:v>-5.1570655172413785E-2</c:v>
                </c:pt>
                <c:pt idx="9898">
                  <c:v>-5.1575862068965132E-2</c:v>
                </c:pt>
                <c:pt idx="9899">
                  <c:v>-5.1580586206896553E-2</c:v>
                </c:pt>
                <c:pt idx="9900">
                  <c:v>-5.1584948275861846E-2</c:v>
                </c:pt>
                <c:pt idx="9901">
                  <c:v>-5.1591568965517254E-2</c:v>
                </c:pt>
                <c:pt idx="9902">
                  <c:v>-5.1599862068965274E-2</c:v>
                </c:pt>
                <c:pt idx="9903">
                  <c:v>-5.1609155172413539E-2</c:v>
                </c:pt>
                <c:pt idx="9904">
                  <c:v>-5.1617551724137928E-2</c:v>
                </c:pt>
                <c:pt idx="9905">
                  <c:v>-5.1624896551724087E-2</c:v>
                </c:pt>
                <c:pt idx="9906">
                  <c:v>-5.1632344827586434E-2</c:v>
                </c:pt>
                <c:pt idx="9907">
                  <c:v>-5.1640275862068846E-2</c:v>
                </c:pt>
                <c:pt idx="9908">
                  <c:v>-5.1646379310344805E-2</c:v>
                </c:pt>
                <c:pt idx="9909">
                  <c:v>-5.1651172413792822E-2</c:v>
                </c:pt>
                <c:pt idx="9910">
                  <c:v>-5.1655534482758607E-2</c:v>
                </c:pt>
                <c:pt idx="9911">
                  <c:v>-5.1659982758620687E-2</c:v>
                </c:pt>
                <c:pt idx="9912">
                  <c:v>-5.1663344827586423E-2</c:v>
                </c:pt>
                <c:pt idx="9913">
                  <c:v>-5.1664999999999996E-2</c:v>
                </c:pt>
                <c:pt idx="9914">
                  <c:v>-5.1666413793103473E-2</c:v>
                </c:pt>
                <c:pt idx="9915">
                  <c:v>-5.1666068965517273E-2</c:v>
                </c:pt>
                <c:pt idx="9916">
                  <c:v>-5.1663603448275884E-2</c:v>
                </c:pt>
                <c:pt idx="9917">
                  <c:v>-5.1659499999999976E-2</c:v>
                </c:pt>
                <c:pt idx="9918">
                  <c:v>-5.1653034482758632E-2</c:v>
                </c:pt>
                <c:pt idx="9919">
                  <c:v>-5.1646379310344805E-2</c:v>
                </c:pt>
                <c:pt idx="9920">
                  <c:v>-5.1639241379310342E-2</c:v>
                </c:pt>
                <c:pt idx="9921">
                  <c:v>-5.1631689655172418E-2</c:v>
                </c:pt>
                <c:pt idx="9922">
                  <c:v>-5.1625431034482763E-2</c:v>
                </c:pt>
                <c:pt idx="9923">
                  <c:v>-5.1619655172413785E-2</c:v>
                </c:pt>
                <c:pt idx="9924">
                  <c:v>-5.1616224137931495E-2</c:v>
                </c:pt>
                <c:pt idx="9925">
                  <c:v>-5.1614034482758621E-2</c:v>
                </c:pt>
                <c:pt idx="9926">
                  <c:v>-5.1613551724137917E-2</c:v>
                </c:pt>
                <c:pt idx="9927">
                  <c:v>-5.1613551724137917E-2</c:v>
                </c:pt>
                <c:pt idx="9928">
                  <c:v>-5.1614431034482933E-2</c:v>
                </c:pt>
                <c:pt idx="9929">
                  <c:v>-5.1615362068965262E-2</c:v>
                </c:pt>
                <c:pt idx="9930">
                  <c:v>-5.161772413793142E-2</c:v>
                </c:pt>
                <c:pt idx="9931">
                  <c:v>-5.1621224137931104E-2</c:v>
                </c:pt>
                <c:pt idx="9932">
                  <c:v>-5.1625137931034487E-2</c:v>
                </c:pt>
                <c:pt idx="9933">
                  <c:v>-5.1629137931034491E-2</c:v>
                </c:pt>
                <c:pt idx="9934">
                  <c:v>-5.1632672413793108E-2</c:v>
                </c:pt>
                <c:pt idx="9935">
                  <c:v>-5.1635258620689378E-2</c:v>
                </c:pt>
                <c:pt idx="9936">
                  <c:v>-5.1636586206896554E-2</c:v>
                </c:pt>
                <c:pt idx="9937">
                  <c:v>-5.1637000000000002E-2</c:v>
                </c:pt>
                <c:pt idx="9938">
                  <c:v>-5.1636362068965366E-2</c:v>
                </c:pt>
                <c:pt idx="9939">
                  <c:v>-5.1635362068965233E-2</c:v>
                </c:pt>
                <c:pt idx="9940">
                  <c:v>-5.1633637931034836E-2</c:v>
                </c:pt>
                <c:pt idx="9941">
                  <c:v>-5.1630879310344796E-2</c:v>
                </c:pt>
                <c:pt idx="9942">
                  <c:v>-5.1626896551724116E-2</c:v>
                </c:pt>
                <c:pt idx="9943">
                  <c:v>-5.1622965517241402E-2</c:v>
                </c:pt>
                <c:pt idx="9944">
                  <c:v>-5.1619396551724143E-2</c:v>
                </c:pt>
                <c:pt idx="9945">
                  <c:v>-5.1615241379310353E-2</c:v>
                </c:pt>
                <c:pt idx="9946">
                  <c:v>-5.1608965517241381E-2</c:v>
                </c:pt>
                <c:pt idx="9947">
                  <c:v>-5.1601068965517242E-2</c:v>
                </c:pt>
                <c:pt idx="9948">
                  <c:v>-5.1592413793103503E-2</c:v>
                </c:pt>
                <c:pt idx="9949">
                  <c:v>-5.1580258620689649E-2</c:v>
                </c:pt>
                <c:pt idx="9950">
                  <c:v>-5.1566620689655174E-2</c:v>
                </c:pt>
                <c:pt idx="9951">
                  <c:v>-5.1552551724137925E-2</c:v>
                </c:pt>
                <c:pt idx="9952">
                  <c:v>-5.1539103448275857E-2</c:v>
                </c:pt>
                <c:pt idx="9953">
                  <c:v>-5.1525189655172346E-2</c:v>
                </c:pt>
                <c:pt idx="9954">
                  <c:v>-5.1509189655172365E-2</c:v>
                </c:pt>
                <c:pt idx="9955">
                  <c:v>-5.1493362068965487E-2</c:v>
                </c:pt>
                <c:pt idx="9956">
                  <c:v>-5.1477000000000002E-2</c:v>
                </c:pt>
                <c:pt idx="9957">
                  <c:v>-5.1463775862068961E-2</c:v>
                </c:pt>
                <c:pt idx="9958">
                  <c:v>-5.1452344827586434E-2</c:v>
                </c:pt>
                <c:pt idx="9959">
                  <c:v>-5.1439499999999999E-2</c:v>
                </c:pt>
                <c:pt idx="9960">
                  <c:v>-5.1426948275861965E-2</c:v>
                </c:pt>
                <c:pt idx="9961">
                  <c:v>-5.1414965517241423E-2</c:v>
                </c:pt>
                <c:pt idx="9962">
                  <c:v>-5.1404896551724137E-2</c:v>
                </c:pt>
                <c:pt idx="9963">
                  <c:v>-5.1397379310344833E-2</c:v>
                </c:pt>
                <c:pt idx="9964">
                  <c:v>-5.1393775862068974E-2</c:v>
                </c:pt>
                <c:pt idx="9965">
                  <c:v>-5.1394327586206913E-2</c:v>
                </c:pt>
                <c:pt idx="9966">
                  <c:v>-5.1396344827586593E-2</c:v>
                </c:pt>
                <c:pt idx="9967">
                  <c:v>-5.1399258620689663E-2</c:v>
                </c:pt>
                <c:pt idx="9968">
                  <c:v>-5.1403413793103474E-2</c:v>
                </c:pt>
                <c:pt idx="9969">
                  <c:v>-5.1408775862068969E-2</c:v>
                </c:pt>
                <c:pt idx="9970">
                  <c:v>-5.1414534482758713E-2</c:v>
                </c:pt>
                <c:pt idx="9971">
                  <c:v>-5.1419724137931416E-2</c:v>
                </c:pt>
                <c:pt idx="9972">
                  <c:v>-5.1426362068965455E-2</c:v>
                </c:pt>
                <c:pt idx="9973">
                  <c:v>-5.1434137931034532E-2</c:v>
                </c:pt>
                <c:pt idx="9974">
                  <c:v>-5.1442948275861856E-2</c:v>
                </c:pt>
                <c:pt idx="9975">
                  <c:v>-5.1453172413793095E-2</c:v>
                </c:pt>
                <c:pt idx="9976">
                  <c:v>-5.1461000000000014E-2</c:v>
                </c:pt>
                <c:pt idx="9977">
                  <c:v>-5.1467706896551814E-2</c:v>
                </c:pt>
                <c:pt idx="9978">
                  <c:v>-5.1474293103448497E-2</c:v>
                </c:pt>
                <c:pt idx="9979">
                  <c:v>-5.1479241379310349E-2</c:v>
                </c:pt>
                <c:pt idx="9980">
                  <c:v>-5.1482793103448631E-2</c:v>
                </c:pt>
                <c:pt idx="9981">
                  <c:v>-5.1485413793103452E-2</c:v>
                </c:pt>
                <c:pt idx="9982">
                  <c:v>-5.148868965517242E-2</c:v>
                </c:pt>
                <c:pt idx="9983">
                  <c:v>-5.1492379310344831E-2</c:v>
                </c:pt>
                <c:pt idx="9984">
                  <c:v>-5.1494655172413813E-2</c:v>
                </c:pt>
                <c:pt idx="9985">
                  <c:v>-5.1494758620689647E-2</c:v>
                </c:pt>
                <c:pt idx="9986">
                  <c:v>-5.1493810344827584E-2</c:v>
                </c:pt>
                <c:pt idx="9987">
                  <c:v>-5.149425862068966E-2</c:v>
                </c:pt>
                <c:pt idx="9988">
                  <c:v>-5.1495068965517254E-2</c:v>
                </c:pt>
                <c:pt idx="9989">
                  <c:v>-5.1495310344827593E-2</c:v>
                </c:pt>
                <c:pt idx="9990">
                  <c:v>-5.1496206896551974E-2</c:v>
                </c:pt>
                <c:pt idx="9991">
                  <c:v>-5.149758620689681E-2</c:v>
                </c:pt>
                <c:pt idx="9992">
                  <c:v>-5.1499758620689645E-2</c:v>
                </c:pt>
                <c:pt idx="9993">
                  <c:v>-5.1502517241379324E-2</c:v>
                </c:pt>
                <c:pt idx="9994">
                  <c:v>-5.1505689655172417E-2</c:v>
                </c:pt>
                <c:pt idx="9995">
                  <c:v>-5.1507793103448517E-2</c:v>
                </c:pt>
                <c:pt idx="9996">
                  <c:v>-5.1509051724137896E-2</c:v>
                </c:pt>
                <c:pt idx="9997">
                  <c:v>-5.1509258620689655E-2</c:v>
                </c:pt>
                <c:pt idx="9998">
                  <c:v>-5.1509620689655165E-2</c:v>
                </c:pt>
                <c:pt idx="9999">
                  <c:v>-5.1510586206896573E-2</c:v>
                </c:pt>
                <c:pt idx="10000">
                  <c:v>-5.1511844827586313E-2</c:v>
                </c:pt>
                <c:pt idx="10001">
                  <c:v>-5.1513827586206901E-2</c:v>
                </c:pt>
                <c:pt idx="10002">
                  <c:v>-5.1517534482758712E-2</c:v>
                </c:pt>
                <c:pt idx="10003">
                  <c:v>-5.1521551724137866E-2</c:v>
                </c:pt>
                <c:pt idx="10004">
                  <c:v>-5.1523931034482814E-2</c:v>
                </c:pt>
                <c:pt idx="10005">
                  <c:v>-5.1526344827586334E-2</c:v>
                </c:pt>
                <c:pt idx="10006">
                  <c:v>-5.1529275862068846E-2</c:v>
                </c:pt>
                <c:pt idx="10007">
                  <c:v>-5.1532517241379312E-2</c:v>
                </c:pt>
                <c:pt idx="10008">
                  <c:v>-5.1535586206896564E-2</c:v>
                </c:pt>
                <c:pt idx="10009">
                  <c:v>-5.1538741379310353E-2</c:v>
                </c:pt>
                <c:pt idx="10010">
                  <c:v>-5.1541362068965153E-2</c:v>
                </c:pt>
                <c:pt idx="10011">
                  <c:v>-5.1543724137931311E-2</c:v>
                </c:pt>
                <c:pt idx="10012">
                  <c:v>-5.1546965517241403E-2</c:v>
                </c:pt>
                <c:pt idx="10013">
                  <c:v>-5.1551827586206897E-2</c:v>
                </c:pt>
                <c:pt idx="10014">
                  <c:v>-5.1556758620689647E-2</c:v>
                </c:pt>
                <c:pt idx="10015">
                  <c:v>-5.1562982758620833E-2</c:v>
                </c:pt>
                <c:pt idx="10016">
                  <c:v>-5.1569879310344797E-2</c:v>
                </c:pt>
                <c:pt idx="10017">
                  <c:v>-5.1575896551724065E-2</c:v>
                </c:pt>
                <c:pt idx="10018">
                  <c:v>-5.1583103448275866E-2</c:v>
                </c:pt>
                <c:pt idx="10019">
                  <c:v>-5.1589448275861788E-2</c:v>
                </c:pt>
                <c:pt idx="10020">
                  <c:v>-5.1594344827586423E-2</c:v>
                </c:pt>
                <c:pt idx="10021">
                  <c:v>-5.1598103448275867E-2</c:v>
                </c:pt>
                <c:pt idx="10022">
                  <c:v>-5.1599775862068965E-2</c:v>
                </c:pt>
                <c:pt idx="10023">
                  <c:v>-5.1599241379310344E-2</c:v>
                </c:pt>
                <c:pt idx="10024">
                  <c:v>-5.1598310344827591E-2</c:v>
                </c:pt>
                <c:pt idx="10025">
                  <c:v>-5.1597482758620833E-2</c:v>
                </c:pt>
                <c:pt idx="10026">
                  <c:v>-5.1596655172413804E-2</c:v>
                </c:pt>
                <c:pt idx="10027">
                  <c:v>-5.1596517241379404E-2</c:v>
                </c:pt>
                <c:pt idx="10028">
                  <c:v>-5.1598327586206902E-2</c:v>
                </c:pt>
                <c:pt idx="10029">
                  <c:v>-5.1601206896551725E-2</c:v>
                </c:pt>
                <c:pt idx="10030">
                  <c:v>-5.1604344827586204E-2</c:v>
                </c:pt>
                <c:pt idx="10031">
                  <c:v>-5.1606568965517262E-2</c:v>
                </c:pt>
                <c:pt idx="10032">
                  <c:v>-5.1607999999999987E-2</c:v>
                </c:pt>
                <c:pt idx="10033">
                  <c:v>-5.1608706896551726E-2</c:v>
                </c:pt>
                <c:pt idx="10034">
                  <c:v>-5.1608706896551726E-2</c:v>
                </c:pt>
                <c:pt idx="10035">
                  <c:v>-5.1607517241379318E-2</c:v>
                </c:pt>
                <c:pt idx="10036">
                  <c:v>-5.1605500000000006E-2</c:v>
                </c:pt>
                <c:pt idx="10037">
                  <c:v>-5.1602586206896554E-2</c:v>
                </c:pt>
                <c:pt idx="10038">
                  <c:v>-5.1599793103448505E-2</c:v>
                </c:pt>
                <c:pt idx="10039">
                  <c:v>-5.1596448275862065E-2</c:v>
                </c:pt>
                <c:pt idx="10040">
                  <c:v>-5.1592879310344827E-2</c:v>
                </c:pt>
                <c:pt idx="10041">
                  <c:v>-5.1590879310344825E-2</c:v>
                </c:pt>
                <c:pt idx="10042">
                  <c:v>-5.1588793103448334E-2</c:v>
                </c:pt>
                <c:pt idx="10043">
                  <c:v>-5.1585948275861784E-2</c:v>
                </c:pt>
                <c:pt idx="10044">
                  <c:v>-5.1583827586206901E-2</c:v>
                </c:pt>
                <c:pt idx="10045">
                  <c:v>-5.1582034482758624E-2</c:v>
                </c:pt>
                <c:pt idx="10046">
                  <c:v>-5.1578999999999986E-2</c:v>
                </c:pt>
                <c:pt idx="10047">
                  <c:v>-5.1576724137931351E-2</c:v>
                </c:pt>
                <c:pt idx="10048">
                  <c:v>-5.1573672413793105E-2</c:v>
                </c:pt>
                <c:pt idx="10049">
                  <c:v>-5.1569431034482832E-2</c:v>
                </c:pt>
                <c:pt idx="10050">
                  <c:v>-5.1564982758620724E-2</c:v>
                </c:pt>
                <c:pt idx="10051">
                  <c:v>-5.155956896551725E-2</c:v>
                </c:pt>
                <c:pt idx="10052">
                  <c:v>-5.1553879310344816E-2</c:v>
                </c:pt>
                <c:pt idx="10053">
                  <c:v>-5.1546672413793099E-2</c:v>
                </c:pt>
                <c:pt idx="10054">
                  <c:v>-5.1536724137931457E-2</c:v>
                </c:pt>
                <c:pt idx="10055">
                  <c:v>-5.1527655172413797E-2</c:v>
                </c:pt>
                <c:pt idx="10056">
                  <c:v>-5.1520362068965243E-2</c:v>
                </c:pt>
                <c:pt idx="10057">
                  <c:v>-5.1515810344827585E-2</c:v>
                </c:pt>
                <c:pt idx="10058">
                  <c:v>-5.1512431034483129E-2</c:v>
                </c:pt>
                <c:pt idx="10059">
                  <c:v>-5.150903448275862E-2</c:v>
                </c:pt>
                <c:pt idx="10060">
                  <c:v>-5.1505379310344795E-2</c:v>
                </c:pt>
                <c:pt idx="10061">
                  <c:v>-5.1502689655172421E-2</c:v>
                </c:pt>
                <c:pt idx="10062">
                  <c:v>-5.1500724137931352E-2</c:v>
                </c:pt>
                <c:pt idx="10063">
                  <c:v>-5.149931034482759E-2</c:v>
                </c:pt>
                <c:pt idx="10064">
                  <c:v>-5.1497172413793105E-2</c:v>
                </c:pt>
                <c:pt idx="10065">
                  <c:v>-5.1495310344827593E-2</c:v>
                </c:pt>
                <c:pt idx="10066">
                  <c:v>-5.1494051724137929E-2</c:v>
                </c:pt>
                <c:pt idx="10067">
                  <c:v>-5.1492517241379494E-2</c:v>
                </c:pt>
                <c:pt idx="10068">
                  <c:v>-5.1491637931034909E-2</c:v>
                </c:pt>
                <c:pt idx="10069">
                  <c:v>-5.1491344827586334E-2</c:v>
                </c:pt>
                <c:pt idx="10070">
                  <c:v>-5.1490931034483038E-2</c:v>
                </c:pt>
                <c:pt idx="10071">
                  <c:v>-5.1489724137931341E-2</c:v>
                </c:pt>
                <c:pt idx="10072">
                  <c:v>-5.1488120689655047E-2</c:v>
                </c:pt>
                <c:pt idx="10073">
                  <c:v>-5.148403448275863E-2</c:v>
                </c:pt>
                <c:pt idx="10074">
                  <c:v>-5.1478189655172375E-2</c:v>
                </c:pt>
                <c:pt idx="10075">
                  <c:v>-5.147227586206897E-2</c:v>
                </c:pt>
                <c:pt idx="10076">
                  <c:v>-5.1468465517241414E-2</c:v>
                </c:pt>
                <c:pt idx="10077">
                  <c:v>-5.1465327586206901E-2</c:v>
                </c:pt>
                <c:pt idx="10078">
                  <c:v>-5.1461724137931437E-2</c:v>
                </c:pt>
                <c:pt idx="10079">
                  <c:v>-5.1458586206896563E-2</c:v>
                </c:pt>
                <c:pt idx="10080">
                  <c:v>-5.1457172413793086E-2</c:v>
                </c:pt>
                <c:pt idx="10081">
                  <c:v>-5.1458465517241384E-2</c:v>
                </c:pt>
                <c:pt idx="10082">
                  <c:v>-5.1461655172413794E-2</c:v>
                </c:pt>
                <c:pt idx="10083">
                  <c:v>-5.1465137931034514E-2</c:v>
                </c:pt>
                <c:pt idx="10084">
                  <c:v>-5.1469224137931431E-2</c:v>
                </c:pt>
                <c:pt idx="10085">
                  <c:v>-5.1473431034482833E-2</c:v>
                </c:pt>
                <c:pt idx="10086">
                  <c:v>-5.1478689655172417E-2</c:v>
                </c:pt>
                <c:pt idx="10087">
                  <c:v>-5.1486862068965467E-2</c:v>
                </c:pt>
                <c:pt idx="10088">
                  <c:v>-5.1494241379310364E-2</c:v>
                </c:pt>
                <c:pt idx="10089">
                  <c:v>-5.1500620689655177E-2</c:v>
                </c:pt>
                <c:pt idx="10090">
                  <c:v>-5.1506000000000003E-2</c:v>
                </c:pt>
                <c:pt idx="10091">
                  <c:v>-5.1511000000000008E-2</c:v>
                </c:pt>
                <c:pt idx="10092">
                  <c:v>-5.1517517241379332E-2</c:v>
                </c:pt>
                <c:pt idx="10093">
                  <c:v>-5.1524741379310353E-2</c:v>
                </c:pt>
                <c:pt idx="10094">
                  <c:v>-5.1531793103448423E-2</c:v>
                </c:pt>
                <c:pt idx="10095">
                  <c:v>-5.1535741379310343E-2</c:v>
                </c:pt>
                <c:pt idx="10096">
                  <c:v>-5.1537379310344827E-2</c:v>
                </c:pt>
                <c:pt idx="10097">
                  <c:v>-5.1537396551724138E-2</c:v>
                </c:pt>
                <c:pt idx="10098">
                  <c:v>-5.1536827586206903E-2</c:v>
                </c:pt>
                <c:pt idx="10099">
                  <c:v>-5.1536982758620814E-2</c:v>
                </c:pt>
                <c:pt idx="10100">
                  <c:v>-5.1536655172413792E-2</c:v>
                </c:pt>
                <c:pt idx="10101">
                  <c:v>-5.1536310344827592E-2</c:v>
                </c:pt>
                <c:pt idx="10102">
                  <c:v>-5.1536344827586483E-2</c:v>
                </c:pt>
                <c:pt idx="10103">
                  <c:v>-5.1536068965517282E-2</c:v>
                </c:pt>
                <c:pt idx="10104">
                  <c:v>-5.1535258620689646E-2</c:v>
                </c:pt>
                <c:pt idx="10105">
                  <c:v>-5.1535155172413756E-2</c:v>
                </c:pt>
                <c:pt idx="10106">
                  <c:v>-5.1536275862068971E-2</c:v>
                </c:pt>
                <c:pt idx="10107">
                  <c:v>-5.1537034482758634E-2</c:v>
                </c:pt>
                <c:pt idx="10108">
                  <c:v>-5.1538413793103463E-2</c:v>
                </c:pt>
                <c:pt idx="10109">
                  <c:v>-5.1540948275861739E-2</c:v>
                </c:pt>
                <c:pt idx="10110">
                  <c:v>-5.1543689655172406E-2</c:v>
                </c:pt>
                <c:pt idx="10111">
                  <c:v>-5.1547258620689387E-2</c:v>
                </c:pt>
                <c:pt idx="10112">
                  <c:v>-5.1551310344827586E-2</c:v>
                </c:pt>
                <c:pt idx="10113">
                  <c:v>-5.1556482758620813E-2</c:v>
                </c:pt>
                <c:pt idx="10114">
                  <c:v>-5.1560672413793099E-2</c:v>
                </c:pt>
                <c:pt idx="10115">
                  <c:v>-5.1564810344827586E-2</c:v>
                </c:pt>
                <c:pt idx="10116">
                  <c:v>-5.1569327586206887E-2</c:v>
                </c:pt>
                <c:pt idx="10117">
                  <c:v>-5.1573793103448423E-2</c:v>
                </c:pt>
                <c:pt idx="10118">
                  <c:v>-5.1578620689655165E-2</c:v>
                </c:pt>
                <c:pt idx="10119">
                  <c:v>-5.1583793103448523E-2</c:v>
                </c:pt>
                <c:pt idx="10120">
                  <c:v>-5.1588724137931349E-2</c:v>
                </c:pt>
                <c:pt idx="10121">
                  <c:v>-5.1593137931034788E-2</c:v>
                </c:pt>
                <c:pt idx="10122">
                  <c:v>-5.1595965517241403E-2</c:v>
                </c:pt>
                <c:pt idx="10123">
                  <c:v>-5.1597431034483048E-2</c:v>
                </c:pt>
                <c:pt idx="10124">
                  <c:v>-5.1598258620689647E-2</c:v>
                </c:pt>
                <c:pt idx="10125">
                  <c:v>-5.1599396551724137E-2</c:v>
                </c:pt>
                <c:pt idx="10126">
                  <c:v>-5.1600293103448491E-2</c:v>
                </c:pt>
                <c:pt idx="10127">
                  <c:v>-5.160155172413794E-2</c:v>
                </c:pt>
                <c:pt idx="10128">
                  <c:v>-5.1602310344827589E-2</c:v>
                </c:pt>
                <c:pt idx="10129">
                  <c:v>-5.1602655172413803E-2</c:v>
                </c:pt>
                <c:pt idx="10130">
                  <c:v>-5.1602689655172423E-2</c:v>
                </c:pt>
                <c:pt idx="10131">
                  <c:v>-5.1603068965517244E-2</c:v>
                </c:pt>
                <c:pt idx="10132">
                  <c:v>-5.1604500000000005E-2</c:v>
                </c:pt>
                <c:pt idx="10133">
                  <c:v>-5.1604482758620694E-2</c:v>
                </c:pt>
                <c:pt idx="10134">
                  <c:v>-5.1603603448275873E-2</c:v>
                </c:pt>
                <c:pt idx="10135">
                  <c:v>-5.1602241379310354E-2</c:v>
                </c:pt>
                <c:pt idx="10136">
                  <c:v>-5.1600655172413787E-2</c:v>
                </c:pt>
                <c:pt idx="10137">
                  <c:v>-5.1600086206896552E-2</c:v>
                </c:pt>
                <c:pt idx="10138">
                  <c:v>-5.1599758620689655E-2</c:v>
                </c:pt>
                <c:pt idx="10139">
                  <c:v>-5.1600068965517241E-2</c:v>
                </c:pt>
                <c:pt idx="10140">
                  <c:v>-5.1600189655172386E-2</c:v>
                </c:pt>
                <c:pt idx="10141">
                  <c:v>-5.1600258620689655E-2</c:v>
                </c:pt>
                <c:pt idx="10142">
                  <c:v>-5.1600862068965241E-2</c:v>
                </c:pt>
                <c:pt idx="10143">
                  <c:v>-5.1601206896551725E-2</c:v>
                </c:pt>
                <c:pt idx="10144">
                  <c:v>-5.1601189655172346E-2</c:v>
                </c:pt>
                <c:pt idx="10145">
                  <c:v>-5.1599517241379317E-2</c:v>
                </c:pt>
                <c:pt idx="10146">
                  <c:v>-5.1597068965517273E-2</c:v>
                </c:pt>
                <c:pt idx="10147">
                  <c:v>-5.1595603448275872E-2</c:v>
                </c:pt>
                <c:pt idx="10148">
                  <c:v>-5.1594551724137926E-2</c:v>
                </c:pt>
                <c:pt idx="10149">
                  <c:v>-5.1594017241379311E-2</c:v>
                </c:pt>
                <c:pt idx="10150">
                  <c:v>-5.1596275862068962E-2</c:v>
                </c:pt>
                <c:pt idx="10151">
                  <c:v>-5.1597500000000004E-2</c:v>
                </c:pt>
                <c:pt idx="10152">
                  <c:v>-5.1597931034483006E-2</c:v>
                </c:pt>
                <c:pt idx="10153">
                  <c:v>-5.1598586206896564E-2</c:v>
                </c:pt>
                <c:pt idx="10154">
                  <c:v>-5.159775862068966E-2</c:v>
                </c:pt>
                <c:pt idx="10155">
                  <c:v>-5.1596896551724183E-2</c:v>
                </c:pt>
                <c:pt idx="10156">
                  <c:v>-5.1594672413793112E-2</c:v>
                </c:pt>
                <c:pt idx="10157">
                  <c:v>-5.1591482758620723E-2</c:v>
                </c:pt>
                <c:pt idx="10158">
                  <c:v>-5.1586017241379324E-2</c:v>
                </c:pt>
                <c:pt idx="10159">
                  <c:v>-5.157806896551724E-2</c:v>
                </c:pt>
                <c:pt idx="10160">
                  <c:v>-5.1570999999999985E-2</c:v>
                </c:pt>
                <c:pt idx="10161">
                  <c:v>-5.1566758620689664E-2</c:v>
                </c:pt>
                <c:pt idx="10162">
                  <c:v>-5.1562637931034952E-2</c:v>
                </c:pt>
                <c:pt idx="10163">
                  <c:v>-5.1557551724137916E-2</c:v>
                </c:pt>
                <c:pt idx="10164">
                  <c:v>-5.1552344827586423E-2</c:v>
                </c:pt>
                <c:pt idx="10165">
                  <c:v>-5.1548655172413776E-2</c:v>
                </c:pt>
                <c:pt idx="10166">
                  <c:v>-5.1545810344827546E-2</c:v>
                </c:pt>
                <c:pt idx="10167">
                  <c:v>-5.1543568965517247E-2</c:v>
                </c:pt>
                <c:pt idx="10168">
                  <c:v>-5.1542189655172405E-2</c:v>
                </c:pt>
                <c:pt idx="10169">
                  <c:v>-5.1541068965517009E-2</c:v>
                </c:pt>
                <c:pt idx="10170">
                  <c:v>-5.1539603448275864E-2</c:v>
                </c:pt>
                <c:pt idx="10171">
                  <c:v>-5.1538689655172422E-2</c:v>
                </c:pt>
                <c:pt idx="10172">
                  <c:v>-5.1539672413793099E-2</c:v>
                </c:pt>
                <c:pt idx="10173">
                  <c:v>-5.1543327586206895E-2</c:v>
                </c:pt>
                <c:pt idx="10174">
                  <c:v>-5.1548275862068955E-2</c:v>
                </c:pt>
                <c:pt idx="10175">
                  <c:v>-5.1552931034482934E-2</c:v>
                </c:pt>
                <c:pt idx="10176">
                  <c:v>-5.1558206896551731E-2</c:v>
                </c:pt>
                <c:pt idx="10177">
                  <c:v>-5.1564500000000013E-2</c:v>
                </c:pt>
                <c:pt idx="10178">
                  <c:v>-5.157112068965479E-2</c:v>
                </c:pt>
                <c:pt idx="10179">
                  <c:v>-5.1579413793103449E-2</c:v>
                </c:pt>
                <c:pt idx="10180">
                  <c:v>-5.1587034482758622E-2</c:v>
                </c:pt>
                <c:pt idx="10181">
                  <c:v>-5.1593913793103484E-2</c:v>
                </c:pt>
                <c:pt idx="10182">
                  <c:v>-5.1600086206896552E-2</c:v>
                </c:pt>
                <c:pt idx="10183">
                  <c:v>-5.1604620689655156E-2</c:v>
                </c:pt>
                <c:pt idx="10184">
                  <c:v>-5.160841379310345E-2</c:v>
                </c:pt>
                <c:pt idx="10185">
                  <c:v>-5.1612896551724137E-2</c:v>
                </c:pt>
                <c:pt idx="10186">
                  <c:v>-5.1617586206896562E-2</c:v>
                </c:pt>
                <c:pt idx="10187">
                  <c:v>-5.1622206896551733E-2</c:v>
                </c:pt>
                <c:pt idx="10188">
                  <c:v>-5.1625827586206867E-2</c:v>
                </c:pt>
                <c:pt idx="10189">
                  <c:v>-5.1629293103448284E-2</c:v>
                </c:pt>
                <c:pt idx="10190">
                  <c:v>-5.1630344827586223E-2</c:v>
                </c:pt>
                <c:pt idx="10191">
                  <c:v>-5.1628413793103449E-2</c:v>
                </c:pt>
                <c:pt idx="10192">
                  <c:v>-5.1623586206896561E-2</c:v>
                </c:pt>
                <c:pt idx="10193">
                  <c:v>-5.1617931034482978E-2</c:v>
                </c:pt>
                <c:pt idx="10194">
                  <c:v>-5.1613310344827593E-2</c:v>
                </c:pt>
                <c:pt idx="10195">
                  <c:v>-5.1607896551724125E-2</c:v>
                </c:pt>
                <c:pt idx="10196">
                  <c:v>-5.1601465517241381E-2</c:v>
                </c:pt>
                <c:pt idx="10197">
                  <c:v>-5.1596327586206914E-2</c:v>
                </c:pt>
                <c:pt idx="10198">
                  <c:v>-5.1593672413793104E-2</c:v>
                </c:pt>
                <c:pt idx="10199">
                  <c:v>-5.1593189655172407E-2</c:v>
                </c:pt>
                <c:pt idx="10200">
                  <c:v>-5.1593448275862056E-2</c:v>
                </c:pt>
                <c:pt idx="10201">
                  <c:v>-5.1594137931034532E-2</c:v>
                </c:pt>
                <c:pt idx="10202">
                  <c:v>-5.1595620689655168E-2</c:v>
                </c:pt>
                <c:pt idx="10203">
                  <c:v>-5.1597310344827584E-2</c:v>
                </c:pt>
                <c:pt idx="10204">
                  <c:v>-5.1598948275861867E-2</c:v>
                </c:pt>
                <c:pt idx="10205">
                  <c:v>-5.1600879310344787E-2</c:v>
                </c:pt>
                <c:pt idx="10206">
                  <c:v>-5.1603896551724135E-2</c:v>
                </c:pt>
                <c:pt idx="10207">
                  <c:v>-5.1607862068965345E-2</c:v>
                </c:pt>
                <c:pt idx="10208">
                  <c:v>-5.1611086206896563E-2</c:v>
                </c:pt>
                <c:pt idx="10209">
                  <c:v>-5.1613896551724138E-2</c:v>
                </c:pt>
                <c:pt idx="10210">
                  <c:v>-5.1617534482758624E-2</c:v>
                </c:pt>
                <c:pt idx="10211">
                  <c:v>-5.1622068965517243E-2</c:v>
                </c:pt>
                <c:pt idx="10212">
                  <c:v>-5.1626500000000006E-2</c:v>
                </c:pt>
                <c:pt idx="10213">
                  <c:v>-5.16308275862069E-2</c:v>
                </c:pt>
                <c:pt idx="10214">
                  <c:v>-5.1633275862068957E-2</c:v>
                </c:pt>
                <c:pt idx="10215">
                  <c:v>-5.1630344827586223E-2</c:v>
                </c:pt>
                <c:pt idx="10216">
                  <c:v>-5.1619534482758619E-2</c:v>
                </c:pt>
                <c:pt idx="10217">
                  <c:v>-5.1601396551724105E-2</c:v>
                </c:pt>
                <c:pt idx="10218">
                  <c:v>-5.1581189655172395E-2</c:v>
                </c:pt>
                <c:pt idx="10219">
                  <c:v>-5.1555931034482784E-2</c:v>
                </c:pt>
                <c:pt idx="10220">
                  <c:v>-5.1520810344827576E-2</c:v>
                </c:pt>
                <c:pt idx="10221">
                  <c:v>-5.1480655172413799E-2</c:v>
                </c:pt>
                <c:pt idx="10222">
                  <c:v>-5.1436448275862065E-2</c:v>
                </c:pt>
                <c:pt idx="10223">
                  <c:v>-5.1394758620689658E-2</c:v>
                </c:pt>
                <c:pt idx="10224">
                  <c:v>-5.1353086206896791E-2</c:v>
                </c:pt>
                <c:pt idx="10225">
                  <c:v>-5.1306810344827584E-2</c:v>
                </c:pt>
                <c:pt idx="10226">
                  <c:v>-5.1263137931034514E-2</c:v>
                </c:pt>
                <c:pt idx="10227">
                  <c:v>-5.1224327586206896E-2</c:v>
                </c:pt>
                <c:pt idx="10228">
                  <c:v>-5.1193724137931475E-2</c:v>
                </c:pt>
                <c:pt idx="10229">
                  <c:v>-5.1166155172413796E-2</c:v>
                </c:pt>
                <c:pt idx="10230">
                  <c:v>-5.1138499999999996E-2</c:v>
                </c:pt>
                <c:pt idx="10231">
                  <c:v>-5.1115655172413788E-2</c:v>
                </c:pt>
                <c:pt idx="10232">
                  <c:v>-5.1099137931034523E-2</c:v>
                </c:pt>
                <c:pt idx="10233">
                  <c:v>-5.1085482758620702E-2</c:v>
                </c:pt>
                <c:pt idx="10234">
                  <c:v>-5.1074189655172395E-2</c:v>
                </c:pt>
                <c:pt idx="10235">
                  <c:v>-5.1066448275862056E-2</c:v>
                </c:pt>
                <c:pt idx="10236">
                  <c:v>-5.1060034482758712E-2</c:v>
                </c:pt>
                <c:pt idx="10237">
                  <c:v>-5.1055103448275845E-2</c:v>
                </c:pt>
                <c:pt idx="10238">
                  <c:v>-5.1052137931034774E-2</c:v>
                </c:pt>
                <c:pt idx="10239">
                  <c:v>-5.1050137931034523E-2</c:v>
                </c:pt>
                <c:pt idx="10240">
                  <c:v>-5.1048379310344776E-2</c:v>
                </c:pt>
                <c:pt idx="10241">
                  <c:v>-5.1047620689655175E-2</c:v>
                </c:pt>
                <c:pt idx="10242">
                  <c:v>-5.1049051724137866E-2</c:v>
                </c:pt>
                <c:pt idx="10243">
                  <c:v>-5.1052672413793111E-2</c:v>
                </c:pt>
                <c:pt idx="10244">
                  <c:v>-5.1060034482758712E-2</c:v>
                </c:pt>
                <c:pt idx="10245">
                  <c:v>-5.1070172413793066E-2</c:v>
                </c:pt>
                <c:pt idx="10246">
                  <c:v>-5.1080103448275856E-2</c:v>
                </c:pt>
                <c:pt idx="10247">
                  <c:v>-5.1088620689655175E-2</c:v>
                </c:pt>
                <c:pt idx="10248">
                  <c:v>-5.1097000000000004E-2</c:v>
                </c:pt>
                <c:pt idx="10249">
                  <c:v>-5.110629310344858E-2</c:v>
                </c:pt>
                <c:pt idx="10250">
                  <c:v>-5.1116000000000023E-2</c:v>
                </c:pt>
                <c:pt idx="10251">
                  <c:v>-5.1125017241379307E-2</c:v>
                </c:pt>
                <c:pt idx="10252">
                  <c:v>-5.1135241379310352E-2</c:v>
                </c:pt>
                <c:pt idx="10253">
                  <c:v>-5.114758620689655E-2</c:v>
                </c:pt>
                <c:pt idx="10254">
                  <c:v>-5.1158672413793106E-2</c:v>
                </c:pt>
                <c:pt idx="10255">
                  <c:v>-5.1168068965517254E-2</c:v>
                </c:pt>
                <c:pt idx="10256">
                  <c:v>-5.1176672413793096E-2</c:v>
                </c:pt>
                <c:pt idx="10257">
                  <c:v>-5.1185017241379305E-2</c:v>
                </c:pt>
                <c:pt idx="10258">
                  <c:v>-5.1194500000000004E-2</c:v>
                </c:pt>
                <c:pt idx="10259">
                  <c:v>-5.1203793103448414E-2</c:v>
                </c:pt>
                <c:pt idx="10260">
                  <c:v>-5.1211068965517248E-2</c:v>
                </c:pt>
                <c:pt idx="10261">
                  <c:v>-5.1216758620689661E-2</c:v>
                </c:pt>
                <c:pt idx="10262">
                  <c:v>-5.1223258620689646E-2</c:v>
                </c:pt>
                <c:pt idx="10263">
                  <c:v>-5.1230241379310343E-2</c:v>
                </c:pt>
                <c:pt idx="10264">
                  <c:v>-5.1236293103448544E-2</c:v>
                </c:pt>
                <c:pt idx="10265">
                  <c:v>-5.1242517241379307E-2</c:v>
                </c:pt>
                <c:pt idx="10266">
                  <c:v>-5.1248655172413775E-2</c:v>
                </c:pt>
                <c:pt idx="10267">
                  <c:v>-5.1255344827586209E-2</c:v>
                </c:pt>
                <c:pt idx="10268">
                  <c:v>-5.1262724137931447E-2</c:v>
                </c:pt>
                <c:pt idx="10269">
                  <c:v>-5.1269396551724106E-2</c:v>
                </c:pt>
                <c:pt idx="10270">
                  <c:v>-5.1273603448275869E-2</c:v>
                </c:pt>
                <c:pt idx="10271">
                  <c:v>-5.1276568965517244E-2</c:v>
                </c:pt>
                <c:pt idx="10272">
                  <c:v>-5.1279206896551716E-2</c:v>
                </c:pt>
                <c:pt idx="10273">
                  <c:v>-5.1280551724137896E-2</c:v>
                </c:pt>
                <c:pt idx="10274">
                  <c:v>-5.1279896551724047E-2</c:v>
                </c:pt>
                <c:pt idx="10275">
                  <c:v>-5.1279551724137847E-2</c:v>
                </c:pt>
                <c:pt idx="10276">
                  <c:v>-5.1280017241379316E-2</c:v>
                </c:pt>
                <c:pt idx="10277">
                  <c:v>-5.1280275862068965E-2</c:v>
                </c:pt>
                <c:pt idx="10278">
                  <c:v>-5.1279844827586206E-2</c:v>
                </c:pt>
                <c:pt idx="10279">
                  <c:v>-5.1280620689655165E-2</c:v>
                </c:pt>
                <c:pt idx="10280">
                  <c:v>-5.1282448275861946E-2</c:v>
                </c:pt>
                <c:pt idx="10281">
                  <c:v>-5.1285189655172356E-2</c:v>
                </c:pt>
                <c:pt idx="10282">
                  <c:v>-5.1287551724137896E-2</c:v>
                </c:pt>
                <c:pt idx="10283">
                  <c:v>-5.1288224137931326E-2</c:v>
                </c:pt>
                <c:pt idx="10284">
                  <c:v>-5.1287362068965274E-2</c:v>
                </c:pt>
                <c:pt idx="10285">
                  <c:v>-5.1285499999999977E-2</c:v>
                </c:pt>
                <c:pt idx="10286">
                  <c:v>-5.1284241379310348E-2</c:v>
                </c:pt>
                <c:pt idx="10287">
                  <c:v>-5.1282448275861946E-2</c:v>
                </c:pt>
                <c:pt idx="10288">
                  <c:v>-5.1279551724137847E-2</c:v>
                </c:pt>
                <c:pt idx="10289">
                  <c:v>-5.1276482758620692E-2</c:v>
                </c:pt>
                <c:pt idx="10290">
                  <c:v>-5.1272551724137916E-2</c:v>
                </c:pt>
                <c:pt idx="10291">
                  <c:v>-5.1267258620689656E-2</c:v>
                </c:pt>
                <c:pt idx="10292">
                  <c:v>-5.1261758620689359E-2</c:v>
                </c:pt>
                <c:pt idx="10293">
                  <c:v>-5.1256482758620714E-2</c:v>
                </c:pt>
                <c:pt idx="10294">
                  <c:v>-5.1250241379310349E-2</c:v>
                </c:pt>
                <c:pt idx="10295">
                  <c:v>-5.124313793103448E-2</c:v>
                </c:pt>
                <c:pt idx="10296">
                  <c:v>-5.1233982758620712E-2</c:v>
                </c:pt>
                <c:pt idx="10297">
                  <c:v>-5.1224275862068847E-2</c:v>
                </c:pt>
                <c:pt idx="10298">
                  <c:v>-5.1215896551724115E-2</c:v>
                </c:pt>
                <c:pt idx="10299">
                  <c:v>-5.1208586206896549E-2</c:v>
                </c:pt>
                <c:pt idx="10300">
                  <c:v>-5.1200655172413796E-2</c:v>
                </c:pt>
                <c:pt idx="10301">
                  <c:v>-5.1191551724137925E-2</c:v>
                </c:pt>
                <c:pt idx="10302">
                  <c:v>-5.1182879310344827E-2</c:v>
                </c:pt>
                <c:pt idx="10303">
                  <c:v>-5.1173482758620693E-2</c:v>
                </c:pt>
                <c:pt idx="10304">
                  <c:v>-5.1165879310344796E-2</c:v>
                </c:pt>
                <c:pt idx="10305">
                  <c:v>-5.1159672413793086E-2</c:v>
                </c:pt>
                <c:pt idx="10306">
                  <c:v>-5.1154310344827585E-2</c:v>
                </c:pt>
                <c:pt idx="10307">
                  <c:v>-5.1149068965516985E-2</c:v>
                </c:pt>
                <c:pt idx="10308">
                  <c:v>-5.1145189655172202E-2</c:v>
                </c:pt>
                <c:pt idx="10309">
                  <c:v>-5.1144051724137878E-2</c:v>
                </c:pt>
                <c:pt idx="10310">
                  <c:v>-5.1143793103448333E-2</c:v>
                </c:pt>
                <c:pt idx="10311">
                  <c:v>-5.1143689655172415E-2</c:v>
                </c:pt>
                <c:pt idx="10312">
                  <c:v>-5.1143137931034484E-2</c:v>
                </c:pt>
                <c:pt idx="10313">
                  <c:v>-5.114115517241348E-2</c:v>
                </c:pt>
                <c:pt idx="10314">
                  <c:v>-5.1139206896551728E-2</c:v>
                </c:pt>
                <c:pt idx="10315">
                  <c:v>-5.113725862068965E-2</c:v>
                </c:pt>
                <c:pt idx="10316">
                  <c:v>-5.1135344827586214E-2</c:v>
                </c:pt>
                <c:pt idx="10317">
                  <c:v>-5.113501724137931E-2</c:v>
                </c:pt>
                <c:pt idx="10318">
                  <c:v>-5.1134275862068965E-2</c:v>
                </c:pt>
                <c:pt idx="10319">
                  <c:v>-5.1133965517241413E-2</c:v>
                </c:pt>
                <c:pt idx="10320">
                  <c:v>-5.1133620689655171E-2</c:v>
                </c:pt>
                <c:pt idx="10321">
                  <c:v>-5.1131551724137907E-2</c:v>
                </c:pt>
                <c:pt idx="10322">
                  <c:v>-5.1126465517241412E-2</c:v>
                </c:pt>
                <c:pt idx="10323">
                  <c:v>-5.1122241379310353E-2</c:v>
                </c:pt>
                <c:pt idx="10324">
                  <c:v>-5.1117689655172424E-2</c:v>
                </c:pt>
                <c:pt idx="10325">
                  <c:v>-5.1109068965517243E-2</c:v>
                </c:pt>
                <c:pt idx="10326">
                  <c:v>-5.1098568965517253E-2</c:v>
                </c:pt>
                <c:pt idx="10327">
                  <c:v>-5.1089982758620693E-2</c:v>
                </c:pt>
                <c:pt idx="10328">
                  <c:v>-5.1082586206896784E-2</c:v>
                </c:pt>
                <c:pt idx="10329">
                  <c:v>-5.1074224137931341E-2</c:v>
                </c:pt>
                <c:pt idx="10330">
                  <c:v>-5.1065120689655075E-2</c:v>
                </c:pt>
                <c:pt idx="10331">
                  <c:v>-5.1055758620689645E-2</c:v>
                </c:pt>
                <c:pt idx="10332">
                  <c:v>-5.1048396551724107E-2</c:v>
                </c:pt>
                <c:pt idx="10333">
                  <c:v>-5.1041637931034514E-2</c:v>
                </c:pt>
                <c:pt idx="10334">
                  <c:v>-5.1033620689655182E-2</c:v>
                </c:pt>
                <c:pt idx="10335">
                  <c:v>-5.1025689655172415E-2</c:v>
                </c:pt>
                <c:pt idx="10336">
                  <c:v>-5.1017431034483064E-2</c:v>
                </c:pt>
                <c:pt idx="10337">
                  <c:v>-5.1008793103448434E-2</c:v>
                </c:pt>
                <c:pt idx="10338">
                  <c:v>-5.0999241379310382E-2</c:v>
                </c:pt>
                <c:pt idx="10339">
                  <c:v>-5.0988310344827592E-2</c:v>
                </c:pt>
                <c:pt idx="10340">
                  <c:v>-5.0979034482758617E-2</c:v>
                </c:pt>
                <c:pt idx="10341">
                  <c:v>-5.0972793103448572E-2</c:v>
                </c:pt>
                <c:pt idx="10342">
                  <c:v>-5.0968706896551724E-2</c:v>
                </c:pt>
                <c:pt idx="10343">
                  <c:v>-5.0966482758620979E-2</c:v>
                </c:pt>
                <c:pt idx="10344">
                  <c:v>-5.0966775862068991E-2</c:v>
                </c:pt>
                <c:pt idx="10345">
                  <c:v>-5.0967965517241434E-2</c:v>
                </c:pt>
                <c:pt idx="10346">
                  <c:v>-5.0969E-2</c:v>
                </c:pt>
                <c:pt idx="10347">
                  <c:v>-5.0972224137931475E-2</c:v>
                </c:pt>
                <c:pt idx="10348">
                  <c:v>-5.0978327586206899E-2</c:v>
                </c:pt>
                <c:pt idx="10349">
                  <c:v>-5.0985586206896562E-2</c:v>
                </c:pt>
                <c:pt idx="10350">
                  <c:v>-5.0993758620689673E-2</c:v>
                </c:pt>
                <c:pt idx="10351">
                  <c:v>-5.1000896551724136E-2</c:v>
                </c:pt>
                <c:pt idx="10352">
                  <c:v>-5.100731034482759E-2</c:v>
                </c:pt>
                <c:pt idx="10353">
                  <c:v>-5.1013344827586508E-2</c:v>
                </c:pt>
                <c:pt idx="10354">
                  <c:v>-5.1020396551724141E-2</c:v>
                </c:pt>
                <c:pt idx="10355">
                  <c:v>-5.1027879310344797E-2</c:v>
                </c:pt>
                <c:pt idx="10356">
                  <c:v>-5.1034482758620714E-2</c:v>
                </c:pt>
                <c:pt idx="10357">
                  <c:v>-5.1040879310344775E-2</c:v>
                </c:pt>
                <c:pt idx="10358">
                  <c:v>-5.1047517241379306E-2</c:v>
                </c:pt>
                <c:pt idx="10359">
                  <c:v>-5.1054431034482824E-2</c:v>
                </c:pt>
                <c:pt idx="10360">
                  <c:v>-5.1061948275861857E-2</c:v>
                </c:pt>
                <c:pt idx="10361">
                  <c:v>-5.1069275862068969E-2</c:v>
                </c:pt>
                <c:pt idx="10362">
                  <c:v>-5.1078000000000005E-2</c:v>
                </c:pt>
                <c:pt idx="10363">
                  <c:v>-5.1088500000000002E-2</c:v>
                </c:pt>
                <c:pt idx="10364">
                  <c:v>-5.1099189655172406E-2</c:v>
                </c:pt>
                <c:pt idx="10365">
                  <c:v>-5.1108741379310353E-2</c:v>
                </c:pt>
                <c:pt idx="10366">
                  <c:v>-5.1117172413793106E-2</c:v>
                </c:pt>
                <c:pt idx="10367">
                  <c:v>-5.1124517241379307E-2</c:v>
                </c:pt>
                <c:pt idx="10368">
                  <c:v>-5.1130620689655168E-2</c:v>
                </c:pt>
                <c:pt idx="10369">
                  <c:v>-5.1134586206896572E-2</c:v>
                </c:pt>
                <c:pt idx="10370">
                  <c:v>-5.1138275862068955E-2</c:v>
                </c:pt>
                <c:pt idx="10371">
                  <c:v>-5.1143793103448333E-2</c:v>
                </c:pt>
                <c:pt idx="10372">
                  <c:v>-5.1149448275861702E-2</c:v>
                </c:pt>
                <c:pt idx="10373">
                  <c:v>-5.1154310344827585E-2</c:v>
                </c:pt>
                <c:pt idx="10374">
                  <c:v>-5.1157396551724126E-2</c:v>
                </c:pt>
                <c:pt idx="10375">
                  <c:v>-5.1158827586206886E-2</c:v>
                </c:pt>
                <c:pt idx="10376">
                  <c:v>-5.1160086206896563E-2</c:v>
                </c:pt>
                <c:pt idx="10377">
                  <c:v>-5.1160413793103453E-2</c:v>
                </c:pt>
                <c:pt idx="10378">
                  <c:v>-5.1162206896551904E-2</c:v>
                </c:pt>
                <c:pt idx="10379">
                  <c:v>-5.1165965517241382E-2</c:v>
                </c:pt>
                <c:pt idx="10380">
                  <c:v>-5.1169137931034503E-2</c:v>
                </c:pt>
                <c:pt idx="10381">
                  <c:v>-5.1172758620689429E-2</c:v>
                </c:pt>
                <c:pt idx="10382">
                  <c:v>-5.1176931034482814E-2</c:v>
                </c:pt>
                <c:pt idx="10383">
                  <c:v>-5.1181241379310342E-2</c:v>
                </c:pt>
                <c:pt idx="10384">
                  <c:v>-5.1184793103448423E-2</c:v>
                </c:pt>
                <c:pt idx="10385">
                  <c:v>-5.1190103448275869E-2</c:v>
                </c:pt>
                <c:pt idx="10386">
                  <c:v>-5.1197655172413793E-2</c:v>
                </c:pt>
                <c:pt idx="10387">
                  <c:v>-5.1205482758620684E-2</c:v>
                </c:pt>
                <c:pt idx="10388">
                  <c:v>-5.1212068965517284E-2</c:v>
                </c:pt>
                <c:pt idx="10389">
                  <c:v>-5.1216310344827591E-2</c:v>
                </c:pt>
                <c:pt idx="10390">
                  <c:v>-5.1219517241379305E-2</c:v>
                </c:pt>
                <c:pt idx="10391">
                  <c:v>-5.1223396551724143E-2</c:v>
                </c:pt>
                <c:pt idx="10392">
                  <c:v>-5.1228103448275775E-2</c:v>
                </c:pt>
                <c:pt idx="10393">
                  <c:v>-5.1234379310344795E-2</c:v>
                </c:pt>
                <c:pt idx="10394">
                  <c:v>-5.1239724137931104E-2</c:v>
                </c:pt>
                <c:pt idx="10395">
                  <c:v>-5.1244034482758626E-2</c:v>
                </c:pt>
                <c:pt idx="10396">
                  <c:v>-5.1247827586206877E-2</c:v>
                </c:pt>
                <c:pt idx="10397">
                  <c:v>-5.1251724137931123E-2</c:v>
                </c:pt>
                <c:pt idx="10398">
                  <c:v>-5.1254517241379305E-2</c:v>
                </c:pt>
                <c:pt idx="10399">
                  <c:v>-5.1256551724137935E-2</c:v>
                </c:pt>
                <c:pt idx="10400">
                  <c:v>-5.1258155172413646E-2</c:v>
                </c:pt>
                <c:pt idx="10401">
                  <c:v>-5.1260827586206897E-2</c:v>
                </c:pt>
                <c:pt idx="10402">
                  <c:v>-5.1264655172413798E-2</c:v>
                </c:pt>
                <c:pt idx="10403">
                  <c:v>-5.1268689655172416E-2</c:v>
                </c:pt>
                <c:pt idx="10404">
                  <c:v>-5.1273051724137896E-2</c:v>
                </c:pt>
                <c:pt idx="10405">
                  <c:v>-5.1278241379310349E-2</c:v>
                </c:pt>
                <c:pt idx="10406">
                  <c:v>-5.1283844827586224E-2</c:v>
                </c:pt>
                <c:pt idx="10407">
                  <c:v>-5.1288620689655166E-2</c:v>
                </c:pt>
                <c:pt idx="10408">
                  <c:v>-5.1293155172413785E-2</c:v>
                </c:pt>
                <c:pt idx="10409">
                  <c:v>-5.1298758620689645E-2</c:v>
                </c:pt>
                <c:pt idx="10410">
                  <c:v>-5.1304413793103472E-2</c:v>
                </c:pt>
                <c:pt idx="10411">
                  <c:v>-5.1309534482758622E-2</c:v>
                </c:pt>
                <c:pt idx="10412">
                  <c:v>-5.1314551724137937E-2</c:v>
                </c:pt>
                <c:pt idx="10413">
                  <c:v>-5.1318362068965485E-2</c:v>
                </c:pt>
                <c:pt idx="10414">
                  <c:v>-5.1322431034483085E-2</c:v>
                </c:pt>
                <c:pt idx="10415">
                  <c:v>-5.1327120689655156E-2</c:v>
                </c:pt>
                <c:pt idx="10416">
                  <c:v>-5.1331896551724154E-2</c:v>
                </c:pt>
                <c:pt idx="10417">
                  <c:v>-5.1338310344827581E-2</c:v>
                </c:pt>
                <c:pt idx="10418">
                  <c:v>-5.1343482758620732E-2</c:v>
                </c:pt>
                <c:pt idx="10419">
                  <c:v>-5.134681034482759E-2</c:v>
                </c:pt>
                <c:pt idx="10420">
                  <c:v>-5.1348551724137916E-2</c:v>
                </c:pt>
                <c:pt idx="10421">
                  <c:v>-5.1349172413793047E-2</c:v>
                </c:pt>
                <c:pt idx="10422">
                  <c:v>-5.1350344827586443E-2</c:v>
                </c:pt>
                <c:pt idx="10423">
                  <c:v>-5.1353241379310383E-2</c:v>
                </c:pt>
                <c:pt idx="10424">
                  <c:v>-5.1357068965517283E-2</c:v>
                </c:pt>
                <c:pt idx="10425">
                  <c:v>-5.1359155172413747E-2</c:v>
                </c:pt>
                <c:pt idx="10426">
                  <c:v>-5.1360051724137934E-2</c:v>
                </c:pt>
                <c:pt idx="10427">
                  <c:v>-5.1361310344827583E-2</c:v>
                </c:pt>
                <c:pt idx="10428">
                  <c:v>-5.1363206896551834E-2</c:v>
                </c:pt>
                <c:pt idx="10429">
                  <c:v>-5.1365793103448534E-2</c:v>
                </c:pt>
                <c:pt idx="10430">
                  <c:v>-5.1369293103448579E-2</c:v>
                </c:pt>
                <c:pt idx="10431">
                  <c:v>-5.1373637931034888E-2</c:v>
                </c:pt>
                <c:pt idx="10432">
                  <c:v>-5.1376448275862047E-2</c:v>
                </c:pt>
                <c:pt idx="10433">
                  <c:v>-5.1378931034482912E-2</c:v>
                </c:pt>
                <c:pt idx="10434">
                  <c:v>-5.1380155172413795E-2</c:v>
                </c:pt>
                <c:pt idx="10435">
                  <c:v>-5.1380103448275864E-2</c:v>
                </c:pt>
                <c:pt idx="10436">
                  <c:v>-5.1381551724137928E-2</c:v>
                </c:pt>
                <c:pt idx="10437">
                  <c:v>-5.13835862068968E-2</c:v>
                </c:pt>
                <c:pt idx="10438">
                  <c:v>-5.1385379310344807E-2</c:v>
                </c:pt>
                <c:pt idx="10439">
                  <c:v>-5.1387862068965465E-2</c:v>
                </c:pt>
                <c:pt idx="10440">
                  <c:v>-5.1389724137931386E-2</c:v>
                </c:pt>
                <c:pt idx="10441">
                  <c:v>-5.139055172413793E-2</c:v>
                </c:pt>
                <c:pt idx="10442">
                  <c:v>-5.1392068965517422E-2</c:v>
                </c:pt>
                <c:pt idx="10443">
                  <c:v>-5.1393310344827858E-2</c:v>
                </c:pt>
                <c:pt idx="10444">
                  <c:v>-5.1393396551724403E-2</c:v>
                </c:pt>
                <c:pt idx="10445">
                  <c:v>-5.1394103448275864E-2</c:v>
                </c:pt>
                <c:pt idx="10446">
                  <c:v>-5.1395137931034771E-2</c:v>
                </c:pt>
                <c:pt idx="10447">
                  <c:v>-5.1395448275862066E-2</c:v>
                </c:pt>
                <c:pt idx="10448">
                  <c:v>-5.1396724137931595E-2</c:v>
                </c:pt>
                <c:pt idx="10449">
                  <c:v>-5.1398137931034822E-2</c:v>
                </c:pt>
                <c:pt idx="10450">
                  <c:v>-5.1400017241379312E-2</c:v>
                </c:pt>
                <c:pt idx="10451">
                  <c:v>-5.1402103448275872E-2</c:v>
                </c:pt>
                <c:pt idx="10452">
                  <c:v>-5.1404396551724144E-2</c:v>
                </c:pt>
                <c:pt idx="10453">
                  <c:v>-5.1406293103448644E-2</c:v>
                </c:pt>
                <c:pt idx="10454">
                  <c:v>-5.1409586206896563E-2</c:v>
                </c:pt>
                <c:pt idx="10455">
                  <c:v>-5.1414655172413802E-2</c:v>
                </c:pt>
                <c:pt idx="10456">
                  <c:v>-5.1420017241379311E-2</c:v>
                </c:pt>
                <c:pt idx="10457">
                  <c:v>-5.1424689655172419E-2</c:v>
                </c:pt>
                <c:pt idx="10458">
                  <c:v>-5.1427672413793112E-2</c:v>
                </c:pt>
                <c:pt idx="10459">
                  <c:v>-5.1427913793103464E-2</c:v>
                </c:pt>
                <c:pt idx="10460">
                  <c:v>-5.142779310344852E-2</c:v>
                </c:pt>
                <c:pt idx="10461">
                  <c:v>-5.1428465517241402E-2</c:v>
                </c:pt>
                <c:pt idx="10462">
                  <c:v>-5.1430000000000003E-2</c:v>
                </c:pt>
                <c:pt idx="10463">
                  <c:v>-5.1430862068965445E-2</c:v>
                </c:pt>
                <c:pt idx="10464">
                  <c:v>-5.1431224137931407E-2</c:v>
                </c:pt>
                <c:pt idx="10465">
                  <c:v>-5.1431706896551729E-2</c:v>
                </c:pt>
                <c:pt idx="10466">
                  <c:v>-5.1432793103448636E-2</c:v>
                </c:pt>
                <c:pt idx="10467">
                  <c:v>-5.1434913793103464E-2</c:v>
                </c:pt>
                <c:pt idx="10468">
                  <c:v>-5.1438310344827591E-2</c:v>
                </c:pt>
                <c:pt idx="10469">
                  <c:v>-5.1442862068965346E-2</c:v>
                </c:pt>
                <c:pt idx="10470">
                  <c:v>-5.1448672413793105E-2</c:v>
                </c:pt>
                <c:pt idx="10471">
                  <c:v>-5.1454689655172421E-2</c:v>
                </c:pt>
                <c:pt idx="10472">
                  <c:v>-5.146055172413793E-2</c:v>
                </c:pt>
                <c:pt idx="10473">
                  <c:v>-5.1466482758620966E-2</c:v>
                </c:pt>
                <c:pt idx="10474">
                  <c:v>-5.1474068965517254E-2</c:v>
                </c:pt>
                <c:pt idx="10475">
                  <c:v>-5.1482137931034795E-2</c:v>
                </c:pt>
                <c:pt idx="10476">
                  <c:v>-5.1490258620689663E-2</c:v>
                </c:pt>
                <c:pt idx="10477">
                  <c:v>-5.1498344827586424E-2</c:v>
                </c:pt>
                <c:pt idx="10478">
                  <c:v>-5.1505689655172417E-2</c:v>
                </c:pt>
                <c:pt idx="10479">
                  <c:v>-5.1511568965517243E-2</c:v>
                </c:pt>
                <c:pt idx="10480">
                  <c:v>-5.1515827586206896E-2</c:v>
                </c:pt>
                <c:pt idx="10481">
                  <c:v>-5.1519500000000003E-2</c:v>
                </c:pt>
                <c:pt idx="10482">
                  <c:v>-5.1523206896551724E-2</c:v>
                </c:pt>
                <c:pt idx="10483">
                  <c:v>-5.1528896551724095E-2</c:v>
                </c:pt>
                <c:pt idx="10484">
                  <c:v>-5.1534517241379314E-2</c:v>
                </c:pt>
                <c:pt idx="10485">
                  <c:v>-5.1539724137931134E-2</c:v>
                </c:pt>
                <c:pt idx="10486">
                  <c:v>-5.1546137931034484E-2</c:v>
                </c:pt>
                <c:pt idx="10487">
                  <c:v>-5.1552603448275884E-2</c:v>
                </c:pt>
                <c:pt idx="10488">
                  <c:v>-5.1557551724137916E-2</c:v>
                </c:pt>
                <c:pt idx="10489">
                  <c:v>-5.1561224137931377E-2</c:v>
                </c:pt>
                <c:pt idx="10490">
                  <c:v>-5.1564620689655172E-2</c:v>
                </c:pt>
                <c:pt idx="10491">
                  <c:v>-5.1567931034482997E-2</c:v>
                </c:pt>
                <c:pt idx="10492">
                  <c:v>-5.1572896551724152E-2</c:v>
                </c:pt>
                <c:pt idx="10493">
                  <c:v>-5.1580137931034512E-2</c:v>
                </c:pt>
                <c:pt idx="10494">
                  <c:v>-5.1586844827586423E-2</c:v>
                </c:pt>
                <c:pt idx="10495">
                  <c:v>-5.1592896551724172E-2</c:v>
                </c:pt>
                <c:pt idx="10496">
                  <c:v>-5.1599586206896551E-2</c:v>
                </c:pt>
                <c:pt idx="10497">
                  <c:v>-5.1605379310344757E-2</c:v>
                </c:pt>
                <c:pt idx="10498">
                  <c:v>-5.1608206896551725E-2</c:v>
                </c:pt>
                <c:pt idx="10499">
                  <c:v>-5.1610172413793086E-2</c:v>
                </c:pt>
                <c:pt idx="10500">
                  <c:v>-5.1611758620689646E-2</c:v>
                </c:pt>
                <c:pt idx="10501">
                  <c:v>-5.1612241379310392E-2</c:v>
                </c:pt>
                <c:pt idx="10502">
                  <c:v>-5.1611896551724115E-2</c:v>
                </c:pt>
                <c:pt idx="10503">
                  <c:v>-5.1609896551724085E-2</c:v>
                </c:pt>
                <c:pt idx="10504">
                  <c:v>-5.1608482758620691E-2</c:v>
                </c:pt>
                <c:pt idx="10505">
                  <c:v>-5.160841379310345E-2</c:v>
                </c:pt>
                <c:pt idx="10506">
                  <c:v>-5.1609948275861725E-2</c:v>
                </c:pt>
                <c:pt idx="10507">
                  <c:v>-5.1611827586206895E-2</c:v>
                </c:pt>
                <c:pt idx="10508">
                  <c:v>-5.1614103448275855E-2</c:v>
                </c:pt>
                <c:pt idx="10509">
                  <c:v>-5.1616758620689658E-2</c:v>
                </c:pt>
                <c:pt idx="10510">
                  <c:v>-5.1620086206896558E-2</c:v>
                </c:pt>
                <c:pt idx="10511">
                  <c:v>-5.1622982758620713E-2</c:v>
                </c:pt>
                <c:pt idx="10512">
                  <c:v>-5.1626775862068965E-2</c:v>
                </c:pt>
                <c:pt idx="10513">
                  <c:v>-5.1631793103448412E-2</c:v>
                </c:pt>
                <c:pt idx="10514">
                  <c:v>-5.1638379310344797E-2</c:v>
                </c:pt>
                <c:pt idx="10515">
                  <c:v>-5.1645999999999956E-2</c:v>
                </c:pt>
                <c:pt idx="10516">
                  <c:v>-5.1651879310344755E-2</c:v>
                </c:pt>
                <c:pt idx="10517">
                  <c:v>-5.1655931034482773E-2</c:v>
                </c:pt>
                <c:pt idx="10518">
                  <c:v>-5.1659672413793087E-2</c:v>
                </c:pt>
                <c:pt idx="10519">
                  <c:v>-5.1664689655172416E-2</c:v>
                </c:pt>
                <c:pt idx="10520">
                  <c:v>-5.1670741379310346E-2</c:v>
                </c:pt>
                <c:pt idx="10521">
                  <c:v>-5.1674465517241377E-2</c:v>
                </c:pt>
                <c:pt idx="10522">
                  <c:v>-5.1675620689654908E-2</c:v>
                </c:pt>
                <c:pt idx="10523">
                  <c:v>-5.1675965517241379E-2</c:v>
                </c:pt>
                <c:pt idx="10524">
                  <c:v>-5.1675706896551717E-2</c:v>
                </c:pt>
                <c:pt idx="10525">
                  <c:v>-5.1675379310344667E-2</c:v>
                </c:pt>
                <c:pt idx="10526">
                  <c:v>-5.1673706896551728E-2</c:v>
                </c:pt>
                <c:pt idx="10527">
                  <c:v>-5.1670517241379305E-2</c:v>
                </c:pt>
                <c:pt idx="10528">
                  <c:v>-5.1665344827586224E-2</c:v>
                </c:pt>
                <c:pt idx="10529">
                  <c:v>-5.1656827586206891E-2</c:v>
                </c:pt>
                <c:pt idx="10530">
                  <c:v>-5.1648706896551717E-2</c:v>
                </c:pt>
                <c:pt idx="10531">
                  <c:v>-5.1640155172413493E-2</c:v>
                </c:pt>
                <c:pt idx="10532">
                  <c:v>-5.1632655172413791E-2</c:v>
                </c:pt>
                <c:pt idx="10533">
                  <c:v>-5.1626482758620702E-2</c:v>
                </c:pt>
                <c:pt idx="10534">
                  <c:v>-5.1619896551724116E-2</c:v>
                </c:pt>
                <c:pt idx="10535">
                  <c:v>-5.1614448275861945E-2</c:v>
                </c:pt>
                <c:pt idx="10536">
                  <c:v>-5.1610620689655169E-2</c:v>
                </c:pt>
                <c:pt idx="10537">
                  <c:v>-5.1606931034482904E-2</c:v>
                </c:pt>
                <c:pt idx="10538">
                  <c:v>-5.1601879310344767E-2</c:v>
                </c:pt>
                <c:pt idx="10539">
                  <c:v>-5.1596482758620936E-2</c:v>
                </c:pt>
                <c:pt idx="10540">
                  <c:v>-5.1592017241379413E-2</c:v>
                </c:pt>
                <c:pt idx="10541">
                  <c:v>-5.1589206896551727E-2</c:v>
                </c:pt>
                <c:pt idx="10542">
                  <c:v>-5.1586706896551732E-2</c:v>
                </c:pt>
                <c:pt idx="10543">
                  <c:v>-5.1583810344827591E-2</c:v>
                </c:pt>
                <c:pt idx="10544">
                  <c:v>-5.1580000000000001E-2</c:v>
                </c:pt>
                <c:pt idx="10545">
                  <c:v>-5.1575689655172396E-2</c:v>
                </c:pt>
                <c:pt idx="10546">
                  <c:v>-5.1571758620689301E-2</c:v>
                </c:pt>
                <c:pt idx="10547">
                  <c:v>-5.1567482758620733E-2</c:v>
                </c:pt>
                <c:pt idx="10548">
                  <c:v>-5.1562706896551833E-2</c:v>
                </c:pt>
                <c:pt idx="10549">
                  <c:v>-5.1559689655172415E-2</c:v>
                </c:pt>
                <c:pt idx="10550">
                  <c:v>-5.1558706896551731E-2</c:v>
                </c:pt>
                <c:pt idx="10551">
                  <c:v>-5.1560000000000002E-2</c:v>
                </c:pt>
                <c:pt idx="10552">
                  <c:v>-5.1563931034483014E-2</c:v>
                </c:pt>
                <c:pt idx="10553">
                  <c:v>-5.1569275862068956E-2</c:v>
                </c:pt>
                <c:pt idx="10554">
                  <c:v>-5.1574551724137885E-2</c:v>
                </c:pt>
                <c:pt idx="10555">
                  <c:v>-5.1579931034482773E-2</c:v>
                </c:pt>
                <c:pt idx="10556">
                  <c:v>-5.1585241379310351E-2</c:v>
                </c:pt>
                <c:pt idx="10557">
                  <c:v>-5.1591672413793102E-2</c:v>
                </c:pt>
                <c:pt idx="10558">
                  <c:v>-5.1598999999999999E-2</c:v>
                </c:pt>
                <c:pt idx="10559">
                  <c:v>-5.1607241379310352E-2</c:v>
                </c:pt>
                <c:pt idx="10560">
                  <c:v>-5.1615103448275856E-2</c:v>
                </c:pt>
                <c:pt idx="10561">
                  <c:v>-5.1622741379310354E-2</c:v>
                </c:pt>
                <c:pt idx="10562">
                  <c:v>-5.1632517241379322E-2</c:v>
                </c:pt>
                <c:pt idx="10563">
                  <c:v>-5.1642310344827587E-2</c:v>
                </c:pt>
                <c:pt idx="10564">
                  <c:v>-5.1651068965517036E-2</c:v>
                </c:pt>
                <c:pt idx="10565">
                  <c:v>-5.1658137931034492E-2</c:v>
                </c:pt>
                <c:pt idx="10566">
                  <c:v>-5.166439655172414E-2</c:v>
                </c:pt>
                <c:pt idx="10567">
                  <c:v>-5.1671448275861738E-2</c:v>
                </c:pt>
                <c:pt idx="10568">
                  <c:v>-5.1678793103448313E-2</c:v>
                </c:pt>
                <c:pt idx="10569">
                  <c:v>-5.1686586206896562E-2</c:v>
                </c:pt>
                <c:pt idx="10570">
                  <c:v>-5.1694017241379314E-2</c:v>
                </c:pt>
                <c:pt idx="10571">
                  <c:v>-5.1701189655172397E-2</c:v>
                </c:pt>
                <c:pt idx="10572">
                  <c:v>-5.1708844827586434E-2</c:v>
                </c:pt>
                <c:pt idx="10573">
                  <c:v>-5.1717155172413792E-2</c:v>
                </c:pt>
                <c:pt idx="10574">
                  <c:v>-5.1724568965517262E-2</c:v>
                </c:pt>
                <c:pt idx="10575">
                  <c:v>-5.1731275862068972E-2</c:v>
                </c:pt>
                <c:pt idx="10576">
                  <c:v>-5.1739051724137917E-2</c:v>
                </c:pt>
                <c:pt idx="10577">
                  <c:v>-5.1745775862068966E-2</c:v>
                </c:pt>
                <c:pt idx="10578">
                  <c:v>-5.1750155172413777E-2</c:v>
                </c:pt>
                <c:pt idx="10579">
                  <c:v>-5.1752500000000014E-2</c:v>
                </c:pt>
                <c:pt idx="10580">
                  <c:v>-5.1753775862068974E-2</c:v>
                </c:pt>
                <c:pt idx="10581">
                  <c:v>-5.1753568965517263E-2</c:v>
                </c:pt>
                <c:pt idx="10582">
                  <c:v>-5.1752293103448664E-2</c:v>
                </c:pt>
                <c:pt idx="10583">
                  <c:v>-5.1750931034482923E-2</c:v>
                </c:pt>
                <c:pt idx="10584">
                  <c:v>-5.174986206896523E-2</c:v>
                </c:pt>
                <c:pt idx="10585">
                  <c:v>-5.1748741379310341E-2</c:v>
                </c:pt>
                <c:pt idx="10586">
                  <c:v>-5.1747293103448534E-2</c:v>
                </c:pt>
                <c:pt idx="10587">
                  <c:v>-5.1747344827586333E-2</c:v>
                </c:pt>
                <c:pt idx="10588">
                  <c:v>-5.1748620689655175E-2</c:v>
                </c:pt>
                <c:pt idx="10589">
                  <c:v>-5.1750413793103474E-2</c:v>
                </c:pt>
                <c:pt idx="10590">
                  <c:v>-5.1752827586206904E-2</c:v>
                </c:pt>
                <c:pt idx="10591">
                  <c:v>-5.1756517241379314E-2</c:v>
                </c:pt>
                <c:pt idx="10592">
                  <c:v>-5.1759965517241394E-2</c:v>
                </c:pt>
                <c:pt idx="10593">
                  <c:v>-5.1761844827586424E-2</c:v>
                </c:pt>
                <c:pt idx="10594">
                  <c:v>-5.1763086206896854E-2</c:v>
                </c:pt>
                <c:pt idx="10595">
                  <c:v>-5.1764482758620924E-2</c:v>
                </c:pt>
                <c:pt idx="10596">
                  <c:v>-5.1765206896551813E-2</c:v>
                </c:pt>
                <c:pt idx="10597">
                  <c:v>-5.1765896551724144E-2</c:v>
                </c:pt>
                <c:pt idx="10598">
                  <c:v>-5.1767172413793097E-2</c:v>
                </c:pt>
                <c:pt idx="10599">
                  <c:v>-5.1767551724137932E-2</c:v>
                </c:pt>
                <c:pt idx="10600">
                  <c:v>-5.1766913793103504E-2</c:v>
                </c:pt>
                <c:pt idx="10601">
                  <c:v>-5.1765413793103482E-2</c:v>
                </c:pt>
                <c:pt idx="10602">
                  <c:v>-5.1762465517241729E-2</c:v>
                </c:pt>
                <c:pt idx="10603">
                  <c:v>-5.1759103448275855E-2</c:v>
                </c:pt>
                <c:pt idx="10604">
                  <c:v>-5.1756362068965486E-2</c:v>
                </c:pt>
                <c:pt idx="10605">
                  <c:v>-5.1753241379310373E-2</c:v>
                </c:pt>
                <c:pt idx="10606">
                  <c:v>-5.1748448275861836E-2</c:v>
                </c:pt>
                <c:pt idx="10607">
                  <c:v>-5.1741862068965243E-2</c:v>
                </c:pt>
                <c:pt idx="10608">
                  <c:v>-5.1735896551724142E-2</c:v>
                </c:pt>
                <c:pt idx="10609">
                  <c:v>-5.1729534482758632E-2</c:v>
                </c:pt>
                <c:pt idx="10610">
                  <c:v>-5.1721827586206887E-2</c:v>
                </c:pt>
                <c:pt idx="10611">
                  <c:v>-5.1714465517241605E-2</c:v>
                </c:pt>
                <c:pt idx="10612">
                  <c:v>-5.1707948275862066E-2</c:v>
                </c:pt>
                <c:pt idx="10613">
                  <c:v>-5.1701844827586413E-2</c:v>
                </c:pt>
                <c:pt idx="10614">
                  <c:v>-5.1697068965517262E-2</c:v>
                </c:pt>
                <c:pt idx="10615">
                  <c:v>-5.1694672413793108E-2</c:v>
                </c:pt>
                <c:pt idx="10616">
                  <c:v>-5.1694258620689659E-2</c:v>
                </c:pt>
                <c:pt idx="10617">
                  <c:v>-5.1695086206896564E-2</c:v>
                </c:pt>
                <c:pt idx="10618">
                  <c:v>-5.1696103448275861E-2</c:v>
                </c:pt>
                <c:pt idx="10619">
                  <c:v>-5.1697155172413786E-2</c:v>
                </c:pt>
                <c:pt idx="10620">
                  <c:v>-5.1697827586206897E-2</c:v>
                </c:pt>
                <c:pt idx="10621">
                  <c:v>-5.1698327586206898E-2</c:v>
                </c:pt>
                <c:pt idx="10622">
                  <c:v>-5.1698655172413795E-2</c:v>
                </c:pt>
                <c:pt idx="10623">
                  <c:v>-5.1699568965517244E-2</c:v>
                </c:pt>
                <c:pt idx="10624">
                  <c:v>-5.1701034482758632E-2</c:v>
                </c:pt>
                <c:pt idx="10625">
                  <c:v>-5.1702137931034862E-2</c:v>
                </c:pt>
                <c:pt idx="10626">
                  <c:v>-5.1701206896551784E-2</c:v>
                </c:pt>
                <c:pt idx="10627">
                  <c:v>-5.1698396551724153E-2</c:v>
                </c:pt>
                <c:pt idx="10628">
                  <c:v>-5.1695137931034502E-2</c:v>
                </c:pt>
                <c:pt idx="10629">
                  <c:v>-5.1690896551724125E-2</c:v>
                </c:pt>
                <c:pt idx="10630">
                  <c:v>-5.168731034482759E-2</c:v>
                </c:pt>
                <c:pt idx="10631">
                  <c:v>-5.1684241379310353E-2</c:v>
                </c:pt>
                <c:pt idx="10632">
                  <c:v>-5.1681224137931261E-2</c:v>
                </c:pt>
                <c:pt idx="10633">
                  <c:v>-5.1678844827586203E-2</c:v>
                </c:pt>
                <c:pt idx="10634">
                  <c:v>-5.1676965517241394E-2</c:v>
                </c:pt>
                <c:pt idx="10635">
                  <c:v>-5.1675103448275653E-2</c:v>
                </c:pt>
                <c:pt idx="10636">
                  <c:v>-5.1674448275861741E-2</c:v>
                </c:pt>
                <c:pt idx="10637">
                  <c:v>-5.1675620689654908E-2</c:v>
                </c:pt>
                <c:pt idx="10638">
                  <c:v>-5.1678810344827575E-2</c:v>
                </c:pt>
                <c:pt idx="10639">
                  <c:v>-5.1683620689655166E-2</c:v>
                </c:pt>
                <c:pt idx="10640">
                  <c:v>-5.1688689655172419E-2</c:v>
                </c:pt>
                <c:pt idx="10641">
                  <c:v>-5.1693120689655155E-2</c:v>
                </c:pt>
                <c:pt idx="10642">
                  <c:v>-5.1697793103448533E-2</c:v>
                </c:pt>
                <c:pt idx="10643">
                  <c:v>-5.1703275862068972E-2</c:v>
                </c:pt>
                <c:pt idx="10644">
                  <c:v>-5.1708655172413812E-2</c:v>
                </c:pt>
                <c:pt idx="10645">
                  <c:v>-5.1714224137931537E-2</c:v>
                </c:pt>
                <c:pt idx="10646">
                  <c:v>-5.1718931034483093E-2</c:v>
                </c:pt>
                <c:pt idx="10647">
                  <c:v>-5.172379310344858E-2</c:v>
                </c:pt>
                <c:pt idx="10648">
                  <c:v>-5.1729396551724136E-2</c:v>
                </c:pt>
                <c:pt idx="10649">
                  <c:v>-5.1734413793103493E-2</c:v>
                </c:pt>
                <c:pt idx="10650">
                  <c:v>-5.1737775862068971E-2</c:v>
                </c:pt>
                <c:pt idx="10651">
                  <c:v>-5.1739206896551732E-2</c:v>
                </c:pt>
                <c:pt idx="10652">
                  <c:v>-5.1738637931034927E-2</c:v>
                </c:pt>
                <c:pt idx="10653">
                  <c:v>-5.1736241379310433E-2</c:v>
                </c:pt>
                <c:pt idx="10654">
                  <c:v>-5.1733137931034817E-2</c:v>
                </c:pt>
                <c:pt idx="10655">
                  <c:v>-5.1730689655172434E-2</c:v>
                </c:pt>
                <c:pt idx="10656">
                  <c:v>-5.1727758620689651E-2</c:v>
                </c:pt>
                <c:pt idx="10657">
                  <c:v>-5.1724068965517254E-2</c:v>
                </c:pt>
                <c:pt idx="10658">
                  <c:v>-5.1721396551724128E-2</c:v>
                </c:pt>
                <c:pt idx="10659">
                  <c:v>-5.1720103448275857E-2</c:v>
                </c:pt>
                <c:pt idx="10660">
                  <c:v>-5.1719568965517264E-2</c:v>
                </c:pt>
                <c:pt idx="10661">
                  <c:v>-5.171796551724165E-2</c:v>
                </c:pt>
                <c:pt idx="10662">
                  <c:v>-5.1714034482758804E-2</c:v>
                </c:pt>
                <c:pt idx="10663">
                  <c:v>-5.1707517241379314E-2</c:v>
                </c:pt>
                <c:pt idx="10664">
                  <c:v>-5.1698827586206898E-2</c:v>
                </c:pt>
                <c:pt idx="10665">
                  <c:v>-5.1691344827586312E-2</c:v>
                </c:pt>
                <c:pt idx="10666">
                  <c:v>-5.1684534482758622E-2</c:v>
                </c:pt>
                <c:pt idx="10667">
                  <c:v>-5.1677017241379297E-2</c:v>
                </c:pt>
                <c:pt idx="10668">
                  <c:v>-5.1670293103448332E-2</c:v>
                </c:pt>
                <c:pt idx="10669">
                  <c:v>-5.1664689655172416E-2</c:v>
                </c:pt>
                <c:pt idx="10670">
                  <c:v>-5.1658999999999997E-2</c:v>
                </c:pt>
                <c:pt idx="10671">
                  <c:v>-5.1652948275861865E-2</c:v>
                </c:pt>
                <c:pt idx="10672">
                  <c:v>-5.1648499999999986E-2</c:v>
                </c:pt>
                <c:pt idx="10673">
                  <c:v>-5.1646896551724115E-2</c:v>
                </c:pt>
                <c:pt idx="10674">
                  <c:v>-5.1645844827586156E-2</c:v>
                </c:pt>
                <c:pt idx="10675">
                  <c:v>-5.1645068965517245E-2</c:v>
                </c:pt>
                <c:pt idx="10676">
                  <c:v>-5.1645689655172376E-2</c:v>
                </c:pt>
                <c:pt idx="10677">
                  <c:v>-5.1645120689654732E-2</c:v>
                </c:pt>
                <c:pt idx="10678">
                  <c:v>-5.1643431034482774E-2</c:v>
                </c:pt>
                <c:pt idx="10679">
                  <c:v>-5.1641534482758607E-2</c:v>
                </c:pt>
                <c:pt idx="10680">
                  <c:v>-5.1637724137931378E-2</c:v>
                </c:pt>
                <c:pt idx="10681">
                  <c:v>-5.1633189655172405E-2</c:v>
                </c:pt>
                <c:pt idx="10682">
                  <c:v>-5.1629120689654744E-2</c:v>
                </c:pt>
                <c:pt idx="10683">
                  <c:v>-5.1623810344827575E-2</c:v>
                </c:pt>
                <c:pt idx="10684">
                  <c:v>-5.1618344827586322E-2</c:v>
                </c:pt>
                <c:pt idx="10685">
                  <c:v>-5.1612775862068971E-2</c:v>
                </c:pt>
                <c:pt idx="10686">
                  <c:v>-5.1607068965517242E-2</c:v>
                </c:pt>
                <c:pt idx="10687">
                  <c:v>-5.1602396551724154E-2</c:v>
                </c:pt>
                <c:pt idx="10688">
                  <c:v>-5.1598999999999999E-2</c:v>
                </c:pt>
                <c:pt idx="10689">
                  <c:v>-5.1596741379310383E-2</c:v>
                </c:pt>
                <c:pt idx="10690">
                  <c:v>-5.1596982758620916E-2</c:v>
                </c:pt>
                <c:pt idx="10691">
                  <c:v>-5.1598689655172413E-2</c:v>
                </c:pt>
                <c:pt idx="10692">
                  <c:v>-5.1600603448275863E-2</c:v>
                </c:pt>
                <c:pt idx="10693">
                  <c:v>-5.1602586206896554E-2</c:v>
                </c:pt>
                <c:pt idx="10694">
                  <c:v>-5.1604999999999998E-2</c:v>
                </c:pt>
                <c:pt idx="10695">
                  <c:v>-5.1608741379310347E-2</c:v>
                </c:pt>
                <c:pt idx="10696">
                  <c:v>-5.1612896551724137E-2</c:v>
                </c:pt>
                <c:pt idx="10697">
                  <c:v>-5.1616879310344817E-2</c:v>
                </c:pt>
                <c:pt idx="10698">
                  <c:v>-5.1620534482758607E-2</c:v>
                </c:pt>
                <c:pt idx="10699">
                  <c:v>-5.1624931034482784E-2</c:v>
                </c:pt>
                <c:pt idx="10700">
                  <c:v>-5.1630931034482803E-2</c:v>
                </c:pt>
                <c:pt idx="10701">
                  <c:v>-5.1635724137931133E-2</c:v>
                </c:pt>
                <c:pt idx="10702">
                  <c:v>-5.1638965517241384E-2</c:v>
                </c:pt>
                <c:pt idx="10703">
                  <c:v>-5.1641155172413432E-2</c:v>
                </c:pt>
                <c:pt idx="10704">
                  <c:v>-5.1642586206896553E-2</c:v>
                </c:pt>
                <c:pt idx="10705">
                  <c:v>-5.1643775862068857E-2</c:v>
                </c:pt>
                <c:pt idx="10706">
                  <c:v>-5.1646448275861845E-2</c:v>
                </c:pt>
                <c:pt idx="10707">
                  <c:v>-5.1649482758620698E-2</c:v>
                </c:pt>
                <c:pt idx="10708">
                  <c:v>-5.1652068965517252E-2</c:v>
                </c:pt>
                <c:pt idx="10709">
                  <c:v>-5.1654551724137895E-2</c:v>
                </c:pt>
                <c:pt idx="10710">
                  <c:v>-5.1656655172413787E-2</c:v>
                </c:pt>
                <c:pt idx="10711">
                  <c:v>-5.1658965517241383E-2</c:v>
                </c:pt>
                <c:pt idx="10712">
                  <c:v>-5.1661637931034766E-2</c:v>
                </c:pt>
                <c:pt idx="10713">
                  <c:v>-5.1663603448275884E-2</c:v>
                </c:pt>
                <c:pt idx="10714">
                  <c:v>-5.1662896551724138E-2</c:v>
                </c:pt>
                <c:pt idx="10715">
                  <c:v>-5.1658810344827576E-2</c:v>
                </c:pt>
                <c:pt idx="10716">
                  <c:v>-5.1653724137931331E-2</c:v>
                </c:pt>
                <c:pt idx="10717">
                  <c:v>-5.1648827586206876E-2</c:v>
                </c:pt>
                <c:pt idx="10718">
                  <c:v>-5.164389655172414E-2</c:v>
                </c:pt>
                <c:pt idx="10719">
                  <c:v>-5.1637103448275865E-2</c:v>
                </c:pt>
                <c:pt idx="10720">
                  <c:v>-5.1629275862068766E-2</c:v>
                </c:pt>
                <c:pt idx="10721">
                  <c:v>-5.1621844827586222E-2</c:v>
                </c:pt>
                <c:pt idx="10722">
                  <c:v>-5.1617103448275865E-2</c:v>
                </c:pt>
                <c:pt idx="10723">
                  <c:v>-5.1614120689655145E-2</c:v>
                </c:pt>
                <c:pt idx="10724">
                  <c:v>-5.1613017241379323E-2</c:v>
                </c:pt>
                <c:pt idx="10725">
                  <c:v>-5.1614224137931417E-2</c:v>
                </c:pt>
                <c:pt idx="10726">
                  <c:v>-5.1617241379310362E-2</c:v>
                </c:pt>
                <c:pt idx="10727">
                  <c:v>-5.1621482758620697E-2</c:v>
                </c:pt>
                <c:pt idx="10728">
                  <c:v>-5.1625465517241377E-2</c:v>
                </c:pt>
                <c:pt idx="10729">
                  <c:v>-5.1628931034482774E-2</c:v>
                </c:pt>
                <c:pt idx="10730">
                  <c:v>-5.1632327586206901E-2</c:v>
                </c:pt>
                <c:pt idx="10731">
                  <c:v>-5.1635206896551725E-2</c:v>
                </c:pt>
                <c:pt idx="10732">
                  <c:v>-5.1635965517241381E-2</c:v>
                </c:pt>
                <c:pt idx="10733">
                  <c:v>-5.1636103448275857E-2</c:v>
                </c:pt>
                <c:pt idx="10734">
                  <c:v>-5.1635603448275863E-2</c:v>
                </c:pt>
                <c:pt idx="10735">
                  <c:v>-5.1635206896551725E-2</c:v>
                </c:pt>
                <c:pt idx="10736">
                  <c:v>-5.1635896551724077E-2</c:v>
                </c:pt>
                <c:pt idx="10737">
                  <c:v>-5.1637344827586314E-2</c:v>
                </c:pt>
                <c:pt idx="10738">
                  <c:v>-5.1637844827586224E-2</c:v>
                </c:pt>
                <c:pt idx="10739">
                  <c:v>-5.1636413793103464E-2</c:v>
                </c:pt>
                <c:pt idx="10740">
                  <c:v>-5.1633931034482834E-2</c:v>
                </c:pt>
                <c:pt idx="10741">
                  <c:v>-5.1630844827586224E-2</c:v>
                </c:pt>
                <c:pt idx="10742">
                  <c:v>-5.1626017241379309E-2</c:v>
                </c:pt>
                <c:pt idx="10743">
                  <c:v>-5.1619206896551723E-2</c:v>
                </c:pt>
                <c:pt idx="10744">
                  <c:v>-5.1611637931034807E-2</c:v>
                </c:pt>
                <c:pt idx="10745">
                  <c:v>-5.1604948275861769E-2</c:v>
                </c:pt>
                <c:pt idx="10746">
                  <c:v>-5.1600224137931326E-2</c:v>
                </c:pt>
                <c:pt idx="10747">
                  <c:v>-5.1596086206896839E-2</c:v>
                </c:pt>
                <c:pt idx="10748">
                  <c:v>-5.1592310344827592E-2</c:v>
                </c:pt>
                <c:pt idx="10749">
                  <c:v>-5.1588068965517243E-2</c:v>
                </c:pt>
                <c:pt idx="10750">
                  <c:v>-5.1583310344827583E-2</c:v>
                </c:pt>
                <c:pt idx="10751">
                  <c:v>-5.1577224137931331E-2</c:v>
                </c:pt>
                <c:pt idx="10752">
                  <c:v>-5.1570258620689646E-2</c:v>
                </c:pt>
                <c:pt idx="10753">
                  <c:v>-5.1563620689655171E-2</c:v>
                </c:pt>
                <c:pt idx="10754">
                  <c:v>-5.1559310344827587E-2</c:v>
                </c:pt>
                <c:pt idx="10755">
                  <c:v>-5.1557103448275861E-2</c:v>
                </c:pt>
                <c:pt idx="10756">
                  <c:v>-5.1557051724137916E-2</c:v>
                </c:pt>
                <c:pt idx="10757">
                  <c:v>-5.1559775862068946E-2</c:v>
                </c:pt>
                <c:pt idx="10758">
                  <c:v>-5.1563431034483034E-2</c:v>
                </c:pt>
                <c:pt idx="10759">
                  <c:v>-5.1569913793103453E-2</c:v>
                </c:pt>
                <c:pt idx="10760">
                  <c:v>-5.1576137931034514E-2</c:v>
                </c:pt>
                <c:pt idx="10761">
                  <c:v>-5.1581034482758623E-2</c:v>
                </c:pt>
                <c:pt idx="10762">
                  <c:v>-5.1586206896551814E-2</c:v>
                </c:pt>
                <c:pt idx="10763">
                  <c:v>-5.1590206896551812E-2</c:v>
                </c:pt>
                <c:pt idx="10764">
                  <c:v>-5.1592724137931513E-2</c:v>
                </c:pt>
                <c:pt idx="10765">
                  <c:v>-5.1595793103448424E-2</c:v>
                </c:pt>
                <c:pt idx="10766">
                  <c:v>-5.1599413793103462E-2</c:v>
                </c:pt>
                <c:pt idx="10767">
                  <c:v>-5.1602672413793113E-2</c:v>
                </c:pt>
                <c:pt idx="10768">
                  <c:v>-5.1604275862068956E-2</c:v>
                </c:pt>
                <c:pt idx="10769">
                  <c:v>-5.1606258620689655E-2</c:v>
                </c:pt>
                <c:pt idx="10770">
                  <c:v>-5.1608551724137905E-2</c:v>
                </c:pt>
                <c:pt idx="10771">
                  <c:v>-5.1611310344827577E-2</c:v>
                </c:pt>
                <c:pt idx="10772">
                  <c:v>-5.1613431034483036E-2</c:v>
                </c:pt>
                <c:pt idx="10773">
                  <c:v>-5.1613137931034524E-2</c:v>
                </c:pt>
                <c:pt idx="10774">
                  <c:v>-5.1612155172413798E-2</c:v>
                </c:pt>
                <c:pt idx="10775">
                  <c:v>-5.1610275862068962E-2</c:v>
                </c:pt>
                <c:pt idx="10776">
                  <c:v>-5.1607051724137917E-2</c:v>
                </c:pt>
                <c:pt idx="10777">
                  <c:v>-5.1603862068965264E-2</c:v>
                </c:pt>
                <c:pt idx="10778">
                  <c:v>-5.1601724137931133E-2</c:v>
                </c:pt>
                <c:pt idx="10779">
                  <c:v>-5.1600655172413787E-2</c:v>
                </c:pt>
                <c:pt idx="10780">
                  <c:v>-5.1599862068965274E-2</c:v>
                </c:pt>
                <c:pt idx="10781">
                  <c:v>-5.1600379310344786E-2</c:v>
                </c:pt>
                <c:pt idx="10782">
                  <c:v>-5.160141379310345E-2</c:v>
                </c:pt>
                <c:pt idx="10783">
                  <c:v>-5.1602068965517243E-2</c:v>
                </c:pt>
                <c:pt idx="10784">
                  <c:v>-5.1604068965517252E-2</c:v>
                </c:pt>
                <c:pt idx="10785">
                  <c:v>-5.1606948275861875E-2</c:v>
                </c:pt>
                <c:pt idx="10786">
                  <c:v>-5.1608310344827588E-2</c:v>
                </c:pt>
                <c:pt idx="10787">
                  <c:v>-5.1608017241379311E-2</c:v>
                </c:pt>
                <c:pt idx="10788">
                  <c:v>-5.1606965517241393E-2</c:v>
                </c:pt>
                <c:pt idx="10789">
                  <c:v>-5.1607103448275855E-2</c:v>
                </c:pt>
                <c:pt idx="10790">
                  <c:v>-5.1608948275861759E-2</c:v>
                </c:pt>
                <c:pt idx="10791">
                  <c:v>-5.1612172413793109E-2</c:v>
                </c:pt>
                <c:pt idx="10792">
                  <c:v>-5.1614655172413787E-2</c:v>
                </c:pt>
                <c:pt idx="10793">
                  <c:v>-5.1614568965517242E-2</c:v>
                </c:pt>
                <c:pt idx="10794">
                  <c:v>-5.1613275862068972E-2</c:v>
                </c:pt>
                <c:pt idx="10795">
                  <c:v>-5.1612603448275902E-2</c:v>
                </c:pt>
                <c:pt idx="10796">
                  <c:v>-5.1613586206896572E-2</c:v>
                </c:pt>
                <c:pt idx="10797">
                  <c:v>-5.161541379310345E-2</c:v>
                </c:pt>
                <c:pt idx="10798">
                  <c:v>-5.1617137931034514E-2</c:v>
                </c:pt>
                <c:pt idx="10799">
                  <c:v>-5.1618862068965272E-2</c:v>
                </c:pt>
                <c:pt idx="10800">
                  <c:v>-5.1619396551724143E-2</c:v>
                </c:pt>
                <c:pt idx="10801">
                  <c:v>-5.1617913793103452E-2</c:v>
                </c:pt>
                <c:pt idx="10802">
                  <c:v>-5.1614655172413787E-2</c:v>
                </c:pt>
                <c:pt idx="10803">
                  <c:v>-5.1610068965517251E-2</c:v>
                </c:pt>
                <c:pt idx="10804">
                  <c:v>-5.1605758620689328E-2</c:v>
                </c:pt>
                <c:pt idx="10805">
                  <c:v>-5.1602086206896554E-2</c:v>
                </c:pt>
                <c:pt idx="10806">
                  <c:v>-5.1597965517241433E-2</c:v>
                </c:pt>
                <c:pt idx="10807">
                  <c:v>-5.1595206896551733E-2</c:v>
                </c:pt>
                <c:pt idx="10808">
                  <c:v>-5.1593810344827594E-2</c:v>
                </c:pt>
                <c:pt idx="10809">
                  <c:v>-5.1592793103448636E-2</c:v>
                </c:pt>
                <c:pt idx="10810">
                  <c:v>-5.1591655172413792E-2</c:v>
                </c:pt>
                <c:pt idx="10811">
                  <c:v>-5.1592224137931575E-2</c:v>
                </c:pt>
                <c:pt idx="10812">
                  <c:v>-5.1592620689655172E-2</c:v>
                </c:pt>
                <c:pt idx="10813">
                  <c:v>-5.1592862068965475E-2</c:v>
                </c:pt>
                <c:pt idx="10814">
                  <c:v>-5.1592965517241532E-2</c:v>
                </c:pt>
                <c:pt idx="10815">
                  <c:v>-5.1591310344827578E-2</c:v>
                </c:pt>
                <c:pt idx="10816">
                  <c:v>-5.1588620689655168E-2</c:v>
                </c:pt>
                <c:pt idx="10817">
                  <c:v>-5.1585172413793075E-2</c:v>
                </c:pt>
                <c:pt idx="10818">
                  <c:v>-5.1582931034482998E-2</c:v>
                </c:pt>
                <c:pt idx="10819">
                  <c:v>-5.158234482758646E-2</c:v>
                </c:pt>
                <c:pt idx="10820">
                  <c:v>-5.1583810344827591E-2</c:v>
                </c:pt>
                <c:pt idx="10821">
                  <c:v>-5.1585603448275862E-2</c:v>
                </c:pt>
                <c:pt idx="10822">
                  <c:v>-5.1587396551724125E-2</c:v>
                </c:pt>
                <c:pt idx="10823">
                  <c:v>-5.1588879310344796E-2</c:v>
                </c:pt>
                <c:pt idx="10824">
                  <c:v>-5.1590206896551812E-2</c:v>
                </c:pt>
                <c:pt idx="10825">
                  <c:v>-5.1591379310344826E-2</c:v>
                </c:pt>
                <c:pt idx="10826">
                  <c:v>-5.1592913793103504E-2</c:v>
                </c:pt>
                <c:pt idx="10827">
                  <c:v>-5.1593379310344828E-2</c:v>
                </c:pt>
                <c:pt idx="10828">
                  <c:v>-5.1592896551724172E-2</c:v>
                </c:pt>
                <c:pt idx="10829">
                  <c:v>-5.1594482758620733E-2</c:v>
                </c:pt>
                <c:pt idx="10830">
                  <c:v>-5.1597965517241433E-2</c:v>
                </c:pt>
                <c:pt idx="10831">
                  <c:v>-5.1600793103448422E-2</c:v>
                </c:pt>
                <c:pt idx="10832">
                  <c:v>-5.1603965517241383E-2</c:v>
                </c:pt>
                <c:pt idx="10833">
                  <c:v>-5.1608586206896553E-2</c:v>
                </c:pt>
                <c:pt idx="10834">
                  <c:v>-5.1614034482758621E-2</c:v>
                </c:pt>
                <c:pt idx="10835">
                  <c:v>-5.162044827586177E-2</c:v>
                </c:pt>
                <c:pt idx="10836">
                  <c:v>-5.1625706896551715E-2</c:v>
                </c:pt>
                <c:pt idx="10837">
                  <c:v>-5.1630000000000002E-2</c:v>
                </c:pt>
                <c:pt idx="10838">
                  <c:v>-5.1635172413793055E-2</c:v>
                </c:pt>
                <c:pt idx="10839">
                  <c:v>-5.1640999999999986E-2</c:v>
                </c:pt>
                <c:pt idx="10840">
                  <c:v>-5.1645896551724045E-2</c:v>
                </c:pt>
                <c:pt idx="10841">
                  <c:v>-5.165120689655172E-2</c:v>
                </c:pt>
                <c:pt idx="10842">
                  <c:v>-5.1657758620689387E-2</c:v>
                </c:pt>
                <c:pt idx="10843">
                  <c:v>-5.1663965517241402E-2</c:v>
                </c:pt>
                <c:pt idx="10844">
                  <c:v>-5.1669775862068945E-2</c:v>
                </c:pt>
                <c:pt idx="10845">
                  <c:v>-5.1674362068965168E-2</c:v>
                </c:pt>
                <c:pt idx="10846">
                  <c:v>-5.1679172413792752E-2</c:v>
                </c:pt>
                <c:pt idx="10847">
                  <c:v>-5.1683913793103449E-2</c:v>
                </c:pt>
                <c:pt idx="10848">
                  <c:v>-5.1687758620689646E-2</c:v>
                </c:pt>
                <c:pt idx="10849">
                  <c:v>-5.1691965517241381E-2</c:v>
                </c:pt>
                <c:pt idx="10850">
                  <c:v>-5.1696120689655158E-2</c:v>
                </c:pt>
                <c:pt idx="10851">
                  <c:v>-5.1699482758620692E-2</c:v>
                </c:pt>
                <c:pt idx="10852">
                  <c:v>-5.1701689655172418E-2</c:v>
                </c:pt>
                <c:pt idx="10853">
                  <c:v>-5.1703551724137931E-2</c:v>
                </c:pt>
                <c:pt idx="10854">
                  <c:v>-5.1703224137931526E-2</c:v>
                </c:pt>
                <c:pt idx="10855">
                  <c:v>-5.1703258620689654E-2</c:v>
                </c:pt>
                <c:pt idx="10856">
                  <c:v>-5.1705293103448534E-2</c:v>
                </c:pt>
                <c:pt idx="10857">
                  <c:v>-5.1707655172413804E-2</c:v>
                </c:pt>
                <c:pt idx="10858">
                  <c:v>-5.1709413793103454E-2</c:v>
                </c:pt>
                <c:pt idx="10859">
                  <c:v>-5.1711017241379324E-2</c:v>
                </c:pt>
                <c:pt idx="10860">
                  <c:v>-5.1713448275862058E-2</c:v>
                </c:pt>
                <c:pt idx="10861">
                  <c:v>-5.1717620689655193E-2</c:v>
                </c:pt>
                <c:pt idx="10862">
                  <c:v>-5.1721655172413797E-2</c:v>
                </c:pt>
                <c:pt idx="10863">
                  <c:v>-5.1722982758620833E-2</c:v>
                </c:pt>
                <c:pt idx="10864">
                  <c:v>-5.1723896551724137E-2</c:v>
                </c:pt>
                <c:pt idx="10865">
                  <c:v>-5.1724827586206897E-2</c:v>
                </c:pt>
                <c:pt idx="10866">
                  <c:v>-5.1725431034482912E-2</c:v>
                </c:pt>
                <c:pt idx="10867">
                  <c:v>-5.1724310344827593E-2</c:v>
                </c:pt>
                <c:pt idx="10868">
                  <c:v>-5.1721120689655065E-2</c:v>
                </c:pt>
                <c:pt idx="10869">
                  <c:v>-5.1716862068965516E-2</c:v>
                </c:pt>
                <c:pt idx="10870">
                  <c:v>-5.1712362068965526E-2</c:v>
                </c:pt>
                <c:pt idx="10871">
                  <c:v>-5.1707155172413789E-2</c:v>
                </c:pt>
                <c:pt idx="10872">
                  <c:v>-5.1701568965517253E-2</c:v>
                </c:pt>
                <c:pt idx="10873">
                  <c:v>-5.1695931034482813E-2</c:v>
                </c:pt>
                <c:pt idx="10874">
                  <c:v>-5.1692431034483073E-2</c:v>
                </c:pt>
                <c:pt idx="10875">
                  <c:v>-5.1690206896551724E-2</c:v>
                </c:pt>
                <c:pt idx="10876">
                  <c:v>-5.1688862068965238E-2</c:v>
                </c:pt>
                <c:pt idx="10877">
                  <c:v>-5.1688017241379315E-2</c:v>
                </c:pt>
                <c:pt idx="10878">
                  <c:v>-5.1687827586206887E-2</c:v>
                </c:pt>
                <c:pt idx="10879">
                  <c:v>-5.1688827586206895E-2</c:v>
                </c:pt>
                <c:pt idx="10880">
                  <c:v>-5.1689655172413786E-2</c:v>
                </c:pt>
                <c:pt idx="10881">
                  <c:v>-5.1690120689655145E-2</c:v>
                </c:pt>
                <c:pt idx="10882">
                  <c:v>-5.169191379310345E-2</c:v>
                </c:pt>
                <c:pt idx="10883">
                  <c:v>-5.1694241379310363E-2</c:v>
                </c:pt>
                <c:pt idx="10884">
                  <c:v>-5.1695827586206895E-2</c:v>
                </c:pt>
                <c:pt idx="10885">
                  <c:v>-5.1697931034482933E-2</c:v>
                </c:pt>
                <c:pt idx="10886">
                  <c:v>-5.1701724137931407E-2</c:v>
                </c:pt>
                <c:pt idx="10887">
                  <c:v>-5.1706086206896845E-2</c:v>
                </c:pt>
                <c:pt idx="10888">
                  <c:v>-5.1708689655172432E-2</c:v>
                </c:pt>
                <c:pt idx="10889">
                  <c:v>-5.1708706896551784E-2</c:v>
                </c:pt>
                <c:pt idx="10890">
                  <c:v>-5.1707051724137927E-2</c:v>
                </c:pt>
                <c:pt idx="10891">
                  <c:v>-5.1703362068965475E-2</c:v>
                </c:pt>
                <c:pt idx="10892">
                  <c:v>-5.1697413793103462E-2</c:v>
                </c:pt>
                <c:pt idx="10893">
                  <c:v>-5.1692396551724154E-2</c:v>
                </c:pt>
                <c:pt idx="10894">
                  <c:v>-5.1688189655172356E-2</c:v>
                </c:pt>
                <c:pt idx="10895">
                  <c:v>-5.1683775862068966E-2</c:v>
                </c:pt>
                <c:pt idx="10896">
                  <c:v>-5.1680103448275866E-2</c:v>
                </c:pt>
                <c:pt idx="10897">
                  <c:v>-5.1677672413793105E-2</c:v>
                </c:pt>
                <c:pt idx="10898">
                  <c:v>-5.1674896551724067E-2</c:v>
                </c:pt>
                <c:pt idx="10899">
                  <c:v>-5.1669586206896552E-2</c:v>
                </c:pt>
                <c:pt idx="10900">
                  <c:v>-5.1663689655172422E-2</c:v>
                </c:pt>
                <c:pt idx="10901">
                  <c:v>-5.1657499999999995E-2</c:v>
                </c:pt>
                <c:pt idx="10902">
                  <c:v>-5.1651172413792822E-2</c:v>
                </c:pt>
                <c:pt idx="10903">
                  <c:v>-5.1642931034482822E-2</c:v>
                </c:pt>
                <c:pt idx="10904">
                  <c:v>-5.1633241379310343E-2</c:v>
                </c:pt>
                <c:pt idx="10905">
                  <c:v>-5.1624327586206886E-2</c:v>
                </c:pt>
                <c:pt idx="10906">
                  <c:v>-5.1616000000000002E-2</c:v>
                </c:pt>
                <c:pt idx="10907">
                  <c:v>-5.1609896551724085E-2</c:v>
                </c:pt>
                <c:pt idx="10908">
                  <c:v>-5.1604551724137915E-2</c:v>
                </c:pt>
                <c:pt idx="10909">
                  <c:v>-5.1598655172413792E-2</c:v>
                </c:pt>
                <c:pt idx="10910">
                  <c:v>-5.1592689655172434E-2</c:v>
                </c:pt>
                <c:pt idx="10911">
                  <c:v>-5.1586689655172414E-2</c:v>
                </c:pt>
                <c:pt idx="10912">
                  <c:v>-5.1583551724137935E-2</c:v>
                </c:pt>
                <c:pt idx="10913">
                  <c:v>-5.1583103448275866E-2</c:v>
                </c:pt>
                <c:pt idx="10914">
                  <c:v>-5.1583379310344825E-2</c:v>
                </c:pt>
                <c:pt idx="10915">
                  <c:v>-5.1584293103448434E-2</c:v>
                </c:pt>
                <c:pt idx="10916">
                  <c:v>-5.1585844827586214E-2</c:v>
                </c:pt>
                <c:pt idx="10917">
                  <c:v>-5.1588224137931377E-2</c:v>
                </c:pt>
                <c:pt idx="10918">
                  <c:v>-5.1591879310344806E-2</c:v>
                </c:pt>
                <c:pt idx="10919">
                  <c:v>-5.1595862068965291E-2</c:v>
                </c:pt>
                <c:pt idx="10920">
                  <c:v>-5.1600620689655166E-2</c:v>
                </c:pt>
                <c:pt idx="10921">
                  <c:v>-5.1605017241379308E-2</c:v>
                </c:pt>
                <c:pt idx="10922">
                  <c:v>-5.1609689655172417E-2</c:v>
                </c:pt>
                <c:pt idx="10923">
                  <c:v>-5.1615362068965262E-2</c:v>
                </c:pt>
                <c:pt idx="10924">
                  <c:v>-5.1620965517241379E-2</c:v>
                </c:pt>
                <c:pt idx="10925">
                  <c:v>-5.1628310344827566E-2</c:v>
                </c:pt>
                <c:pt idx="10926">
                  <c:v>-5.1635724137931133E-2</c:v>
                </c:pt>
                <c:pt idx="10927">
                  <c:v>-5.1642103448275856E-2</c:v>
                </c:pt>
                <c:pt idx="10928">
                  <c:v>-5.164896551724138E-2</c:v>
                </c:pt>
                <c:pt idx="10929">
                  <c:v>-5.1655810344827566E-2</c:v>
                </c:pt>
                <c:pt idx="10930">
                  <c:v>-5.1660086206896563E-2</c:v>
                </c:pt>
                <c:pt idx="10931">
                  <c:v>-5.1662344827586457E-2</c:v>
                </c:pt>
                <c:pt idx="10932">
                  <c:v>-5.1664189655172395E-2</c:v>
                </c:pt>
                <c:pt idx="10933">
                  <c:v>-5.1666551724137928E-2</c:v>
                </c:pt>
                <c:pt idx="10934">
                  <c:v>-5.1669258620689655E-2</c:v>
                </c:pt>
                <c:pt idx="10935">
                  <c:v>-5.1670413793103456E-2</c:v>
                </c:pt>
                <c:pt idx="10936">
                  <c:v>-5.1670810344827567E-2</c:v>
                </c:pt>
                <c:pt idx="10937">
                  <c:v>-5.1669068965517248E-2</c:v>
                </c:pt>
                <c:pt idx="10938">
                  <c:v>-5.1665448275861808E-2</c:v>
                </c:pt>
                <c:pt idx="10939">
                  <c:v>-5.1660948275861845E-2</c:v>
                </c:pt>
                <c:pt idx="10940">
                  <c:v>-5.1655948275861722E-2</c:v>
                </c:pt>
                <c:pt idx="10941">
                  <c:v>-5.1650137931034491E-2</c:v>
                </c:pt>
                <c:pt idx="10942">
                  <c:v>-5.1644172413792773E-2</c:v>
                </c:pt>
                <c:pt idx="10943">
                  <c:v>-5.1639189655172356E-2</c:v>
                </c:pt>
                <c:pt idx="10944">
                  <c:v>-5.1635051724137897E-2</c:v>
                </c:pt>
                <c:pt idx="10945">
                  <c:v>-5.1632275862068963E-2</c:v>
                </c:pt>
                <c:pt idx="10946">
                  <c:v>-5.1629448275861724E-2</c:v>
                </c:pt>
                <c:pt idx="10947">
                  <c:v>-5.1625482758620687E-2</c:v>
                </c:pt>
                <c:pt idx="10948">
                  <c:v>-5.1621517241379297E-2</c:v>
                </c:pt>
                <c:pt idx="10949">
                  <c:v>-5.1618103448275866E-2</c:v>
                </c:pt>
                <c:pt idx="10950">
                  <c:v>-5.1616551724137927E-2</c:v>
                </c:pt>
                <c:pt idx="10951">
                  <c:v>-5.1615379310344815E-2</c:v>
                </c:pt>
                <c:pt idx="10952">
                  <c:v>-5.1616810344827589E-2</c:v>
                </c:pt>
                <c:pt idx="10953">
                  <c:v>-5.1620172413792846E-2</c:v>
                </c:pt>
                <c:pt idx="10954">
                  <c:v>-5.1624948275861747E-2</c:v>
                </c:pt>
                <c:pt idx="10955">
                  <c:v>-5.1630689655172417E-2</c:v>
                </c:pt>
                <c:pt idx="10956">
                  <c:v>-5.1638034482758617E-2</c:v>
                </c:pt>
                <c:pt idx="10957">
                  <c:v>-5.1644793103448293E-2</c:v>
                </c:pt>
                <c:pt idx="10958">
                  <c:v>-5.1650775862068947E-2</c:v>
                </c:pt>
                <c:pt idx="10959">
                  <c:v>-5.1654551724137895E-2</c:v>
                </c:pt>
                <c:pt idx="10960">
                  <c:v>-5.1657172413793057E-2</c:v>
                </c:pt>
                <c:pt idx="10961">
                  <c:v>-5.1660689655172419E-2</c:v>
                </c:pt>
                <c:pt idx="10962">
                  <c:v>-5.1663793103448534E-2</c:v>
                </c:pt>
                <c:pt idx="10963">
                  <c:v>-5.1666982758620812E-2</c:v>
                </c:pt>
                <c:pt idx="10964">
                  <c:v>-5.1669465517241393E-2</c:v>
                </c:pt>
                <c:pt idx="10965">
                  <c:v>-5.1672241379310362E-2</c:v>
                </c:pt>
                <c:pt idx="10966">
                  <c:v>-5.1675603448275848E-2</c:v>
                </c:pt>
                <c:pt idx="10967">
                  <c:v>-5.1680137931034494E-2</c:v>
                </c:pt>
                <c:pt idx="10968">
                  <c:v>-5.1685241379310347E-2</c:v>
                </c:pt>
                <c:pt idx="10969">
                  <c:v>-5.1689327586206896E-2</c:v>
                </c:pt>
                <c:pt idx="10970">
                  <c:v>-5.1693172413793086E-2</c:v>
                </c:pt>
                <c:pt idx="10971">
                  <c:v>-5.1697362068965455E-2</c:v>
                </c:pt>
                <c:pt idx="10972">
                  <c:v>-5.1699965517241382E-2</c:v>
                </c:pt>
                <c:pt idx="10973">
                  <c:v>-5.1701620689655177E-2</c:v>
                </c:pt>
                <c:pt idx="10974">
                  <c:v>-5.1701568965517253E-2</c:v>
                </c:pt>
                <c:pt idx="10975">
                  <c:v>-5.1698879310344815E-2</c:v>
                </c:pt>
                <c:pt idx="10976">
                  <c:v>-5.1693965517241404E-2</c:v>
                </c:pt>
                <c:pt idx="10977">
                  <c:v>-5.1686810344827583E-2</c:v>
                </c:pt>
                <c:pt idx="10978">
                  <c:v>-5.1680362068965265E-2</c:v>
                </c:pt>
                <c:pt idx="10979">
                  <c:v>-5.1673948275861761E-2</c:v>
                </c:pt>
                <c:pt idx="10980">
                  <c:v>-5.1665775862068955E-2</c:v>
                </c:pt>
                <c:pt idx="10981">
                  <c:v>-5.1656706896551732E-2</c:v>
                </c:pt>
                <c:pt idx="10982">
                  <c:v>-5.1648362068965149E-2</c:v>
                </c:pt>
                <c:pt idx="10983">
                  <c:v>-5.1640310344827585E-2</c:v>
                </c:pt>
                <c:pt idx="10984">
                  <c:v>-5.1631206896551721E-2</c:v>
                </c:pt>
                <c:pt idx="10985">
                  <c:v>-5.1619965517241392E-2</c:v>
                </c:pt>
                <c:pt idx="10986">
                  <c:v>-5.1608965517241381E-2</c:v>
                </c:pt>
                <c:pt idx="10987">
                  <c:v>-5.1598758620689647E-2</c:v>
                </c:pt>
                <c:pt idx="10988">
                  <c:v>-5.1588689655172416E-2</c:v>
                </c:pt>
                <c:pt idx="10989">
                  <c:v>-5.1577999999999999E-2</c:v>
                </c:pt>
                <c:pt idx="10990">
                  <c:v>-5.1566413793103484E-2</c:v>
                </c:pt>
                <c:pt idx="10991">
                  <c:v>-5.1555534482758625E-2</c:v>
                </c:pt>
                <c:pt idx="10992">
                  <c:v>-5.1546465517241402E-2</c:v>
                </c:pt>
                <c:pt idx="10993">
                  <c:v>-5.1537775862068966E-2</c:v>
                </c:pt>
                <c:pt idx="10994">
                  <c:v>-5.1527189655172397E-2</c:v>
                </c:pt>
                <c:pt idx="10995">
                  <c:v>-5.1518206896551733E-2</c:v>
                </c:pt>
                <c:pt idx="10996">
                  <c:v>-5.1511689655172409E-2</c:v>
                </c:pt>
                <c:pt idx="10997">
                  <c:v>-5.1506793103448544E-2</c:v>
                </c:pt>
                <c:pt idx="10998">
                  <c:v>-5.1502586206896593E-2</c:v>
                </c:pt>
                <c:pt idx="10999">
                  <c:v>-5.1498793103448577E-2</c:v>
                </c:pt>
                <c:pt idx="11000">
                  <c:v>-5.1495120689655165E-2</c:v>
                </c:pt>
                <c:pt idx="11001">
                  <c:v>-5.1494000000000012E-2</c:v>
                </c:pt>
                <c:pt idx="11002">
                  <c:v>-5.149551724137931E-2</c:v>
                </c:pt>
                <c:pt idx="11003">
                  <c:v>-5.1497965517241513E-2</c:v>
                </c:pt>
                <c:pt idx="11004">
                  <c:v>-5.1501482758620702E-2</c:v>
                </c:pt>
                <c:pt idx="11005">
                  <c:v>-5.1506827586206901E-2</c:v>
                </c:pt>
                <c:pt idx="11006">
                  <c:v>-5.1512206896551914E-2</c:v>
                </c:pt>
                <c:pt idx="11007">
                  <c:v>-5.1515931034482834E-2</c:v>
                </c:pt>
                <c:pt idx="11008">
                  <c:v>-5.1520051724137907E-2</c:v>
                </c:pt>
                <c:pt idx="11009">
                  <c:v>-5.1525637931034533E-2</c:v>
                </c:pt>
                <c:pt idx="11010">
                  <c:v>-5.1531982758620712E-2</c:v>
                </c:pt>
                <c:pt idx="11011">
                  <c:v>-5.1537948275861875E-2</c:v>
                </c:pt>
                <c:pt idx="11012">
                  <c:v>-5.1542362068965279E-2</c:v>
                </c:pt>
                <c:pt idx="11013">
                  <c:v>-5.1546241379310354E-2</c:v>
                </c:pt>
                <c:pt idx="11014">
                  <c:v>-5.1548293103448314E-2</c:v>
                </c:pt>
                <c:pt idx="11015">
                  <c:v>-5.1550379310344806E-2</c:v>
                </c:pt>
                <c:pt idx="11016">
                  <c:v>-5.1553172413793077E-2</c:v>
                </c:pt>
                <c:pt idx="11017">
                  <c:v>-5.1554999999999997E-2</c:v>
                </c:pt>
                <c:pt idx="11018">
                  <c:v>-5.1557448275861853E-2</c:v>
                </c:pt>
                <c:pt idx="11019">
                  <c:v>-5.1561620689655169E-2</c:v>
                </c:pt>
                <c:pt idx="11020">
                  <c:v>-5.1567413793103464E-2</c:v>
                </c:pt>
                <c:pt idx="11021">
                  <c:v>-5.1572896551724152E-2</c:v>
                </c:pt>
                <c:pt idx="11022">
                  <c:v>-5.1578862068965198E-2</c:v>
                </c:pt>
                <c:pt idx="11023">
                  <c:v>-5.1586879310344835E-2</c:v>
                </c:pt>
                <c:pt idx="11024">
                  <c:v>-5.1594758620689657E-2</c:v>
                </c:pt>
                <c:pt idx="11025">
                  <c:v>-5.1601965517241381E-2</c:v>
                </c:pt>
                <c:pt idx="11026">
                  <c:v>-5.1608862068965221E-2</c:v>
                </c:pt>
                <c:pt idx="11027">
                  <c:v>-5.1616396551724154E-2</c:v>
                </c:pt>
                <c:pt idx="11028">
                  <c:v>-5.1623913793103444E-2</c:v>
                </c:pt>
                <c:pt idx="11029">
                  <c:v>-5.1630310344827589E-2</c:v>
                </c:pt>
                <c:pt idx="11030">
                  <c:v>-5.1635724137931133E-2</c:v>
                </c:pt>
                <c:pt idx="11031">
                  <c:v>-5.1639896551724095E-2</c:v>
                </c:pt>
                <c:pt idx="11032">
                  <c:v>-5.1642775862068946E-2</c:v>
                </c:pt>
                <c:pt idx="11033">
                  <c:v>-5.1645068965517245E-2</c:v>
                </c:pt>
                <c:pt idx="11034">
                  <c:v>-5.1648344827586214E-2</c:v>
                </c:pt>
                <c:pt idx="11035">
                  <c:v>-5.1649568965516951E-2</c:v>
                </c:pt>
                <c:pt idx="11036">
                  <c:v>-5.1648275862068757E-2</c:v>
                </c:pt>
                <c:pt idx="11037">
                  <c:v>-5.1644499999999975E-2</c:v>
                </c:pt>
                <c:pt idx="11038">
                  <c:v>-5.1639275862068956E-2</c:v>
                </c:pt>
                <c:pt idx="11039">
                  <c:v>-5.1633448275861867E-2</c:v>
                </c:pt>
                <c:pt idx="11040">
                  <c:v>-5.1627413793103462E-2</c:v>
                </c:pt>
                <c:pt idx="11041">
                  <c:v>-5.161994827586177E-2</c:v>
                </c:pt>
                <c:pt idx="11042">
                  <c:v>-5.161255172413793E-2</c:v>
                </c:pt>
                <c:pt idx="11043">
                  <c:v>-5.1608086206896553E-2</c:v>
                </c:pt>
                <c:pt idx="11044">
                  <c:v>-5.1606327586206903E-2</c:v>
                </c:pt>
                <c:pt idx="11045">
                  <c:v>-5.1605965517241378E-2</c:v>
                </c:pt>
                <c:pt idx="11046">
                  <c:v>-5.1604517241379315E-2</c:v>
                </c:pt>
                <c:pt idx="11047">
                  <c:v>-5.1602137931034534E-2</c:v>
                </c:pt>
                <c:pt idx="11048">
                  <c:v>-5.1601086206896553E-2</c:v>
                </c:pt>
                <c:pt idx="11049">
                  <c:v>-5.1600379310344786E-2</c:v>
                </c:pt>
                <c:pt idx="11050">
                  <c:v>-5.1598172413793095E-2</c:v>
                </c:pt>
                <c:pt idx="11051">
                  <c:v>-5.1596482758620936E-2</c:v>
                </c:pt>
                <c:pt idx="11052">
                  <c:v>-5.1596034482758804E-2</c:v>
                </c:pt>
                <c:pt idx="11053">
                  <c:v>-5.1597137931034757E-2</c:v>
                </c:pt>
                <c:pt idx="11054">
                  <c:v>-5.1598344827586413E-2</c:v>
                </c:pt>
                <c:pt idx="11055">
                  <c:v>-5.1599551724137917E-2</c:v>
                </c:pt>
                <c:pt idx="11056">
                  <c:v>-5.1602827586206899E-2</c:v>
                </c:pt>
                <c:pt idx="11057">
                  <c:v>-5.1608844827586223E-2</c:v>
                </c:pt>
                <c:pt idx="11058">
                  <c:v>-5.1615379310344815E-2</c:v>
                </c:pt>
                <c:pt idx="11059">
                  <c:v>-5.1620517241379317E-2</c:v>
                </c:pt>
                <c:pt idx="11060">
                  <c:v>-5.1624172413792822E-2</c:v>
                </c:pt>
                <c:pt idx="11061">
                  <c:v>-5.1626827586206896E-2</c:v>
                </c:pt>
                <c:pt idx="11062">
                  <c:v>-5.1629327586206857E-2</c:v>
                </c:pt>
                <c:pt idx="11063">
                  <c:v>-5.1632362068965446E-2</c:v>
                </c:pt>
                <c:pt idx="11064">
                  <c:v>-5.1634896551724097E-2</c:v>
                </c:pt>
                <c:pt idx="11065">
                  <c:v>-5.16383275862069E-2</c:v>
                </c:pt>
                <c:pt idx="11066">
                  <c:v>-5.1644499999999975E-2</c:v>
                </c:pt>
                <c:pt idx="11067">
                  <c:v>-5.1652189655172397E-2</c:v>
                </c:pt>
                <c:pt idx="11068">
                  <c:v>-5.1657706896551726E-2</c:v>
                </c:pt>
                <c:pt idx="11069">
                  <c:v>-5.1662586206896573E-2</c:v>
                </c:pt>
                <c:pt idx="11070">
                  <c:v>-5.1666896551724135E-2</c:v>
                </c:pt>
                <c:pt idx="11071">
                  <c:v>-5.1669034482758627E-2</c:v>
                </c:pt>
                <c:pt idx="11072">
                  <c:v>-5.1667672413793109E-2</c:v>
                </c:pt>
                <c:pt idx="11073">
                  <c:v>-5.1664137931034484E-2</c:v>
                </c:pt>
                <c:pt idx="11074">
                  <c:v>-5.1659448275861733E-2</c:v>
                </c:pt>
                <c:pt idx="11075">
                  <c:v>-5.1653827586206895E-2</c:v>
                </c:pt>
                <c:pt idx="11076">
                  <c:v>-5.1648672413793076E-2</c:v>
                </c:pt>
                <c:pt idx="11077">
                  <c:v>-5.1643275862068946E-2</c:v>
                </c:pt>
                <c:pt idx="11078">
                  <c:v>-5.1638275862068955E-2</c:v>
                </c:pt>
                <c:pt idx="11079">
                  <c:v>-5.1631637931034757E-2</c:v>
                </c:pt>
                <c:pt idx="11080">
                  <c:v>-5.1622655172413795E-2</c:v>
                </c:pt>
                <c:pt idx="11081">
                  <c:v>-5.1612500000000013E-2</c:v>
                </c:pt>
                <c:pt idx="11082">
                  <c:v>-5.1602827586206899E-2</c:v>
                </c:pt>
                <c:pt idx="11083">
                  <c:v>-5.1596086206896839E-2</c:v>
                </c:pt>
                <c:pt idx="11084">
                  <c:v>-5.159063793103489E-2</c:v>
                </c:pt>
                <c:pt idx="11085">
                  <c:v>-5.158458620689655E-2</c:v>
                </c:pt>
                <c:pt idx="11086">
                  <c:v>-5.1578603448275862E-2</c:v>
                </c:pt>
                <c:pt idx="11087">
                  <c:v>-5.1574620689655147E-2</c:v>
                </c:pt>
                <c:pt idx="11088">
                  <c:v>-5.1572206896551731E-2</c:v>
                </c:pt>
                <c:pt idx="11089">
                  <c:v>-5.1569137931034494E-2</c:v>
                </c:pt>
                <c:pt idx="11090">
                  <c:v>-5.1565413793103462E-2</c:v>
                </c:pt>
                <c:pt idx="11091">
                  <c:v>-5.1560775862068968E-2</c:v>
                </c:pt>
                <c:pt idx="11092">
                  <c:v>-5.1556706896551723E-2</c:v>
                </c:pt>
                <c:pt idx="11093">
                  <c:v>-5.1553862068965346E-2</c:v>
                </c:pt>
                <c:pt idx="11094">
                  <c:v>-5.1551758620689364E-2</c:v>
                </c:pt>
                <c:pt idx="11095">
                  <c:v>-5.155103448275862E-2</c:v>
                </c:pt>
                <c:pt idx="11096">
                  <c:v>-5.1553293103448534E-2</c:v>
                </c:pt>
                <c:pt idx="11097">
                  <c:v>-5.1556672413793102E-2</c:v>
                </c:pt>
                <c:pt idx="11098">
                  <c:v>-5.1560517241379313E-2</c:v>
                </c:pt>
                <c:pt idx="11099">
                  <c:v>-5.1566120689655166E-2</c:v>
                </c:pt>
                <c:pt idx="11100">
                  <c:v>-5.1572172413793076E-2</c:v>
                </c:pt>
                <c:pt idx="11101">
                  <c:v>-5.1577068965517225E-2</c:v>
                </c:pt>
                <c:pt idx="11102">
                  <c:v>-5.1581362068965249E-2</c:v>
                </c:pt>
                <c:pt idx="11103">
                  <c:v>-5.1585689655172406E-2</c:v>
                </c:pt>
                <c:pt idx="11104">
                  <c:v>-5.1588965517241382E-2</c:v>
                </c:pt>
                <c:pt idx="11105">
                  <c:v>-5.1591120689655046E-2</c:v>
                </c:pt>
                <c:pt idx="11106">
                  <c:v>-5.1592137931034836E-2</c:v>
                </c:pt>
                <c:pt idx="11107">
                  <c:v>-5.1592793103448636E-2</c:v>
                </c:pt>
                <c:pt idx="11108">
                  <c:v>-5.1594275862068967E-2</c:v>
                </c:pt>
                <c:pt idx="11109">
                  <c:v>-5.1595862068965291E-2</c:v>
                </c:pt>
                <c:pt idx="11110">
                  <c:v>-5.1598465517241413E-2</c:v>
                </c:pt>
                <c:pt idx="11111">
                  <c:v>-5.1601137931034484E-2</c:v>
                </c:pt>
                <c:pt idx="11112">
                  <c:v>-5.1603672413793107E-2</c:v>
                </c:pt>
                <c:pt idx="11113">
                  <c:v>-5.1607706896551732E-2</c:v>
                </c:pt>
                <c:pt idx="11114">
                  <c:v>-5.1612413793103502E-2</c:v>
                </c:pt>
                <c:pt idx="11115">
                  <c:v>-5.1618137931034494E-2</c:v>
                </c:pt>
                <c:pt idx="11116">
                  <c:v>-5.1624310344827576E-2</c:v>
                </c:pt>
                <c:pt idx="11117">
                  <c:v>-5.1631534482758618E-2</c:v>
                </c:pt>
                <c:pt idx="11118">
                  <c:v>-5.16402586206893E-2</c:v>
                </c:pt>
                <c:pt idx="11119">
                  <c:v>-5.1649448275861681E-2</c:v>
                </c:pt>
                <c:pt idx="11120">
                  <c:v>-5.1660206896551722E-2</c:v>
                </c:pt>
                <c:pt idx="11121">
                  <c:v>-5.1668551724137916E-2</c:v>
                </c:pt>
                <c:pt idx="11122">
                  <c:v>-5.1675103448275653E-2</c:v>
                </c:pt>
                <c:pt idx="11123">
                  <c:v>-5.1682206896551723E-2</c:v>
                </c:pt>
                <c:pt idx="11124">
                  <c:v>-5.1687517241379308E-2</c:v>
                </c:pt>
                <c:pt idx="11125">
                  <c:v>-5.1691172413793056E-2</c:v>
                </c:pt>
                <c:pt idx="11126">
                  <c:v>-5.1694431034482922E-2</c:v>
                </c:pt>
                <c:pt idx="11127">
                  <c:v>-5.1697206896551724E-2</c:v>
                </c:pt>
                <c:pt idx="11128">
                  <c:v>-5.1699241379310354E-2</c:v>
                </c:pt>
                <c:pt idx="11129">
                  <c:v>-5.1701810344827577E-2</c:v>
                </c:pt>
                <c:pt idx="11130">
                  <c:v>-5.1704413793103483E-2</c:v>
                </c:pt>
                <c:pt idx="11131">
                  <c:v>-5.1708379310344825E-2</c:v>
                </c:pt>
                <c:pt idx="11132">
                  <c:v>-5.1713000000000134E-2</c:v>
                </c:pt>
                <c:pt idx="11133">
                  <c:v>-5.1718172413793097E-2</c:v>
                </c:pt>
                <c:pt idx="11134">
                  <c:v>-5.1724724137931395E-2</c:v>
                </c:pt>
                <c:pt idx="11135">
                  <c:v>-5.1730862068965475E-2</c:v>
                </c:pt>
                <c:pt idx="11136">
                  <c:v>-5.1737896551724193E-2</c:v>
                </c:pt>
                <c:pt idx="11137">
                  <c:v>-5.1745655172413786E-2</c:v>
                </c:pt>
                <c:pt idx="11138">
                  <c:v>-5.1751999999999999E-2</c:v>
                </c:pt>
                <c:pt idx="11139">
                  <c:v>-5.1758448275861957E-2</c:v>
                </c:pt>
                <c:pt idx="11140">
                  <c:v>-5.1764603448275923E-2</c:v>
                </c:pt>
                <c:pt idx="11141">
                  <c:v>-5.1770827586206901E-2</c:v>
                </c:pt>
                <c:pt idx="11142">
                  <c:v>-5.1777379310344825E-2</c:v>
                </c:pt>
                <c:pt idx="11143">
                  <c:v>-5.1783206896551824E-2</c:v>
                </c:pt>
                <c:pt idx="11144">
                  <c:v>-5.1786689655172434E-2</c:v>
                </c:pt>
                <c:pt idx="11145">
                  <c:v>-5.1788068965517263E-2</c:v>
                </c:pt>
                <c:pt idx="11146">
                  <c:v>-5.1787724137931486E-2</c:v>
                </c:pt>
                <c:pt idx="11147">
                  <c:v>-5.1786448275862068E-2</c:v>
                </c:pt>
                <c:pt idx="11148">
                  <c:v>-5.1786017241379434E-2</c:v>
                </c:pt>
                <c:pt idx="11149">
                  <c:v>-5.1785637931034863E-2</c:v>
                </c:pt>
                <c:pt idx="11150">
                  <c:v>-5.1783879310344831E-2</c:v>
                </c:pt>
                <c:pt idx="11151">
                  <c:v>-5.1780327586206903E-2</c:v>
                </c:pt>
                <c:pt idx="11152">
                  <c:v>-5.1776793103448591E-2</c:v>
                </c:pt>
                <c:pt idx="11153">
                  <c:v>-5.1773896551724152E-2</c:v>
                </c:pt>
                <c:pt idx="11154">
                  <c:v>-5.1770758620689646E-2</c:v>
                </c:pt>
                <c:pt idx="11155">
                  <c:v>-5.1767241379310394E-2</c:v>
                </c:pt>
                <c:pt idx="11156">
                  <c:v>-5.1762465517241729E-2</c:v>
                </c:pt>
                <c:pt idx="11157">
                  <c:v>-5.175684482758651E-2</c:v>
                </c:pt>
                <c:pt idx="11158">
                  <c:v>-5.1750637931034911E-2</c:v>
                </c:pt>
                <c:pt idx="11159">
                  <c:v>-5.1744655172413799E-2</c:v>
                </c:pt>
                <c:pt idx="11160">
                  <c:v>-5.1739758620689656E-2</c:v>
                </c:pt>
                <c:pt idx="11161">
                  <c:v>-5.1735275862068969E-2</c:v>
                </c:pt>
                <c:pt idx="11162">
                  <c:v>-5.1730344827586434E-2</c:v>
                </c:pt>
                <c:pt idx="11163">
                  <c:v>-5.1725775862068966E-2</c:v>
                </c:pt>
                <c:pt idx="11164">
                  <c:v>-5.1721568965517252E-2</c:v>
                </c:pt>
                <c:pt idx="11165">
                  <c:v>-5.1716844827586587E-2</c:v>
                </c:pt>
                <c:pt idx="11166">
                  <c:v>-5.1712500000000133E-2</c:v>
                </c:pt>
                <c:pt idx="11167">
                  <c:v>-5.1709396551724136E-2</c:v>
                </c:pt>
                <c:pt idx="11168">
                  <c:v>-5.1707775862068962E-2</c:v>
                </c:pt>
                <c:pt idx="11169">
                  <c:v>-5.1707724137931503E-2</c:v>
                </c:pt>
                <c:pt idx="11170">
                  <c:v>-5.1708810344827584E-2</c:v>
                </c:pt>
                <c:pt idx="11171">
                  <c:v>-5.1708879310344825E-2</c:v>
                </c:pt>
                <c:pt idx="11172">
                  <c:v>-5.1708189655172397E-2</c:v>
                </c:pt>
                <c:pt idx="11173">
                  <c:v>-5.1708344827586433E-2</c:v>
                </c:pt>
                <c:pt idx="11174">
                  <c:v>-5.1709448275861866E-2</c:v>
                </c:pt>
                <c:pt idx="11175">
                  <c:v>-5.1713000000000134E-2</c:v>
                </c:pt>
                <c:pt idx="11176">
                  <c:v>-5.1718275862068973E-2</c:v>
                </c:pt>
                <c:pt idx="11177">
                  <c:v>-5.1724689655172421E-2</c:v>
                </c:pt>
                <c:pt idx="11178">
                  <c:v>-5.1731068965517282E-2</c:v>
                </c:pt>
                <c:pt idx="11179">
                  <c:v>-5.1737896551724193E-2</c:v>
                </c:pt>
                <c:pt idx="11180">
                  <c:v>-5.1746448275862056E-2</c:v>
                </c:pt>
                <c:pt idx="11181">
                  <c:v>-5.1756879310344832E-2</c:v>
                </c:pt>
                <c:pt idx="11182">
                  <c:v>-5.1766672413793402E-2</c:v>
                </c:pt>
                <c:pt idx="11183">
                  <c:v>-5.1776689655172424E-2</c:v>
                </c:pt>
                <c:pt idx="11184">
                  <c:v>-5.1788948275861946E-2</c:v>
                </c:pt>
                <c:pt idx="11185">
                  <c:v>-5.1800568965517262E-2</c:v>
                </c:pt>
                <c:pt idx="11186">
                  <c:v>-5.1810603448275913E-2</c:v>
                </c:pt>
                <c:pt idx="11187">
                  <c:v>-5.1818189655172417E-2</c:v>
                </c:pt>
                <c:pt idx="11188">
                  <c:v>-5.1825948275861781E-2</c:v>
                </c:pt>
                <c:pt idx="11189">
                  <c:v>-5.1835586206896551E-2</c:v>
                </c:pt>
                <c:pt idx="11190">
                  <c:v>-5.1844568965517215E-2</c:v>
                </c:pt>
                <c:pt idx="11191">
                  <c:v>-5.1850344827586332E-2</c:v>
                </c:pt>
                <c:pt idx="11192">
                  <c:v>-5.1853827586206901E-2</c:v>
                </c:pt>
                <c:pt idx="11193">
                  <c:v>-5.1857396551724139E-2</c:v>
                </c:pt>
                <c:pt idx="11194">
                  <c:v>-5.1860862068965445E-2</c:v>
                </c:pt>
                <c:pt idx="11195">
                  <c:v>-5.1862327586206923E-2</c:v>
                </c:pt>
                <c:pt idx="11196">
                  <c:v>-5.1862517241379434E-2</c:v>
                </c:pt>
                <c:pt idx="11197">
                  <c:v>-5.1862241379310413E-2</c:v>
                </c:pt>
                <c:pt idx="11198">
                  <c:v>-5.1860965517241404E-2</c:v>
                </c:pt>
                <c:pt idx="11199">
                  <c:v>-5.1857896551724125E-2</c:v>
                </c:pt>
                <c:pt idx="11200">
                  <c:v>-5.1854896551724136E-2</c:v>
                </c:pt>
                <c:pt idx="11201">
                  <c:v>-5.1852103448275864E-2</c:v>
                </c:pt>
                <c:pt idx="11202">
                  <c:v>-5.1848551724137895E-2</c:v>
                </c:pt>
                <c:pt idx="11203">
                  <c:v>-5.1843241379310352E-2</c:v>
                </c:pt>
                <c:pt idx="11204">
                  <c:v>-5.1836517241379394E-2</c:v>
                </c:pt>
                <c:pt idx="11205">
                  <c:v>-5.1828879310344807E-2</c:v>
                </c:pt>
                <c:pt idx="11206">
                  <c:v>-5.1822482758620905E-2</c:v>
                </c:pt>
                <c:pt idx="11207">
                  <c:v>-5.1816655172413822E-2</c:v>
                </c:pt>
                <c:pt idx="11208">
                  <c:v>-5.1809724137931341E-2</c:v>
                </c:pt>
                <c:pt idx="11209">
                  <c:v>-5.1802396551724139E-2</c:v>
                </c:pt>
                <c:pt idx="11210">
                  <c:v>-5.1796000000000134E-2</c:v>
                </c:pt>
                <c:pt idx="11211">
                  <c:v>-5.1790310344827818E-2</c:v>
                </c:pt>
                <c:pt idx="11212">
                  <c:v>-5.1784224137931475E-2</c:v>
                </c:pt>
                <c:pt idx="11213">
                  <c:v>-5.177765517241379E-2</c:v>
                </c:pt>
                <c:pt idx="11214">
                  <c:v>-5.1770448275861955E-2</c:v>
                </c:pt>
                <c:pt idx="11215">
                  <c:v>-5.1764396551724164E-2</c:v>
                </c:pt>
                <c:pt idx="11216">
                  <c:v>-5.1761206896551733E-2</c:v>
                </c:pt>
                <c:pt idx="11217">
                  <c:v>-5.1761000000000022E-2</c:v>
                </c:pt>
                <c:pt idx="11218">
                  <c:v>-5.1761982758620734E-2</c:v>
                </c:pt>
                <c:pt idx="11219">
                  <c:v>-5.1766965517241692E-2</c:v>
                </c:pt>
                <c:pt idx="11220">
                  <c:v>-5.1772758620689661E-2</c:v>
                </c:pt>
                <c:pt idx="11221">
                  <c:v>-5.1778172413793067E-2</c:v>
                </c:pt>
                <c:pt idx="11222">
                  <c:v>-5.1784137931034743E-2</c:v>
                </c:pt>
                <c:pt idx="11223">
                  <c:v>-5.1789758620689658E-2</c:v>
                </c:pt>
                <c:pt idx="11224">
                  <c:v>-5.1794862068965476E-2</c:v>
                </c:pt>
                <c:pt idx="11225">
                  <c:v>-5.1798706896551833E-2</c:v>
                </c:pt>
                <c:pt idx="11226">
                  <c:v>-5.1804068965517244E-2</c:v>
                </c:pt>
                <c:pt idx="11227">
                  <c:v>-5.1811000000000003E-2</c:v>
                </c:pt>
                <c:pt idx="11228">
                  <c:v>-5.1815344827586443E-2</c:v>
                </c:pt>
                <c:pt idx="11229">
                  <c:v>-5.1816379310344884E-2</c:v>
                </c:pt>
                <c:pt idx="11230">
                  <c:v>-5.1816620689655174E-2</c:v>
                </c:pt>
                <c:pt idx="11231">
                  <c:v>-5.1817327586206913E-2</c:v>
                </c:pt>
                <c:pt idx="11232">
                  <c:v>-5.1817465517241534E-2</c:v>
                </c:pt>
                <c:pt idx="11233">
                  <c:v>-5.1816827586206933E-2</c:v>
                </c:pt>
                <c:pt idx="11234">
                  <c:v>-5.1816810344827838E-2</c:v>
                </c:pt>
                <c:pt idx="11235">
                  <c:v>-5.1816327586206933E-2</c:v>
                </c:pt>
                <c:pt idx="11236">
                  <c:v>-5.1816068965517333E-2</c:v>
                </c:pt>
                <c:pt idx="11237">
                  <c:v>-5.1816034482758878E-2</c:v>
                </c:pt>
                <c:pt idx="11238">
                  <c:v>-5.1815103448275862E-2</c:v>
                </c:pt>
                <c:pt idx="11239">
                  <c:v>-5.1813206896551924E-2</c:v>
                </c:pt>
                <c:pt idx="11240">
                  <c:v>-5.1810896551724182E-2</c:v>
                </c:pt>
                <c:pt idx="11241">
                  <c:v>-5.1807827586206903E-2</c:v>
                </c:pt>
                <c:pt idx="11242">
                  <c:v>-5.1805810344827577E-2</c:v>
                </c:pt>
                <c:pt idx="11243">
                  <c:v>-5.1803896551724161E-2</c:v>
                </c:pt>
                <c:pt idx="11244">
                  <c:v>-5.1802258620689663E-2</c:v>
                </c:pt>
                <c:pt idx="11245">
                  <c:v>-5.1801931034482912E-2</c:v>
                </c:pt>
                <c:pt idx="11246">
                  <c:v>-5.1803517241379313E-2</c:v>
                </c:pt>
                <c:pt idx="11247">
                  <c:v>-5.1806206896551833E-2</c:v>
                </c:pt>
                <c:pt idx="11248">
                  <c:v>-5.1809896551724147E-2</c:v>
                </c:pt>
                <c:pt idx="11249">
                  <c:v>-5.1813827586206902E-2</c:v>
                </c:pt>
                <c:pt idx="11250">
                  <c:v>-5.1818224137931516E-2</c:v>
                </c:pt>
                <c:pt idx="11251">
                  <c:v>-5.1821637931034788E-2</c:v>
                </c:pt>
                <c:pt idx="11252">
                  <c:v>-5.1823655172413802E-2</c:v>
                </c:pt>
                <c:pt idx="11253">
                  <c:v>-5.1825793103448432E-2</c:v>
                </c:pt>
                <c:pt idx="11254">
                  <c:v>-5.1827965517241413E-2</c:v>
                </c:pt>
                <c:pt idx="11255">
                  <c:v>-5.1831258620689651E-2</c:v>
                </c:pt>
                <c:pt idx="11256">
                  <c:v>-5.1836637931034948E-2</c:v>
                </c:pt>
                <c:pt idx="11257">
                  <c:v>-5.1842551724137917E-2</c:v>
                </c:pt>
                <c:pt idx="11258">
                  <c:v>-5.184681034482759E-2</c:v>
                </c:pt>
                <c:pt idx="11259">
                  <c:v>-5.1851844827586223E-2</c:v>
                </c:pt>
                <c:pt idx="11260">
                  <c:v>-5.1858137931034512E-2</c:v>
                </c:pt>
                <c:pt idx="11261">
                  <c:v>-5.1865034482758622E-2</c:v>
                </c:pt>
                <c:pt idx="11262">
                  <c:v>-5.1872655172413802E-2</c:v>
                </c:pt>
                <c:pt idx="11263">
                  <c:v>-5.1878655172413787E-2</c:v>
                </c:pt>
                <c:pt idx="11264">
                  <c:v>-5.188451724137931E-2</c:v>
                </c:pt>
                <c:pt idx="11265">
                  <c:v>-5.1892465517241672E-2</c:v>
                </c:pt>
                <c:pt idx="11266">
                  <c:v>-5.1901189655172375E-2</c:v>
                </c:pt>
                <c:pt idx="11267">
                  <c:v>-5.1908758620689645E-2</c:v>
                </c:pt>
                <c:pt idx="11268">
                  <c:v>-5.1913931034483052E-2</c:v>
                </c:pt>
                <c:pt idx="11269">
                  <c:v>-5.1918206896551723E-2</c:v>
                </c:pt>
                <c:pt idx="11270">
                  <c:v>-5.1921327586206885E-2</c:v>
                </c:pt>
                <c:pt idx="11271">
                  <c:v>-5.1923396551724142E-2</c:v>
                </c:pt>
                <c:pt idx="11272">
                  <c:v>-5.1924344827586233E-2</c:v>
                </c:pt>
                <c:pt idx="11273">
                  <c:v>-5.1924051724137915E-2</c:v>
                </c:pt>
                <c:pt idx="11274">
                  <c:v>-5.1922344827586404E-2</c:v>
                </c:pt>
                <c:pt idx="11275">
                  <c:v>-5.1920000000000001E-2</c:v>
                </c:pt>
                <c:pt idx="11276">
                  <c:v>-5.1917706896551813E-2</c:v>
                </c:pt>
                <c:pt idx="11277">
                  <c:v>-5.1915034482758624E-2</c:v>
                </c:pt>
                <c:pt idx="11278">
                  <c:v>-5.1912137931034823E-2</c:v>
                </c:pt>
                <c:pt idx="11279">
                  <c:v>-5.1908310344827589E-2</c:v>
                </c:pt>
                <c:pt idx="11280">
                  <c:v>-5.1902500000000004E-2</c:v>
                </c:pt>
                <c:pt idx="11281">
                  <c:v>-5.189577586206897E-2</c:v>
                </c:pt>
                <c:pt idx="11282">
                  <c:v>-5.1890482758620834E-2</c:v>
                </c:pt>
                <c:pt idx="11283">
                  <c:v>-5.1885931034482823E-2</c:v>
                </c:pt>
                <c:pt idx="11284">
                  <c:v>-5.1880586206896583E-2</c:v>
                </c:pt>
                <c:pt idx="11285">
                  <c:v>-5.1875551724137887E-2</c:v>
                </c:pt>
                <c:pt idx="11286">
                  <c:v>-5.1870431034482814E-2</c:v>
                </c:pt>
                <c:pt idx="11287">
                  <c:v>-5.1865706896551733E-2</c:v>
                </c:pt>
                <c:pt idx="11288">
                  <c:v>-5.1860500000000004E-2</c:v>
                </c:pt>
                <c:pt idx="11289">
                  <c:v>-5.1854586206896564E-2</c:v>
                </c:pt>
                <c:pt idx="11290">
                  <c:v>-5.1850379310344807E-2</c:v>
                </c:pt>
                <c:pt idx="11291">
                  <c:v>-5.1845896551724086E-2</c:v>
                </c:pt>
                <c:pt idx="11292">
                  <c:v>-5.1840724137931317E-2</c:v>
                </c:pt>
                <c:pt idx="11293">
                  <c:v>-5.1835724137931388E-2</c:v>
                </c:pt>
                <c:pt idx="11294">
                  <c:v>-5.1830758620689657E-2</c:v>
                </c:pt>
                <c:pt idx="11295">
                  <c:v>-5.1823948275861946E-2</c:v>
                </c:pt>
                <c:pt idx="11296">
                  <c:v>-5.1817362068965485E-2</c:v>
                </c:pt>
                <c:pt idx="11297">
                  <c:v>-5.1810758620689658E-2</c:v>
                </c:pt>
                <c:pt idx="11298">
                  <c:v>-5.1802724137931522E-2</c:v>
                </c:pt>
                <c:pt idx="11299">
                  <c:v>-5.1795948275861967E-2</c:v>
                </c:pt>
                <c:pt idx="11300">
                  <c:v>-5.1791413793103494E-2</c:v>
                </c:pt>
                <c:pt idx="11301">
                  <c:v>-5.1789241379310354E-2</c:v>
                </c:pt>
                <c:pt idx="11302">
                  <c:v>-5.178827586206896E-2</c:v>
                </c:pt>
                <c:pt idx="11303">
                  <c:v>-5.1787465517241532E-2</c:v>
                </c:pt>
                <c:pt idx="11304">
                  <c:v>-5.1787896551724173E-2</c:v>
                </c:pt>
                <c:pt idx="11305">
                  <c:v>-5.1787844827586471E-2</c:v>
                </c:pt>
                <c:pt idx="11306">
                  <c:v>-5.1786241379310413E-2</c:v>
                </c:pt>
                <c:pt idx="11307">
                  <c:v>-5.1783344827586501E-2</c:v>
                </c:pt>
                <c:pt idx="11308">
                  <c:v>-5.1779517241379316E-2</c:v>
                </c:pt>
                <c:pt idx="11309">
                  <c:v>-5.1774551724137925E-2</c:v>
                </c:pt>
                <c:pt idx="11310">
                  <c:v>-5.1768206896551823E-2</c:v>
                </c:pt>
                <c:pt idx="11311">
                  <c:v>-5.1762034482758901E-2</c:v>
                </c:pt>
                <c:pt idx="11312">
                  <c:v>-5.1754827586206899E-2</c:v>
                </c:pt>
                <c:pt idx="11313">
                  <c:v>-5.1747603448275864E-2</c:v>
                </c:pt>
                <c:pt idx="11314">
                  <c:v>-5.1742017241379314E-2</c:v>
                </c:pt>
                <c:pt idx="11315">
                  <c:v>-5.1738379310344827E-2</c:v>
                </c:pt>
                <c:pt idx="11316">
                  <c:v>-5.1736293103448724E-2</c:v>
                </c:pt>
                <c:pt idx="11317">
                  <c:v>-5.1735000000000003E-2</c:v>
                </c:pt>
                <c:pt idx="11318">
                  <c:v>-5.1734000000000023E-2</c:v>
                </c:pt>
                <c:pt idx="11319">
                  <c:v>-5.1733017241379423E-2</c:v>
                </c:pt>
                <c:pt idx="11320">
                  <c:v>-5.1732844827586541E-2</c:v>
                </c:pt>
                <c:pt idx="11321">
                  <c:v>-5.1734293103448618E-2</c:v>
                </c:pt>
                <c:pt idx="11322">
                  <c:v>-5.1735706896551721E-2</c:v>
                </c:pt>
                <c:pt idx="11323">
                  <c:v>-5.1736137931034841E-2</c:v>
                </c:pt>
                <c:pt idx="11324">
                  <c:v>-5.1737258620689661E-2</c:v>
                </c:pt>
                <c:pt idx="11325">
                  <c:v>-5.1740103448275857E-2</c:v>
                </c:pt>
                <c:pt idx="11326">
                  <c:v>-5.1744465517241392E-2</c:v>
                </c:pt>
                <c:pt idx="11327">
                  <c:v>-5.1748655172413796E-2</c:v>
                </c:pt>
                <c:pt idx="11328">
                  <c:v>-5.1753189655172407E-2</c:v>
                </c:pt>
                <c:pt idx="11329">
                  <c:v>-5.1758413793103454E-2</c:v>
                </c:pt>
                <c:pt idx="11330">
                  <c:v>-5.1762362068965506E-2</c:v>
                </c:pt>
                <c:pt idx="11331">
                  <c:v>-5.1765586206896592E-2</c:v>
                </c:pt>
                <c:pt idx="11332">
                  <c:v>-5.1767551724137932E-2</c:v>
                </c:pt>
                <c:pt idx="11333">
                  <c:v>-5.1768275862068974E-2</c:v>
                </c:pt>
                <c:pt idx="11334">
                  <c:v>-5.1769362068965465E-2</c:v>
                </c:pt>
                <c:pt idx="11335">
                  <c:v>-5.1770517241379314E-2</c:v>
                </c:pt>
                <c:pt idx="11336">
                  <c:v>-5.1771586206896564E-2</c:v>
                </c:pt>
                <c:pt idx="11337">
                  <c:v>-5.1772586206896593E-2</c:v>
                </c:pt>
                <c:pt idx="11338">
                  <c:v>-5.1775051724137926E-2</c:v>
                </c:pt>
                <c:pt idx="11339">
                  <c:v>-5.1777586206896563E-2</c:v>
                </c:pt>
                <c:pt idx="11340">
                  <c:v>-5.1780931034483037E-2</c:v>
                </c:pt>
                <c:pt idx="11341">
                  <c:v>-5.1783844827586502E-2</c:v>
                </c:pt>
                <c:pt idx="11342">
                  <c:v>-5.1785448275861956E-2</c:v>
                </c:pt>
                <c:pt idx="11343">
                  <c:v>-5.1786896551724193E-2</c:v>
                </c:pt>
                <c:pt idx="11344">
                  <c:v>-5.1789068965517243E-2</c:v>
                </c:pt>
                <c:pt idx="11345">
                  <c:v>-5.1793241379310413E-2</c:v>
                </c:pt>
                <c:pt idx="11346">
                  <c:v>-5.1799758620689647E-2</c:v>
                </c:pt>
                <c:pt idx="11347">
                  <c:v>-5.1808948275861945E-2</c:v>
                </c:pt>
                <c:pt idx="11348">
                  <c:v>-5.1818965517241432E-2</c:v>
                </c:pt>
                <c:pt idx="11349">
                  <c:v>-5.1826206896551832E-2</c:v>
                </c:pt>
                <c:pt idx="11350">
                  <c:v>-5.1832189655172417E-2</c:v>
                </c:pt>
                <c:pt idx="11351">
                  <c:v>-5.1839086206896562E-2</c:v>
                </c:pt>
                <c:pt idx="11352">
                  <c:v>-5.1845068965517216E-2</c:v>
                </c:pt>
                <c:pt idx="11353">
                  <c:v>-5.1850241379310352E-2</c:v>
                </c:pt>
                <c:pt idx="11354">
                  <c:v>-5.1855758620689647E-2</c:v>
                </c:pt>
                <c:pt idx="11355">
                  <c:v>-5.1861068965517253E-2</c:v>
                </c:pt>
                <c:pt idx="11356">
                  <c:v>-5.1865689655172423E-2</c:v>
                </c:pt>
                <c:pt idx="11357">
                  <c:v>-5.1869879310344806E-2</c:v>
                </c:pt>
                <c:pt idx="11358">
                  <c:v>-5.1873000000000002E-2</c:v>
                </c:pt>
                <c:pt idx="11359">
                  <c:v>-5.1875310344827577E-2</c:v>
                </c:pt>
                <c:pt idx="11360">
                  <c:v>-5.1878068965517249E-2</c:v>
                </c:pt>
                <c:pt idx="11361">
                  <c:v>-5.1880000000000003E-2</c:v>
                </c:pt>
                <c:pt idx="11362">
                  <c:v>-5.1881775862068956E-2</c:v>
                </c:pt>
                <c:pt idx="11363">
                  <c:v>-5.1883120689655157E-2</c:v>
                </c:pt>
                <c:pt idx="11364">
                  <c:v>-5.188451724137931E-2</c:v>
                </c:pt>
                <c:pt idx="11365">
                  <c:v>-5.1885724137931362E-2</c:v>
                </c:pt>
                <c:pt idx="11366">
                  <c:v>-5.1887172413793099E-2</c:v>
                </c:pt>
                <c:pt idx="11367">
                  <c:v>-5.1888551724137928E-2</c:v>
                </c:pt>
                <c:pt idx="11368">
                  <c:v>-5.1889948275861845E-2</c:v>
                </c:pt>
                <c:pt idx="11369">
                  <c:v>-5.1891758620689656E-2</c:v>
                </c:pt>
                <c:pt idx="11370">
                  <c:v>-5.1894396551724183E-2</c:v>
                </c:pt>
                <c:pt idx="11371">
                  <c:v>-5.1895724137931434E-2</c:v>
                </c:pt>
                <c:pt idx="11372">
                  <c:v>-5.1896586206896855E-2</c:v>
                </c:pt>
                <c:pt idx="11373">
                  <c:v>-5.1898258620689662E-2</c:v>
                </c:pt>
                <c:pt idx="11374">
                  <c:v>-5.1898758620689663E-2</c:v>
                </c:pt>
                <c:pt idx="11375">
                  <c:v>-5.1898965517241512E-2</c:v>
                </c:pt>
                <c:pt idx="11376">
                  <c:v>-5.1899344827586423E-2</c:v>
                </c:pt>
                <c:pt idx="11377">
                  <c:v>-5.1899068965517263E-2</c:v>
                </c:pt>
                <c:pt idx="11378">
                  <c:v>-5.1899655172413794E-2</c:v>
                </c:pt>
                <c:pt idx="11379">
                  <c:v>-5.1901517241379307E-2</c:v>
                </c:pt>
                <c:pt idx="11380">
                  <c:v>-5.1903137931034522E-2</c:v>
                </c:pt>
                <c:pt idx="11381">
                  <c:v>-5.1905034482758627E-2</c:v>
                </c:pt>
                <c:pt idx="11382">
                  <c:v>-5.1907517241379313E-2</c:v>
                </c:pt>
                <c:pt idx="11383">
                  <c:v>-5.1910586206896564E-2</c:v>
                </c:pt>
                <c:pt idx="11384">
                  <c:v>-5.1913482758620913E-2</c:v>
                </c:pt>
                <c:pt idx="11385">
                  <c:v>-5.1914741379310354E-2</c:v>
                </c:pt>
                <c:pt idx="11386">
                  <c:v>-5.1915103448275858E-2</c:v>
                </c:pt>
                <c:pt idx="11387">
                  <c:v>-5.1915758620689645E-2</c:v>
                </c:pt>
                <c:pt idx="11388">
                  <c:v>-5.1917086206896584E-2</c:v>
                </c:pt>
                <c:pt idx="11389">
                  <c:v>-5.1918327586206903E-2</c:v>
                </c:pt>
                <c:pt idx="11390">
                  <c:v>-5.1917413793103474E-2</c:v>
                </c:pt>
                <c:pt idx="11391">
                  <c:v>-5.1915379310344817E-2</c:v>
                </c:pt>
                <c:pt idx="11392">
                  <c:v>-5.1914241379310354E-2</c:v>
                </c:pt>
                <c:pt idx="11393">
                  <c:v>-5.1915931034482894E-2</c:v>
                </c:pt>
                <c:pt idx="11394">
                  <c:v>-5.1919827586206897E-2</c:v>
                </c:pt>
                <c:pt idx="11395">
                  <c:v>-5.192470689655173E-2</c:v>
                </c:pt>
                <c:pt idx="11396">
                  <c:v>-5.1929482758620693E-2</c:v>
                </c:pt>
                <c:pt idx="11397">
                  <c:v>-5.1934413793103443E-2</c:v>
                </c:pt>
                <c:pt idx="11398">
                  <c:v>-5.1940241379310352E-2</c:v>
                </c:pt>
                <c:pt idx="11399">
                  <c:v>-5.1945689655172406E-2</c:v>
                </c:pt>
                <c:pt idx="11400">
                  <c:v>-5.1949413793103395E-2</c:v>
                </c:pt>
                <c:pt idx="11401">
                  <c:v>-5.1952586206896564E-2</c:v>
                </c:pt>
                <c:pt idx="11402">
                  <c:v>-5.1955603448275864E-2</c:v>
                </c:pt>
                <c:pt idx="11403">
                  <c:v>-5.1957206896551734E-2</c:v>
                </c:pt>
                <c:pt idx="11404">
                  <c:v>-5.1956620689655182E-2</c:v>
                </c:pt>
                <c:pt idx="11405">
                  <c:v>-5.1954517241379311E-2</c:v>
                </c:pt>
                <c:pt idx="11406">
                  <c:v>-5.1951379310344777E-2</c:v>
                </c:pt>
                <c:pt idx="11407">
                  <c:v>-5.1947206896551718E-2</c:v>
                </c:pt>
                <c:pt idx="11408">
                  <c:v>-5.1941465517241381E-2</c:v>
                </c:pt>
                <c:pt idx="11409">
                  <c:v>-5.1935603448275872E-2</c:v>
                </c:pt>
                <c:pt idx="11410">
                  <c:v>-5.1930793103448523E-2</c:v>
                </c:pt>
                <c:pt idx="11411">
                  <c:v>-5.1927258620689656E-2</c:v>
                </c:pt>
                <c:pt idx="11412">
                  <c:v>-5.1924206896551722E-2</c:v>
                </c:pt>
                <c:pt idx="11413">
                  <c:v>-5.1922620689655176E-2</c:v>
                </c:pt>
                <c:pt idx="11414">
                  <c:v>-5.1922172413793106E-2</c:v>
                </c:pt>
                <c:pt idx="11415">
                  <c:v>-5.1920620689655167E-2</c:v>
                </c:pt>
                <c:pt idx="11416">
                  <c:v>-5.1918172413793096E-2</c:v>
                </c:pt>
                <c:pt idx="11417">
                  <c:v>-5.1918275862068972E-2</c:v>
                </c:pt>
                <c:pt idx="11418">
                  <c:v>-5.1920965517241381E-2</c:v>
                </c:pt>
                <c:pt idx="11419">
                  <c:v>-5.1923862068965272E-2</c:v>
                </c:pt>
                <c:pt idx="11420">
                  <c:v>-5.1925344827586213E-2</c:v>
                </c:pt>
                <c:pt idx="11421">
                  <c:v>-5.1925172413792818E-2</c:v>
                </c:pt>
                <c:pt idx="11422">
                  <c:v>-5.1923379310344825E-2</c:v>
                </c:pt>
                <c:pt idx="11423">
                  <c:v>-5.1921120689654827E-2</c:v>
                </c:pt>
                <c:pt idx="11424">
                  <c:v>-5.1919741379310352E-2</c:v>
                </c:pt>
                <c:pt idx="11425">
                  <c:v>-5.1918931034482932E-2</c:v>
                </c:pt>
                <c:pt idx="11426">
                  <c:v>-5.1917603448275902E-2</c:v>
                </c:pt>
                <c:pt idx="11427">
                  <c:v>-5.1917189655172405E-2</c:v>
                </c:pt>
                <c:pt idx="11428">
                  <c:v>-5.1916517241379433E-2</c:v>
                </c:pt>
                <c:pt idx="11429">
                  <c:v>-5.1915344827586314E-2</c:v>
                </c:pt>
                <c:pt idx="11430">
                  <c:v>-5.1915689655172417E-2</c:v>
                </c:pt>
                <c:pt idx="11431">
                  <c:v>-5.1918758620689655E-2</c:v>
                </c:pt>
                <c:pt idx="11432">
                  <c:v>-5.192272413793142E-2</c:v>
                </c:pt>
                <c:pt idx="11433">
                  <c:v>-5.192803448275863E-2</c:v>
                </c:pt>
                <c:pt idx="11434">
                  <c:v>-5.1933620689655173E-2</c:v>
                </c:pt>
                <c:pt idx="11435">
                  <c:v>-5.1941241379310346E-2</c:v>
                </c:pt>
                <c:pt idx="11436">
                  <c:v>-5.195210344827586E-2</c:v>
                </c:pt>
                <c:pt idx="11437">
                  <c:v>-5.1963672413793113E-2</c:v>
                </c:pt>
                <c:pt idx="11438">
                  <c:v>-5.1973034482758619E-2</c:v>
                </c:pt>
                <c:pt idx="11439">
                  <c:v>-5.1981103448275855E-2</c:v>
                </c:pt>
                <c:pt idx="11440">
                  <c:v>-5.1990413793103464E-2</c:v>
                </c:pt>
                <c:pt idx="11441">
                  <c:v>-5.2001482758620834E-2</c:v>
                </c:pt>
                <c:pt idx="11442">
                  <c:v>-5.2010482758621003E-2</c:v>
                </c:pt>
                <c:pt idx="11443">
                  <c:v>-5.201837931034483E-2</c:v>
                </c:pt>
                <c:pt idx="11444">
                  <c:v>-5.2025862068965346E-2</c:v>
                </c:pt>
                <c:pt idx="11445">
                  <c:v>-5.2033137931034888E-2</c:v>
                </c:pt>
                <c:pt idx="11446">
                  <c:v>-5.2039362068965485E-2</c:v>
                </c:pt>
                <c:pt idx="11447">
                  <c:v>-5.2042103448275874E-2</c:v>
                </c:pt>
                <c:pt idx="11448">
                  <c:v>-5.2042896551724137E-2</c:v>
                </c:pt>
                <c:pt idx="11449">
                  <c:v>-5.2041862068965279E-2</c:v>
                </c:pt>
                <c:pt idx="11450">
                  <c:v>-5.2038103448275863E-2</c:v>
                </c:pt>
                <c:pt idx="11451">
                  <c:v>-5.2033362068965507E-2</c:v>
                </c:pt>
                <c:pt idx="11452">
                  <c:v>-5.2028396551724136E-2</c:v>
                </c:pt>
                <c:pt idx="11453">
                  <c:v>-5.2023500000000014E-2</c:v>
                </c:pt>
                <c:pt idx="11454">
                  <c:v>-5.2019793103448647E-2</c:v>
                </c:pt>
                <c:pt idx="11455">
                  <c:v>-5.2017862068965505E-2</c:v>
                </c:pt>
                <c:pt idx="11456">
                  <c:v>-5.2017017241379533E-2</c:v>
                </c:pt>
                <c:pt idx="11457">
                  <c:v>-5.2015379310344834E-2</c:v>
                </c:pt>
                <c:pt idx="11458">
                  <c:v>-5.2013068965517432E-2</c:v>
                </c:pt>
                <c:pt idx="11459">
                  <c:v>-5.2011827586206913E-2</c:v>
                </c:pt>
                <c:pt idx="11460">
                  <c:v>-5.2010758620689664E-2</c:v>
                </c:pt>
                <c:pt idx="11461">
                  <c:v>-5.2009827586206904E-2</c:v>
                </c:pt>
                <c:pt idx="11462">
                  <c:v>-5.2009793103448575E-2</c:v>
                </c:pt>
                <c:pt idx="11463">
                  <c:v>-5.2010413793103533E-2</c:v>
                </c:pt>
                <c:pt idx="11464">
                  <c:v>-5.2011172413793112E-2</c:v>
                </c:pt>
                <c:pt idx="11465">
                  <c:v>-5.2011724137931536E-2</c:v>
                </c:pt>
                <c:pt idx="11466">
                  <c:v>-5.2013155172413804E-2</c:v>
                </c:pt>
                <c:pt idx="11467">
                  <c:v>-5.2015793103448636E-2</c:v>
                </c:pt>
                <c:pt idx="11468">
                  <c:v>-5.2020275862068963E-2</c:v>
                </c:pt>
                <c:pt idx="11469">
                  <c:v>-5.2026637931034986E-2</c:v>
                </c:pt>
                <c:pt idx="11470">
                  <c:v>-5.2035206896551833E-2</c:v>
                </c:pt>
                <c:pt idx="11471">
                  <c:v>-5.2041844827586232E-2</c:v>
                </c:pt>
                <c:pt idx="11472">
                  <c:v>-5.2047413793103472E-2</c:v>
                </c:pt>
                <c:pt idx="11473">
                  <c:v>-5.2053793103448646E-2</c:v>
                </c:pt>
                <c:pt idx="11474">
                  <c:v>-5.2061413793103493E-2</c:v>
                </c:pt>
                <c:pt idx="11475">
                  <c:v>-5.2068413793103514E-2</c:v>
                </c:pt>
                <c:pt idx="11476">
                  <c:v>-5.2073448275862057E-2</c:v>
                </c:pt>
                <c:pt idx="11477">
                  <c:v>-5.2075689655172418E-2</c:v>
                </c:pt>
                <c:pt idx="11478">
                  <c:v>-5.2077206896551834E-2</c:v>
                </c:pt>
                <c:pt idx="11479">
                  <c:v>-5.2079396551724125E-2</c:v>
                </c:pt>
                <c:pt idx="11480">
                  <c:v>-5.2082793103448759E-2</c:v>
                </c:pt>
                <c:pt idx="11481">
                  <c:v>-5.2086206896552016E-2</c:v>
                </c:pt>
                <c:pt idx="11482">
                  <c:v>-5.2088931034483074E-2</c:v>
                </c:pt>
                <c:pt idx="11483">
                  <c:v>-5.2089362068965465E-2</c:v>
                </c:pt>
                <c:pt idx="11484">
                  <c:v>-5.2087931034483129E-2</c:v>
                </c:pt>
                <c:pt idx="11485">
                  <c:v>-5.2085465517241504E-2</c:v>
                </c:pt>
                <c:pt idx="11486">
                  <c:v>-5.2082758620689673E-2</c:v>
                </c:pt>
                <c:pt idx="11487">
                  <c:v>-5.2078862068965455E-2</c:v>
                </c:pt>
                <c:pt idx="11488">
                  <c:v>-5.2071293103448546E-2</c:v>
                </c:pt>
                <c:pt idx="11489">
                  <c:v>-5.2060362068965506E-2</c:v>
                </c:pt>
                <c:pt idx="11490">
                  <c:v>-5.2048758620689646E-2</c:v>
                </c:pt>
                <c:pt idx="11491">
                  <c:v>-5.2038931034483073E-2</c:v>
                </c:pt>
                <c:pt idx="11492">
                  <c:v>-5.2031103448275863E-2</c:v>
                </c:pt>
                <c:pt idx="11493">
                  <c:v>-5.2024000000000022E-2</c:v>
                </c:pt>
                <c:pt idx="11494">
                  <c:v>-5.2018241379310423E-2</c:v>
                </c:pt>
                <c:pt idx="11495">
                  <c:v>-5.2011948275862065E-2</c:v>
                </c:pt>
                <c:pt idx="11496">
                  <c:v>-5.2006793103448738E-2</c:v>
                </c:pt>
                <c:pt idx="11497">
                  <c:v>-5.2003017241379526E-2</c:v>
                </c:pt>
                <c:pt idx="11498">
                  <c:v>-5.1998586206896583E-2</c:v>
                </c:pt>
                <c:pt idx="11499">
                  <c:v>-5.1993189655172418E-2</c:v>
                </c:pt>
                <c:pt idx="11500">
                  <c:v>-5.1988310344827586E-2</c:v>
                </c:pt>
                <c:pt idx="11501">
                  <c:v>-5.1984465517241403E-2</c:v>
                </c:pt>
                <c:pt idx="11502">
                  <c:v>-5.1980103448275861E-2</c:v>
                </c:pt>
                <c:pt idx="11503">
                  <c:v>-5.197403448275862E-2</c:v>
                </c:pt>
                <c:pt idx="11504">
                  <c:v>-5.1967241379310372E-2</c:v>
                </c:pt>
                <c:pt idx="11505">
                  <c:v>-5.1961172413793076E-2</c:v>
                </c:pt>
                <c:pt idx="11506">
                  <c:v>-5.1954689655172422E-2</c:v>
                </c:pt>
                <c:pt idx="11507">
                  <c:v>-5.1947689655172415E-2</c:v>
                </c:pt>
                <c:pt idx="11508">
                  <c:v>-5.1941551724137856E-2</c:v>
                </c:pt>
                <c:pt idx="11509">
                  <c:v>-5.1935758620689387E-2</c:v>
                </c:pt>
                <c:pt idx="11510">
                  <c:v>-5.1931103448275846E-2</c:v>
                </c:pt>
                <c:pt idx="11511">
                  <c:v>-5.1927413793103443E-2</c:v>
                </c:pt>
                <c:pt idx="11512">
                  <c:v>-5.1925241379310316E-2</c:v>
                </c:pt>
                <c:pt idx="11513">
                  <c:v>-5.1924913793103447E-2</c:v>
                </c:pt>
                <c:pt idx="11514">
                  <c:v>-5.1925034482758627E-2</c:v>
                </c:pt>
                <c:pt idx="11515">
                  <c:v>-5.1925931034482793E-2</c:v>
                </c:pt>
                <c:pt idx="11516">
                  <c:v>-5.1927689655172422E-2</c:v>
                </c:pt>
                <c:pt idx="11517">
                  <c:v>-5.1930724137931407E-2</c:v>
                </c:pt>
                <c:pt idx="11518">
                  <c:v>-5.1934655172413802E-2</c:v>
                </c:pt>
                <c:pt idx="11519">
                  <c:v>-5.1939310344827586E-2</c:v>
                </c:pt>
                <c:pt idx="11520">
                  <c:v>-5.1944034482758625E-2</c:v>
                </c:pt>
                <c:pt idx="11521">
                  <c:v>-5.1949137931034492E-2</c:v>
                </c:pt>
                <c:pt idx="11522">
                  <c:v>-5.1955879310344795E-2</c:v>
                </c:pt>
                <c:pt idx="11523">
                  <c:v>-5.1965448275861865E-2</c:v>
                </c:pt>
                <c:pt idx="11524">
                  <c:v>-5.1974672413793097E-2</c:v>
                </c:pt>
                <c:pt idx="11525">
                  <c:v>-5.1983482758620733E-2</c:v>
                </c:pt>
                <c:pt idx="11526">
                  <c:v>-5.1993706896551813E-2</c:v>
                </c:pt>
                <c:pt idx="11527">
                  <c:v>-5.2003137931034872E-2</c:v>
                </c:pt>
                <c:pt idx="11528">
                  <c:v>-5.2011155172413795E-2</c:v>
                </c:pt>
                <c:pt idx="11529">
                  <c:v>-5.2016379310344932E-2</c:v>
                </c:pt>
                <c:pt idx="11530">
                  <c:v>-5.2019620689655183E-2</c:v>
                </c:pt>
                <c:pt idx="11531">
                  <c:v>-5.202218965517242E-2</c:v>
                </c:pt>
                <c:pt idx="11532">
                  <c:v>-5.2024775862068967E-2</c:v>
                </c:pt>
                <c:pt idx="11533">
                  <c:v>-5.2026724137931538E-2</c:v>
                </c:pt>
                <c:pt idx="11534">
                  <c:v>-5.2027672413793122E-2</c:v>
                </c:pt>
                <c:pt idx="11535">
                  <c:v>-5.2028724137931456E-2</c:v>
                </c:pt>
                <c:pt idx="11536">
                  <c:v>-5.2030741379310394E-2</c:v>
                </c:pt>
                <c:pt idx="11537">
                  <c:v>-5.2033172413793113E-2</c:v>
                </c:pt>
                <c:pt idx="11538">
                  <c:v>-5.2037068965517304E-2</c:v>
                </c:pt>
                <c:pt idx="11539">
                  <c:v>-5.2040310344827583E-2</c:v>
                </c:pt>
                <c:pt idx="11540">
                  <c:v>-5.2043068965517254E-2</c:v>
                </c:pt>
                <c:pt idx="11541">
                  <c:v>-5.2047724137931448E-2</c:v>
                </c:pt>
                <c:pt idx="11542">
                  <c:v>-5.2052172413793112E-2</c:v>
                </c:pt>
                <c:pt idx="11543">
                  <c:v>-5.2055206896551812E-2</c:v>
                </c:pt>
                <c:pt idx="11544">
                  <c:v>-5.2057931034483085E-2</c:v>
                </c:pt>
                <c:pt idx="11545">
                  <c:v>-5.2059931034482934E-2</c:v>
                </c:pt>
                <c:pt idx="11546">
                  <c:v>-5.2060241379310424E-2</c:v>
                </c:pt>
                <c:pt idx="11547">
                  <c:v>-5.2058155172413786E-2</c:v>
                </c:pt>
                <c:pt idx="11548">
                  <c:v>-5.2055310344827584E-2</c:v>
                </c:pt>
                <c:pt idx="11549">
                  <c:v>-5.2052931034483149E-2</c:v>
                </c:pt>
                <c:pt idx="11550">
                  <c:v>-5.2050827586206903E-2</c:v>
                </c:pt>
                <c:pt idx="11551">
                  <c:v>-5.2048931034482833E-2</c:v>
                </c:pt>
                <c:pt idx="11552">
                  <c:v>-5.2047775862068969E-2</c:v>
                </c:pt>
                <c:pt idx="11553">
                  <c:v>-5.2046689655172423E-2</c:v>
                </c:pt>
                <c:pt idx="11554">
                  <c:v>-5.2045500000000001E-2</c:v>
                </c:pt>
                <c:pt idx="11555">
                  <c:v>-5.2044068965517262E-2</c:v>
                </c:pt>
                <c:pt idx="11556">
                  <c:v>-5.2042344827586517E-2</c:v>
                </c:pt>
                <c:pt idx="11557">
                  <c:v>-5.2040362068965375E-2</c:v>
                </c:pt>
                <c:pt idx="11558">
                  <c:v>-5.2038189655172422E-2</c:v>
                </c:pt>
                <c:pt idx="11559">
                  <c:v>-5.2037500000000132E-2</c:v>
                </c:pt>
                <c:pt idx="11560">
                  <c:v>-5.2036655172413834E-2</c:v>
                </c:pt>
                <c:pt idx="11561">
                  <c:v>-5.2035344827586434E-2</c:v>
                </c:pt>
                <c:pt idx="11562">
                  <c:v>-5.2034310344827819E-2</c:v>
                </c:pt>
                <c:pt idx="11563">
                  <c:v>-5.2034413793103494E-2</c:v>
                </c:pt>
                <c:pt idx="11564">
                  <c:v>-5.2035551724137936E-2</c:v>
                </c:pt>
                <c:pt idx="11565">
                  <c:v>-5.2038000000000112E-2</c:v>
                </c:pt>
                <c:pt idx="11566">
                  <c:v>-5.2039827586206913E-2</c:v>
                </c:pt>
                <c:pt idx="11567">
                  <c:v>-5.2041982758620722E-2</c:v>
                </c:pt>
                <c:pt idx="11568">
                  <c:v>-5.2044172413793097E-2</c:v>
                </c:pt>
                <c:pt idx="11569">
                  <c:v>-5.2046241379310403E-2</c:v>
                </c:pt>
                <c:pt idx="11570">
                  <c:v>-5.2046310344827734E-2</c:v>
                </c:pt>
                <c:pt idx="11571">
                  <c:v>-5.2045137931034512E-2</c:v>
                </c:pt>
                <c:pt idx="11572">
                  <c:v>-5.2043724137931478E-2</c:v>
                </c:pt>
                <c:pt idx="11573">
                  <c:v>-5.2043310344827592E-2</c:v>
                </c:pt>
                <c:pt idx="11574">
                  <c:v>-5.2042948275862047E-2</c:v>
                </c:pt>
                <c:pt idx="11575">
                  <c:v>-5.2040965517241404E-2</c:v>
                </c:pt>
                <c:pt idx="11576">
                  <c:v>-5.2036034482758911E-2</c:v>
                </c:pt>
                <c:pt idx="11577">
                  <c:v>-5.2030465517241636E-2</c:v>
                </c:pt>
                <c:pt idx="11578">
                  <c:v>-5.2024103448275863E-2</c:v>
                </c:pt>
                <c:pt idx="11579">
                  <c:v>-5.2016465517241803E-2</c:v>
                </c:pt>
                <c:pt idx="11580">
                  <c:v>-5.2009551724137938E-2</c:v>
                </c:pt>
                <c:pt idx="11581">
                  <c:v>-5.200344827586207E-2</c:v>
                </c:pt>
                <c:pt idx="11582">
                  <c:v>-5.1997068965517264E-2</c:v>
                </c:pt>
                <c:pt idx="11583">
                  <c:v>-5.1989758620689365E-2</c:v>
                </c:pt>
                <c:pt idx="11584">
                  <c:v>-5.1982068965517284E-2</c:v>
                </c:pt>
                <c:pt idx="11585">
                  <c:v>-5.1974775862068945E-2</c:v>
                </c:pt>
                <c:pt idx="11586">
                  <c:v>-5.1968482758620732E-2</c:v>
                </c:pt>
                <c:pt idx="11587">
                  <c:v>-5.1961310344827587E-2</c:v>
                </c:pt>
                <c:pt idx="11588">
                  <c:v>-5.195210344827586E-2</c:v>
                </c:pt>
                <c:pt idx="11589">
                  <c:v>-5.1942689655172417E-2</c:v>
                </c:pt>
                <c:pt idx="11590">
                  <c:v>-5.1936000000000003E-2</c:v>
                </c:pt>
                <c:pt idx="11591">
                  <c:v>-5.1932551724137931E-2</c:v>
                </c:pt>
                <c:pt idx="11592">
                  <c:v>-5.1930293103448544E-2</c:v>
                </c:pt>
                <c:pt idx="11593">
                  <c:v>-5.1931017241379322E-2</c:v>
                </c:pt>
                <c:pt idx="11594">
                  <c:v>-5.1935551724137906E-2</c:v>
                </c:pt>
                <c:pt idx="11595">
                  <c:v>-5.1941844827586209E-2</c:v>
                </c:pt>
                <c:pt idx="11596">
                  <c:v>-5.1946758620689655E-2</c:v>
                </c:pt>
                <c:pt idx="11597">
                  <c:v>-5.1951517241379315E-2</c:v>
                </c:pt>
                <c:pt idx="11598">
                  <c:v>-5.1956965517241403E-2</c:v>
                </c:pt>
                <c:pt idx="11599">
                  <c:v>-5.1961758620689656E-2</c:v>
                </c:pt>
                <c:pt idx="11600">
                  <c:v>-5.1965603448275874E-2</c:v>
                </c:pt>
                <c:pt idx="11601">
                  <c:v>-5.1969172413793056E-2</c:v>
                </c:pt>
                <c:pt idx="11602">
                  <c:v>-5.1971862068965154E-2</c:v>
                </c:pt>
                <c:pt idx="11603">
                  <c:v>-5.1972758620689646E-2</c:v>
                </c:pt>
                <c:pt idx="11604">
                  <c:v>-5.1973499999999999E-2</c:v>
                </c:pt>
                <c:pt idx="11605">
                  <c:v>-5.1976655172413795E-2</c:v>
                </c:pt>
                <c:pt idx="11606">
                  <c:v>-5.1982482758620899E-2</c:v>
                </c:pt>
                <c:pt idx="11607">
                  <c:v>-5.1988655172413786E-2</c:v>
                </c:pt>
                <c:pt idx="11608">
                  <c:v>-5.199343103448309E-2</c:v>
                </c:pt>
                <c:pt idx="11609">
                  <c:v>-5.1997844827586424E-2</c:v>
                </c:pt>
                <c:pt idx="11610">
                  <c:v>-5.2002086206896912E-2</c:v>
                </c:pt>
                <c:pt idx="11611">
                  <c:v>-5.2004896551724154E-2</c:v>
                </c:pt>
                <c:pt idx="11612">
                  <c:v>-5.2005879310344817E-2</c:v>
                </c:pt>
                <c:pt idx="11613">
                  <c:v>-5.2006896551724385E-2</c:v>
                </c:pt>
                <c:pt idx="11614">
                  <c:v>-5.2008586206896593E-2</c:v>
                </c:pt>
                <c:pt idx="11615">
                  <c:v>-5.2011137931034845E-2</c:v>
                </c:pt>
                <c:pt idx="11616">
                  <c:v>-5.2013189655172432E-2</c:v>
                </c:pt>
                <c:pt idx="11617">
                  <c:v>-5.2013206896552019E-2</c:v>
                </c:pt>
                <c:pt idx="11618">
                  <c:v>-5.2012293103448855E-2</c:v>
                </c:pt>
                <c:pt idx="11619">
                  <c:v>-5.2011724137931536E-2</c:v>
                </c:pt>
                <c:pt idx="11620">
                  <c:v>-5.2011827586206913E-2</c:v>
                </c:pt>
                <c:pt idx="11621">
                  <c:v>-5.2011827586206913E-2</c:v>
                </c:pt>
                <c:pt idx="11622">
                  <c:v>-5.2012172413793113E-2</c:v>
                </c:pt>
                <c:pt idx="11623">
                  <c:v>-5.201362068965542E-2</c:v>
                </c:pt>
                <c:pt idx="11624">
                  <c:v>-5.2015931034483133E-2</c:v>
                </c:pt>
                <c:pt idx="11625">
                  <c:v>-5.2019793103448647E-2</c:v>
                </c:pt>
                <c:pt idx="11626">
                  <c:v>-5.2025758620689658E-2</c:v>
                </c:pt>
                <c:pt idx="11627">
                  <c:v>-5.2030620689655173E-2</c:v>
                </c:pt>
                <c:pt idx="11628">
                  <c:v>-5.2034603448276096E-2</c:v>
                </c:pt>
                <c:pt idx="11629">
                  <c:v>-5.2037241379310414E-2</c:v>
                </c:pt>
                <c:pt idx="11630">
                  <c:v>-5.2038724137931529E-2</c:v>
                </c:pt>
                <c:pt idx="11631">
                  <c:v>-5.2039396551724154E-2</c:v>
                </c:pt>
                <c:pt idx="11632">
                  <c:v>-5.2038241379310422E-2</c:v>
                </c:pt>
                <c:pt idx="11633">
                  <c:v>-5.2035431034483083E-2</c:v>
                </c:pt>
                <c:pt idx="11634">
                  <c:v>-5.2032655172413914E-2</c:v>
                </c:pt>
                <c:pt idx="11635">
                  <c:v>-5.2030137931034823E-2</c:v>
                </c:pt>
                <c:pt idx="11636">
                  <c:v>-5.2028034482758632E-2</c:v>
                </c:pt>
                <c:pt idx="11637">
                  <c:v>-5.2027948275862046E-2</c:v>
                </c:pt>
                <c:pt idx="11638">
                  <c:v>-5.2028758620689647E-2</c:v>
                </c:pt>
                <c:pt idx="11639">
                  <c:v>-5.2030827586206904E-2</c:v>
                </c:pt>
                <c:pt idx="11640">
                  <c:v>-5.2033103448275893E-2</c:v>
                </c:pt>
                <c:pt idx="11641">
                  <c:v>-5.2035344827586434E-2</c:v>
                </c:pt>
                <c:pt idx="11642">
                  <c:v>-5.2037310344827857E-2</c:v>
                </c:pt>
                <c:pt idx="11643">
                  <c:v>-5.2038310344827594E-2</c:v>
                </c:pt>
                <c:pt idx="11644">
                  <c:v>-5.2040482758620804E-2</c:v>
                </c:pt>
                <c:pt idx="11645">
                  <c:v>-5.2042517241379323E-2</c:v>
                </c:pt>
                <c:pt idx="11646">
                  <c:v>-5.2043000000000013E-2</c:v>
                </c:pt>
                <c:pt idx="11647">
                  <c:v>-5.2043551724137938E-2</c:v>
                </c:pt>
                <c:pt idx="11648">
                  <c:v>-5.2044344827586422E-2</c:v>
                </c:pt>
                <c:pt idx="11649">
                  <c:v>-5.2044E-2</c:v>
                </c:pt>
                <c:pt idx="11650">
                  <c:v>-5.2043603448275903E-2</c:v>
                </c:pt>
                <c:pt idx="11651">
                  <c:v>-5.2043137931034752E-2</c:v>
                </c:pt>
                <c:pt idx="11652">
                  <c:v>-5.2043741379310372E-2</c:v>
                </c:pt>
                <c:pt idx="11653">
                  <c:v>-5.2045758620689657E-2</c:v>
                </c:pt>
                <c:pt idx="11654">
                  <c:v>-5.2050068965517303E-2</c:v>
                </c:pt>
                <c:pt idx="11655">
                  <c:v>-5.2056896551724192E-2</c:v>
                </c:pt>
                <c:pt idx="11656">
                  <c:v>-5.2064120689655179E-2</c:v>
                </c:pt>
                <c:pt idx="11657">
                  <c:v>-5.2070172413793095E-2</c:v>
                </c:pt>
                <c:pt idx="11658">
                  <c:v>-5.2076482758620944E-2</c:v>
                </c:pt>
                <c:pt idx="11659">
                  <c:v>-5.2083413793103522E-2</c:v>
                </c:pt>
                <c:pt idx="11660">
                  <c:v>-5.2091517241379413E-2</c:v>
                </c:pt>
                <c:pt idx="11661">
                  <c:v>-5.2099724137931513E-2</c:v>
                </c:pt>
                <c:pt idx="11662">
                  <c:v>-5.2105724137931408E-2</c:v>
                </c:pt>
                <c:pt idx="11663">
                  <c:v>-5.2110000000000024E-2</c:v>
                </c:pt>
                <c:pt idx="11664">
                  <c:v>-5.2112310344827911E-2</c:v>
                </c:pt>
                <c:pt idx="11665">
                  <c:v>-5.2113241379310414E-2</c:v>
                </c:pt>
                <c:pt idx="11666">
                  <c:v>-5.2112603448276208E-2</c:v>
                </c:pt>
                <c:pt idx="11667">
                  <c:v>-5.2111689655172433E-2</c:v>
                </c:pt>
                <c:pt idx="11668">
                  <c:v>-5.2111396551724164E-2</c:v>
                </c:pt>
                <c:pt idx="11669">
                  <c:v>-5.2111172413793101E-2</c:v>
                </c:pt>
                <c:pt idx="11670">
                  <c:v>-5.2109413793103472E-2</c:v>
                </c:pt>
                <c:pt idx="11671">
                  <c:v>-5.2106913793103504E-2</c:v>
                </c:pt>
                <c:pt idx="11672">
                  <c:v>-5.2103517241379314E-2</c:v>
                </c:pt>
                <c:pt idx="11673">
                  <c:v>-5.2101034482758622E-2</c:v>
                </c:pt>
                <c:pt idx="11674">
                  <c:v>-5.2098137931034863E-2</c:v>
                </c:pt>
                <c:pt idx="11675">
                  <c:v>-5.2094689655172534E-2</c:v>
                </c:pt>
                <c:pt idx="11676">
                  <c:v>-5.2092448275862083E-2</c:v>
                </c:pt>
                <c:pt idx="11677">
                  <c:v>-5.2091724137931547E-2</c:v>
                </c:pt>
                <c:pt idx="11678">
                  <c:v>-5.2091724137931547E-2</c:v>
                </c:pt>
                <c:pt idx="11679">
                  <c:v>-5.2092517241379609E-2</c:v>
                </c:pt>
                <c:pt idx="11680">
                  <c:v>-5.2093724137931605E-2</c:v>
                </c:pt>
                <c:pt idx="11681">
                  <c:v>-5.2093517241379533E-2</c:v>
                </c:pt>
                <c:pt idx="11682">
                  <c:v>-5.2092448275862083E-2</c:v>
                </c:pt>
                <c:pt idx="11683">
                  <c:v>-5.2090689655172676E-2</c:v>
                </c:pt>
                <c:pt idx="11684">
                  <c:v>-5.2090517241379433E-2</c:v>
                </c:pt>
                <c:pt idx="11685">
                  <c:v>-5.2092517241379609E-2</c:v>
                </c:pt>
                <c:pt idx="11686">
                  <c:v>-5.2095827586206914E-2</c:v>
                </c:pt>
                <c:pt idx="11687">
                  <c:v>-5.2100862068965456E-2</c:v>
                </c:pt>
                <c:pt idx="11688">
                  <c:v>-5.2107327586206904E-2</c:v>
                </c:pt>
                <c:pt idx="11689">
                  <c:v>-5.2113379310344883E-2</c:v>
                </c:pt>
                <c:pt idx="11690">
                  <c:v>-5.2119120689655157E-2</c:v>
                </c:pt>
                <c:pt idx="11691">
                  <c:v>-5.2123724137931447E-2</c:v>
                </c:pt>
                <c:pt idx="11692">
                  <c:v>-5.2128241379310353E-2</c:v>
                </c:pt>
                <c:pt idx="11693">
                  <c:v>-5.2133241379310413E-2</c:v>
                </c:pt>
                <c:pt idx="11694">
                  <c:v>-5.2137120689655168E-2</c:v>
                </c:pt>
                <c:pt idx="11695">
                  <c:v>-5.2139344827586434E-2</c:v>
                </c:pt>
                <c:pt idx="11696">
                  <c:v>-5.2141793103448422E-2</c:v>
                </c:pt>
                <c:pt idx="11697">
                  <c:v>-5.2145586206896563E-2</c:v>
                </c:pt>
                <c:pt idx="11698">
                  <c:v>-5.2149068965517235E-2</c:v>
                </c:pt>
                <c:pt idx="11699">
                  <c:v>-5.215325862068966E-2</c:v>
                </c:pt>
                <c:pt idx="11700">
                  <c:v>-5.2157396551724133E-2</c:v>
                </c:pt>
                <c:pt idx="11701">
                  <c:v>-5.2160689655172433E-2</c:v>
                </c:pt>
                <c:pt idx="11702">
                  <c:v>-5.2164327586206913E-2</c:v>
                </c:pt>
                <c:pt idx="11703">
                  <c:v>-5.2167620689655192E-2</c:v>
                </c:pt>
                <c:pt idx="11704">
                  <c:v>-5.2170689655172423E-2</c:v>
                </c:pt>
                <c:pt idx="11705">
                  <c:v>-5.2173706896551722E-2</c:v>
                </c:pt>
                <c:pt idx="11706">
                  <c:v>-5.2176379310344828E-2</c:v>
                </c:pt>
                <c:pt idx="11707">
                  <c:v>-5.2179379310344796E-2</c:v>
                </c:pt>
                <c:pt idx="11708">
                  <c:v>-5.2181586206896564E-2</c:v>
                </c:pt>
                <c:pt idx="11709">
                  <c:v>-5.2184413793103464E-2</c:v>
                </c:pt>
                <c:pt idx="11710">
                  <c:v>-5.2186862068965487E-2</c:v>
                </c:pt>
                <c:pt idx="11711">
                  <c:v>-5.2189120689655075E-2</c:v>
                </c:pt>
                <c:pt idx="11712">
                  <c:v>-5.2192000000000134E-2</c:v>
                </c:pt>
                <c:pt idx="11713">
                  <c:v>-5.2194362068965487E-2</c:v>
                </c:pt>
                <c:pt idx="11714">
                  <c:v>-5.2194000000000032E-2</c:v>
                </c:pt>
                <c:pt idx="11715">
                  <c:v>-5.2191275862068974E-2</c:v>
                </c:pt>
                <c:pt idx="11716">
                  <c:v>-5.2185896551724141E-2</c:v>
                </c:pt>
                <c:pt idx="11717">
                  <c:v>-5.2179293103448494E-2</c:v>
                </c:pt>
                <c:pt idx="11718">
                  <c:v>-5.2171810344827589E-2</c:v>
                </c:pt>
                <c:pt idx="11719">
                  <c:v>-5.2164655172413803E-2</c:v>
                </c:pt>
                <c:pt idx="11720">
                  <c:v>-5.2156896551724174E-2</c:v>
                </c:pt>
                <c:pt idx="11721">
                  <c:v>-5.2149465517241381E-2</c:v>
                </c:pt>
                <c:pt idx="11722">
                  <c:v>-5.2143310344827588E-2</c:v>
                </c:pt>
                <c:pt idx="11723">
                  <c:v>-5.2137655172413803E-2</c:v>
                </c:pt>
                <c:pt idx="11724">
                  <c:v>-5.2134137931034788E-2</c:v>
                </c:pt>
                <c:pt idx="11725">
                  <c:v>-5.2131965517241433E-2</c:v>
                </c:pt>
                <c:pt idx="11726">
                  <c:v>-5.2131000000000004E-2</c:v>
                </c:pt>
                <c:pt idx="11727">
                  <c:v>-5.2132189655172412E-2</c:v>
                </c:pt>
                <c:pt idx="11728">
                  <c:v>-5.2134465517241504E-2</c:v>
                </c:pt>
                <c:pt idx="11729">
                  <c:v>-5.2136206896551934E-2</c:v>
                </c:pt>
                <c:pt idx="11730">
                  <c:v>-5.213910344827586E-2</c:v>
                </c:pt>
                <c:pt idx="11731">
                  <c:v>-5.2143034482758623E-2</c:v>
                </c:pt>
                <c:pt idx="11732">
                  <c:v>-5.2147499999999999E-2</c:v>
                </c:pt>
                <c:pt idx="11733">
                  <c:v>-5.2151086206896582E-2</c:v>
                </c:pt>
                <c:pt idx="11734">
                  <c:v>-5.215467241379311E-2</c:v>
                </c:pt>
                <c:pt idx="11735">
                  <c:v>-5.2159637931034862E-2</c:v>
                </c:pt>
                <c:pt idx="11736">
                  <c:v>-5.2165500000000004E-2</c:v>
                </c:pt>
                <c:pt idx="11737">
                  <c:v>-5.2171896551724141E-2</c:v>
                </c:pt>
                <c:pt idx="11738">
                  <c:v>-5.2177155172413787E-2</c:v>
                </c:pt>
                <c:pt idx="11739">
                  <c:v>-5.2182327586206924E-2</c:v>
                </c:pt>
                <c:pt idx="11740">
                  <c:v>-5.2187758620689653E-2</c:v>
                </c:pt>
                <c:pt idx="11741">
                  <c:v>-5.2192086206896943E-2</c:v>
                </c:pt>
                <c:pt idx="11742">
                  <c:v>-5.2195155172413785E-2</c:v>
                </c:pt>
                <c:pt idx="11743">
                  <c:v>-5.2195551724137937E-2</c:v>
                </c:pt>
                <c:pt idx="11744">
                  <c:v>-5.2195137931034787E-2</c:v>
                </c:pt>
                <c:pt idx="11745">
                  <c:v>-5.2194827586206922E-2</c:v>
                </c:pt>
                <c:pt idx="11746">
                  <c:v>-5.219463793103498E-2</c:v>
                </c:pt>
                <c:pt idx="11747">
                  <c:v>-5.2195482758620834E-2</c:v>
                </c:pt>
                <c:pt idx="11748">
                  <c:v>-5.2195689655172413E-2</c:v>
                </c:pt>
                <c:pt idx="11749">
                  <c:v>-5.2195034482758723E-2</c:v>
                </c:pt>
                <c:pt idx="11750">
                  <c:v>-5.2192948275862072E-2</c:v>
                </c:pt>
                <c:pt idx="11751">
                  <c:v>-5.2189793103448526E-2</c:v>
                </c:pt>
                <c:pt idx="11752">
                  <c:v>-5.2186655172413804E-2</c:v>
                </c:pt>
                <c:pt idx="11753">
                  <c:v>-5.2181741379310344E-2</c:v>
                </c:pt>
                <c:pt idx="11754">
                  <c:v>-5.2174310344827592E-2</c:v>
                </c:pt>
                <c:pt idx="11755">
                  <c:v>-5.2164965517241514E-2</c:v>
                </c:pt>
                <c:pt idx="11756">
                  <c:v>-5.2155137931034504E-2</c:v>
                </c:pt>
                <c:pt idx="11757">
                  <c:v>-5.2146344827586434E-2</c:v>
                </c:pt>
                <c:pt idx="11758">
                  <c:v>-5.2137551724137927E-2</c:v>
                </c:pt>
                <c:pt idx="11759">
                  <c:v>-5.2127120689655165E-2</c:v>
                </c:pt>
                <c:pt idx="11760">
                  <c:v>-5.2116948275862066E-2</c:v>
                </c:pt>
                <c:pt idx="11761">
                  <c:v>-5.2107534482758733E-2</c:v>
                </c:pt>
                <c:pt idx="11762">
                  <c:v>-5.2100034482758704E-2</c:v>
                </c:pt>
                <c:pt idx="11763">
                  <c:v>-5.2093068965517422E-2</c:v>
                </c:pt>
                <c:pt idx="11764">
                  <c:v>-5.2086706896551933E-2</c:v>
                </c:pt>
                <c:pt idx="11765">
                  <c:v>-5.2084396551724164E-2</c:v>
                </c:pt>
                <c:pt idx="11766">
                  <c:v>-5.2084724137931512E-2</c:v>
                </c:pt>
                <c:pt idx="11767">
                  <c:v>-5.2086103448275883E-2</c:v>
                </c:pt>
                <c:pt idx="11768">
                  <c:v>-5.2089517241379314E-2</c:v>
                </c:pt>
                <c:pt idx="11769">
                  <c:v>-5.2094258620689664E-2</c:v>
                </c:pt>
                <c:pt idx="11770">
                  <c:v>-5.2099465517241615E-2</c:v>
                </c:pt>
                <c:pt idx="11771">
                  <c:v>-5.2104982758620813E-2</c:v>
                </c:pt>
                <c:pt idx="11772">
                  <c:v>-5.2110724137931538E-2</c:v>
                </c:pt>
                <c:pt idx="11773">
                  <c:v>-5.2116448275862072E-2</c:v>
                </c:pt>
                <c:pt idx="11774">
                  <c:v>-5.2121793103448506E-2</c:v>
                </c:pt>
                <c:pt idx="11775">
                  <c:v>-5.2128551724137925E-2</c:v>
                </c:pt>
                <c:pt idx="11776">
                  <c:v>-5.2135155172413787E-2</c:v>
                </c:pt>
                <c:pt idx="11777">
                  <c:v>-5.2142275862068974E-2</c:v>
                </c:pt>
                <c:pt idx="11778">
                  <c:v>-5.2151344827586404E-2</c:v>
                </c:pt>
                <c:pt idx="11779">
                  <c:v>-5.2160086206896827E-2</c:v>
                </c:pt>
                <c:pt idx="11780">
                  <c:v>-5.2168965517241504E-2</c:v>
                </c:pt>
                <c:pt idx="11781">
                  <c:v>-5.2176086206896594E-2</c:v>
                </c:pt>
                <c:pt idx="11782">
                  <c:v>-5.2181913793103454E-2</c:v>
                </c:pt>
                <c:pt idx="11783">
                  <c:v>-5.2187620689655184E-2</c:v>
                </c:pt>
                <c:pt idx="11784">
                  <c:v>-5.2193844827586551E-2</c:v>
                </c:pt>
                <c:pt idx="11785">
                  <c:v>-5.2200068965517238E-2</c:v>
                </c:pt>
                <c:pt idx="11786">
                  <c:v>-5.2204931034482933E-2</c:v>
                </c:pt>
                <c:pt idx="11787">
                  <c:v>-5.2209844827586234E-2</c:v>
                </c:pt>
                <c:pt idx="11788">
                  <c:v>-5.221393103448313E-2</c:v>
                </c:pt>
                <c:pt idx="11789">
                  <c:v>-5.2212965517241534E-2</c:v>
                </c:pt>
                <c:pt idx="11790">
                  <c:v>-5.2211327586206904E-2</c:v>
                </c:pt>
                <c:pt idx="11791">
                  <c:v>-5.2210465517241532E-2</c:v>
                </c:pt>
                <c:pt idx="11792">
                  <c:v>-5.2211275862068973E-2</c:v>
                </c:pt>
                <c:pt idx="11793">
                  <c:v>-5.2212844827586556E-2</c:v>
                </c:pt>
                <c:pt idx="11794">
                  <c:v>-5.2215517241379322E-2</c:v>
                </c:pt>
                <c:pt idx="11795">
                  <c:v>-5.2218172413793097E-2</c:v>
                </c:pt>
                <c:pt idx="11796">
                  <c:v>-5.2220344827586314E-2</c:v>
                </c:pt>
                <c:pt idx="11797">
                  <c:v>-5.2223965517241414E-2</c:v>
                </c:pt>
                <c:pt idx="11798">
                  <c:v>-5.2228310344827576E-2</c:v>
                </c:pt>
                <c:pt idx="11799">
                  <c:v>-5.2231034482758634E-2</c:v>
                </c:pt>
                <c:pt idx="11800">
                  <c:v>-5.2232379310344829E-2</c:v>
                </c:pt>
                <c:pt idx="11801">
                  <c:v>-5.2234517241379314E-2</c:v>
                </c:pt>
                <c:pt idx="11802">
                  <c:v>-5.2237448275862047E-2</c:v>
                </c:pt>
                <c:pt idx="11803">
                  <c:v>-5.2240034482758622E-2</c:v>
                </c:pt>
                <c:pt idx="11804">
                  <c:v>-5.2242241379310363E-2</c:v>
                </c:pt>
                <c:pt idx="11805">
                  <c:v>-5.2243931034482834E-2</c:v>
                </c:pt>
                <c:pt idx="11806">
                  <c:v>-5.2245379310344786E-2</c:v>
                </c:pt>
                <c:pt idx="11807">
                  <c:v>-5.2247982758620713E-2</c:v>
                </c:pt>
                <c:pt idx="11808">
                  <c:v>-5.2252017241379324E-2</c:v>
                </c:pt>
                <c:pt idx="11809">
                  <c:v>-5.2256448275862066E-2</c:v>
                </c:pt>
                <c:pt idx="11810">
                  <c:v>-5.2260724137931487E-2</c:v>
                </c:pt>
                <c:pt idx="11811">
                  <c:v>-5.2265068965517254E-2</c:v>
                </c:pt>
                <c:pt idx="11812">
                  <c:v>-5.2267844827586493E-2</c:v>
                </c:pt>
                <c:pt idx="11813">
                  <c:v>-5.2268965517241424E-2</c:v>
                </c:pt>
                <c:pt idx="11814">
                  <c:v>-5.2269344827586404E-2</c:v>
                </c:pt>
                <c:pt idx="11815">
                  <c:v>-5.2268103448275864E-2</c:v>
                </c:pt>
                <c:pt idx="11816">
                  <c:v>-5.2265258620689647E-2</c:v>
                </c:pt>
                <c:pt idx="11817">
                  <c:v>-5.2262086206896881E-2</c:v>
                </c:pt>
                <c:pt idx="11818">
                  <c:v>-5.2260155172413787E-2</c:v>
                </c:pt>
                <c:pt idx="11819">
                  <c:v>-5.2259500000000007E-2</c:v>
                </c:pt>
                <c:pt idx="11820">
                  <c:v>-5.2258689655172413E-2</c:v>
                </c:pt>
                <c:pt idx="11821">
                  <c:v>-5.2257568965517254E-2</c:v>
                </c:pt>
                <c:pt idx="11822">
                  <c:v>-5.2256017241379314E-2</c:v>
                </c:pt>
                <c:pt idx="11823">
                  <c:v>-5.2254517241379313E-2</c:v>
                </c:pt>
                <c:pt idx="11824">
                  <c:v>-5.2253793103448534E-2</c:v>
                </c:pt>
                <c:pt idx="11825">
                  <c:v>-5.2254000000000002E-2</c:v>
                </c:pt>
                <c:pt idx="11826">
                  <c:v>-5.2256051724137963E-2</c:v>
                </c:pt>
                <c:pt idx="11827">
                  <c:v>-5.2259103448275855E-2</c:v>
                </c:pt>
                <c:pt idx="11828">
                  <c:v>-5.2262275862068983E-2</c:v>
                </c:pt>
                <c:pt idx="11829">
                  <c:v>-5.2266637931035004E-2</c:v>
                </c:pt>
                <c:pt idx="11830">
                  <c:v>-5.2273413793103463E-2</c:v>
                </c:pt>
                <c:pt idx="11831">
                  <c:v>-5.2280758620689656E-2</c:v>
                </c:pt>
                <c:pt idx="11832">
                  <c:v>-5.2287310344827594E-2</c:v>
                </c:pt>
                <c:pt idx="11833">
                  <c:v>-5.2292068965517323E-2</c:v>
                </c:pt>
                <c:pt idx="11834">
                  <c:v>-5.2295724137931453E-2</c:v>
                </c:pt>
                <c:pt idx="11835">
                  <c:v>-5.2300448275862076E-2</c:v>
                </c:pt>
                <c:pt idx="11836">
                  <c:v>-5.2305258620689653E-2</c:v>
                </c:pt>
                <c:pt idx="11837">
                  <c:v>-5.2309034482758733E-2</c:v>
                </c:pt>
                <c:pt idx="11838">
                  <c:v>-5.2311379310344831E-2</c:v>
                </c:pt>
                <c:pt idx="11839">
                  <c:v>-5.2313896551724477E-2</c:v>
                </c:pt>
                <c:pt idx="11840">
                  <c:v>-5.2315172413793104E-2</c:v>
                </c:pt>
                <c:pt idx="11841">
                  <c:v>-5.2314724137931659E-2</c:v>
                </c:pt>
                <c:pt idx="11842">
                  <c:v>-5.2313275862069034E-2</c:v>
                </c:pt>
                <c:pt idx="11843">
                  <c:v>-5.2309948275862057E-2</c:v>
                </c:pt>
                <c:pt idx="11844">
                  <c:v>-5.2305724137931504E-2</c:v>
                </c:pt>
                <c:pt idx="11845">
                  <c:v>-5.2300620689655193E-2</c:v>
                </c:pt>
                <c:pt idx="11846">
                  <c:v>-5.2296051724137933E-2</c:v>
                </c:pt>
                <c:pt idx="11847">
                  <c:v>-5.2292241379310433E-2</c:v>
                </c:pt>
                <c:pt idx="11848">
                  <c:v>-5.2288965517241402E-2</c:v>
                </c:pt>
                <c:pt idx="11849">
                  <c:v>-5.2285689655172413E-2</c:v>
                </c:pt>
                <c:pt idx="11850">
                  <c:v>-5.2280344827586443E-2</c:v>
                </c:pt>
                <c:pt idx="11851">
                  <c:v>-5.2274724137931342E-2</c:v>
                </c:pt>
                <c:pt idx="11852">
                  <c:v>-5.2269724137931413E-2</c:v>
                </c:pt>
                <c:pt idx="11853">
                  <c:v>-5.2264051724137929E-2</c:v>
                </c:pt>
                <c:pt idx="11854">
                  <c:v>-5.2256396551724163E-2</c:v>
                </c:pt>
                <c:pt idx="11855">
                  <c:v>-5.2247603448275864E-2</c:v>
                </c:pt>
                <c:pt idx="11856">
                  <c:v>-5.2237862068965475E-2</c:v>
                </c:pt>
                <c:pt idx="11857">
                  <c:v>-5.2229017241379308E-2</c:v>
                </c:pt>
                <c:pt idx="11858">
                  <c:v>-5.2220655172413789E-2</c:v>
                </c:pt>
                <c:pt idx="11859">
                  <c:v>-5.2210068965517283E-2</c:v>
                </c:pt>
                <c:pt idx="11860">
                  <c:v>-5.2198534482758734E-2</c:v>
                </c:pt>
                <c:pt idx="11861">
                  <c:v>-5.2188758620689647E-2</c:v>
                </c:pt>
                <c:pt idx="11862">
                  <c:v>-5.2182000000000034E-2</c:v>
                </c:pt>
                <c:pt idx="11863">
                  <c:v>-5.2175827586206897E-2</c:v>
                </c:pt>
                <c:pt idx="11864">
                  <c:v>-5.2169965517241422E-2</c:v>
                </c:pt>
                <c:pt idx="11865">
                  <c:v>-5.2166862068965515E-2</c:v>
                </c:pt>
                <c:pt idx="11866">
                  <c:v>-5.2165172413793107E-2</c:v>
                </c:pt>
                <c:pt idx="11867">
                  <c:v>-5.2164310344827734E-2</c:v>
                </c:pt>
                <c:pt idx="11868">
                  <c:v>-5.2165206896551734E-2</c:v>
                </c:pt>
                <c:pt idx="11869">
                  <c:v>-5.2168172413793096E-2</c:v>
                </c:pt>
                <c:pt idx="11870">
                  <c:v>-5.2173482758620833E-2</c:v>
                </c:pt>
                <c:pt idx="11871">
                  <c:v>-5.2179844827586232E-2</c:v>
                </c:pt>
                <c:pt idx="11872">
                  <c:v>-5.2187689655172433E-2</c:v>
                </c:pt>
                <c:pt idx="11873">
                  <c:v>-5.2197344827586555E-2</c:v>
                </c:pt>
                <c:pt idx="11874">
                  <c:v>-5.2204172413793097E-2</c:v>
                </c:pt>
                <c:pt idx="11875">
                  <c:v>-5.2208137931034522E-2</c:v>
                </c:pt>
                <c:pt idx="11876">
                  <c:v>-5.2212362068965505E-2</c:v>
                </c:pt>
                <c:pt idx="11877">
                  <c:v>-5.2215431034483006E-2</c:v>
                </c:pt>
                <c:pt idx="11878">
                  <c:v>-5.2218241379310373E-2</c:v>
                </c:pt>
                <c:pt idx="11879">
                  <c:v>-5.22208275862069E-2</c:v>
                </c:pt>
                <c:pt idx="11880">
                  <c:v>-5.2223534482758634E-2</c:v>
                </c:pt>
                <c:pt idx="11881">
                  <c:v>-5.2224948275861945E-2</c:v>
                </c:pt>
                <c:pt idx="11882">
                  <c:v>-5.2226879310344816E-2</c:v>
                </c:pt>
                <c:pt idx="11883">
                  <c:v>-5.2230344827586456E-2</c:v>
                </c:pt>
                <c:pt idx="11884">
                  <c:v>-5.2232879310344829E-2</c:v>
                </c:pt>
                <c:pt idx="11885">
                  <c:v>-5.2234517241379314E-2</c:v>
                </c:pt>
                <c:pt idx="11886">
                  <c:v>-5.2235293103448543E-2</c:v>
                </c:pt>
                <c:pt idx="11887">
                  <c:v>-5.2235586206896563E-2</c:v>
                </c:pt>
                <c:pt idx="11888">
                  <c:v>-5.2235017241379314E-2</c:v>
                </c:pt>
                <c:pt idx="11889">
                  <c:v>-5.2234482758620734E-2</c:v>
                </c:pt>
                <c:pt idx="11890">
                  <c:v>-5.2233931034483046E-2</c:v>
                </c:pt>
                <c:pt idx="11891">
                  <c:v>-5.2232810344827817E-2</c:v>
                </c:pt>
                <c:pt idx="11892">
                  <c:v>-5.2231517241379317E-2</c:v>
                </c:pt>
                <c:pt idx="11893">
                  <c:v>-5.2229655172413778E-2</c:v>
                </c:pt>
                <c:pt idx="11894">
                  <c:v>-5.22278275862069E-2</c:v>
                </c:pt>
                <c:pt idx="11895">
                  <c:v>-5.2225775862068946E-2</c:v>
                </c:pt>
                <c:pt idx="11896">
                  <c:v>-5.2222724137931449E-2</c:v>
                </c:pt>
                <c:pt idx="11897">
                  <c:v>-5.2219517241379312E-2</c:v>
                </c:pt>
                <c:pt idx="11898">
                  <c:v>-5.2215827586206902E-2</c:v>
                </c:pt>
                <c:pt idx="11899">
                  <c:v>-5.2211724137931452E-2</c:v>
                </c:pt>
                <c:pt idx="11900">
                  <c:v>-5.2208448275861956E-2</c:v>
                </c:pt>
                <c:pt idx="11901">
                  <c:v>-5.2203931034483037E-2</c:v>
                </c:pt>
                <c:pt idx="11902">
                  <c:v>-5.2198689655172513E-2</c:v>
                </c:pt>
                <c:pt idx="11903">
                  <c:v>-5.2193120689655176E-2</c:v>
                </c:pt>
                <c:pt idx="11904">
                  <c:v>-5.2187689655172433E-2</c:v>
                </c:pt>
                <c:pt idx="11905">
                  <c:v>-5.2183793103448631E-2</c:v>
                </c:pt>
                <c:pt idx="11906">
                  <c:v>-5.2181775862068965E-2</c:v>
                </c:pt>
                <c:pt idx="11907">
                  <c:v>-5.2182224137931575E-2</c:v>
                </c:pt>
                <c:pt idx="11908">
                  <c:v>-5.2185724137931384E-2</c:v>
                </c:pt>
                <c:pt idx="11909">
                  <c:v>-5.2189379310344827E-2</c:v>
                </c:pt>
                <c:pt idx="11910">
                  <c:v>-5.2192724137931606E-2</c:v>
                </c:pt>
                <c:pt idx="11911">
                  <c:v>-5.2198534482758734E-2</c:v>
                </c:pt>
                <c:pt idx="11912">
                  <c:v>-5.2205465517241402E-2</c:v>
                </c:pt>
                <c:pt idx="11913">
                  <c:v>-5.2213637931034985E-2</c:v>
                </c:pt>
                <c:pt idx="11914">
                  <c:v>-5.2221344827586232E-2</c:v>
                </c:pt>
                <c:pt idx="11915">
                  <c:v>-5.2228758620689646E-2</c:v>
                </c:pt>
                <c:pt idx="11916">
                  <c:v>-5.2236758620689654E-2</c:v>
                </c:pt>
                <c:pt idx="11917">
                  <c:v>-5.2245051724137896E-2</c:v>
                </c:pt>
                <c:pt idx="11918">
                  <c:v>-5.2253827586206898E-2</c:v>
                </c:pt>
                <c:pt idx="11919">
                  <c:v>-5.226284482758653E-2</c:v>
                </c:pt>
                <c:pt idx="11920">
                  <c:v>-5.2272362068965447E-2</c:v>
                </c:pt>
                <c:pt idx="11921">
                  <c:v>-5.2282931034483088E-2</c:v>
                </c:pt>
                <c:pt idx="11922">
                  <c:v>-5.2292948275862068E-2</c:v>
                </c:pt>
                <c:pt idx="11923">
                  <c:v>-5.2301810344827594E-2</c:v>
                </c:pt>
                <c:pt idx="11924">
                  <c:v>-5.2311844827586537E-2</c:v>
                </c:pt>
                <c:pt idx="11925">
                  <c:v>-5.2322362068965518E-2</c:v>
                </c:pt>
                <c:pt idx="11926">
                  <c:v>-5.2332862068965515E-2</c:v>
                </c:pt>
                <c:pt idx="11927">
                  <c:v>-5.2343655172413794E-2</c:v>
                </c:pt>
                <c:pt idx="11928">
                  <c:v>-5.2353637931035077E-2</c:v>
                </c:pt>
                <c:pt idx="11929">
                  <c:v>-5.2361982758620924E-2</c:v>
                </c:pt>
                <c:pt idx="11930">
                  <c:v>-5.2369051724137992E-2</c:v>
                </c:pt>
                <c:pt idx="11931">
                  <c:v>-5.2373465517241626E-2</c:v>
                </c:pt>
                <c:pt idx="11932">
                  <c:v>-5.2376310344827863E-2</c:v>
                </c:pt>
                <c:pt idx="11933">
                  <c:v>-5.2379224137931453E-2</c:v>
                </c:pt>
                <c:pt idx="11934">
                  <c:v>-5.2381931034483117E-2</c:v>
                </c:pt>
                <c:pt idx="11935">
                  <c:v>-5.2383086206896912E-2</c:v>
                </c:pt>
                <c:pt idx="11936">
                  <c:v>-5.2382120689655171E-2</c:v>
                </c:pt>
                <c:pt idx="11937">
                  <c:v>-5.2379568965517244E-2</c:v>
                </c:pt>
                <c:pt idx="11938">
                  <c:v>-5.2377586206896594E-2</c:v>
                </c:pt>
                <c:pt idx="11939">
                  <c:v>-5.2375793103448566E-2</c:v>
                </c:pt>
                <c:pt idx="11940">
                  <c:v>-5.2372482758621004E-2</c:v>
                </c:pt>
                <c:pt idx="11941">
                  <c:v>-5.2369000000000034E-2</c:v>
                </c:pt>
                <c:pt idx="11942">
                  <c:v>-5.2366206896552088E-2</c:v>
                </c:pt>
                <c:pt idx="11943">
                  <c:v>-5.2363551724138258E-2</c:v>
                </c:pt>
                <c:pt idx="11944">
                  <c:v>-5.2360586206896924E-2</c:v>
                </c:pt>
                <c:pt idx="11945">
                  <c:v>-5.2357137931034872E-2</c:v>
                </c:pt>
                <c:pt idx="11946">
                  <c:v>-5.2352689655172722E-2</c:v>
                </c:pt>
                <c:pt idx="11947">
                  <c:v>-5.2348534482758634E-2</c:v>
                </c:pt>
                <c:pt idx="11948">
                  <c:v>-5.234437931034483E-2</c:v>
                </c:pt>
                <c:pt idx="11949">
                  <c:v>-5.2337051724138231E-2</c:v>
                </c:pt>
                <c:pt idx="11950">
                  <c:v>-5.2328793103448609E-2</c:v>
                </c:pt>
                <c:pt idx="11951">
                  <c:v>-5.2320827586206903E-2</c:v>
                </c:pt>
                <c:pt idx="11952">
                  <c:v>-5.2314120689655179E-2</c:v>
                </c:pt>
                <c:pt idx="11953">
                  <c:v>-5.2307517241379504E-2</c:v>
                </c:pt>
                <c:pt idx="11954">
                  <c:v>-5.2302172413793112E-2</c:v>
                </c:pt>
                <c:pt idx="11955">
                  <c:v>-5.2298224137931476E-2</c:v>
                </c:pt>
                <c:pt idx="11956">
                  <c:v>-5.2294413793103484E-2</c:v>
                </c:pt>
                <c:pt idx="11957">
                  <c:v>-5.2291206896551833E-2</c:v>
                </c:pt>
                <c:pt idx="11958">
                  <c:v>-5.2288896551724126E-2</c:v>
                </c:pt>
                <c:pt idx="11959">
                  <c:v>-5.2287034482758704E-2</c:v>
                </c:pt>
                <c:pt idx="11960">
                  <c:v>-5.2284706896551784E-2</c:v>
                </c:pt>
                <c:pt idx="11961">
                  <c:v>-5.2282810344827804E-2</c:v>
                </c:pt>
                <c:pt idx="11962">
                  <c:v>-5.2281189655172415E-2</c:v>
                </c:pt>
                <c:pt idx="11963">
                  <c:v>-5.2279603448275862E-2</c:v>
                </c:pt>
                <c:pt idx="11964">
                  <c:v>-5.2278448275861845E-2</c:v>
                </c:pt>
                <c:pt idx="11965">
                  <c:v>-5.227665517241379E-2</c:v>
                </c:pt>
                <c:pt idx="11966">
                  <c:v>-5.2274465517241402E-2</c:v>
                </c:pt>
                <c:pt idx="11967">
                  <c:v>-5.2272086206896592E-2</c:v>
                </c:pt>
                <c:pt idx="11968">
                  <c:v>-5.2270879310344805E-2</c:v>
                </c:pt>
                <c:pt idx="11969">
                  <c:v>-5.2270758620689646E-2</c:v>
                </c:pt>
                <c:pt idx="11970">
                  <c:v>-5.2271724137931276E-2</c:v>
                </c:pt>
                <c:pt idx="11971">
                  <c:v>-5.2273224137931437E-2</c:v>
                </c:pt>
                <c:pt idx="11972">
                  <c:v>-5.2275586206896547E-2</c:v>
                </c:pt>
                <c:pt idx="11973">
                  <c:v>-5.2278655172413785E-2</c:v>
                </c:pt>
                <c:pt idx="11974">
                  <c:v>-5.2281000000000001E-2</c:v>
                </c:pt>
                <c:pt idx="11975">
                  <c:v>-5.2282431034483108E-2</c:v>
                </c:pt>
                <c:pt idx="11976">
                  <c:v>-5.2283327586206914E-2</c:v>
                </c:pt>
                <c:pt idx="11977">
                  <c:v>-5.2285293103448434E-2</c:v>
                </c:pt>
                <c:pt idx="11978">
                  <c:v>-5.2288172413793105E-2</c:v>
                </c:pt>
                <c:pt idx="11979">
                  <c:v>-5.2291844827586434E-2</c:v>
                </c:pt>
                <c:pt idx="11980">
                  <c:v>-5.2296448275862065E-2</c:v>
                </c:pt>
                <c:pt idx="11981">
                  <c:v>-5.2302068965517486E-2</c:v>
                </c:pt>
                <c:pt idx="11982">
                  <c:v>-5.2308448275862077E-2</c:v>
                </c:pt>
                <c:pt idx="11983">
                  <c:v>-5.2313948275862068E-2</c:v>
                </c:pt>
                <c:pt idx="11984">
                  <c:v>-5.2319724137931574E-2</c:v>
                </c:pt>
                <c:pt idx="11985">
                  <c:v>-5.2324896551724127E-2</c:v>
                </c:pt>
                <c:pt idx="11986">
                  <c:v>-5.2329827586206891E-2</c:v>
                </c:pt>
                <c:pt idx="11987">
                  <c:v>-5.2335982758620933E-2</c:v>
                </c:pt>
                <c:pt idx="11988">
                  <c:v>-5.2341793103448546E-2</c:v>
                </c:pt>
                <c:pt idx="11989">
                  <c:v>-5.2347603448275923E-2</c:v>
                </c:pt>
                <c:pt idx="11990">
                  <c:v>-5.2352775862069004E-2</c:v>
                </c:pt>
                <c:pt idx="11991">
                  <c:v>-5.2357413793103533E-2</c:v>
                </c:pt>
                <c:pt idx="11992">
                  <c:v>-5.2363965517241769E-2</c:v>
                </c:pt>
                <c:pt idx="11993">
                  <c:v>-5.2370482758620919E-2</c:v>
                </c:pt>
                <c:pt idx="11994">
                  <c:v>-5.2375379310344826E-2</c:v>
                </c:pt>
                <c:pt idx="11995">
                  <c:v>-5.2379620689655182E-2</c:v>
                </c:pt>
                <c:pt idx="11996">
                  <c:v>-5.2382068965517434E-2</c:v>
                </c:pt>
                <c:pt idx="11997">
                  <c:v>-5.2381327586206922E-2</c:v>
                </c:pt>
                <c:pt idx="11998">
                  <c:v>-5.2378724137931494E-2</c:v>
                </c:pt>
                <c:pt idx="11999">
                  <c:v>-5.2377172413793097E-2</c:v>
                </c:pt>
                <c:pt idx="12000">
                  <c:v>-5.2377413793103504E-2</c:v>
                </c:pt>
                <c:pt idx="12001">
                  <c:v>-5.2379396551724126E-2</c:v>
                </c:pt>
                <c:pt idx="12002">
                  <c:v>-5.2383086206896912E-2</c:v>
                </c:pt>
                <c:pt idx="12003">
                  <c:v>-5.2389517241379323E-2</c:v>
                </c:pt>
                <c:pt idx="12004">
                  <c:v>-5.2397224137931679E-2</c:v>
                </c:pt>
                <c:pt idx="12005">
                  <c:v>-5.2406206896552017E-2</c:v>
                </c:pt>
                <c:pt idx="12006">
                  <c:v>-5.2415034482758832E-2</c:v>
                </c:pt>
                <c:pt idx="12007">
                  <c:v>-5.2422465517241647E-2</c:v>
                </c:pt>
                <c:pt idx="12008">
                  <c:v>-5.2428051724137927E-2</c:v>
                </c:pt>
                <c:pt idx="12009">
                  <c:v>-5.2430965517241628E-2</c:v>
                </c:pt>
                <c:pt idx="12010">
                  <c:v>-5.243260344827623E-2</c:v>
                </c:pt>
                <c:pt idx="12011">
                  <c:v>-5.2433275862068994E-2</c:v>
                </c:pt>
                <c:pt idx="12012">
                  <c:v>-5.2431775862068972E-2</c:v>
                </c:pt>
                <c:pt idx="12013">
                  <c:v>-5.2427586206896803E-2</c:v>
                </c:pt>
                <c:pt idx="12014">
                  <c:v>-5.2422103448275872E-2</c:v>
                </c:pt>
                <c:pt idx="12015">
                  <c:v>-5.2417137931034911E-2</c:v>
                </c:pt>
                <c:pt idx="12016">
                  <c:v>-5.2412310344827941E-2</c:v>
                </c:pt>
                <c:pt idx="12017">
                  <c:v>-5.2407793103448647E-2</c:v>
                </c:pt>
                <c:pt idx="12018">
                  <c:v>-5.2403931034483146E-2</c:v>
                </c:pt>
                <c:pt idx="12019">
                  <c:v>-5.2399758620689664E-2</c:v>
                </c:pt>
                <c:pt idx="12020">
                  <c:v>-5.2395258620689673E-2</c:v>
                </c:pt>
                <c:pt idx="12021">
                  <c:v>-5.239046551724174E-2</c:v>
                </c:pt>
                <c:pt idx="12022">
                  <c:v>-5.2385741379310374E-2</c:v>
                </c:pt>
                <c:pt idx="12023">
                  <c:v>-5.2381413793103494E-2</c:v>
                </c:pt>
                <c:pt idx="12024">
                  <c:v>-5.2376965517241671E-2</c:v>
                </c:pt>
                <c:pt idx="12025">
                  <c:v>-5.2372275862069002E-2</c:v>
                </c:pt>
                <c:pt idx="12026">
                  <c:v>-5.2367103448275894E-2</c:v>
                </c:pt>
                <c:pt idx="12027">
                  <c:v>-5.2361689655172523E-2</c:v>
                </c:pt>
                <c:pt idx="12028">
                  <c:v>-5.235739655172441E-2</c:v>
                </c:pt>
                <c:pt idx="12029">
                  <c:v>-5.2352241379310514E-2</c:v>
                </c:pt>
                <c:pt idx="12030">
                  <c:v>-5.2345172413793085E-2</c:v>
                </c:pt>
                <c:pt idx="12031">
                  <c:v>-5.2337931034483205E-2</c:v>
                </c:pt>
                <c:pt idx="12032">
                  <c:v>-5.2332172413793114E-2</c:v>
                </c:pt>
                <c:pt idx="12033">
                  <c:v>-5.2329120689655166E-2</c:v>
                </c:pt>
                <c:pt idx="12034">
                  <c:v>-5.2327137931034863E-2</c:v>
                </c:pt>
                <c:pt idx="12035">
                  <c:v>-5.2326568965517323E-2</c:v>
                </c:pt>
                <c:pt idx="12036">
                  <c:v>-5.2326931034483201E-2</c:v>
                </c:pt>
                <c:pt idx="12037">
                  <c:v>-5.2326793103448725E-2</c:v>
                </c:pt>
                <c:pt idx="12038">
                  <c:v>-5.2325620689655183E-2</c:v>
                </c:pt>
                <c:pt idx="12039">
                  <c:v>-5.2323931034483129E-2</c:v>
                </c:pt>
                <c:pt idx="12040">
                  <c:v>-5.2321000000000013E-2</c:v>
                </c:pt>
                <c:pt idx="12041">
                  <c:v>-5.2319068965517322E-2</c:v>
                </c:pt>
                <c:pt idx="12042">
                  <c:v>-5.2319965517241628E-2</c:v>
                </c:pt>
                <c:pt idx="12043">
                  <c:v>-5.2322775862068974E-2</c:v>
                </c:pt>
                <c:pt idx="12044">
                  <c:v>-5.232600000000024E-2</c:v>
                </c:pt>
                <c:pt idx="12045">
                  <c:v>-5.2329931034482934E-2</c:v>
                </c:pt>
                <c:pt idx="12046">
                  <c:v>-5.2334568965517324E-2</c:v>
                </c:pt>
                <c:pt idx="12047">
                  <c:v>-5.233977586206897E-2</c:v>
                </c:pt>
                <c:pt idx="12048">
                  <c:v>-5.2344672413793113E-2</c:v>
                </c:pt>
                <c:pt idx="12049">
                  <c:v>-5.2349827586206897E-2</c:v>
                </c:pt>
                <c:pt idx="12050">
                  <c:v>-5.2355017241379323E-2</c:v>
                </c:pt>
                <c:pt idx="12051">
                  <c:v>-5.2359586206896583E-2</c:v>
                </c:pt>
                <c:pt idx="12052">
                  <c:v>-5.2361741379310413E-2</c:v>
                </c:pt>
                <c:pt idx="12053">
                  <c:v>-5.2362068965517518E-2</c:v>
                </c:pt>
                <c:pt idx="12054">
                  <c:v>-5.2360568965517412E-2</c:v>
                </c:pt>
                <c:pt idx="12055">
                  <c:v>-5.2357448275862056E-2</c:v>
                </c:pt>
                <c:pt idx="12056">
                  <c:v>-5.2351689655172423E-2</c:v>
                </c:pt>
                <c:pt idx="12057">
                  <c:v>-5.2343448275862056E-2</c:v>
                </c:pt>
                <c:pt idx="12058">
                  <c:v>-5.2331137931034832E-2</c:v>
                </c:pt>
                <c:pt idx="12059">
                  <c:v>-5.2317137931034985E-2</c:v>
                </c:pt>
                <c:pt idx="12060">
                  <c:v>-5.230431034482786E-2</c:v>
                </c:pt>
                <c:pt idx="12061">
                  <c:v>-5.2294620689655173E-2</c:v>
                </c:pt>
                <c:pt idx="12062">
                  <c:v>-5.2286103448275882E-2</c:v>
                </c:pt>
                <c:pt idx="12063">
                  <c:v>-5.2276517241379314E-2</c:v>
                </c:pt>
                <c:pt idx="12064">
                  <c:v>-5.2270448275861865E-2</c:v>
                </c:pt>
                <c:pt idx="12065">
                  <c:v>-5.2266172413793111E-2</c:v>
                </c:pt>
                <c:pt idx="12066">
                  <c:v>-5.2263413793103494E-2</c:v>
                </c:pt>
                <c:pt idx="12067">
                  <c:v>-5.2263103448275873E-2</c:v>
                </c:pt>
                <c:pt idx="12068">
                  <c:v>-5.2266827586206904E-2</c:v>
                </c:pt>
                <c:pt idx="12069">
                  <c:v>-5.2273327586206904E-2</c:v>
                </c:pt>
                <c:pt idx="12070">
                  <c:v>-5.2281413793103464E-2</c:v>
                </c:pt>
                <c:pt idx="12071">
                  <c:v>-5.2291862068965446E-2</c:v>
                </c:pt>
                <c:pt idx="12072">
                  <c:v>-5.2303465517241708E-2</c:v>
                </c:pt>
                <c:pt idx="12073">
                  <c:v>-5.2317379310344934E-2</c:v>
                </c:pt>
                <c:pt idx="12074">
                  <c:v>-5.2331655172413803E-2</c:v>
                </c:pt>
                <c:pt idx="12075">
                  <c:v>-5.2342948275862056E-2</c:v>
                </c:pt>
                <c:pt idx="12076">
                  <c:v>-5.2353431034483158E-2</c:v>
                </c:pt>
                <c:pt idx="12077">
                  <c:v>-5.2366293103448869E-2</c:v>
                </c:pt>
                <c:pt idx="12078">
                  <c:v>-5.2379689655172423E-2</c:v>
                </c:pt>
                <c:pt idx="12079">
                  <c:v>-5.2393310344827977E-2</c:v>
                </c:pt>
                <c:pt idx="12080">
                  <c:v>-5.2404844827586491E-2</c:v>
                </c:pt>
                <c:pt idx="12081">
                  <c:v>-5.2415258620689673E-2</c:v>
                </c:pt>
                <c:pt idx="12082">
                  <c:v>-5.2427258620689664E-2</c:v>
                </c:pt>
                <c:pt idx="12083">
                  <c:v>-5.2441913793103451E-2</c:v>
                </c:pt>
                <c:pt idx="12084">
                  <c:v>-5.2459448275861957E-2</c:v>
                </c:pt>
                <c:pt idx="12085">
                  <c:v>-5.2476103448275864E-2</c:v>
                </c:pt>
                <c:pt idx="12086">
                  <c:v>-5.2491810344827819E-2</c:v>
                </c:pt>
                <c:pt idx="12087">
                  <c:v>-5.2509275862068966E-2</c:v>
                </c:pt>
                <c:pt idx="12088">
                  <c:v>-5.2525413793103451E-2</c:v>
                </c:pt>
                <c:pt idx="12089">
                  <c:v>-5.2540741379310363E-2</c:v>
                </c:pt>
                <c:pt idx="12090">
                  <c:v>-5.2554741379310363E-2</c:v>
                </c:pt>
                <c:pt idx="12091">
                  <c:v>-5.2567603448276129E-2</c:v>
                </c:pt>
                <c:pt idx="12092">
                  <c:v>-5.2580534482758713E-2</c:v>
                </c:pt>
                <c:pt idx="12093">
                  <c:v>-5.2591275862068972E-2</c:v>
                </c:pt>
                <c:pt idx="12094">
                  <c:v>-5.2599293103448609E-2</c:v>
                </c:pt>
                <c:pt idx="12095">
                  <c:v>-5.2606948275862056E-2</c:v>
                </c:pt>
                <c:pt idx="12096">
                  <c:v>-5.2615258620689657E-2</c:v>
                </c:pt>
                <c:pt idx="12097">
                  <c:v>-5.2623344827586432E-2</c:v>
                </c:pt>
                <c:pt idx="12098">
                  <c:v>-5.2631482758620812E-2</c:v>
                </c:pt>
                <c:pt idx="12099">
                  <c:v>-5.2638844827586413E-2</c:v>
                </c:pt>
                <c:pt idx="12100">
                  <c:v>-5.2647051724137917E-2</c:v>
                </c:pt>
                <c:pt idx="12101">
                  <c:v>-5.2656724137931495E-2</c:v>
                </c:pt>
                <c:pt idx="12102">
                  <c:v>-5.2667982758620904E-2</c:v>
                </c:pt>
                <c:pt idx="12103">
                  <c:v>-5.2680206896551812E-2</c:v>
                </c:pt>
                <c:pt idx="12104">
                  <c:v>-5.2690448275862056E-2</c:v>
                </c:pt>
                <c:pt idx="12105">
                  <c:v>-5.2698275862068961E-2</c:v>
                </c:pt>
                <c:pt idx="12106">
                  <c:v>-5.2705482758620935E-2</c:v>
                </c:pt>
                <c:pt idx="12107">
                  <c:v>-5.2713655172414019E-2</c:v>
                </c:pt>
                <c:pt idx="12108">
                  <c:v>-5.2722982758621001E-2</c:v>
                </c:pt>
                <c:pt idx="12109">
                  <c:v>-5.2731775862068973E-2</c:v>
                </c:pt>
                <c:pt idx="12110">
                  <c:v>-5.2740310344827734E-2</c:v>
                </c:pt>
                <c:pt idx="12111">
                  <c:v>-5.2749293103448544E-2</c:v>
                </c:pt>
                <c:pt idx="12112">
                  <c:v>-5.2757465517241732E-2</c:v>
                </c:pt>
                <c:pt idx="12113">
                  <c:v>-5.2764551724138201E-2</c:v>
                </c:pt>
                <c:pt idx="12114">
                  <c:v>-5.2770948275862047E-2</c:v>
                </c:pt>
                <c:pt idx="12115">
                  <c:v>-5.2777689655172523E-2</c:v>
                </c:pt>
                <c:pt idx="12116">
                  <c:v>-5.2784258620689653E-2</c:v>
                </c:pt>
                <c:pt idx="12117">
                  <c:v>-5.2789551724137927E-2</c:v>
                </c:pt>
                <c:pt idx="12118">
                  <c:v>-5.2793793103448845E-2</c:v>
                </c:pt>
                <c:pt idx="12119">
                  <c:v>-5.2798137931034918E-2</c:v>
                </c:pt>
                <c:pt idx="12120">
                  <c:v>-5.2804034482758833E-2</c:v>
                </c:pt>
                <c:pt idx="12121">
                  <c:v>-5.2809896551724154E-2</c:v>
                </c:pt>
                <c:pt idx="12122">
                  <c:v>-5.2815293103448714E-2</c:v>
                </c:pt>
                <c:pt idx="12123">
                  <c:v>-5.2819224137931539E-2</c:v>
                </c:pt>
                <c:pt idx="12124">
                  <c:v>-5.2821551724137925E-2</c:v>
                </c:pt>
                <c:pt idx="12125">
                  <c:v>-5.2821103448275862E-2</c:v>
                </c:pt>
                <c:pt idx="12126">
                  <c:v>-5.2818568965517294E-2</c:v>
                </c:pt>
                <c:pt idx="12127">
                  <c:v>-5.2814689655172706E-2</c:v>
                </c:pt>
                <c:pt idx="12128">
                  <c:v>-5.2810775862068983E-2</c:v>
                </c:pt>
                <c:pt idx="12129">
                  <c:v>-5.2806344827586588E-2</c:v>
                </c:pt>
                <c:pt idx="12130">
                  <c:v>-5.2800603448275932E-2</c:v>
                </c:pt>
                <c:pt idx="12131">
                  <c:v>-5.2793896551724478E-2</c:v>
                </c:pt>
                <c:pt idx="12132">
                  <c:v>-5.2788344827586528E-2</c:v>
                </c:pt>
                <c:pt idx="12133">
                  <c:v>-5.2783344827586592E-2</c:v>
                </c:pt>
                <c:pt idx="12134">
                  <c:v>-5.2779155172413786E-2</c:v>
                </c:pt>
                <c:pt idx="12135">
                  <c:v>-5.2775603448275893E-2</c:v>
                </c:pt>
                <c:pt idx="12136">
                  <c:v>-5.2771689655172434E-2</c:v>
                </c:pt>
                <c:pt idx="12137">
                  <c:v>-5.2768275862069003E-2</c:v>
                </c:pt>
                <c:pt idx="12138">
                  <c:v>-5.2764241379310434E-2</c:v>
                </c:pt>
                <c:pt idx="12139">
                  <c:v>-5.2759896551724139E-2</c:v>
                </c:pt>
                <c:pt idx="12140">
                  <c:v>-5.2756448275862074E-2</c:v>
                </c:pt>
                <c:pt idx="12141">
                  <c:v>-5.275437931034483E-2</c:v>
                </c:pt>
                <c:pt idx="12142">
                  <c:v>-5.2752655172413933E-2</c:v>
                </c:pt>
                <c:pt idx="12143">
                  <c:v>-5.2750775862068972E-2</c:v>
                </c:pt>
                <c:pt idx="12144">
                  <c:v>-5.2750034482758834E-2</c:v>
                </c:pt>
                <c:pt idx="12145">
                  <c:v>-5.2750344827586546E-2</c:v>
                </c:pt>
                <c:pt idx="12146">
                  <c:v>-5.2750448275862075E-2</c:v>
                </c:pt>
                <c:pt idx="12147">
                  <c:v>-5.2749224137931434E-2</c:v>
                </c:pt>
                <c:pt idx="12148">
                  <c:v>-5.2746862068965505E-2</c:v>
                </c:pt>
                <c:pt idx="12149">
                  <c:v>-5.2744000000000013E-2</c:v>
                </c:pt>
                <c:pt idx="12150">
                  <c:v>-5.274131034482759E-2</c:v>
                </c:pt>
                <c:pt idx="12151">
                  <c:v>-5.2738379310344884E-2</c:v>
                </c:pt>
                <c:pt idx="12152">
                  <c:v>-5.2734689655172667E-2</c:v>
                </c:pt>
                <c:pt idx="12153">
                  <c:v>-5.2731482758620961E-2</c:v>
                </c:pt>
                <c:pt idx="12154">
                  <c:v>-5.2730413793103524E-2</c:v>
                </c:pt>
                <c:pt idx="12155">
                  <c:v>-5.2730637931035058E-2</c:v>
                </c:pt>
                <c:pt idx="12156">
                  <c:v>-5.2730500000000034E-2</c:v>
                </c:pt>
                <c:pt idx="12157">
                  <c:v>-5.2730568965517324E-2</c:v>
                </c:pt>
                <c:pt idx="12158">
                  <c:v>-5.2730224137931631E-2</c:v>
                </c:pt>
                <c:pt idx="12159">
                  <c:v>-5.2729086206896793E-2</c:v>
                </c:pt>
                <c:pt idx="12160">
                  <c:v>-5.2729620689655171E-2</c:v>
                </c:pt>
                <c:pt idx="12161">
                  <c:v>-5.2730655172413834E-2</c:v>
                </c:pt>
                <c:pt idx="12162">
                  <c:v>-5.2732068965517499E-2</c:v>
                </c:pt>
                <c:pt idx="12163">
                  <c:v>-5.2734379310344831E-2</c:v>
                </c:pt>
                <c:pt idx="12164">
                  <c:v>-5.2736500000000332E-2</c:v>
                </c:pt>
                <c:pt idx="12165">
                  <c:v>-5.2738413793103532E-2</c:v>
                </c:pt>
                <c:pt idx="12166">
                  <c:v>-5.2740258620689658E-2</c:v>
                </c:pt>
                <c:pt idx="12167">
                  <c:v>-5.2741275862068962E-2</c:v>
                </c:pt>
                <c:pt idx="12168">
                  <c:v>-5.2742034482758833E-2</c:v>
                </c:pt>
                <c:pt idx="12169">
                  <c:v>-5.2743000000000033E-2</c:v>
                </c:pt>
                <c:pt idx="12170">
                  <c:v>-5.2744810344827593E-2</c:v>
                </c:pt>
                <c:pt idx="12171">
                  <c:v>-5.2746448275862057E-2</c:v>
                </c:pt>
                <c:pt idx="12172">
                  <c:v>-5.2748068965517272E-2</c:v>
                </c:pt>
                <c:pt idx="12173">
                  <c:v>-5.2750758620689661E-2</c:v>
                </c:pt>
                <c:pt idx="12174">
                  <c:v>-5.2754482758620956E-2</c:v>
                </c:pt>
                <c:pt idx="12175">
                  <c:v>-5.2758655172413814E-2</c:v>
                </c:pt>
                <c:pt idx="12176">
                  <c:v>-5.2764534482758883E-2</c:v>
                </c:pt>
                <c:pt idx="12177">
                  <c:v>-5.2772724137931576E-2</c:v>
                </c:pt>
                <c:pt idx="12178">
                  <c:v>-5.2781758620689664E-2</c:v>
                </c:pt>
                <c:pt idx="12179">
                  <c:v>-5.2791758620689674E-2</c:v>
                </c:pt>
                <c:pt idx="12180">
                  <c:v>-5.2799758620689662E-2</c:v>
                </c:pt>
                <c:pt idx="12181">
                  <c:v>-5.2805862068965446E-2</c:v>
                </c:pt>
                <c:pt idx="12182">
                  <c:v>-5.2812000000000352E-2</c:v>
                </c:pt>
                <c:pt idx="12183">
                  <c:v>-5.2816827586207114E-2</c:v>
                </c:pt>
                <c:pt idx="12184">
                  <c:v>-5.2819689655172433E-2</c:v>
                </c:pt>
                <c:pt idx="12185">
                  <c:v>-5.2821637931034907E-2</c:v>
                </c:pt>
                <c:pt idx="12186">
                  <c:v>-5.2822689655172533E-2</c:v>
                </c:pt>
                <c:pt idx="12187">
                  <c:v>-5.2823034482758734E-2</c:v>
                </c:pt>
                <c:pt idx="12188">
                  <c:v>-5.2824706896551804E-2</c:v>
                </c:pt>
                <c:pt idx="12189">
                  <c:v>-5.2827724137931485E-2</c:v>
                </c:pt>
                <c:pt idx="12190">
                  <c:v>-5.2831258620689672E-2</c:v>
                </c:pt>
                <c:pt idx="12191">
                  <c:v>-5.2835034482758732E-2</c:v>
                </c:pt>
                <c:pt idx="12192">
                  <c:v>-5.2839517241379322E-2</c:v>
                </c:pt>
                <c:pt idx="12193">
                  <c:v>-5.2844862068965347E-2</c:v>
                </c:pt>
                <c:pt idx="12194">
                  <c:v>-5.2851551724137927E-2</c:v>
                </c:pt>
                <c:pt idx="12195">
                  <c:v>-5.2859931034482992E-2</c:v>
                </c:pt>
                <c:pt idx="12196">
                  <c:v>-5.2869344827586512E-2</c:v>
                </c:pt>
                <c:pt idx="12197">
                  <c:v>-5.2876896551724194E-2</c:v>
                </c:pt>
                <c:pt idx="12198">
                  <c:v>-5.2882327586207034E-2</c:v>
                </c:pt>
                <c:pt idx="12199">
                  <c:v>-5.2885689655172423E-2</c:v>
                </c:pt>
                <c:pt idx="12200">
                  <c:v>-5.2888862068965467E-2</c:v>
                </c:pt>
                <c:pt idx="12201">
                  <c:v>-5.289144827586207E-2</c:v>
                </c:pt>
                <c:pt idx="12202">
                  <c:v>-5.2890120689655172E-2</c:v>
                </c:pt>
                <c:pt idx="12203">
                  <c:v>-5.2883965517241671E-2</c:v>
                </c:pt>
                <c:pt idx="12204">
                  <c:v>-5.2877120689655166E-2</c:v>
                </c:pt>
                <c:pt idx="12205">
                  <c:v>-5.2868034482758834E-2</c:v>
                </c:pt>
                <c:pt idx="12206">
                  <c:v>-5.2854465517241524E-2</c:v>
                </c:pt>
                <c:pt idx="12207">
                  <c:v>-5.2840551724137937E-2</c:v>
                </c:pt>
                <c:pt idx="12208">
                  <c:v>-5.2828862068965456E-2</c:v>
                </c:pt>
                <c:pt idx="12209">
                  <c:v>-5.2816275862069023E-2</c:v>
                </c:pt>
                <c:pt idx="12210">
                  <c:v>-5.2800086206896836E-2</c:v>
                </c:pt>
                <c:pt idx="12211">
                  <c:v>-5.278291379310375E-2</c:v>
                </c:pt>
                <c:pt idx="12212">
                  <c:v>-5.2763206896552055E-2</c:v>
                </c:pt>
                <c:pt idx="12213">
                  <c:v>-5.2745189655172407E-2</c:v>
                </c:pt>
                <c:pt idx="12214">
                  <c:v>-5.2726793103448744E-2</c:v>
                </c:pt>
                <c:pt idx="12215">
                  <c:v>-5.2706206896552046E-2</c:v>
                </c:pt>
                <c:pt idx="12216">
                  <c:v>-5.2687224137931477E-2</c:v>
                </c:pt>
                <c:pt idx="12217">
                  <c:v>-5.2670965517241382E-2</c:v>
                </c:pt>
                <c:pt idx="12218">
                  <c:v>-5.2659068965517225E-2</c:v>
                </c:pt>
                <c:pt idx="12219">
                  <c:v>-5.2648258620689656E-2</c:v>
                </c:pt>
                <c:pt idx="12220">
                  <c:v>-5.2636310344827839E-2</c:v>
                </c:pt>
                <c:pt idx="12221">
                  <c:v>-5.2625258620689647E-2</c:v>
                </c:pt>
                <c:pt idx="12222">
                  <c:v>-5.2615689655172423E-2</c:v>
                </c:pt>
                <c:pt idx="12223">
                  <c:v>-5.2608620689655175E-2</c:v>
                </c:pt>
                <c:pt idx="12224">
                  <c:v>-5.2602051724137934E-2</c:v>
                </c:pt>
                <c:pt idx="12225">
                  <c:v>-5.2596551724138213E-2</c:v>
                </c:pt>
                <c:pt idx="12226">
                  <c:v>-5.259220689655203E-2</c:v>
                </c:pt>
                <c:pt idx="12227">
                  <c:v>-5.2589482758620812E-2</c:v>
                </c:pt>
                <c:pt idx="12228">
                  <c:v>-5.2588155172413775E-2</c:v>
                </c:pt>
                <c:pt idx="12229">
                  <c:v>-5.2588413793103493E-2</c:v>
                </c:pt>
                <c:pt idx="12230">
                  <c:v>-5.2590775862068964E-2</c:v>
                </c:pt>
                <c:pt idx="12231">
                  <c:v>-5.2596051724138247E-2</c:v>
                </c:pt>
                <c:pt idx="12232">
                  <c:v>-5.2602706896551894E-2</c:v>
                </c:pt>
                <c:pt idx="12233">
                  <c:v>-5.2609517241379307E-2</c:v>
                </c:pt>
                <c:pt idx="12234">
                  <c:v>-5.2617172413793108E-2</c:v>
                </c:pt>
                <c:pt idx="12235">
                  <c:v>-5.2623517241379314E-2</c:v>
                </c:pt>
                <c:pt idx="12236">
                  <c:v>-5.2628879310344816E-2</c:v>
                </c:pt>
                <c:pt idx="12237">
                  <c:v>-5.2634741379310353E-2</c:v>
                </c:pt>
                <c:pt idx="12238">
                  <c:v>-5.2639793103448518E-2</c:v>
                </c:pt>
                <c:pt idx="12239">
                  <c:v>-5.2643879310344817E-2</c:v>
                </c:pt>
                <c:pt idx="12240">
                  <c:v>-5.2646965517241413E-2</c:v>
                </c:pt>
                <c:pt idx="12241">
                  <c:v>-5.2650775862068969E-2</c:v>
                </c:pt>
                <c:pt idx="12242">
                  <c:v>-5.2655137931034504E-2</c:v>
                </c:pt>
                <c:pt idx="12243">
                  <c:v>-5.2661637931034906E-2</c:v>
                </c:pt>
                <c:pt idx="12244">
                  <c:v>-5.2670775862068968E-2</c:v>
                </c:pt>
                <c:pt idx="12245">
                  <c:v>-5.2679137931034493E-2</c:v>
                </c:pt>
                <c:pt idx="12246">
                  <c:v>-5.2687068965517239E-2</c:v>
                </c:pt>
                <c:pt idx="12247">
                  <c:v>-5.2696017241379532E-2</c:v>
                </c:pt>
                <c:pt idx="12248">
                  <c:v>-5.2707120689655176E-2</c:v>
                </c:pt>
                <c:pt idx="12249">
                  <c:v>-5.2717413793103803E-2</c:v>
                </c:pt>
                <c:pt idx="12250">
                  <c:v>-5.2726172413793113E-2</c:v>
                </c:pt>
                <c:pt idx="12251">
                  <c:v>-5.2731793103448714E-2</c:v>
                </c:pt>
                <c:pt idx="12252">
                  <c:v>-5.2736810344827932E-2</c:v>
                </c:pt>
                <c:pt idx="12253">
                  <c:v>-5.2743172413793109E-2</c:v>
                </c:pt>
                <c:pt idx="12254">
                  <c:v>-5.2749862068965356E-2</c:v>
                </c:pt>
                <c:pt idx="12255">
                  <c:v>-5.2756879310344833E-2</c:v>
                </c:pt>
                <c:pt idx="12256">
                  <c:v>-5.2762931034483339E-2</c:v>
                </c:pt>
                <c:pt idx="12257">
                  <c:v>-5.2767706896552032E-2</c:v>
                </c:pt>
                <c:pt idx="12258">
                  <c:v>-5.2773086206896851E-2</c:v>
                </c:pt>
                <c:pt idx="12259">
                  <c:v>-5.2778793103448601E-2</c:v>
                </c:pt>
                <c:pt idx="12260">
                  <c:v>-5.2785189655172413E-2</c:v>
                </c:pt>
                <c:pt idx="12261">
                  <c:v>-5.2792275862069034E-2</c:v>
                </c:pt>
                <c:pt idx="12262">
                  <c:v>-5.2799448275862068E-2</c:v>
                </c:pt>
                <c:pt idx="12263">
                  <c:v>-5.2805965517241434E-2</c:v>
                </c:pt>
                <c:pt idx="12264">
                  <c:v>-5.2812172413793122E-2</c:v>
                </c:pt>
                <c:pt idx="12265">
                  <c:v>-5.2817551724137934E-2</c:v>
                </c:pt>
                <c:pt idx="12266">
                  <c:v>-5.2822758620689664E-2</c:v>
                </c:pt>
                <c:pt idx="12267">
                  <c:v>-5.2827862068965475E-2</c:v>
                </c:pt>
                <c:pt idx="12268">
                  <c:v>-5.2832258620689694E-2</c:v>
                </c:pt>
                <c:pt idx="12269">
                  <c:v>-5.2835344827586499E-2</c:v>
                </c:pt>
                <c:pt idx="12270">
                  <c:v>-5.2837689655172534E-2</c:v>
                </c:pt>
                <c:pt idx="12271">
                  <c:v>-5.2840000000000012E-2</c:v>
                </c:pt>
                <c:pt idx="12272">
                  <c:v>-5.2842586206896594E-2</c:v>
                </c:pt>
                <c:pt idx="12273">
                  <c:v>-5.2844655172413803E-2</c:v>
                </c:pt>
                <c:pt idx="12274">
                  <c:v>-5.2845672413793107E-2</c:v>
                </c:pt>
                <c:pt idx="12275">
                  <c:v>-5.284710344827586E-2</c:v>
                </c:pt>
                <c:pt idx="12276">
                  <c:v>-5.2847896551724144E-2</c:v>
                </c:pt>
                <c:pt idx="12277">
                  <c:v>-5.2848103448275861E-2</c:v>
                </c:pt>
                <c:pt idx="12278">
                  <c:v>-5.2848293103448581E-2</c:v>
                </c:pt>
                <c:pt idx="12279">
                  <c:v>-5.2847172413793095E-2</c:v>
                </c:pt>
                <c:pt idx="12280">
                  <c:v>-5.2844327586206899E-2</c:v>
                </c:pt>
                <c:pt idx="12281">
                  <c:v>-5.2840758620689647E-2</c:v>
                </c:pt>
                <c:pt idx="12282">
                  <c:v>-5.2836068965517423E-2</c:v>
                </c:pt>
                <c:pt idx="12283">
                  <c:v>-5.2831896551724163E-2</c:v>
                </c:pt>
                <c:pt idx="12284">
                  <c:v>-5.2829086206896574E-2</c:v>
                </c:pt>
                <c:pt idx="12285">
                  <c:v>-5.2828448275862055E-2</c:v>
                </c:pt>
                <c:pt idx="12286">
                  <c:v>-5.2827896551724138E-2</c:v>
                </c:pt>
                <c:pt idx="12287">
                  <c:v>-5.2825224137931427E-2</c:v>
                </c:pt>
                <c:pt idx="12288">
                  <c:v>-5.2821413793103462E-2</c:v>
                </c:pt>
                <c:pt idx="12289">
                  <c:v>-5.281693103448331E-2</c:v>
                </c:pt>
                <c:pt idx="12290">
                  <c:v>-5.2811551724137984E-2</c:v>
                </c:pt>
                <c:pt idx="12291">
                  <c:v>-5.2805603448275902E-2</c:v>
                </c:pt>
                <c:pt idx="12292">
                  <c:v>-5.2801431034483051E-2</c:v>
                </c:pt>
                <c:pt idx="12293">
                  <c:v>-5.2798793103448732E-2</c:v>
                </c:pt>
                <c:pt idx="12294">
                  <c:v>-5.2797137931034958E-2</c:v>
                </c:pt>
                <c:pt idx="12295">
                  <c:v>-5.2795551724137933E-2</c:v>
                </c:pt>
                <c:pt idx="12296">
                  <c:v>-5.2795275862068974E-2</c:v>
                </c:pt>
                <c:pt idx="12297">
                  <c:v>-5.2794672413793431E-2</c:v>
                </c:pt>
                <c:pt idx="12298">
                  <c:v>-5.2792068965517538E-2</c:v>
                </c:pt>
                <c:pt idx="12299">
                  <c:v>-5.2789224137931537E-2</c:v>
                </c:pt>
                <c:pt idx="12300">
                  <c:v>-5.2786241379310588E-2</c:v>
                </c:pt>
                <c:pt idx="12301">
                  <c:v>-5.2783310344827909E-2</c:v>
                </c:pt>
                <c:pt idx="12302">
                  <c:v>-5.2780362068965497E-2</c:v>
                </c:pt>
                <c:pt idx="12303">
                  <c:v>-5.2777120689655177E-2</c:v>
                </c:pt>
                <c:pt idx="12304">
                  <c:v>-5.2772137931034899E-2</c:v>
                </c:pt>
                <c:pt idx="12305">
                  <c:v>-5.2767413793103762E-2</c:v>
                </c:pt>
                <c:pt idx="12306">
                  <c:v>-5.2764655172413834E-2</c:v>
                </c:pt>
                <c:pt idx="12307">
                  <c:v>-5.2763137931034952E-2</c:v>
                </c:pt>
                <c:pt idx="12308">
                  <c:v>-5.2762448275862073E-2</c:v>
                </c:pt>
                <c:pt idx="12309">
                  <c:v>-5.2762517241379626E-2</c:v>
                </c:pt>
                <c:pt idx="12310">
                  <c:v>-5.2760844827586584E-2</c:v>
                </c:pt>
                <c:pt idx="12311">
                  <c:v>-5.2757034482758834E-2</c:v>
                </c:pt>
                <c:pt idx="12312">
                  <c:v>-5.2750862068965496E-2</c:v>
                </c:pt>
                <c:pt idx="12313">
                  <c:v>-5.2744000000000013E-2</c:v>
                </c:pt>
                <c:pt idx="12314">
                  <c:v>-5.27362413793106E-2</c:v>
                </c:pt>
                <c:pt idx="12315">
                  <c:v>-5.2727724137931559E-2</c:v>
                </c:pt>
                <c:pt idx="12316">
                  <c:v>-5.2718827586207023E-2</c:v>
                </c:pt>
                <c:pt idx="12317">
                  <c:v>-5.2709293103448636E-2</c:v>
                </c:pt>
                <c:pt idx="12318">
                  <c:v>-5.2700568965517294E-2</c:v>
                </c:pt>
                <c:pt idx="12319">
                  <c:v>-5.2691137931034533E-2</c:v>
                </c:pt>
                <c:pt idx="12320">
                  <c:v>-5.2679413793103452E-2</c:v>
                </c:pt>
                <c:pt idx="12321">
                  <c:v>-5.2668844827586443E-2</c:v>
                </c:pt>
                <c:pt idx="12322">
                  <c:v>-5.2660706896551814E-2</c:v>
                </c:pt>
                <c:pt idx="12323">
                  <c:v>-5.2653189655172405E-2</c:v>
                </c:pt>
                <c:pt idx="12324">
                  <c:v>-5.2646275862068971E-2</c:v>
                </c:pt>
                <c:pt idx="12325">
                  <c:v>-5.2642655172413802E-2</c:v>
                </c:pt>
                <c:pt idx="12326">
                  <c:v>-5.2642172413793105E-2</c:v>
                </c:pt>
                <c:pt idx="12327">
                  <c:v>-5.2644258620689645E-2</c:v>
                </c:pt>
                <c:pt idx="12328">
                  <c:v>-5.2647603448275883E-2</c:v>
                </c:pt>
                <c:pt idx="12329">
                  <c:v>-5.2652482758620923E-2</c:v>
                </c:pt>
                <c:pt idx="12330">
                  <c:v>-5.2658862068965355E-2</c:v>
                </c:pt>
                <c:pt idx="12331">
                  <c:v>-5.2666034482758833E-2</c:v>
                </c:pt>
                <c:pt idx="12332">
                  <c:v>-5.2671931034482804E-2</c:v>
                </c:pt>
                <c:pt idx="12333">
                  <c:v>-5.2677844827586313E-2</c:v>
                </c:pt>
                <c:pt idx="12334">
                  <c:v>-5.2686172413793107E-2</c:v>
                </c:pt>
                <c:pt idx="12335">
                  <c:v>-5.2694706896551834E-2</c:v>
                </c:pt>
                <c:pt idx="12336">
                  <c:v>-5.2702413793103788E-2</c:v>
                </c:pt>
                <c:pt idx="12337">
                  <c:v>-5.2709206896551834E-2</c:v>
                </c:pt>
                <c:pt idx="12338">
                  <c:v>-5.2716965517241816E-2</c:v>
                </c:pt>
                <c:pt idx="12339">
                  <c:v>-5.2726482758621039E-2</c:v>
                </c:pt>
                <c:pt idx="12340">
                  <c:v>-5.2735620689655184E-2</c:v>
                </c:pt>
                <c:pt idx="12341">
                  <c:v>-5.2743844827586497E-2</c:v>
                </c:pt>
                <c:pt idx="12342">
                  <c:v>-5.2751672413793103E-2</c:v>
                </c:pt>
                <c:pt idx="12343">
                  <c:v>-5.2759758620689663E-2</c:v>
                </c:pt>
                <c:pt idx="12344">
                  <c:v>-5.276793103448324E-2</c:v>
                </c:pt>
                <c:pt idx="12345">
                  <c:v>-5.2776551724137984E-2</c:v>
                </c:pt>
                <c:pt idx="12346">
                  <c:v>-5.2784793103448718E-2</c:v>
                </c:pt>
                <c:pt idx="12347">
                  <c:v>-5.279403448275892E-2</c:v>
                </c:pt>
                <c:pt idx="12348">
                  <c:v>-5.2803534482758832E-2</c:v>
                </c:pt>
                <c:pt idx="12349">
                  <c:v>-5.2811017241379522E-2</c:v>
                </c:pt>
                <c:pt idx="12350">
                  <c:v>-5.2817017241379584E-2</c:v>
                </c:pt>
                <c:pt idx="12351">
                  <c:v>-5.2821517241379311E-2</c:v>
                </c:pt>
                <c:pt idx="12352">
                  <c:v>-5.2825000000000004E-2</c:v>
                </c:pt>
                <c:pt idx="12353">
                  <c:v>-5.2826844827586518E-2</c:v>
                </c:pt>
                <c:pt idx="12354">
                  <c:v>-5.2826517241379434E-2</c:v>
                </c:pt>
                <c:pt idx="12355">
                  <c:v>-5.2826155172413791E-2</c:v>
                </c:pt>
                <c:pt idx="12356">
                  <c:v>-5.282513793103473E-2</c:v>
                </c:pt>
                <c:pt idx="12357">
                  <c:v>-5.2821586206896573E-2</c:v>
                </c:pt>
                <c:pt idx="12358">
                  <c:v>-5.2816534482758928E-2</c:v>
                </c:pt>
                <c:pt idx="12359">
                  <c:v>-5.2810172413793113E-2</c:v>
                </c:pt>
                <c:pt idx="12360">
                  <c:v>-5.2803517241379334E-2</c:v>
                </c:pt>
                <c:pt idx="12361">
                  <c:v>-5.2796706896552088E-2</c:v>
                </c:pt>
                <c:pt idx="12362">
                  <c:v>-5.2790293103448786E-2</c:v>
                </c:pt>
                <c:pt idx="12363">
                  <c:v>-5.2784827586206923E-2</c:v>
                </c:pt>
                <c:pt idx="12364">
                  <c:v>-5.2781431034483128E-2</c:v>
                </c:pt>
                <c:pt idx="12365">
                  <c:v>-5.2780224137931583E-2</c:v>
                </c:pt>
                <c:pt idx="12366">
                  <c:v>-5.2779827586206904E-2</c:v>
                </c:pt>
                <c:pt idx="12367">
                  <c:v>-5.2778741379310393E-2</c:v>
                </c:pt>
                <c:pt idx="12368">
                  <c:v>-5.2777362068965487E-2</c:v>
                </c:pt>
                <c:pt idx="12369">
                  <c:v>-5.2778344827586497E-2</c:v>
                </c:pt>
                <c:pt idx="12370">
                  <c:v>-5.2781672413793133E-2</c:v>
                </c:pt>
                <c:pt idx="12371">
                  <c:v>-5.2786844827586617E-2</c:v>
                </c:pt>
                <c:pt idx="12372">
                  <c:v>-5.2793068965517498E-2</c:v>
                </c:pt>
                <c:pt idx="12373">
                  <c:v>-5.2801517241379332E-2</c:v>
                </c:pt>
                <c:pt idx="12374">
                  <c:v>-5.281168965517264E-2</c:v>
                </c:pt>
                <c:pt idx="12375">
                  <c:v>-5.2820482758620904E-2</c:v>
                </c:pt>
                <c:pt idx="12376">
                  <c:v>-5.2829689655172422E-2</c:v>
                </c:pt>
                <c:pt idx="12377">
                  <c:v>-5.2838413793103514E-2</c:v>
                </c:pt>
                <c:pt idx="12378">
                  <c:v>-5.2845206896551734E-2</c:v>
                </c:pt>
                <c:pt idx="12379">
                  <c:v>-5.2849517241379311E-2</c:v>
                </c:pt>
                <c:pt idx="12380">
                  <c:v>-5.2853068965517294E-2</c:v>
                </c:pt>
                <c:pt idx="12381">
                  <c:v>-5.2856482758621003E-2</c:v>
                </c:pt>
                <c:pt idx="12382">
                  <c:v>-5.2857862068965485E-2</c:v>
                </c:pt>
                <c:pt idx="12383">
                  <c:v>-5.2858568965517293E-2</c:v>
                </c:pt>
                <c:pt idx="12384">
                  <c:v>-5.2858844827586481E-2</c:v>
                </c:pt>
                <c:pt idx="12385">
                  <c:v>-5.2859396551724135E-2</c:v>
                </c:pt>
                <c:pt idx="12386">
                  <c:v>-5.2861068965517302E-2</c:v>
                </c:pt>
                <c:pt idx="12387">
                  <c:v>-5.2863465517241748E-2</c:v>
                </c:pt>
                <c:pt idx="12388">
                  <c:v>-5.2866827586207123E-2</c:v>
                </c:pt>
                <c:pt idx="12389">
                  <c:v>-5.2868448275862068E-2</c:v>
                </c:pt>
                <c:pt idx="12390">
                  <c:v>-5.2870448275862056E-2</c:v>
                </c:pt>
                <c:pt idx="12391">
                  <c:v>-5.2873000000000024E-2</c:v>
                </c:pt>
                <c:pt idx="12392">
                  <c:v>-5.2875758620689647E-2</c:v>
                </c:pt>
                <c:pt idx="12393">
                  <c:v>-5.287772413793148E-2</c:v>
                </c:pt>
                <c:pt idx="12394">
                  <c:v>-5.2878396551724154E-2</c:v>
                </c:pt>
                <c:pt idx="12395">
                  <c:v>-5.2878672413793112E-2</c:v>
                </c:pt>
                <c:pt idx="12396">
                  <c:v>-5.2879534482758624E-2</c:v>
                </c:pt>
                <c:pt idx="12397">
                  <c:v>-5.2880017241379432E-2</c:v>
                </c:pt>
                <c:pt idx="12398">
                  <c:v>-5.2880431034483137E-2</c:v>
                </c:pt>
                <c:pt idx="12399">
                  <c:v>-5.2879948275861836E-2</c:v>
                </c:pt>
                <c:pt idx="12400">
                  <c:v>-5.2878103448275864E-2</c:v>
                </c:pt>
                <c:pt idx="12401">
                  <c:v>-5.2874862068965446E-2</c:v>
                </c:pt>
                <c:pt idx="12402">
                  <c:v>-5.2869655172413814E-2</c:v>
                </c:pt>
                <c:pt idx="12403">
                  <c:v>-5.2863379310344911E-2</c:v>
                </c:pt>
                <c:pt idx="12404">
                  <c:v>-5.2856965517241686E-2</c:v>
                </c:pt>
                <c:pt idx="12405">
                  <c:v>-5.2849689655172408E-2</c:v>
                </c:pt>
                <c:pt idx="12406">
                  <c:v>-5.2841775862068965E-2</c:v>
                </c:pt>
                <c:pt idx="12407">
                  <c:v>-5.2833206896552E-2</c:v>
                </c:pt>
                <c:pt idx="12408">
                  <c:v>-5.2826844827586518E-2</c:v>
                </c:pt>
                <c:pt idx="12409">
                  <c:v>-5.2822603448276141E-2</c:v>
                </c:pt>
                <c:pt idx="12410">
                  <c:v>-5.2821034482758634E-2</c:v>
                </c:pt>
                <c:pt idx="12411">
                  <c:v>-5.2821293103448588E-2</c:v>
                </c:pt>
                <c:pt idx="12412">
                  <c:v>-5.2822724137931584E-2</c:v>
                </c:pt>
                <c:pt idx="12413">
                  <c:v>-5.2825758620689646E-2</c:v>
                </c:pt>
                <c:pt idx="12414">
                  <c:v>-5.2829137931034532E-2</c:v>
                </c:pt>
                <c:pt idx="12415">
                  <c:v>-5.2832620689655441E-2</c:v>
                </c:pt>
                <c:pt idx="12416">
                  <c:v>-5.2835413793103483E-2</c:v>
                </c:pt>
                <c:pt idx="12417">
                  <c:v>-5.2838172413793107E-2</c:v>
                </c:pt>
                <c:pt idx="12418">
                  <c:v>-5.2841879310344807E-2</c:v>
                </c:pt>
                <c:pt idx="12419">
                  <c:v>-5.2847310344827592E-2</c:v>
                </c:pt>
                <c:pt idx="12420">
                  <c:v>-5.2854413793103502E-2</c:v>
                </c:pt>
                <c:pt idx="12421">
                  <c:v>-5.2863517241379533E-2</c:v>
                </c:pt>
                <c:pt idx="12422">
                  <c:v>-5.2870672413793104E-2</c:v>
                </c:pt>
                <c:pt idx="12423">
                  <c:v>-5.2877500000000022E-2</c:v>
                </c:pt>
                <c:pt idx="12424">
                  <c:v>-5.2883862068965497E-2</c:v>
                </c:pt>
                <c:pt idx="12425">
                  <c:v>-5.2888965517241433E-2</c:v>
                </c:pt>
                <c:pt idx="12426">
                  <c:v>-5.2893965517241744E-2</c:v>
                </c:pt>
                <c:pt idx="12427">
                  <c:v>-5.2899034482758824E-2</c:v>
                </c:pt>
                <c:pt idx="12428">
                  <c:v>-5.2904568965517283E-2</c:v>
                </c:pt>
                <c:pt idx="12429">
                  <c:v>-5.2910913793103503E-2</c:v>
                </c:pt>
                <c:pt idx="12430">
                  <c:v>-5.2915051724137983E-2</c:v>
                </c:pt>
                <c:pt idx="12431">
                  <c:v>-5.2917741379310414E-2</c:v>
                </c:pt>
                <c:pt idx="12432">
                  <c:v>-5.2919724137931494E-2</c:v>
                </c:pt>
                <c:pt idx="12433">
                  <c:v>-5.2920172413793105E-2</c:v>
                </c:pt>
                <c:pt idx="12434">
                  <c:v>-5.2919586206896775E-2</c:v>
                </c:pt>
                <c:pt idx="12435">
                  <c:v>-5.2918275862068972E-2</c:v>
                </c:pt>
                <c:pt idx="12436">
                  <c:v>-5.291458620689684E-2</c:v>
                </c:pt>
                <c:pt idx="12437">
                  <c:v>-5.2909879310344826E-2</c:v>
                </c:pt>
                <c:pt idx="12438">
                  <c:v>-5.2904741379310373E-2</c:v>
                </c:pt>
                <c:pt idx="12439">
                  <c:v>-5.2899396551724334E-2</c:v>
                </c:pt>
                <c:pt idx="12440">
                  <c:v>-5.2893827586207094E-2</c:v>
                </c:pt>
                <c:pt idx="12441">
                  <c:v>-5.2888931034483097E-2</c:v>
                </c:pt>
                <c:pt idx="12442">
                  <c:v>-5.2885465517241513E-2</c:v>
                </c:pt>
                <c:pt idx="12443">
                  <c:v>-5.2881775862068964E-2</c:v>
                </c:pt>
                <c:pt idx="12444">
                  <c:v>-5.2879327586206892E-2</c:v>
                </c:pt>
                <c:pt idx="12445">
                  <c:v>-5.2876413793103504E-2</c:v>
                </c:pt>
                <c:pt idx="12446">
                  <c:v>-5.2872741379310403E-2</c:v>
                </c:pt>
                <c:pt idx="12447">
                  <c:v>-5.2867431034483214E-2</c:v>
                </c:pt>
                <c:pt idx="12448">
                  <c:v>-5.2860758620689653E-2</c:v>
                </c:pt>
                <c:pt idx="12449">
                  <c:v>-5.285312068965517E-2</c:v>
                </c:pt>
                <c:pt idx="12450">
                  <c:v>-5.284563793103484E-2</c:v>
                </c:pt>
                <c:pt idx="12451">
                  <c:v>-5.2840206896551813E-2</c:v>
                </c:pt>
                <c:pt idx="12452">
                  <c:v>-5.2835620689655173E-2</c:v>
                </c:pt>
                <c:pt idx="12453">
                  <c:v>-5.2830844827586529E-2</c:v>
                </c:pt>
                <c:pt idx="12454">
                  <c:v>-5.2825913793103453E-2</c:v>
                </c:pt>
                <c:pt idx="12455">
                  <c:v>-5.2821724137931438E-2</c:v>
                </c:pt>
                <c:pt idx="12456">
                  <c:v>-5.2818206896551999E-2</c:v>
                </c:pt>
                <c:pt idx="12457">
                  <c:v>-5.2813827586207014E-2</c:v>
                </c:pt>
                <c:pt idx="12458">
                  <c:v>-5.2809206896551733E-2</c:v>
                </c:pt>
                <c:pt idx="12459">
                  <c:v>-5.2805603448275902E-2</c:v>
                </c:pt>
                <c:pt idx="12460">
                  <c:v>-5.2802568965517334E-2</c:v>
                </c:pt>
                <c:pt idx="12461">
                  <c:v>-5.2799362068965516E-2</c:v>
                </c:pt>
                <c:pt idx="12462">
                  <c:v>-5.2794379310344933E-2</c:v>
                </c:pt>
                <c:pt idx="12463">
                  <c:v>-5.278837931034483E-2</c:v>
                </c:pt>
                <c:pt idx="12464">
                  <c:v>-5.2781241379310402E-2</c:v>
                </c:pt>
                <c:pt idx="12465">
                  <c:v>-5.2775793103448571E-2</c:v>
                </c:pt>
                <c:pt idx="12466">
                  <c:v>-5.2771241379310364E-2</c:v>
                </c:pt>
                <c:pt idx="12467">
                  <c:v>-5.2767000000000307E-2</c:v>
                </c:pt>
                <c:pt idx="12468">
                  <c:v>-5.2765551724137931E-2</c:v>
                </c:pt>
                <c:pt idx="12469">
                  <c:v>-5.2766275862069133E-2</c:v>
                </c:pt>
                <c:pt idx="12470">
                  <c:v>-5.2768310344827901E-2</c:v>
                </c:pt>
                <c:pt idx="12471">
                  <c:v>-5.2770948275862047E-2</c:v>
                </c:pt>
                <c:pt idx="12472">
                  <c:v>-5.2775620689655182E-2</c:v>
                </c:pt>
                <c:pt idx="12473">
                  <c:v>-5.2781086206896838E-2</c:v>
                </c:pt>
                <c:pt idx="12474">
                  <c:v>-5.2785517241379323E-2</c:v>
                </c:pt>
                <c:pt idx="12475">
                  <c:v>-5.279031034482793E-2</c:v>
                </c:pt>
                <c:pt idx="12476">
                  <c:v>-5.2796586206897013E-2</c:v>
                </c:pt>
                <c:pt idx="12477">
                  <c:v>-5.280175862068965E-2</c:v>
                </c:pt>
                <c:pt idx="12478">
                  <c:v>-5.2806413793103725E-2</c:v>
                </c:pt>
                <c:pt idx="12479">
                  <c:v>-5.28111724137931E-2</c:v>
                </c:pt>
                <c:pt idx="12480">
                  <c:v>-5.2815465517241623E-2</c:v>
                </c:pt>
                <c:pt idx="12481">
                  <c:v>-5.2820051724137937E-2</c:v>
                </c:pt>
                <c:pt idx="12482">
                  <c:v>-5.2823948275862065E-2</c:v>
                </c:pt>
                <c:pt idx="12483">
                  <c:v>-5.2826810344827842E-2</c:v>
                </c:pt>
                <c:pt idx="12484">
                  <c:v>-5.2829103448275856E-2</c:v>
                </c:pt>
                <c:pt idx="12485">
                  <c:v>-5.2832448275862073E-2</c:v>
                </c:pt>
                <c:pt idx="12486">
                  <c:v>-5.2837137931034908E-2</c:v>
                </c:pt>
                <c:pt idx="12487">
                  <c:v>-5.2842827586206904E-2</c:v>
                </c:pt>
                <c:pt idx="12488">
                  <c:v>-5.2850000000000022E-2</c:v>
                </c:pt>
                <c:pt idx="12489">
                  <c:v>-5.2856931034483176E-2</c:v>
                </c:pt>
                <c:pt idx="12490">
                  <c:v>-5.2863551724137932E-2</c:v>
                </c:pt>
                <c:pt idx="12491">
                  <c:v>-5.2871051724137925E-2</c:v>
                </c:pt>
                <c:pt idx="12492">
                  <c:v>-5.2877500000000022E-2</c:v>
                </c:pt>
                <c:pt idx="12493">
                  <c:v>-5.2883965517241671E-2</c:v>
                </c:pt>
                <c:pt idx="12494">
                  <c:v>-5.2891551724137932E-2</c:v>
                </c:pt>
                <c:pt idx="12495">
                  <c:v>-5.2900931034483026E-2</c:v>
                </c:pt>
                <c:pt idx="12496">
                  <c:v>-5.2910655172413813E-2</c:v>
                </c:pt>
                <c:pt idx="12497">
                  <c:v>-5.2919913793103464E-2</c:v>
                </c:pt>
                <c:pt idx="12498">
                  <c:v>-5.2928172413793106E-2</c:v>
                </c:pt>
                <c:pt idx="12499">
                  <c:v>-5.2936689655172661E-2</c:v>
                </c:pt>
                <c:pt idx="12500">
                  <c:v>-5.2946137931034788E-2</c:v>
                </c:pt>
                <c:pt idx="12501">
                  <c:v>-5.2954482758620823E-2</c:v>
                </c:pt>
                <c:pt idx="12502">
                  <c:v>-5.2961258620689664E-2</c:v>
                </c:pt>
                <c:pt idx="12503">
                  <c:v>-5.2965241379310364E-2</c:v>
                </c:pt>
                <c:pt idx="12504">
                  <c:v>-5.2967672413793361E-2</c:v>
                </c:pt>
                <c:pt idx="12505">
                  <c:v>-5.2971344827586322E-2</c:v>
                </c:pt>
                <c:pt idx="12506">
                  <c:v>-5.2975086206896553E-2</c:v>
                </c:pt>
                <c:pt idx="12507">
                  <c:v>-5.2976655172413803E-2</c:v>
                </c:pt>
                <c:pt idx="12508">
                  <c:v>-5.2977275862068969E-2</c:v>
                </c:pt>
                <c:pt idx="12509">
                  <c:v>-5.2977137931034743E-2</c:v>
                </c:pt>
                <c:pt idx="12510">
                  <c:v>-5.2976724137931516E-2</c:v>
                </c:pt>
                <c:pt idx="12511">
                  <c:v>-5.2977206896551804E-2</c:v>
                </c:pt>
                <c:pt idx="12512">
                  <c:v>-5.2978017241379322E-2</c:v>
                </c:pt>
                <c:pt idx="12513">
                  <c:v>-5.2976810344827714E-2</c:v>
                </c:pt>
                <c:pt idx="12514">
                  <c:v>-5.2971137931034494E-2</c:v>
                </c:pt>
                <c:pt idx="12515">
                  <c:v>-5.2963051724137934E-2</c:v>
                </c:pt>
                <c:pt idx="12516">
                  <c:v>-5.2953827586206904E-2</c:v>
                </c:pt>
                <c:pt idx="12517">
                  <c:v>-5.2945827586206896E-2</c:v>
                </c:pt>
                <c:pt idx="12518">
                  <c:v>-5.2939000000000014E-2</c:v>
                </c:pt>
                <c:pt idx="12519">
                  <c:v>-5.2931431034483056E-2</c:v>
                </c:pt>
                <c:pt idx="12520">
                  <c:v>-5.292405172413793E-2</c:v>
                </c:pt>
                <c:pt idx="12521">
                  <c:v>-5.2916206896552034E-2</c:v>
                </c:pt>
                <c:pt idx="12522">
                  <c:v>-5.2910344827586546E-2</c:v>
                </c:pt>
                <c:pt idx="12523">
                  <c:v>-5.2903948275862055E-2</c:v>
                </c:pt>
                <c:pt idx="12524">
                  <c:v>-5.2895362068965487E-2</c:v>
                </c:pt>
                <c:pt idx="12525">
                  <c:v>-5.2886034482758908E-2</c:v>
                </c:pt>
                <c:pt idx="12526">
                  <c:v>-5.2876172413793103E-2</c:v>
                </c:pt>
                <c:pt idx="12527">
                  <c:v>-5.2866862068965507E-2</c:v>
                </c:pt>
                <c:pt idx="12528">
                  <c:v>-5.2859120689655155E-2</c:v>
                </c:pt>
                <c:pt idx="12529">
                  <c:v>-5.2851396551724127E-2</c:v>
                </c:pt>
                <c:pt idx="12530">
                  <c:v>-5.2844931034482914E-2</c:v>
                </c:pt>
                <c:pt idx="12531">
                  <c:v>-5.2840051724137929E-2</c:v>
                </c:pt>
                <c:pt idx="12532">
                  <c:v>-5.2835310344827593E-2</c:v>
                </c:pt>
                <c:pt idx="12533">
                  <c:v>-5.2830965517241618E-2</c:v>
                </c:pt>
                <c:pt idx="12534">
                  <c:v>-5.2827810344827593E-2</c:v>
                </c:pt>
                <c:pt idx="12535">
                  <c:v>-5.2824551724137928E-2</c:v>
                </c:pt>
                <c:pt idx="12536">
                  <c:v>-5.2822258620689663E-2</c:v>
                </c:pt>
                <c:pt idx="12537">
                  <c:v>-5.2820241379310393E-2</c:v>
                </c:pt>
                <c:pt idx="12538">
                  <c:v>-5.2818172413793101E-2</c:v>
                </c:pt>
                <c:pt idx="12539">
                  <c:v>-5.2816844827586633E-2</c:v>
                </c:pt>
                <c:pt idx="12540">
                  <c:v>-5.281693103448331E-2</c:v>
                </c:pt>
                <c:pt idx="12541">
                  <c:v>-5.2817965517241751E-2</c:v>
                </c:pt>
                <c:pt idx="12542">
                  <c:v>-5.2819551724137929E-2</c:v>
                </c:pt>
                <c:pt idx="12543">
                  <c:v>-5.2820862068965475E-2</c:v>
                </c:pt>
                <c:pt idx="12544">
                  <c:v>-5.2822241379310422E-2</c:v>
                </c:pt>
                <c:pt idx="12545">
                  <c:v>-5.2823551724137933E-2</c:v>
                </c:pt>
                <c:pt idx="12546">
                  <c:v>-5.2824379310344831E-2</c:v>
                </c:pt>
                <c:pt idx="12547">
                  <c:v>-5.2824655172413804E-2</c:v>
                </c:pt>
                <c:pt idx="12548">
                  <c:v>-5.282563793103489E-2</c:v>
                </c:pt>
                <c:pt idx="12549">
                  <c:v>-5.2828120689655166E-2</c:v>
                </c:pt>
                <c:pt idx="12550">
                  <c:v>-5.2830172413793113E-2</c:v>
                </c:pt>
                <c:pt idx="12551">
                  <c:v>-5.2833724137931574E-2</c:v>
                </c:pt>
                <c:pt idx="12552">
                  <c:v>-5.2838241379310404E-2</c:v>
                </c:pt>
                <c:pt idx="12553">
                  <c:v>-5.2842724137931514E-2</c:v>
                </c:pt>
                <c:pt idx="12554">
                  <c:v>-5.2847034482758633E-2</c:v>
                </c:pt>
                <c:pt idx="12555">
                  <c:v>-5.2850568965517292E-2</c:v>
                </c:pt>
                <c:pt idx="12556">
                  <c:v>-5.2852034482758901E-2</c:v>
                </c:pt>
                <c:pt idx="12557">
                  <c:v>-5.2852051724137934E-2</c:v>
                </c:pt>
                <c:pt idx="12558">
                  <c:v>-5.2852413793103688E-2</c:v>
                </c:pt>
                <c:pt idx="12559">
                  <c:v>-5.2853275862068984E-2</c:v>
                </c:pt>
                <c:pt idx="12560">
                  <c:v>-5.2853344827586538E-2</c:v>
                </c:pt>
                <c:pt idx="12561">
                  <c:v>-5.2854344827586511E-2</c:v>
                </c:pt>
                <c:pt idx="12562">
                  <c:v>-5.2855379310344827E-2</c:v>
                </c:pt>
                <c:pt idx="12563">
                  <c:v>-5.2855620689655179E-2</c:v>
                </c:pt>
                <c:pt idx="12564">
                  <c:v>-5.2855517241379324E-2</c:v>
                </c:pt>
                <c:pt idx="12565">
                  <c:v>-5.2857051724137932E-2</c:v>
                </c:pt>
                <c:pt idx="12566">
                  <c:v>-5.2858672413793113E-2</c:v>
                </c:pt>
                <c:pt idx="12567">
                  <c:v>-5.2860448275862067E-2</c:v>
                </c:pt>
                <c:pt idx="12568">
                  <c:v>-5.2862500000000298E-2</c:v>
                </c:pt>
                <c:pt idx="12569">
                  <c:v>-5.2862862068965517E-2</c:v>
                </c:pt>
                <c:pt idx="12570">
                  <c:v>-5.2863275862068994E-2</c:v>
                </c:pt>
                <c:pt idx="12571">
                  <c:v>-5.2864482758620997E-2</c:v>
                </c:pt>
                <c:pt idx="12572">
                  <c:v>-5.2865586206896811E-2</c:v>
                </c:pt>
                <c:pt idx="12573">
                  <c:v>-5.2866275862069004E-2</c:v>
                </c:pt>
                <c:pt idx="12574">
                  <c:v>-5.2866517241379585E-2</c:v>
                </c:pt>
                <c:pt idx="12575">
                  <c:v>-5.2867310344827896E-2</c:v>
                </c:pt>
                <c:pt idx="12576">
                  <c:v>-5.2870603448275884E-2</c:v>
                </c:pt>
                <c:pt idx="12577">
                  <c:v>-5.2873706896551832E-2</c:v>
                </c:pt>
                <c:pt idx="12578">
                  <c:v>-5.2876241379310414E-2</c:v>
                </c:pt>
                <c:pt idx="12579">
                  <c:v>-5.2877655172413794E-2</c:v>
                </c:pt>
                <c:pt idx="12580">
                  <c:v>-5.2877999999999994E-2</c:v>
                </c:pt>
                <c:pt idx="12581">
                  <c:v>-5.2878689655172423E-2</c:v>
                </c:pt>
                <c:pt idx="12582">
                  <c:v>-5.2879999999999996E-2</c:v>
                </c:pt>
                <c:pt idx="12583">
                  <c:v>-5.2880620689655183E-2</c:v>
                </c:pt>
                <c:pt idx="12584">
                  <c:v>-5.2882068965517413E-2</c:v>
                </c:pt>
                <c:pt idx="12585">
                  <c:v>-5.2884172413793097E-2</c:v>
                </c:pt>
                <c:pt idx="12586">
                  <c:v>-5.2887551724137984E-2</c:v>
                </c:pt>
                <c:pt idx="12587">
                  <c:v>-5.2891517241379422E-2</c:v>
                </c:pt>
                <c:pt idx="12588">
                  <c:v>-5.2896137931034988E-2</c:v>
                </c:pt>
                <c:pt idx="12589">
                  <c:v>-5.2901396551724135E-2</c:v>
                </c:pt>
                <c:pt idx="12590">
                  <c:v>-5.2907879310344831E-2</c:v>
                </c:pt>
                <c:pt idx="12591">
                  <c:v>-5.2913068965517333E-2</c:v>
                </c:pt>
                <c:pt idx="12592">
                  <c:v>-5.2915672413793122E-2</c:v>
                </c:pt>
                <c:pt idx="12593">
                  <c:v>-5.2918103448275862E-2</c:v>
                </c:pt>
                <c:pt idx="12594">
                  <c:v>-5.2922793103448648E-2</c:v>
                </c:pt>
                <c:pt idx="12595">
                  <c:v>-5.2930327586206923E-2</c:v>
                </c:pt>
                <c:pt idx="12596">
                  <c:v>-5.2939155172413786E-2</c:v>
                </c:pt>
                <c:pt idx="12597">
                  <c:v>-5.2948655172413796E-2</c:v>
                </c:pt>
                <c:pt idx="12598">
                  <c:v>-5.2957068965517294E-2</c:v>
                </c:pt>
                <c:pt idx="12599">
                  <c:v>-5.2965931034483028E-2</c:v>
                </c:pt>
                <c:pt idx="12600">
                  <c:v>-5.2975241379310353E-2</c:v>
                </c:pt>
                <c:pt idx="12601">
                  <c:v>-5.2983913793103493E-2</c:v>
                </c:pt>
                <c:pt idx="12602">
                  <c:v>-5.2991568965517238E-2</c:v>
                </c:pt>
                <c:pt idx="12603">
                  <c:v>-5.2996551724137933E-2</c:v>
                </c:pt>
                <c:pt idx="12604">
                  <c:v>-5.3001241379310352E-2</c:v>
                </c:pt>
                <c:pt idx="12605">
                  <c:v>-5.3005086206896562E-2</c:v>
                </c:pt>
                <c:pt idx="12606">
                  <c:v>-5.3006517241379413E-2</c:v>
                </c:pt>
                <c:pt idx="12607">
                  <c:v>-5.3007224137931484E-2</c:v>
                </c:pt>
                <c:pt idx="12608">
                  <c:v>-5.3007568965517254E-2</c:v>
                </c:pt>
                <c:pt idx="12609">
                  <c:v>-5.3007620689655172E-2</c:v>
                </c:pt>
                <c:pt idx="12610">
                  <c:v>-5.3008344827586443E-2</c:v>
                </c:pt>
                <c:pt idx="12611">
                  <c:v>-5.3010758620689664E-2</c:v>
                </c:pt>
                <c:pt idx="12612">
                  <c:v>-5.3013931034483118E-2</c:v>
                </c:pt>
                <c:pt idx="12613">
                  <c:v>-5.3016137931034907E-2</c:v>
                </c:pt>
                <c:pt idx="12614">
                  <c:v>-5.3017431034483149E-2</c:v>
                </c:pt>
                <c:pt idx="12615">
                  <c:v>-5.3017620689655182E-2</c:v>
                </c:pt>
                <c:pt idx="12616">
                  <c:v>-5.3017396551724334E-2</c:v>
                </c:pt>
                <c:pt idx="12617">
                  <c:v>-5.3016793103448749E-2</c:v>
                </c:pt>
                <c:pt idx="12618">
                  <c:v>-5.3015155172413786E-2</c:v>
                </c:pt>
                <c:pt idx="12619">
                  <c:v>-5.3012844827586537E-2</c:v>
                </c:pt>
                <c:pt idx="12620">
                  <c:v>-5.3011206896551734E-2</c:v>
                </c:pt>
                <c:pt idx="12621">
                  <c:v>-5.3007982758620814E-2</c:v>
                </c:pt>
                <c:pt idx="12622">
                  <c:v>-5.3004344827586432E-2</c:v>
                </c:pt>
                <c:pt idx="12623">
                  <c:v>-5.3000258620689647E-2</c:v>
                </c:pt>
                <c:pt idx="12624">
                  <c:v>-5.2994827586206904E-2</c:v>
                </c:pt>
                <c:pt idx="12625">
                  <c:v>-5.2987758620689662E-2</c:v>
                </c:pt>
                <c:pt idx="12626">
                  <c:v>-5.2981086206896573E-2</c:v>
                </c:pt>
                <c:pt idx="12627">
                  <c:v>-5.2975689655172416E-2</c:v>
                </c:pt>
                <c:pt idx="12628">
                  <c:v>-5.2971637931034862E-2</c:v>
                </c:pt>
                <c:pt idx="12629">
                  <c:v>-5.2968862068965485E-2</c:v>
                </c:pt>
                <c:pt idx="12630">
                  <c:v>-5.2968000000000022E-2</c:v>
                </c:pt>
                <c:pt idx="12631">
                  <c:v>-5.296937931034483E-2</c:v>
                </c:pt>
                <c:pt idx="12632">
                  <c:v>-5.2973465517241504E-2</c:v>
                </c:pt>
                <c:pt idx="12633">
                  <c:v>-5.2979758620689647E-2</c:v>
                </c:pt>
                <c:pt idx="12634">
                  <c:v>-5.2986103448275874E-2</c:v>
                </c:pt>
                <c:pt idx="12635">
                  <c:v>-5.2991931034483075E-2</c:v>
                </c:pt>
                <c:pt idx="12636">
                  <c:v>-5.2996068965517423E-2</c:v>
                </c:pt>
                <c:pt idx="12637">
                  <c:v>-5.2998086206896854E-2</c:v>
                </c:pt>
                <c:pt idx="12638">
                  <c:v>-5.2996982758621039E-2</c:v>
                </c:pt>
                <c:pt idx="12639">
                  <c:v>-5.2994862068965476E-2</c:v>
                </c:pt>
                <c:pt idx="12640">
                  <c:v>-5.2994431034483147E-2</c:v>
                </c:pt>
                <c:pt idx="12641">
                  <c:v>-5.2994862068965476E-2</c:v>
                </c:pt>
                <c:pt idx="12642">
                  <c:v>-5.2995017241379422E-2</c:v>
                </c:pt>
                <c:pt idx="12643">
                  <c:v>-5.2994948275862055E-2</c:v>
                </c:pt>
                <c:pt idx="12644">
                  <c:v>-5.2994793103448637E-2</c:v>
                </c:pt>
                <c:pt idx="12645">
                  <c:v>-5.2994655172413814E-2</c:v>
                </c:pt>
                <c:pt idx="12646">
                  <c:v>-5.2994534482758822E-2</c:v>
                </c:pt>
                <c:pt idx="12647">
                  <c:v>-5.2994448275862076E-2</c:v>
                </c:pt>
                <c:pt idx="12648">
                  <c:v>-5.2994258620689662E-2</c:v>
                </c:pt>
                <c:pt idx="12649">
                  <c:v>-5.299548275862092E-2</c:v>
                </c:pt>
                <c:pt idx="12650">
                  <c:v>-5.2998379310344831E-2</c:v>
                </c:pt>
                <c:pt idx="12651">
                  <c:v>-5.3002051724137939E-2</c:v>
                </c:pt>
                <c:pt idx="12652">
                  <c:v>-5.3005827586206887E-2</c:v>
                </c:pt>
                <c:pt idx="12653">
                  <c:v>-5.3009310344827587E-2</c:v>
                </c:pt>
                <c:pt idx="12654">
                  <c:v>-5.3011913793103473E-2</c:v>
                </c:pt>
                <c:pt idx="12655">
                  <c:v>-5.3013551724137929E-2</c:v>
                </c:pt>
                <c:pt idx="12656">
                  <c:v>-5.3013206896551965E-2</c:v>
                </c:pt>
                <c:pt idx="12657">
                  <c:v>-5.3012068965517314E-2</c:v>
                </c:pt>
                <c:pt idx="12658">
                  <c:v>-5.3011931034483005E-2</c:v>
                </c:pt>
                <c:pt idx="12659">
                  <c:v>-5.3013034482758833E-2</c:v>
                </c:pt>
                <c:pt idx="12660">
                  <c:v>-5.3014275862068964E-2</c:v>
                </c:pt>
                <c:pt idx="12661">
                  <c:v>-5.3015517241379324E-2</c:v>
                </c:pt>
                <c:pt idx="12662">
                  <c:v>-5.3016068965517332E-2</c:v>
                </c:pt>
                <c:pt idx="12663">
                  <c:v>-5.3014017241379413E-2</c:v>
                </c:pt>
                <c:pt idx="12664">
                  <c:v>-5.3011275862068968E-2</c:v>
                </c:pt>
                <c:pt idx="12665">
                  <c:v>-5.3009844827586312E-2</c:v>
                </c:pt>
                <c:pt idx="12666">
                  <c:v>-5.3008758620689655E-2</c:v>
                </c:pt>
                <c:pt idx="12667">
                  <c:v>-5.3008344827586443E-2</c:v>
                </c:pt>
                <c:pt idx="12668">
                  <c:v>-5.3008913793103463E-2</c:v>
                </c:pt>
                <c:pt idx="12669">
                  <c:v>-5.3010500000000023E-2</c:v>
                </c:pt>
                <c:pt idx="12670">
                  <c:v>-5.3012879310344832E-2</c:v>
                </c:pt>
                <c:pt idx="12671">
                  <c:v>-5.3014413793103503E-2</c:v>
                </c:pt>
                <c:pt idx="12672">
                  <c:v>-5.3013241379310412E-2</c:v>
                </c:pt>
                <c:pt idx="12673">
                  <c:v>-5.3011344827586467E-2</c:v>
                </c:pt>
                <c:pt idx="12674">
                  <c:v>-5.3009965517241402E-2</c:v>
                </c:pt>
                <c:pt idx="12675">
                  <c:v>-5.3008017241379324E-2</c:v>
                </c:pt>
                <c:pt idx="12676">
                  <c:v>-5.3005931034482832E-2</c:v>
                </c:pt>
                <c:pt idx="12677">
                  <c:v>-5.3005620689655177E-2</c:v>
                </c:pt>
                <c:pt idx="12678">
                  <c:v>-5.3005517241379314E-2</c:v>
                </c:pt>
                <c:pt idx="12679">
                  <c:v>-5.3005431034482922E-2</c:v>
                </c:pt>
                <c:pt idx="12680">
                  <c:v>-5.3005810344827577E-2</c:v>
                </c:pt>
                <c:pt idx="12681">
                  <c:v>-5.3006379310344832E-2</c:v>
                </c:pt>
                <c:pt idx="12682">
                  <c:v>-5.30053275862069E-2</c:v>
                </c:pt>
                <c:pt idx="12683">
                  <c:v>-5.3003724137931488E-2</c:v>
                </c:pt>
                <c:pt idx="12684">
                  <c:v>-5.3001862068965282E-2</c:v>
                </c:pt>
                <c:pt idx="12685">
                  <c:v>-5.2997793103448702E-2</c:v>
                </c:pt>
                <c:pt idx="12686">
                  <c:v>-5.2993293103448753E-2</c:v>
                </c:pt>
                <c:pt idx="12687">
                  <c:v>-5.2990275862068982E-2</c:v>
                </c:pt>
                <c:pt idx="12688">
                  <c:v>-5.2988137931034796E-2</c:v>
                </c:pt>
                <c:pt idx="12689">
                  <c:v>-5.2985172413793087E-2</c:v>
                </c:pt>
                <c:pt idx="12690">
                  <c:v>-5.2980706896551724E-2</c:v>
                </c:pt>
                <c:pt idx="12691">
                  <c:v>-5.2975620689655167E-2</c:v>
                </c:pt>
                <c:pt idx="12692">
                  <c:v>-5.2972103448275874E-2</c:v>
                </c:pt>
                <c:pt idx="12693">
                  <c:v>-5.2970000000000003E-2</c:v>
                </c:pt>
                <c:pt idx="12694">
                  <c:v>-5.2969603448275913E-2</c:v>
                </c:pt>
                <c:pt idx="12695">
                  <c:v>-5.2969844827586446E-2</c:v>
                </c:pt>
                <c:pt idx="12696">
                  <c:v>-5.2969689655172424E-2</c:v>
                </c:pt>
                <c:pt idx="12697">
                  <c:v>-5.2969948275861975E-2</c:v>
                </c:pt>
                <c:pt idx="12698">
                  <c:v>-5.2970689655172432E-2</c:v>
                </c:pt>
                <c:pt idx="12699">
                  <c:v>-5.2972310344827592E-2</c:v>
                </c:pt>
                <c:pt idx="12700">
                  <c:v>-5.2974310344827587E-2</c:v>
                </c:pt>
                <c:pt idx="12701">
                  <c:v>-5.2974689655172422E-2</c:v>
                </c:pt>
                <c:pt idx="12702">
                  <c:v>-5.2975155172413746E-2</c:v>
                </c:pt>
                <c:pt idx="12703">
                  <c:v>-5.2975362068965345E-2</c:v>
                </c:pt>
                <c:pt idx="12704">
                  <c:v>-5.2976448275862065E-2</c:v>
                </c:pt>
                <c:pt idx="12705">
                  <c:v>-5.2980827586206904E-2</c:v>
                </c:pt>
                <c:pt idx="12706">
                  <c:v>-5.2984620689655183E-2</c:v>
                </c:pt>
                <c:pt idx="12707">
                  <c:v>-5.2988241379310373E-2</c:v>
                </c:pt>
                <c:pt idx="12708">
                  <c:v>-5.2992034482758944E-2</c:v>
                </c:pt>
                <c:pt idx="12709">
                  <c:v>-5.2995948275862056E-2</c:v>
                </c:pt>
                <c:pt idx="12710">
                  <c:v>-5.2999396551724164E-2</c:v>
                </c:pt>
                <c:pt idx="12711">
                  <c:v>-5.3002258620689663E-2</c:v>
                </c:pt>
                <c:pt idx="12712">
                  <c:v>-5.3005034482758624E-2</c:v>
                </c:pt>
                <c:pt idx="12713">
                  <c:v>-5.3008913793103463E-2</c:v>
                </c:pt>
                <c:pt idx="12714">
                  <c:v>-5.3013517241379433E-2</c:v>
                </c:pt>
                <c:pt idx="12715">
                  <c:v>-5.3018000000000023E-2</c:v>
                </c:pt>
                <c:pt idx="12716">
                  <c:v>-5.3021982758620703E-2</c:v>
                </c:pt>
                <c:pt idx="12717">
                  <c:v>-5.3025534482758617E-2</c:v>
                </c:pt>
                <c:pt idx="12718">
                  <c:v>-5.3026293103448599E-2</c:v>
                </c:pt>
                <c:pt idx="12719">
                  <c:v>-5.3022293103448623E-2</c:v>
                </c:pt>
                <c:pt idx="12720">
                  <c:v>-5.3013775862068964E-2</c:v>
                </c:pt>
                <c:pt idx="12721">
                  <c:v>-5.3003965517241423E-2</c:v>
                </c:pt>
                <c:pt idx="12722">
                  <c:v>-5.2991568965517238E-2</c:v>
                </c:pt>
                <c:pt idx="12723">
                  <c:v>-5.297174137931035E-2</c:v>
                </c:pt>
                <c:pt idx="12724">
                  <c:v>-5.2943310344827584E-2</c:v>
                </c:pt>
                <c:pt idx="12725">
                  <c:v>-5.2908017241379314E-2</c:v>
                </c:pt>
                <c:pt idx="12726">
                  <c:v>-5.2874396551724136E-2</c:v>
                </c:pt>
                <c:pt idx="12727">
                  <c:v>-5.2837448275862071E-2</c:v>
                </c:pt>
                <c:pt idx="12728">
                  <c:v>-5.2794379310344933E-2</c:v>
                </c:pt>
                <c:pt idx="12729">
                  <c:v>-5.2753534482758879E-2</c:v>
                </c:pt>
                <c:pt idx="12730">
                  <c:v>-5.2714793103448787E-2</c:v>
                </c:pt>
                <c:pt idx="12731">
                  <c:v>-5.2684034482758622E-2</c:v>
                </c:pt>
                <c:pt idx="12732">
                  <c:v>-5.26563448275865E-2</c:v>
                </c:pt>
                <c:pt idx="12733">
                  <c:v>-5.2628793103448507E-2</c:v>
                </c:pt>
                <c:pt idx="12734">
                  <c:v>-5.2605465517241393E-2</c:v>
                </c:pt>
                <c:pt idx="12735">
                  <c:v>-5.2586275862068974E-2</c:v>
                </c:pt>
                <c:pt idx="12736">
                  <c:v>-5.2572551724137932E-2</c:v>
                </c:pt>
                <c:pt idx="12737">
                  <c:v>-5.25623448275866E-2</c:v>
                </c:pt>
                <c:pt idx="12738">
                  <c:v>-5.2556034482758814E-2</c:v>
                </c:pt>
                <c:pt idx="12739">
                  <c:v>-5.2554396551724163E-2</c:v>
                </c:pt>
                <c:pt idx="12740">
                  <c:v>-5.2554689655172432E-2</c:v>
                </c:pt>
                <c:pt idx="12741">
                  <c:v>-5.2557500000000014E-2</c:v>
                </c:pt>
                <c:pt idx="12742">
                  <c:v>-5.2563000000000033E-2</c:v>
                </c:pt>
                <c:pt idx="12743">
                  <c:v>-5.257053448275862E-2</c:v>
                </c:pt>
                <c:pt idx="12744">
                  <c:v>-5.2579344827586312E-2</c:v>
                </c:pt>
                <c:pt idx="12745">
                  <c:v>-5.2587137931034832E-2</c:v>
                </c:pt>
                <c:pt idx="12746">
                  <c:v>-5.2596896551724427E-2</c:v>
                </c:pt>
                <c:pt idx="12747">
                  <c:v>-5.2609913793103452E-2</c:v>
                </c:pt>
                <c:pt idx="12748">
                  <c:v>-5.2623931034482978E-2</c:v>
                </c:pt>
                <c:pt idx="12749">
                  <c:v>-5.2637379310344817E-2</c:v>
                </c:pt>
                <c:pt idx="12750">
                  <c:v>-5.2648724137931306E-2</c:v>
                </c:pt>
                <c:pt idx="12751">
                  <c:v>-5.2659637931034821E-2</c:v>
                </c:pt>
                <c:pt idx="12752">
                  <c:v>-5.2672017241379314E-2</c:v>
                </c:pt>
                <c:pt idx="12753">
                  <c:v>-5.2685482758620714E-2</c:v>
                </c:pt>
                <c:pt idx="12754">
                  <c:v>-5.2700206896551992E-2</c:v>
                </c:pt>
                <c:pt idx="12755">
                  <c:v>-5.2712724137931759E-2</c:v>
                </c:pt>
                <c:pt idx="12756">
                  <c:v>-5.2725431034483072E-2</c:v>
                </c:pt>
                <c:pt idx="12757">
                  <c:v>-5.2738879310344829E-2</c:v>
                </c:pt>
                <c:pt idx="12758">
                  <c:v>-5.2750310344827862E-2</c:v>
                </c:pt>
                <c:pt idx="12759">
                  <c:v>-5.2759362068965476E-2</c:v>
                </c:pt>
                <c:pt idx="12760">
                  <c:v>-5.2767551724138245E-2</c:v>
                </c:pt>
                <c:pt idx="12761">
                  <c:v>-5.277615517241379E-2</c:v>
                </c:pt>
                <c:pt idx="12762">
                  <c:v>-5.2783844827586565E-2</c:v>
                </c:pt>
                <c:pt idx="12763">
                  <c:v>-5.2789637931034979E-2</c:v>
                </c:pt>
                <c:pt idx="12764">
                  <c:v>-5.2792879310345112E-2</c:v>
                </c:pt>
                <c:pt idx="12765">
                  <c:v>-5.2795431034483205E-2</c:v>
                </c:pt>
                <c:pt idx="12766">
                  <c:v>-5.2798086206896938E-2</c:v>
                </c:pt>
                <c:pt idx="12767">
                  <c:v>-5.2799758620689662E-2</c:v>
                </c:pt>
                <c:pt idx="12768">
                  <c:v>-5.2800827586206904E-2</c:v>
                </c:pt>
                <c:pt idx="12769">
                  <c:v>-5.2801379310344836E-2</c:v>
                </c:pt>
                <c:pt idx="12770">
                  <c:v>-5.2801741379310374E-2</c:v>
                </c:pt>
                <c:pt idx="12771">
                  <c:v>-5.2801568965517263E-2</c:v>
                </c:pt>
                <c:pt idx="12772">
                  <c:v>-5.2801379310344836E-2</c:v>
                </c:pt>
                <c:pt idx="12773">
                  <c:v>-5.279996551724165E-2</c:v>
                </c:pt>
                <c:pt idx="12774">
                  <c:v>-5.2797793103448808E-2</c:v>
                </c:pt>
                <c:pt idx="12775">
                  <c:v>-5.2795586206896887E-2</c:v>
                </c:pt>
                <c:pt idx="12776">
                  <c:v>-5.2793482758621106E-2</c:v>
                </c:pt>
                <c:pt idx="12777">
                  <c:v>-5.2791206896552E-2</c:v>
                </c:pt>
                <c:pt idx="12778">
                  <c:v>-5.2788827586206913E-2</c:v>
                </c:pt>
                <c:pt idx="12779">
                  <c:v>-5.2785931034483098E-2</c:v>
                </c:pt>
                <c:pt idx="12780">
                  <c:v>-5.2782758620689693E-2</c:v>
                </c:pt>
                <c:pt idx="12781">
                  <c:v>-5.2776982758620972E-2</c:v>
                </c:pt>
                <c:pt idx="12782">
                  <c:v>-5.2769310344827854E-2</c:v>
                </c:pt>
                <c:pt idx="12783">
                  <c:v>-5.2763068965517433E-2</c:v>
                </c:pt>
                <c:pt idx="12784">
                  <c:v>-5.2756241379310523E-2</c:v>
                </c:pt>
                <c:pt idx="12785">
                  <c:v>-5.2747724137931516E-2</c:v>
                </c:pt>
                <c:pt idx="12786">
                  <c:v>-5.2737534482758891E-2</c:v>
                </c:pt>
                <c:pt idx="12787">
                  <c:v>-5.2726827586206934E-2</c:v>
                </c:pt>
                <c:pt idx="12788">
                  <c:v>-5.2716517241379685E-2</c:v>
                </c:pt>
                <c:pt idx="12789">
                  <c:v>-5.2705655172413803E-2</c:v>
                </c:pt>
                <c:pt idx="12790">
                  <c:v>-5.2692534482758874E-2</c:v>
                </c:pt>
                <c:pt idx="12791">
                  <c:v>-5.267868965517241E-2</c:v>
                </c:pt>
                <c:pt idx="12792">
                  <c:v>-5.2664655172413803E-2</c:v>
                </c:pt>
                <c:pt idx="12793">
                  <c:v>-5.2654482758620724E-2</c:v>
                </c:pt>
                <c:pt idx="12794">
                  <c:v>-5.2646224137931456E-2</c:v>
                </c:pt>
                <c:pt idx="12795">
                  <c:v>-5.2636344827586529E-2</c:v>
                </c:pt>
                <c:pt idx="12796">
                  <c:v>-5.2625396551724116E-2</c:v>
                </c:pt>
                <c:pt idx="12797">
                  <c:v>-5.2616051724137934E-2</c:v>
                </c:pt>
                <c:pt idx="12798">
                  <c:v>-5.2607637931034908E-2</c:v>
                </c:pt>
                <c:pt idx="12799">
                  <c:v>-5.2597689655172662E-2</c:v>
                </c:pt>
                <c:pt idx="12800">
                  <c:v>-5.2588500000000003E-2</c:v>
                </c:pt>
                <c:pt idx="12801">
                  <c:v>-5.2579706896551733E-2</c:v>
                </c:pt>
                <c:pt idx="12802">
                  <c:v>-5.2572603448275933E-2</c:v>
                </c:pt>
                <c:pt idx="12803">
                  <c:v>-5.2565655172413794E-2</c:v>
                </c:pt>
                <c:pt idx="12804">
                  <c:v>-5.2558724137931452E-2</c:v>
                </c:pt>
                <c:pt idx="12805">
                  <c:v>-5.2553172413793099E-2</c:v>
                </c:pt>
                <c:pt idx="12806">
                  <c:v>-5.2547551724137928E-2</c:v>
                </c:pt>
                <c:pt idx="12807">
                  <c:v>-5.2544448275861945E-2</c:v>
                </c:pt>
                <c:pt idx="12808">
                  <c:v>-5.2543931034482932E-2</c:v>
                </c:pt>
                <c:pt idx="12809">
                  <c:v>-5.2544172413793076E-2</c:v>
                </c:pt>
                <c:pt idx="12810">
                  <c:v>-5.2545517241379305E-2</c:v>
                </c:pt>
                <c:pt idx="12811">
                  <c:v>-5.2547189655172397E-2</c:v>
                </c:pt>
                <c:pt idx="12812">
                  <c:v>-5.2549103448275847E-2</c:v>
                </c:pt>
                <c:pt idx="12813">
                  <c:v>-5.2551551724137925E-2</c:v>
                </c:pt>
                <c:pt idx="12814">
                  <c:v>-5.2556362068965495E-2</c:v>
                </c:pt>
                <c:pt idx="12815">
                  <c:v>-5.2561689655172432E-2</c:v>
                </c:pt>
                <c:pt idx="12816">
                  <c:v>-5.2566206896552017E-2</c:v>
                </c:pt>
                <c:pt idx="12817">
                  <c:v>-5.2570172413793095E-2</c:v>
                </c:pt>
                <c:pt idx="12818">
                  <c:v>-5.2573224137931487E-2</c:v>
                </c:pt>
                <c:pt idx="12819">
                  <c:v>-5.2573982758620734E-2</c:v>
                </c:pt>
                <c:pt idx="12820">
                  <c:v>-5.2572603448275933E-2</c:v>
                </c:pt>
                <c:pt idx="12821">
                  <c:v>-5.257051724137931E-2</c:v>
                </c:pt>
                <c:pt idx="12822">
                  <c:v>-5.2568120689655169E-2</c:v>
                </c:pt>
                <c:pt idx="12823">
                  <c:v>-5.2565551724137925E-2</c:v>
                </c:pt>
                <c:pt idx="12824">
                  <c:v>-5.25628965517244E-2</c:v>
                </c:pt>
                <c:pt idx="12825">
                  <c:v>-5.2560775862068983E-2</c:v>
                </c:pt>
                <c:pt idx="12826">
                  <c:v>-5.2559068965517243E-2</c:v>
                </c:pt>
                <c:pt idx="12827">
                  <c:v>-5.2557672413793104E-2</c:v>
                </c:pt>
                <c:pt idx="12828">
                  <c:v>-5.2556931034483119E-2</c:v>
                </c:pt>
                <c:pt idx="12829">
                  <c:v>-5.2556672413793123E-2</c:v>
                </c:pt>
                <c:pt idx="12830">
                  <c:v>-5.2557793103448595E-2</c:v>
                </c:pt>
                <c:pt idx="12831">
                  <c:v>-5.2560241379310403E-2</c:v>
                </c:pt>
                <c:pt idx="12832">
                  <c:v>-5.2562827586207013E-2</c:v>
                </c:pt>
                <c:pt idx="12833">
                  <c:v>-5.2565862068965456E-2</c:v>
                </c:pt>
                <c:pt idx="12834">
                  <c:v>-5.2567775862068962E-2</c:v>
                </c:pt>
                <c:pt idx="12835">
                  <c:v>-5.2568862068965466E-2</c:v>
                </c:pt>
                <c:pt idx="12836">
                  <c:v>-5.2570310344827592E-2</c:v>
                </c:pt>
                <c:pt idx="12837">
                  <c:v>-5.2572155172413787E-2</c:v>
                </c:pt>
                <c:pt idx="12838">
                  <c:v>-5.2574672413793107E-2</c:v>
                </c:pt>
                <c:pt idx="12839">
                  <c:v>-5.2577965517241414E-2</c:v>
                </c:pt>
                <c:pt idx="12840">
                  <c:v>-5.2581034482758623E-2</c:v>
                </c:pt>
                <c:pt idx="12841">
                  <c:v>-5.2584275862068972E-2</c:v>
                </c:pt>
                <c:pt idx="12842">
                  <c:v>-5.2587258620689664E-2</c:v>
                </c:pt>
                <c:pt idx="12843">
                  <c:v>-5.2587793103448632E-2</c:v>
                </c:pt>
                <c:pt idx="12844">
                  <c:v>-5.2586948275862057E-2</c:v>
                </c:pt>
                <c:pt idx="12845">
                  <c:v>-5.2586172413793104E-2</c:v>
                </c:pt>
                <c:pt idx="12846">
                  <c:v>-5.2586913793103512E-2</c:v>
                </c:pt>
                <c:pt idx="12847">
                  <c:v>-5.2589206896551784E-2</c:v>
                </c:pt>
                <c:pt idx="12848">
                  <c:v>-5.2592982758621044E-2</c:v>
                </c:pt>
                <c:pt idx="12849">
                  <c:v>-5.2595206896551734E-2</c:v>
                </c:pt>
                <c:pt idx="12850">
                  <c:v>-5.2597086206896897E-2</c:v>
                </c:pt>
                <c:pt idx="12851">
                  <c:v>-5.2598827586206903E-2</c:v>
                </c:pt>
                <c:pt idx="12852">
                  <c:v>-5.2600689655172422E-2</c:v>
                </c:pt>
                <c:pt idx="12853">
                  <c:v>-5.2601241379310354E-2</c:v>
                </c:pt>
                <c:pt idx="12854">
                  <c:v>-5.2601431034482914E-2</c:v>
                </c:pt>
                <c:pt idx="12855">
                  <c:v>-5.2601517241379313E-2</c:v>
                </c:pt>
                <c:pt idx="12856">
                  <c:v>-5.2600448275861966E-2</c:v>
                </c:pt>
                <c:pt idx="12857">
                  <c:v>-5.2598879310344827E-2</c:v>
                </c:pt>
                <c:pt idx="12858">
                  <c:v>-5.2596103448275894E-2</c:v>
                </c:pt>
                <c:pt idx="12859">
                  <c:v>-5.2594000000000113E-2</c:v>
                </c:pt>
                <c:pt idx="12860">
                  <c:v>-5.2593241379310512E-2</c:v>
                </c:pt>
                <c:pt idx="12861">
                  <c:v>-5.2591620689655179E-2</c:v>
                </c:pt>
                <c:pt idx="12862">
                  <c:v>-5.2589086206896583E-2</c:v>
                </c:pt>
                <c:pt idx="12863">
                  <c:v>-5.2586413793103533E-2</c:v>
                </c:pt>
                <c:pt idx="12864">
                  <c:v>-5.2583672413793123E-2</c:v>
                </c:pt>
                <c:pt idx="12865">
                  <c:v>-5.2580931034483025E-2</c:v>
                </c:pt>
                <c:pt idx="12866">
                  <c:v>-5.2577103448275861E-2</c:v>
                </c:pt>
                <c:pt idx="12867">
                  <c:v>-5.2573551724137926E-2</c:v>
                </c:pt>
                <c:pt idx="12868">
                  <c:v>-5.2569034482758632E-2</c:v>
                </c:pt>
                <c:pt idx="12869">
                  <c:v>-5.2565655172413794E-2</c:v>
                </c:pt>
                <c:pt idx="12870">
                  <c:v>-5.2564655172413793E-2</c:v>
                </c:pt>
                <c:pt idx="12871">
                  <c:v>-5.2566000000000133E-2</c:v>
                </c:pt>
                <c:pt idx="12872">
                  <c:v>-5.2569000000000012E-2</c:v>
                </c:pt>
                <c:pt idx="12873">
                  <c:v>-5.2573965517241424E-2</c:v>
                </c:pt>
                <c:pt idx="12874">
                  <c:v>-5.2580413793103492E-2</c:v>
                </c:pt>
                <c:pt idx="12875">
                  <c:v>-5.2590396551724379E-2</c:v>
                </c:pt>
                <c:pt idx="12876">
                  <c:v>-5.2600517241379312E-2</c:v>
                </c:pt>
                <c:pt idx="12877">
                  <c:v>-5.2610034482758812E-2</c:v>
                </c:pt>
                <c:pt idx="12878">
                  <c:v>-5.2617827586206894E-2</c:v>
                </c:pt>
                <c:pt idx="12879">
                  <c:v>-5.2624844827586233E-2</c:v>
                </c:pt>
                <c:pt idx="12880">
                  <c:v>-5.2632465517241642E-2</c:v>
                </c:pt>
                <c:pt idx="12881">
                  <c:v>-5.2639172413793095E-2</c:v>
                </c:pt>
                <c:pt idx="12882">
                  <c:v>-5.2645258620689646E-2</c:v>
                </c:pt>
                <c:pt idx="12883">
                  <c:v>-5.2650224137931426E-2</c:v>
                </c:pt>
                <c:pt idx="12884">
                  <c:v>-5.2655793103448499E-2</c:v>
                </c:pt>
                <c:pt idx="12885">
                  <c:v>-5.2663413793103513E-2</c:v>
                </c:pt>
                <c:pt idx="12886">
                  <c:v>-5.2669396551724139E-2</c:v>
                </c:pt>
                <c:pt idx="12887">
                  <c:v>-5.2673379310344826E-2</c:v>
                </c:pt>
                <c:pt idx="12888">
                  <c:v>-5.2675051724137896E-2</c:v>
                </c:pt>
                <c:pt idx="12889">
                  <c:v>-5.2675758620689364E-2</c:v>
                </c:pt>
                <c:pt idx="12890">
                  <c:v>-5.2675758620689364E-2</c:v>
                </c:pt>
                <c:pt idx="12891">
                  <c:v>-5.2676241379310373E-2</c:v>
                </c:pt>
                <c:pt idx="12892">
                  <c:v>-5.2678293103448424E-2</c:v>
                </c:pt>
                <c:pt idx="12893">
                  <c:v>-5.268120689655173E-2</c:v>
                </c:pt>
                <c:pt idx="12894">
                  <c:v>-5.2684827586206899E-2</c:v>
                </c:pt>
                <c:pt idx="12895">
                  <c:v>-5.2689689655172407E-2</c:v>
                </c:pt>
                <c:pt idx="12896">
                  <c:v>-5.2695965517241414E-2</c:v>
                </c:pt>
                <c:pt idx="12897">
                  <c:v>-5.2701793103448642E-2</c:v>
                </c:pt>
                <c:pt idx="12898">
                  <c:v>-5.2706413793103771E-2</c:v>
                </c:pt>
                <c:pt idx="12899">
                  <c:v>-5.2711810344827865E-2</c:v>
                </c:pt>
                <c:pt idx="12900">
                  <c:v>-5.2716965517241816E-2</c:v>
                </c:pt>
                <c:pt idx="12901">
                  <c:v>-5.2722068965517413E-2</c:v>
                </c:pt>
                <c:pt idx="12902">
                  <c:v>-5.2726862068965506E-2</c:v>
                </c:pt>
                <c:pt idx="12903">
                  <c:v>-5.2733258620689692E-2</c:v>
                </c:pt>
                <c:pt idx="12904">
                  <c:v>-5.2740137931034783E-2</c:v>
                </c:pt>
                <c:pt idx="12905">
                  <c:v>-5.2747068965517292E-2</c:v>
                </c:pt>
                <c:pt idx="12906">
                  <c:v>-5.2755000000000003E-2</c:v>
                </c:pt>
                <c:pt idx="12907">
                  <c:v>-5.2763017241379627E-2</c:v>
                </c:pt>
                <c:pt idx="12908">
                  <c:v>-5.2770465517241523E-2</c:v>
                </c:pt>
                <c:pt idx="12909">
                  <c:v>-5.2779448275862055E-2</c:v>
                </c:pt>
                <c:pt idx="12910">
                  <c:v>-5.2788793103448674E-2</c:v>
                </c:pt>
                <c:pt idx="12911">
                  <c:v>-5.2794896551724431E-2</c:v>
                </c:pt>
                <c:pt idx="12912">
                  <c:v>-5.2799620689655193E-2</c:v>
                </c:pt>
                <c:pt idx="12913">
                  <c:v>-5.2804724137931518E-2</c:v>
                </c:pt>
                <c:pt idx="12914">
                  <c:v>-5.2809896551724154E-2</c:v>
                </c:pt>
                <c:pt idx="12915">
                  <c:v>-5.2815517241379423E-2</c:v>
                </c:pt>
                <c:pt idx="12916">
                  <c:v>-5.2820689655172434E-2</c:v>
                </c:pt>
                <c:pt idx="12917">
                  <c:v>-5.2826448275862067E-2</c:v>
                </c:pt>
                <c:pt idx="12918">
                  <c:v>-5.2833551724138166E-2</c:v>
                </c:pt>
                <c:pt idx="12919">
                  <c:v>-5.2840620689655178E-2</c:v>
                </c:pt>
                <c:pt idx="12920">
                  <c:v>-5.2847724137931464E-2</c:v>
                </c:pt>
                <c:pt idx="12921">
                  <c:v>-5.2853137931034841E-2</c:v>
                </c:pt>
                <c:pt idx="12922">
                  <c:v>-5.2857482758620934E-2</c:v>
                </c:pt>
                <c:pt idx="12923">
                  <c:v>-5.2861568965517303E-2</c:v>
                </c:pt>
                <c:pt idx="12924">
                  <c:v>-5.2866879310344922E-2</c:v>
                </c:pt>
                <c:pt idx="12925">
                  <c:v>-5.2870844827586423E-2</c:v>
                </c:pt>
                <c:pt idx="12926">
                  <c:v>-5.2873327586206893E-2</c:v>
                </c:pt>
                <c:pt idx="12927">
                  <c:v>-5.2875775862068965E-2</c:v>
                </c:pt>
                <c:pt idx="12928">
                  <c:v>-5.2877896551724139E-2</c:v>
                </c:pt>
                <c:pt idx="12929">
                  <c:v>-5.2879896551724141E-2</c:v>
                </c:pt>
                <c:pt idx="12930">
                  <c:v>-5.2883275862068993E-2</c:v>
                </c:pt>
                <c:pt idx="12931">
                  <c:v>-5.2887379310344824E-2</c:v>
                </c:pt>
                <c:pt idx="12932">
                  <c:v>-5.2891293103448714E-2</c:v>
                </c:pt>
                <c:pt idx="12933">
                  <c:v>-5.2894000000000226E-2</c:v>
                </c:pt>
                <c:pt idx="12934">
                  <c:v>-5.2897379310344834E-2</c:v>
                </c:pt>
                <c:pt idx="12935">
                  <c:v>-5.2901482758620832E-2</c:v>
                </c:pt>
                <c:pt idx="12936">
                  <c:v>-5.2905810344827588E-2</c:v>
                </c:pt>
                <c:pt idx="12937">
                  <c:v>-5.2911655172413793E-2</c:v>
                </c:pt>
                <c:pt idx="12938">
                  <c:v>-5.2917689655172524E-2</c:v>
                </c:pt>
                <c:pt idx="12939">
                  <c:v>-5.2923000000000012E-2</c:v>
                </c:pt>
                <c:pt idx="12940">
                  <c:v>-5.2926034482758823E-2</c:v>
                </c:pt>
                <c:pt idx="12941">
                  <c:v>-5.2927482758620824E-2</c:v>
                </c:pt>
                <c:pt idx="12942">
                  <c:v>-5.2928086206896582E-2</c:v>
                </c:pt>
                <c:pt idx="12943">
                  <c:v>-5.2929258620689645E-2</c:v>
                </c:pt>
                <c:pt idx="12944">
                  <c:v>-5.2930344827586517E-2</c:v>
                </c:pt>
                <c:pt idx="12945">
                  <c:v>-5.2931224137931471E-2</c:v>
                </c:pt>
                <c:pt idx="12946">
                  <c:v>-5.2931517241379324E-2</c:v>
                </c:pt>
                <c:pt idx="12947">
                  <c:v>-5.2930258620689653E-2</c:v>
                </c:pt>
                <c:pt idx="12948">
                  <c:v>-5.2927482758620824E-2</c:v>
                </c:pt>
                <c:pt idx="12949">
                  <c:v>-5.2924241379310372E-2</c:v>
                </c:pt>
                <c:pt idx="12950">
                  <c:v>-5.2920793103448563E-2</c:v>
                </c:pt>
                <c:pt idx="12951">
                  <c:v>-5.2916275862069012E-2</c:v>
                </c:pt>
                <c:pt idx="12952">
                  <c:v>-5.2909758620689647E-2</c:v>
                </c:pt>
                <c:pt idx="12953">
                  <c:v>-5.2904655172413793E-2</c:v>
                </c:pt>
                <c:pt idx="12954">
                  <c:v>-5.2902689655172641E-2</c:v>
                </c:pt>
                <c:pt idx="12955">
                  <c:v>-5.2900603448275914E-2</c:v>
                </c:pt>
                <c:pt idx="12956">
                  <c:v>-5.2899068965517312E-2</c:v>
                </c:pt>
                <c:pt idx="12957">
                  <c:v>-5.2899862068965485E-2</c:v>
                </c:pt>
                <c:pt idx="12958">
                  <c:v>-5.2902551724138158E-2</c:v>
                </c:pt>
                <c:pt idx="12959">
                  <c:v>-5.2904948275862056E-2</c:v>
                </c:pt>
                <c:pt idx="12960">
                  <c:v>-5.2906896551724363E-2</c:v>
                </c:pt>
                <c:pt idx="12961">
                  <c:v>-5.290687931034483E-2</c:v>
                </c:pt>
                <c:pt idx="12962">
                  <c:v>-5.2906034482758865E-2</c:v>
                </c:pt>
                <c:pt idx="12963">
                  <c:v>-5.2905741379310353E-2</c:v>
                </c:pt>
                <c:pt idx="12964">
                  <c:v>-5.2905379310344829E-2</c:v>
                </c:pt>
                <c:pt idx="12965">
                  <c:v>-5.2903706896551904E-2</c:v>
                </c:pt>
                <c:pt idx="12966">
                  <c:v>-5.2900551724137927E-2</c:v>
                </c:pt>
                <c:pt idx="12967">
                  <c:v>-5.2896293103448871E-2</c:v>
                </c:pt>
                <c:pt idx="12968">
                  <c:v>-5.2892172413793133E-2</c:v>
                </c:pt>
                <c:pt idx="12969">
                  <c:v>-5.2888103448275874E-2</c:v>
                </c:pt>
                <c:pt idx="12970">
                  <c:v>-5.2883172413793103E-2</c:v>
                </c:pt>
                <c:pt idx="12971">
                  <c:v>-5.2878327586206891E-2</c:v>
                </c:pt>
                <c:pt idx="12972">
                  <c:v>-5.2875224137931429E-2</c:v>
                </c:pt>
                <c:pt idx="12973">
                  <c:v>-5.2873862068965466E-2</c:v>
                </c:pt>
                <c:pt idx="12974">
                  <c:v>-5.2873034482758714E-2</c:v>
                </c:pt>
                <c:pt idx="12975">
                  <c:v>-5.2874068965517239E-2</c:v>
                </c:pt>
                <c:pt idx="12976">
                  <c:v>-5.2877275862068973E-2</c:v>
                </c:pt>
                <c:pt idx="12977">
                  <c:v>-5.2881672413793122E-2</c:v>
                </c:pt>
                <c:pt idx="12978">
                  <c:v>-5.2886948275862065E-2</c:v>
                </c:pt>
                <c:pt idx="12979">
                  <c:v>-5.289389655172444E-2</c:v>
                </c:pt>
                <c:pt idx="12980">
                  <c:v>-5.2903396551724192E-2</c:v>
                </c:pt>
                <c:pt idx="12981">
                  <c:v>-5.2914137931034839E-2</c:v>
                </c:pt>
                <c:pt idx="12982">
                  <c:v>-5.2925517241379318E-2</c:v>
                </c:pt>
                <c:pt idx="12983">
                  <c:v>-5.2934241379310402E-2</c:v>
                </c:pt>
                <c:pt idx="12984">
                  <c:v>-5.29428275862069E-2</c:v>
                </c:pt>
                <c:pt idx="12985">
                  <c:v>-5.2953103448275869E-2</c:v>
                </c:pt>
                <c:pt idx="12986">
                  <c:v>-5.2962620689655439E-2</c:v>
                </c:pt>
                <c:pt idx="12987">
                  <c:v>-5.2970120689655155E-2</c:v>
                </c:pt>
                <c:pt idx="12988">
                  <c:v>-5.2976896551724127E-2</c:v>
                </c:pt>
                <c:pt idx="12989">
                  <c:v>-5.2983689655172424E-2</c:v>
                </c:pt>
                <c:pt idx="12990">
                  <c:v>-5.2988741379310374E-2</c:v>
                </c:pt>
                <c:pt idx="12991">
                  <c:v>-5.2991982758620833E-2</c:v>
                </c:pt>
                <c:pt idx="12992">
                  <c:v>-5.2993758620689682E-2</c:v>
                </c:pt>
                <c:pt idx="12993">
                  <c:v>-5.2995379310344828E-2</c:v>
                </c:pt>
                <c:pt idx="12994">
                  <c:v>-5.2996293103448784E-2</c:v>
                </c:pt>
                <c:pt idx="12995">
                  <c:v>-5.2994931034483148E-2</c:v>
                </c:pt>
                <c:pt idx="12996">
                  <c:v>-5.2992931034483215E-2</c:v>
                </c:pt>
                <c:pt idx="12997">
                  <c:v>-5.2991137931034805E-2</c:v>
                </c:pt>
                <c:pt idx="12998">
                  <c:v>-5.2989379310344815E-2</c:v>
                </c:pt>
                <c:pt idx="12999">
                  <c:v>-5.2987241379310393E-2</c:v>
                </c:pt>
                <c:pt idx="13000">
                  <c:v>-5.2985155172413777E-2</c:v>
                </c:pt>
                <c:pt idx="13001">
                  <c:v>-5.2983103448275864E-2</c:v>
                </c:pt>
                <c:pt idx="13002">
                  <c:v>-5.2981206896551732E-2</c:v>
                </c:pt>
                <c:pt idx="13003">
                  <c:v>-5.2979620689655157E-2</c:v>
                </c:pt>
                <c:pt idx="13004">
                  <c:v>-5.2976637931034978E-2</c:v>
                </c:pt>
                <c:pt idx="13005">
                  <c:v>-5.2972689655172434E-2</c:v>
                </c:pt>
                <c:pt idx="13006">
                  <c:v>-5.2969620689655182E-2</c:v>
                </c:pt>
                <c:pt idx="13007">
                  <c:v>-5.2967103448275883E-2</c:v>
                </c:pt>
                <c:pt idx="13008">
                  <c:v>-5.2964948275862067E-2</c:v>
                </c:pt>
                <c:pt idx="13009">
                  <c:v>-5.2963948275862066E-2</c:v>
                </c:pt>
                <c:pt idx="13010">
                  <c:v>-5.2962413793103534E-2</c:v>
                </c:pt>
                <c:pt idx="13011">
                  <c:v>-5.2960724137931514E-2</c:v>
                </c:pt>
                <c:pt idx="13012">
                  <c:v>-5.2959224137931409E-2</c:v>
                </c:pt>
                <c:pt idx="13013">
                  <c:v>-5.2956758620689673E-2</c:v>
                </c:pt>
                <c:pt idx="13014">
                  <c:v>-5.2954086206896574E-2</c:v>
                </c:pt>
                <c:pt idx="13015">
                  <c:v>-5.2951241379310364E-2</c:v>
                </c:pt>
                <c:pt idx="13016">
                  <c:v>-5.2948310344827589E-2</c:v>
                </c:pt>
                <c:pt idx="13017">
                  <c:v>-5.2946741379310373E-2</c:v>
                </c:pt>
                <c:pt idx="13018">
                  <c:v>-5.2947827586206898E-2</c:v>
                </c:pt>
                <c:pt idx="13019">
                  <c:v>-5.2950948275862046E-2</c:v>
                </c:pt>
                <c:pt idx="13020">
                  <c:v>-5.2955034482758623E-2</c:v>
                </c:pt>
                <c:pt idx="13021">
                  <c:v>-5.2959482758620724E-2</c:v>
                </c:pt>
                <c:pt idx="13022">
                  <c:v>-5.2965465517241433E-2</c:v>
                </c:pt>
                <c:pt idx="13023">
                  <c:v>-5.2973172413793096E-2</c:v>
                </c:pt>
                <c:pt idx="13024">
                  <c:v>-5.2980275862068972E-2</c:v>
                </c:pt>
                <c:pt idx="13025">
                  <c:v>-5.2985775862068971E-2</c:v>
                </c:pt>
                <c:pt idx="13026">
                  <c:v>-5.2991258620689659E-2</c:v>
                </c:pt>
                <c:pt idx="13027">
                  <c:v>-5.2997586206896881E-2</c:v>
                </c:pt>
                <c:pt idx="13028">
                  <c:v>-5.3005051724137935E-2</c:v>
                </c:pt>
                <c:pt idx="13029">
                  <c:v>-5.3012241379310494E-2</c:v>
                </c:pt>
                <c:pt idx="13030">
                  <c:v>-5.3017120689655167E-2</c:v>
                </c:pt>
                <c:pt idx="13031">
                  <c:v>-5.3020982758620723E-2</c:v>
                </c:pt>
                <c:pt idx="13032">
                  <c:v>-5.3024344827586334E-2</c:v>
                </c:pt>
                <c:pt idx="13033">
                  <c:v>-5.3027310344827591E-2</c:v>
                </c:pt>
                <c:pt idx="13034">
                  <c:v>-5.3031051724137954E-2</c:v>
                </c:pt>
                <c:pt idx="13035">
                  <c:v>-5.3036568965517304E-2</c:v>
                </c:pt>
                <c:pt idx="13036">
                  <c:v>-5.3042827586206903E-2</c:v>
                </c:pt>
                <c:pt idx="13037">
                  <c:v>-5.305129310344852E-2</c:v>
                </c:pt>
                <c:pt idx="13038">
                  <c:v>-5.3061206896551812E-2</c:v>
                </c:pt>
                <c:pt idx="13039">
                  <c:v>-5.3072534482758622E-2</c:v>
                </c:pt>
                <c:pt idx="13040">
                  <c:v>-5.3081896551724142E-2</c:v>
                </c:pt>
                <c:pt idx="13041">
                  <c:v>-5.3089586206896563E-2</c:v>
                </c:pt>
                <c:pt idx="13042">
                  <c:v>-5.3097413793103523E-2</c:v>
                </c:pt>
                <c:pt idx="13043">
                  <c:v>-5.3104120689655046E-2</c:v>
                </c:pt>
                <c:pt idx="13044">
                  <c:v>-5.3108793103448515E-2</c:v>
                </c:pt>
                <c:pt idx="13045">
                  <c:v>-5.3111999999999999E-2</c:v>
                </c:pt>
                <c:pt idx="13046">
                  <c:v>-5.3115551724137927E-2</c:v>
                </c:pt>
                <c:pt idx="13047">
                  <c:v>-5.3118620689655172E-2</c:v>
                </c:pt>
                <c:pt idx="13048">
                  <c:v>-5.3121586206896561E-2</c:v>
                </c:pt>
                <c:pt idx="13049">
                  <c:v>-5.3124086206896563E-2</c:v>
                </c:pt>
                <c:pt idx="13050">
                  <c:v>-5.3126741379310352E-2</c:v>
                </c:pt>
                <c:pt idx="13051">
                  <c:v>-5.3128844827586223E-2</c:v>
                </c:pt>
                <c:pt idx="13052">
                  <c:v>-5.3129224137931134E-2</c:v>
                </c:pt>
                <c:pt idx="13053">
                  <c:v>-5.3131379310344826E-2</c:v>
                </c:pt>
                <c:pt idx="13054">
                  <c:v>-5.3134137931034504E-2</c:v>
                </c:pt>
                <c:pt idx="13055">
                  <c:v>-5.3137155172413797E-2</c:v>
                </c:pt>
                <c:pt idx="13056">
                  <c:v>-5.3141206896551725E-2</c:v>
                </c:pt>
                <c:pt idx="13057">
                  <c:v>-5.3144948275861761E-2</c:v>
                </c:pt>
                <c:pt idx="13058">
                  <c:v>-5.3148913793103443E-2</c:v>
                </c:pt>
                <c:pt idx="13059">
                  <c:v>-5.3153034482758633E-2</c:v>
                </c:pt>
                <c:pt idx="13060">
                  <c:v>-5.3156982758620734E-2</c:v>
                </c:pt>
                <c:pt idx="13061">
                  <c:v>-5.3161155172413765E-2</c:v>
                </c:pt>
                <c:pt idx="13062">
                  <c:v>-5.3165586206896563E-2</c:v>
                </c:pt>
                <c:pt idx="13063">
                  <c:v>-5.3169879310344816E-2</c:v>
                </c:pt>
                <c:pt idx="13064">
                  <c:v>-5.3174482758620703E-2</c:v>
                </c:pt>
                <c:pt idx="13065">
                  <c:v>-5.3178448275861788E-2</c:v>
                </c:pt>
                <c:pt idx="13066">
                  <c:v>-5.3182982758620906E-2</c:v>
                </c:pt>
                <c:pt idx="13067">
                  <c:v>-5.3187482758620813E-2</c:v>
                </c:pt>
                <c:pt idx="13068">
                  <c:v>-5.3191793103448536E-2</c:v>
                </c:pt>
                <c:pt idx="13069">
                  <c:v>-5.3194775862068971E-2</c:v>
                </c:pt>
                <c:pt idx="13070">
                  <c:v>-5.3195482758620724E-2</c:v>
                </c:pt>
                <c:pt idx="13071">
                  <c:v>-5.3194293103448601E-2</c:v>
                </c:pt>
                <c:pt idx="13072">
                  <c:v>-5.3192068965517314E-2</c:v>
                </c:pt>
                <c:pt idx="13073">
                  <c:v>-5.3188586206896551E-2</c:v>
                </c:pt>
                <c:pt idx="13074">
                  <c:v>-5.3183551724137926E-2</c:v>
                </c:pt>
                <c:pt idx="13075">
                  <c:v>-5.3177189655172395E-2</c:v>
                </c:pt>
                <c:pt idx="13076">
                  <c:v>-5.3169793103448507E-2</c:v>
                </c:pt>
                <c:pt idx="13077">
                  <c:v>-5.3161896551724125E-2</c:v>
                </c:pt>
                <c:pt idx="13078">
                  <c:v>-5.3154068965517241E-2</c:v>
                </c:pt>
                <c:pt idx="13079">
                  <c:v>-5.3145793103448323E-2</c:v>
                </c:pt>
                <c:pt idx="13080">
                  <c:v>-5.3135137931034512E-2</c:v>
                </c:pt>
                <c:pt idx="13081">
                  <c:v>-5.3124603448275874E-2</c:v>
                </c:pt>
                <c:pt idx="13082">
                  <c:v>-5.3116482758620957E-2</c:v>
                </c:pt>
                <c:pt idx="13083">
                  <c:v>-5.3109086206896562E-2</c:v>
                </c:pt>
                <c:pt idx="13084">
                  <c:v>-5.3100965517241402E-2</c:v>
                </c:pt>
                <c:pt idx="13085">
                  <c:v>-5.309387931034483E-2</c:v>
                </c:pt>
                <c:pt idx="13086">
                  <c:v>-5.3088379310344817E-2</c:v>
                </c:pt>
                <c:pt idx="13087">
                  <c:v>-5.3083689655172413E-2</c:v>
                </c:pt>
                <c:pt idx="13088">
                  <c:v>-5.3079206896551726E-2</c:v>
                </c:pt>
                <c:pt idx="13089">
                  <c:v>-5.3074793103448432E-2</c:v>
                </c:pt>
                <c:pt idx="13090">
                  <c:v>-5.3072568965517264E-2</c:v>
                </c:pt>
                <c:pt idx="13091">
                  <c:v>-5.3071637931034796E-2</c:v>
                </c:pt>
                <c:pt idx="13092">
                  <c:v>-5.3070810344827586E-2</c:v>
                </c:pt>
                <c:pt idx="13093">
                  <c:v>-5.3071327586206897E-2</c:v>
                </c:pt>
                <c:pt idx="13094">
                  <c:v>-5.3073051724137926E-2</c:v>
                </c:pt>
                <c:pt idx="13095">
                  <c:v>-5.3075620689655156E-2</c:v>
                </c:pt>
                <c:pt idx="13096">
                  <c:v>-5.3078586206896552E-2</c:v>
                </c:pt>
                <c:pt idx="13097">
                  <c:v>-5.3080362068965367E-2</c:v>
                </c:pt>
                <c:pt idx="13098">
                  <c:v>-5.3082275862068984E-2</c:v>
                </c:pt>
                <c:pt idx="13099">
                  <c:v>-5.3084120689655165E-2</c:v>
                </c:pt>
                <c:pt idx="13100">
                  <c:v>-5.3084206896551724E-2</c:v>
                </c:pt>
                <c:pt idx="13101">
                  <c:v>-5.3084137931034524E-2</c:v>
                </c:pt>
                <c:pt idx="13102">
                  <c:v>-5.3083275862068971E-2</c:v>
                </c:pt>
                <c:pt idx="13103">
                  <c:v>-5.3081655172413797E-2</c:v>
                </c:pt>
                <c:pt idx="13104">
                  <c:v>-5.3078189655172386E-2</c:v>
                </c:pt>
                <c:pt idx="13105">
                  <c:v>-5.3073448275861947E-2</c:v>
                </c:pt>
                <c:pt idx="13106">
                  <c:v>-5.3069000000000012E-2</c:v>
                </c:pt>
                <c:pt idx="13107">
                  <c:v>-5.3064086206896594E-2</c:v>
                </c:pt>
                <c:pt idx="13108">
                  <c:v>-5.3058672413793112E-2</c:v>
                </c:pt>
                <c:pt idx="13109">
                  <c:v>-5.3054965517241384E-2</c:v>
                </c:pt>
                <c:pt idx="13110">
                  <c:v>-5.3052275862068982E-2</c:v>
                </c:pt>
                <c:pt idx="13111">
                  <c:v>-5.3051017241379318E-2</c:v>
                </c:pt>
                <c:pt idx="13112">
                  <c:v>-5.3050241379310373E-2</c:v>
                </c:pt>
                <c:pt idx="13113">
                  <c:v>-5.3048310344827578E-2</c:v>
                </c:pt>
                <c:pt idx="13114">
                  <c:v>-5.3045965517241382E-2</c:v>
                </c:pt>
                <c:pt idx="13115">
                  <c:v>-5.3044310344827587E-2</c:v>
                </c:pt>
                <c:pt idx="13116">
                  <c:v>-5.3045344827586223E-2</c:v>
                </c:pt>
                <c:pt idx="13117">
                  <c:v>-5.3049034482758627E-2</c:v>
                </c:pt>
                <c:pt idx="13118">
                  <c:v>-5.3055931034482813E-2</c:v>
                </c:pt>
                <c:pt idx="13119">
                  <c:v>-5.3063896551724138E-2</c:v>
                </c:pt>
                <c:pt idx="13120">
                  <c:v>-5.307003448275862E-2</c:v>
                </c:pt>
                <c:pt idx="13121">
                  <c:v>-5.3074620689655176E-2</c:v>
                </c:pt>
                <c:pt idx="13122">
                  <c:v>-5.3078431034482912E-2</c:v>
                </c:pt>
                <c:pt idx="13123">
                  <c:v>-5.3080758620689651E-2</c:v>
                </c:pt>
                <c:pt idx="13124">
                  <c:v>-5.3081482758620714E-2</c:v>
                </c:pt>
                <c:pt idx="13125">
                  <c:v>-5.3079810344827567E-2</c:v>
                </c:pt>
                <c:pt idx="13126">
                  <c:v>-5.3076844827586414E-2</c:v>
                </c:pt>
                <c:pt idx="13127">
                  <c:v>-5.3074379310344817E-2</c:v>
                </c:pt>
                <c:pt idx="13128">
                  <c:v>-5.3073413793103444E-2</c:v>
                </c:pt>
                <c:pt idx="13129">
                  <c:v>-5.3074724137931337E-2</c:v>
                </c:pt>
                <c:pt idx="13130">
                  <c:v>-5.3078517241379311E-2</c:v>
                </c:pt>
                <c:pt idx="13131">
                  <c:v>-5.3083206896551834E-2</c:v>
                </c:pt>
                <c:pt idx="13132">
                  <c:v>-5.3089344827586323E-2</c:v>
                </c:pt>
                <c:pt idx="13133">
                  <c:v>-5.3095103448275872E-2</c:v>
                </c:pt>
                <c:pt idx="13134">
                  <c:v>-5.3100431034482934E-2</c:v>
                </c:pt>
                <c:pt idx="13135">
                  <c:v>-5.3105844827586214E-2</c:v>
                </c:pt>
                <c:pt idx="13136">
                  <c:v>-5.3110827586206902E-2</c:v>
                </c:pt>
                <c:pt idx="13137">
                  <c:v>-5.3115379310344817E-2</c:v>
                </c:pt>
                <c:pt idx="13138">
                  <c:v>-5.3118362068965475E-2</c:v>
                </c:pt>
                <c:pt idx="13139">
                  <c:v>-5.3120706896551732E-2</c:v>
                </c:pt>
                <c:pt idx="13140">
                  <c:v>-5.3124465517241384E-2</c:v>
                </c:pt>
                <c:pt idx="13141">
                  <c:v>-5.3130086206896583E-2</c:v>
                </c:pt>
                <c:pt idx="13142">
                  <c:v>-5.3135810344827589E-2</c:v>
                </c:pt>
                <c:pt idx="13143">
                  <c:v>-5.3140396551724096E-2</c:v>
                </c:pt>
                <c:pt idx="13144">
                  <c:v>-5.3142810344827589E-2</c:v>
                </c:pt>
                <c:pt idx="13145">
                  <c:v>-5.3144155172413665E-2</c:v>
                </c:pt>
                <c:pt idx="13146">
                  <c:v>-5.3146465517241413E-2</c:v>
                </c:pt>
                <c:pt idx="13147">
                  <c:v>-5.3149103448275746E-2</c:v>
                </c:pt>
                <c:pt idx="13148">
                  <c:v>-5.3153017241379323E-2</c:v>
                </c:pt>
                <c:pt idx="13149">
                  <c:v>-5.3158051724137935E-2</c:v>
                </c:pt>
                <c:pt idx="13150">
                  <c:v>-5.3163603448275913E-2</c:v>
                </c:pt>
                <c:pt idx="13151">
                  <c:v>-5.3169586206896553E-2</c:v>
                </c:pt>
                <c:pt idx="13152">
                  <c:v>-5.3175034482758621E-2</c:v>
                </c:pt>
                <c:pt idx="13153">
                  <c:v>-5.3179189655172356E-2</c:v>
                </c:pt>
                <c:pt idx="13154">
                  <c:v>-5.3181551724137917E-2</c:v>
                </c:pt>
                <c:pt idx="13155">
                  <c:v>-5.3182017241379324E-2</c:v>
                </c:pt>
                <c:pt idx="13156">
                  <c:v>-5.3181551724137917E-2</c:v>
                </c:pt>
                <c:pt idx="13157">
                  <c:v>-5.3178258620689645E-2</c:v>
                </c:pt>
                <c:pt idx="13158">
                  <c:v>-5.3173465517241413E-2</c:v>
                </c:pt>
                <c:pt idx="13159">
                  <c:v>-5.3168E-2</c:v>
                </c:pt>
                <c:pt idx="13160">
                  <c:v>-5.3161551724137925E-2</c:v>
                </c:pt>
                <c:pt idx="13161">
                  <c:v>-5.3154896551724125E-2</c:v>
                </c:pt>
                <c:pt idx="13162">
                  <c:v>-5.3147896551724146E-2</c:v>
                </c:pt>
                <c:pt idx="13163">
                  <c:v>-5.3141655172413767E-2</c:v>
                </c:pt>
                <c:pt idx="13164">
                  <c:v>-5.3135051724137926E-2</c:v>
                </c:pt>
                <c:pt idx="13165">
                  <c:v>-5.3128017241379312E-2</c:v>
                </c:pt>
                <c:pt idx="13166">
                  <c:v>-5.3121517241379305E-2</c:v>
                </c:pt>
                <c:pt idx="13167">
                  <c:v>-5.3114310344827581E-2</c:v>
                </c:pt>
                <c:pt idx="13168">
                  <c:v>-5.3108103448275865E-2</c:v>
                </c:pt>
                <c:pt idx="13169">
                  <c:v>-5.3103448275862046E-2</c:v>
                </c:pt>
                <c:pt idx="13170">
                  <c:v>-5.3100155172413795E-2</c:v>
                </c:pt>
                <c:pt idx="13171">
                  <c:v>-5.3097224137931574E-2</c:v>
                </c:pt>
                <c:pt idx="13172">
                  <c:v>-5.3094241379310403E-2</c:v>
                </c:pt>
                <c:pt idx="13173">
                  <c:v>-5.3091551724137938E-2</c:v>
                </c:pt>
                <c:pt idx="13174">
                  <c:v>-5.3089379310344825E-2</c:v>
                </c:pt>
                <c:pt idx="13175">
                  <c:v>-5.3087948275861975E-2</c:v>
                </c:pt>
                <c:pt idx="13176">
                  <c:v>-5.3086275862068974E-2</c:v>
                </c:pt>
                <c:pt idx="13177">
                  <c:v>-5.3085620689655166E-2</c:v>
                </c:pt>
                <c:pt idx="13178">
                  <c:v>-5.3085724137931362E-2</c:v>
                </c:pt>
                <c:pt idx="13179">
                  <c:v>-5.3087620689655182E-2</c:v>
                </c:pt>
                <c:pt idx="13180">
                  <c:v>-5.3091103448275861E-2</c:v>
                </c:pt>
                <c:pt idx="13181">
                  <c:v>-5.3096810344827834E-2</c:v>
                </c:pt>
                <c:pt idx="13182">
                  <c:v>-5.3104017241379323E-2</c:v>
                </c:pt>
                <c:pt idx="13183">
                  <c:v>-5.3111189655172406E-2</c:v>
                </c:pt>
                <c:pt idx="13184">
                  <c:v>-5.3119827586206897E-2</c:v>
                </c:pt>
                <c:pt idx="13185">
                  <c:v>-5.3128827586206899E-2</c:v>
                </c:pt>
                <c:pt idx="13186">
                  <c:v>-5.3136741379310383E-2</c:v>
                </c:pt>
                <c:pt idx="13187">
                  <c:v>-5.3142517241379313E-2</c:v>
                </c:pt>
                <c:pt idx="13188">
                  <c:v>-5.3147517241379318E-2</c:v>
                </c:pt>
                <c:pt idx="13189">
                  <c:v>-5.3152431034483034E-2</c:v>
                </c:pt>
                <c:pt idx="13190">
                  <c:v>-5.3157586206896562E-2</c:v>
                </c:pt>
                <c:pt idx="13191">
                  <c:v>-5.3162310344827594E-2</c:v>
                </c:pt>
                <c:pt idx="13192">
                  <c:v>-5.3164741379310362E-2</c:v>
                </c:pt>
                <c:pt idx="13193">
                  <c:v>-5.3165982758620722E-2</c:v>
                </c:pt>
                <c:pt idx="13194">
                  <c:v>-5.3167603448275903E-2</c:v>
                </c:pt>
                <c:pt idx="13195">
                  <c:v>-5.3168551724137925E-2</c:v>
                </c:pt>
                <c:pt idx="13196">
                  <c:v>-5.3169724137931376E-2</c:v>
                </c:pt>
                <c:pt idx="13197">
                  <c:v>-5.3171655172413797E-2</c:v>
                </c:pt>
                <c:pt idx="13198">
                  <c:v>-5.3175103448275855E-2</c:v>
                </c:pt>
                <c:pt idx="13199">
                  <c:v>-5.3177741379310361E-2</c:v>
                </c:pt>
                <c:pt idx="13200">
                  <c:v>-5.3179068965517245E-2</c:v>
                </c:pt>
                <c:pt idx="13201">
                  <c:v>-5.3180034482758633E-2</c:v>
                </c:pt>
                <c:pt idx="13202">
                  <c:v>-5.3181965517241393E-2</c:v>
                </c:pt>
                <c:pt idx="13203">
                  <c:v>-5.3183362068965456E-2</c:v>
                </c:pt>
                <c:pt idx="13204">
                  <c:v>-5.3182758620689663E-2</c:v>
                </c:pt>
                <c:pt idx="13205">
                  <c:v>-5.3179482758620694E-2</c:v>
                </c:pt>
                <c:pt idx="13206">
                  <c:v>-5.3176551724137926E-2</c:v>
                </c:pt>
                <c:pt idx="13207">
                  <c:v>-5.3174655172413786E-2</c:v>
                </c:pt>
                <c:pt idx="13208">
                  <c:v>-5.3174137931034503E-2</c:v>
                </c:pt>
                <c:pt idx="13209">
                  <c:v>-5.3175913793103449E-2</c:v>
                </c:pt>
                <c:pt idx="13210">
                  <c:v>-5.3178620689655155E-2</c:v>
                </c:pt>
                <c:pt idx="13211">
                  <c:v>-5.3179999999999977E-2</c:v>
                </c:pt>
                <c:pt idx="13212">
                  <c:v>-5.3181120689654929E-2</c:v>
                </c:pt>
                <c:pt idx="13213">
                  <c:v>-5.3182241379310394E-2</c:v>
                </c:pt>
                <c:pt idx="13214">
                  <c:v>-5.3181965517241393E-2</c:v>
                </c:pt>
                <c:pt idx="13215">
                  <c:v>-5.3181310344827586E-2</c:v>
                </c:pt>
                <c:pt idx="13216">
                  <c:v>-5.3180344827586414E-2</c:v>
                </c:pt>
                <c:pt idx="13217">
                  <c:v>-5.3178931034482804E-2</c:v>
                </c:pt>
                <c:pt idx="13218">
                  <c:v>-5.3177586206896554E-2</c:v>
                </c:pt>
                <c:pt idx="13219">
                  <c:v>-5.3175603448275863E-2</c:v>
                </c:pt>
                <c:pt idx="13220">
                  <c:v>-5.3174672413793096E-2</c:v>
                </c:pt>
                <c:pt idx="13221">
                  <c:v>-5.3174068965517247E-2</c:v>
                </c:pt>
                <c:pt idx="13222">
                  <c:v>-5.3172672413793101E-2</c:v>
                </c:pt>
                <c:pt idx="13223">
                  <c:v>-5.3171620689655155E-2</c:v>
                </c:pt>
                <c:pt idx="13224">
                  <c:v>-5.3171241379310341E-2</c:v>
                </c:pt>
                <c:pt idx="13225">
                  <c:v>-5.3171137931034493E-2</c:v>
                </c:pt>
                <c:pt idx="13226">
                  <c:v>-5.3170879310344796E-2</c:v>
                </c:pt>
                <c:pt idx="13227">
                  <c:v>-5.3170879310344796E-2</c:v>
                </c:pt>
                <c:pt idx="13228">
                  <c:v>-5.3169551724137926E-2</c:v>
                </c:pt>
                <c:pt idx="13229">
                  <c:v>-5.3166517241379413E-2</c:v>
                </c:pt>
                <c:pt idx="13230">
                  <c:v>-5.3162672413793133E-2</c:v>
                </c:pt>
                <c:pt idx="13231">
                  <c:v>-5.3158793103448433E-2</c:v>
                </c:pt>
                <c:pt idx="13232">
                  <c:v>-5.3155603448275864E-2</c:v>
                </c:pt>
                <c:pt idx="13233">
                  <c:v>-5.3151706896551722E-2</c:v>
                </c:pt>
                <c:pt idx="13234">
                  <c:v>-5.3148637931034533E-2</c:v>
                </c:pt>
                <c:pt idx="13235">
                  <c:v>-5.3146465517241413E-2</c:v>
                </c:pt>
                <c:pt idx="13236">
                  <c:v>-5.3144137931034494E-2</c:v>
                </c:pt>
                <c:pt idx="13237">
                  <c:v>-5.3141379310344766E-2</c:v>
                </c:pt>
                <c:pt idx="13238">
                  <c:v>-5.3138931034482834E-2</c:v>
                </c:pt>
                <c:pt idx="13239">
                  <c:v>-5.3138120689655066E-2</c:v>
                </c:pt>
                <c:pt idx="13240">
                  <c:v>-5.3138206896551812E-2</c:v>
                </c:pt>
                <c:pt idx="13241">
                  <c:v>-5.3138448275861956E-2</c:v>
                </c:pt>
                <c:pt idx="13242">
                  <c:v>-5.3138517241379322E-2</c:v>
                </c:pt>
                <c:pt idx="13243">
                  <c:v>-5.3139655172413786E-2</c:v>
                </c:pt>
                <c:pt idx="13244">
                  <c:v>-5.3141620689655146E-2</c:v>
                </c:pt>
                <c:pt idx="13245">
                  <c:v>-5.3143327586206886E-2</c:v>
                </c:pt>
                <c:pt idx="13246">
                  <c:v>-5.3144206896551728E-2</c:v>
                </c:pt>
                <c:pt idx="13247">
                  <c:v>-5.3146172413793095E-2</c:v>
                </c:pt>
                <c:pt idx="13248">
                  <c:v>-5.3149827586206885E-2</c:v>
                </c:pt>
                <c:pt idx="13249">
                  <c:v>-5.3154034482758621E-2</c:v>
                </c:pt>
                <c:pt idx="13250">
                  <c:v>-5.3158517241379322E-2</c:v>
                </c:pt>
                <c:pt idx="13251">
                  <c:v>-5.3162362068965505E-2</c:v>
                </c:pt>
                <c:pt idx="13252">
                  <c:v>-5.3166448275862067E-2</c:v>
                </c:pt>
                <c:pt idx="13253">
                  <c:v>-5.3169827586206898E-2</c:v>
                </c:pt>
                <c:pt idx="13254">
                  <c:v>-5.3171655172413797E-2</c:v>
                </c:pt>
                <c:pt idx="13255">
                  <c:v>-5.317275862068966E-2</c:v>
                </c:pt>
                <c:pt idx="13256">
                  <c:v>-5.3172241379310363E-2</c:v>
                </c:pt>
                <c:pt idx="13257">
                  <c:v>-5.3168689655172414E-2</c:v>
                </c:pt>
                <c:pt idx="13258">
                  <c:v>-5.3164068965517244E-2</c:v>
                </c:pt>
                <c:pt idx="13259">
                  <c:v>-5.3159706896551716E-2</c:v>
                </c:pt>
                <c:pt idx="13260">
                  <c:v>-5.3154413793103462E-2</c:v>
                </c:pt>
                <c:pt idx="13261">
                  <c:v>-5.31491724137928E-2</c:v>
                </c:pt>
                <c:pt idx="13262">
                  <c:v>-5.3144327586206887E-2</c:v>
                </c:pt>
                <c:pt idx="13263">
                  <c:v>-5.3139982758620703E-2</c:v>
                </c:pt>
                <c:pt idx="13264">
                  <c:v>-5.3135896551724141E-2</c:v>
                </c:pt>
                <c:pt idx="13265">
                  <c:v>-5.3133327586206903E-2</c:v>
                </c:pt>
                <c:pt idx="13266">
                  <c:v>-5.3130258620689659E-2</c:v>
                </c:pt>
                <c:pt idx="13267">
                  <c:v>-5.3127241379310353E-2</c:v>
                </c:pt>
                <c:pt idx="13268">
                  <c:v>-5.3124999999999999E-2</c:v>
                </c:pt>
                <c:pt idx="13269">
                  <c:v>-5.3122896551724162E-2</c:v>
                </c:pt>
                <c:pt idx="13270">
                  <c:v>-5.3120862068965255E-2</c:v>
                </c:pt>
                <c:pt idx="13271">
                  <c:v>-5.3116724137931517E-2</c:v>
                </c:pt>
                <c:pt idx="13272">
                  <c:v>-5.3111534482758634E-2</c:v>
                </c:pt>
                <c:pt idx="13273">
                  <c:v>-5.3105224137931367E-2</c:v>
                </c:pt>
                <c:pt idx="13274">
                  <c:v>-5.3098413793103504E-2</c:v>
                </c:pt>
                <c:pt idx="13275">
                  <c:v>-5.3092827586206932E-2</c:v>
                </c:pt>
                <c:pt idx="13276">
                  <c:v>-5.3088344827586426E-2</c:v>
                </c:pt>
                <c:pt idx="13277">
                  <c:v>-5.3084620689655179E-2</c:v>
                </c:pt>
                <c:pt idx="13278">
                  <c:v>-5.3081586206896562E-2</c:v>
                </c:pt>
                <c:pt idx="13279">
                  <c:v>-5.3079741379310347E-2</c:v>
                </c:pt>
                <c:pt idx="13280">
                  <c:v>-5.3078396551724125E-2</c:v>
                </c:pt>
                <c:pt idx="13281">
                  <c:v>-5.3075827586206895E-2</c:v>
                </c:pt>
                <c:pt idx="13282">
                  <c:v>-5.3072068965517263E-2</c:v>
                </c:pt>
                <c:pt idx="13283">
                  <c:v>-5.3068103448275859E-2</c:v>
                </c:pt>
                <c:pt idx="13284">
                  <c:v>-5.3065362068965456E-2</c:v>
                </c:pt>
                <c:pt idx="13285">
                  <c:v>-5.3066637931035013E-2</c:v>
                </c:pt>
                <c:pt idx="13286">
                  <c:v>-5.3070206896551723E-2</c:v>
                </c:pt>
                <c:pt idx="13287">
                  <c:v>-5.3074051724137927E-2</c:v>
                </c:pt>
                <c:pt idx="13288">
                  <c:v>-5.3078310344827587E-2</c:v>
                </c:pt>
                <c:pt idx="13289">
                  <c:v>-5.3085275862068966E-2</c:v>
                </c:pt>
                <c:pt idx="13290">
                  <c:v>-5.3093844827586528E-2</c:v>
                </c:pt>
                <c:pt idx="13291">
                  <c:v>-5.3101965517241383E-2</c:v>
                </c:pt>
                <c:pt idx="13292">
                  <c:v>-5.3108586206896562E-2</c:v>
                </c:pt>
                <c:pt idx="13293">
                  <c:v>-5.3115241379310354E-2</c:v>
                </c:pt>
                <c:pt idx="13294">
                  <c:v>-5.3122500000000003E-2</c:v>
                </c:pt>
                <c:pt idx="13295">
                  <c:v>-5.3128482758620713E-2</c:v>
                </c:pt>
                <c:pt idx="13296">
                  <c:v>-5.3133051724137931E-2</c:v>
                </c:pt>
                <c:pt idx="13297">
                  <c:v>-5.3137448275862045E-2</c:v>
                </c:pt>
                <c:pt idx="13298">
                  <c:v>-5.3141931034482774E-2</c:v>
                </c:pt>
                <c:pt idx="13299">
                  <c:v>-5.3144379310344776E-2</c:v>
                </c:pt>
                <c:pt idx="13300">
                  <c:v>-5.3145775862068846E-2</c:v>
                </c:pt>
                <c:pt idx="13301">
                  <c:v>-5.3145862068965162E-2</c:v>
                </c:pt>
                <c:pt idx="13302">
                  <c:v>-5.3144655172413777E-2</c:v>
                </c:pt>
                <c:pt idx="13303">
                  <c:v>-5.3142172413793105E-2</c:v>
                </c:pt>
                <c:pt idx="13304">
                  <c:v>-5.3140534482758628E-2</c:v>
                </c:pt>
                <c:pt idx="13305">
                  <c:v>-5.313986206896526E-2</c:v>
                </c:pt>
                <c:pt idx="13306">
                  <c:v>-5.3139224137931387E-2</c:v>
                </c:pt>
                <c:pt idx="13307">
                  <c:v>-5.3138931034482834E-2</c:v>
                </c:pt>
                <c:pt idx="13308">
                  <c:v>-5.3139500000000006E-2</c:v>
                </c:pt>
                <c:pt idx="13309">
                  <c:v>-5.3140310344827586E-2</c:v>
                </c:pt>
                <c:pt idx="13310">
                  <c:v>-5.3141965517241381E-2</c:v>
                </c:pt>
                <c:pt idx="13311">
                  <c:v>-5.3144172413793045E-2</c:v>
                </c:pt>
                <c:pt idx="13312">
                  <c:v>-5.3147482758620704E-2</c:v>
                </c:pt>
                <c:pt idx="13313">
                  <c:v>-5.3152310344827584E-2</c:v>
                </c:pt>
                <c:pt idx="13314">
                  <c:v>-5.3157396551724141E-2</c:v>
                </c:pt>
                <c:pt idx="13315">
                  <c:v>-5.3161379310344807E-2</c:v>
                </c:pt>
                <c:pt idx="13316">
                  <c:v>-5.3165362068965445E-2</c:v>
                </c:pt>
                <c:pt idx="13317">
                  <c:v>-5.3170620689655175E-2</c:v>
                </c:pt>
                <c:pt idx="13318">
                  <c:v>-5.3176379310344815E-2</c:v>
                </c:pt>
                <c:pt idx="13319">
                  <c:v>-5.3184224137931398E-2</c:v>
                </c:pt>
                <c:pt idx="13320">
                  <c:v>-5.3191172413793106E-2</c:v>
                </c:pt>
                <c:pt idx="13321">
                  <c:v>-5.3197672413793112E-2</c:v>
                </c:pt>
                <c:pt idx="13322">
                  <c:v>-5.3205189655172375E-2</c:v>
                </c:pt>
                <c:pt idx="13323">
                  <c:v>-5.3213241379310383E-2</c:v>
                </c:pt>
                <c:pt idx="13324">
                  <c:v>-5.3223362068965274E-2</c:v>
                </c:pt>
                <c:pt idx="13325">
                  <c:v>-5.3233758620689658E-2</c:v>
                </c:pt>
                <c:pt idx="13326">
                  <c:v>-5.3245155172413433E-2</c:v>
                </c:pt>
                <c:pt idx="13327">
                  <c:v>-5.3257000000000006E-2</c:v>
                </c:pt>
                <c:pt idx="13328">
                  <c:v>-5.3267344827586334E-2</c:v>
                </c:pt>
                <c:pt idx="13329">
                  <c:v>-5.3275689655172397E-2</c:v>
                </c:pt>
                <c:pt idx="13330">
                  <c:v>-5.3283689655172418E-2</c:v>
                </c:pt>
                <c:pt idx="13331">
                  <c:v>-5.3292413793103503E-2</c:v>
                </c:pt>
                <c:pt idx="13332">
                  <c:v>-5.3298810344827592E-2</c:v>
                </c:pt>
                <c:pt idx="13333">
                  <c:v>-5.3302172413793113E-2</c:v>
                </c:pt>
                <c:pt idx="13334">
                  <c:v>-5.3303482758620957E-2</c:v>
                </c:pt>
                <c:pt idx="13335">
                  <c:v>-5.3303586206896819E-2</c:v>
                </c:pt>
                <c:pt idx="13336">
                  <c:v>-5.3301551724137926E-2</c:v>
                </c:pt>
                <c:pt idx="13337">
                  <c:v>-5.3296741379310383E-2</c:v>
                </c:pt>
                <c:pt idx="13338">
                  <c:v>-5.3290879310344826E-2</c:v>
                </c:pt>
                <c:pt idx="13339">
                  <c:v>-5.3285120689654845E-2</c:v>
                </c:pt>
                <c:pt idx="13340">
                  <c:v>-5.3277465517241392E-2</c:v>
                </c:pt>
                <c:pt idx="13341">
                  <c:v>-5.3268275862068969E-2</c:v>
                </c:pt>
                <c:pt idx="13342">
                  <c:v>-5.325991379310345E-2</c:v>
                </c:pt>
                <c:pt idx="13343">
                  <c:v>-5.3252172413793097E-2</c:v>
                </c:pt>
                <c:pt idx="13344">
                  <c:v>-5.3245913793103367E-2</c:v>
                </c:pt>
                <c:pt idx="13345">
                  <c:v>-5.3239999999999996E-2</c:v>
                </c:pt>
                <c:pt idx="13346">
                  <c:v>-5.3234413793103452E-2</c:v>
                </c:pt>
                <c:pt idx="13347">
                  <c:v>-5.3230137931034503E-2</c:v>
                </c:pt>
                <c:pt idx="13348">
                  <c:v>-5.3227068965517252E-2</c:v>
                </c:pt>
                <c:pt idx="13349">
                  <c:v>-5.3225120689654806E-2</c:v>
                </c:pt>
                <c:pt idx="13350">
                  <c:v>-5.322267241379311E-2</c:v>
                </c:pt>
                <c:pt idx="13351">
                  <c:v>-5.3218689655172423E-2</c:v>
                </c:pt>
                <c:pt idx="13352">
                  <c:v>-5.3215413793103454E-2</c:v>
                </c:pt>
                <c:pt idx="13353">
                  <c:v>-5.3212689655172424E-2</c:v>
                </c:pt>
                <c:pt idx="13354">
                  <c:v>-5.3210206896551732E-2</c:v>
                </c:pt>
                <c:pt idx="13355">
                  <c:v>-5.3207517241379308E-2</c:v>
                </c:pt>
                <c:pt idx="13356">
                  <c:v>-5.3204086206896553E-2</c:v>
                </c:pt>
                <c:pt idx="13357">
                  <c:v>-5.3200068965517253E-2</c:v>
                </c:pt>
                <c:pt idx="13358">
                  <c:v>-5.3196241379310422E-2</c:v>
                </c:pt>
                <c:pt idx="13359">
                  <c:v>-5.3192913793103494E-2</c:v>
                </c:pt>
                <c:pt idx="13360">
                  <c:v>-5.3189620689655166E-2</c:v>
                </c:pt>
                <c:pt idx="13361">
                  <c:v>-5.3186327586206901E-2</c:v>
                </c:pt>
                <c:pt idx="13362">
                  <c:v>-5.3180689655172413E-2</c:v>
                </c:pt>
                <c:pt idx="13363">
                  <c:v>-5.3174896551724096E-2</c:v>
                </c:pt>
                <c:pt idx="13364">
                  <c:v>-5.3170862068965243E-2</c:v>
                </c:pt>
                <c:pt idx="13365">
                  <c:v>-5.3167068965517282E-2</c:v>
                </c:pt>
                <c:pt idx="13366">
                  <c:v>-5.3163396551724154E-2</c:v>
                </c:pt>
                <c:pt idx="13367">
                  <c:v>-5.3160603448275903E-2</c:v>
                </c:pt>
                <c:pt idx="13368">
                  <c:v>-5.315781034482759E-2</c:v>
                </c:pt>
                <c:pt idx="13369">
                  <c:v>-5.3155086206896553E-2</c:v>
                </c:pt>
                <c:pt idx="13370">
                  <c:v>-5.3152362068965446E-2</c:v>
                </c:pt>
                <c:pt idx="13371">
                  <c:v>-5.3150965517241383E-2</c:v>
                </c:pt>
                <c:pt idx="13372">
                  <c:v>-5.315065517241379E-2</c:v>
                </c:pt>
                <c:pt idx="13373">
                  <c:v>-5.3150379310344817E-2</c:v>
                </c:pt>
                <c:pt idx="13374">
                  <c:v>-5.3149017241379305E-2</c:v>
                </c:pt>
                <c:pt idx="13375">
                  <c:v>-5.3149051724137857E-2</c:v>
                </c:pt>
                <c:pt idx="13376">
                  <c:v>-5.3151137931034494E-2</c:v>
                </c:pt>
                <c:pt idx="13377">
                  <c:v>-5.3153982758620724E-2</c:v>
                </c:pt>
                <c:pt idx="13378">
                  <c:v>-5.3156655172413803E-2</c:v>
                </c:pt>
                <c:pt idx="13379">
                  <c:v>-5.315958620689655E-2</c:v>
                </c:pt>
                <c:pt idx="13380">
                  <c:v>-5.3161465517241394E-2</c:v>
                </c:pt>
                <c:pt idx="13381">
                  <c:v>-5.3160068965517254E-2</c:v>
                </c:pt>
                <c:pt idx="13382">
                  <c:v>-5.3155982758620691E-2</c:v>
                </c:pt>
                <c:pt idx="13383">
                  <c:v>-5.3151172413793066E-2</c:v>
                </c:pt>
                <c:pt idx="13384">
                  <c:v>-5.3145344827586212E-2</c:v>
                </c:pt>
                <c:pt idx="13385">
                  <c:v>-5.3137706896551812E-2</c:v>
                </c:pt>
                <c:pt idx="13386">
                  <c:v>-5.3128465517241381E-2</c:v>
                </c:pt>
                <c:pt idx="13387">
                  <c:v>-5.3118896551724144E-2</c:v>
                </c:pt>
                <c:pt idx="13388">
                  <c:v>-5.3107603448275892E-2</c:v>
                </c:pt>
                <c:pt idx="13389">
                  <c:v>-5.3096482758621021E-2</c:v>
                </c:pt>
                <c:pt idx="13390">
                  <c:v>-5.3085120689655145E-2</c:v>
                </c:pt>
                <c:pt idx="13391">
                  <c:v>-5.3075327586206887E-2</c:v>
                </c:pt>
                <c:pt idx="13392">
                  <c:v>-5.3065224137931452E-2</c:v>
                </c:pt>
                <c:pt idx="13393">
                  <c:v>-5.3053137931034534E-2</c:v>
                </c:pt>
                <c:pt idx="13394">
                  <c:v>-5.3042241379310372E-2</c:v>
                </c:pt>
                <c:pt idx="13395">
                  <c:v>-5.3033000000000004E-2</c:v>
                </c:pt>
                <c:pt idx="13396">
                  <c:v>-5.302727586206897E-2</c:v>
                </c:pt>
                <c:pt idx="13397">
                  <c:v>-5.3022862068965455E-2</c:v>
                </c:pt>
                <c:pt idx="13398">
                  <c:v>-5.3019568965517253E-2</c:v>
                </c:pt>
                <c:pt idx="13399">
                  <c:v>-5.3018189655172417E-2</c:v>
                </c:pt>
                <c:pt idx="13400">
                  <c:v>-5.3017758620689664E-2</c:v>
                </c:pt>
                <c:pt idx="13401">
                  <c:v>-5.3017827586206913E-2</c:v>
                </c:pt>
                <c:pt idx="13402">
                  <c:v>-5.3018448275862065E-2</c:v>
                </c:pt>
                <c:pt idx="13403">
                  <c:v>-5.3020448275861866E-2</c:v>
                </c:pt>
                <c:pt idx="13404">
                  <c:v>-5.3022620689655173E-2</c:v>
                </c:pt>
                <c:pt idx="13405">
                  <c:v>-5.3024603448275864E-2</c:v>
                </c:pt>
                <c:pt idx="13406">
                  <c:v>-5.3027586206896564E-2</c:v>
                </c:pt>
                <c:pt idx="13407">
                  <c:v>-5.303077586206896E-2</c:v>
                </c:pt>
                <c:pt idx="13408">
                  <c:v>-5.3033620689655184E-2</c:v>
                </c:pt>
                <c:pt idx="13409">
                  <c:v>-5.3036517241379484E-2</c:v>
                </c:pt>
                <c:pt idx="13410">
                  <c:v>-5.3040379310344825E-2</c:v>
                </c:pt>
                <c:pt idx="13411">
                  <c:v>-5.3045086206896554E-2</c:v>
                </c:pt>
                <c:pt idx="13412">
                  <c:v>-5.3050724137931417E-2</c:v>
                </c:pt>
                <c:pt idx="13413">
                  <c:v>-5.3057344827586457E-2</c:v>
                </c:pt>
                <c:pt idx="13414">
                  <c:v>-5.3065896551724154E-2</c:v>
                </c:pt>
                <c:pt idx="13415">
                  <c:v>-5.3073810344827589E-2</c:v>
                </c:pt>
                <c:pt idx="13416">
                  <c:v>-5.3080258620689658E-2</c:v>
                </c:pt>
                <c:pt idx="13417">
                  <c:v>-5.3087275862068968E-2</c:v>
                </c:pt>
                <c:pt idx="13418">
                  <c:v>-5.3094500000000003E-2</c:v>
                </c:pt>
                <c:pt idx="13419">
                  <c:v>-5.3102120689655176E-2</c:v>
                </c:pt>
                <c:pt idx="13420">
                  <c:v>-5.3108344827586314E-2</c:v>
                </c:pt>
                <c:pt idx="13421">
                  <c:v>-5.3113672413793132E-2</c:v>
                </c:pt>
                <c:pt idx="13422">
                  <c:v>-5.3119689655172414E-2</c:v>
                </c:pt>
                <c:pt idx="13423">
                  <c:v>-5.3123931034482832E-2</c:v>
                </c:pt>
                <c:pt idx="13424">
                  <c:v>-5.3126206896551793E-2</c:v>
                </c:pt>
                <c:pt idx="13425">
                  <c:v>-5.3127706896551732E-2</c:v>
                </c:pt>
                <c:pt idx="13426">
                  <c:v>-5.3128689655172416E-2</c:v>
                </c:pt>
                <c:pt idx="13427">
                  <c:v>-5.3129793103448314E-2</c:v>
                </c:pt>
                <c:pt idx="13428">
                  <c:v>-5.3132551724137937E-2</c:v>
                </c:pt>
                <c:pt idx="13429">
                  <c:v>-5.3135275862068961E-2</c:v>
                </c:pt>
                <c:pt idx="13430">
                  <c:v>-5.3138482758620723E-2</c:v>
                </c:pt>
                <c:pt idx="13431">
                  <c:v>-5.3141982758620691E-2</c:v>
                </c:pt>
                <c:pt idx="13432">
                  <c:v>-5.3144293103448433E-2</c:v>
                </c:pt>
                <c:pt idx="13433">
                  <c:v>-5.3144517241379315E-2</c:v>
                </c:pt>
                <c:pt idx="13434">
                  <c:v>-5.3143086206896561E-2</c:v>
                </c:pt>
                <c:pt idx="13435">
                  <c:v>-5.3140999999999987E-2</c:v>
                </c:pt>
                <c:pt idx="13436">
                  <c:v>-5.3138172413793087E-2</c:v>
                </c:pt>
                <c:pt idx="13437">
                  <c:v>-5.3134896551724153E-2</c:v>
                </c:pt>
                <c:pt idx="13438">
                  <c:v>-5.3130896551724142E-2</c:v>
                </c:pt>
                <c:pt idx="13439">
                  <c:v>-5.3128586206896561E-2</c:v>
                </c:pt>
                <c:pt idx="13440">
                  <c:v>-5.3128241379310354E-2</c:v>
                </c:pt>
                <c:pt idx="13441">
                  <c:v>-5.3128103448275857E-2</c:v>
                </c:pt>
                <c:pt idx="13442">
                  <c:v>-5.3128655172413788E-2</c:v>
                </c:pt>
                <c:pt idx="13443">
                  <c:v>-5.3129362068965236E-2</c:v>
                </c:pt>
                <c:pt idx="13444">
                  <c:v>-5.3129999999999997E-2</c:v>
                </c:pt>
                <c:pt idx="13445">
                  <c:v>-5.3129793103448314E-2</c:v>
                </c:pt>
                <c:pt idx="13446">
                  <c:v>-5.3128689655172416E-2</c:v>
                </c:pt>
                <c:pt idx="13447">
                  <c:v>-5.3127275862068959E-2</c:v>
                </c:pt>
                <c:pt idx="13448">
                  <c:v>-5.3126034482758634E-2</c:v>
                </c:pt>
                <c:pt idx="13449">
                  <c:v>-5.3125241379310351E-2</c:v>
                </c:pt>
                <c:pt idx="13450">
                  <c:v>-5.3124689655172412E-2</c:v>
                </c:pt>
                <c:pt idx="13451">
                  <c:v>-5.3125862068965198E-2</c:v>
                </c:pt>
                <c:pt idx="13452">
                  <c:v>-5.3126637931034906E-2</c:v>
                </c:pt>
                <c:pt idx="13453">
                  <c:v>-5.3125500000000006E-2</c:v>
                </c:pt>
                <c:pt idx="13454">
                  <c:v>-5.3122431034483004E-2</c:v>
                </c:pt>
                <c:pt idx="13455">
                  <c:v>-5.3118879310344827E-2</c:v>
                </c:pt>
                <c:pt idx="13456">
                  <c:v>-5.3116155172413797E-2</c:v>
                </c:pt>
                <c:pt idx="13457">
                  <c:v>-5.3114620689655181E-2</c:v>
                </c:pt>
                <c:pt idx="13458">
                  <c:v>-5.3113637931034949E-2</c:v>
                </c:pt>
                <c:pt idx="13459">
                  <c:v>-5.3111758620689647E-2</c:v>
                </c:pt>
                <c:pt idx="13460">
                  <c:v>-5.3108913793103452E-2</c:v>
                </c:pt>
                <c:pt idx="13461">
                  <c:v>-5.3104517241379323E-2</c:v>
                </c:pt>
                <c:pt idx="13462">
                  <c:v>-5.3099999999999994E-2</c:v>
                </c:pt>
                <c:pt idx="13463">
                  <c:v>-5.3096241379310433E-2</c:v>
                </c:pt>
                <c:pt idx="13464">
                  <c:v>-5.3094068965517292E-2</c:v>
                </c:pt>
                <c:pt idx="13465">
                  <c:v>-5.3093448275862057E-2</c:v>
                </c:pt>
                <c:pt idx="13466">
                  <c:v>-5.3094155172413796E-2</c:v>
                </c:pt>
                <c:pt idx="13467">
                  <c:v>-5.3096448275862067E-2</c:v>
                </c:pt>
                <c:pt idx="13468">
                  <c:v>-5.3099982758620733E-2</c:v>
                </c:pt>
                <c:pt idx="13469">
                  <c:v>-5.3104931034482834E-2</c:v>
                </c:pt>
                <c:pt idx="13470">
                  <c:v>-5.3109413793103452E-2</c:v>
                </c:pt>
                <c:pt idx="13471">
                  <c:v>-5.3112258620689662E-2</c:v>
                </c:pt>
                <c:pt idx="13472">
                  <c:v>-5.3112482758620988E-2</c:v>
                </c:pt>
                <c:pt idx="13473">
                  <c:v>-5.3112586206896836E-2</c:v>
                </c:pt>
                <c:pt idx="13474">
                  <c:v>-5.3113879310344829E-2</c:v>
                </c:pt>
                <c:pt idx="13475">
                  <c:v>-5.31156724137931E-2</c:v>
                </c:pt>
                <c:pt idx="13476">
                  <c:v>-5.3118258620689661E-2</c:v>
                </c:pt>
                <c:pt idx="13477">
                  <c:v>-5.3119551724137917E-2</c:v>
                </c:pt>
                <c:pt idx="13478">
                  <c:v>-5.3119206896551731E-2</c:v>
                </c:pt>
                <c:pt idx="13479">
                  <c:v>-5.3119034482758634E-2</c:v>
                </c:pt>
                <c:pt idx="13480">
                  <c:v>-5.3116931034483138E-2</c:v>
                </c:pt>
                <c:pt idx="13481">
                  <c:v>-5.3114344827586465E-2</c:v>
                </c:pt>
                <c:pt idx="13482">
                  <c:v>-5.3112551724137938E-2</c:v>
                </c:pt>
                <c:pt idx="13483">
                  <c:v>-5.3111534482758634E-2</c:v>
                </c:pt>
                <c:pt idx="13484">
                  <c:v>-5.3110086206896584E-2</c:v>
                </c:pt>
                <c:pt idx="13485">
                  <c:v>-5.3109741379310342E-2</c:v>
                </c:pt>
                <c:pt idx="13486">
                  <c:v>-5.3109965517241384E-2</c:v>
                </c:pt>
                <c:pt idx="13487">
                  <c:v>-5.3110689655172412E-2</c:v>
                </c:pt>
                <c:pt idx="13488">
                  <c:v>-5.3112327586206924E-2</c:v>
                </c:pt>
                <c:pt idx="13489">
                  <c:v>-5.3114189655172415E-2</c:v>
                </c:pt>
                <c:pt idx="13490">
                  <c:v>-5.3116413793103522E-2</c:v>
                </c:pt>
                <c:pt idx="13491">
                  <c:v>-5.3118793103448581E-2</c:v>
                </c:pt>
                <c:pt idx="13492">
                  <c:v>-5.3120862068965255E-2</c:v>
                </c:pt>
                <c:pt idx="13493">
                  <c:v>-5.3123517241379314E-2</c:v>
                </c:pt>
                <c:pt idx="13494">
                  <c:v>-5.3126293103448588E-2</c:v>
                </c:pt>
                <c:pt idx="13495">
                  <c:v>-5.3128172413793057E-2</c:v>
                </c:pt>
                <c:pt idx="13496">
                  <c:v>-5.3129396551724141E-2</c:v>
                </c:pt>
                <c:pt idx="13497">
                  <c:v>-5.3130517241379314E-2</c:v>
                </c:pt>
                <c:pt idx="13498">
                  <c:v>-5.3131775862068957E-2</c:v>
                </c:pt>
                <c:pt idx="13499">
                  <c:v>-5.3132689655172434E-2</c:v>
                </c:pt>
                <c:pt idx="13500">
                  <c:v>-5.3132258620689661E-2</c:v>
                </c:pt>
                <c:pt idx="13501">
                  <c:v>-5.3131482758620723E-2</c:v>
                </c:pt>
                <c:pt idx="13502">
                  <c:v>-5.3130827586206901E-2</c:v>
                </c:pt>
                <c:pt idx="13503">
                  <c:v>-5.3131172413793067E-2</c:v>
                </c:pt>
                <c:pt idx="13504">
                  <c:v>-5.3131793103448434E-2</c:v>
                </c:pt>
                <c:pt idx="13505">
                  <c:v>-5.3132982758620904E-2</c:v>
                </c:pt>
                <c:pt idx="13506">
                  <c:v>-5.3135241379310354E-2</c:v>
                </c:pt>
                <c:pt idx="13507">
                  <c:v>-5.3136741379310383E-2</c:v>
                </c:pt>
                <c:pt idx="13508">
                  <c:v>-5.3137517241379321E-2</c:v>
                </c:pt>
                <c:pt idx="13509">
                  <c:v>-5.3139879310344806E-2</c:v>
                </c:pt>
                <c:pt idx="13510">
                  <c:v>-5.3143206896551727E-2</c:v>
                </c:pt>
                <c:pt idx="13511">
                  <c:v>-5.3146293103448539E-2</c:v>
                </c:pt>
                <c:pt idx="13512">
                  <c:v>-5.3149672413793085E-2</c:v>
                </c:pt>
                <c:pt idx="13513">
                  <c:v>-5.3153689655172413E-2</c:v>
                </c:pt>
                <c:pt idx="13514">
                  <c:v>-5.3157206896551734E-2</c:v>
                </c:pt>
                <c:pt idx="13515">
                  <c:v>-5.3160327586206903E-2</c:v>
                </c:pt>
                <c:pt idx="13516">
                  <c:v>-5.3164310344827582E-2</c:v>
                </c:pt>
                <c:pt idx="13517">
                  <c:v>-5.3170689655172416E-2</c:v>
                </c:pt>
                <c:pt idx="13518">
                  <c:v>-5.3179482758620694E-2</c:v>
                </c:pt>
                <c:pt idx="13519">
                  <c:v>-5.3187000000000012E-2</c:v>
                </c:pt>
                <c:pt idx="13520">
                  <c:v>-5.3192344827586537E-2</c:v>
                </c:pt>
                <c:pt idx="13521">
                  <c:v>-5.3196896551724139E-2</c:v>
                </c:pt>
                <c:pt idx="13522">
                  <c:v>-5.3200517241379308E-2</c:v>
                </c:pt>
                <c:pt idx="13523">
                  <c:v>-5.3202775862068966E-2</c:v>
                </c:pt>
                <c:pt idx="13524">
                  <c:v>-5.3203879310344815E-2</c:v>
                </c:pt>
                <c:pt idx="13525">
                  <c:v>-5.3205689655172417E-2</c:v>
                </c:pt>
                <c:pt idx="13526">
                  <c:v>-5.3208120689654907E-2</c:v>
                </c:pt>
                <c:pt idx="13527">
                  <c:v>-5.3211224137931397E-2</c:v>
                </c:pt>
                <c:pt idx="13528">
                  <c:v>-5.3214206896551722E-2</c:v>
                </c:pt>
                <c:pt idx="13529">
                  <c:v>-5.3215827586206896E-2</c:v>
                </c:pt>
                <c:pt idx="13530">
                  <c:v>-5.3215758620689647E-2</c:v>
                </c:pt>
                <c:pt idx="13531">
                  <c:v>-5.3213758620689659E-2</c:v>
                </c:pt>
                <c:pt idx="13532">
                  <c:v>-5.3211086206896553E-2</c:v>
                </c:pt>
                <c:pt idx="13533">
                  <c:v>-5.3207499999999998E-2</c:v>
                </c:pt>
                <c:pt idx="13534">
                  <c:v>-5.3203724137931389E-2</c:v>
                </c:pt>
                <c:pt idx="13535">
                  <c:v>-5.3199155172413776E-2</c:v>
                </c:pt>
                <c:pt idx="13536">
                  <c:v>-5.3193465517241599E-2</c:v>
                </c:pt>
                <c:pt idx="13537">
                  <c:v>-5.3188051724137937E-2</c:v>
                </c:pt>
                <c:pt idx="13538">
                  <c:v>-5.3183758620689657E-2</c:v>
                </c:pt>
                <c:pt idx="13539">
                  <c:v>-5.317925862068934E-2</c:v>
                </c:pt>
                <c:pt idx="13540">
                  <c:v>-5.317336206896528E-2</c:v>
                </c:pt>
                <c:pt idx="13541">
                  <c:v>-5.3167275862068972E-2</c:v>
                </c:pt>
                <c:pt idx="13542">
                  <c:v>-5.3162172413793111E-2</c:v>
                </c:pt>
                <c:pt idx="13543">
                  <c:v>-5.3159086206896564E-2</c:v>
                </c:pt>
                <c:pt idx="13544">
                  <c:v>-5.3156517241379313E-2</c:v>
                </c:pt>
                <c:pt idx="13545">
                  <c:v>-5.3153862068965302E-2</c:v>
                </c:pt>
                <c:pt idx="13546">
                  <c:v>-5.3150137931034513E-2</c:v>
                </c:pt>
                <c:pt idx="13547">
                  <c:v>-5.3147172413793076E-2</c:v>
                </c:pt>
                <c:pt idx="13548">
                  <c:v>-5.3145862068965162E-2</c:v>
                </c:pt>
                <c:pt idx="13549">
                  <c:v>-5.3146086206896564E-2</c:v>
                </c:pt>
                <c:pt idx="13550">
                  <c:v>-5.3148068965517242E-2</c:v>
                </c:pt>
                <c:pt idx="13551">
                  <c:v>-5.3150448275861857E-2</c:v>
                </c:pt>
                <c:pt idx="13552">
                  <c:v>-5.3151551724137915E-2</c:v>
                </c:pt>
                <c:pt idx="13553">
                  <c:v>-5.3154034482758621E-2</c:v>
                </c:pt>
                <c:pt idx="13554">
                  <c:v>-5.3157241379310362E-2</c:v>
                </c:pt>
                <c:pt idx="13555">
                  <c:v>-5.3161103448275855E-2</c:v>
                </c:pt>
                <c:pt idx="13556">
                  <c:v>-5.316705172413793E-2</c:v>
                </c:pt>
                <c:pt idx="13557">
                  <c:v>-5.3174103448275847E-2</c:v>
                </c:pt>
                <c:pt idx="13558">
                  <c:v>-5.3181120689654929E-2</c:v>
                </c:pt>
                <c:pt idx="13559">
                  <c:v>-5.3189586206896552E-2</c:v>
                </c:pt>
                <c:pt idx="13560">
                  <c:v>-5.3196724137931549E-2</c:v>
                </c:pt>
                <c:pt idx="13561">
                  <c:v>-5.3202586206896572E-2</c:v>
                </c:pt>
                <c:pt idx="13562">
                  <c:v>-5.3207499999999998E-2</c:v>
                </c:pt>
                <c:pt idx="13563">
                  <c:v>-5.3212482758620935E-2</c:v>
                </c:pt>
                <c:pt idx="13564">
                  <c:v>-5.3218448275861946E-2</c:v>
                </c:pt>
                <c:pt idx="13565">
                  <c:v>-5.3222465517241413E-2</c:v>
                </c:pt>
                <c:pt idx="13566">
                  <c:v>-5.3224517241379297E-2</c:v>
                </c:pt>
                <c:pt idx="13567">
                  <c:v>-5.3227017241379307E-2</c:v>
                </c:pt>
                <c:pt idx="13568">
                  <c:v>-5.3229448275861742E-2</c:v>
                </c:pt>
                <c:pt idx="13569">
                  <c:v>-5.3232275862068974E-2</c:v>
                </c:pt>
                <c:pt idx="13570">
                  <c:v>-5.3235965517241392E-2</c:v>
                </c:pt>
                <c:pt idx="13571">
                  <c:v>-5.3237931034482933E-2</c:v>
                </c:pt>
                <c:pt idx="13572">
                  <c:v>-5.3239206896551726E-2</c:v>
                </c:pt>
                <c:pt idx="13573">
                  <c:v>-5.3239689655172416E-2</c:v>
                </c:pt>
                <c:pt idx="13574">
                  <c:v>-5.3238517241379311E-2</c:v>
                </c:pt>
                <c:pt idx="13575">
                  <c:v>-5.3236603448275903E-2</c:v>
                </c:pt>
                <c:pt idx="13576">
                  <c:v>-5.3235793103448413E-2</c:v>
                </c:pt>
                <c:pt idx="13577">
                  <c:v>-5.3235896551724116E-2</c:v>
                </c:pt>
                <c:pt idx="13578">
                  <c:v>-5.3235172413793046E-2</c:v>
                </c:pt>
                <c:pt idx="13579">
                  <c:v>-5.3234844827586232E-2</c:v>
                </c:pt>
                <c:pt idx="13580">
                  <c:v>-5.3235120689654893E-2</c:v>
                </c:pt>
                <c:pt idx="13581">
                  <c:v>-5.3234189655172397E-2</c:v>
                </c:pt>
                <c:pt idx="13582">
                  <c:v>-5.3233189655172396E-2</c:v>
                </c:pt>
                <c:pt idx="13583">
                  <c:v>-5.3230689655172421E-2</c:v>
                </c:pt>
                <c:pt idx="13584">
                  <c:v>-5.3225344827586223E-2</c:v>
                </c:pt>
                <c:pt idx="13585">
                  <c:v>-5.3219120689654939E-2</c:v>
                </c:pt>
                <c:pt idx="13586">
                  <c:v>-5.3215275862068957E-2</c:v>
                </c:pt>
                <c:pt idx="13587">
                  <c:v>-5.3213137931034757E-2</c:v>
                </c:pt>
                <c:pt idx="13588">
                  <c:v>-5.3211517241379312E-2</c:v>
                </c:pt>
                <c:pt idx="13589">
                  <c:v>-5.3209913793103449E-2</c:v>
                </c:pt>
                <c:pt idx="13590">
                  <c:v>-5.3207810344827577E-2</c:v>
                </c:pt>
                <c:pt idx="13591">
                  <c:v>-5.3207793103448434E-2</c:v>
                </c:pt>
                <c:pt idx="13592">
                  <c:v>-5.3208344827586233E-2</c:v>
                </c:pt>
                <c:pt idx="13593">
                  <c:v>-5.3208017241379316E-2</c:v>
                </c:pt>
                <c:pt idx="13594">
                  <c:v>-5.3206758620689659E-2</c:v>
                </c:pt>
                <c:pt idx="13595">
                  <c:v>-5.3206241379310362E-2</c:v>
                </c:pt>
                <c:pt idx="13596">
                  <c:v>-5.320631034482759E-2</c:v>
                </c:pt>
                <c:pt idx="13597">
                  <c:v>-5.3206586206896563E-2</c:v>
                </c:pt>
                <c:pt idx="13598">
                  <c:v>-5.3206500000000004E-2</c:v>
                </c:pt>
                <c:pt idx="13599">
                  <c:v>-5.3207344827586413E-2</c:v>
                </c:pt>
                <c:pt idx="13600">
                  <c:v>-5.3207965517241392E-2</c:v>
                </c:pt>
                <c:pt idx="13601">
                  <c:v>-5.3207172413793087E-2</c:v>
                </c:pt>
                <c:pt idx="13602">
                  <c:v>-5.3205982758620693E-2</c:v>
                </c:pt>
                <c:pt idx="13603">
                  <c:v>-5.3205379310344796E-2</c:v>
                </c:pt>
                <c:pt idx="13604">
                  <c:v>-5.3204068965517243E-2</c:v>
                </c:pt>
                <c:pt idx="13605">
                  <c:v>-5.3201844827586213E-2</c:v>
                </c:pt>
                <c:pt idx="13606">
                  <c:v>-5.3199758620689659E-2</c:v>
                </c:pt>
                <c:pt idx="13607">
                  <c:v>-5.3196827586206932E-2</c:v>
                </c:pt>
                <c:pt idx="13608">
                  <c:v>-5.3192586206896826E-2</c:v>
                </c:pt>
                <c:pt idx="13609">
                  <c:v>-5.318851724137931E-2</c:v>
                </c:pt>
                <c:pt idx="13610">
                  <c:v>-5.318531034482759E-2</c:v>
                </c:pt>
                <c:pt idx="13611">
                  <c:v>-5.3182586206896594E-2</c:v>
                </c:pt>
                <c:pt idx="13612">
                  <c:v>-5.3180948275861853E-2</c:v>
                </c:pt>
                <c:pt idx="13613">
                  <c:v>-5.3182051724137931E-2</c:v>
                </c:pt>
                <c:pt idx="13614">
                  <c:v>-5.3184810344827589E-2</c:v>
                </c:pt>
                <c:pt idx="13615">
                  <c:v>-5.3187620689655171E-2</c:v>
                </c:pt>
                <c:pt idx="13616">
                  <c:v>-5.3191655172413803E-2</c:v>
                </c:pt>
                <c:pt idx="13617">
                  <c:v>-5.3195758620689655E-2</c:v>
                </c:pt>
                <c:pt idx="13618">
                  <c:v>-5.3198293103448591E-2</c:v>
                </c:pt>
                <c:pt idx="13619">
                  <c:v>-5.3199413793103452E-2</c:v>
                </c:pt>
                <c:pt idx="13620">
                  <c:v>-5.3200258620689646E-2</c:v>
                </c:pt>
                <c:pt idx="13621">
                  <c:v>-5.3200499999999998E-2</c:v>
                </c:pt>
                <c:pt idx="13622">
                  <c:v>-5.3200603448275874E-2</c:v>
                </c:pt>
                <c:pt idx="13623">
                  <c:v>-5.3201068965517247E-2</c:v>
                </c:pt>
                <c:pt idx="13624">
                  <c:v>-5.3200396551724143E-2</c:v>
                </c:pt>
                <c:pt idx="13625">
                  <c:v>-5.3197931034483073E-2</c:v>
                </c:pt>
                <c:pt idx="13626">
                  <c:v>-5.3195465517241414E-2</c:v>
                </c:pt>
                <c:pt idx="13627">
                  <c:v>-5.3194862068965447E-2</c:v>
                </c:pt>
                <c:pt idx="13628">
                  <c:v>-5.3195293103448567E-2</c:v>
                </c:pt>
                <c:pt idx="13629">
                  <c:v>-5.3195500000000014E-2</c:v>
                </c:pt>
                <c:pt idx="13630">
                  <c:v>-5.3196224137931548E-2</c:v>
                </c:pt>
                <c:pt idx="13631">
                  <c:v>-5.3196275862068973E-2</c:v>
                </c:pt>
                <c:pt idx="13632">
                  <c:v>-5.31961551724138E-2</c:v>
                </c:pt>
                <c:pt idx="13633">
                  <c:v>-5.3196137931034851E-2</c:v>
                </c:pt>
                <c:pt idx="13634">
                  <c:v>-5.3195982758620704E-2</c:v>
                </c:pt>
                <c:pt idx="13635">
                  <c:v>-5.3194913793103454E-2</c:v>
                </c:pt>
                <c:pt idx="13636">
                  <c:v>-5.3193896551724136E-2</c:v>
                </c:pt>
                <c:pt idx="13637">
                  <c:v>-5.3193189655172411E-2</c:v>
                </c:pt>
                <c:pt idx="13638">
                  <c:v>-5.3192224137931537E-2</c:v>
                </c:pt>
                <c:pt idx="13639">
                  <c:v>-5.3191000000000002E-2</c:v>
                </c:pt>
                <c:pt idx="13640">
                  <c:v>-5.3189603448275863E-2</c:v>
                </c:pt>
                <c:pt idx="13641">
                  <c:v>-5.3186224137931476E-2</c:v>
                </c:pt>
                <c:pt idx="13642">
                  <c:v>-5.3180948275861853E-2</c:v>
                </c:pt>
                <c:pt idx="13643">
                  <c:v>-5.3173948275861846E-2</c:v>
                </c:pt>
                <c:pt idx="13644">
                  <c:v>-5.3165999999999998E-2</c:v>
                </c:pt>
                <c:pt idx="13645">
                  <c:v>-5.3158034482758632E-2</c:v>
                </c:pt>
                <c:pt idx="13646">
                  <c:v>-5.3151172413793066E-2</c:v>
                </c:pt>
                <c:pt idx="13647">
                  <c:v>-5.3143275862068955E-2</c:v>
                </c:pt>
                <c:pt idx="13648">
                  <c:v>-5.3134948275861946E-2</c:v>
                </c:pt>
                <c:pt idx="13649">
                  <c:v>-5.3125413793103447E-2</c:v>
                </c:pt>
                <c:pt idx="13650">
                  <c:v>-5.3114379310344829E-2</c:v>
                </c:pt>
                <c:pt idx="13651">
                  <c:v>-5.3104620689655178E-2</c:v>
                </c:pt>
                <c:pt idx="13652">
                  <c:v>-5.3097931034483119E-2</c:v>
                </c:pt>
                <c:pt idx="13653">
                  <c:v>-5.309248275862103E-2</c:v>
                </c:pt>
                <c:pt idx="13654">
                  <c:v>-5.3089172413793066E-2</c:v>
                </c:pt>
                <c:pt idx="13655">
                  <c:v>-5.3089310344827591E-2</c:v>
                </c:pt>
                <c:pt idx="13656">
                  <c:v>-5.3089999999999998E-2</c:v>
                </c:pt>
                <c:pt idx="13657">
                  <c:v>-5.3090517241379323E-2</c:v>
                </c:pt>
                <c:pt idx="13658">
                  <c:v>-5.3091620689655179E-2</c:v>
                </c:pt>
                <c:pt idx="13659">
                  <c:v>-5.3093224137931563E-2</c:v>
                </c:pt>
                <c:pt idx="13660">
                  <c:v>-5.3095465517241432E-2</c:v>
                </c:pt>
                <c:pt idx="13661">
                  <c:v>-5.3098448275862055E-2</c:v>
                </c:pt>
                <c:pt idx="13662">
                  <c:v>-5.31018275862069E-2</c:v>
                </c:pt>
                <c:pt idx="13663">
                  <c:v>-5.3105862068965254E-2</c:v>
                </c:pt>
                <c:pt idx="13664">
                  <c:v>-5.3112310344827843E-2</c:v>
                </c:pt>
                <c:pt idx="13665">
                  <c:v>-5.3119155172413786E-2</c:v>
                </c:pt>
                <c:pt idx="13666">
                  <c:v>-5.3125637931034739E-2</c:v>
                </c:pt>
                <c:pt idx="13667">
                  <c:v>-5.3131827586206895E-2</c:v>
                </c:pt>
                <c:pt idx="13668">
                  <c:v>-5.3137948275862046E-2</c:v>
                </c:pt>
                <c:pt idx="13669">
                  <c:v>-5.3144672413793087E-2</c:v>
                </c:pt>
                <c:pt idx="13670">
                  <c:v>-5.3152258620689653E-2</c:v>
                </c:pt>
                <c:pt idx="13671">
                  <c:v>-5.3158965517241384E-2</c:v>
                </c:pt>
                <c:pt idx="13672">
                  <c:v>-5.3165241379310342E-2</c:v>
                </c:pt>
                <c:pt idx="13673">
                  <c:v>-5.3172793103448544E-2</c:v>
                </c:pt>
                <c:pt idx="13674">
                  <c:v>-5.3180706896551723E-2</c:v>
                </c:pt>
                <c:pt idx="13675">
                  <c:v>-5.3188586206896551E-2</c:v>
                </c:pt>
                <c:pt idx="13676">
                  <c:v>-5.3195172413793096E-2</c:v>
                </c:pt>
                <c:pt idx="13677">
                  <c:v>-5.3200310344827591E-2</c:v>
                </c:pt>
                <c:pt idx="13678">
                  <c:v>-5.3203137931034504E-2</c:v>
                </c:pt>
                <c:pt idx="13679">
                  <c:v>-5.3202879310344828E-2</c:v>
                </c:pt>
                <c:pt idx="13680">
                  <c:v>-5.3201051724137915E-2</c:v>
                </c:pt>
                <c:pt idx="13681">
                  <c:v>-5.3198172413793099E-2</c:v>
                </c:pt>
                <c:pt idx="13682">
                  <c:v>-5.3195793103448526E-2</c:v>
                </c:pt>
                <c:pt idx="13683">
                  <c:v>-5.3194206896551813E-2</c:v>
                </c:pt>
                <c:pt idx="13684">
                  <c:v>-5.3192551724137983E-2</c:v>
                </c:pt>
                <c:pt idx="13685">
                  <c:v>-5.3189344827586214E-2</c:v>
                </c:pt>
                <c:pt idx="13686">
                  <c:v>-5.3184224137931398E-2</c:v>
                </c:pt>
                <c:pt idx="13687">
                  <c:v>-5.3178310344827576E-2</c:v>
                </c:pt>
                <c:pt idx="13688">
                  <c:v>-5.3171327586206886E-2</c:v>
                </c:pt>
                <c:pt idx="13689">
                  <c:v>-5.3163517241379313E-2</c:v>
                </c:pt>
                <c:pt idx="13690">
                  <c:v>-5.3157482758620714E-2</c:v>
                </c:pt>
                <c:pt idx="13691">
                  <c:v>-5.3152327586206902E-2</c:v>
                </c:pt>
                <c:pt idx="13692">
                  <c:v>-5.3147448275861819E-2</c:v>
                </c:pt>
                <c:pt idx="13693">
                  <c:v>-5.3143086206896561E-2</c:v>
                </c:pt>
                <c:pt idx="13694">
                  <c:v>-5.3138965517241413E-2</c:v>
                </c:pt>
                <c:pt idx="13695">
                  <c:v>-5.3136379310344831E-2</c:v>
                </c:pt>
                <c:pt idx="13696">
                  <c:v>-5.3133896551724152E-2</c:v>
                </c:pt>
                <c:pt idx="13697">
                  <c:v>-5.3132793103448636E-2</c:v>
                </c:pt>
                <c:pt idx="13698">
                  <c:v>-5.3133689655172414E-2</c:v>
                </c:pt>
                <c:pt idx="13699">
                  <c:v>-5.3136689655172424E-2</c:v>
                </c:pt>
                <c:pt idx="13700">
                  <c:v>-5.314E-2</c:v>
                </c:pt>
                <c:pt idx="13701">
                  <c:v>-5.3143000000000003E-2</c:v>
                </c:pt>
                <c:pt idx="13702">
                  <c:v>-5.3146603448275882E-2</c:v>
                </c:pt>
                <c:pt idx="13703">
                  <c:v>-5.3149655172413775E-2</c:v>
                </c:pt>
                <c:pt idx="13704">
                  <c:v>-5.3151224137931337E-2</c:v>
                </c:pt>
                <c:pt idx="13705">
                  <c:v>-5.3151758620689646E-2</c:v>
                </c:pt>
                <c:pt idx="13706">
                  <c:v>-5.3150758620689645E-2</c:v>
                </c:pt>
                <c:pt idx="13707">
                  <c:v>-5.3149758620689304E-2</c:v>
                </c:pt>
                <c:pt idx="13708">
                  <c:v>-5.3149103448275746E-2</c:v>
                </c:pt>
                <c:pt idx="13709">
                  <c:v>-5.3148051724137897E-2</c:v>
                </c:pt>
                <c:pt idx="13710">
                  <c:v>-5.3147E-2</c:v>
                </c:pt>
                <c:pt idx="13711">
                  <c:v>-5.3146413793103454E-2</c:v>
                </c:pt>
                <c:pt idx="13712">
                  <c:v>-5.3146103448275868E-2</c:v>
                </c:pt>
                <c:pt idx="13713">
                  <c:v>-5.3144896551724115E-2</c:v>
                </c:pt>
                <c:pt idx="13714">
                  <c:v>-5.3143724137931336E-2</c:v>
                </c:pt>
                <c:pt idx="13715">
                  <c:v>-5.3142500000000002E-2</c:v>
                </c:pt>
                <c:pt idx="13716">
                  <c:v>-5.3141465517241381E-2</c:v>
                </c:pt>
                <c:pt idx="13717">
                  <c:v>-5.3141017241379297E-2</c:v>
                </c:pt>
                <c:pt idx="13718">
                  <c:v>-5.3141103448275766E-2</c:v>
                </c:pt>
                <c:pt idx="13719">
                  <c:v>-5.3141551724137877E-2</c:v>
                </c:pt>
                <c:pt idx="13720">
                  <c:v>-5.3142362068965346E-2</c:v>
                </c:pt>
                <c:pt idx="13721">
                  <c:v>-5.3143413793103451E-2</c:v>
                </c:pt>
                <c:pt idx="13722">
                  <c:v>-5.3145103448275756E-2</c:v>
                </c:pt>
                <c:pt idx="13723">
                  <c:v>-5.3146810344827586E-2</c:v>
                </c:pt>
                <c:pt idx="13724">
                  <c:v>-5.3147448275861819E-2</c:v>
                </c:pt>
                <c:pt idx="13725">
                  <c:v>-5.3148172413793056E-2</c:v>
                </c:pt>
                <c:pt idx="13726">
                  <c:v>-5.3149913793103395E-2</c:v>
                </c:pt>
                <c:pt idx="13727">
                  <c:v>-5.3151310344827576E-2</c:v>
                </c:pt>
                <c:pt idx="13728">
                  <c:v>-5.3151103448275866E-2</c:v>
                </c:pt>
                <c:pt idx="13729">
                  <c:v>-5.3149672413793085E-2</c:v>
                </c:pt>
                <c:pt idx="13730">
                  <c:v>-5.3148034482758622E-2</c:v>
                </c:pt>
                <c:pt idx="13731">
                  <c:v>-5.3146517241379317E-2</c:v>
                </c:pt>
                <c:pt idx="13732">
                  <c:v>-5.3146344827586324E-2</c:v>
                </c:pt>
                <c:pt idx="13733">
                  <c:v>-5.314620689655173E-2</c:v>
                </c:pt>
                <c:pt idx="13734">
                  <c:v>-5.3145379310344756E-2</c:v>
                </c:pt>
                <c:pt idx="13735">
                  <c:v>-5.3144827586206887E-2</c:v>
                </c:pt>
                <c:pt idx="13736">
                  <c:v>-5.3143448275861836E-2</c:v>
                </c:pt>
                <c:pt idx="13737">
                  <c:v>-5.3141120689654792E-2</c:v>
                </c:pt>
                <c:pt idx="13738">
                  <c:v>-5.3139327586206896E-2</c:v>
                </c:pt>
                <c:pt idx="13739">
                  <c:v>-5.3138431034482923E-2</c:v>
                </c:pt>
                <c:pt idx="13740">
                  <c:v>-5.3137793103448572E-2</c:v>
                </c:pt>
                <c:pt idx="13741">
                  <c:v>-5.3138017241379322E-2</c:v>
                </c:pt>
                <c:pt idx="13742">
                  <c:v>-5.3140051724137896E-2</c:v>
                </c:pt>
                <c:pt idx="13743">
                  <c:v>-5.3142793103448514E-2</c:v>
                </c:pt>
                <c:pt idx="13744">
                  <c:v>-5.3145655172413785E-2</c:v>
                </c:pt>
                <c:pt idx="13745">
                  <c:v>-5.3149431034482782E-2</c:v>
                </c:pt>
                <c:pt idx="13746">
                  <c:v>-5.3154689655172407E-2</c:v>
                </c:pt>
                <c:pt idx="13747">
                  <c:v>-5.3159620689655157E-2</c:v>
                </c:pt>
                <c:pt idx="13748">
                  <c:v>-5.3164517241379314E-2</c:v>
                </c:pt>
                <c:pt idx="13749">
                  <c:v>-5.3171517241379307E-2</c:v>
                </c:pt>
                <c:pt idx="13750">
                  <c:v>-5.3178344827586224E-2</c:v>
                </c:pt>
                <c:pt idx="13751">
                  <c:v>-5.318329310344859E-2</c:v>
                </c:pt>
                <c:pt idx="13752">
                  <c:v>-5.3185827586206887E-2</c:v>
                </c:pt>
                <c:pt idx="13753">
                  <c:v>-5.3186896551724136E-2</c:v>
                </c:pt>
                <c:pt idx="13754">
                  <c:v>-5.3188344827586234E-2</c:v>
                </c:pt>
                <c:pt idx="13755">
                  <c:v>-5.3190396551724139E-2</c:v>
                </c:pt>
                <c:pt idx="13756">
                  <c:v>-5.3192758620689673E-2</c:v>
                </c:pt>
                <c:pt idx="13757">
                  <c:v>-5.3194758620689661E-2</c:v>
                </c:pt>
                <c:pt idx="13758">
                  <c:v>-5.3197534482758733E-2</c:v>
                </c:pt>
                <c:pt idx="13759">
                  <c:v>-5.3200431034482833E-2</c:v>
                </c:pt>
                <c:pt idx="13760">
                  <c:v>-5.3203982758620712E-2</c:v>
                </c:pt>
                <c:pt idx="13761">
                  <c:v>-5.3208120689654907E-2</c:v>
                </c:pt>
                <c:pt idx="13762">
                  <c:v>-5.3210965517241422E-2</c:v>
                </c:pt>
                <c:pt idx="13763">
                  <c:v>-5.3212413793103493E-2</c:v>
                </c:pt>
                <c:pt idx="13764">
                  <c:v>-5.3212017241379334E-2</c:v>
                </c:pt>
                <c:pt idx="13765">
                  <c:v>-5.3211103448275857E-2</c:v>
                </c:pt>
                <c:pt idx="13766">
                  <c:v>-5.3210379310344828E-2</c:v>
                </c:pt>
                <c:pt idx="13767">
                  <c:v>-5.3208275862068957E-2</c:v>
                </c:pt>
                <c:pt idx="13768">
                  <c:v>-5.3204931034482823E-2</c:v>
                </c:pt>
                <c:pt idx="13769">
                  <c:v>-5.3200534482758619E-2</c:v>
                </c:pt>
                <c:pt idx="13770">
                  <c:v>-5.3195603448275883E-2</c:v>
                </c:pt>
                <c:pt idx="13771">
                  <c:v>-5.319203448275886E-2</c:v>
                </c:pt>
                <c:pt idx="13772">
                  <c:v>-5.3187948275861867E-2</c:v>
                </c:pt>
                <c:pt idx="13773">
                  <c:v>-5.3183034482758712E-2</c:v>
                </c:pt>
                <c:pt idx="13774">
                  <c:v>-5.3178879310344776E-2</c:v>
                </c:pt>
                <c:pt idx="13775">
                  <c:v>-5.3175551724137876E-2</c:v>
                </c:pt>
                <c:pt idx="13776">
                  <c:v>-5.3174931034482793E-2</c:v>
                </c:pt>
                <c:pt idx="13777">
                  <c:v>-5.3176206896551732E-2</c:v>
                </c:pt>
                <c:pt idx="13778">
                  <c:v>-5.3178275862068955E-2</c:v>
                </c:pt>
                <c:pt idx="13779">
                  <c:v>-5.3178655172413797E-2</c:v>
                </c:pt>
                <c:pt idx="13780">
                  <c:v>-5.3179241379310342E-2</c:v>
                </c:pt>
                <c:pt idx="13781">
                  <c:v>-5.3181103448275868E-2</c:v>
                </c:pt>
                <c:pt idx="13782">
                  <c:v>-5.3184206896551733E-2</c:v>
                </c:pt>
                <c:pt idx="13783">
                  <c:v>-5.3189465517241394E-2</c:v>
                </c:pt>
                <c:pt idx="13784">
                  <c:v>-5.3193586206896584E-2</c:v>
                </c:pt>
                <c:pt idx="13785">
                  <c:v>-5.3196189655172414E-2</c:v>
                </c:pt>
                <c:pt idx="13786">
                  <c:v>-5.3199396551724142E-2</c:v>
                </c:pt>
                <c:pt idx="13787">
                  <c:v>-5.3203224137931437E-2</c:v>
                </c:pt>
                <c:pt idx="13788">
                  <c:v>-5.3206862068965445E-2</c:v>
                </c:pt>
                <c:pt idx="13789">
                  <c:v>-5.3210172413793097E-2</c:v>
                </c:pt>
                <c:pt idx="13790">
                  <c:v>-5.3212637931034985E-2</c:v>
                </c:pt>
                <c:pt idx="13791">
                  <c:v>-5.3215137931034502E-2</c:v>
                </c:pt>
                <c:pt idx="13792">
                  <c:v>-5.3216551724137931E-2</c:v>
                </c:pt>
                <c:pt idx="13793">
                  <c:v>-5.3216758620689662E-2</c:v>
                </c:pt>
                <c:pt idx="13794">
                  <c:v>-5.3216620689655172E-2</c:v>
                </c:pt>
                <c:pt idx="13795">
                  <c:v>-5.3214862068965356E-2</c:v>
                </c:pt>
                <c:pt idx="13796">
                  <c:v>-5.3210103448275869E-2</c:v>
                </c:pt>
                <c:pt idx="13797">
                  <c:v>-5.3202603448275883E-2</c:v>
                </c:pt>
                <c:pt idx="13798">
                  <c:v>-5.3195086206896572E-2</c:v>
                </c:pt>
                <c:pt idx="13799">
                  <c:v>-5.3187793103448566E-2</c:v>
                </c:pt>
                <c:pt idx="13800">
                  <c:v>-5.3181931034482814E-2</c:v>
                </c:pt>
                <c:pt idx="13801">
                  <c:v>-5.3176517241379319E-2</c:v>
                </c:pt>
                <c:pt idx="13802">
                  <c:v>-5.3169793103448507E-2</c:v>
                </c:pt>
                <c:pt idx="13803">
                  <c:v>-5.3162172413793111E-2</c:v>
                </c:pt>
                <c:pt idx="13804">
                  <c:v>-5.3155551724137905E-2</c:v>
                </c:pt>
                <c:pt idx="13805">
                  <c:v>-5.3150051724137927E-2</c:v>
                </c:pt>
                <c:pt idx="13806">
                  <c:v>-5.3143379310344796E-2</c:v>
                </c:pt>
                <c:pt idx="13807">
                  <c:v>-5.3136844827586488E-2</c:v>
                </c:pt>
                <c:pt idx="13808">
                  <c:v>-5.3132241379310392E-2</c:v>
                </c:pt>
                <c:pt idx="13809">
                  <c:v>-5.3129362068965236E-2</c:v>
                </c:pt>
                <c:pt idx="13810">
                  <c:v>-5.3126655172413793E-2</c:v>
                </c:pt>
                <c:pt idx="13811">
                  <c:v>-5.3121689655172416E-2</c:v>
                </c:pt>
                <c:pt idx="13812">
                  <c:v>-5.3115103448275865E-2</c:v>
                </c:pt>
                <c:pt idx="13813">
                  <c:v>-5.3108241379310354E-2</c:v>
                </c:pt>
                <c:pt idx="13814">
                  <c:v>-5.3103793103448538E-2</c:v>
                </c:pt>
                <c:pt idx="13815">
                  <c:v>-5.3100793103448514E-2</c:v>
                </c:pt>
                <c:pt idx="13816">
                  <c:v>-5.3097379310344833E-2</c:v>
                </c:pt>
                <c:pt idx="13817">
                  <c:v>-5.3094068965517292E-2</c:v>
                </c:pt>
                <c:pt idx="13818">
                  <c:v>-5.3090672413793123E-2</c:v>
                </c:pt>
                <c:pt idx="13819">
                  <c:v>-5.3087862068965465E-2</c:v>
                </c:pt>
                <c:pt idx="13820">
                  <c:v>-5.3084586206896572E-2</c:v>
                </c:pt>
                <c:pt idx="13821">
                  <c:v>-5.3079206896551726E-2</c:v>
                </c:pt>
                <c:pt idx="13822">
                  <c:v>-5.3075034482758618E-2</c:v>
                </c:pt>
                <c:pt idx="13823">
                  <c:v>-5.3072344827586465E-2</c:v>
                </c:pt>
                <c:pt idx="13824">
                  <c:v>-5.3070137931034503E-2</c:v>
                </c:pt>
                <c:pt idx="13825">
                  <c:v>-5.3067534482758714E-2</c:v>
                </c:pt>
                <c:pt idx="13826">
                  <c:v>-5.3064172413793097E-2</c:v>
                </c:pt>
                <c:pt idx="13827">
                  <c:v>-5.3061103448275859E-2</c:v>
                </c:pt>
                <c:pt idx="13828">
                  <c:v>-5.3058948275861946E-2</c:v>
                </c:pt>
                <c:pt idx="13829">
                  <c:v>-5.3058000000000008E-2</c:v>
                </c:pt>
                <c:pt idx="13830">
                  <c:v>-5.3058034482758684E-2</c:v>
                </c:pt>
                <c:pt idx="13831">
                  <c:v>-5.3058293103448534E-2</c:v>
                </c:pt>
                <c:pt idx="13832">
                  <c:v>-5.305970689655172E-2</c:v>
                </c:pt>
                <c:pt idx="13833">
                  <c:v>-5.3060896551724163E-2</c:v>
                </c:pt>
                <c:pt idx="13834">
                  <c:v>-5.3061051724137928E-2</c:v>
                </c:pt>
                <c:pt idx="13835">
                  <c:v>-5.3060913793103473E-2</c:v>
                </c:pt>
                <c:pt idx="13836">
                  <c:v>-5.3061086206896584E-2</c:v>
                </c:pt>
                <c:pt idx="13837">
                  <c:v>-5.3060862068965466E-2</c:v>
                </c:pt>
                <c:pt idx="13838">
                  <c:v>-5.3061051724137928E-2</c:v>
                </c:pt>
                <c:pt idx="13839">
                  <c:v>-5.3060000000000003E-2</c:v>
                </c:pt>
                <c:pt idx="13840">
                  <c:v>-5.3058655172413802E-2</c:v>
                </c:pt>
                <c:pt idx="13841">
                  <c:v>-5.3057155172413786E-2</c:v>
                </c:pt>
                <c:pt idx="13842">
                  <c:v>-5.3056448275862055E-2</c:v>
                </c:pt>
                <c:pt idx="13843">
                  <c:v>-5.3055620689655178E-2</c:v>
                </c:pt>
                <c:pt idx="13844">
                  <c:v>-5.3054034482758632E-2</c:v>
                </c:pt>
                <c:pt idx="13845">
                  <c:v>-5.3052603448275913E-2</c:v>
                </c:pt>
                <c:pt idx="13846">
                  <c:v>-5.305189655172414E-2</c:v>
                </c:pt>
                <c:pt idx="13847">
                  <c:v>-5.3051948275861856E-2</c:v>
                </c:pt>
                <c:pt idx="13848">
                  <c:v>-5.3052655172413803E-2</c:v>
                </c:pt>
                <c:pt idx="13849">
                  <c:v>-5.3053413793103472E-2</c:v>
                </c:pt>
                <c:pt idx="13850">
                  <c:v>-5.3052672413793113E-2</c:v>
                </c:pt>
                <c:pt idx="13851">
                  <c:v>-5.3051862068965346E-2</c:v>
                </c:pt>
                <c:pt idx="13852">
                  <c:v>-5.3051206896551732E-2</c:v>
                </c:pt>
                <c:pt idx="13853">
                  <c:v>-5.3051500000000001E-2</c:v>
                </c:pt>
                <c:pt idx="13854">
                  <c:v>-5.3052672413793113E-2</c:v>
                </c:pt>
                <c:pt idx="13855">
                  <c:v>-5.3053689655172424E-2</c:v>
                </c:pt>
                <c:pt idx="13856">
                  <c:v>-5.3055568965517254E-2</c:v>
                </c:pt>
                <c:pt idx="13857">
                  <c:v>-5.3058034482758684E-2</c:v>
                </c:pt>
                <c:pt idx="13858">
                  <c:v>-5.3060155172413796E-2</c:v>
                </c:pt>
                <c:pt idx="13859">
                  <c:v>-5.3061637931034911E-2</c:v>
                </c:pt>
                <c:pt idx="13860">
                  <c:v>-5.3063879310344828E-2</c:v>
                </c:pt>
                <c:pt idx="13861">
                  <c:v>-5.3066482758620977E-2</c:v>
                </c:pt>
                <c:pt idx="13862">
                  <c:v>-5.306893103448302E-2</c:v>
                </c:pt>
                <c:pt idx="13863">
                  <c:v>-5.3070775862068965E-2</c:v>
                </c:pt>
                <c:pt idx="13864">
                  <c:v>-5.3071517241379311E-2</c:v>
                </c:pt>
                <c:pt idx="13865">
                  <c:v>-5.3072741379310354E-2</c:v>
                </c:pt>
                <c:pt idx="13866">
                  <c:v>-5.3074172413793086E-2</c:v>
                </c:pt>
                <c:pt idx="13867">
                  <c:v>-5.3076413793103482E-2</c:v>
                </c:pt>
                <c:pt idx="13868">
                  <c:v>-5.308079310344857E-2</c:v>
                </c:pt>
                <c:pt idx="13869">
                  <c:v>-5.308687931034483E-2</c:v>
                </c:pt>
                <c:pt idx="13870">
                  <c:v>-5.3095896551724163E-2</c:v>
                </c:pt>
                <c:pt idx="13871">
                  <c:v>-5.3104689655172413E-2</c:v>
                </c:pt>
                <c:pt idx="13872">
                  <c:v>-5.3112706896551933E-2</c:v>
                </c:pt>
                <c:pt idx="13873">
                  <c:v>-5.3123206896551783E-2</c:v>
                </c:pt>
                <c:pt idx="13874">
                  <c:v>-5.3135758620689429E-2</c:v>
                </c:pt>
                <c:pt idx="13875">
                  <c:v>-5.3147586206896552E-2</c:v>
                </c:pt>
                <c:pt idx="13876">
                  <c:v>-5.3156775862068968E-2</c:v>
                </c:pt>
                <c:pt idx="13877">
                  <c:v>-5.3165896551724136E-2</c:v>
                </c:pt>
                <c:pt idx="13878">
                  <c:v>-5.3175931034482773E-2</c:v>
                </c:pt>
                <c:pt idx="13879">
                  <c:v>-5.3185586206896562E-2</c:v>
                </c:pt>
                <c:pt idx="13880">
                  <c:v>-5.3193258620689653E-2</c:v>
                </c:pt>
                <c:pt idx="13881">
                  <c:v>-5.3199189655172396E-2</c:v>
                </c:pt>
                <c:pt idx="13882">
                  <c:v>-5.3204655172413795E-2</c:v>
                </c:pt>
                <c:pt idx="13883">
                  <c:v>-5.3207431034482923E-2</c:v>
                </c:pt>
                <c:pt idx="13884">
                  <c:v>-5.3208672413793096E-2</c:v>
                </c:pt>
                <c:pt idx="13885">
                  <c:v>-5.320944827586177E-2</c:v>
                </c:pt>
                <c:pt idx="13886">
                  <c:v>-5.3209827586206897E-2</c:v>
                </c:pt>
                <c:pt idx="13887">
                  <c:v>-5.3209155172413647E-2</c:v>
                </c:pt>
                <c:pt idx="13888">
                  <c:v>-5.3206241379310362E-2</c:v>
                </c:pt>
                <c:pt idx="13889">
                  <c:v>-5.3203206896551732E-2</c:v>
                </c:pt>
                <c:pt idx="13890">
                  <c:v>-5.3200103448275866E-2</c:v>
                </c:pt>
                <c:pt idx="13891">
                  <c:v>-5.3196724137931549E-2</c:v>
                </c:pt>
                <c:pt idx="13892">
                  <c:v>-5.3192568965517294E-2</c:v>
                </c:pt>
                <c:pt idx="13893">
                  <c:v>-5.3187534482758633E-2</c:v>
                </c:pt>
                <c:pt idx="13894">
                  <c:v>-5.3183103448275863E-2</c:v>
                </c:pt>
                <c:pt idx="13895">
                  <c:v>-5.3180551724137916E-2</c:v>
                </c:pt>
                <c:pt idx="13896">
                  <c:v>-5.3178551724137886E-2</c:v>
                </c:pt>
                <c:pt idx="13897">
                  <c:v>-5.3176379310344815E-2</c:v>
                </c:pt>
                <c:pt idx="13898">
                  <c:v>-5.3175068965517241E-2</c:v>
                </c:pt>
                <c:pt idx="13899">
                  <c:v>-5.3174568965517241E-2</c:v>
                </c:pt>
                <c:pt idx="13900">
                  <c:v>-5.3173724137931387E-2</c:v>
                </c:pt>
                <c:pt idx="13901">
                  <c:v>-5.3172413793103453E-2</c:v>
                </c:pt>
                <c:pt idx="13902">
                  <c:v>-5.3172293103448544E-2</c:v>
                </c:pt>
                <c:pt idx="13903">
                  <c:v>-5.3173724137931387E-2</c:v>
                </c:pt>
                <c:pt idx="13904">
                  <c:v>-5.3175224137931194E-2</c:v>
                </c:pt>
                <c:pt idx="13905">
                  <c:v>-5.3177000000000002E-2</c:v>
                </c:pt>
                <c:pt idx="13906">
                  <c:v>-5.3179120689654802E-2</c:v>
                </c:pt>
                <c:pt idx="13907">
                  <c:v>-5.3182689655172484E-2</c:v>
                </c:pt>
                <c:pt idx="13908">
                  <c:v>-5.318677586206897E-2</c:v>
                </c:pt>
                <c:pt idx="13909">
                  <c:v>-5.3189206896551731E-2</c:v>
                </c:pt>
                <c:pt idx="13910">
                  <c:v>-5.3191086206896582E-2</c:v>
                </c:pt>
                <c:pt idx="13911">
                  <c:v>-5.3191103448275857E-2</c:v>
                </c:pt>
                <c:pt idx="13912">
                  <c:v>-5.3189189655172386E-2</c:v>
                </c:pt>
                <c:pt idx="13913">
                  <c:v>-5.3186862068965446E-2</c:v>
                </c:pt>
                <c:pt idx="13914">
                  <c:v>-5.3184482758620713E-2</c:v>
                </c:pt>
                <c:pt idx="13915">
                  <c:v>-5.3181741379310352E-2</c:v>
                </c:pt>
                <c:pt idx="13916">
                  <c:v>-5.3178827586206887E-2</c:v>
                </c:pt>
                <c:pt idx="13917">
                  <c:v>-5.3176724137931418E-2</c:v>
                </c:pt>
                <c:pt idx="13918">
                  <c:v>-5.3176000000000001E-2</c:v>
                </c:pt>
                <c:pt idx="13919">
                  <c:v>-5.3174448275861805E-2</c:v>
                </c:pt>
                <c:pt idx="13920">
                  <c:v>-5.3170068965517243E-2</c:v>
                </c:pt>
                <c:pt idx="13921">
                  <c:v>-5.3165241379310342E-2</c:v>
                </c:pt>
                <c:pt idx="13922">
                  <c:v>-5.3160224137931457E-2</c:v>
                </c:pt>
                <c:pt idx="13923">
                  <c:v>-5.3156896551724127E-2</c:v>
                </c:pt>
                <c:pt idx="13924">
                  <c:v>-5.3152620689655171E-2</c:v>
                </c:pt>
                <c:pt idx="13925">
                  <c:v>-5.3146517241379317E-2</c:v>
                </c:pt>
                <c:pt idx="13926">
                  <c:v>-5.3140724137931306E-2</c:v>
                </c:pt>
                <c:pt idx="13927">
                  <c:v>-5.3136724137931517E-2</c:v>
                </c:pt>
                <c:pt idx="13928">
                  <c:v>-5.3134379310344815E-2</c:v>
                </c:pt>
                <c:pt idx="13929">
                  <c:v>-5.3133051724137931E-2</c:v>
                </c:pt>
                <c:pt idx="13930">
                  <c:v>-5.3131034482758632E-2</c:v>
                </c:pt>
                <c:pt idx="13931">
                  <c:v>-5.3130034482758624E-2</c:v>
                </c:pt>
                <c:pt idx="13932">
                  <c:v>-5.3130517241379314E-2</c:v>
                </c:pt>
                <c:pt idx="13933">
                  <c:v>-5.3131051724137915E-2</c:v>
                </c:pt>
                <c:pt idx="13934">
                  <c:v>-5.3131241379310364E-2</c:v>
                </c:pt>
                <c:pt idx="13935">
                  <c:v>-5.3131275862068957E-2</c:v>
                </c:pt>
                <c:pt idx="13936">
                  <c:v>-5.3131137931034494E-2</c:v>
                </c:pt>
                <c:pt idx="13937">
                  <c:v>-5.3132706896551814E-2</c:v>
                </c:pt>
                <c:pt idx="13938">
                  <c:v>-5.3135724137931377E-2</c:v>
                </c:pt>
                <c:pt idx="13939">
                  <c:v>-5.3139258620689647E-2</c:v>
                </c:pt>
                <c:pt idx="13940">
                  <c:v>-5.3141896551724147E-2</c:v>
                </c:pt>
                <c:pt idx="13941">
                  <c:v>-5.3144362068965216E-2</c:v>
                </c:pt>
                <c:pt idx="13942">
                  <c:v>-5.3145310344827557E-2</c:v>
                </c:pt>
                <c:pt idx="13943">
                  <c:v>-5.3146293103448539E-2</c:v>
                </c:pt>
                <c:pt idx="13944">
                  <c:v>-5.3146913793103462E-2</c:v>
                </c:pt>
                <c:pt idx="13945">
                  <c:v>-5.3146724137931374E-2</c:v>
                </c:pt>
                <c:pt idx="13946">
                  <c:v>-5.3145137931034488E-2</c:v>
                </c:pt>
                <c:pt idx="13947">
                  <c:v>-5.3143362068965271E-2</c:v>
                </c:pt>
                <c:pt idx="13948">
                  <c:v>-5.3140999999999987E-2</c:v>
                </c:pt>
                <c:pt idx="13949">
                  <c:v>-5.313765517241379E-2</c:v>
                </c:pt>
                <c:pt idx="13950">
                  <c:v>-5.3134551724137925E-2</c:v>
                </c:pt>
                <c:pt idx="13951">
                  <c:v>-5.3132517241379323E-2</c:v>
                </c:pt>
                <c:pt idx="13952">
                  <c:v>-5.3131103448275867E-2</c:v>
                </c:pt>
                <c:pt idx="13953">
                  <c:v>-5.3130327586206894E-2</c:v>
                </c:pt>
                <c:pt idx="13954">
                  <c:v>-5.3128206896551733E-2</c:v>
                </c:pt>
                <c:pt idx="13955">
                  <c:v>-5.3125637931034739E-2</c:v>
                </c:pt>
                <c:pt idx="13956">
                  <c:v>-5.3124999999999999E-2</c:v>
                </c:pt>
                <c:pt idx="13957">
                  <c:v>-5.3125862068965198E-2</c:v>
                </c:pt>
                <c:pt idx="13958">
                  <c:v>-5.3126810344827587E-2</c:v>
                </c:pt>
                <c:pt idx="13959">
                  <c:v>-5.3127827586206898E-2</c:v>
                </c:pt>
                <c:pt idx="13960">
                  <c:v>-5.3129706896551727E-2</c:v>
                </c:pt>
                <c:pt idx="13961">
                  <c:v>-5.3132448275862047E-2</c:v>
                </c:pt>
                <c:pt idx="13962">
                  <c:v>-5.3135034482758622E-2</c:v>
                </c:pt>
                <c:pt idx="13963">
                  <c:v>-5.3138068965517239E-2</c:v>
                </c:pt>
                <c:pt idx="13964">
                  <c:v>-5.3141706896551726E-2</c:v>
                </c:pt>
                <c:pt idx="13965">
                  <c:v>-5.3146724137931374E-2</c:v>
                </c:pt>
                <c:pt idx="13966">
                  <c:v>-5.3150586206896562E-2</c:v>
                </c:pt>
                <c:pt idx="13967">
                  <c:v>-5.3153034482758633E-2</c:v>
                </c:pt>
                <c:pt idx="13968">
                  <c:v>-5.3155689655172415E-2</c:v>
                </c:pt>
                <c:pt idx="13969">
                  <c:v>-5.3157689655172424E-2</c:v>
                </c:pt>
                <c:pt idx="13970">
                  <c:v>-5.3158689655172411E-2</c:v>
                </c:pt>
                <c:pt idx="13971">
                  <c:v>-5.3158224137931372E-2</c:v>
                </c:pt>
                <c:pt idx="13972">
                  <c:v>-5.3158034482758632E-2</c:v>
                </c:pt>
                <c:pt idx="13973">
                  <c:v>-5.3159534482758626E-2</c:v>
                </c:pt>
                <c:pt idx="13974">
                  <c:v>-5.3162551724137933E-2</c:v>
                </c:pt>
                <c:pt idx="13975">
                  <c:v>-5.3165982758620722E-2</c:v>
                </c:pt>
                <c:pt idx="13976">
                  <c:v>-5.3168603448275883E-2</c:v>
                </c:pt>
                <c:pt idx="13977">
                  <c:v>-5.3170431034482823E-2</c:v>
                </c:pt>
                <c:pt idx="13978">
                  <c:v>-5.3170672413793106E-2</c:v>
                </c:pt>
                <c:pt idx="13979">
                  <c:v>-5.3168896551724139E-2</c:v>
                </c:pt>
                <c:pt idx="13980">
                  <c:v>-5.3166034482758813E-2</c:v>
                </c:pt>
                <c:pt idx="13981">
                  <c:v>-5.3162241379310422E-2</c:v>
                </c:pt>
                <c:pt idx="13982">
                  <c:v>-5.3156689655172423E-2</c:v>
                </c:pt>
                <c:pt idx="13983">
                  <c:v>-5.3151172413793066E-2</c:v>
                </c:pt>
                <c:pt idx="13984">
                  <c:v>-5.3147103448275855E-2</c:v>
                </c:pt>
                <c:pt idx="13985">
                  <c:v>-5.3145862068965162E-2</c:v>
                </c:pt>
                <c:pt idx="13986">
                  <c:v>-5.3144655172413777E-2</c:v>
                </c:pt>
                <c:pt idx="13987">
                  <c:v>-5.3141896551724147E-2</c:v>
                </c:pt>
                <c:pt idx="13988">
                  <c:v>-5.3138379310344826E-2</c:v>
                </c:pt>
                <c:pt idx="13989">
                  <c:v>-5.3135034482758622E-2</c:v>
                </c:pt>
                <c:pt idx="13990">
                  <c:v>-5.3132689655172434E-2</c:v>
                </c:pt>
                <c:pt idx="13991">
                  <c:v>-5.312889655172414E-2</c:v>
                </c:pt>
                <c:pt idx="13992">
                  <c:v>-5.3122327586206892E-2</c:v>
                </c:pt>
                <c:pt idx="13993">
                  <c:v>-5.3115413793103472E-2</c:v>
                </c:pt>
                <c:pt idx="13994">
                  <c:v>-5.311010344827586E-2</c:v>
                </c:pt>
                <c:pt idx="13995">
                  <c:v>-5.3105655172413786E-2</c:v>
                </c:pt>
                <c:pt idx="13996">
                  <c:v>-5.3100482758620733E-2</c:v>
                </c:pt>
                <c:pt idx="13997">
                  <c:v>-5.3094896551724183E-2</c:v>
                </c:pt>
                <c:pt idx="13998">
                  <c:v>-5.3089637931034862E-2</c:v>
                </c:pt>
                <c:pt idx="13999">
                  <c:v>-5.3084844827586422E-2</c:v>
                </c:pt>
                <c:pt idx="14000">
                  <c:v>-5.3080637931034909E-2</c:v>
                </c:pt>
                <c:pt idx="14001">
                  <c:v>-5.3076775862068958E-2</c:v>
                </c:pt>
                <c:pt idx="14002">
                  <c:v>-5.3073379310344816E-2</c:v>
                </c:pt>
                <c:pt idx="14003">
                  <c:v>-5.3071103448275855E-2</c:v>
                </c:pt>
                <c:pt idx="14004">
                  <c:v>-5.3070948275861847E-2</c:v>
                </c:pt>
                <c:pt idx="14005">
                  <c:v>-5.307053448275862E-2</c:v>
                </c:pt>
                <c:pt idx="14006">
                  <c:v>-5.3067758620689652E-2</c:v>
                </c:pt>
                <c:pt idx="14007">
                  <c:v>-5.3065327586206912E-2</c:v>
                </c:pt>
                <c:pt idx="14008">
                  <c:v>-5.3065413793103464E-2</c:v>
                </c:pt>
                <c:pt idx="14009">
                  <c:v>-5.3066879310344831E-2</c:v>
                </c:pt>
                <c:pt idx="14010">
                  <c:v>-5.3069206896551813E-2</c:v>
                </c:pt>
                <c:pt idx="14011">
                  <c:v>-5.3072741379310354E-2</c:v>
                </c:pt>
                <c:pt idx="14012">
                  <c:v>-5.3077810344827586E-2</c:v>
                </c:pt>
                <c:pt idx="14013">
                  <c:v>-5.3082568965517302E-2</c:v>
                </c:pt>
                <c:pt idx="14014">
                  <c:v>-5.3086862068965485E-2</c:v>
                </c:pt>
                <c:pt idx="14015">
                  <c:v>-5.3093551724137933E-2</c:v>
                </c:pt>
                <c:pt idx="14016">
                  <c:v>-5.3102189655172417E-2</c:v>
                </c:pt>
                <c:pt idx="14017">
                  <c:v>-5.3111310344827592E-2</c:v>
                </c:pt>
                <c:pt idx="14018">
                  <c:v>-5.3119741379310352E-2</c:v>
                </c:pt>
                <c:pt idx="14019">
                  <c:v>-5.3128362068965262E-2</c:v>
                </c:pt>
                <c:pt idx="14020">
                  <c:v>-5.3136120689655175E-2</c:v>
                </c:pt>
                <c:pt idx="14021">
                  <c:v>-5.3142551724137926E-2</c:v>
                </c:pt>
                <c:pt idx="14022">
                  <c:v>-5.3148844827586222E-2</c:v>
                </c:pt>
                <c:pt idx="14023">
                  <c:v>-5.3154034482758621E-2</c:v>
                </c:pt>
                <c:pt idx="14024">
                  <c:v>-5.3160017241379323E-2</c:v>
                </c:pt>
                <c:pt idx="14025">
                  <c:v>-5.3166775862068971E-2</c:v>
                </c:pt>
                <c:pt idx="14026">
                  <c:v>-5.3171413793103452E-2</c:v>
                </c:pt>
                <c:pt idx="14027">
                  <c:v>-5.3174465517241393E-2</c:v>
                </c:pt>
                <c:pt idx="14028">
                  <c:v>-5.3175982758620691E-2</c:v>
                </c:pt>
                <c:pt idx="14029">
                  <c:v>-5.3176379310344815E-2</c:v>
                </c:pt>
                <c:pt idx="14030">
                  <c:v>-5.3177362068965346E-2</c:v>
                </c:pt>
                <c:pt idx="14031">
                  <c:v>-5.3177655172413796E-2</c:v>
                </c:pt>
                <c:pt idx="14032">
                  <c:v>-5.3176344827586333E-2</c:v>
                </c:pt>
                <c:pt idx="14033">
                  <c:v>-5.3174086206896572E-2</c:v>
                </c:pt>
                <c:pt idx="14034">
                  <c:v>-5.3170965517241382E-2</c:v>
                </c:pt>
                <c:pt idx="14035">
                  <c:v>-5.3167482758620904E-2</c:v>
                </c:pt>
                <c:pt idx="14036">
                  <c:v>-5.3164241379310383E-2</c:v>
                </c:pt>
                <c:pt idx="14037">
                  <c:v>-5.3161172413793097E-2</c:v>
                </c:pt>
                <c:pt idx="14038">
                  <c:v>-5.3160258620689647E-2</c:v>
                </c:pt>
                <c:pt idx="14039">
                  <c:v>-5.3161103448275855E-2</c:v>
                </c:pt>
                <c:pt idx="14040">
                  <c:v>-5.3162068965517312E-2</c:v>
                </c:pt>
                <c:pt idx="14041">
                  <c:v>-5.3160965517241414E-2</c:v>
                </c:pt>
                <c:pt idx="14042">
                  <c:v>-5.3159724137931276E-2</c:v>
                </c:pt>
                <c:pt idx="14043">
                  <c:v>-5.3158275862068956E-2</c:v>
                </c:pt>
                <c:pt idx="14044">
                  <c:v>-5.3156465517241423E-2</c:v>
                </c:pt>
                <c:pt idx="14045">
                  <c:v>-5.3154948275861855E-2</c:v>
                </c:pt>
                <c:pt idx="14046">
                  <c:v>-5.3153603448275882E-2</c:v>
                </c:pt>
                <c:pt idx="14047">
                  <c:v>-5.3151068965517252E-2</c:v>
                </c:pt>
                <c:pt idx="14048">
                  <c:v>-5.3146827586206896E-2</c:v>
                </c:pt>
                <c:pt idx="14049">
                  <c:v>-5.3140586206896552E-2</c:v>
                </c:pt>
                <c:pt idx="14050">
                  <c:v>-5.3133724137931472E-2</c:v>
                </c:pt>
                <c:pt idx="14051">
                  <c:v>-5.3128258620689657E-2</c:v>
                </c:pt>
                <c:pt idx="14052">
                  <c:v>-5.3122913793103473E-2</c:v>
                </c:pt>
                <c:pt idx="14053">
                  <c:v>-5.31175862068968E-2</c:v>
                </c:pt>
                <c:pt idx="14054">
                  <c:v>-5.3113310344827594E-2</c:v>
                </c:pt>
                <c:pt idx="14055">
                  <c:v>-5.311027586206897E-2</c:v>
                </c:pt>
                <c:pt idx="14056">
                  <c:v>-5.3108155172413775E-2</c:v>
                </c:pt>
                <c:pt idx="14057">
                  <c:v>-5.3107189655172415E-2</c:v>
                </c:pt>
                <c:pt idx="14058">
                  <c:v>-5.3109155172413755E-2</c:v>
                </c:pt>
                <c:pt idx="14059">
                  <c:v>-5.3112137931034836E-2</c:v>
                </c:pt>
                <c:pt idx="14060">
                  <c:v>-5.3115120689655057E-2</c:v>
                </c:pt>
                <c:pt idx="14061">
                  <c:v>-5.3118689655172413E-2</c:v>
                </c:pt>
                <c:pt idx="14062">
                  <c:v>-5.3122017241379313E-2</c:v>
                </c:pt>
                <c:pt idx="14063">
                  <c:v>-5.3123586206896563E-2</c:v>
                </c:pt>
                <c:pt idx="14064">
                  <c:v>-5.3124706896551722E-2</c:v>
                </c:pt>
                <c:pt idx="14065">
                  <c:v>-5.3127413793103463E-2</c:v>
                </c:pt>
                <c:pt idx="14066">
                  <c:v>-5.3129465517241382E-2</c:v>
                </c:pt>
                <c:pt idx="14067">
                  <c:v>-5.3130793103448537E-2</c:v>
                </c:pt>
                <c:pt idx="14068">
                  <c:v>-5.3132120689655178E-2</c:v>
                </c:pt>
                <c:pt idx="14069">
                  <c:v>-5.3133758620689656E-2</c:v>
                </c:pt>
                <c:pt idx="14070">
                  <c:v>-5.3136379310344831E-2</c:v>
                </c:pt>
                <c:pt idx="14071">
                  <c:v>-5.313986206896526E-2</c:v>
                </c:pt>
                <c:pt idx="14072">
                  <c:v>-5.3144741379310349E-2</c:v>
                </c:pt>
                <c:pt idx="14073">
                  <c:v>-5.314924137931034E-2</c:v>
                </c:pt>
                <c:pt idx="14074">
                  <c:v>-5.3154068965517241E-2</c:v>
                </c:pt>
                <c:pt idx="14075">
                  <c:v>-5.3156896551724127E-2</c:v>
                </c:pt>
                <c:pt idx="14076">
                  <c:v>-5.3157379310344817E-2</c:v>
                </c:pt>
                <c:pt idx="14077">
                  <c:v>-5.3157275862068962E-2</c:v>
                </c:pt>
                <c:pt idx="14078">
                  <c:v>-5.3155448275861814E-2</c:v>
                </c:pt>
                <c:pt idx="14079">
                  <c:v>-5.3153879310344827E-2</c:v>
                </c:pt>
                <c:pt idx="14080">
                  <c:v>-5.3154413793103462E-2</c:v>
                </c:pt>
                <c:pt idx="14081">
                  <c:v>-5.3156741379310354E-2</c:v>
                </c:pt>
                <c:pt idx="14082">
                  <c:v>-5.3158672413793101E-2</c:v>
                </c:pt>
                <c:pt idx="14083">
                  <c:v>-5.3161E-2</c:v>
                </c:pt>
                <c:pt idx="14084">
                  <c:v>-5.3162551724137933E-2</c:v>
                </c:pt>
                <c:pt idx="14085">
                  <c:v>-5.3162517241379333E-2</c:v>
                </c:pt>
                <c:pt idx="14086">
                  <c:v>-5.3161551724137925E-2</c:v>
                </c:pt>
                <c:pt idx="14087">
                  <c:v>-5.3158827586206887E-2</c:v>
                </c:pt>
                <c:pt idx="14088">
                  <c:v>-5.3155517241379319E-2</c:v>
                </c:pt>
                <c:pt idx="14089">
                  <c:v>-5.3153137931034523E-2</c:v>
                </c:pt>
                <c:pt idx="14090">
                  <c:v>-5.3150862068965264E-2</c:v>
                </c:pt>
                <c:pt idx="14091">
                  <c:v>-5.3148603448275863E-2</c:v>
                </c:pt>
                <c:pt idx="14092">
                  <c:v>-5.3146655172413793E-2</c:v>
                </c:pt>
                <c:pt idx="14093">
                  <c:v>-5.3144517241379315E-2</c:v>
                </c:pt>
                <c:pt idx="14094">
                  <c:v>-5.3141862068965165E-2</c:v>
                </c:pt>
                <c:pt idx="14095">
                  <c:v>-5.3138568965517254E-2</c:v>
                </c:pt>
                <c:pt idx="14096">
                  <c:v>-5.3135620689655168E-2</c:v>
                </c:pt>
                <c:pt idx="14097">
                  <c:v>-5.3134241379310353E-2</c:v>
                </c:pt>
                <c:pt idx="14098">
                  <c:v>-5.3133120689655165E-2</c:v>
                </c:pt>
                <c:pt idx="14099">
                  <c:v>-5.3131482758620723E-2</c:v>
                </c:pt>
                <c:pt idx="14100">
                  <c:v>-5.3128275862068947E-2</c:v>
                </c:pt>
                <c:pt idx="14101">
                  <c:v>-5.3124482758620702E-2</c:v>
                </c:pt>
                <c:pt idx="14102">
                  <c:v>-5.3120206896551732E-2</c:v>
                </c:pt>
                <c:pt idx="14103">
                  <c:v>-5.3115034482758623E-2</c:v>
                </c:pt>
                <c:pt idx="14104">
                  <c:v>-5.3110862068965446E-2</c:v>
                </c:pt>
                <c:pt idx="14105">
                  <c:v>-5.3106551724137925E-2</c:v>
                </c:pt>
                <c:pt idx="14106">
                  <c:v>-5.3101775862068955E-2</c:v>
                </c:pt>
                <c:pt idx="14107">
                  <c:v>-5.3098293103448636E-2</c:v>
                </c:pt>
                <c:pt idx="14108">
                  <c:v>-5.3095000000000003E-2</c:v>
                </c:pt>
                <c:pt idx="14109">
                  <c:v>-5.3092379310344912E-2</c:v>
                </c:pt>
                <c:pt idx="14110">
                  <c:v>-5.3091586206896593E-2</c:v>
                </c:pt>
                <c:pt idx="14111">
                  <c:v>-5.309267241379341E-2</c:v>
                </c:pt>
                <c:pt idx="14112">
                  <c:v>-5.3094689655172424E-2</c:v>
                </c:pt>
                <c:pt idx="14113">
                  <c:v>-5.3097965517241524E-2</c:v>
                </c:pt>
                <c:pt idx="14114">
                  <c:v>-5.3101103448275865E-2</c:v>
                </c:pt>
                <c:pt idx="14115">
                  <c:v>-5.3104275862068957E-2</c:v>
                </c:pt>
                <c:pt idx="14116">
                  <c:v>-5.3107827586206899E-2</c:v>
                </c:pt>
                <c:pt idx="14117">
                  <c:v>-5.3109620689655176E-2</c:v>
                </c:pt>
                <c:pt idx="14118">
                  <c:v>-5.3110431034483069E-2</c:v>
                </c:pt>
                <c:pt idx="14119">
                  <c:v>-5.3111310344827592E-2</c:v>
                </c:pt>
                <c:pt idx="14120">
                  <c:v>-5.3111810344827592E-2</c:v>
                </c:pt>
                <c:pt idx="14121">
                  <c:v>-5.3112379310344834E-2</c:v>
                </c:pt>
                <c:pt idx="14122">
                  <c:v>-5.3113689655172512E-2</c:v>
                </c:pt>
                <c:pt idx="14123">
                  <c:v>-5.3117017241379412E-2</c:v>
                </c:pt>
                <c:pt idx="14124">
                  <c:v>-5.3121034482758622E-2</c:v>
                </c:pt>
                <c:pt idx="14125">
                  <c:v>-5.3126431034483002E-2</c:v>
                </c:pt>
                <c:pt idx="14126">
                  <c:v>-5.3132775862068972E-2</c:v>
                </c:pt>
                <c:pt idx="14127">
                  <c:v>-5.3140086206896552E-2</c:v>
                </c:pt>
                <c:pt idx="14128">
                  <c:v>-5.3148275862068946E-2</c:v>
                </c:pt>
                <c:pt idx="14129">
                  <c:v>-5.3158706896551729E-2</c:v>
                </c:pt>
                <c:pt idx="14130">
                  <c:v>-5.3171413793103452E-2</c:v>
                </c:pt>
                <c:pt idx="14131">
                  <c:v>-5.3185034482758624E-2</c:v>
                </c:pt>
                <c:pt idx="14132">
                  <c:v>-5.3196758620689663E-2</c:v>
                </c:pt>
                <c:pt idx="14133">
                  <c:v>-5.3207137931034494E-2</c:v>
                </c:pt>
                <c:pt idx="14134">
                  <c:v>-5.3216827586206904E-2</c:v>
                </c:pt>
                <c:pt idx="14135">
                  <c:v>-5.3223120689654908E-2</c:v>
                </c:pt>
                <c:pt idx="14136">
                  <c:v>-5.3227689655172418E-2</c:v>
                </c:pt>
                <c:pt idx="14137">
                  <c:v>-5.3230896551724118E-2</c:v>
                </c:pt>
                <c:pt idx="14138">
                  <c:v>-5.3234344827586384E-2</c:v>
                </c:pt>
                <c:pt idx="14139">
                  <c:v>-5.3237603448275883E-2</c:v>
                </c:pt>
                <c:pt idx="14140">
                  <c:v>-5.3238948275861828E-2</c:v>
                </c:pt>
                <c:pt idx="14141">
                  <c:v>-5.3239103448275857E-2</c:v>
                </c:pt>
                <c:pt idx="14142">
                  <c:v>-5.3238620689655167E-2</c:v>
                </c:pt>
                <c:pt idx="14143">
                  <c:v>-5.3236827586206903E-2</c:v>
                </c:pt>
                <c:pt idx="14144">
                  <c:v>-5.3233206896551734E-2</c:v>
                </c:pt>
                <c:pt idx="14145">
                  <c:v>-5.3227793103448433E-2</c:v>
                </c:pt>
                <c:pt idx="14146">
                  <c:v>-5.3222620689655172E-2</c:v>
                </c:pt>
                <c:pt idx="14147">
                  <c:v>-5.3216379310344827E-2</c:v>
                </c:pt>
                <c:pt idx="14148">
                  <c:v>-5.3210051724137925E-2</c:v>
                </c:pt>
                <c:pt idx="14149">
                  <c:v>-5.3204844827586223E-2</c:v>
                </c:pt>
                <c:pt idx="14150">
                  <c:v>-5.3200189655172377E-2</c:v>
                </c:pt>
                <c:pt idx="14151">
                  <c:v>-5.319612068965518E-2</c:v>
                </c:pt>
                <c:pt idx="14152">
                  <c:v>-5.3191982758620714E-2</c:v>
                </c:pt>
                <c:pt idx="14153">
                  <c:v>-5.3188310344827586E-2</c:v>
                </c:pt>
                <c:pt idx="14154">
                  <c:v>-5.3185137931034493E-2</c:v>
                </c:pt>
                <c:pt idx="14155">
                  <c:v>-5.3182706896551822E-2</c:v>
                </c:pt>
                <c:pt idx="14156">
                  <c:v>-5.3180396551724143E-2</c:v>
                </c:pt>
                <c:pt idx="14157">
                  <c:v>-5.3178448275861788E-2</c:v>
                </c:pt>
                <c:pt idx="14158">
                  <c:v>-5.3176827586206905E-2</c:v>
                </c:pt>
                <c:pt idx="14159">
                  <c:v>-5.3175810344827566E-2</c:v>
                </c:pt>
                <c:pt idx="14160">
                  <c:v>-5.3176344827586333E-2</c:v>
                </c:pt>
                <c:pt idx="14161">
                  <c:v>-5.3177999999999996E-2</c:v>
                </c:pt>
                <c:pt idx="14162">
                  <c:v>-5.3180034482758633E-2</c:v>
                </c:pt>
                <c:pt idx="14163">
                  <c:v>-5.3182913793103484E-2</c:v>
                </c:pt>
                <c:pt idx="14164">
                  <c:v>-5.3187448275861957E-2</c:v>
                </c:pt>
                <c:pt idx="14165">
                  <c:v>-5.3192068965517314E-2</c:v>
                </c:pt>
                <c:pt idx="14166">
                  <c:v>-5.3197379310344829E-2</c:v>
                </c:pt>
                <c:pt idx="14167">
                  <c:v>-5.3203620689655166E-2</c:v>
                </c:pt>
                <c:pt idx="14168">
                  <c:v>-5.3208517241379309E-2</c:v>
                </c:pt>
                <c:pt idx="14169">
                  <c:v>-5.3213241379310383E-2</c:v>
                </c:pt>
                <c:pt idx="14170">
                  <c:v>-5.3216379310344827E-2</c:v>
                </c:pt>
                <c:pt idx="14171">
                  <c:v>-5.3218586206896554E-2</c:v>
                </c:pt>
                <c:pt idx="14172">
                  <c:v>-5.3220551724137886E-2</c:v>
                </c:pt>
                <c:pt idx="14173">
                  <c:v>-5.3221396551724087E-2</c:v>
                </c:pt>
                <c:pt idx="14174">
                  <c:v>-5.3221568965517205E-2</c:v>
                </c:pt>
                <c:pt idx="14175">
                  <c:v>-5.3221879310344757E-2</c:v>
                </c:pt>
                <c:pt idx="14176">
                  <c:v>-5.3222413793103454E-2</c:v>
                </c:pt>
                <c:pt idx="14177">
                  <c:v>-5.3223534482758621E-2</c:v>
                </c:pt>
                <c:pt idx="14178">
                  <c:v>-5.3223827586206897E-2</c:v>
                </c:pt>
                <c:pt idx="14179">
                  <c:v>-5.3224068965517249E-2</c:v>
                </c:pt>
                <c:pt idx="14180">
                  <c:v>-5.3223482758620703E-2</c:v>
                </c:pt>
                <c:pt idx="14181">
                  <c:v>-5.3222155172413785E-2</c:v>
                </c:pt>
                <c:pt idx="14182">
                  <c:v>-5.3220086206896562E-2</c:v>
                </c:pt>
                <c:pt idx="14183">
                  <c:v>-5.3216137931034822E-2</c:v>
                </c:pt>
                <c:pt idx="14184">
                  <c:v>-5.3210689655172422E-2</c:v>
                </c:pt>
                <c:pt idx="14185">
                  <c:v>-5.3204310344827588E-2</c:v>
                </c:pt>
                <c:pt idx="14186">
                  <c:v>-5.3196000000000104E-2</c:v>
                </c:pt>
                <c:pt idx="14187">
                  <c:v>-5.3188051724137937E-2</c:v>
                </c:pt>
                <c:pt idx="14188">
                  <c:v>-5.3180086206896564E-2</c:v>
                </c:pt>
                <c:pt idx="14189">
                  <c:v>-5.3173931034482834E-2</c:v>
                </c:pt>
                <c:pt idx="14190">
                  <c:v>-5.3168206896551731E-2</c:v>
                </c:pt>
                <c:pt idx="14191">
                  <c:v>-5.3162913793103513E-2</c:v>
                </c:pt>
                <c:pt idx="14192">
                  <c:v>-5.3157396551724141E-2</c:v>
                </c:pt>
                <c:pt idx="14193">
                  <c:v>-5.3150155172413775E-2</c:v>
                </c:pt>
                <c:pt idx="14194">
                  <c:v>-5.3142965517241403E-2</c:v>
                </c:pt>
                <c:pt idx="14195">
                  <c:v>-5.3137448275862045E-2</c:v>
                </c:pt>
                <c:pt idx="14196">
                  <c:v>-5.3133827586206904E-2</c:v>
                </c:pt>
                <c:pt idx="14197">
                  <c:v>-5.3131931034482834E-2</c:v>
                </c:pt>
                <c:pt idx="14198">
                  <c:v>-5.3129568965517245E-2</c:v>
                </c:pt>
                <c:pt idx="14199">
                  <c:v>-5.3126724137931437E-2</c:v>
                </c:pt>
                <c:pt idx="14200">
                  <c:v>-5.3124672413793102E-2</c:v>
                </c:pt>
                <c:pt idx="14201">
                  <c:v>-5.3123568965517252E-2</c:v>
                </c:pt>
                <c:pt idx="14202">
                  <c:v>-5.3122517241379313E-2</c:v>
                </c:pt>
                <c:pt idx="14203">
                  <c:v>-5.3121586206896561E-2</c:v>
                </c:pt>
                <c:pt idx="14204">
                  <c:v>-5.3122103448275872E-2</c:v>
                </c:pt>
                <c:pt idx="14205">
                  <c:v>-5.3124086206896563E-2</c:v>
                </c:pt>
                <c:pt idx="14206">
                  <c:v>-5.3126655172413793E-2</c:v>
                </c:pt>
                <c:pt idx="14207">
                  <c:v>-5.3130172413793086E-2</c:v>
                </c:pt>
                <c:pt idx="14208">
                  <c:v>-5.3134241379310353E-2</c:v>
                </c:pt>
                <c:pt idx="14209">
                  <c:v>-5.3139034482758619E-2</c:v>
                </c:pt>
                <c:pt idx="14210">
                  <c:v>-5.3145672413793095E-2</c:v>
                </c:pt>
                <c:pt idx="14211">
                  <c:v>-5.3152275862068964E-2</c:v>
                </c:pt>
                <c:pt idx="14212">
                  <c:v>-5.3158189655172376E-2</c:v>
                </c:pt>
                <c:pt idx="14213">
                  <c:v>-5.3163413793103492E-2</c:v>
                </c:pt>
                <c:pt idx="14214">
                  <c:v>-5.3169517241379319E-2</c:v>
                </c:pt>
                <c:pt idx="14215">
                  <c:v>-5.3176310344827588E-2</c:v>
                </c:pt>
                <c:pt idx="14216">
                  <c:v>-5.3182603448275904E-2</c:v>
                </c:pt>
                <c:pt idx="14217">
                  <c:v>-5.3188275862068965E-2</c:v>
                </c:pt>
                <c:pt idx="14218">
                  <c:v>-5.3192172413793107E-2</c:v>
                </c:pt>
                <c:pt idx="14219">
                  <c:v>-5.3194603448275903E-2</c:v>
                </c:pt>
                <c:pt idx="14220">
                  <c:v>-5.3196551724137932E-2</c:v>
                </c:pt>
                <c:pt idx="14221">
                  <c:v>-5.319879310344857E-2</c:v>
                </c:pt>
                <c:pt idx="14222">
                  <c:v>-5.3200482758620694E-2</c:v>
                </c:pt>
                <c:pt idx="14223">
                  <c:v>-5.3202896551724138E-2</c:v>
                </c:pt>
                <c:pt idx="14224">
                  <c:v>-5.320663793103491E-2</c:v>
                </c:pt>
                <c:pt idx="14225">
                  <c:v>-5.3210155172413787E-2</c:v>
                </c:pt>
                <c:pt idx="14226">
                  <c:v>-5.3214034482758632E-2</c:v>
                </c:pt>
                <c:pt idx="14227">
                  <c:v>-5.3218396551724154E-2</c:v>
                </c:pt>
                <c:pt idx="14228">
                  <c:v>-5.3223862068965254E-2</c:v>
                </c:pt>
                <c:pt idx="14229">
                  <c:v>-5.3231034482758628E-2</c:v>
                </c:pt>
                <c:pt idx="14230">
                  <c:v>-5.3238706896551732E-2</c:v>
                </c:pt>
                <c:pt idx="14231">
                  <c:v>-5.3246206896551733E-2</c:v>
                </c:pt>
                <c:pt idx="14232">
                  <c:v>-5.3251051724137896E-2</c:v>
                </c:pt>
                <c:pt idx="14233">
                  <c:v>-5.3254482758620693E-2</c:v>
                </c:pt>
                <c:pt idx="14234">
                  <c:v>-5.3257172413793075E-2</c:v>
                </c:pt>
                <c:pt idx="14235">
                  <c:v>-5.3258068965517248E-2</c:v>
                </c:pt>
                <c:pt idx="14236">
                  <c:v>-5.3257482758620703E-2</c:v>
                </c:pt>
                <c:pt idx="14237">
                  <c:v>-5.3257275862068965E-2</c:v>
                </c:pt>
                <c:pt idx="14238">
                  <c:v>-5.3255965517241384E-2</c:v>
                </c:pt>
                <c:pt idx="14239">
                  <c:v>-5.3252689655172422E-2</c:v>
                </c:pt>
                <c:pt idx="14240">
                  <c:v>-5.3249310344827556E-2</c:v>
                </c:pt>
                <c:pt idx="14241">
                  <c:v>-5.3246999999999996E-2</c:v>
                </c:pt>
                <c:pt idx="14242">
                  <c:v>-5.3245172413792743E-2</c:v>
                </c:pt>
                <c:pt idx="14243">
                  <c:v>-5.3243551724137896E-2</c:v>
                </c:pt>
                <c:pt idx="14244">
                  <c:v>-5.3241517241379287E-2</c:v>
                </c:pt>
                <c:pt idx="14245">
                  <c:v>-5.3238517241379311E-2</c:v>
                </c:pt>
                <c:pt idx="14246">
                  <c:v>-5.3236137931034752E-2</c:v>
                </c:pt>
                <c:pt idx="14247">
                  <c:v>-5.3234396551724142E-2</c:v>
                </c:pt>
                <c:pt idx="14248">
                  <c:v>-5.3232965517241423E-2</c:v>
                </c:pt>
                <c:pt idx="14249">
                  <c:v>-5.3230810344827587E-2</c:v>
                </c:pt>
                <c:pt idx="14250">
                  <c:v>-5.3228793103448323E-2</c:v>
                </c:pt>
                <c:pt idx="14251">
                  <c:v>-5.3225775862068773E-2</c:v>
                </c:pt>
                <c:pt idx="14252">
                  <c:v>-5.3221706896551715E-2</c:v>
                </c:pt>
                <c:pt idx="14253">
                  <c:v>-5.3215241379310343E-2</c:v>
                </c:pt>
                <c:pt idx="14254">
                  <c:v>-5.3208844827586213E-2</c:v>
                </c:pt>
                <c:pt idx="14255">
                  <c:v>-5.3203551724137925E-2</c:v>
                </c:pt>
                <c:pt idx="14256">
                  <c:v>-5.3199068965517252E-2</c:v>
                </c:pt>
                <c:pt idx="14257">
                  <c:v>-5.3195793103448526E-2</c:v>
                </c:pt>
                <c:pt idx="14258">
                  <c:v>-5.3193103448275873E-2</c:v>
                </c:pt>
                <c:pt idx="14259">
                  <c:v>-5.3191034482758623E-2</c:v>
                </c:pt>
                <c:pt idx="14260">
                  <c:v>-5.3189620689655166E-2</c:v>
                </c:pt>
                <c:pt idx="14261">
                  <c:v>-5.3189448275861813E-2</c:v>
                </c:pt>
                <c:pt idx="14262">
                  <c:v>-5.3190275862068974E-2</c:v>
                </c:pt>
                <c:pt idx="14263">
                  <c:v>-5.3190982758620733E-2</c:v>
                </c:pt>
                <c:pt idx="14264">
                  <c:v>-5.3193068965517294E-2</c:v>
                </c:pt>
                <c:pt idx="14265">
                  <c:v>-5.3195034482758634E-2</c:v>
                </c:pt>
                <c:pt idx="14266">
                  <c:v>-5.3195896551724138E-2</c:v>
                </c:pt>
                <c:pt idx="14267">
                  <c:v>-5.319551724137931E-2</c:v>
                </c:pt>
                <c:pt idx="14268">
                  <c:v>-5.3194965517241413E-2</c:v>
                </c:pt>
                <c:pt idx="14269">
                  <c:v>-5.3194965517241413E-2</c:v>
                </c:pt>
                <c:pt idx="14270">
                  <c:v>-5.3194913793103454E-2</c:v>
                </c:pt>
                <c:pt idx="14271">
                  <c:v>-5.3194896551724137E-2</c:v>
                </c:pt>
                <c:pt idx="14272">
                  <c:v>-5.3195275862068965E-2</c:v>
                </c:pt>
                <c:pt idx="14273">
                  <c:v>-5.3194931034482924E-2</c:v>
                </c:pt>
                <c:pt idx="14274">
                  <c:v>-5.319393103448309E-2</c:v>
                </c:pt>
                <c:pt idx="14275">
                  <c:v>-5.3192931034483137E-2</c:v>
                </c:pt>
                <c:pt idx="14276">
                  <c:v>-5.3191517241379313E-2</c:v>
                </c:pt>
                <c:pt idx="14277">
                  <c:v>-5.3189672413793097E-2</c:v>
                </c:pt>
                <c:pt idx="14278">
                  <c:v>-5.3186034482758722E-2</c:v>
                </c:pt>
                <c:pt idx="14279">
                  <c:v>-5.3180965517241392E-2</c:v>
                </c:pt>
                <c:pt idx="14280">
                  <c:v>-5.3175379310344766E-2</c:v>
                </c:pt>
                <c:pt idx="14281">
                  <c:v>-5.3170068965517243E-2</c:v>
                </c:pt>
                <c:pt idx="14282">
                  <c:v>-5.3164310344827582E-2</c:v>
                </c:pt>
                <c:pt idx="14283">
                  <c:v>-5.3159310344827577E-2</c:v>
                </c:pt>
                <c:pt idx="14284">
                  <c:v>-5.3155931034482802E-2</c:v>
                </c:pt>
                <c:pt idx="14285">
                  <c:v>-5.3152362068965446E-2</c:v>
                </c:pt>
                <c:pt idx="14286">
                  <c:v>-5.3147827586206897E-2</c:v>
                </c:pt>
                <c:pt idx="14287">
                  <c:v>-5.3144241379310349E-2</c:v>
                </c:pt>
                <c:pt idx="14288">
                  <c:v>-5.314175862068931E-2</c:v>
                </c:pt>
                <c:pt idx="14289">
                  <c:v>-5.3139810344827586E-2</c:v>
                </c:pt>
                <c:pt idx="14290">
                  <c:v>-5.3137224137931448E-2</c:v>
                </c:pt>
                <c:pt idx="14291">
                  <c:v>-5.3134241379310353E-2</c:v>
                </c:pt>
                <c:pt idx="14292">
                  <c:v>-5.3132827586206903E-2</c:v>
                </c:pt>
                <c:pt idx="14293">
                  <c:v>-5.3132965517241434E-2</c:v>
                </c:pt>
                <c:pt idx="14294">
                  <c:v>-5.3133206896551814E-2</c:v>
                </c:pt>
                <c:pt idx="14295">
                  <c:v>-5.3132965517241434E-2</c:v>
                </c:pt>
                <c:pt idx="14296">
                  <c:v>-5.3131172413793067E-2</c:v>
                </c:pt>
                <c:pt idx="14297">
                  <c:v>-5.3130017241379314E-2</c:v>
                </c:pt>
                <c:pt idx="14298">
                  <c:v>-5.3129620689655155E-2</c:v>
                </c:pt>
                <c:pt idx="14299">
                  <c:v>-5.3129086206896554E-2</c:v>
                </c:pt>
                <c:pt idx="14300">
                  <c:v>-5.3129482758620693E-2</c:v>
                </c:pt>
                <c:pt idx="14301">
                  <c:v>-5.3130551724137935E-2</c:v>
                </c:pt>
                <c:pt idx="14302">
                  <c:v>-5.3131172413793067E-2</c:v>
                </c:pt>
                <c:pt idx="14303">
                  <c:v>-5.3132068965517303E-2</c:v>
                </c:pt>
                <c:pt idx="14304">
                  <c:v>-5.3134172413793097E-2</c:v>
                </c:pt>
                <c:pt idx="14305">
                  <c:v>-5.3138655172413791E-2</c:v>
                </c:pt>
                <c:pt idx="14306">
                  <c:v>-5.3145534482758626E-2</c:v>
                </c:pt>
                <c:pt idx="14307">
                  <c:v>-5.3154844827586333E-2</c:v>
                </c:pt>
                <c:pt idx="14308">
                  <c:v>-5.3163327586206913E-2</c:v>
                </c:pt>
                <c:pt idx="14309">
                  <c:v>-5.3171293103448404E-2</c:v>
                </c:pt>
                <c:pt idx="14310">
                  <c:v>-5.3179982758620688E-2</c:v>
                </c:pt>
                <c:pt idx="14311">
                  <c:v>-5.3187758620689647E-2</c:v>
                </c:pt>
                <c:pt idx="14312">
                  <c:v>-5.3194655172413792E-2</c:v>
                </c:pt>
                <c:pt idx="14313">
                  <c:v>-5.3200620689655156E-2</c:v>
                </c:pt>
                <c:pt idx="14314">
                  <c:v>-5.3205344827586223E-2</c:v>
                </c:pt>
                <c:pt idx="14315">
                  <c:v>-5.320944827586177E-2</c:v>
                </c:pt>
                <c:pt idx="14316">
                  <c:v>-5.3212620689655182E-2</c:v>
                </c:pt>
                <c:pt idx="14317">
                  <c:v>-5.3215603448275882E-2</c:v>
                </c:pt>
                <c:pt idx="14318">
                  <c:v>-5.3219000000000002E-2</c:v>
                </c:pt>
                <c:pt idx="14319">
                  <c:v>-5.3221241379310343E-2</c:v>
                </c:pt>
                <c:pt idx="14320">
                  <c:v>-5.3220965517241384E-2</c:v>
                </c:pt>
                <c:pt idx="14321">
                  <c:v>-5.3220517241379307E-2</c:v>
                </c:pt>
                <c:pt idx="14322">
                  <c:v>-5.3220206896551721E-2</c:v>
                </c:pt>
                <c:pt idx="14323">
                  <c:v>-5.3219275862068968E-2</c:v>
                </c:pt>
                <c:pt idx="14324">
                  <c:v>-5.3218758620689657E-2</c:v>
                </c:pt>
                <c:pt idx="14325">
                  <c:v>-5.322036206896525E-2</c:v>
                </c:pt>
                <c:pt idx="14326">
                  <c:v>-5.3224224137931327E-2</c:v>
                </c:pt>
                <c:pt idx="14327">
                  <c:v>-5.3228982758620702E-2</c:v>
                </c:pt>
                <c:pt idx="14328">
                  <c:v>-5.3233448275861947E-2</c:v>
                </c:pt>
                <c:pt idx="14329">
                  <c:v>-5.3238620689655167E-2</c:v>
                </c:pt>
                <c:pt idx="14330">
                  <c:v>-5.3243793103448324E-2</c:v>
                </c:pt>
                <c:pt idx="14331">
                  <c:v>-5.3249620689655046E-2</c:v>
                </c:pt>
                <c:pt idx="14332">
                  <c:v>-5.3254655172413796E-2</c:v>
                </c:pt>
                <c:pt idx="14333">
                  <c:v>-5.3259327586206877E-2</c:v>
                </c:pt>
                <c:pt idx="14334">
                  <c:v>-5.3263603448275874E-2</c:v>
                </c:pt>
                <c:pt idx="14335">
                  <c:v>-5.3267689655172423E-2</c:v>
                </c:pt>
                <c:pt idx="14336">
                  <c:v>-5.3270637931034738E-2</c:v>
                </c:pt>
                <c:pt idx="14337">
                  <c:v>-5.3273068965517235E-2</c:v>
                </c:pt>
                <c:pt idx="14338">
                  <c:v>-5.3276344827586322E-2</c:v>
                </c:pt>
                <c:pt idx="14339">
                  <c:v>-5.3279413793103449E-2</c:v>
                </c:pt>
                <c:pt idx="14340">
                  <c:v>-5.3283551724137936E-2</c:v>
                </c:pt>
                <c:pt idx="14341">
                  <c:v>-5.3287189655172415E-2</c:v>
                </c:pt>
                <c:pt idx="14342">
                  <c:v>-5.3289275862068955E-2</c:v>
                </c:pt>
                <c:pt idx="14343">
                  <c:v>-5.3288568965517244E-2</c:v>
                </c:pt>
                <c:pt idx="14344">
                  <c:v>-5.3286034482758704E-2</c:v>
                </c:pt>
                <c:pt idx="14345">
                  <c:v>-5.3283741379310343E-2</c:v>
                </c:pt>
                <c:pt idx="14346">
                  <c:v>-5.3281948275861767E-2</c:v>
                </c:pt>
                <c:pt idx="14347">
                  <c:v>-5.3279775862068765E-2</c:v>
                </c:pt>
                <c:pt idx="14348">
                  <c:v>-5.3278844827586214E-2</c:v>
                </c:pt>
                <c:pt idx="14349">
                  <c:v>-5.3277758620689349E-2</c:v>
                </c:pt>
                <c:pt idx="14350">
                  <c:v>-5.3275482758620693E-2</c:v>
                </c:pt>
                <c:pt idx="14351">
                  <c:v>-5.3273379310344815E-2</c:v>
                </c:pt>
                <c:pt idx="14352">
                  <c:v>-5.3271758620689294E-2</c:v>
                </c:pt>
                <c:pt idx="14353">
                  <c:v>-5.3271586206896496E-2</c:v>
                </c:pt>
                <c:pt idx="14354">
                  <c:v>-5.3273137931034484E-2</c:v>
                </c:pt>
                <c:pt idx="14355">
                  <c:v>-5.3275362068965153E-2</c:v>
                </c:pt>
                <c:pt idx="14356">
                  <c:v>-5.3277637931034766E-2</c:v>
                </c:pt>
                <c:pt idx="14357">
                  <c:v>-5.3279655172413766E-2</c:v>
                </c:pt>
                <c:pt idx="14358">
                  <c:v>-5.3280862068965255E-2</c:v>
                </c:pt>
                <c:pt idx="14359">
                  <c:v>-5.3280482758620712E-2</c:v>
                </c:pt>
                <c:pt idx="14360">
                  <c:v>-5.3279206896551717E-2</c:v>
                </c:pt>
                <c:pt idx="14361">
                  <c:v>-5.3277206896551722E-2</c:v>
                </c:pt>
                <c:pt idx="14362">
                  <c:v>-5.3274655172413796E-2</c:v>
                </c:pt>
                <c:pt idx="14363">
                  <c:v>-5.3270827586206895E-2</c:v>
                </c:pt>
                <c:pt idx="14364">
                  <c:v>-5.3266051724137939E-2</c:v>
                </c:pt>
                <c:pt idx="14365">
                  <c:v>-5.326310344827586E-2</c:v>
                </c:pt>
                <c:pt idx="14366">
                  <c:v>-5.3260793103448514E-2</c:v>
                </c:pt>
                <c:pt idx="14367">
                  <c:v>-5.3257931034482814E-2</c:v>
                </c:pt>
                <c:pt idx="14368">
                  <c:v>-5.3254620689655176E-2</c:v>
                </c:pt>
                <c:pt idx="14369">
                  <c:v>-5.3251275862068966E-2</c:v>
                </c:pt>
                <c:pt idx="14370">
                  <c:v>-5.3248689655172397E-2</c:v>
                </c:pt>
                <c:pt idx="14371">
                  <c:v>-5.3246293103448424E-2</c:v>
                </c:pt>
                <c:pt idx="14372">
                  <c:v>-5.3242879310344805E-2</c:v>
                </c:pt>
                <c:pt idx="14373">
                  <c:v>-5.3239103448275857E-2</c:v>
                </c:pt>
                <c:pt idx="14374">
                  <c:v>-5.3236103448275868E-2</c:v>
                </c:pt>
                <c:pt idx="14375">
                  <c:v>-5.3233017241379313E-2</c:v>
                </c:pt>
                <c:pt idx="14376">
                  <c:v>-5.3230206896551724E-2</c:v>
                </c:pt>
                <c:pt idx="14377">
                  <c:v>-5.3227068965517252E-2</c:v>
                </c:pt>
                <c:pt idx="14378">
                  <c:v>-5.3221551724137867E-2</c:v>
                </c:pt>
                <c:pt idx="14379">
                  <c:v>-5.321556896551724E-2</c:v>
                </c:pt>
                <c:pt idx="14380">
                  <c:v>-5.3210465517241422E-2</c:v>
                </c:pt>
                <c:pt idx="14381">
                  <c:v>-5.3205327586206885E-2</c:v>
                </c:pt>
                <c:pt idx="14382">
                  <c:v>-5.3201189655172385E-2</c:v>
                </c:pt>
                <c:pt idx="14383">
                  <c:v>-5.3197534482758733E-2</c:v>
                </c:pt>
                <c:pt idx="14384">
                  <c:v>-5.3194206896551813E-2</c:v>
                </c:pt>
                <c:pt idx="14385">
                  <c:v>-5.3191137931034534E-2</c:v>
                </c:pt>
                <c:pt idx="14386">
                  <c:v>-5.3190034482758733E-2</c:v>
                </c:pt>
                <c:pt idx="14387">
                  <c:v>-5.3189706896551732E-2</c:v>
                </c:pt>
                <c:pt idx="14388">
                  <c:v>-5.318844827586186E-2</c:v>
                </c:pt>
                <c:pt idx="14389">
                  <c:v>-5.3187258620689647E-2</c:v>
                </c:pt>
                <c:pt idx="14390">
                  <c:v>-5.3185413793103452E-2</c:v>
                </c:pt>
                <c:pt idx="14391">
                  <c:v>-5.3185448275861823E-2</c:v>
                </c:pt>
                <c:pt idx="14392">
                  <c:v>-5.3189103448275855E-2</c:v>
                </c:pt>
                <c:pt idx="14393">
                  <c:v>-5.3193948275862046E-2</c:v>
                </c:pt>
                <c:pt idx="14394">
                  <c:v>-5.3198448275862065E-2</c:v>
                </c:pt>
                <c:pt idx="14395">
                  <c:v>-5.3203034482758621E-2</c:v>
                </c:pt>
                <c:pt idx="14396">
                  <c:v>-5.3207241379310342E-2</c:v>
                </c:pt>
                <c:pt idx="14397">
                  <c:v>-5.3211000000000001E-2</c:v>
                </c:pt>
                <c:pt idx="14398">
                  <c:v>-5.3214379310344825E-2</c:v>
                </c:pt>
                <c:pt idx="14399">
                  <c:v>-5.3217275862068973E-2</c:v>
                </c:pt>
                <c:pt idx="14400">
                  <c:v>-5.3219810344827576E-2</c:v>
                </c:pt>
                <c:pt idx="14401">
                  <c:v>-5.3221103448275846E-2</c:v>
                </c:pt>
                <c:pt idx="14402">
                  <c:v>-5.3222172413793095E-2</c:v>
                </c:pt>
                <c:pt idx="14403">
                  <c:v>-5.3224E-2</c:v>
                </c:pt>
                <c:pt idx="14404">
                  <c:v>-5.3224258620689378E-2</c:v>
                </c:pt>
                <c:pt idx="14405">
                  <c:v>-5.3223551724137896E-2</c:v>
                </c:pt>
                <c:pt idx="14406">
                  <c:v>-5.3222844827586234E-2</c:v>
                </c:pt>
                <c:pt idx="14407">
                  <c:v>-5.3222034482758633E-2</c:v>
                </c:pt>
                <c:pt idx="14408">
                  <c:v>-5.3221310344827577E-2</c:v>
                </c:pt>
                <c:pt idx="14409">
                  <c:v>-5.3220724137931295E-2</c:v>
                </c:pt>
                <c:pt idx="14410">
                  <c:v>-5.3218586206896554E-2</c:v>
                </c:pt>
                <c:pt idx="14411">
                  <c:v>-5.3214448275861956E-2</c:v>
                </c:pt>
                <c:pt idx="14412">
                  <c:v>-5.3210275862068966E-2</c:v>
                </c:pt>
                <c:pt idx="14413">
                  <c:v>-5.3206000000000003E-2</c:v>
                </c:pt>
                <c:pt idx="14414">
                  <c:v>-5.3200965517241391E-2</c:v>
                </c:pt>
                <c:pt idx="14415">
                  <c:v>-5.3196241379310422E-2</c:v>
                </c:pt>
                <c:pt idx="14416">
                  <c:v>-5.3191896551724127E-2</c:v>
                </c:pt>
                <c:pt idx="14417">
                  <c:v>-5.3188310344827586E-2</c:v>
                </c:pt>
                <c:pt idx="14418">
                  <c:v>-5.3185499999999997E-2</c:v>
                </c:pt>
                <c:pt idx="14419">
                  <c:v>-5.3182793103448596E-2</c:v>
                </c:pt>
                <c:pt idx="14420">
                  <c:v>-5.3181086206896572E-2</c:v>
                </c:pt>
                <c:pt idx="14421">
                  <c:v>-5.3179120689654802E-2</c:v>
                </c:pt>
                <c:pt idx="14422">
                  <c:v>-5.3176482758620733E-2</c:v>
                </c:pt>
                <c:pt idx="14423">
                  <c:v>-5.3172948275861866E-2</c:v>
                </c:pt>
                <c:pt idx="14424">
                  <c:v>-5.3168431034482995E-2</c:v>
                </c:pt>
                <c:pt idx="14425">
                  <c:v>-5.3163224137931502E-2</c:v>
                </c:pt>
                <c:pt idx="14426">
                  <c:v>-5.3158568965517225E-2</c:v>
                </c:pt>
                <c:pt idx="14427">
                  <c:v>-5.3156275862068961E-2</c:v>
                </c:pt>
                <c:pt idx="14428">
                  <c:v>-5.3155310344827587E-2</c:v>
                </c:pt>
                <c:pt idx="14429">
                  <c:v>-5.3158017241379314E-2</c:v>
                </c:pt>
                <c:pt idx="14430">
                  <c:v>-5.3162224137931549E-2</c:v>
                </c:pt>
                <c:pt idx="14431">
                  <c:v>-5.3166517241379413E-2</c:v>
                </c:pt>
                <c:pt idx="14432">
                  <c:v>-5.3173310344827592E-2</c:v>
                </c:pt>
                <c:pt idx="14433">
                  <c:v>-5.3182172413793097E-2</c:v>
                </c:pt>
                <c:pt idx="14434">
                  <c:v>-5.3191258620689658E-2</c:v>
                </c:pt>
                <c:pt idx="14435">
                  <c:v>-5.3198706896551734E-2</c:v>
                </c:pt>
                <c:pt idx="14436">
                  <c:v>-5.3204827586206885E-2</c:v>
                </c:pt>
                <c:pt idx="14437">
                  <c:v>-5.3210948275861945E-2</c:v>
                </c:pt>
                <c:pt idx="14438">
                  <c:v>-5.3217620689655173E-2</c:v>
                </c:pt>
                <c:pt idx="14439">
                  <c:v>-5.3224034482758621E-2</c:v>
                </c:pt>
                <c:pt idx="14440">
                  <c:v>-5.3229293103448323E-2</c:v>
                </c:pt>
                <c:pt idx="14441">
                  <c:v>-5.3232603448275913E-2</c:v>
                </c:pt>
                <c:pt idx="14442">
                  <c:v>-5.3236327586206902E-2</c:v>
                </c:pt>
                <c:pt idx="14443">
                  <c:v>-5.3239482758620692E-2</c:v>
                </c:pt>
                <c:pt idx="14444">
                  <c:v>-5.3239655172413795E-2</c:v>
                </c:pt>
                <c:pt idx="14445">
                  <c:v>-5.3237258620689655E-2</c:v>
                </c:pt>
                <c:pt idx="14446">
                  <c:v>-5.3234534482758618E-2</c:v>
                </c:pt>
                <c:pt idx="14447">
                  <c:v>-5.3232344827586466E-2</c:v>
                </c:pt>
                <c:pt idx="14448">
                  <c:v>-5.3229775862068847E-2</c:v>
                </c:pt>
                <c:pt idx="14449">
                  <c:v>-5.3226689655172417E-2</c:v>
                </c:pt>
                <c:pt idx="14450">
                  <c:v>-5.3223448275861847E-2</c:v>
                </c:pt>
                <c:pt idx="14451">
                  <c:v>-5.3218689655172423E-2</c:v>
                </c:pt>
                <c:pt idx="14452">
                  <c:v>-5.3211482758620712E-2</c:v>
                </c:pt>
                <c:pt idx="14453">
                  <c:v>-5.320491379310345E-2</c:v>
                </c:pt>
                <c:pt idx="14454">
                  <c:v>-5.3199017241379314E-2</c:v>
                </c:pt>
                <c:pt idx="14455">
                  <c:v>-5.3194706896551813E-2</c:v>
                </c:pt>
                <c:pt idx="14456">
                  <c:v>-5.3191137931034534E-2</c:v>
                </c:pt>
                <c:pt idx="14457">
                  <c:v>-5.3189086206896559E-2</c:v>
                </c:pt>
                <c:pt idx="14458">
                  <c:v>-5.3187586206896564E-2</c:v>
                </c:pt>
                <c:pt idx="14459">
                  <c:v>-5.3186396551724163E-2</c:v>
                </c:pt>
                <c:pt idx="14460">
                  <c:v>-5.3185034482758624E-2</c:v>
                </c:pt>
                <c:pt idx="14461">
                  <c:v>-5.3184586206896554E-2</c:v>
                </c:pt>
                <c:pt idx="14462">
                  <c:v>-5.3186672413793122E-2</c:v>
                </c:pt>
                <c:pt idx="14463">
                  <c:v>-5.3189741379310353E-2</c:v>
                </c:pt>
                <c:pt idx="14464">
                  <c:v>-5.3192103448275872E-2</c:v>
                </c:pt>
                <c:pt idx="14465">
                  <c:v>-5.3193534482758723E-2</c:v>
                </c:pt>
                <c:pt idx="14466">
                  <c:v>-5.3193655172413812E-2</c:v>
                </c:pt>
                <c:pt idx="14467">
                  <c:v>-5.3193275862068963E-2</c:v>
                </c:pt>
                <c:pt idx="14468">
                  <c:v>-5.3193103448275873E-2</c:v>
                </c:pt>
                <c:pt idx="14469">
                  <c:v>-5.3192931034483137E-2</c:v>
                </c:pt>
                <c:pt idx="14470">
                  <c:v>-5.3191534482758623E-2</c:v>
                </c:pt>
                <c:pt idx="14471">
                  <c:v>-5.3187000000000012E-2</c:v>
                </c:pt>
                <c:pt idx="14472">
                  <c:v>-5.3180310344827592E-2</c:v>
                </c:pt>
                <c:pt idx="14473">
                  <c:v>-5.3172879310344826E-2</c:v>
                </c:pt>
                <c:pt idx="14474">
                  <c:v>-5.3166465517241628E-2</c:v>
                </c:pt>
                <c:pt idx="14475">
                  <c:v>-5.3158931034482833E-2</c:v>
                </c:pt>
                <c:pt idx="14476">
                  <c:v>-5.314984482758621E-2</c:v>
                </c:pt>
                <c:pt idx="14477">
                  <c:v>-5.3141362068965199E-2</c:v>
                </c:pt>
                <c:pt idx="14478">
                  <c:v>-5.3133586206896573E-2</c:v>
                </c:pt>
                <c:pt idx="14479">
                  <c:v>-5.3128017241379312E-2</c:v>
                </c:pt>
                <c:pt idx="14480">
                  <c:v>-5.3123465517241404E-2</c:v>
                </c:pt>
                <c:pt idx="14481">
                  <c:v>-5.3118913793103482E-2</c:v>
                </c:pt>
                <c:pt idx="14482">
                  <c:v>-5.3113413793103484E-2</c:v>
                </c:pt>
                <c:pt idx="14483">
                  <c:v>-5.3106965517241513E-2</c:v>
                </c:pt>
                <c:pt idx="14484">
                  <c:v>-5.31018275862069E-2</c:v>
                </c:pt>
                <c:pt idx="14485">
                  <c:v>-5.3098103448275862E-2</c:v>
                </c:pt>
                <c:pt idx="14486">
                  <c:v>-5.309531034482759E-2</c:v>
                </c:pt>
                <c:pt idx="14487">
                  <c:v>-5.3093689655172534E-2</c:v>
                </c:pt>
                <c:pt idx="14488">
                  <c:v>-5.309387931034483E-2</c:v>
                </c:pt>
                <c:pt idx="14489">
                  <c:v>-5.3095689655172432E-2</c:v>
                </c:pt>
                <c:pt idx="14490">
                  <c:v>-5.3100172413793105E-2</c:v>
                </c:pt>
                <c:pt idx="14491">
                  <c:v>-5.3105689655172407E-2</c:v>
                </c:pt>
                <c:pt idx="14492">
                  <c:v>-5.3111000000000012E-2</c:v>
                </c:pt>
                <c:pt idx="14493">
                  <c:v>-5.3114310344827581E-2</c:v>
                </c:pt>
                <c:pt idx="14494">
                  <c:v>-5.3117620689655171E-2</c:v>
                </c:pt>
                <c:pt idx="14495">
                  <c:v>-5.3121431034482823E-2</c:v>
                </c:pt>
                <c:pt idx="14496">
                  <c:v>-5.3126896551724152E-2</c:v>
                </c:pt>
                <c:pt idx="14497">
                  <c:v>-5.3134896551724153E-2</c:v>
                </c:pt>
                <c:pt idx="14498">
                  <c:v>-5.3142672413793113E-2</c:v>
                </c:pt>
                <c:pt idx="14499">
                  <c:v>-5.3149879310344747E-2</c:v>
                </c:pt>
                <c:pt idx="14500">
                  <c:v>-5.3156810344827589E-2</c:v>
                </c:pt>
                <c:pt idx="14501">
                  <c:v>-5.3164017241379313E-2</c:v>
                </c:pt>
                <c:pt idx="14502">
                  <c:v>-5.3170620689655175E-2</c:v>
                </c:pt>
                <c:pt idx="14503">
                  <c:v>-5.3175189655172365E-2</c:v>
                </c:pt>
                <c:pt idx="14504">
                  <c:v>-5.3179413793103446E-2</c:v>
                </c:pt>
                <c:pt idx="14505">
                  <c:v>-5.3183827586206912E-2</c:v>
                </c:pt>
                <c:pt idx="14506">
                  <c:v>-5.3186706896551812E-2</c:v>
                </c:pt>
                <c:pt idx="14507">
                  <c:v>-5.3187620689655171E-2</c:v>
                </c:pt>
                <c:pt idx="14508">
                  <c:v>-5.3186982758620834E-2</c:v>
                </c:pt>
                <c:pt idx="14509">
                  <c:v>-5.3184620689655175E-2</c:v>
                </c:pt>
                <c:pt idx="14510">
                  <c:v>-5.3180517241379323E-2</c:v>
                </c:pt>
                <c:pt idx="14511">
                  <c:v>-5.3175275862068945E-2</c:v>
                </c:pt>
                <c:pt idx="14512">
                  <c:v>-5.3171275862068955E-2</c:v>
                </c:pt>
                <c:pt idx="14513">
                  <c:v>-5.3167862068965455E-2</c:v>
                </c:pt>
                <c:pt idx="14514">
                  <c:v>-5.3165741379310363E-2</c:v>
                </c:pt>
                <c:pt idx="14515">
                  <c:v>-5.3164241379310383E-2</c:v>
                </c:pt>
                <c:pt idx="14516">
                  <c:v>-5.3164465517241424E-2</c:v>
                </c:pt>
                <c:pt idx="14517">
                  <c:v>-5.3166293103448704E-2</c:v>
                </c:pt>
                <c:pt idx="14518">
                  <c:v>-5.3170137931034492E-2</c:v>
                </c:pt>
                <c:pt idx="14519">
                  <c:v>-5.317596551724138E-2</c:v>
                </c:pt>
                <c:pt idx="14520">
                  <c:v>-5.3182034482758732E-2</c:v>
                </c:pt>
                <c:pt idx="14521">
                  <c:v>-5.3188551724137917E-2</c:v>
                </c:pt>
                <c:pt idx="14522">
                  <c:v>-5.3193862068965467E-2</c:v>
                </c:pt>
                <c:pt idx="14523">
                  <c:v>-5.3200189655172377E-2</c:v>
                </c:pt>
                <c:pt idx="14524">
                  <c:v>-5.3207413793103453E-2</c:v>
                </c:pt>
                <c:pt idx="14525">
                  <c:v>-5.3212413793103493E-2</c:v>
                </c:pt>
                <c:pt idx="14526">
                  <c:v>-5.3216068965517303E-2</c:v>
                </c:pt>
                <c:pt idx="14527">
                  <c:v>-5.3219586206896562E-2</c:v>
                </c:pt>
                <c:pt idx="14528">
                  <c:v>-5.3223482758620703E-2</c:v>
                </c:pt>
                <c:pt idx="14529">
                  <c:v>-5.3227965517241384E-2</c:v>
                </c:pt>
                <c:pt idx="14530">
                  <c:v>-5.3233758620689658E-2</c:v>
                </c:pt>
                <c:pt idx="14531">
                  <c:v>-5.3237896551724125E-2</c:v>
                </c:pt>
                <c:pt idx="14532">
                  <c:v>-5.3241534482758465E-2</c:v>
                </c:pt>
                <c:pt idx="14533">
                  <c:v>-5.3244810344827566E-2</c:v>
                </c:pt>
                <c:pt idx="14534">
                  <c:v>-5.3247155172413574E-2</c:v>
                </c:pt>
                <c:pt idx="14535">
                  <c:v>-5.3249344827586212E-2</c:v>
                </c:pt>
                <c:pt idx="14536">
                  <c:v>-5.3251137931034483E-2</c:v>
                </c:pt>
                <c:pt idx="14537">
                  <c:v>-5.3252689655172422E-2</c:v>
                </c:pt>
                <c:pt idx="14538">
                  <c:v>-5.3254775862068955E-2</c:v>
                </c:pt>
                <c:pt idx="14539">
                  <c:v>-5.3258189655172365E-2</c:v>
                </c:pt>
                <c:pt idx="14540">
                  <c:v>-5.3263913793103454E-2</c:v>
                </c:pt>
                <c:pt idx="14541">
                  <c:v>-5.3271275862068847E-2</c:v>
                </c:pt>
                <c:pt idx="14542">
                  <c:v>-5.3278413793103448E-2</c:v>
                </c:pt>
                <c:pt idx="14543">
                  <c:v>-5.3285051724137895E-2</c:v>
                </c:pt>
                <c:pt idx="14544">
                  <c:v>-5.3289275862068955E-2</c:v>
                </c:pt>
                <c:pt idx="14545">
                  <c:v>-5.3291241379310364E-2</c:v>
                </c:pt>
                <c:pt idx="14546">
                  <c:v>-5.3292327586206903E-2</c:v>
                </c:pt>
                <c:pt idx="14547">
                  <c:v>-5.3293655172413801E-2</c:v>
                </c:pt>
                <c:pt idx="14548">
                  <c:v>-5.3294224137931452E-2</c:v>
                </c:pt>
                <c:pt idx="14549">
                  <c:v>-5.3294517241379312E-2</c:v>
                </c:pt>
                <c:pt idx="14550">
                  <c:v>-5.3294362068965366E-2</c:v>
                </c:pt>
                <c:pt idx="14551">
                  <c:v>-5.3292862068965476E-2</c:v>
                </c:pt>
                <c:pt idx="14552">
                  <c:v>-5.3290482758620812E-2</c:v>
                </c:pt>
                <c:pt idx="14553">
                  <c:v>-5.3287034482758622E-2</c:v>
                </c:pt>
                <c:pt idx="14554">
                  <c:v>-5.3283103448275859E-2</c:v>
                </c:pt>
                <c:pt idx="14555">
                  <c:v>-5.3278551724137875E-2</c:v>
                </c:pt>
                <c:pt idx="14556">
                  <c:v>-5.3273586206896553E-2</c:v>
                </c:pt>
                <c:pt idx="14557">
                  <c:v>-5.3268534482758624E-2</c:v>
                </c:pt>
                <c:pt idx="14558">
                  <c:v>-5.3263310344827591E-2</c:v>
                </c:pt>
                <c:pt idx="14559">
                  <c:v>-5.3257137931034502E-2</c:v>
                </c:pt>
                <c:pt idx="14560">
                  <c:v>-5.3252413793103463E-2</c:v>
                </c:pt>
                <c:pt idx="14561">
                  <c:v>-5.3249034482758625E-2</c:v>
                </c:pt>
                <c:pt idx="14562">
                  <c:v>-5.3245965517241367E-2</c:v>
                </c:pt>
                <c:pt idx="14563">
                  <c:v>-5.3244724137931104E-2</c:v>
                </c:pt>
                <c:pt idx="14564">
                  <c:v>-5.3243896551724096E-2</c:v>
                </c:pt>
                <c:pt idx="14565">
                  <c:v>-5.3242775862068957E-2</c:v>
                </c:pt>
                <c:pt idx="14566">
                  <c:v>-5.3241810344827556E-2</c:v>
                </c:pt>
                <c:pt idx="14567">
                  <c:v>-5.3240362068965215E-2</c:v>
                </c:pt>
                <c:pt idx="14568">
                  <c:v>-5.3239982758620692E-2</c:v>
                </c:pt>
                <c:pt idx="14569">
                  <c:v>-5.3241551724137866E-2</c:v>
                </c:pt>
                <c:pt idx="14570">
                  <c:v>-5.3244672413793097E-2</c:v>
                </c:pt>
                <c:pt idx="14571">
                  <c:v>-5.3249396551724067E-2</c:v>
                </c:pt>
                <c:pt idx="14572">
                  <c:v>-5.3254448275861822E-2</c:v>
                </c:pt>
                <c:pt idx="14573">
                  <c:v>-5.3259275862068946E-2</c:v>
                </c:pt>
                <c:pt idx="14574">
                  <c:v>-5.3263568965517254E-2</c:v>
                </c:pt>
                <c:pt idx="14575">
                  <c:v>-5.3267982758620734E-2</c:v>
                </c:pt>
                <c:pt idx="14576">
                  <c:v>-5.3273275862068967E-2</c:v>
                </c:pt>
                <c:pt idx="14577">
                  <c:v>-5.3278999999999986E-2</c:v>
                </c:pt>
                <c:pt idx="14578">
                  <c:v>-5.3284517241379309E-2</c:v>
                </c:pt>
                <c:pt idx="14579">
                  <c:v>-5.3290137931034716E-2</c:v>
                </c:pt>
                <c:pt idx="14580">
                  <c:v>-5.3294568965517243E-2</c:v>
                </c:pt>
                <c:pt idx="14581">
                  <c:v>-5.3297310344827591E-2</c:v>
                </c:pt>
                <c:pt idx="14582">
                  <c:v>-5.3297482758620833E-2</c:v>
                </c:pt>
                <c:pt idx="14583">
                  <c:v>-5.3296500000000004E-2</c:v>
                </c:pt>
                <c:pt idx="14584">
                  <c:v>-5.3295189655172395E-2</c:v>
                </c:pt>
                <c:pt idx="14585">
                  <c:v>-5.3291448275861845E-2</c:v>
                </c:pt>
                <c:pt idx="14586">
                  <c:v>-5.3284586206896564E-2</c:v>
                </c:pt>
                <c:pt idx="14587">
                  <c:v>-5.3275827586206866E-2</c:v>
                </c:pt>
                <c:pt idx="14588">
                  <c:v>-5.3266465517241533E-2</c:v>
                </c:pt>
                <c:pt idx="14589">
                  <c:v>-5.3256206896551722E-2</c:v>
                </c:pt>
                <c:pt idx="14590">
                  <c:v>-5.3244879310344766E-2</c:v>
                </c:pt>
                <c:pt idx="14591">
                  <c:v>-5.3235051724137915E-2</c:v>
                </c:pt>
                <c:pt idx="14592">
                  <c:v>-5.3224862068965199E-2</c:v>
                </c:pt>
                <c:pt idx="14593">
                  <c:v>-5.3215586206896551E-2</c:v>
                </c:pt>
                <c:pt idx="14594">
                  <c:v>-5.3207655172413798E-2</c:v>
                </c:pt>
                <c:pt idx="14595">
                  <c:v>-5.3199879310344825E-2</c:v>
                </c:pt>
                <c:pt idx="14596">
                  <c:v>-5.3193155172413797E-2</c:v>
                </c:pt>
                <c:pt idx="14597">
                  <c:v>-5.3186413793103474E-2</c:v>
                </c:pt>
                <c:pt idx="14598">
                  <c:v>-5.3180017241379322E-2</c:v>
                </c:pt>
                <c:pt idx="14599">
                  <c:v>-5.3172999999999998E-2</c:v>
                </c:pt>
                <c:pt idx="14600">
                  <c:v>-5.3164517241379314E-2</c:v>
                </c:pt>
                <c:pt idx="14601">
                  <c:v>-5.3156568965517237E-2</c:v>
                </c:pt>
                <c:pt idx="14602">
                  <c:v>-5.3150103448275865E-2</c:v>
                </c:pt>
                <c:pt idx="14603">
                  <c:v>-5.3143396551724141E-2</c:v>
                </c:pt>
                <c:pt idx="14604">
                  <c:v>-5.3134948275861946E-2</c:v>
                </c:pt>
                <c:pt idx="14605">
                  <c:v>-5.3126827586206904E-2</c:v>
                </c:pt>
                <c:pt idx="14606">
                  <c:v>-5.3119310344827593E-2</c:v>
                </c:pt>
                <c:pt idx="14607">
                  <c:v>-5.3112827586206904E-2</c:v>
                </c:pt>
                <c:pt idx="14608">
                  <c:v>-5.3106948275861966E-2</c:v>
                </c:pt>
                <c:pt idx="14609">
                  <c:v>-5.3103413793103474E-2</c:v>
                </c:pt>
                <c:pt idx="14610">
                  <c:v>-5.3102724137931476E-2</c:v>
                </c:pt>
                <c:pt idx="14611">
                  <c:v>-5.3102724137931476E-2</c:v>
                </c:pt>
                <c:pt idx="14612">
                  <c:v>-5.3102724137931476E-2</c:v>
                </c:pt>
                <c:pt idx="14613">
                  <c:v>-5.3104137931034523E-2</c:v>
                </c:pt>
                <c:pt idx="14614">
                  <c:v>-5.3107793103448563E-2</c:v>
                </c:pt>
                <c:pt idx="14615">
                  <c:v>-5.3112275862068972E-2</c:v>
                </c:pt>
                <c:pt idx="14616">
                  <c:v>-5.3117931034483055E-2</c:v>
                </c:pt>
                <c:pt idx="14617">
                  <c:v>-5.3124068965517225E-2</c:v>
                </c:pt>
                <c:pt idx="14618">
                  <c:v>-5.3131793103448434E-2</c:v>
                </c:pt>
                <c:pt idx="14619">
                  <c:v>-5.3141379310344766E-2</c:v>
                </c:pt>
                <c:pt idx="14620">
                  <c:v>-5.3150086206896562E-2</c:v>
                </c:pt>
                <c:pt idx="14621">
                  <c:v>-5.3158034482758632E-2</c:v>
                </c:pt>
                <c:pt idx="14622">
                  <c:v>-5.3167172413793096E-2</c:v>
                </c:pt>
                <c:pt idx="14623">
                  <c:v>-5.3178034482758617E-2</c:v>
                </c:pt>
                <c:pt idx="14624">
                  <c:v>-5.3190620689655174E-2</c:v>
                </c:pt>
                <c:pt idx="14625">
                  <c:v>-5.3202655172413793E-2</c:v>
                </c:pt>
                <c:pt idx="14626">
                  <c:v>-5.3212620689655182E-2</c:v>
                </c:pt>
                <c:pt idx="14627">
                  <c:v>-5.3221396551724087E-2</c:v>
                </c:pt>
                <c:pt idx="14628">
                  <c:v>-5.32305E-2</c:v>
                </c:pt>
                <c:pt idx="14629">
                  <c:v>-5.3240086206896547E-2</c:v>
                </c:pt>
                <c:pt idx="14630">
                  <c:v>-5.3249948275861672E-2</c:v>
                </c:pt>
                <c:pt idx="14631">
                  <c:v>-5.3259103448275766E-2</c:v>
                </c:pt>
                <c:pt idx="14632">
                  <c:v>-5.3268517241379314E-2</c:v>
                </c:pt>
                <c:pt idx="14633">
                  <c:v>-5.3278741379310345E-2</c:v>
                </c:pt>
                <c:pt idx="14634">
                  <c:v>-5.3288000000000009E-2</c:v>
                </c:pt>
                <c:pt idx="14635">
                  <c:v>-5.3296327586206914E-2</c:v>
                </c:pt>
                <c:pt idx="14636">
                  <c:v>-5.3301517241379312E-2</c:v>
                </c:pt>
                <c:pt idx="14637">
                  <c:v>-5.3305086206896564E-2</c:v>
                </c:pt>
                <c:pt idx="14638">
                  <c:v>-5.3306982758620974E-2</c:v>
                </c:pt>
                <c:pt idx="14639">
                  <c:v>-5.3305827586206903E-2</c:v>
                </c:pt>
                <c:pt idx="14640">
                  <c:v>-5.3304310344827591E-2</c:v>
                </c:pt>
                <c:pt idx="14641">
                  <c:v>-5.3302413793103534E-2</c:v>
                </c:pt>
                <c:pt idx="14642">
                  <c:v>-5.329901724137931E-2</c:v>
                </c:pt>
                <c:pt idx="14643">
                  <c:v>-5.3294241379310353E-2</c:v>
                </c:pt>
                <c:pt idx="14644">
                  <c:v>-5.3287500000000002E-2</c:v>
                </c:pt>
                <c:pt idx="14645">
                  <c:v>-5.3281620689655175E-2</c:v>
                </c:pt>
                <c:pt idx="14646">
                  <c:v>-5.3276620689655177E-2</c:v>
                </c:pt>
                <c:pt idx="14647">
                  <c:v>-5.3271896551724075E-2</c:v>
                </c:pt>
                <c:pt idx="14648">
                  <c:v>-5.3267586206896554E-2</c:v>
                </c:pt>
                <c:pt idx="14649">
                  <c:v>-5.3263034482758632E-2</c:v>
                </c:pt>
                <c:pt idx="14650">
                  <c:v>-5.3259155172413516E-2</c:v>
                </c:pt>
                <c:pt idx="14651">
                  <c:v>-5.3256896551724137E-2</c:v>
                </c:pt>
                <c:pt idx="14652">
                  <c:v>-5.3256499999999998E-2</c:v>
                </c:pt>
                <c:pt idx="14653">
                  <c:v>-5.325767241379311E-2</c:v>
                </c:pt>
                <c:pt idx="14654">
                  <c:v>-5.3258655172413787E-2</c:v>
                </c:pt>
                <c:pt idx="14655">
                  <c:v>-5.3260413793103444E-2</c:v>
                </c:pt>
                <c:pt idx="14656">
                  <c:v>-5.32621724137931E-2</c:v>
                </c:pt>
                <c:pt idx="14657">
                  <c:v>-5.3261689655172417E-2</c:v>
                </c:pt>
                <c:pt idx="14658">
                  <c:v>-5.3260275862068968E-2</c:v>
                </c:pt>
                <c:pt idx="14659">
                  <c:v>-5.3258396551724152E-2</c:v>
                </c:pt>
                <c:pt idx="14660">
                  <c:v>-5.3254086206896561E-2</c:v>
                </c:pt>
                <c:pt idx="14661">
                  <c:v>-5.3248620689655066E-2</c:v>
                </c:pt>
                <c:pt idx="14662">
                  <c:v>-5.3243068965517247E-2</c:v>
                </c:pt>
                <c:pt idx="14663">
                  <c:v>-5.3237844827586332E-2</c:v>
                </c:pt>
                <c:pt idx="14664">
                  <c:v>-5.3234551724137907E-2</c:v>
                </c:pt>
                <c:pt idx="14665">
                  <c:v>-5.3232586206896734E-2</c:v>
                </c:pt>
                <c:pt idx="14666">
                  <c:v>-5.3230913793103463E-2</c:v>
                </c:pt>
                <c:pt idx="14667">
                  <c:v>-5.3231586206896553E-2</c:v>
                </c:pt>
                <c:pt idx="14668">
                  <c:v>-5.3233896551724141E-2</c:v>
                </c:pt>
                <c:pt idx="14669">
                  <c:v>-5.3236120689655157E-2</c:v>
                </c:pt>
                <c:pt idx="14670">
                  <c:v>-5.3237603448275883E-2</c:v>
                </c:pt>
                <c:pt idx="14671">
                  <c:v>-5.3241896551724066E-2</c:v>
                </c:pt>
                <c:pt idx="14672">
                  <c:v>-5.3247758620689645E-2</c:v>
                </c:pt>
                <c:pt idx="14673">
                  <c:v>-5.3253965517241382E-2</c:v>
                </c:pt>
                <c:pt idx="14674">
                  <c:v>-5.3259965517241381E-2</c:v>
                </c:pt>
                <c:pt idx="14675">
                  <c:v>-5.3266896551724154E-2</c:v>
                </c:pt>
                <c:pt idx="14676">
                  <c:v>-5.3276499999999997E-2</c:v>
                </c:pt>
                <c:pt idx="14677">
                  <c:v>-5.3286862068965365E-2</c:v>
                </c:pt>
                <c:pt idx="14678">
                  <c:v>-5.3295517241379313E-2</c:v>
                </c:pt>
                <c:pt idx="14679">
                  <c:v>-5.3303482758620957E-2</c:v>
                </c:pt>
                <c:pt idx="14680">
                  <c:v>-5.3309206896551734E-2</c:v>
                </c:pt>
                <c:pt idx="14681">
                  <c:v>-5.3312931034483223E-2</c:v>
                </c:pt>
                <c:pt idx="14682">
                  <c:v>-5.3316275862069003E-2</c:v>
                </c:pt>
                <c:pt idx="14683">
                  <c:v>-5.3319034482758723E-2</c:v>
                </c:pt>
                <c:pt idx="14684">
                  <c:v>-5.3321655172413787E-2</c:v>
                </c:pt>
                <c:pt idx="14685">
                  <c:v>-5.3323879310344831E-2</c:v>
                </c:pt>
                <c:pt idx="14686">
                  <c:v>-5.3324034482758624E-2</c:v>
                </c:pt>
                <c:pt idx="14687">
                  <c:v>-5.3323931034483026E-2</c:v>
                </c:pt>
                <c:pt idx="14688">
                  <c:v>-5.3325206896551784E-2</c:v>
                </c:pt>
                <c:pt idx="14689">
                  <c:v>-5.3326275862068971E-2</c:v>
                </c:pt>
                <c:pt idx="14690">
                  <c:v>-5.3327172413793096E-2</c:v>
                </c:pt>
                <c:pt idx="14691">
                  <c:v>-5.3328482758620822E-2</c:v>
                </c:pt>
                <c:pt idx="14692">
                  <c:v>-5.3330586206896811E-2</c:v>
                </c:pt>
                <c:pt idx="14693">
                  <c:v>-5.3332224137931629E-2</c:v>
                </c:pt>
                <c:pt idx="14694">
                  <c:v>-5.3332931034483201E-2</c:v>
                </c:pt>
                <c:pt idx="14695">
                  <c:v>-5.3332982758620993E-2</c:v>
                </c:pt>
                <c:pt idx="14696">
                  <c:v>-5.3331431034483026E-2</c:v>
                </c:pt>
                <c:pt idx="14697">
                  <c:v>-5.3328103448275863E-2</c:v>
                </c:pt>
                <c:pt idx="14698">
                  <c:v>-5.3323224137931537E-2</c:v>
                </c:pt>
                <c:pt idx="14699">
                  <c:v>-5.3317793103448724E-2</c:v>
                </c:pt>
                <c:pt idx="14700">
                  <c:v>-5.3312931034483223E-2</c:v>
                </c:pt>
                <c:pt idx="14701">
                  <c:v>-5.3308637931034936E-2</c:v>
                </c:pt>
                <c:pt idx="14702">
                  <c:v>-5.3305310344827592E-2</c:v>
                </c:pt>
                <c:pt idx="14703">
                  <c:v>-5.3302620689655397E-2</c:v>
                </c:pt>
                <c:pt idx="14704">
                  <c:v>-5.3300758620689663E-2</c:v>
                </c:pt>
                <c:pt idx="14705">
                  <c:v>-5.329810344827586E-2</c:v>
                </c:pt>
                <c:pt idx="14706">
                  <c:v>-5.3294620689655167E-2</c:v>
                </c:pt>
                <c:pt idx="14707">
                  <c:v>-5.3292068965517303E-2</c:v>
                </c:pt>
                <c:pt idx="14708">
                  <c:v>-5.3290413793103474E-2</c:v>
                </c:pt>
                <c:pt idx="14709">
                  <c:v>-5.3289344827586224E-2</c:v>
                </c:pt>
                <c:pt idx="14710">
                  <c:v>-5.3288534482758616E-2</c:v>
                </c:pt>
                <c:pt idx="14711">
                  <c:v>-5.3288551724137906E-2</c:v>
                </c:pt>
                <c:pt idx="14712">
                  <c:v>-5.3289413793103452E-2</c:v>
                </c:pt>
                <c:pt idx="14713">
                  <c:v>-5.3291051724137915E-2</c:v>
                </c:pt>
                <c:pt idx="14714">
                  <c:v>-5.3292793103448637E-2</c:v>
                </c:pt>
                <c:pt idx="14715">
                  <c:v>-5.3294000000000022E-2</c:v>
                </c:pt>
                <c:pt idx="14716">
                  <c:v>-5.3294620689655167E-2</c:v>
                </c:pt>
                <c:pt idx="14717">
                  <c:v>-5.3295155172413775E-2</c:v>
                </c:pt>
                <c:pt idx="14718">
                  <c:v>-5.3295965517241382E-2</c:v>
                </c:pt>
                <c:pt idx="14719">
                  <c:v>-5.3297206896551833E-2</c:v>
                </c:pt>
                <c:pt idx="14720">
                  <c:v>-5.3299310344827586E-2</c:v>
                </c:pt>
                <c:pt idx="14721">
                  <c:v>-5.3301413793103464E-2</c:v>
                </c:pt>
                <c:pt idx="14722">
                  <c:v>-5.3303965517241592E-2</c:v>
                </c:pt>
                <c:pt idx="14723">
                  <c:v>-5.3307534482758732E-2</c:v>
                </c:pt>
                <c:pt idx="14724">
                  <c:v>-5.3311586206896584E-2</c:v>
                </c:pt>
                <c:pt idx="14725">
                  <c:v>-5.3316258620689692E-2</c:v>
                </c:pt>
                <c:pt idx="14726">
                  <c:v>-5.3319982758620897E-2</c:v>
                </c:pt>
                <c:pt idx="14727">
                  <c:v>-5.3322431034483149E-2</c:v>
                </c:pt>
                <c:pt idx="14728">
                  <c:v>-5.3325034482758632E-2</c:v>
                </c:pt>
                <c:pt idx="14729">
                  <c:v>-5.3327862068965455E-2</c:v>
                </c:pt>
                <c:pt idx="14730">
                  <c:v>-5.3329672413793099E-2</c:v>
                </c:pt>
                <c:pt idx="14731">
                  <c:v>-5.3330068965517292E-2</c:v>
                </c:pt>
                <c:pt idx="14732">
                  <c:v>-5.3329310344827581E-2</c:v>
                </c:pt>
                <c:pt idx="14733">
                  <c:v>-5.3327206896551814E-2</c:v>
                </c:pt>
                <c:pt idx="14734">
                  <c:v>-5.3324482758620832E-2</c:v>
                </c:pt>
                <c:pt idx="14735">
                  <c:v>-5.3321706896551732E-2</c:v>
                </c:pt>
                <c:pt idx="14736">
                  <c:v>-5.3318448275862067E-2</c:v>
                </c:pt>
                <c:pt idx="14737">
                  <c:v>-5.331508620689681E-2</c:v>
                </c:pt>
                <c:pt idx="14738">
                  <c:v>-5.3312413793103745E-2</c:v>
                </c:pt>
                <c:pt idx="14739">
                  <c:v>-5.3309913793103472E-2</c:v>
                </c:pt>
                <c:pt idx="14740">
                  <c:v>-5.3307051724137931E-2</c:v>
                </c:pt>
                <c:pt idx="14741">
                  <c:v>-5.3304017241379412E-2</c:v>
                </c:pt>
                <c:pt idx="14742">
                  <c:v>-5.3299396551724117E-2</c:v>
                </c:pt>
                <c:pt idx="14743">
                  <c:v>-5.3294396551724139E-2</c:v>
                </c:pt>
                <c:pt idx="14744">
                  <c:v>-5.3290517241379322E-2</c:v>
                </c:pt>
                <c:pt idx="14745">
                  <c:v>-5.3287137931034533E-2</c:v>
                </c:pt>
                <c:pt idx="14746">
                  <c:v>-5.3283775862068956E-2</c:v>
                </c:pt>
                <c:pt idx="14747">
                  <c:v>-5.3281655172413796E-2</c:v>
                </c:pt>
                <c:pt idx="14748">
                  <c:v>-5.3280948275861828E-2</c:v>
                </c:pt>
                <c:pt idx="14749">
                  <c:v>-5.3279620689655145E-2</c:v>
                </c:pt>
                <c:pt idx="14750">
                  <c:v>-5.3278689655172407E-2</c:v>
                </c:pt>
                <c:pt idx="14751">
                  <c:v>-5.3279810344827545E-2</c:v>
                </c:pt>
                <c:pt idx="14752">
                  <c:v>-5.3282482758620804E-2</c:v>
                </c:pt>
                <c:pt idx="14753">
                  <c:v>-5.3287051724137925E-2</c:v>
                </c:pt>
                <c:pt idx="14754">
                  <c:v>-5.3291810344827585E-2</c:v>
                </c:pt>
                <c:pt idx="14755">
                  <c:v>-5.3296862068965466E-2</c:v>
                </c:pt>
                <c:pt idx="14756">
                  <c:v>-5.3303827586206914E-2</c:v>
                </c:pt>
                <c:pt idx="14757">
                  <c:v>-5.331234482758665E-2</c:v>
                </c:pt>
                <c:pt idx="14758">
                  <c:v>-5.3320465517241414E-2</c:v>
                </c:pt>
                <c:pt idx="14759">
                  <c:v>-5.3327275862068972E-2</c:v>
                </c:pt>
                <c:pt idx="14760">
                  <c:v>-5.3334879310344835E-2</c:v>
                </c:pt>
                <c:pt idx="14761">
                  <c:v>-5.3343862068965346E-2</c:v>
                </c:pt>
                <c:pt idx="14762">
                  <c:v>-5.3351034482758623E-2</c:v>
                </c:pt>
                <c:pt idx="14763">
                  <c:v>-5.3355689655172414E-2</c:v>
                </c:pt>
                <c:pt idx="14764">
                  <c:v>-5.3359413793103452E-2</c:v>
                </c:pt>
                <c:pt idx="14765">
                  <c:v>-5.3363000000000133E-2</c:v>
                </c:pt>
                <c:pt idx="14766">
                  <c:v>-5.3366637931035077E-2</c:v>
                </c:pt>
                <c:pt idx="14767">
                  <c:v>-5.3369931034483037E-2</c:v>
                </c:pt>
                <c:pt idx="14768">
                  <c:v>-5.3372568965517293E-2</c:v>
                </c:pt>
                <c:pt idx="14769">
                  <c:v>-5.3375655172413786E-2</c:v>
                </c:pt>
                <c:pt idx="14770">
                  <c:v>-5.3379413793103452E-2</c:v>
                </c:pt>
                <c:pt idx="14771">
                  <c:v>-5.3382379310344834E-2</c:v>
                </c:pt>
                <c:pt idx="14772">
                  <c:v>-5.3383931034483106E-2</c:v>
                </c:pt>
                <c:pt idx="14773">
                  <c:v>-5.3384879310344836E-2</c:v>
                </c:pt>
                <c:pt idx="14774">
                  <c:v>-5.3385982758620734E-2</c:v>
                </c:pt>
                <c:pt idx="14775">
                  <c:v>-5.3386068965517314E-2</c:v>
                </c:pt>
                <c:pt idx="14776">
                  <c:v>-5.3385344827586424E-2</c:v>
                </c:pt>
                <c:pt idx="14777">
                  <c:v>-5.3384724137931494E-2</c:v>
                </c:pt>
                <c:pt idx="14778">
                  <c:v>-5.3383241379310394E-2</c:v>
                </c:pt>
                <c:pt idx="14779">
                  <c:v>-5.3380724137931497E-2</c:v>
                </c:pt>
                <c:pt idx="14780">
                  <c:v>-5.3375689655172413E-2</c:v>
                </c:pt>
                <c:pt idx="14781">
                  <c:v>-5.336818965517242E-2</c:v>
                </c:pt>
                <c:pt idx="14782">
                  <c:v>-5.3358775862068969E-2</c:v>
                </c:pt>
                <c:pt idx="14783">
                  <c:v>-5.3349362068965345E-2</c:v>
                </c:pt>
                <c:pt idx="14784">
                  <c:v>-5.3338603448275922E-2</c:v>
                </c:pt>
                <c:pt idx="14785">
                  <c:v>-5.3325931034482833E-2</c:v>
                </c:pt>
                <c:pt idx="14786">
                  <c:v>-5.3313034482758891E-2</c:v>
                </c:pt>
                <c:pt idx="14787">
                  <c:v>-5.3300448275862056E-2</c:v>
                </c:pt>
                <c:pt idx="14788">
                  <c:v>-5.3290344827586433E-2</c:v>
                </c:pt>
                <c:pt idx="14789">
                  <c:v>-5.3279862068965136E-2</c:v>
                </c:pt>
                <c:pt idx="14790">
                  <c:v>-5.3267741379310354E-2</c:v>
                </c:pt>
                <c:pt idx="14791">
                  <c:v>-5.3256655172413798E-2</c:v>
                </c:pt>
                <c:pt idx="14792">
                  <c:v>-5.3248241379310349E-2</c:v>
                </c:pt>
                <c:pt idx="14793">
                  <c:v>-5.3240517241379307E-2</c:v>
                </c:pt>
                <c:pt idx="14794">
                  <c:v>-5.3232793103448577E-2</c:v>
                </c:pt>
                <c:pt idx="14795">
                  <c:v>-5.3226948275861836E-2</c:v>
                </c:pt>
                <c:pt idx="14796">
                  <c:v>-5.322372413793134E-2</c:v>
                </c:pt>
                <c:pt idx="14797">
                  <c:v>-5.3222758620689647E-2</c:v>
                </c:pt>
                <c:pt idx="14798">
                  <c:v>-5.3221931034482764E-2</c:v>
                </c:pt>
                <c:pt idx="14799">
                  <c:v>-5.3222155172413785E-2</c:v>
                </c:pt>
                <c:pt idx="14800">
                  <c:v>-5.3223982758620704E-2</c:v>
                </c:pt>
                <c:pt idx="14801">
                  <c:v>-5.3226844827586224E-2</c:v>
                </c:pt>
                <c:pt idx="14802">
                  <c:v>-5.3230137931034503E-2</c:v>
                </c:pt>
                <c:pt idx="14803">
                  <c:v>-5.3232810344827582E-2</c:v>
                </c:pt>
                <c:pt idx="14804">
                  <c:v>-5.3235655172413798E-2</c:v>
                </c:pt>
                <c:pt idx="14805">
                  <c:v>-5.3240413793103451E-2</c:v>
                </c:pt>
                <c:pt idx="14806">
                  <c:v>-5.3246827586206885E-2</c:v>
                </c:pt>
                <c:pt idx="14807">
                  <c:v>-5.3252896551724153E-2</c:v>
                </c:pt>
                <c:pt idx="14808">
                  <c:v>-5.325767241379311E-2</c:v>
                </c:pt>
                <c:pt idx="14809">
                  <c:v>-5.3261172413793086E-2</c:v>
                </c:pt>
                <c:pt idx="14810">
                  <c:v>-5.3265413793103462E-2</c:v>
                </c:pt>
                <c:pt idx="14811">
                  <c:v>-5.3270189655172356E-2</c:v>
                </c:pt>
                <c:pt idx="14812">
                  <c:v>-5.3274534482758616E-2</c:v>
                </c:pt>
                <c:pt idx="14813">
                  <c:v>-5.3277155172413666E-2</c:v>
                </c:pt>
                <c:pt idx="14814">
                  <c:v>-5.3278482758620689E-2</c:v>
                </c:pt>
                <c:pt idx="14815">
                  <c:v>-5.3279603448275856E-2</c:v>
                </c:pt>
                <c:pt idx="14816">
                  <c:v>-5.3279431034482773E-2</c:v>
                </c:pt>
                <c:pt idx="14817">
                  <c:v>-5.3278810344827565E-2</c:v>
                </c:pt>
                <c:pt idx="14818">
                  <c:v>-5.3277310344827578E-2</c:v>
                </c:pt>
                <c:pt idx="14819">
                  <c:v>-5.3274603448275872E-2</c:v>
                </c:pt>
                <c:pt idx="14820">
                  <c:v>-5.3270810344827585E-2</c:v>
                </c:pt>
                <c:pt idx="14821">
                  <c:v>-5.3265982758620704E-2</c:v>
                </c:pt>
                <c:pt idx="14822">
                  <c:v>-5.3260517241379313E-2</c:v>
                </c:pt>
                <c:pt idx="14823">
                  <c:v>-5.3254999999999997E-2</c:v>
                </c:pt>
                <c:pt idx="14824">
                  <c:v>-5.3249517241379295E-2</c:v>
                </c:pt>
                <c:pt idx="14825">
                  <c:v>-5.3242655172413798E-2</c:v>
                </c:pt>
                <c:pt idx="14826">
                  <c:v>-5.3236965517241414E-2</c:v>
                </c:pt>
                <c:pt idx="14827">
                  <c:v>-5.3232241379310374E-2</c:v>
                </c:pt>
                <c:pt idx="14828">
                  <c:v>-5.3227137931034493E-2</c:v>
                </c:pt>
                <c:pt idx="14829">
                  <c:v>-5.3223431034482814E-2</c:v>
                </c:pt>
                <c:pt idx="14830">
                  <c:v>-5.3220689655172418E-2</c:v>
                </c:pt>
                <c:pt idx="14831">
                  <c:v>-5.3218189655172415E-2</c:v>
                </c:pt>
                <c:pt idx="14832">
                  <c:v>-5.3214931034482833E-2</c:v>
                </c:pt>
                <c:pt idx="14833">
                  <c:v>-5.3211172413793077E-2</c:v>
                </c:pt>
                <c:pt idx="14834">
                  <c:v>-5.3207000000000004E-2</c:v>
                </c:pt>
                <c:pt idx="14835">
                  <c:v>-5.3204103448275857E-2</c:v>
                </c:pt>
                <c:pt idx="14836">
                  <c:v>-5.320441379310345E-2</c:v>
                </c:pt>
                <c:pt idx="14837">
                  <c:v>-5.3206103448275872E-2</c:v>
                </c:pt>
                <c:pt idx="14838">
                  <c:v>-5.3207499999999998E-2</c:v>
                </c:pt>
                <c:pt idx="14839">
                  <c:v>-5.3208206896551723E-2</c:v>
                </c:pt>
                <c:pt idx="14840">
                  <c:v>-5.3207655172413798E-2</c:v>
                </c:pt>
                <c:pt idx="14841">
                  <c:v>-5.3204741379310354E-2</c:v>
                </c:pt>
                <c:pt idx="14842">
                  <c:v>-5.3201137931034502E-2</c:v>
                </c:pt>
                <c:pt idx="14843">
                  <c:v>-5.3197241379310374E-2</c:v>
                </c:pt>
                <c:pt idx="14844">
                  <c:v>-5.3193448275862067E-2</c:v>
                </c:pt>
                <c:pt idx="14845">
                  <c:v>-5.3191103448275857E-2</c:v>
                </c:pt>
                <c:pt idx="14846">
                  <c:v>-5.3188396551724144E-2</c:v>
                </c:pt>
                <c:pt idx="14847">
                  <c:v>-5.3186103448275873E-2</c:v>
                </c:pt>
                <c:pt idx="14848">
                  <c:v>-5.3184982758620714E-2</c:v>
                </c:pt>
                <c:pt idx="14849">
                  <c:v>-5.3184172413793085E-2</c:v>
                </c:pt>
                <c:pt idx="14850">
                  <c:v>-5.3183620689655167E-2</c:v>
                </c:pt>
                <c:pt idx="14851">
                  <c:v>-5.3183862068965367E-2</c:v>
                </c:pt>
                <c:pt idx="14852">
                  <c:v>-5.3184741379310362E-2</c:v>
                </c:pt>
                <c:pt idx="14853">
                  <c:v>-5.3188103448275868E-2</c:v>
                </c:pt>
                <c:pt idx="14854">
                  <c:v>-5.3193327586206922E-2</c:v>
                </c:pt>
                <c:pt idx="14855">
                  <c:v>-5.3200224137931351E-2</c:v>
                </c:pt>
                <c:pt idx="14856">
                  <c:v>-5.3209655172413786E-2</c:v>
                </c:pt>
                <c:pt idx="14857">
                  <c:v>-5.3218689655172423E-2</c:v>
                </c:pt>
                <c:pt idx="14858">
                  <c:v>-5.3227931034482832E-2</c:v>
                </c:pt>
                <c:pt idx="14859">
                  <c:v>-5.3236431034483063E-2</c:v>
                </c:pt>
                <c:pt idx="14860">
                  <c:v>-5.3244793103448304E-2</c:v>
                </c:pt>
                <c:pt idx="14861">
                  <c:v>-5.3253603448275864E-2</c:v>
                </c:pt>
                <c:pt idx="14862">
                  <c:v>-5.3262206896551832E-2</c:v>
                </c:pt>
                <c:pt idx="14863">
                  <c:v>-5.3268862068965271E-2</c:v>
                </c:pt>
                <c:pt idx="14864">
                  <c:v>-5.3273172413793056E-2</c:v>
                </c:pt>
                <c:pt idx="14865">
                  <c:v>-5.3275758620689277E-2</c:v>
                </c:pt>
                <c:pt idx="14866">
                  <c:v>-5.3278862068965198E-2</c:v>
                </c:pt>
                <c:pt idx="14867">
                  <c:v>-5.3281586206896554E-2</c:v>
                </c:pt>
                <c:pt idx="14868">
                  <c:v>-5.32823275862069E-2</c:v>
                </c:pt>
                <c:pt idx="14869">
                  <c:v>-5.3281379310344795E-2</c:v>
                </c:pt>
                <c:pt idx="14870">
                  <c:v>-5.3279103448275675E-2</c:v>
                </c:pt>
                <c:pt idx="14871">
                  <c:v>-5.3276810344827577E-2</c:v>
                </c:pt>
                <c:pt idx="14872">
                  <c:v>-5.3275637931034514E-2</c:v>
                </c:pt>
                <c:pt idx="14873">
                  <c:v>-5.3275724137931031E-2</c:v>
                </c:pt>
                <c:pt idx="14874">
                  <c:v>-5.3277379310344805E-2</c:v>
                </c:pt>
                <c:pt idx="14875">
                  <c:v>-5.328103448275863E-2</c:v>
                </c:pt>
                <c:pt idx="14876">
                  <c:v>-5.3284965517241392E-2</c:v>
                </c:pt>
                <c:pt idx="14877">
                  <c:v>-5.3289655172413797E-2</c:v>
                </c:pt>
                <c:pt idx="14878">
                  <c:v>-5.3293862068965456E-2</c:v>
                </c:pt>
                <c:pt idx="14879">
                  <c:v>-5.3298586206896564E-2</c:v>
                </c:pt>
                <c:pt idx="14880">
                  <c:v>-5.3305672413793102E-2</c:v>
                </c:pt>
                <c:pt idx="14881">
                  <c:v>-5.3314948275862077E-2</c:v>
                </c:pt>
                <c:pt idx="14882">
                  <c:v>-5.3325293103448537E-2</c:v>
                </c:pt>
                <c:pt idx="14883">
                  <c:v>-5.333418965517242E-2</c:v>
                </c:pt>
                <c:pt idx="14884">
                  <c:v>-5.3342241379310394E-2</c:v>
                </c:pt>
                <c:pt idx="14885">
                  <c:v>-5.3350396551724154E-2</c:v>
                </c:pt>
                <c:pt idx="14886">
                  <c:v>-5.3357241379310374E-2</c:v>
                </c:pt>
                <c:pt idx="14887">
                  <c:v>-5.3361965517241434E-2</c:v>
                </c:pt>
                <c:pt idx="14888">
                  <c:v>-5.33658275862069E-2</c:v>
                </c:pt>
                <c:pt idx="14889">
                  <c:v>-5.3369068965517283E-2</c:v>
                </c:pt>
                <c:pt idx="14890">
                  <c:v>-5.3371379310344816E-2</c:v>
                </c:pt>
                <c:pt idx="14891">
                  <c:v>-5.3375482758620703E-2</c:v>
                </c:pt>
                <c:pt idx="14892">
                  <c:v>-5.338062068965517E-2</c:v>
                </c:pt>
                <c:pt idx="14893">
                  <c:v>-5.3385482758620734E-2</c:v>
                </c:pt>
                <c:pt idx="14894">
                  <c:v>-5.3389724137931423E-2</c:v>
                </c:pt>
                <c:pt idx="14895">
                  <c:v>-5.3392293103448812E-2</c:v>
                </c:pt>
                <c:pt idx="14896">
                  <c:v>-5.3392879310344823E-2</c:v>
                </c:pt>
                <c:pt idx="14897">
                  <c:v>-5.3391051724137932E-2</c:v>
                </c:pt>
                <c:pt idx="14898">
                  <c:v>-5.3387344827586516E-2</c:v>
                </c:pt>
                <c:pt idx="14899">
                  <c:v>-5.3380982758620833E-2</c:v>
                </c:pt>
                <c:pt idx="14900">
                  <c:v>-5.3373103448275873E-2</c:v>
                </c:pt>
                <c:pt idx="14901">
                  <c:v>-5.3364344827586521E-2</c:v>
                </c:pt>
                <c:pt idx="14902">
                  <c:v>-5.3357448275862057E-2</c:v>
                </c:pt>
                <c:pt idx="14903">
                  <c:v>-5.3350931034483011E-2</c:v>
                </c:pt>
                <c:pt idx="14904">
                  <c:v>-5.3342137931034775E-2</c:v>
                </c:pt>
                <c:pt idx="14905">
                  <c:v>-5.3331379310344817E-2</c:v>
                </c:pt>
                <c:pt idx="14906">
                  <c:v>-5.3321206896551732E-2</c:v>
                </c:pt>
                <c:pt idx="14907">
                  <c:v>-5.331068965517264E-2</c:v>
                </c:pt>
                <c:pt idx="14908">
                  <c:v>-5.3299000000000006E-2</c:v>
                </c:pt>
                <c:pt idx="14909">
                  <c:v>-5.3289499999999997E-2</c:v>
                </c:pt>
                <c:pt idx="14910">
                  <c:v>-5.3280275862068967E-2</c:v>
                </c:pt>
                <c:pt idx="14911">
                  <c:v>-5.3272620689655166E-2</c:v>
                </c:pt>
                <c:pt idx="14912">
                  <c:v>-5.3264724137931388E-2</c:v>
                </c:pt>
                <c:pt idx="14913">
                  <c:v>-5.3254034482758623E-2</c:v>
                </c:pt>
                <c:pt idx="14914">
                  <c:v>-5.3241637931034494E-2</c:v>
                </c:pt>
                <c:pt idx="14915">
                  <c:v>-5.3228017241379315E-2</c:v>
                </c:pt>
                <c:pt idx="14916">
                  <c:v>-5.3216310344827593E-2</c:v>
                </c:pt>
                <c:pt idx="14917">
                  <c:v>-5.3205689655172417E-2</c:v>
                </c:pt>
                <c:pt idx="14918">
                  <c:v>-5.3195068965517261E-2</c:v>
                </c:pt>
                <c:pt idx="14919">
                  <c:v>-5.3186155172413797E-2</c:v>
                </c:pt>
                <c:pt idx="14920">
                  <c:v>-5.3179655172413777E-2</c:v>
                </c:pt>
                <c:pt idx="14921">
                  <c:v>-5.3175413793103449E-2</c:v>
                </c:pt>
                <c:pt idx="14922">
                  <c:v>-5.3172913793103453E-2</c:v>
                </c:pt>
                <c:pt idx="14923">
                  <c:v>-5.3170965517241382E-2</c:v>
                </c:pt>
                <c:pt idx="14924">
                  <c:v>-5.3169534482758629E-2</c:v>
                </c:pt>
                <c:pt idx="14925">
                  <c:v>-5.3168482758620822E-2</c:v>
                </c:pt>
                <c:pt idx="14926">
                  <c:v>-5.3168896551724139E-2</c:v>
                </c:pt>
                <c:pt idx="14927">
                  <c:v>-5.3170879310344796E-2</c:v>
                </c:pt>
                <c:pt idx="14928">
                  <c:v>-5.3173620689655157E-2</c:v>
                </c:pt>
                <c:pt idx="14929">
                  <c:v>-5.3177827586206899E-2</c:v>
                </c:pt>
                <c:pt idx="14930">
                  <c:v>-5.3182620689655173E-2</c:v>
                </c:pt>
                <c:pt idx="14931">
                  <c:v>-5.318844827586186E-2</c:v>
                </c:pt>
                <c:pt idx="14932">
                  <c:v>-5.3196137931034851E-2</c:v>
                </c:pt>
                <c:pt idx="14933">
                  <c:v>-5.3206000000000003E-2</c:v>
                </c:pt>
                <c:pt idx="14934">
                  <c:v>-5.3216034482758724E-2</c:v>
                </c:pt>
                <c:pt idx="14935">
                  <c:v>-5.3223741379310352E-2</c:v>
                </c:pt>
                <c:pt idx="14936">
                  <c:v>-5.3232586206896734E-2</c:v>
                </c:pt>
                <c:pt idx="14937">
                  <c:v>-5.3242603448275874E-2</c:v>
                </c:pt>
                <c:pt idx="14938">
                  <c:v>-5.3251172413793055E-2</c:v>
                </c:pt>
                <c:pt idx="14939">
                  <c:v>-5.3259362068965213E-2</c:v>
                </c:pt>
                <c:pt idx="14940">
                  <c:v>-5.3266827586206912E-2</c:v>
                </c:pt>
                <c:pt idx="14941">
                  <c:v>-5.3273465517241402E-2</c:v>
                </c:pt>
                <c:pt idx="14942">
                  <c:v>-5.327946551724138E-2</c:v>
                </c:pt>
                <c:pt idx="14943">
                  <c:v>-5.3283586206896563E-2</c:v>
                </c:pt>
                <c:pt idx="14944">
                  <c:v>-5.3285603448275869E-2</c:v>
                </c:pt>
                <c:pt idx="14945">
                  <c:v>-5.3287586206896553E-2</c:v>
                </c:pt>
                <c:pt idx="14946">
                  <c:v>-5.3289206896551727E-2</c:v>
                </c:pt>
                <c:pt idx="14947">
                  <c:v>-5.3291241379310364E-2</c:v>
                </c:pt>
                <c:pt idx="14948">
                  <c:v>-5.3292586206896593E-2</c:v>
                </c:pt>
                <c:pt idx="14949">
                  <c:v>-5.3293603448275904E-2</c:v>
                </c:pt>
                <c:pt idx="14950">
                  <c:v>-5.3295000000000009E-2</c:v>
                </c:pt>
                <c:pt idx="14951">
                  <c:v>-5.3296448275862066E-2</c:v>
                </c:pt>
                <c:pt idx="14952">
                  <c:v>-5.3298482758620723E-2</c:v>
                </c:pt>
                <c:pt idx="14953">
                  <c:v>-5.3302189655172423E-2</c:v>
                </c:pt>
                <c:pt idx="14954">
                  <c:v>-5.3306655172413814E-2</c:v>
                </c:pt>
                <c:pt idx="14955">
                  <c:v>-5.3311017241379433E-2</c:v>
                </c:pt>
                <c:pt idx="14956">
                  <c:v>-5.3315206896551913E-2</c:v>
                </c:pt>
                <c:pt idx="14957">
                  <c:v>-5.3317810344827861E-2</c:v>
                </c:pt>
                <c:pt idx="14958">
                  <c:v>-5.3319293103448635E-2</c:v>
                </c:pt>
                <c:pt idx="14959">
                  <c:v>-5.3319413793103503E-2</c:v>
                </c:pt>
                <c:pt idx="14960">
                  <c:v>-5.3318724137931539E-2</c:v>
                </c:pt>
                <c:pt idx="14961">
                  <c:v>-5.3317396551724419E-2</c:v>
                </c:pt>
                <c:pt idx="14962">
                  <c:v>-5.3314810344827594E-2</c:v>
                </c:pt>
                <c:pt idx="14963">
                  <c:v>-5.3312758620689703E-2</c:v>
                </c:pt>
                <c:pt idx="14964">
                  <c:v>-5.331003448275886E-2</c:v>
                </c:pt>
                <c:pt idx="14965">
                  <c:v>-5.3305034482758633E-2</c:v>
                </c:pt>
                <c:pt idx="14966">
                  <c:v>-5.3297844827586434E-2</c:v>
                </c:pt>
                <c:pt idx="14967">
                  <c:v>-5.3290137931034716E-2</c:v>
                </c:pt>
                <c:pt idx="14968">
                  <c:v>-5.3283448275861955E-2</c:v>
                </c:pt>
                <c:pt idx="14969">
                  <c:v>-5.3277655172413785E-2</c:v>
                </c:pt>
                <c:pt idx="14970">
                  <c:v>-5.327272413793134E-2</c:v>
                </c:pt>
                <c:pt idx="14971">
                  <c:v>-5.3269086206896563E-2</c:v>
                </c:pt>
                <c:pt idx="14972">
                  <c:v>-5.3266482758620906E-2</c:v>
                </c:pt>
                <c:pt idx="14973">
                  <c:v>-5.32646551724138E-2</c:v>
                </c:pt>
                <c:pt idx="14974">
                  <c:v>-5.3262879310344825E-2</c:v>
                </c:pt>
                <c:pt idx="14975">
                  <c:v>-5.3259655172413795E-2</c:v>
                </c:pt>
                <c:pt idx="14976">
                  <c:v>-5.3255982758620694E-2</c:v>
                </c:pt>
                <c:pt idx="14977">
                  <c:v>-5.325386206896527E-2</c:v>
                </c:pt>
                <c:pt idx="14978">
                  <c:v>-5.3252551724137925E-2</c:v>
                </c:pt>
                <c:pt idx="14979">
                  <c:v>-5.3252431034482933E-2</c:v>
                </c:pt>
                <c:pt idx="14980">
                  <c:v>-5.3253482758620713E-2</c:v>
                </c:pt>
                <c:pt idx="14981">
                  <c:v>-5.3255396551724087E-2</c:v>
                </c:pt>
                <c:pt idx="14982">
                  <c:v>-5.3257948275861833E-2</c:v>
                </c:pt>
                <c:pt idx="14983">
                  <c:v>-5.3262103448275873E-2</c:v>
                </c:pt>
                <c:pt idx="14984">
                  <c:v>-5.3267482758620734E-2</c:v>
                </c:pt>
                <c:pt idx="14985">
                  <c:v>-5.3271758620689294E-2</c:v>
                </c:pt>
                <c:pt idx="14986">
                  <c:v>-5.3275775862068775E-2</c:v>
                </c:pt>
                <c:pt idx="14987">
                  <c:v>-5.3278913793103448E-2</c:v>
                </c:pt>
                <c:pt idx="14988">
                  <c:v>-5.3283000000000004E-2</c:v>
                </c:pt>
                <c:pt idx="14989">
                  <c:v>-5.3288586206896554E-2</c:v>
                </c:pt>
                <c:pt idx="14990">
                  <c:v>-5.329568965517241E-2</c:v>
                </c:pt>
                <c:pt idx="14991">
                  <c:v>-5.3301965517241423E-2</c:v>
                </c:pt>
                <c:pt idx="14992">
                  <c:v>-5.3305327586206902E-2</c:v>
                </c:pt>
                <c:pt idx="14993">
                  <c:v>-5.3308620689655174E-2</c:v>
                </c:pt>
                <c:pt idx="14994">
                  <c:v>-5.3312637931035113E-2</c:v>
                </c:pt>
                <c:pt idx="14995">
                  <c:v>-5.3315965517241513E-2</c:v>
                </c:pt>
                <c:pt idx="14996">
                  <c:v>-5.3318931034483118E-2</c:v>
                </c:pt>
                <c:pt idx="14997">
                  <c:v>-5.3322482758620934E-2</c:v>
                </c:pt>
                <c:pt idx="14998">
                  <c:v>-5.3326206896551834E-2</c:v>
                </c:pt>
                <c:pt idx="14999">
                  <c:v>-5.3328931034482933E-2</c:v>
                </c:pt>
                <c:pt idx="15000">
                  <c:v>-5.3329982758620713E-2</c:v>
                </c:pt>
                <c:pt idx="15001">
                  <c:v>-5.3328982758620733E-2</c:v>
                </c:pt>
                <c:pt idx="15002">
                  <c:v>-5.3327206896551814E-2</c:v>
                </c:pt>
                <c:pt idx="15003">
                  <c:v>-5.3326224137931574E-2</c:v>
                </c:pt>
                <c:pt idx="15004">
                  <c:v>-5.332705172413793E-2</c:v>
                </c:pt>
                <c:pt idx="15005">
                  <c:v>-5.3326827586206903E-2</c:v>
                </c:pt>
                <c:pt idx="15006">
                  <c:v>-5.3325689655172412E-2</c:v>
                </c:pt>
                <c:pt idx="15007">
                  <c:v>-5.3324137931034729E-2</c:v>
                </c:pt>
                <c:pt idx="15008">
                  <c:v>-5.3321517241379311E-2</c:v>
                </c:pt>
                <c:pt idx="15009">
                  <c:v>-5.3317465517241709E-2</c:v>
                </c:pt>
                <c:pt idx="15010">
                  <c:v>-5.331184482758651E-2</c:v>
                </c:pt>
                <c:pt idx="15011">
                  <c:v>-5.3304655172413812E-2</c:v>
                </c:pt>
                <c:pt idx="15012">
                  <c:v>-5.3295534482758623E-2</c:v>
                </c:pt>
                <c:pt idx="15013">
                  <c:v>-5.3284379310344805E-2</c:v>
                </c:pt>
                <c:pt idx="15014">
                  <c:v>-5.3272982758620704E-2</c:v>
                </c:pt>
                <c:pt idx="15015">
                  <c:v>-5.3262827586206894E-2</c:v>
                </c:pt>
                <c:pt idx="15016">
                  <c:v>-5.3256672413793109E-2</c:v>
                </c:pt>
                <c:pt idx="15017">
                  <c:v>-5.325148275862069E-2</c:v>
                </c:pt>
                <c:pt idx="15018">
                  <c:v>-5.3244741379310345E-2</c:v>
                </c:pt>
                <c:pt idx="15019">
                  <c:v>-5.3237310344827593E-2</c:v>
                </c:pt>
                <c:pt idx="15020">
                  <c:v>-5.3232344827586466E-2</c:v>
                </c:pt>
                <c:pt idx="15021">
                  <c:v>-5.3229000000000005E-2</c:v>
                </c:pt>
                <c:pt idx="15022">
                  <c:v>-5.3226913793103452E-2</c:v>
                </c:pt>
                <c:pt idx="15023">
                  <c:v>-5.3224413793103456E-2</c:v>
                </c:pt>
                <c:pt idx="15024">
                  <c:v>-5.3222948275861853E-2</c:v>
                </c:pt>
                <c:pt idx="15025">
                  <c:v>-5.3222827586206896E-2</c:v>
                </c:pt>
                <c:pt idx="15026">
                  <c:v>-5.3222724137931408E-2</c:v>
                </c:pt>
                <c:pt idx="15027">
                  <c:v>-5.3222517241379309E-2</c:v>
                </c:pt>
                <c:pt idx="15028">
                  <c:v>-5.3223551724137896E-2</c:v>
                </c:pt>
                <c:pt idx="15029">
                  <c:v>-5.3223224137931367E-2</c:v>
                </c:pt>
                <c:pt idx="15030">
                  <c:v>-5.3221499999999977E-2</c:v>
                </c:pt>
                <c:pt idx="15031">
                  <c:v>-5.3219310344827589E-2</c:v>
                </c:pt>
                <c:pt idx="15032">
                  <c:v>-5.3219034482758623E-2</c:v>
                </c:pt>
                <c:pt idx="15033">
                  <c:v>-5.3222258620689647E-2</c:v>
                </c:pt>
                <c:pt idx="15034">
                  <c:v>-5.3227534482758618E-2</c:v>
                </c:pt>
                <c:pt idx="15035">
                  <c:v>-5.3232413793103464E-2</c:v>
                </c:pt>
                <c:pt idx="15036">
                  <c:v>-5.3236758620689661E-2</c:v>
                </c:pt>
                <c:pt idx="15037">
                  <c:v>-5.3241965517241377E-2</c:v>
                </c:pt>
                <c:pt idx="15038">
                  <c:v>-5.3248275862068865E-2</c:v>
                </c:pt>
                <c:pt idx="15039">
                  <c:v>-5.3254431034482803E-2</c:v>
                </c:pt>
                <c:pt idx="15040">
                  <c:v>-5.3260034482758629E-2</c:v>
                </c:pt>
                <c:pt idx="15041">
                  <c:v>-5.3264310344827592E-2</c:v>
                </c:pt>
                <c:pt idx="15042">
                  <c:v>-5.32683275862069E-2</c:v>
                </c:pt>
                <c:pt idx="15043">
                  <c:v>-5.3273706896551726E-2</c:v>
                </c:pt>
                <c:pt idx="15044">
                  <c:v>-5.3277793103448413E-2</c:v>
                </c:pt>
                <c:pt idx="15045">
                  <c:v>-5.3280137931034484E-2</c:v>
                </c:pt>
                <c:pt idx="15046">
                  <c:v>-5.3282103448275858E-2</c:v>
                </c:pt>
                <c:pt idx="15047">
                  <c:v>-5.3284913793103454E-2</c:v>
                </c:pt>
                <c:pt idx="15048">
                  <c:v>-5.3288534482758616E-2</c:v>
                </c:pt>
                <c:pt idx="15049">
                  <c:v>-5.3292068965517303E-2</c:v>
                </c:pt>
                <c:pt idx="15050">
                  <c:v>-5.3295172413793085E-2</c:v>
                </c:pt>
                <c:pt idx="15051">
                  <c:v>-5.329725862068966E-2</c:v>
                </c:pt>
                <c:pt idx="15052">
                  <c:v>-5.3298672413793109E-2</c:v>
                </c:pt>
                <c:pt idx="15053">
                  <c:v>-5.3299931034482814E-2</c:v>
                </c:pt>
                <c:pt idx="15054">
                  <c:v>-5.3300689655172512E-2</c:v>
                </c:pt>
                <c:pt idx="15055">
                  <c:v>-5.3300172413793097E-2</c:v>
                </c:pt>
                <c:pt idx="15056">
                  <c:v>-5.3299086206896572E-2</c:v>
                </c:pt>
                <c:pt idx="15057">
                  <c:v>-5.3297810344827584E-2</c:v>
                </c:pt>
                <c:pt idx="15058">
                  <c:v>-5.3295655172413796E-2</c:v>
                </c:pt>
                <c:pt idx="15059">
                  <c:v>-5.3292827586206903E-2</c:v>
                </c:pt>
                <c:pt idx="15060">
                  <c:v>-5.3289810344827576E-2</c:v>
                </c:pt>
                <c:pt idx="15061">
                  <c:v>-5.3287500000000002E-2</c:v>
                </c:pt>
                <c:pt idx="15062">
                  <c:v>-5.3286275862068973E-2</c:v>
                </c:pt>
                <c:pt idx="15063">
                  <c:v>-5.3285051724137895E-2</c:v>
                </c:pt>
                <c:pt idx="15064">
                  <c:v>-5.3284000000000005E-2</c:v>
                </c:pt>
                <c:pt idx="15065">
                  <c:v>-5.3281896551724141E-2</c:v>
                </c:pt>
                <c:pt idx="15066">
                  <c:v>-5.3277137931034502E-2</c:v>
                </c:pt>
                <c:pt idx="15067">
                  <c:v>-5.3269189655172376E-2</c:v>
                </c:pt>
                <c:pt idx="15068">
                  <c:v>-5.3258724137931319E-2</c:v>
                </c:pt>
                <c:pt idx="15069">
                  <c:v>-5.3244086206896558E-2</c:v>
                </c:pt>
                <c:pt idx="15070">
                  <c:v>-5.3223120689654908E-2</c:v>
                </c:pt>
                <c:pt idx="15071">
                  <c:v>-5.3197448275862057E-2</c:v>
                </c:pt>
                <c:pt idx="15072">
                  <c:v>-5.3167224137931485E-2</c:v>
                </c:pt>
                <c:pt idx="15073">
                  <c:v>-5.3139724137931339E-2</c:v>
                </c:pt>
                <c:pt idx="15074">
                  <c:v>-5.3110689655172412E-2</c:v>
                </c:pt>
                <c:pt idx="15075">
                  <c:v>-5.3075620689655156E-2</c:v>
                </c:pt>
                <c:pt idx="15076">
                  <c:v>-5.3038637931034908E-2</c:v>
                </c:pt>
                <c:pt idx="15077">
                  <c:v>-5.300658620689682E-2</c:v>
                </c:pt>
                <c:pt idx="15078">
                  <c:v>-5.2975982758620713E-2</c:v>
                </c:pt>
                <c:pt idx="15079">
                  <c:v>-5.2941844827586224E-2</c:v>
                </c:pt>
                <c:pt idx="15080">
                  <c:v>-5.2908965517241432E-2</c:v>
                </c:pt>
                <c:pt idx="15081">
                  <c:v>-5.2876896551724194E-2</c:v>
                </c:pt>
                <c:pt idx="15082">
                  <c:v>-5.2850931034483087E-2</c:v>
                </c:pt>
                <c:pt idx="15083">
                  <c:v>-5.2828879310344828E-2</c:v>
                </c:pt>
                <c:pt idx="15084">
                  <c:v>-5.2809051724137954E-2</c:v>
                </c:pt>
                <c:pt idx="15085">
                  <c:v>-5.2793913793103761E-2</c:v>
                </c:pt>
                <c:pt idx="15086">
                  <c:v>-5.2782155172413803E-2</c:v>
                </c:pt>
                <c:pt idx="15087">
                  <c:v>-5.2776965517241668E-2</c:v>
                </c:pt>
                <c:pt idx="15088">
                  <c:v>-5.2775793103448571E-2</c:v>
                </c:pt>
                <c:pt idx="15089">
                  <c:v>-5.2777448275862067E-2</c:v>
                </c:pt>
                <c:pt idx="15090">
                  <c:v>-5.2782827586207122E-2</c:v>
                </c:pt>
                <c:pt idx="15091">
                  <c:v>-5.2790948275862067E-2</c:v>
                </c:pt>
                <c:pt idx="15092">
                  <c:v>-5.2799327586207014E-2</c:v>
                </c:pt>
                <c:pt idx="15093">
                  <c:v>-5.2808034482758733E-2</c:v>
                </c:pt>
                <c:pt idx="15094">
                  <c:v>-5.2817551724137934E-2</c:v>
                </c:pt>
                <c:pt idx="15095">
                  <c:v>-5.2828362068965455E-2</c:v>
                </c:pt>
                <c:pt idx="15096">
                  <c:v>-5.2839448275862066E-2</c:v>
                </c:pt>
                <c:pt idx="15097">
                  <c:v>-5.2851551724137927E-2</c:v>
                </c:pt>
                <c:pt idx="15098">
                  <c:v>-5.2864655172413823E-2</c:v>
                </c:pt>
                <c:pt idx="15099">
                  <c:v>-5.2875724137931387E-2</c:v>
                </c:pt>
                <c:pt idx="15100">
                  <c:v>-5.2886155172413803E-2</c:v>
                </c:pt>
                <c:pt idx="15101">
                  <c:v>-5.2895206896551923E-2</c:v>
                </c:pt>
                <c:pt idx="15102">
                  <c:v>-5.2904517241379324E-2</c:v>
                </c:pt>
                <c:pt idx="15103">
                  <c:v>-5.2914465517241625E-2</c:v>
                </c:pt>
                <c:pt idx="15104">
                  <c:v>-5.2923586206896592E-2</c:v>
                </c:pt>
                <c:pt idx="15105">
                  <c:v>-5.2931620689655172E-2</c:v>
                </c:pt>
                <c:pt idx="15106">
                  <c:v>-5.2938103448275882E-2</c:v>
                </c:pt>
                <c:pt idx="15107">
                  <c:v>-5.2945465517241393E-2</c:v>
                </c:pt>
                <c:pt idx="15108">
                  <c:v>-5.2953775862068973E-2</c:v>
                </c:pt>
                <c:pt idx="15109">
                  <c:v>-5.2961689655172423E-2</c:v>
                </c:pt>
                <c:pt idx="15110">
                  <c:v>-5.2968706896551823E-2</c:v>
                </c:pt>
                <c:pt idx="15111">
                  <c:v>-5.2972500000000013E-2</c:v>
                </c:pt>
                <c:pt idx="15112">
                  <c:v>-5.2974017241379311E-2</c:v>
                </c:pt>
                <c:pt idx="15113">
                  <c:v>-5.2975758620689657E-2</c:v>
                </c:pt>
                <c:pt idx="15114">
                  <c:v>-5.2978344827586413E-2</c:v>
                </c:pt>
                <c:pt idx="15115">
                  <c:v>-5.2981068965517263E-2</c:v>
                </c:pt>
                <c:pt idx="15116">
                  <c:v>-5.2984034482758714E-2</c:v>
                </c:pt>
                <c:pt idx="15117">
                  <c:v>-5.2987517241379324E-2</c:v>
                </c:pt>
                <c:pt idx="15118">
                  <c:v>-5.2991862068965466E-2</c:v>
                </c:pt>
                <c:pt idx="15119">
                  <c:v>-5.2997327586206934E-2</c:v>
                </c:pt>
                <c:pt idx="15120">
                  <c:v>-5.3002379310344828E-2</c:v>
                </c:pt>
                <c:pt idx="15121">
                  <c:v>-5.3006620689655184E-2</c:v>
                </c:pt>
                <c:pt idx="15122">
                  <c:v>-5.3010689655172423E-2</c:v>
                </c:pt>
                <c:pt idx="15123">
                  <c:v>-5.3013775862068964E-2</c:v>
                </c:pt>
                <c:pt idx="15124">
                  <c:v>-5.3014586206896593E-2</c:v>
                </c:pt>
                <c:pt idx="15125">
                  <c:v>-5.3014241379310392E-2</c:v>
                </c:pt>
                <c:pt idx="15126">
                  <c:v>-5.3013482758620965E-2</c:v>
                </c:pt>
                <c:pt idx="15127">
                  <c:v>-5.3012706896551992E-2</c:v>
                </c:pt>
                <c:pt idx="15128">
                  <c:v>-5.3010913793103492E-2</c:v>
                </c:pt>
                <c:pt idx="15129">
                  <c:v>-5.3009206896551732E-2</c:v>
                </c:pt>
                <c:pt idx="15130">
                  <c:v>-5.3009068965517263E-2</c:v>
                </c:pt>
                <c:pt idx="15131">
                  <c:v>-5.3008293103448588E-2</c:v>
                </c:pt>
                <c:pt idx="15132">
                  <c:v>-5.3005827586206887E-2</c:v>
                </c:pt>
                <c:pt idx="15133">
                  <c:v>-5.3003603448275913E-2</c:v>
                </c:pt>
                <c:pt idx="15134">
                  <c:v>-5.3001965517241394E-2</c:v>
                </c:pt>
                <c:pt idx="15135">
                  <c:v>-5.3000517241379323E-2</c:v>
                </c:pt>
                <c:pt idx="15136">
                  <c:v>-5.2998482758620957E-2</c:v>
                </c:pt>
                <c:pt idx="15137">
                  <c:v>-5.2995620689655173E-2</c:v>
                </c:pt>
                <c:pt idx="15138">
                  <c:v>-5.2992931034483215E-2</c:v>
                </c:pt>
                <c:pt idx="15139">
                  <c:v>-5.2990068965517313E-2</c:v>
                </c:pt>
                <c:pt idx="15140">
                  <c:v>-5.298655172413793E-2</c:v>
                </c:pt>
                <c:pt idx="15141">
                  <c:v>-5.2982517241379513E-2</c:v>
                </c:pt>
                <c:pt idx="15142">
                  <c:v>-5.2978137931034522E-2</c:v>
                </c:pt>
                <c:pt idx="15143">
                  <c:v>-5.2974034482758621E-2</c:v>
                </c:pt>
                <c:pt idx="15144">
                  <c:v>-5.2970362068965375E-2</c:v>
                </c:pt>
                <c:pt idx="15145">
                  <c:v>-5.2967258620689663E-2</c:v>
                </c:pt>
                <c:pt idx="15146">
                  <c:v>-5.2964879310344833E-2</c:v>
                </c:pt>
                <c:pt idx="15147">
                  <c:v>-5.296222413793162E-2</c:v>
                </c:pt>
                <c:pt idx="15148">
                  <c:v>-5.2958448275862047E-2</c:v>
                </c:pt>
                <c:pt idx="15149">
                  <c:v>-5.2953637931034928E-2</c:v>
                </c:pt>
                <c:pt idx="15150">
                  <c:v>-5.2948017241379312E-2</c:v>
                </c:pt>
                <c:pt idx="15151">
                  <c:v>-5.2939551724137925E-2</c:v>
                </c:pt>
                <c:pt idx="15152">
                  <c:v>-5.2929275862068956E-2</c:v>
                </c:pt>
                <c:pt idx="15153">
                  <c:v>-5.2920000000000002E-2</c:v>
                </c:pt>
                <c:pt idx="15154">
                  <c:v>-5.2911465517241532E-2</c:v>
                </c:pt>
                <c:pt idx="15155">
                  <c:v>-5.2902034482758833E-2</c:v>
                </c:pt>
                <c:pt idx="15156">
                  <c:v>-5.2893758620689693E-2</c:v>
                </c:pt>
                <c:pt idx="15157">
                  <c:v>-5.2885482758620823E-2</c:v>
                </c:pt>
                <c:pt idx="15158">
                  <c:v>-5.2877706896551822E-2</c:v>
                </c:pt>
                <c:pt idx="15159">
                  <c:v>-5.2870413793103484E-2</c:v>
                </c:pt>
                <c:pt idx="15160">
                  <c:v>-5.2862051724138305E-2</c:v>
                </c:pt>
                <c:pt idx="15161">
                  <c:v>-5.2854206896551834E-2</c:v>
                </c:pt>
                <c:pt idx="15162">
                  <c:v>-5.284710344827586E-2</c:v>
                </c:pt>
                <c:pt idx="15163">
                  <c:v>-5.2840862068965357E-2</c:v>
                </c:pt>
                <c:pt idx="15164">
                  <c:v>-5.2834655172413814E-2</c:v>
                </c:pt>
                <c:pt idx="15165">
                  <c:v>-5.2827086206896828E-2</c:v>
                </c:pt>
                <c:pt idx="15166">
                  <c:v>-5.2819310344827834E-2</c:v>
                </c:pt>
                <c:pt idx="15167">
                  <c:v>-5.2811827586206922E-2</c:v>
                </c:pt>
                <c:pt idx="15168">
                  <c:v>-5.2805620689655178E-2</c:v>
                </c:pt>
                <c:pt idx="15169">
                  <c:v>-5.2799689655172524E-2</c:v>
                </c:pt>
                <c:pt idx="15170">
                  <c:v>-5.2793620689655464E-2</c:v>
                </c:pt>
                <c:pt idx="15171">
                  <c:v>-5.2788724137931536E-2</c:v>
                </c:pt>
                <c:pt idx="15172">
                  <c:v>-5.2782844827586606E-2</c:v>
                </c:pt>
                <c:pt idx="15173">
                  <c:v>-5.2776775862068984E-2</c:v>
                </c:pt>
                <c:pt idx="15174">
                  <c:v>-5.2769551724137984E-2</c:v>
                </c:pt>
                <c:pt idx="15175">
                  <c:v>-5.2761482758620991E-2</c:v>
                </c:pt>
                <c:pt idx="15176">
                  <c:v>-5.2751431034483133E-2</c:v>
                </c:pt>
                <c:pt idx="15177">
                  <c:v>-5.2742810344827834E-2</c:v>
                </c:pt>
                <c:pt idx="15178">
                  <c:v>-5.2734706896551978E-2</c:v>
                </c:pt>
                <c:pt idx="15179">
                  <c:v>-5.2726051724137933E-2</c:v>
                </c:pt>
                <c:pt idx="15180">
                  <c:v>-5.2718620689655417E-2</c:v>
                </c:pt>
                <c:pt idx="15181">
                  <c:v>-5.2713862068965507E-2</c:v>
                </c:pt>
                <c:pt idx="15182">
                  <c:v>-5.2712620689655515E-2</c:v>
                </c:pt>
                <c:pt idx="15183">
                  <c:v>-5.2714379310344922E-2</c:v>
                </c:pt>
                <c:pt idx="15184">
                  <c:v>-5.2717862068965525E-2</c:v>
                </c:pt>
                <c:pt idx="15185">
                  <c:v>-5.2722137931034911E-2</c:v>
                </c:pt>
                <c:pt idx="15186">
                  <c:v>-5.2725827586206912E-2</c:v>
                </c:pt>
                <c:pt idx="15187">
                  <c:v>-5.2728965517241523E-2</c:v>
                </c:pt>
                <c:pt idx="15188">
                  <c:v>-5.2731724137931528E-2</c:v>
                </c:pt>
                <c:pt idx="15189">
                  <c:v>-5.2735655172413812E-2</c:v>
                </c:pt>
                <c:pt idx="15190">
                  <c:v>-5.2741844827586426E-2</c:v>
                </c:pt>
                <c:pt idx="15191">
                  <c:v>-5.2748051724137927E-2</c:v>
                </c:pt>
                <c:pt idx="15192">
                  <c:v>-5.2754310344827839E-2</c:v>
                </c:pt>
                <c:pt idx="15193">
                  <c:v>-5.2761482758620991E-2</c:v>
                </c:pt>
                <c:pt idx="15194">
                  <c:v>-5.2767189655172422E-2</c:v>
                </c:pt>
                <c:pt idx="15195">
                  <c:v>-5.2772241379310504E-2</c:v>
                </c:pt>
                <c:pt idx="15196">
                  <c:v>-5.2775689655172424E-2</c:v>
                </c:pt>
                <c:pt idx="15197">
                  <c:v>-5.2778793103448601E-2</c:v>
                </c:pt>
                <c:pt idx="15198">
                  <c:v>-5.2782310344827943E-2</c:v>
                </c:pt>
                <c:pt idx="15199">
                  <c:v>-5.2786793103448811E-2</c:v>
                </c:pt>
                <c:pt idx="15200">
                  <c:v>-5.2792844827586713E-2</c:v>
                </c:pt>
                <c:pt idx="15201">
                  <c:v>-5.2798913793103711E-2</c:v>
                </c:pt>
                <c:pt idx="15202">
                  <c:v>-5.2805000000000012E-2</c:v>
                </c:pt>
                <c:pt idx="15203">
                  <c:v>-5.2812120689655184E-2</c:v>
                </c:pt>
                <c:pt idx="15204">
                  <c:v>-5.2818551724137984E-2</c:v>
                </c:pt>
                <c:pt idx="15205">
                  <c:v>-5.2823275862068982E-2</c:v>
                </c:pt>
                <c:pt idx="15206">
                  <c:v>-5.2826206896551965E-2</c:v>
                </c:pt>
                <c:pt idx="15207">
                  <c:v>-5.2828448275862055E-2</c:v>
                </c:pt>
                <c:pt idx="15208">
                  <c:v>-5.2831103448275872E-2</c:v>
                </c:pt>
                <c:pt idx="15209">
                  <c:v>-5.2834379310344834E-2</c:v>
                </c:pt>
                <c:pt idx="15210">
                  <c:v>-5.2837172413793113E-2</c:v>
                </c:pt>
                <c:pt idx="15211">
                  <c:v>-5.2839862068965467E-2</c:v>
                </c:pt>
                <c:pt idx="15212">
                  <c:v>-5.2842810344827594E-2</c:v>
                </c:pt>
                <c:pt idx="15213">
                  <c:v>-5.2845172413793086E-2</c:v>
                </c:pt>
                <c:pt idx="15214">
                  <c:v>-5.2846655172413812E-2</c:v>
                </c:pt>
                <c:pt idx="15215">
                  <c:v>-5.2847206896551834E-2</c:v>
                </c:pt>
                <c:pt idx="15216">
                  <c:v>-5.2847517241379323E-2</c:v>
                </c:pt>
                <c:pt idx="15217">
                  <c:v>-5.2847448275862047E-2</c:v>
                </c:pt>
                <c:pt idx="15218">
                  <c:v>-5.2847224137931498E-2</c:v>
                </c:pt>
                <c:pt idx="15219">
                  <c:v>-5.2845724137931385E-2</c:v>
                </c:pt>
                <c:pt idx="15220">
                  <c:v>-5.2844172413793106E-2</c:v>
                </c:pt>
                <c:pt idx="15221">
                  <c:v>-5.2842327586206904E-2</c:v>
                </c:pt>
                <c:pt idx="15222">
                  <c:v>-5.2839103448275873E-2</c:v>
                </c:pt>
                <c:pt idx="15223">
                  <c:v>-5.2835500000000014E-2</c:v>
                </c:pt>
                <c:pt idx="15224">
                  <c:v>-5.2831620689655183E-2</c:v>
                </c:pt>
                <c:pt idx="15225">
                  <c:v>-5.2827724137931485E-2</c:v>
                </c:pt>
                <c:pt idx="15226">
                  <c:v>-5.2823241379310402E-2</c:v>
                </c:pt>
                <c:pt idx="15227">
                  <c:v>-5.2818551724137984E-2</c:v>
                </c:pt>
                <c:pt idx="15228">
                  <c:v>-5.2812844827586657E-2</c:v>
                </c:pt>
                <c:pt idx="15229">
                  <c:v>-5.2806827586206924E-2</c:v>
                </c:pt>
                <c:pt idx="15230">
                  <c:v>-5.2801551724137925E-2</c:v>
                </c:pt>
                <c:pt idx="15231">
                  <c:v>-5.2796034482759012E-2</c:v>
                </c:pt>
                <c:pt idx="15232">
                  <c:v>-5.2790672413793462E-2</c:v>
                </c:pt>
                <c:pt idx="15233">
                  <c:v>-5.2785793103448636E-2</c:v>
                </c:pt>
                <c:pt idx="15234">
                  <c:v>-5.2782137931034957E-2</c:v>
                </c:pt>
                <c:pt idx="15235">
                  <c:v>-5.2780206896551989E-2</c:v>
                </c:pt>
                <c:pt idx="15236">
                  <c:v>-5.2779896551724138E-2</c:v>
                </c:pt>
                <c:pt idx="15237">
                  <c:v>-5.2780844827586527E-2</c:v>
                </c:pt>
                <c:pt idx="15238">
                  <c:v>-5.2781310344827824E-2</c:v>
                </c:pt>
                <c:pt idx="15239">
                  <c:v>-5.2781620689655181E-2</c:v>
                </c:pt>
                <c:pt idx="15240">
                  <c:v>-5.2782206896552067E-2</c:v>
                </c:pt>
                <c:pt idx="15241">
                  <c:v>-5.2783034482758916E-2</c:v>
                </c:pt>
                <c:pt idx="15242">
                  <c:v>-5.2783241379310522E-2</c:v>
                </c:pt>
                <c:pt idx="15243">
                  <c:v>-5.2784327586207012E-2</c:v>
                </c:pt>
                <c:pt idx="15244">
                  <c:v>-5.2785793103448636E-2</c:v>
                </c:pt>
                <c:pt idx="15245">
                  <c:v>-5.2787362068965497E-2</c:v>
                </c:pt>
                <c:pt idx="15246">
                  <c:v>-5.2790258620689694E-2</c:v>
                </c:pt>
                <c:pt idx="15247">
                  <c:v>-5.2793327586207146E-2</c:v>
                </c:pt>
                <c:pt idx="15248">
                  <c:v>-5.2796896551724516E-2</c:v>
                </c:pt>
                <c:pt idx="15249">
                  <c:v>-5.2801655172413794E-2</c:v>
                </c:pt>
                <c:pt idx="15250">
                  <c:v>-5.2807827586206904E-2</c:v>
                </c:pt>
                <c:pt idx="15251">
                  <c:v>-5.2814482758621009E-2</c:v>
                </c:pt>
                <c:pt idx="15252">
                  <c:v>-5.2820465517241434E-2</c:v>
                </c:pt>
                <c:pt idx="15253">
                  <c:v>-5.2825344827586433E-2</c:v>
                </c:pt>
                <c:pt idx="15254">
                  <c:v>-5.283048275862097E-2</c:v>
                </c:pt>
                <c:pt idx="15255">
                  <c:v>-5.2835568965517284E-2</c:v>
                </c:pt>
                <c:pt idx="15256">
                  <c:v>-5.2839982758620833E-2</c:v>
                </c:pt>
                <c:pt idx="15257">
                  <c:v>-5.2844206896551733E-2</c:v>
                </c:pt>
                <c:pt idx="15258">
                  <c:v>-5.2848120689655165E-2</c:v>
                </c:pt>
                <c:pt idx="15259">
                  <c:v>-5.2852586206896875E-2</c:v>
                </c:pt>
                <c:pt idx="15260">
                  <c:v>-5.2859137931034743E-2</c:v>
                </c:pt>
                <c:pt idx="15261">
                  <c:v>-5.2865517241379334E-2</c:v>
                </c:pt>
                <c:pt idx="15262">
                  <c:v>-5.2871810344827588E-2</c:v>
                </c:pt>
                <c:pt idx="15263">
                  <c:v>-5.2875672413793103E-2</c:v>
                </c:pt>
                <c:pt idx="15264">
                  <c:v>-5.2877241379310394E-2</c:v>
                </c:pt>
                <c:pt idx="15265">
                  <c:v>-5.2877206896551912E-2</c:v>
                </c:pt>
                <c:pt idx="15266">
                  <c:v>-5.2877586206896594E-2</c:v>
                </c:pt>
                <c:pt idx="15267">
                  <c:v>-5.2878948275861946E-2</c:v>
                </c:pt>
                <c:pt idx="15268">
                  <c:v>-5.2880327586206914E-2</c:v>
                </c:pt>
                <c:pt idx="15269">
                  <c:v>-5.2880224137931559E-2</c:v>
                </c:pt>
                <c:pt idx="15270">
                  <c:v>-5.2879137931034513E-2</c:v>
                </c:pt>
                <c:pt idx="15271">
                  <c:v>-5.2878500000000002E-2</c:v>
                </c:pt>
                <c:pt idx="15272">
                  <c:v>-5.2878344827586424E-2</c:v>
                </c:pt>
                <c:pt idx="15273">
                  <c:v>-5.2879120689655057E-2</c:v>
                </c:pt>
                <c:pt idx="15274">
                  <c:v>-5.2879068965517244E-2</c:v>
                </c:pt>
                <c:pt idx="15275">
                  <c:v>-5.2876965517241532E-2</c:v>
                </c:pt>
                <c:pt idx="15276">
                  <c:v>-5.2873982758620833E-2</c:v>
                </c:pt>
                <c:pt idx="15277">
                  <c:v>-5.2870017241379332E-2</c:v>
                </c:pt>
                <c:pt idx="15278">
                  <c:v>-5.2865224137931537E-2</c:v>
                </c:pt>
                <c:pt idx="15279">
                  <c:v>-5.2860500000000123E-2</c:v>
                </c:pt>
                <c:pt idx="15280">
                  <c:v>-5.2856034482758885E-2</c:v>
                </c:pt>
                <c:pt idx="15281">
                  <c:v>-5.2852586206896875E-2</c:v>
                </c:pt>
                <c:pt idx="15282">
                  <c:v>-5.2851913793103472E-2</c:v>
                </c:pt>
                <c:pt idx="15283">
                  <c:v>-5.2854068965517274E-2</c:v>
                </c:pt>
                <c:pt idx="15284">
                  <c:v>-5.2858258620689672E-2</c:v>
                </c:pt>
                <c:pt idx="15285">
                  <c:v>-5.2863379310344911E-2</c:v>
                </c:pt>
                <c:pt idx="15286">
                  <c:v>-5.2868448275862068E-2</c:v>
                </c:pt>
                <c:pt idx="15287">
                  <c:v>-5.2874724137931435E-2</c:v>
                </c:pt>
                <c:pt idx="15288">
                  <c:v>-5.2882000000000241E-2</c:v>
                </c:pt>
                <c:pt idx="15289">
                  <c:v>-5.2890827586207022E-2</c:v>
                </c:pt>
                <c:pt idx="15290">
                  <c:v>-5.2901293103448571E-2</c:v>
                </c:pt>
                <c:pt idx="15291">
                  <c:v>-5.2909913793103454E-2</c:v>
                </c:pt>
                <c:pt idx="15292">
                  <c:v>-5.2918706896551933E-2</c:v>
                </c:pt>
                <c:pt idx="15293">
                  <c:v>-5.2930362068965495E-2</c:v>
                </c:pt>
                <c:pt idx="15294">
                  <c:v>-5.2943155172413776E-2</c:v>
                </c:pt>
                <c:pt idx="15295">
                  <c:v>-5.2956310344827826E-2</c:v>
                </c:pt>
                <c:pt idx="15296">
                  <c:v>-5.2967517241379505E-2</c:v>
                </c:pt>
                <c:pt idx="15297">
                  <c:v>-5.2977482758620804E-2</c:v>
                </c:pt>
                <c:pt idx="15298">
                  <c:v>-5.2988275862068973E-2</c:v>
                </c:pt>
                <c:pt idx="15299">
                  <c:v>-5.2998913793103494E-2</c:v>
                </c:pt>
                <c:pt idx="15300">
                  <c:v>-5.3009982758620712E-2</c:v>
                </c:pt>
                <c:pt idx="15301">
                  <c:v>-5.3020362068965356E-2</c:v>
                </c:pt>
                <c:pt idx="15302">
                  <c:v>-5.3032086206896839E-2</c:v>
                </c:pt>
                <c:pt idx="15303">
                  <c:v>-5.3046862068965445E-2</c:v>
                </c:pt>
                <c:pt idx="15304">
                  <c:v>-5.3061189655172418E-2</c:v>
                </c:pt>
                <c:pt idx="15305">
                  <c:v>-5.307375862068945E-2</c:v>
                </c:pt>
                <c:pt idx="15306">
                  <c:v>-5.3087068965517292E-2</c:v>
                </c:pt>
                <c:pt idx="15307">
                  <c:v>-5.3103896551724143E-2</c:v>
                </c:pt>
                <c:pt idx="15308">
                  <c:v>-5.3121224137931307E-2</c:v>
                </c:pt>
                <c:pt idx="15309">
                  <c:v>-5.3137293103448571E-2</c:v>
                </c:pt>
                <c:pt idx="15310">
                  <c:v>-5.3149913793103395E-2</c:v>
                </c:pt>
                <c:pt idx="15311">
                  <c:v>-5.3161241379310352E-2</c:v>
                </c:pt>
                <c:pt idx="15312">
                  <c:v>-5.3173724137931387E-2</c:v>
                </c:pt>
                <c:pt idx="15313">
                  <c:v>-5.3186275862068963E-2</c:v>
                </c:pt>
                <c:pt idx="15314">
                  <c:v>-5.3197517241379333E-2</c:v>
                </c:pt>
                <c:pt idx="15315">
                  <c:v>-5.3206120689655155E-2</c:v>
                </c:pt>
                <c:pt idx="15316">
                  <c:v>-5.3215137931034502E-2</c:v>
                </c:pt>
                <c:pt idx="15317">
                  <c:v>-5.322539655172414E-2</c:v>
                </c:pt>
                <c:pt idx="15318">
                  <c:v>-5.3233603448275893E-2</c:v>
                </c:pt>
                <c:pt idx="15319">
                  <c:v>-5.323908620689656E-2</c:v>
                </c:pt>
                <c:pt idx="15320">
                  <c:v>-5.3241931034482763E-2</c:v>
                </c:pt>
                <c:pt idx="15321">
                  <c:v>-5.324344827586177E-2</c:v>
                </c:pt>
                <c:pt idx="15322">
                  <c:v>-5.3243586206896551E-2</c:v>
                </c:pt>
                <c:pt idx="15323">
                  <c:v>-5.3241241379310349E-2</c:v>
                </c:pt>
                <c:pt idx="15324">
                  <c:v>-5.3236465517241434E-2</c:v>
                </c:pt>
                <c:pt idx="15325">
                  <c:v>-5.3230155172413765E-2</c:v>
                </c:pt>
                <c:pt idx="15326">
                  <c:v>-5.3221655172413777E-2</c:v>
                </c:pt>
                <c:pt idx="15327">
                  <c:v>-5.321318965517241E-2</c:v>
                </c:pt>
                <c:pt idx="15328">
                  <c:v>-5.3206758620689659E-2</c:v>
                </c:pt>
                <c:pt idx="15329">
                  <c:v>-5.3200637931034821E-2</c:v>
                </c:pt>
                <c:pt idx="15330">
                  <c:v>-5.319422413793147E-2</c:v>
                </c:pt>
                <c:pt idx="15331">
                  <c:v>-5.3186344827586475E-2</c:v>
                </c:pt>
                <c:pt idx="15332">
                  <c:v>-5.3180103448275867E-2</c:v>
                </c:pt>
                <c:pt idx="15333">
                  <c:v>-5.3175344827586214E-2</c:v>
                </c:pt>
                <c:pt idx="15334">
                  <c:v>-5.3171965517241383E-2</c:v>
                </c:pt>
                <c:pt idx="15335">
                  <c:v>-5.3168965517241394E-2</c:v>
                </c:pt>
                <c:pt idx="15336">
                  <c:v>-5.3167655172413793E-2</c:v>
                </c:pt>
                <c:pt idx="15337">
                  <c:v>-5.3168620689655173E-2</c:v>
                </c:pt>
                <c:pt idx="15338">
                  <c:v>-5.3171551724137886E-2</c:v>
                </c:pt>
                <c:pt idx="15339">
                  <c:v>-5.3174206896551723E-2</c:v>
                </c:pt>
                <c:pt idx="15340">
                  <c:v>-5.3175603448275863E-2</c:v>
                </c:pt>
                <c:pt idx="15341">
                  <c:v>-5.3175689655172415E-2</c:v>
                </c:pt>
                <c:pt idx="15342">
                  <c:v>-5.3175862068965171E-2</c:v>
                </c:pt>
                <c:pt idx="15343">
                  <c:v>-5.3177068965517243E-2</c:v>
                </c:pt>
                <c:pt idx="15344">
                  <c:v>-5.3179189655172356E-2</c:v>
                </c:pt>
                <c:pt idx="15345">
                  <c:v>-5.3181344827586234E-2</c:v>
                </c:pt>
                <c:pt idx="15346">
                  <c:v>-5.3183137931034533E-2</c:v>
                </c:pt>
                <c:pt idx="15347">
                  <c:v>-5.3184758620689658E-2</c:v>
                </c:pt>
                <c:pt idx="15348">
                  <c:v>-5.3186396551724163E-2</c:v>
                </c:pt>
                <c:pt idx="15349">
                  <c:v>-5.3188482758620724E-2</c:v>
                </c:pt>
                <c:pt idx="15350">
                  <c:v>-5.3190396551724139E-2</c:v>
                </c:pt>
                <c:pt idx="15351">
                  <c:v>-5.3191844827586404E-2</c:v>
                </c:pt>
                <c:pt idx="15352">
                  <c:v>-5.3193948275862046E-2</c:v>
                </c:pt>
                <c:pt idx="15353">
                  <c:v>-5.3197034482758733E-2</c:v>
                </c:pt>
                <c:pt idx="15354">
                  <c:v>-5.3200172413793066E-2</c:v>
                </c:pt>
                <c:pt idx="15355">
                  <c:v>-5.3202103448275868E-2</c:v>
                </c:pt>
                <c:pt idx="15356">
                  <c:v>-5.3202034482758634E-2</c:v>
                </c:pt>
                <c:pt idx="15357">
                  <c:v>-5.3198275862068968E-2</c:v>
                </c:pt>
                <c:pt idx="15358">
                  <c:v>-5.3193965517241433E-2</c:v>
                </c:pt>
                <c:pt idx="15359">
                  <c:v>-5.3191103448275857E-2</c:v>
                </c:pt>
                <c:pt idx="15360">
                  <c:v>-5.3189120689654902E-2</c:v>
                </c:pt>
                <c:pt idx="15361">
                  <c:v>-5.3187586206896564E-2</c:v>
                </c:pt>
                <c:pt idx="15362">
                  <c:v>-5.3186379310344825E-2</c:v>
                </c:pt>
                <c:pt idx="15363">
                  <c:v>-5.3184482758620713E-2</c:v>
                </c:pt>
                <c:pt idx="15364">
                  <c:v>-5.3181241379310344E-2</c:v>
                </c:pt>
                <c:pt idx="15365">
                  <c:v>-5.3177655172413796E-2</c:v>
                </c:pt>
                <c:pt idx="15366">
                  <c:v>-5.3174327586206896E-2</c:v>
                </c:pt>
                <c:pt idx="15367">
                  <c:v>-5.3171293103448404E-2</c:v>
                </c:pt>
                <c:pt idx="15368">
                  <c:v>-5.3167965517241414E-2</c:v>
                </c:pt>
                <c:pt idx="15369">
                  <c:v>-5.3164103448275872E-2</c:v>
                </c:pt>
                <c:pt idx="15370">
                  <c:v>-5.3158913793103453E-2</c:v>
                </c:pt>
                <c:pt idx="15371">
                  <c:v>-5.3154517241379318E-2</c:v>
                </c:pt>
                <c:pt idx="15372">
                  <c:v>-5.3152827586206902E-2</c:v>
                </c:pt>
                <c:pt idx="15373">
                  <c:v>-5.3152844827586442E-2</c:v>
                </c:pt>
                <c:pt idx="15374">
                  <c:v>-5.3154206896551731E-2</c:v>
                </c:pt>
                <c:pt idx="15375">
                  <c:v>-5.3156827586206899E-2</c:v>
                </c:pt>
                <c:pt idx="15376">
                  <c:v>-5.3160931034482987E-2</c:v>
                </c:pt>
                <c:pt idx="15377">
                  <c:v>-5.3164862068965445E-2</c:v>
                </c:pt>
                <c:pt idx="15378">
                  <c:v>-5.3168103448275862E-2</c:v>
                </c:pt>
                <c:pt idx="15379">
                  <c:v>-5.3172413793103453E-2</c:v>
                </c:pt>
                <c:pt idx="15380">
                  <c:v>-5.3177482758620713E-2</c:v>
                </c:pt>
                <c:pt idx="15381">
                  <c:v>-5.3183758620689657E-2</c:v>
                </c:pt>
                <c:pt idx="15382">
                  <c:v>-5.3191931034482914E-2</c:v>
                </c:pt>
                <c:pt idx="15383">
                  <c:v>-5.3201034482758626E-2</c:v>
                </c:pt>
                <c:pt idx="15384">
                  <c:v>-5.3209379310344786E-2</c:v>
                </c:pt>
                <c:pt idx="15385">
                  <c:v>-5.3217517241379311E-2</c:v>
                </c:pt>
                <c:pt idx="15386">
                  <c:v>-5.3223241379310351E-2</c:v>
                </c:pt>
                <c:pt idx="15387">
                  <c:v>-5.3228793103448323E-2</c:v>
                </c:pt>
                <c:pt idx="15388">
                  <c:v>-5.3235534482758619E-2</c:v>
                </c:pt>
                <c:pt idx="15389">
                  <c:v>-5.3244068965517248E-2</c:v>
                </c:pt>
                <c:pt idx="15390">
                  <c:v>-5.3253206896551733E-2</c:v>
                </c:pt>
                <c:pt idx="15391">
                  <c:v>-5.3259793103448312E-2</c:v>
                </c:pt>
                <c:pt idx="15392">
                  <c:v>-5.3265482758620704E-2</c:v>
                </c:pt>
                <c:pt idx="15393">
                  <c:v>-5.3271982758620696E-2</c:v>
                </c:pt>
                <c:pt idx="15394">
                  <c:v>-5.3278689655172407E-2</c:v>
                </c:pt>
                <c:pt idx="15395">
                  <c:v>-5.3286862068965365E-2</c:v>
                </c:pt>
                <c:pt idx="15396">
                  <c:v>-5.3296034482758804E-2</c:v>
                </c:pt>
                <c:pt idx="15397">
                  <c:v>-5.3306086206896891E-2</c:v>
                </c:pt>
                <c:pt idx="15398">
                  <c:v>-5.3316551724137934E-2</c:v>
                </c:pt>
                <c:pt idx="15399">
                  <c:v>-5.3325793103448434E-2</c:v>
                </c:pt>
                <c:pt idx="15400">
                  <c:v>-5.333239655172442E-2</c:v>
                </c:pt>
                <c:pt idx="15401">
                  <c:v>-5.3337586206896839E-2</c:v>
                </c:pt>
                <c:pt idx="15402">
                  <c:v>-5.3342741379310374E-2</c:v>
                </c:pt>
                <c:pt idx="15403">
                  <c:v>-5.3347379310344827E-2</c:v>
                </c:pt>
                <c:pt idx="15404">
                  <c:v>-5.3352603448276116E-2</c:v>
                </c:pt>
                <c:pt idx="15405">
                  <c:v>-5.3356931034483107E-2</c:v>
                </c:pt>
                <c:pt idx="15406">
                  <c:v>-5.3360068965517322E-2</c:v>
                </c:pt>
                <c:pt idx="15407">
                  <c:v>-5.3362448275862069E-2</c:v>
                </c:pt>
                <c:pt idx="15408">
                  <c:v>-5.3364344827586521E-2</c:v>
                </c:pt>
                <c:pt idx="15409">
                  <c:v>-5.3365293103448626E-2</c:v>
                </c:pt>
                <c:pt idx="15410">
                  <c:v>-5.3364931034483094E-2</c:v>
                </c:pt>
                <c:pt idx="15411">
                  <c:v>-5.3363206896551989E-2</c:v>
                </c:pt>
                <c:pt idx="15412">
                  <c:v>-5.3360379310344833E-2</c:v>
                </c:pt>
                <c:pt idx="15413">
                  <c:v>-5.3356206896551933E-2</c:v>
                </c:pt>
                <c:pt idx="15414">
                  <c:v>-5.3351413793103472E-2</c:v>
                </c:pt>
                <c:pt idx="15415">
                  <c:v>-5.3347948275861867E-2</c:v>
                </c:pt>
                <c:pt idx="15416">
                  <c:v>-5.334565517241379E-2</c:v>
                </c:pt>
                <c:pt idx="15417">
                  <c:v>-5.3343000000000002E-2</c:v>
                </c:pt>
                <c:pt idx="15418">
                  <c:v>-5.3339844827586434E-2</c:v>
                </c:pt>
                <c:pt idx="15419">
                  <c:v>-5.3338137931034806E-2</c:v>
                </c:pt>
                <c:pt idx="15420">
                  <c:v>-5.3337206896551977E-2</c:v>
                </c:pt>
                <c:pt idx="15421">
                  <c:v>-5.3336793103448743E-2</c:v>
                </c:pt>
                <c:pt idx="15422">
                  <c:v>-5.3335896551724139E-2</c:v>
                </c:pt>
                <c:pt idx="15423">
                  <c:v>-5.3335000000000014E-2</c:v>
                </c:pt>
                <c:pt idx="15424">
                  <c:v>-5.3333758620689654E-2</c:v>
                </c:pt>
                <c:pt idx="15425">
                  <c:v>-5.3332327586207033E-2</c:v>
                </c:pt>
                <c:pt idx="15426">
                  <c:v>-5.3330689655172424E-2</c:v>
                </c:pt>
                <c:pt idx="15427">
                  <c:v>-5.3329379310344815E-2</c:v>
                </c:pt>
                <c:pt idx="15428">
                  <c:v>-5.3326448275862068E-2</c:v>
                </c:pt>
                <c:pt idx="15429">
                  <c:v>-5.3322103448275864E-2</c:v>
                </c:pt>
                <c:pt idx="15430">
                  <c:v>-5.3317310344827881E-2</c:v>
                </c:pt>
                <c:pt idx="15431">
                  <c:v>-5.3310620689655183E-2</c:v>
                </c:pt>
                <c:pt idx="15432">
                  <c:v>-5.3303758620689652E-2</c:v>
                </c:pt>
                <c:pt idx="15433">
                  <c:v>-5.3298655172413799E-2</c:v>
                </c:pt>
                <c:pt idx="15434">
                  <c:v>-5.3294551724137926E-2</c:v>
                </c:pt>
                <c:pt idx="15435">
                  <c:v>-5.3291189655172405E-2</c:v>
                </c:pt>
                <c:pt idx="15436">
                  <c:v>-5.3289189655172375E-2</c:v>
                </c:pt>
                <c:pt idx="15437">
                  <c:v>-5.3289103448275775E-2</c:v>
                </c:pt>
                <c:pt idx="15438">
                  <c:v>-5.3291551724137916E-2</c:v>
                </c:pt>
                <c:pt idx="15439">
                  <c:v>-5.3295844827586224E-2</c:v>
                </c:pt>
                <c:pt idx="15440">
                  <c:v>-5.3301896551724154E-2</c:v>
                </c:pt>
                <c:pt idx="15441">
                  <c:v>-5.3309517241379313E-2</c:v>
                </c:pt>
                <c:pt idx="15442">
                  <c:v>-5.3317448275862066E-2</c:v>
                </c:pt>
                <c:pt idx="15443">
                  <c:v>-5.3325482758620722E-2</c:v>
                </c:pt>
                <c:pt idx="15444">
                  <c:v>-5.3332379310344832E-2</c:v>
                </c:pt>
                <c:pt idx="15445">
                  <c:v>-5.3338793103448613E-2</c:v>
                </c:pt>
                <c:pt idx="15446">
                  <c:v>-5.3342931034483072E-2</c:v>
                </c:pt>
                <c:pt idx="15447">
                  <c:v>-5.3345034482758624E-2</c:v>
                </c:pt>
                <c:pt idx="15448">
                  <c:v>-5.3347620689655172E-2</c:v>
                </c:pt>
                <c:pt idx="15449">
                  <c:v>-5.3350741379310354E-2</c:v>
                </c:pt>
                <c:pt idx="15450">
                  <c:v>-5.3353344827586517E-2</c:v>
                </c:pt>
                <c:pt idx="15451">
                  <c:v>-5.3354465517241434E-2</c:v>
                </c:pt>
                <c:pt idx="15452">
                  <c:v>-5.3354793103448581E-2</c:v>
                </c:pt>
                <c:pt idx="15453">
                  <c:v>-5.3353982758620834E-2</c:v>
                </c:pt>
                <c:pt idx="15454">
                  <c:v>-5.3352482758620957E-2</c:v>
                </c:pt>
                <c:pt idx="15455">
                  <c:v>-5.3349620689655167E-2</c:v>
                </c:pt>
                <c:pt idx="15456">
                  <c:v>-5.3344931034482922E-2</c:v>
                </c:pt>
                <c:pt idx="15457">
                  <c:v>-5.3338431034483103E-2</c:v>
                </c:pt>
                <c:pt idx="15458">
                  <c:v>-5.3331603448275894E-2</c:v>
                </c:pt>
                <c:pt idx="15459">
                  <c:v>-5.3322965517241534E-2</c:v>
                </c:pt>
                <c:pt idx="15460">
                  <c:v>-5.3311879310344826E-2</c:v>
                </c:pt>
                <c:pt idx="15461">
                  <c:v>-5.3300310344827594E-2</c:v>
                </c:pt>
                <c:pt idx="15462">
                  <c:v>-5.3289172413792864E-2</c:v>
                </c:pt>
                <c:pt idx="15463">
                  <c:v>-5.3277758620689349E-2</c:v>
                </c:pt>
                <c:pt idx="15464">
                  <c:v>-5.3264482758620724E-2</c:v>
                </c:pt>
                <c:pt idx="15465">
                  <c:v>-5.3251586206896552E-2</c:v>
                </c:pt>
                <c:pt idx="15466">
                  <c:v>-5.323829310344852E-2</c:v>
                </c:pt>
                <c:pt idx="15467">
                  <c:v>-5.3227465517241383E-2</c:v>
                </c:pt>
                <c:pt idx="15468">
                  <c:v>-5.3218500000000002E-2</c:v>
                </c:pt>
                <c:pt idx="15469">
                  <c:v>-5.3209551724137875E-2</c:v>
                </c:pt>
                <c:pt idx="15470">
                  <c:v>-5.3201551724137895E-2</c:v>
                </c:pt>
                <c:pt idx="15471">
                  <c:v>-5.3193844827586496E-2</c:v>
                </c:pt>
                <c:pt idx="15472">
                  <c:v>-5.3187034482758633E-2</c:v>
                </c:pt>
                <c:pt idx="15473">
                  <c:v>-5.3180758620689647E-2</c:v>
                </c:pt>
                <c:pt idx="15474">
                  <c:v>-5.3174775862068965E-2</c:v>
                </c:pt>
                <c:pt idx="15475">
                  <c:v>-5.3170344827586223E-2</c:v>
                </c:pt>
                <c:pt idx="15476">
                  <c:v>-5.3166465517241628E-2</c:v>
                </c:pt>
                <c:pt idx="15477">
                  <c:v>-5.316337931034483E-2</c:v>
                </c:pt>
                <c:pt idx="15478">
                  <c:v>-5.3161655172413787E-2</c:v>
                </c:pt>
                <c:pt idx="15479">
                  <c:v>-5.3160517241379324E-2</c:v>
                </c:pt>
                <c:pt idx="15480">
                  <c:v>-5.3161E-2</c:v>
                </c:pt>
                <c:pt idx="15481">
                  <c:v>-5.3162637931034998E-2</c:v>
                </c:pt>
                <c:pt idx="15482">
                  <c:v>-5.316562068965517E-2</c:v>
                </c:pt>
                <c:pt idx="15483">
                  <c:v>-5.3170379310344795E-2</c:v>
                </c:pt>
                <c:pt idx="15484">
                  <c:v>-5.3174999999999986E-2</c:v>
                </c:pt>
                <c:pt idx="15485">
                  <c:v>-5.3179862068965168E-2</c:v>
                </c:pt>
                <c:pt idx="15486">
                  <c:v>-5.3184810344827589E-2</c:v>
                </c:pt>
                <c:pt idx="15487">
                  <c:v>-5.3191189655172395E-2</c:v>
                </c:pt>
                <c:pt idx="15488">
                  <c:v>-5.3199000000000003E-2</c:v>
                </c:pt>
                <c:pt idx="15489">
                  <c:v>-5.320575862068936E-2</c:v>
                </c:pt>
                <c:pt idx="15490">
                  <c:v>-5.3210448275861966E-2</c:v>
                </c:pt>
                <c:pt idx="15491">
                  <c:v>-5.3213586206896583E-2</c:v>
                </c:pt>
                <c:pt idx="15492">
                  <c:v>-5.3216362068965475E-2</c:v>
                </c:pt>
                <c:pt idx="15493">
                  <c:v>-5.3219068965517244E-2</c:v>
                </c:pt>
                <c:pt idx="15494">
                  <c:v>-5.3221344827586212E-2</c:v>
                </c:pt>
                <c:pt idx="15495">
                  <c:v>-5.3221379310344756E-2</c:v>
                </c:pt>
                <c:pt idx="15496">
                  <c:v>-5.3221844827586212E-2</c:v>
                </c:pt>
                <c:pt idx="15497">
                  <c:v>-5.3222862068965288E-2</c:v>
                </c:pt>
                <c:pt idx="15498">
                  <c:v>-5.3224706896551725E-2</c:v>
                </c:pt>
                <c:pt idx="15499">
                  <c:v>-5.3227448275861823E-2</c:v>
                </c:pt>
                <c:pt idx="15500">
                  <c:v>-5.3229982758620689E-2</c:v>
                </c:pt>
                <c:pt idx="15501">
                  <c:v>-5.3232103448275871E-2</c:v>
                </c:pt>
                <c:pt idx="15502">
                  <c:v>-5.3234844827586232E-2</c:v>
                </c:pt>
                <c:pt idx="15503">
                  <c:v>-5.3239758620689359E-2</c:v>
                </c:pt>
                <c:pt idx="15504">
                  <c:v>-5.3246637931034811E-2</c:v>
                </c:pt>
                <c:pt idx="15505">
                  <c:v>-5.3252913793103464E-2</c:v>
                </c:pt>
                <c:pt idx="15506">
                  <c:v>-5.3259741379310305E-2</c:v>
                </c:pt>
                <c:pt idx="15507">
                  <c:v>-5.3269034482758632E-2</c:v>
                </c:pt>
                <c:pt idx="15508">
                  <c:v>-5.3278793103448303E-2</c:v>
                </c:pt>
                <c:pt idx="15509">
                  <c:v>-5.3287120689655056E-2</c:v>
                </c:pt>
                <c:pt idx="15510">
                  <c:v>-5.3293000000000014E-2</c:v>
                </c:pt>
                <c:pt idx="15511">
                  <c:v>-5.3297482758620833E-2</c:v>
                </c:pt>
                <c:pt idx="15512">
                  <c:v>-5.330079310344861E-2</c:v>
                </c:pt>
                <c:pt idx="15513">
                  <c:v>-5.3301103448275863E-2</c:v>
                </c:pt>
                <c:pt idx="15514">
                  <c:v>-5.3298275862068971E-2</c:v>
                </c:pt>
                <c:pt idx="15515">
                  <c:v>-5.3295448275861856E-2</c:v>
                </c:pt>
                <c:pt idx="15516">
                  <c:v>-5.3292500000000013E-2</c:v>
                </c:pt>
                <c:pt idx="15517">
                  <c:v>-5.3288931034482803E-2</c:v>
                </c:pt>
                <c:pt idx="15518">
                  <c:v>-5.3284534482758619E-2</c:v>
                </c:pt>
                <c:pt idx="15519">
                  <c:v>-5.3279913793103366E-2</c:v>
                </c:pt>
                <c:pt idx="15520">
                  <c:v>-5.3273982758620692E-2</c:v>
                </c:pt>
                <c:pt idx="15521">
                  <c:v>-5.3266189655172415E-2</c:v>
                </c:pt>
                <c:pt idx="15522">
                  <c:v>-5.3259603448275857E-2</c:v>
                </c:pt>
                <c:pt idx="15523">
                  <c:v>-5.3254517241379307E-2</c:v>
                </c:pt>
                <c:pt idx="15524">
                  <c:v>-5.3250620689655165E-2</c:v>
                </c:pt>
                <c:pt idx="15525">
                  <c:v>-5.3246017241379312E-2</c:v>
                </c:pt>
                <c:pt idx="15526">
                  <c:v>-5.3239758620689359E-2</c:v>
                </c:pt>
                <c:pt idx="15527">
                  <c:v>-5.3232896551724154E-2</c:v>
                </c:pt>
                <c:pt idx="15528">
                  <c:v>-5.3226137931034513E-2</c:v>
                </c:pt>
                <c:pt idx="15529">
                  <c:v>-5.3219827586206886E-2</c:v>
                </c:pt>
                <c:pt idx="15530">
                  <c:v>-5.3211827586206892E-2</c:v>
                </c:pt>
                <c:pt idx="15531">
                  <c:v>-5.3201034482758626E-2</c:v>
                </c:pt>
                <c:pt idx="15532">
                  <c:v>-5.3190586206896574E-2</c:v>
                </c:pt>
                <c:pt idx="15533">
                  <c:v>-5.3182620689655173E-2</c:v>
                </c:pt>
                <c:pt idx="15534">
                  <c:v>-5.3176620689655167E-2</c:v>
                </c:pt>
                <c:pt idx="15535">
                  <c:v>-5.3172172413793087E-2</c:v>
                </c:pt>
                <c:pt idx="15536">
                  <c:v>-5.3170948275861794E-2</c:v>
                </c:pt>
                <c:pt idx="15537">
                  <c:v>-5.3171017241379306E-2</c:v>
                </c:pt>
                <c:pt idx="15538">
                  <c:v>-5.3172344827586426E-2</c:v>
                </c:pt>
                <c:pt idx="15539">
                  <c:v>-5.3174568965517241E-2</c:v>
                </c:pt>
                <c:pt idx="15540">
                  <c:v>-5.3176862068965346E-2</c:v>
                </c:pt>
                <c:pt idx="15541">
                  <c:v>-5.318103448275862E-2</c:v>
                </c:pt>
                <c:pt idx="15542">
                  <c:v>-5.3186655172413791E-2</c:v>
                </c:pt>
                <c:pt idx="15543">
                  <c:v>-5.3191000000000002E-2</c:v>
                </c:pt>
                <c:pt idx="15544">
                  <c:v>-5.3195172413793096E-2</c:v>
                </c:pt>
                <c:pt idx="15545">
                  <c:v>-5.3200482758620694E-2</c:v>
                </c:pt>
                <c:pt idx="15546">
                  <c:v>-5.3205672413793106E-2</c:v>
                </c:pt>
                <c:pt idx="15547">
                  <c:v>-5.3210103448275869E-2</c:v>
                </c:pt>
                <c:pt idx="15548">
                  <c:v>-5.3212862068965465E-2</c:v>
                </c:pt>
                <c:pt idx="15549">
                  <c:v>-5.321462068965517E-2</c:v>
                </c:pt>
                <c:pt idx="15550">
                  <c:v>-5.3216241379310393E-2</c:v>
                </c:pt>
                <c:pt idx="15551">
                  <c:v>-5.3217534482758684E-2</c:v>
                </c:pt>
                <c:pt idx="15552">
                  <c:v>-5.3219931034482824E-2</c:v>
                </c:pt>
                <c:pt idx="15553">
                  <c:v>-5.3224E-2</c:v>
                </c:pt>
                <c:pt idx="15554">
                  <c:v>-5.3229327586206895E-2</c:v>
                </c:pt>
                <c:pt idx="15555">
                  <c:v>-5.3233103448275872E-2</c:v>
                </c:pt>
                <c:pt idx="15556">
                  <c:v>-5.3235241379310343E-2</c:v>
                </c:pt>
                <c:pt idx="15557">
                  <c:v>-5.3236793103448581E-2</c:v>
                </c:pt>
                <c:pt idx="15558">
                  <c:v>-5.3237586206896573E-2</c:v>
                </c:pt>
                <c:pt idx="15559">
                  <c:v>-5.3236793103448581E-2</c:v>
                </c:pt>
                <c:pt idx="15560">
                  <c:v>-5.3237224137931423E-2</c:v>
                </c:pt>
                <c:pt idx="15561">
                  <c:v>-5.323751724137931E-2</c:v>
                </c:pt>
                <c:pt idx="15562">
                  <c:v>-5.3238413793103463E-2</c:v>
                </c:pt>
                <c:pt idx="15563">
                  <c:v>-5.3240844827586203E-2</c:v>
                </c:pt>
                <c:pt idx="15564">
                  <c:v>-5.3244706896551725E-2</c:v>
                </c:pt>
                <c:pt idx="15565">
                  <c:v>-5.3249844827586212E-2</c:v>
                </c:pt>
                <c:pt idx="15566">
                  <c:v>-5.3255810344827577E-2</c:v>
                </c:pt>
                <c:pt idx="15567">
                  <c:v>-5.3263068965517239E-2</c:v>
                </c:pt>
                <c:pt idx="15568">
                  <c:v>-5.3271655172413786E-2</c:v>
                </c:pt>
                <c:pt idx="15569">
                  <c:v>-5.3280931034482823E-2</c:v>
                </c:pt>
                <c:pt idx="15570">
                  <c:v>-5.3290896551724143E-2</c:v>
                </c:pt>
                <c:pt idx="15571">
                  <c:v>-5.3299379310344806E-2</c:v>
                </c:pt>
                <c:pt idx="15572">
                  <c:v>-5.330708620689683E-2</c:v>
                </c:pt>
                <c:pt idx="15573">
                  <c:v>-5.3316034482758928E-2</c:v>
                </c:pt>
                <c:pt idx="15574">
                  <c:v>-5.3324568965517252E-2</c:v>
                </c:pt>
                <c:pt idx="15575">
                  <c:v>-5.3332241379310433E-2</c:v>
                </c:pt>
                <c:pt idx="15576">
                  <c:v>-5.3337793103448647E-2</c:v>
                </c:pt>
                <c:pt idx="15577">
                  <c:v>-5.3343827586206899E-2</c:v>
                </c:pt>
                <c:pt idx="15578">
                  <c:v>-5.3351931034482977E-2</c:v>
                </c:pt>
                <c:pt idx="15579">
                  <c:v>-5.3359758620689646E-2</c:v>
                </c:pt>
                <c:pt idx="15580">
                  <c:v>-5.3364793103448646E-2</c:v>
                </c:pt>
                <c:pt idx="15581">
                  <c:v>-5.3366620689655427E-2</c:v>
                </c:pt>
                <c:pt idx="15582">
                  <c:v>-5.3368034482758814E-2</c:v>
                </c:pt>
                <c:pt idx="15583">
                  <c:v>-5.3369482758620919E-2</c:v>
                </c:pt>
                <c:pt idx="15584">
                  <c:v>-5.3369827586206904E-2</c:v>
                </c:pt>
                <c:pt idx="15585">
                  <c:v>-5.3369379310344828E-2</c:v>
                </c:pt>
                <c:pt idx="15586">
                  <c:v>-5.3368068965517303E-2</c:v>
                </c:pt>
                <c:pt idx="15587">
                  <c:v>-5.3363706896551934E-2</c:v>
                </c:pt>
                <c:pt idx="15588">
                  <c:v>-5.3357672413793113E-2</c:v>
                </c:pt>
                <c:pt idx="15589">
                  <c:v>-5.3352103448275873E-2</c:v>
                </c:pt>
                <c:pt idx="15590">
                  <c:v>-5.3345620689655156E-2</c:v>
                </c:pt>
                <c:pt idx="15591">
                  <c:v>-5.3338724137931476E-2</c:v>
                </c:pt>
                <c:pt idx="15592">
                  <c:v>-5.3331413793103473E-2</c:v>
                </c:pt>
                <c:pt idx="15593">
                  <c:v>-5.3324517241379314E-2</c:v>
                </c:pt>
                <c:pt idx="15594">
                  <c:v>-5.3317103448275893E-2</c:v>
                </c:pt>
                <c:pt idx="15595">
                  <c:v>-5.331003448275886E-2</c:v>
                </c:pt>
                <c:pt idx="15596">
                  <c:v>-5.3303103448275872E-2</c:v>
                </c:pt>
                <c:pt idx="15597">
                  <c:v>-5.3297120689655156E-2</c:v>
                </c:pt>
                <c:pt idx="15598">
                  <c:v>-5.3292482758620918E-2</c:v>
                </c:pt>
                <c:pt idx="15599">
                  <c:v>-5.3286017241379324E-2</c:v>
                </c:pt>
                <c:pt idx="15600">
                  <c:v>-5.3278344827586213E-2</c:v>
                </c:pt>
                <c:pt idx="15601">
                  <c:v>-5.3270275862068957E-2</c:v>
                </c:pt>
                <c:pt idx="15602">
                  <c:v>-5.3262379310344832E-2</c:v>
                </c:pt>
                <c:pt idx="15603">
                  <c:v>-5.3255965517241384E-2</c:v>
                </c:pt>
                <c:pt idx="15604">
                  <c:v>-5.3249586206896495E-2</c:v>
                </c:pt>
                <c:pt idx="15605">
                  <c:v>-5.3243862068965198E-2</c:v>
                </c:pt>
                <c:pt idx="15606">
                  <c:v>-5.3238137931034504E-2</c:v>
                </c:pt>
                <c:pt idx="15607">
                  <c:v>-5.3231431034482822E-2</c:v>
                </c:pt>
                <c:pt idx="15608">
                  <c:v>-5.3225896551724085E-2</c:v>
                </c:pt>
                <c:pt idx="15609">
                  <c:v>-5.3222620689655172E-2</c:v>
                </c:pt>
                <c:pt idx="15610">
                  <c:v>-5.3218913793103464E-2</c:v>
                </c:pt>
                <c:pt idx="15611">
                  <c:v>-5.3214896551724136E-2</c:v>
                </c:pt>
                <c:pt idx="15612">
                  <c:v>-5.3211724137931377E-2</c:v>
                </c:pt>
                <c:pt idx="15613">
                  <c:v>-5.320944827586177E-2</c:v>
                </c:pt>
                <c:pt idx="15614">
                  <c:v>-5.3208517241379309E-2</c:v>
                </c:pt>
                <c:pt idx="15615">
                  <c:v>-5.3208620689655158E-2</c:v>
                </c:pt>
                <c:pt idx="15616">
                  <c:v>-5.3209241379310317E-2</c:v>
                </c:pt>
                <c:pt idx="15617">
                  <c:v>-5.3211103448275857E-2</c:v>
                </c:pt>
                <c:pt idx="15618">
                  <c:v>-5.3212620689655182E-2</c:v>
                </c:pt>
                <c:pt idx="15619">
                  <c:v>-5.3213068965517273E-2</c:v>
                </c:pt>
                <c:pt idx="15620">
                  <c:v>-5.3213034482758624E-2</c:v>
                </c:pt>
                <c:pt idx="15621">
                  <c:v>-5.3213362068965465E-2</c:v>
                </c:pt>
                <c:pt idx="15622">
                  <c:v>-5.3212551724137927E-2</c:v>
                </c:pt>
                <c:pt idx="15623">
                  <c:v>-5.3210413793103463E-2</c:v>
                </c:pt>
                <c:pt idx="15624">
                  <c:v>-5.3206844827586419E-2</c:v>
                </c:pt>
                <c:pt idx="15625">
                  <c:v>-5.3203620689655166E-2</c:v>
                </c:pt>
                <c:pt idx="15626">
                  <c:v>-5.3201086206896564E-2</c:v>
                </c:pt>
                <c:pt idx="15627">
                  <c:v>-5.3199517241379314E-2</c:v>
                </c:pt>
                <c:pt idx="15628">
                  <c:v>-5.3198758620689658E-2</c:v>
                </c:pt>
                <c:pt idx="15629">
                  <c:v>-5.3197689655172423E-2</c:v>
                </c:pt>
                <c:pt idx="15630">
                  <c:v>-5.3196448275862077E-2</c:v>
                </c:pt>
                <c:pt idx="15631">
                  <c:v>-5.3196206896551933E-2</c:v>
                </c:pt>
                <c:pt idx="15632">
                  <c:v>-5.3196568965517284E-2</c:v>
                </c:pt>
                <c:pt idx="15633">
                  <c:v>-5.3198689655172424E-2</c:v>
                </c:pt>
                <c:pt idx="15634">
                  <c:v>-5.3202655172413793E-2</c:v>
                </c:pt>
                <c:pt idx="15635">
                  <c:v>-5.3208775862068965E-2</c:v>
                </c:pt>
                <c:pt idx="15636">
                  <c:v>-5.3213603448275894E-2</c:v>
                </c:pt>
                <c:pt idx="15637">
                  <c:v>-5.3217879310344829E-2</c:v>
                </c:pt>
                <c:pt idx="15638">
                  <c:v>-5.3222344827586324E-2</c:v>
                </c:pt>
                <c:pt idx="15639">
                  <c:v>-5.3227068965517252E-2</c:v>
                </c:pt>
                <c:pt idx="15640">
                  <c:v>-5.3233931034482977E-2</c:v>
                </c:pt>
                <c:pt idx="15641">
                  <c:v>-5.3241862068965105E-2</c:v>
                </c:pt>
                <c:pt idx="15642">
                  <c:v>-5.3249482758620688E-2</c:v>
                </c:pt>
                <c:pt idx="15643">
                  <c:v>-5.3256724137931429E-2</c:v>
                </c:pt>
                <c:pt idx="15644">
                  <c:v>-5.3264000000000013E-2</c:v>
                </c:pt>
                <c:pt idx="15645">
                  <c:v>-5.3273000000000008E-2</c:v>
                </c:pt>
                <c:pt idx="15646">
                  <c:v>-5.3281379310344795E-2</c:v>
                </c:pt>
                <c:pt idx="15647">
                  <c:v>-5.3288068965517237E-2</c:v>
                </c:pt>
                <c:pt idx="15648">
                  <c:v>-5.3293137931034774E-2</c:v>
                </c:pt>
                <c:pt idx="15649">
                  <c:v>-5.3296396551724134E-2</c:v>
                </c:pt>
                <c:pt idx="15650">
                  <c:v>-5.3297672413793122E-2</c:v>
                </c:pt>
                <c:pt idx="15651">
                  <c:v>-5.3297931034483E-2</c:v>
                </c:pt>
                <c:pt idx="15652">
                  <c:v>-5.3298362068965356E-2</c:v>
                </c:pt>
                <c:pt idx="15653">
                  <c:v>-5.3298620689655178E-2</c:v>
                </c:pt>
                <c:pt idx="15654">
                  <c:v>-5.3299862068965267E-2</c:v>
                </c:pt>
                <c:pt idx="15655">
                  <c:v>-5.3303155172413796E-2</c:v>
                </c:pt>
                <c:pt idx="15656">
                  <c:v>-5.3307586206896594E-2</c:v>
                </c:pt>
                <c:pt idx="15657">
                  <c:v>-5.331070689655195E-2</c:v>
                </c:pt>
                <c:pt idx="15658">
                  <c:v>-5.3313689655172691E-2</c:v>
                </c:pt>
                <c:pt idx="15659">
                  <c:v>-5.3318327586206922E-2</c:v>
                </c:pt>
                <c:pt idx="15660">
                  <c:v>-5.3322068965517284E-2</c:v>
                </c:pt>
                <c:pt idx="15661">
                  <c:v>-5.3323275862068982E-2</c:v>
                </c:pt>
                <c:pt idx="15662">
                  <c:v>-5.3323965517241424E-2</c:v>
                </c:pt>
                <c:pt idx="15663">
                  <c:v>-5.3324206896551804E-2</c:v>
                </c:pt>
                <c:pt idx="15664">
                  <c:v>-5.3322862068965485E-2</c:v>
                </c:pt>
                <c:pt idx="15665">
                  <c:v>-5.3320862068965455E-2</c:v>
                </c:pt>
                <c:pt idx="15666">
                  <c:v>-5.3319586206896592E-2</c:v>
                </c:pt>
                <c:pt idx="15667">
                  <c:v>-5.3319465517241434E-2</c:v>
                </c:pt>
                <c:pt idx="15668">
                  <c:v>-5.3320672413793103E-2</c:v>
                </c:pt>
                <c:pt idx="15669">
                  <c:v>-5.3323586206896784E-2</c:v>
                </c:pt>
                <c:pt idx="15670">
                  <c:v>-5.3328172413793097E-2</c:v>
                </c:pt>
                <c:pt idx="15671">
                  <c:v>-5.3333517241379434E-2</c:v>
                </c:pt>
                <c:pt idx="15672">
                  <c:v>-5.3337620689655182E-2</c:v>
                </c:pt>
                <c:pt idx="15673">
                  <c:v>-5.3339137931034751E-2</c:v>
                </c:pt>
                <c:pt idx="15674">
                  <c:v>-5.3339758620689647E-2</c:v>
                </c:pt>
                <c:pt idx="15675">
                  <c:v>-5.3340862068965302E-2</c:v>
                </c:pt>
                <c:pt idx="15676">
                  <c:v>-5.3342137931034775E-2</c:v>
                </c:pt>
                <c:pt idx="15677">
                  <c:v>-5.3343189655172416E-2</c:v>
                </c:pt>
                <c:pt idx="15678">
                  <c:v>-5.3343689655172423E-2</c:v>
                </c:pt>
                <c:pt idx="15679">
                  <c:v>-5.3343275862068967E-2</c:v>
                </c:pt>
                <c:pt idx="15680">
                  <c:v>-5.3342155172413787E-2</c:v>
                </c:pt>
                <c:pt idx="15681">
                  <c:v>-5.3340724137931388E-2</c:v>
                </c:pt>
                <c:pt idx="15682">
                  <c:v>-5.3337534482758804E-2</c:v>
                </c:pt>
                <c:pt idx="15683">
                  <c:v>-5.3332137931034911E-2</c:v>
                </c:pt>
                <c:pt idx="15684">
                  <c:v>-5.3325482758620722E-2</c:v>
                </c:pt>
                <c:pt idx="15685">
                  <c:v>-5.3318655172413812E-2</c:v>
                </c:pt>
                <c:pt idx="15686">
                  <c:v>-5.331127586206897E-2</c:v>
                </c:pt>
                <c:pt idx="15687">
                  <c:v>-5.3302637931035041E-2</c:v>
                </c:pt>
                <c:pt idx="15688">
                  <c:v>-5.3294310344827713E-2</c:v>
                </c:pt>
                <c:pt idx="15689">
                  <c:v>-5.3287189655172415E-2</c:v>
                </c:pt>
                <c:pt idx="15690">
                  <c:v>-5.3282241379310383E-2</c:v>
                </c:pt>
                <c:pt idx="15691">
                  <c:v>-5.3277517241379309E-2</c:v>
                </c:pt>
                <c:pt idx="15692">
                  <c:v>-5.3272448275861854E-2</c:v>
                </c:pt>
                <c:pt idx="15693">
                  <c:v>-5.3267275862068968E-2</c:v>
                </c:pt>
                <c:pt idx="15694">
                  <c:v>-5.3262431034483075E-2</c:v>
                </c:pt>
                <c:pt idx="15695">
                  <c:v>-5.3259086206896553E-2</c:v>
                </c:pt>
                <c:pt idx="15696">
                  <c:v>-5.3256775862068957E-2</c:v>
                </c:pt>
                <c:pt idx="15697">
                  <c:v>-5.3255241379310349E-2</c:v>
                </c:pt>
                <c:pt idx="15698">
                  <c:v>-5.3253189655172395E-2</c:v>
                </c:pt>
                <c:pt idx="15699">
                  <c:v>-5.3250413793103454E-2</c:v>
                </c:pt>
                <c:pt idx="15700">
                  <c:v>-5.3246775862068947E-2</c:v>
                </c:pt>
                <c:pt idx="15701">
                  <c:v>-5.3242827586206895E-2</c:v>
                </c:pt>
                <c:pt idx="15702">
                  <c:v>-5.3240344827586224E-2</c:v>
                </c:pt>
                <c:pt idx="15703">
                  <c:v>-5.3239551724137905E-2</c:v>
                </c:pt>
                <c:pt idx="15704">
                  <c:v>-5.3239810344827575E-2</c:v>
                </c:pt>
                <c:pt idx="15705">
                  <c:v>-5.3239517241379306E-2</c:v>
                </c:pt>
                <c:pt idx="15706">
                  <c:v>-5.3237379310344835E-2</c:v>
                </c:pt>
                <c:pt idx="15707">
                  <c:v>-5.3235241379310343E-2</c:v>
                </c:pt>
                <c:pt idx="15708">
                  <c:v>-5.3233620689655176E-2</c:v>
                </c:pt>
                <c:pt idx="15709">
                  <c:v>-5.3231896551724105E-2</c:v>
                </c:pt>
                <c:pt idx="15710">
                  <c:v>-5.3230068965517262E-2</c:v>
                </c:pt>
                <c:pt idx="15711">
                  <c:v>-5.3229172413792769E-2</c:v>
                </c:pt>
                <c:pt idx="15712">
                  <c:v>-5.3229499999999985E-2</c:v>
                </c:pt>
                <c:pt idx="15713">
                  <c:v>-5.3230051724137917E-2</c:v>
                </c:pt>
                <c:pt idx="15714">
                  <c:v>-5.3229724137931103E-2</c:v>
                </c:pt>
                <c:pt idx="15715">
                  <c:v>-5.3229310344827585E-2</c:v>
                </c:pt>
                <c:pt idx="15716">
                  <c:v>-5.3228793103448323E-2</c:v>
                </c:pt>
                <c:pt idx="15717">
                  <c:v>-5.3228275862068956E-2</c:v>
                </c:pt>
                <c:pt idx="15718">
                  <c:v>-5.3226793103448529E-2</c:v>
                </c:pt>
                <c:pt idx="15719">
                  <c:v>-5.3224413793103456E-2</c:v>
                </c:pt>
                <c:pt idx="15720">
                  <c:v>-5.3220499999999997E-2</c:v>
                </c:pt>
                <c:pt idx="15721">
                  <c:v>-5.3217655172413794E-2</c:v>
                </c:pt>
                <c:pt idx="15722">
                  <c:v>-5.3215672413793109E-2</c:v>
                </c:pt>
                <c:pt idx="15723">
                  <c:v>-5.3213413793103473E-2</c:v>
                </c:pt>
                <c:pt idx="15724">
                  <c:v>-5.3211051724137926E-2</c:v>
                </c:pt>
                <c:pt idx="15725">
                  <c:v>-5.3208120689654907E-2</c:v>
                </c:pt>
                <c:pt idx="15726">
                  <c:v>-5.3205344827586223E-2</c:v>
                </c:pt>
                <c:pt idx="15727">
                  <c:v>-5.3203120689655145E-2</c:v>
                </c:pt>
                <c:pt idx="15728">
                  <c:v>-5.3201379310344805E-2</c:v>
                </c:pt>
                <c:pt idx="15729">
                  <c:v>-5.319981034482759E-2</c:v>
                </c:pt>
                <c:pt idx="15730">
                  <c:v>-5.3198551724137927E-2</c:v>
                </c:pt>
                <c:pt idx="15731">
                  <c:v>-5.3196551724137932E-2</c:v>
                </c:pt>
                <c:pt idx="15732">
                  <c:v>-5.319268965517264E-2</c:v>
                </c:pt>
                <c:pt idx="15733">
                  <c:v>-5.3188396551724144E-2</c:v>
                </c:pt>
                <c:pt idx="15734">
                  <c:v>-5.3185344827586224E-2</c:v>
                </c:pt>
                <c:pt idx="15735">
                  <c:v>-5.3182844827586478E-2</c:v>
                </c:pt>
                <c:pt idx="15736">
                  <c:v>-5.3180224137931408E-2</c:v>
                </c:pt>
                <c:pt idx="15737">
                  <c:v>-5.3177931034482824E-2</c:v>
                </c:pt>
                <c:pt idx="15738">
                  <c:v>-5.3175913793103449E-2</c:v>
                </c:pt>
                <c:pt idx="15739">
                  <c:v>-5.3174999999999986E-2</c:v>
                </c:pt>
                <c:pt idx="15740">
                  <c:v>-5.3175258620689364E-2</c:v>
                </c:pt>
                <c:pt idx="15741">
                  <c:v>-5.3175689655172415E-2</c:v>
                </c:pt>
                <c:pt idx="15742">
                  <c:v>-5.3176206896551732E-2</c:v>
                </c:pt>
                <c:pt idx="15743">
                  <c:v>-5.3177965517241382E-2</c:v>
                </c:pt>
                <c:pt idx="15744">
                  <c:v>-5.3180551724137916E-2</c:v>
                </c:pt>
                <c:pt idx="15745">
                  <c:v>-5.3183086206896574E-2</c:v>
                </c:pt>
                <c:pt idx="15746">
                  <c:v>-5.3185724137931323E-2</c:v>
                </c:pt>
                <c:pt idx="15747">
                  <c:v>-5.3188896551724117E-2</c:v>
                </c:pt>
                <c:pt idx="15748">
                  <c:v>-5.3193017241379432E-2</c:v>
                </c:pt>
                <c:pt idx="15749">
                  <c:v>-5.3195672413793103E-2</c:v>
                </c:pt>
                <c:pt idx="15750">
                  <c:v>-5.3197551724137933E-2</c:v>
                </c:pt>
                <c:pt idx="15751">
                  <c:v>-5.3200517241379308E-2</c:v>
                </c:pt>
                <c:pt idx="15752">
                  <c:v>-5.3204706896551726E-2</c:v>
                </c:pt>
                <c:pt idx="15753">
                  <c:v>-5.3210155172413787E-2</c:v>
                </c:pt>
                <c:pt idx="15754">
                  <c:v>-5.3216862068965476E-2</c:v>
                </c:pt>
                <c:pt idx="15755">
                  <c:v>-5.3223155172413765E-2</c:v>
                </c:pt>
                <c:pt idx="15756">
                  <c:v>-5.3230137931034503E-2</c:v>
                </c:pt>
                <c:pt idx="15757">
                  <c:v>-5.3236258620689654E-2</c:v>
                </c:pt>
                <c:pt idx="15758">
                  <c:v>-5.3241086206896555E-2</c:v>
                </c:pt>
                <c:pt idx="15759">
                  <c:v>-5.3246810344827575E-2</c:v>
                </c:pt>
                <c:pt idx="15760">
                  <c:v>-5.3252465517241394E-2</c:v>
                </c:pt>
                <c:pt idx="15761">
                  <c:v>-5.3256637931034863E-2</c:v>
                </c:pt>
                <c:pt idx="15762">
                  <c:v>-5.3259517241379305E-2</c:v>
                </c:pt>
                <c:pt idx="15763">
                  <c:v>-5.3260637931034888E-2</c:v>
                </c:pt>
                <c:pt idx="15764">
                  <c:v>-5.3258706896551725E-2</c:v>
                </c:pt>
                <c:pt idx="15765">
                  <c:v>-5.3253293103448514E-2</c:v>
                </c:pt>
                <c:pt idx="15766">
                  <c:v>-5.3248517241379308E-2</c:v>
                </c:pt>
                <c:pt idx="15767">
                  <c:v>-5.3244017241379317E-2</c:v>
                </c:pt>
                <c:pt idx="15768">
                  <c:v>-5.3240206896551727E-2</c:v>
                </c:pt>
                <c:pt idx="15769">
                  <c:v>-5.3237672413793104E-2</c:v>
                </c:pt>
                <c:pt idx="15770">
                  <c:v>-5.3234982758620694E-2</c:v>
                </c:pt>
                <c:pt idx="15771">
                  <c:v>-5.3232586206896734E-2</c:v>
                </c:pt>
                <c:pt idx="15772">
                  <c:v>-5.3229620689655047E-2</c:v>
                </c:pt>
                <c:pt idx="15773">
                  <c:v>-5.3225827586206885E-2</c:v>
                </c:pt>
                <c:pt idx="15774">
                  <c:v>-5.3222982758620703E-2</c:v>
                </c:pt>
                <c:pt idx="15775">
                  <c:v>-5.3221293103448322E-2</c:v>
                </c:pt>
                <c:pt idx="15776">
                  <c:v>-5.3220206896551721E-2</c:v>
                </c:pt>
                <c:pt idx="15777">
                  <c:v>-5.3221362068965203E-2</c:v>
                </c:pt>
                <c:pt idx="15778">
                  <c:v>-5.3225379310344767E-2</c:v>
                </c:pt>
                <c:pt idx="15779">
                  <c:v>-5.3231448275861855E-2</c:v>
                </c:pt>
                <c:pt idx="15780">
                  <c:v>-5.3238482758620712E-2</c:v>
                </c:pt>
                <c:pt idx="15781">
                  <c:v>-5.3246517241379306E-2</c:v>
                </c:pt>
                <c:pt idx="15782">
                  <c:v>-5.3256172413793088E-2</c:v>
                </c:pt>
                <c:pt idx="15783">
                  <c:v>-5.3264206896551723E-2</c:v>
                </c:pt>
                <c:pt idx="15784">
                  <c:v>-5.3270310344827577E-2</c:v>
                </c:pt>
                <c:pt idx="15785">
                  <c:v>-5.3273982758620692E-2</c:v>
                </c:pt>
                <c:pt idx="15786">
                  <c:v>-5.3276379310344825E-2</c:v>
                </c:pt>
                <c:pt idx="15787">
                  <c:v>-5.3277689655172419E-2</c:v>
                </c:pt>
                <c:pt idx="15788">
                  <c:v>-5.3276551724137915E-2</c:v>
                </c:pt>
                <c:pt idx="15789">
                  <c:v>-5.3272482758620704E-2</c:v>
                </c:pt>
                <c:pt idx="15790">
                  <c:v>-5.3268206896551734E-2</c:v>
                </c:pt>
                <c:pt idx="15791">
                  <c:v>-5.3264362068965301E-2</c:v>
                </c:pt>
                <c:pt idx="15792">
                  <c:v>-5.3260810344827582E-2</c:v>
                </c:pt>
                <c:pt idx="15793">
                  <c:v>-5.3256827586206902E-2</c:v>
                </c:pt>
                <c:pt idx="15794">
                  <c:v>-5.3252172413793097E-2</c:v>
                </c:pt>
                <c:pt idx="15795">
                  <c:v>-5.3248482758620694E-2</c:v>
                </c:pt>
                <c:pt idx="15796">
                  <c:v>-5.3245482758620691E-2</c:v>
                </c:pt>
                <c:pt idx="15797">
                  <c:v>-5.3241655172413756E-2</c:v>
                </c:pt>
                <c:pt idx="15798">
                  <c:v>-5.3237206896551724E-2</c:v>
                </c:pt>
                <c:pt idx="15799">
                  <c:v>-5.3231517241379311E-2</c:v>
                </c:pt>
                <c:pt idx="15800">
                  <c:v>-5.3225517241379305E-2</c:v>
                </c:pt>
                <c:pt idx="15801">
                  <c:v>-5.3218965517241403E-2</c:v>
                </c:pt>
                <c:pt idx="15802">
                  <c:v>-5.3212344827586501E-2</c:v>
                </c:pt>
                <c:pt idx="15803">
                  <c:v>-5.3206758620689659E-2</c:v>
                </c:pt>
                <c:pt idx="15804">
                  <c:v>-5.3202293103448581E-2</c:v>
                </c:pt>
                <c:pt idx="15805">
                  <c:v>-5.3198310344827589E-2</c:v>
                </c:pt>
                <c:pt idx="15806">
                  <c:v>-5.3194241379310364E-2</c:v>
                </c:pt>
                <c:pt idx="15807">
                  <c:v>-5.3191362068965346E-2</c:v>
                </c:pt>
                <c:pt idx="15808">
                  <c:v>-5.3190379310344829E-2</c:v>
                </c:pt>
                <c:pt idx="15809">
                  <c:v>-5.3190396551724139E-2</c:v>
                </c:pt>
                <c:pt idx="15810">
                  <c:v>-5.3190413793103491E-2</c:v>
                </c:pt>
                <c:pt idx="15811">
                  <c:v>-5.3188810344827586E-2</c:v>
                </c:pt>
                <c:pt idx="15812">
                  <c:v>-5.3186206896551833E-2</c:v>
                </c:pt>
                <c:pt idx="15813">
                  <c:v>-5.3184310344827589E-2</c:v>
                </c:pt>
                <c:pt idx="15814">
                  <c:v>-5.3183534482758622E-2</c:v>
                </c:pt>
                <c:pt idx="15815">
                  <c:v>-5.3182448275862056E-2</c:v>
                </c:pt>
                <c:pt idx="15816">
                  <c:v>-5.3180931034482834E-2</c:v>
                </c:pt>
                <c:pt idx="15817">
                  <c:v>-5.3179999999999977E-2</c:v>
                </c:pt>
                <c:pt idx="15818">
                  <c:v>-5.3179379310344776E-2</c:v>
                </c:pt>
                <c:pt idx="15819">
                  <c:v>-5.3179482758620694E-2</c:v>
                </c:pt>
                <c:pt idx="15820">
                  <c:v>-5.3180482758620723E-2</c:v>
                </c:pt>
                <c:pt idx="15821">
                  <c:v>-5.3183431034482934E-2</c:v>
                </c:pt>
                <c:pt idx="15822">
                  <c:v>-5.3188379310344806E-2</c:v>
                </c:pt>
                <c:pt idx="15823">
                  <c:v>-5.319375862068966E-2</c:v>
                </c:pt>
                <c:pt idx="15824">
                  <c:v>-5.3199120689655155E-2</c:v>
                </c:pt>
                <c:pt idx="15825">
                  <c:v>-5.3205689655172417E-2</c:v>
                </c:pt>
                <c:pt idx="15826">
                  <c:v>-5.3212931034483088E-2</c:v>
                </c:pt>
                <c:pt idx="15827">
                  <c:v>-5.3220724137931295E-2</c:v>
                </c:pt>
                <c:pt idx="15828">
                  <c:v>-5.3227999999999998E-2</c:v>
                </c:pt>
                <c:pt idx="15829">
                  <c:v>-5.3234724137931372E-2</c:v>
                </c:pt>
                <c:pt idx="15830">
                  <c:v>-5.3241103448275755E-2</c:v>
                </c:pt>
                <c:pt idx="15831">
                  <c:v>-5.3247034482758616E-2</c:v>
                </c:pt>
                <c:pt idx="15832">
                  <c:v>-5.3254724137931309E-2</c:v>
                </c:pt>
                <c:pt idx="15833">
                  <c:v>-5.3262758620689653E-2</c:v>
                </c:pt>
                <c:pt idx="15834">
                  <c:v>-5.3272000000000007E-2</c:v>
                </c:pt>
                <c:pt idx="15835">
                  <c:v>-5.3284051724137915E-2</c:v>
                </c:pt>
                <c:pt idx="15836">
                  <c:v>-5.3296103448275872E-2</c:v>
                </c:pt>
                <c:pt idx="15837">
                  <c:v>-5.3306120689655172E-2</c:v>
                </c:pt>
                <c:pt idx="15838">
                  <c:v>-5.3314465517241671E-2</c:v>
                </c:pt>
                <c:pt idx="15839">
                  <c:v>-5.3323137931034797E-2</c:v>
                </c:pt>
                <c:pt idx="15840">
                  <c:v>-5.3330879310344831E-2</c:v>
                </c:pt>
                <c:pt idx="15841">
                  <c:v>-5.3338672413793121E-2</c:v>
                </c:pt>
                <c:pt idx="15842">
                  <c:v>-5.3345172413793066E-2</c:v>
                </c:pt>
                <c:pt idx="15843">
                  <c:v>-5.3351500000000003E-2</c:v>
                </c:pt>
                <c:pt idx="15844">
                  <c:v>-5.3357931034483053E-2</c:v>
                </c:pt>
                <c:pt idx="15845">
                  <c:v>-5.3363758620689664E-2</c:v>
                </c:pt>
                <c:pt idx="15846">
                  <c:v>-5.3368413793103503E-2</c:v>
                </c:pt>
                <c:pt idx="15847">
                  <c:v>-5.3371896551724148E-2</c:v>
                </c:pt>
                <c:pt idx="15848">
                  <c:v>-5.3374741379310343E-2</c:v>
                </c:pt>
                <c:pt idx="15849">
                  <c:v>-5.3376913793103484E-2</c:v>
                </c:pt>
                <c:pt idx="15850">
                  <c:v>-5.3377482758620823E-2</c:v>
                </c:pt>
                <c:pt idx="15851">
                  <c:v>-5.337617241379311E-2</c:v>
                </c:pt>
                <c:pt idx="15852">
                  <c:v>-5.3372448275862065E-2</c:v>
                </c:pt>
                <c:pt idx="15853">
                  <c:v>-5.3367793103448732E-2</c:v>
                </c:pt>
                <c:pt idx="15854">
                  <c:v>-5.3362241379310532E-2</c:v>
                </c:pt>
                <c:pt idx="15855">
                  <c:v>-5.3356206896551933E-2</c:v>
                </c:pt>
                <c:pt idx="15856">
                  <c:v>-5.3350206896551823E-2</c:v>
                </c:pt>
                <c:pt idx="15857">
                  <c:v>-5.3343793103448563E-2</c:v>
                </c:pt>
                <c:pt idx="15858">
                  <c:v>-5.3335310344827594E-2</c:v>
                </c:pt>
                <c:pt idx="15859">
                  <c:v>-5.3327534482758704E-2</c:v>
                </c:pt>
                <c:pt idx="15860">
                  <c:v>-5.3322034482758823E-2</c:v>
                </c:pt>
                <c:pt idx="15861">
                  <c:v>-5.3317672413793378E-2</c:v>
                </c:pt>
                <c:pt idx="15862">
                  <c:v>-5.3312758620689703E-2</c:v>
                </c:pt>
                <c:pt idx="15863">
                  <c:v>-5.3307896551724139E-2</c:v>
                </c:pt>
                <c:pt idx="15864">
                  <c:v>-5.3304241379310384E-2</c:v>
                </c:pt>
                <c:pt idx="15865">
                  <c:v>-5.330029310344863E-2</c:v>
                </c:pt>
                <c:pt idx="15866">
                  <c:v>-5.3297465517241432E-2</c:v>
                </c:pt>
                <c:pt idx="15867">
                  <c:v>-5.3296413793103493E-2</c:v>
                </c:pt>
                <c:pt idx="15868">
                  <c:v>-5.3295448275861856E-2</c:v>
                </c:pt>
                <c:pt idx="15869">
                  <c:v>-5.3294120689655146E-2</c:v>
                </c:pt>
                <c:pt idx="15870">
                  <c:v>-5.3291379310344826E-2</c:v>
                </c:pt>
                <c:pt idx="15871">
                  <c:v>-5.3288258620689428E-2</c:v>
                </c:pt>
                <c:pt idx="15872">
                  <c:v>-5.3285431034482814E-2</c:v>
                </c:pt>
                <c:pt idx="15873">
                  <c:v>-5.3282206896551734E-2</c:v>
                </c:pt>
                <c:pt idx="15874">
                  <c:v>-5.3278982758620703E-2</c:v>
                </c:pt>
                <c:pt idx="15875">
                  <c:v>-5.3277137931034502E-2</c:v>
                </c:pt>
                <c:pt idx="15876">
                  <c:v>-5.3276724137931351E-2</c:v>
                </c:pt>
                <c:pt idx="15877">
                  <c:v>-5.3275724137931031E-2</c:v>
                </c:pt>
                <c:pt idx="15878">
                  <c:v>-5.3272913793103463E-2</c:v>
                </c:pt>
                <c:pt idx="15879">
                  <c:v>-5.3269344827586232E-2</c:v>
                </c:pt>
                <c:pt idx="15880">
                  <c:v>-5.3265793103448485E-2</c:v>
                </c:pt>
                <c:pt idx="15881">
                  <c:v>-5.3261931034482804E-2</c:v>
                </c:pt>
                <c:pt idx="15882">
                  <c:v>-5.325736206896528E-2</c:v>
                </c:pt>
                <c:pt idx="15883">
                  <c:v>-5.3252706896551733E-2</c:v>
                </c:pt>
                <c:pt idx="15884">
                  <c:v>-5.3249310344827556E-2</c:v>
                </c:pt>
                <c:pt idx="15885">
                  <c:v>-5.3248103448275845E-2</c:v>
                </c:pt>
                <c:pt idx="15886">
                  <c:v>-5.3248413793103445E-2</c:v>
                </c:pt>
                <c:pt idx="15887">
                  <c:v>-5.3250103448275847E-2</c:v>
                </c:pt>
                <c:pt idx="15888">
                  <c:v>-5.325198275862069E-2</c:v>
                </c:pt>
                <c:pt idx="15889">
                  <c:v>-5.3254137931034493E-2</c:v>
                </c:pt>
                <c:pt idx="15890">
                  <c:v>-5.3255224137931288E-2</c:v>
                </c:pt>
                <c:pt idx="15891">
                  <c:v>-5.3255724137931122E-2</c:v>
                </c:pt>
                <c:pt idx="15892">
                  <c:v>-5.3257775862068965E-2</c:v>
                </c:pt>
                <c:pt idx="15893">
                  <c:v>-5.3261896551724142E-2</c:v>
                </c:pt>
                <c:pt idx="15894">
                  <c:v>-5.3265551724137897E-2</c:v>
                </c:pt>
                <c:pt idx="15895">
                  <c:v>-5.3269620689655177E-2</c:v>
                </c:pt>
                <c:pt idx="15896">
                  <c:v>-5.3275172413792794E-2</c:v>
                </c:pt>
                <c:pt idx="15897">
                  <c:v>-5.3281586206896554E-2</c:v>
                </c:pt>
                <c:pt idx="15898">
                  <c:v>-5.3288568965517244E-2</c:v>
                </c:pt>
                <c:pt idx="15899">
                  <c:v>-5.3294396551724139E-2</c:v>
                </c:pt>
                <c:pt idx="15900">
                  <c:v>-5.3300206896551912E-2</c:v>
                </c:pt>
                <c:pt idx="15901">
                  <c:v>-5.3306086206896891E-2</c:v>
                </c:pt>
                <c:pt idx="15902">
                  <c:v>-5.3311086206896813E-2</c:v>
                </c:pt>
                <c:pt idx="15903">
                  <c:v>-5.3314862068965505E-2</c:v>
                </c:pt>
                <c:pt idx="15904">
                  <c:v>-5.3317327586207004E-2</c:v>
                </c:pt>
                <c:pt idx="15905">
                  <c:v>-5.3319965517241434E-2</c:v>
                </c:pt>
                <c:pt idx="15906">
                  <c:v>-5.3324827586206901E-2</c:v>
                </c:pt>
                <c:pt idx="15907">
                  <c:v>-5.3329879310344816E-2</c:v>
                </c:pt>
                <c:pt idx="15908">
                  <c:v>-5.3333413793103523E-2</c:v>
                </c:pt>
                <c:pt idx="15909">
                  <c:v>-5.3335965517241422E-2</c:v>
                </c:pt>
                <c:pt idx="15910">
                  <c:v>-5.3339137931034751E-2</c:v>
                </c:pt>
                <c:pt idx="15911">
                  <c:v>-5.3341551724137896E-2</c:v>
                </c:pt>
                <c:pt idx="15912">
                  <c:v>-5.3342913793103484E-2</c:v>
                </c:pt>
                <c:pt idx="15913">
                  <c:v>-5.3343206896551733E-2</c:v>
                </c:pt>
                <c:pt idx="15914">
                  <c:v>-5.3343034482758712E-2</c:v>
                </c:pt>
                <c:pt idx="15915">
                  <c:v>-5.3342103448275863E-2</c:v>
                </c:pt>
                <c:pt idx="15916">
                  <c:v>-5.3341379310344807E-2</c:v>
                </c:pt>
                <c:pt idx="15917">
                  <c:v>-5.3340689655172413E-2</c:v>
                </c:pt>
                <c:pt idx="15918">
                  <c:v>-5.3340068965517254E-2</c:v>
                </c:pt>
                <c:pt idx="15919">
                  <c:v>-5.3341E-2</c:v>
                </c:pt>
                <c:pt idx="15920">
                  <c:v>-5.3343551724137926E-2</c:v>
                </c:pt>
                <c:pt idx="15921">
                  <c:v>-5.3345586206896563E-2</c:v>
                </c:pt>
                <c:pt idx="15922">
                  <c:v>-5.3348362068965365E-2</c:v>
                </c:pt>
                <c:pt idx="15923">
                  <c:v>-5.3351500000000003E-2</c:v>
                </c:pt>
                <c:pt idx="15924">
                  <c:v>-5.3354672413793103E-2</c:v>
                </c:pt>
                <c:pt idx="15925">
                  <c:v>-5.3358637931034916E-2</c:v>
                </c:pt>
                <c:pt idx="15926">
                  <c:v>-5.3363689655172533E-2</c:v>
                </c:pt>
                <c:pt idx="15927">
                  <c:v>-5.3368206896551834E-2</c:v>
                </c:pt>
                <c:pt idx="15928">
                  <c:v>-5.3372724137931517E-2</c:v>
                </c:pt>
                <c:pt idx="15929">
                  <c:v>-5.3375413793103454E-2</c:v>
                </c:pt>
                <c:pt idx="15930">
                  <c:v>-5.3375637931034822E-2</c:v>
                </c:pt>
                <c:pt idx="15931">
                  <c:v>-5.3375275862068965E-2</c:v>
                </c:pt>
                <c:pt idx="15932">
                  <c:v>-5.3375224137931408E-2</c:v>
                </c:pt>
                <c:pt idx="15933">
                  <c:v>-5.3374775862068957E-2</c:v>
                </c:pt>
                <c:pt idx="15934">
                  <c:v>-5.3373948275862046E-2</c:v>
                </c:pt>
                <c:pt idx="15935">
                  <c:v>-5.3372517241379334E-2</c:v>
                </c:pt>
                <c:pt idx="15936">
                  <c:v>-5.3370448275861966E-2</c:v>
                </c:pt>
                <c:pt idx="15937">
                  <c:v>-5.3367448275862067E-2</c:v>
                </c:pt>
                <c:pt idx="15938">
                  <c:v>-5.3364431034483129E-2</c:v>
                </c:pt>
                <c:pt idx="15939">
                  <c:v>-5.3361827586206903E-2</c:v>
                </c:pt>
                <c:pt idx="15940">
                  <c:v>-5.3359517241379321E-2</c:v>
                </c:pt>
                <c:pt idx="15941">
                  <c:v>-5.3358137931034534E-2</c:v>
                </c:pt>
                <c:pt idx="15942">
                  <c:v>-5.3357137931034811E-2</c:v>
                </c:pt>
                <c:pt idx="15943">
                  <c:v>-5.3356103448275863E-2</c:v>
                </c:pt>
                <c:pt idx="15944">
                  <c:v>-5.3355068965517262E-2</c:v>
                </c:pt>
                <c:pt idx="15945">
                  <c:v>-5.3353948275862047E-2</c:v>
                </c:pt>
                <c:pt idx="15946">
                  <c:v>-5.3352431034483158E-2</c:v>
                </c:pt>
                <c:pt idx="15947">
                  <c:v>-5.3351724137931426E-2</c:v>
                </c:pt>
                <c:pt idx="15948">
                  <c:v>-5.3349189655172387E-2</c:v>
                </c:pt>
                <c:pt idx="15949">
                  <c:v>-5.3345844827586232E-2</c:v>
                </c:pt>
                <c:pt idx="15950">
                  <c:v>-5.3343724137931432E-2</c:v>
                </c:pt>
                <c:pt idx="15951">
                  <c:v>-5.3343448275861967E-2</c:v>
                </c:pt>
                <c:pt idx="15952">
                  <c:v>-5.3344431034482914E-2</c:v>
                </c:pt>
                <c:pt idx="15953">
                  <c:v>-5.3345413793103452E-2</c:v>
                </c:pt>
                <c:pt idx="15954">
                  <c:v>-5.3345293103448495E-2</c:v>
                </c:pt>
                <c:pt idx="15955">
                  <c:v>-5.3345086206896562E-2</c:v>
                </c:pt>
                <c:pt idx="15956">
                  <c:v>-5.3345775862068956E-2</c:v>
                </c:pt>
                <c:pt idx="15957">
                  <c:v>-5.3346327586206894E-2</c:v>
                </c:pt>
                <c:pt idx="15958">
                  <c:v>-5.3347344827586414E-2</c:v>
                </c:pt>
                <c:pt idx="15959">
                  <c:v>-5.3348965517241394E-2</c:v>
                </c:pt>
                <c:pt idx="15960">
                  <c:v>-5.3350758620689658E-2</c:v>
                </c:pt>
                <c:pt idx="15961">
                  <c:v>-5.3351586206896583E-2</c:v>
                </c:pt>
                <c:pt idx="15962">
                  <c:v>-5.3351258620689658E-2</c:v>
                </c:pt>
                <c:pt idx="15963">
                  <c:v>-5.3350810344827589E-2</c:v>
                </c:pt>
                <c:pt idx="15964">
                  <c:v>-5.3351137931034534E-2</c:v>
                </c:pt>
                <c:pt idx="15965">
                  <c:v>-5.3352620689655184E-2</c:v>
                </c:pt>
                <c:pt idx="15966">
                  <c:v>-5.3353775862068971E-2</c:v>
                </c:pt>
                <c:pt idx="15967">
                  <c:v>-5.335405172413793E-2</c:v>
                </c:pt>
                <c:pt idx="15968">
                  <c:v>-5.3353586206896821E-2</c:v>
                </c:pt>
                <c:pt idx="15969">
                  <c:v>-5.3354741379310372E-2</c:v>
                </c:pt>
                <c:pt idx="15970">
                  <c:v>-5.3356724137931556E-2</c:v>
                </c:pt>
                <c:pt idx="15971">
                  <c:v>-5.3359241379310363E-2</c:v>
                </c:pt>
                <c:pt idx="15972">
                  <c:v>-5.3361293103448636E-2</c:v>
                </c:pt>
                <c:pt idx="15973">
                  <c:v>-5.3363793103448715E-2</c:v>
                </c:pt>
                <c:pt idx="15974">
                  <c:v>-5.3365689655172424E-2</c:v>
                </c:pt>
                <c:pt idx="15975">
                  <c:v>-5.3366103448275894E-2</c:v>
                </c:pt>
                <c:pt idx="15976">
                  <c:v>-5.3367586206896855E-2</c:v>
                </c:pt>
                <c:pt idx="15977">
                  <c:v>-5.3372068965517293E-2</c:v>
                </c:pt>
                <c:pt idx="15978">
                  <c:v>-5.337679310344863E-2</c:v>
                </c:pt>
                <c:pt idx="15979">
                  <c:v>-5.3381137931034751E-2</c:v>
                </c:pt>
                <c:pt idx="15980">
                  <c:v>-5.3384896551724133E-2</c:v>
                </c:pt>
                <c:pt idx="15981">
                  <c:v>-5.3388275862068964E-2</c:v>
                </c:pt>
                <c:pt idx="15982">
                  <c:v>-5.3392758620689693E-2</c:v>
                </c:pt>
                <c:pt idx="15983">
                  <c:v>-5.3396844827586595E-2</c:v>
                </c:pt>
                <c:pt idx="15984">
                  <c:v>-5.3400965517241404E-2</c:v>
                </c:pt>
                <c:pt idx="15985">
                  <c:v>-5.3404310344827594E-2</c:v>
                </c:pt>
                <c:pt idx="15986">
                  <c:v>-5.3407913793103473E-2</c:v>
                </c:pt>
                <c:pt idx="15987">
                  <c:v>-5.3412948275862071E-2</c:v>
                </c:pt>
                <c:pt idx="15988">
                  <c:v>-5.3418913793103484E-2</c:v>
                </c:pt>
                <c:pt idx="15989">
                  <c:v>-5.3424448275861965E-2</c:v>
                </c:pt>
                <c:pt idx="15990">
                  <c:v>-5.3428655172413797E-2</c:v>
                </c:pt>
                <c:pt idx="15991">
                  <c:v>-5.3431810344827586E-2</c:v>
                </c:pt>
                <c:pt idx="15992">
                  <c:v>-5.3433620689655174E-2</c:v>
                </c:pt>
                <c:pt idx="15993">
                  <c:v>-5.3434275862068968E-2</c:v>
                </c:pt>
                <c:pt idx="15994">
                  <c:v>-5.3434258620689658E-2</c:v>
                </c:pt>
                <c:pt idx="15995">
                  <c:v>-5.3435051724137927E-2</c:v>
                </c:pt>
                <c:pt idx="15996">
                  <c:v>-5.3435086206896583E-2</c:v>
                </c:pt>
                <c:pt idx="15997">
                  <c:v>-5.3432913793103512E-2</c:v>
                </c:pt>
                <c:pt idx="15998">
                  <c:v>-5.3430913793103454E-2</c:v>
                </c:pt>
                <c:pt idx="15999">
                  <c:v>-5.3428896551724135E-2</c:v>
                </c:pt>
                <c:pt idx="16000">
                  <c:v>-5.3426241379310374E-2</c:v>
                </c:pt>
                <c:pt idx="16001">
                  <c:v>-5.3422500000000012E-2</c:v>
                </c:pt>
                <c:pt idx="16002">
                  <c:v>-5.3416534482758869E-2</c:v>
                </c:pt>
                <c:pt idx="16003">
                  <c:v>-5.3409827586206896E-2</c:v>
                </c:pt>
                <c:pt idx="16004">
                  <c:v>-5.3405206896551732E-2</c:v>
                </c:pt>
                <c:pt idx="16005">
                  <c:v>-5.3401879310344826E-2</c:v>
                </c:pt>
                <c:pt idx="16006">
                  <c:v>-5.3399327586206913E-2</c:v>
                </c:pt>
                <c:pt idx="16007">
                  <c:v>-5.3397465517241699E-2</c:v>
                </c:pt>
                <c:pt idx="16008">
                  <c:v>-5.3395879310344826E-2</c:v>
                </c:pt>
                <c:pt idx="16009">
                  <c:v>-5.3395034482758813E-2</c:v>
                </c:pt>
                <c:pt idx="16010">
                  <c:v>-5.3394982758620944E-2</c:v>
                </c:pt>
                <c:pt idx="16011">
                  <c:v>-5.3394827586206922E-2</c:v>
                </c:pt>
                <c:pt idx="16012">
                  <c:v>-5.3395500000000012E-2</c:v>
                </c:pt>
                <c:pt idx="16013">
                  <c:v>-5.3397482758621009E-2</c:v>
                </c:pt>
                <c:pt idx="16014">
                  <c:v>-5.3399344827586501E-2</c:v>
                </c:pt>
                <c:pt idx="16015">
                  <c:v>-5.3401034482758632E-2</c:v>
                </c:pt>
                <c:pt idx="16016">
                  <c:v>-5.340255172413793E-2</c:v>
                </c:pt>
                <c:pt idx="16017">
                  <c:v>-5.3403224137931485E-2</c:v>
                </c:pt>
                <c:pt idx="16018">
                  <c:v>-5.3403793103448595E-2</c:v>
                </c:pt>
                <c:pt idx="16019">
                  <c:v>-5.3404000000000014E-2</c:v>
                </c:pt>
                <c:pt idx="16020">
                  <c:v>-5.3403758620689662E-2</c:v>
                </c:pt>
                <c:pt idx="16021">
                  <c:v>-5.3402982758620834E-2</c:v>
                </c:pt>
                <c:pt idx="16022">
                  <c:v>-5.3401913793103453E-2</c:v>
                </c:pt>
                <c:pt idx="16023">
                  <c:v>-5.3400689655172424E-2</c:v>
                </c:pt>
                <c:pt idx="16024">
                  <c:v>-5.3398241379310422E-2</c:v>
                </c:pt>
                <c:pt idx="16025">
                  <c:v>-5.3393482758621012E-2</c:v>
                </c:pt>
                <c:pt idx="16026">
                  <c:v>-5.3386913793103521E-2</c:v>
                </c:pt>
                <c:pt idx="16027">
                  <c:v>-5.3380034482758812E-2</c:v>
                </c:pt>
                <c:pt idx="16028">
                  <c:v>-5.3372379310344831E-2</c:v>
                </c:pt>
                <c:pt idx="16029">
                  <c:v>-5.3364413793103513E-2</c:v>
                </c:pt>
                <c:pt idx="16030">
                  <c:v>-5.3355275862068965E-2</c:v>
                </c:pt>
                <c:pt idx="16031">
                  <c:v>-5.3344448275861885E-2</c:v>
                </c:pt>
                <c:pt idx="16032">
                  <c:v>-5.3336431034483239E-2</c:v>
                </c:pt>
                <c:pt idx="16033">
                  <c:v>-5.3329793103448514E-2</c:v>
                </c:pt>
                <c:pt idx="16034">
                  <c:v>-5.3322844827586507E-2</c:v>
                </c:pt>
                <c:pt idx="16035">
                  <c:v>-5.3315465517241534E-2</c:v>
                </c:pt>
                <c:pt idx="16036">
                  <c:v>-5.3307896551724139E-2</c:v>
                </c:pt>
                <c:pt idx="16037">
                  <c:v>-5.3301155172413787E-2</c:v>
                </c:pt>
                <c:pt idx="16038">
                  <c:v>-5.3293913793103463E-2</c:v>
                </c:pt>
                <c:pt idx="16039">
                  <c:v>-5.3286241379310373E-2</c:v>
                </c:pt>
                <c:pt idx="16040">
                  <c:v>-5.3279103448275675E-2</c:v>
                </c:pt>
                <c:pt idx="16041">
                  <c:v>-5.3272758620689656E-2</c:v>
                </c:pt>
                <c:pt idx="16042">
                  <c:v>-5.3267241379310354E-2</c:v>
                </c:pt>
                <c:pt idx="16043">
                  <c:v>-5.3261724137931336E-2</c:v>
                </c:pt>
                <c:pt idx="16044">
                  <c:v>-5.3256689655172419E-2</c:v>
                </c:pt>
                <c:pt idx="16045">
                  <c:v>-5.3252327586206911E-2</c:v>
                </c:pt>
                <c:pt idx="16046">
                  <c:v>-5.3248172413793045E-2</c:v>
                </c:pt>
                <c:pt idx="16047">
                  <c:v>-5.3244603448275862E-2</c:v>
                </c:pt>
                <c:pt idx="16048">
                  <c:v>-5.3242172413793067E-2</c:v>
                </c:pt>
                <c:pt idx="16049">
                  <c:v>-5.3240344827586224E-2</c:v>
                </c:pt>
                <c:pt idx="16050">
                  <c:v>-5.3239310344827588E-2</c:v>
                </c:pt>
                <c:pt idx="16051">
                  <c:v>-5.3238482758620712E-2</c:v>
                </c:pt>
                <c:pt idx="16052">
                  <c:v>-5.323829310344852E-2</c:v>
                </c:pt>
                <c:pt idx="16053">
                  <c:v>-5.3238775862068946E-2</c:v>
                </c:pt>
                <c:pt idx="16054">
                  <c:v>-5.3238793103448499E-2</c:v>
                </c:pt>
                <c:pt idx="16055">
                  <c:v>-5.3240241379310348E-2</c:v>
                </c:pt>
                <c:pt idx="16056">
                  <c:v>-5.3243275862068958E-2</c:v>
                </c:pt>
                <c:pt idx="16057">
                  <c:v>-5.3246965517241382E-2</c:v>
                </c:pt>
                <c:pt idx="16058">
                  <c:v>-5.325196551724138E-2</c:v>
                </c:pt>
                <c:pt idx="16059">
                  <c:v>-5.3257086206896564E-2</c:v>
                </c:pt>
                <c:pt idx="16060">
                  <c:v>-5.3261034482758624E-2</c:v>
                </c:pt>
                <c:pt idx="16061">
                  <c:v>-5.3263448275862046E-2</c:v>
                </c:pt>
                <c:pt idx="16062">
                  <c:v>-5.3264206896551723E-2</c:v>
                </c:pt>
                <c:pt idx="16063">
                  <c:v>-5.3264293103448546E-2</c:v>
                </c:pt>
                <c:pt idx="16064">
                  <c:v>-5.3265068965517241E-2</c:v>
                </c:pt>
                <c:pt idx="16065">
                  <c:v>-5.3265517241379311E-2</c:v>
                </c:pt>
                <c:pt idx="16066">
                  <c:v>-5.3266724137931494E-2</c:v>
                </c:pt>
                <c:pt idx="16067">
                  <c:v>-5.3269034482758632E-2</c:v>
                </c:pt>
                <c:pt idx="16068">
                  <c:v>-5.3271137931034482E-2</c:v>
                </c:pt>
                <c:pt idx="16069">
                  <c:v>-5.3273344827586284E-2</c:v>
                </c:pt>
                <c:pt idx="16070">
                  <c:v>-5.3276103448275859E-2</c:v>
                </c:pt>
                <c:pt idx="16071">
                  <c:v>-5.3279741379310346E-2</c:v>
                </c:pt>
                <c:pt idx="16072">
                  <c:v>-5.3284620689655178E-2</c:v>
                </c:pt>
                <c:pt idx="16073">
                  <c:v>-5.3291551724137916E-2</c:v>
                </c:pt>
                <c:pt idx="16074">
                  <c:v>-5.3299879310344807E-2</c:v>
                </c:pt>
                <c:pt idx="16075">
                  <c:v>-5.3307517241379394E-2</c:v>
                </c:pt>
                <c:pt idx="16076">
                  <c:v>-5.3314568965517312E-2</c:v>
                </c:pt>
                <c:pt idx="16077">
                  <c:v>-5.3321896551724125E-2</c:v>
                </c:pt>
                <c:pt idx="16078">
                  <c:v>-5.3329448275861946E-2</c:v>
                </c:pt>
                <c:pt idx="16079">
                  <c:v>-5.3336431034483239E-2</c:v>
                </c:pt>
                <c:pt idx="16080">
                  <c:v>-5.3342206896551912E-2</c:v>
                </c:pt>
                <c:pt idx="16081">
                  <c:v>-5.3346310344827584E-2</c:v>
                </c:pt>
                <c:pt idx="16082">
                  <c:v>-5.3348913793103463E-2</c:v>
                </c:pt>
                <c:pt idx="16083">
                  <c:v>-5.3348965517241394E-2</c:v>
                </c:pt>
                <c:pt idx="16084">
                  <c:v>-5.3347775862068965E-2</c:v>
                </c:pt>
                <c:pt idx="16085">
                  <c:v>-5.3346034482758722E-2</c:v>
                </c:pt>
                <c:pt idx="16086">
                  <c:v>-5.3342413793103484E-2</c:v>
                </c:pt>
                <c:pt idx="16087">
                  <c:v>-5.3335431034483051E-2</c:v>
                </c:pt>
                <c:pt idx="16088">
                  <c:v>-5.3326775862068972E-2</c:v>
                </c:pt>
                <c:pt idx="16089">
                  <c:v>-5.3319362068965467E-2</c:v>
                </c:pt>
                <c:pt idx="16090">
                  <c:v>-5.331184482758651E-2</c:v>
                </c:pt>
                <c:pt idx="16091">
                  <c:v>-5.3303517241379404E-2</c:v>
                </c:pt>
                <c:pt idx="16092">
                  <c:v>-5.3294741379310354E-2</c:v>
                </c:pt>
                <c:pt idx="16093">
                  <c:v>-5.3285396551724096E-2</c:v>
                </c:pt>
                <c:pt idx="16094">
                  <c:v>-5.3277413793103454E-2</c:v>
                </c:pt>
                <c:pt idx="16095">
                  <c:v>-5.3269586206896563E-2</c:v>
                </c:pt>
                <c:pt idx="16096">
                  <c:v>-5.3260172413793105E-2</c:v>
                </c:pt>
                <c:pt idx="16097">
                  <c:v>-5.3252448275861945E-2</c:v>
                </c:pt>
                <c:pt idx="16098">
                  <c:v>-5.3247344827586224E-2</c:v>
                </c:pt>
                <c:pt idx="16099">
                  <c:v>-5.3245517241379305E-2</c:v>
                </c:pt>
                <c:pt idx="16100">
                  <c:v>-5.3245551724137856E-2</c:v>
                </c:pt>
                <c:pt idx="16101">
                  <c:v>-5.3246293103448424E-2</c:v>
                </c:pt>
                <c:pt idx="16102">
                  <c:v>-5.3247586206896562E-2</c:v>
                </c:pt>
                <c:pt idx="16103">
                  <c:v>-5.3249758620689244E-2</c:v>
                </c:pt>
                <c:pt idx="16104">
                  <c:v>-5.3252534482758622E-2</c:v>
                </c:pt>
                <c:pt idx="16105">
                  <c:v>-5.3256862068965356E-2</c:v>
                </c:pt>
                <c:pt idx="16106">
                  <c:v>-5.3260568965517244E-2</c:v>
                </c:pt>
                <c:pt idx="16107">
                  <c:v>-5.3263344827586434E-2</c:v>
                </c:pt>
                <c:pt idx="16108">
                  <c:v>-5.3266862068965457E-2</c:v>
                </c:pt>
                <c:pt idx="16109">
                  <c:v>-5.3270431034482812E-2</c:v>
                </c:pt>
                <c:pt idx="16110">
                  <c:v>-5.3274551724137885E-2</c:v>
                </c:pt>
                <c:pt idx="16111">
                  <c:v>-5.3277827586206895E-2</c:v>
                </c:pt>
                <c:pt idx="16112">
                  <c:v>-5.3281844827586224E-2</c:v>
                </c:pt>
                <c:pt idx="16113">
                  <c:v>-5.3285896551724096E-2</c:v>
                </c:pt>
                <c:pt idx="16114">
                  <c:v>-5.3290465517241432E-2</c:v>
                </c:pt>
                <c:pt idx="16115">
                  <c:v>-5.3296689655172431E-2</c:v>
                </c:pt>
                <c:pt idx="16116">
                  <c:v>-5.3303327586206914E-2</c:v>
                </c:pt>
                <c:pt idx="16117">
                  <c:v>-5.3310637931035014E-2</c:v>
                </c:pt>
                <c:pt idx="16118">
                  <c:v>-5.3317620689655183E-2</c:v>
                </c:pt>
                <c:pt idx="16119">
                  <c:v>-5.3325810344827591E-2</c:v>
                </c:pt>
                <c:pt idx="16120">
                  <c:v>-5.3332931034483201E-2</c:v>
                </c:pt>
                <c:pt idx="16121">
                  <c:v>-5.3338000000000003E-2</c:v>
                </c:pt>
                <c:pt idx="16122">
                  <c:v>-5.3341344827586304E-2</c:v>
                </c:pt>
                <c:pt idx="16123">
                  <c:v>-5.3344310344827582E-2</c:v>
                </c:pt>
                <c:pt idx="16124">
                  <c:v>-5.3347500000000013E-2</c:v>
                </c:pt>
                <c:pt idx="16125">
                  <c:v>-5.3348431034482904E-2</c:v>
                </c:pt>
                <c:pt idx="16126">
                  <c:v>-5.3345344827586322E-2</c:v>
                </c:pt>
                <c:pt idx="16127">
                  <c:v>-5.3340155172413785E-2</c:v>
                </c:pt>
                <c:pt idx="16128">
                  <c:v>-5.3334137931034822E-2</c:v>
                </c:pt>
                <c:pt idx="16129">
                  <c:v>-5.3326241379310413E-2</c:v>
                </c:pt>
                <c:pt idx="16130">
                  <c:v>-5.3318482758620951E-2</c:v>
                </c:pt>
                <c:pt idx="16131">
                  <c:v>-5.3310965517241626E-2</c:v>
                </c:pt>
                <c:pt idx="16132">
                  <c:v>-5.3304637931034939E-2</c:v>
                </c:pt>
                <c:pt idx="16133">
                  <c:v>-5.3298517241379309E-2</c:v>
                </c:pt>
                <c:pt idx="16134">
                  <c:v>-5.3291706896551723E-2</c:v>
                </c:pt>
                <c:pt idx="16135">
                  <c:v>-5.3285172413793047E-2</c:v>
                </c:pt>
                <c:pt idx="16136">
                  <c:v>-5.3279896551724056E-2</c:v>
                </c:pt>
                <c:pt idx="16137">
                  <c:v>-5.3276086206896563E-2</c:v>
                </c:pt>
                <c:pt idx="16138">
                  <c:v>-5.3274637931034534E-2</c:v>
                </c:pt>
                <c:pt idx="16139">
                  <c:v>-5.3273965517241381E-2</c:v>
                </c:pt>
                <c:pt idx="16140">
                  <c:v>-5.3274275862068947E-2</c:v>
                </c:pt>
                <c:pt idx="16141">
                  <c:v>-5.3275534482758617E-2</c:v>
                </c:pt>
                <c:pt idx="16142">
                  <c:v>-5.3276672413793108E-2</c:v>
                </c:pt>
                <c:pt idx="16143">
                  <c:v>-5.3276982758620701E-2</c:v>
                </c:pt>
                <c:pt idx="16144">
                  <c:v>-5.3277672413793109E-2</c:v>
                </c:pt>
                <c:pt idx="16145">
                  <c:v>-5.3278000000000006E-2</c:v>
                </c:pt>
                <c:pt idx="16146">
                  <c:v>-5.3278862068965198E-2</c:v>
                </c:pt>
                <c:pt idx="16147">
                  <c:v>-5.3280137931034484E-2</c:v>
                </c:pt>
                <c:pt idx="16148">
                  <c:v>-5.3280603448275864E-2</c:v>
                </c:pt>
                <c:pt idx="16149">
                  <c:v>-5.3279120689654749E-2</c:v>
                </c:pt>
                <c:pt idx="16150">
                  <c:v>-5.3277620689655157E-2</c:v>
                </c:pt>
                <c:pt idx="16151">
                  <c:v>-5.3275741379310286E-2</c:v>
                </c:pt>
                <c:pt idx="16152">
                  <c:v>-5.3272758620689656E-2</c:v>
                </c:pt>
                <c:pt idx="16153">
                  <c:v>-5.3267793103448542E-2</c:v>
                </c:pt>
                <c:pt idx="16154">
                  <c:v>-5.3262258620689659E-2</c:v>
                </c:pt>
                <c:pt idx="16155">
                  <c:v>-5.3256120689655066E-2</c:v>
                </c:pt>
                <c:pt idx="16156">
                  <c:v>-5.3249931034482764E-2</c:v>
                </c:pt>
                <c:pt idx="16157">
                  <c:v>-5.3244172413792812E-2</c:v>
                </c:pt>
                <c:pt idx="16158">
                  <c:v>-5.3239982758620692E-2</c:v>
                </c:pt>
                <c:pt idx="16159">
                  <c:v>-5.3238103448275856E-2</c:v>
                </c:pt>
                <c:pt idx="16160">
                  <c:v>-5.3237672413793104E-2</c:v>
                </c:pt>
                <c:pt idx="16161">
                  <c:v>-5.3238551724137925E-2</c:v>
                </c:pt>
                <c:pt idx="16162">
                  <c:v>-5.3239965517241382E-2</c:v>
                </c:pt>
                <c:pt idx="16163">
                  <c:v>-5.3242206896551722E-2</c:v>
                </c:pt>
                <c:pt idx="16164">
                  <c:v>-5.3244327586206897E-2</c:v>
                </c:pt>
                <c:pt idx="16165">
                  <c:v>-5.3245879310344746E-2</c:v>
                </c:pt>
                <c:pt idx="16166">
                  <c:v>-5.3246810344827575E-2</c:v>
                </c:pt>
                <c:pt idx="16167">
                  <c:v>-5.3247241379310348E-2</c:v>
                </c:pt>
                <c:pt idx="16168">
                  <c:v>-5.3247637931034743E-2</c:v>
                </c:pt>
                <c:pt idx="16169">
                  <c:v>-5.3247413793103451E-2</c:v>
                </c:pt>
                <c:pt idx="16170">
                  <c:v>-5.324689655172414E-2</c:v>
                </c:pt>
                <c:pt idx="16171">
                  <c:v>-5.3246551724137905E-2</c:v>
                </c:pt>
                <c:pt idx="16172">
                  <c:v>-5.3247689655172417E-2</c:v>
                </c:pt>
                <c:pt idx="16173">
                  <c:v>-5.3249879310344646E-2</c:v>
                </c:pt>
                <c:pt idx="16174">
                  <c:v>-5.3251241379310352E-2</c:v>
                </c:pt>
                <c:pt idx="16175">
                  <c:v>-5.325175862068935E-2</c:v>
                </c:pt>
                <c:pt idx="16176">
                  <c:v>-5.3252965517241423E-2</c:v>
                </c:pt>
                <c:pt idx="16177">
                  <c:v>-5.3254862068965243E-2</c:v>
                </c:pt>
                <c:pt idx="16178">
                  <c:v>-5.3257413793103454E-2</c:v>
                </c:pt>
                <c:pt idx="16179">
                  <c:v>-5.3258793103448394E-2</c:v>
                </c:pt>
                <c:pt idx="16180">
                  <c:v>-5.325896551724138E-2</c:v>
                </c:pt>
                <c:pt idx="16181">
                  <c:v>-5.3258241379310352E-2</c:v>
                </c:pt>
                <c:pt idx="16182">
                  <c:v>-5.3258137931034483E-2</c:v>
                </c:pt>
                <c:pt idx="16183">
                  <c:v>-5.3259706896551726E-2</c:v>
                </c:pt>
                <c:pt idx="16184">
                  <c:v>-5.3262017241379314E-2</c:v>
                </c:pt>
                <c:pt idx="16185">
                  <c:v>-5.3264499999999999E-2</c:v>
                </c:pt>
                <c:pt idx="16186">
                  <c:v>-5.3267620689655182E-2</c:v>
                </c:pt>
                <c:pt idx="16187">
                  <c:v>-5.3271379310344757E-2</c:v>
                </c:pt>
                <c:pt idx="16188">
                  <c:v>-5.3277293103448434E-2</c:v>
                </c:pt>
                <c:pt idx="16189">
                  <c:v>-5.3284482758620702E-2</c:v>
                </c:pt>
                <c:pt idx="16190">
                  <c:v>-5.3293241379310373E-2</c:v>
                </c:pt>
                <c:pt idx="16191">
                  <c:v>-5.3302931034483136E-2</c:v>
                </c:pt>
                <c:pt idx="16192">
                  <c:v>-5.3311465517241599E-2</c:v>
                </c:pt>
                <c:pt idx="16193">
                  <c:v>-5.3318586206896841E-2</c:v>
                </c:pt>
                <c:pt idx="16194">
                  <c:v>-5.3323620689655182E-2</c:v>
                </c:pt>
                <c:pt idx="16195">
                  <c:v>-5.3328396551724139E-2</c:v>
                </c:pt>
                <c:pt idx="16196">
                  <c:v>-5.3334120689655165E-2</c:v>
                </c:pt>
                <c:pt idx="16197">
                  <c:v>-5.3339879310344826E-2</c:v>
                </c:pt>
                <c:pt idx="16198">
                  <c:v>-5.3342827586206912E-2</c:v>
                </c:pt>
                <c:pt idx="16199">
                  <c:v>-5.3343827586206899E-2</c:v>
                </c:pt>
                <c:pt idx="16200">
                  <c:v>-5.334470689655172E-2</c:v>
                </c:pt>
                <c:pt idx="16201">
                  <c:v>-5.3343620689655168E-2</c:v>
                </c:pt>
                <c:pt idx="16202">
                  <c:v>-5.3339948275861956E-2</c:v>
                </c:pt>
                <c:pt idx="16203">
                  <c:v>-5.3334913793103483E-2</c:v>
                </c:pt>
                <c:pt idx="16204">
                  <c:v>-5.3331137931034757E-2</c:v>
                </c:pt>
                <c:pt idx="16205">
                  <c:v>-5.3328637931034886E-2</c:v>
                </c:pt>
                <c:pt idx="16206">
                  <c:v>-5.3327948275862055E-2</c:v>
                </c:pt>
                <c:pt idx="16207">
                  <c:v>-5.3327724137931479E-2</c:v>
                </c:pt>
                <c:pt idx="16208">
                  <c:v>-5.3326810344827592E-2</c:v>
                </c:pt>
                <c:pt idx="16209">
                  <c:v>-5.3325827586206902E-2</c:v>
                </c:pt>
                <c:pt idx="16210">
                  <c:v>-5.3323724137931475E-2</c:v>
                </c:pt>
                <c:pt idx="16211">
                  <c:v>-5.3320034482758634E-2</c:v>
                </c:pt>
                <c:pt idx="16212">
                  <c:v>-5.3316982758621047E-2</c:v>
                </c:pt>
                <c:pt idx="16213">
                  <c:v>-5.3315379310344829E-2</c:v>
                </c:pt>
                <c:pt idx="16214">
                  <c:v>-5.3314482758620954E-2</c:v>
                </c:pt>
                <c:pt idx="16215">
                  <c:v>-5.3313793103448734E-2</c:v>
                </c:pt>
                <c:pt idx="16216">
                  <c:v>-5.3312758620689703E-2</c:v>
                </c:pt>
                <c:pt idx="16217">
                  <c:v>-5.3311603448275922E-2</c:v>
                </c:pt>
                <c:pt idx="16218">
                  <c:v>-5.3311051724137928E-2</c:v>
                </c:pt>
                <c:pt idx="16219">
                  <c:v>-5.3311879310344826E-2</c:v>
                </c:pt>
                <c:pt idx="16220">
                  <c:v>-5.3312862068965516E-2</c:v>
                </c:pt>
                <c:pt idx="16221">
                  <c:v>-5.3313551724137993E-2</c:v>
                </c:pt>
                <c:pt idx="16222">
                  <c:v>-5.3313758620689662E-2</c:v>
                </c:pt>
                <c:pt idx="16223">
                  <c:v>-5.3313637931035093E-2</c:v>
                </c:pt>
                <c:pt idx="16224">
                  <c:v>-5.3314862068965505E-2</c:v>
                </c:pt>
                <c:pt idx="16225">
                  <c:v>-5.3315034482758733E-2</c:v>
                </c:pt>
                <c:pt idx="16226">
                  <c:v>-5.3314017241379526E-2</c:v>
                </c:pt>
                <c:pt idx="16227">
                  <c:v>-5.3312741379310434E-2</c:v>
                </c:pt>
                <c:pt idx="16228">
                  <c:v>-5.3311879310344826E-2</c:v>
                </c:pt>
                <c:pt idx="16229">
                  <c:v>-5.3312275862069013E-2</c:v>
                </c:pt>
                <c:pt idx="16230">
                  <c:v>-5.3313913793103532E-2</c:v>
                </c:pt>
                <c:pt idx="16231">
                  <c:v>-5.3315775862068981E-2</c:v>
                </c:pt>
                <c:pt idx="16232">
                  <c:v>-5.3316103448275913E-2</c:v>
                </c:pt>
                <c:pt idx="16233">
                  <c:v>-5.3314465517241671E-2</c:v>
                </c:pt>
                <c:pt idx="16234">
                  <c:v>-5.3310379310344824E-2</c:v>
                </c:pt>
                <c:pt idx="16235">
                  <c:v>-5.3305586206896564E-2</c:v>
                </c:pt>
                <c:pt idx="16236">
                  <c:v>-5.3300689655172512E-2</c:v>
                </c:pt>
                <c:pt idx="16237">
                  <c:v>-5.3294206896551732E-2</c:v>
                </c:pt>
                <c:pt idx="16238">
                  <c:v>-5.3285793103448324E-2</c:v>
                </c:pt>
                <c:pt idx="16239">
                  <c:v>-5.3276206896551728E-2</c:v>
                </c:pt>
                <c:pt idx="16240">
                  <c:v>-5.3266637931034935E-2</c:v>
                </c:pt>
                <c:pt idx="16241">
                  <c:v>-5.3259448275861758E-2</c:v>
                </c:pt>
                <c:pt idx="16242">
                  <c:v>-5.3252224137931452E-2</c:v>
                </c:pt>
                <c:pt idx="16243">
                  <c:v>-5.3244655172413786E-2</c:v>
                </c:pt>
                <c:pt idx="16244">
                  <c:v>-5.32375E-2</c:v>
                </c:pt>
                <c:pt idx="16245">
                  <c:v>-5.3229965517241379E-2</c:v>
                </c:pt>
                <c:pt idx="16246">
                  <c:v>-5.3223879310344786E-2</c:v>
                </c:pt>
                <c:pt idx="16247">
                  <c:v>-5.321920689655172E-2</c:v>
                </c:pt>
                <c:pt idx="16248">
                  <c:v>-5.3214275862068956E-2</c:v>
                </c:pt>
                <c:pt idx="16249">
                  <c:v>-5.3207689655172419E-2</c:v>
                </c:pt>
                <c:pt idx="16250">
                  <c:v>-5.3201551724137895E-2</c:v>
                </c:pt>
                <c:pt idx="16251">
                  <c:v>-5.3196517241379422E-2</c:v>
                </c:pt>
                <c:pt idx="16252">
                  <c:v>-5.3191568965517237E-2</c:v>
                </c:pt>
                <c:pt idx="16253">
                  <c:v>-5.3185793103448432E-2</c:v>
                </c:pt>
                <c:pt idx="16254">
                  <c:v>-5.3182241379310394E-2</c:v>
                </c:pt>
                <c:pt idx="16255">
                  <c:v>-5.3181793103448498E-2</c:v>
                </c:pt>
                <c:pt idx="16256">
                  <c:v>-5.3183482758620733E-2</c:v>
                </c:pt>
                <c:pt idx="16257">
                  <c:v>-5.3187620689655171E-2</c:v>
                </c:pt>
                <c:pt idx="16258">
                  <c:v>-5.3191689655172424E-2</c:v>
                </c:pt>
                <c:pt idx="16259">
                  <c:v>-5.3194999999999999E-2</c:v>
                </c:pt>
                <c:pt idx="16260">
                  <c:v>-5.3198068965517264E-2</c:v>
                </c:pt>
                <c:pt idx="16261">
                  <c:v>-5.3201793103448324E-2</c:v>
                </c:pt>
                <c:pt idx="16262">
                  <c:v>-5.3206379310344817E-2</c:v>
                </c:pt>
                <c:pt idx="16263">
                  <c:v>-5.3211379310344815E-2</c:v>
                </c:pt>
                <c:pt idx="16264">
                  <c:v>-5.3216172413793096E-2</c:v>
                </c:pt>
                <c:pt idx="16265">
                  <c:v>-5.3220465517241383E-2</c:v>
                </c:pt>
                <c:pt idx="16266">
                  <c:v>-5.3224396551724146E-2</c:v>
                </c:pt>
                <c:pt idx="16267">
                  <c:v>-5.3229482758620689E-2</c:v>
                </c:pt>
                <c:pt idx="16268">
                  <c:v>-5.3235758620689362E-2</c:v>
                </c:pt>
                <c:pt idx="16269">
                  <c:v>-5.3243103448275847E-2</c:v>
                </c:pt>
                <c:pt idx="16270">
                  <c:v>-5.3249517241379295E-2</c:v>
                </c:pt>
                <c:pt idx="16271">
                  <c:v>-5.3255517241379308E-2</c:v>
                </c:pt>
                <c:pt idx="16272">
                  <c:v>-5.3261586206896562E-2</c:v>
                </c:pt>
                <c:pt idx="16273">
                  <c:v>-5.3266896551724154E-2</c:v>
                </c:pt>
                <c:pt idx="16274">
                  <c:v>-5.3270103448275846E-2</c:v>
                </c:pt>
                <c:pt idx="16275">
                  <c:v>-5.3273103448275856E-2</c:v>
                </c:pt>
                <c:pt idx="16276">
                  <c:v>-5.3275862068965105E-2</c:v>
                </c:pt>
                <c:pt idx="16277">
                  <c:v>-5.3278017241379316E-2</c:v>
                </c:pt>
                <c:pt idx="16278">
                  <c:v>-5.3280655172413795E-2</c:v>
                </c:pt>
                <c:pt idx="16279">
                  <c:v>-5.3282137931034534E-2</c:v>
                </c:pt>
                <c:pt idx="16280">
                  <c:v>-5.3281689655172416E-2</c:v>
                </c:pt>
                <c:pt idx="16281">
                  <c:v>-5.3280137931034484E-2</c:v>
                </c:pt>
                <c:pt idx="16282">
                  <c:v>-5.3278637931034524E-2</c:v>
                </c:pt>
                <c:pt idx="16283">
                  <c:v>-5.3277603448275881E-2</c:v>
                </c:pt>
                <c:pt idx="16284">
                  <c:v>-5.3276844827586232E-2</c:v>
                </c:pt>
                <c:pt idx="16285">
                  <c:v>-5.3276103448275859E-2</c:v>
                </c:pt>
                <c:pt idx="16286">
                  <c:v>-5.3274758620689318E-2</c:v>
                </c:pt>
                <c:pt idx="16287">
                  <c:v>-5.3273965517241381E-2</c:v>
                </c:pt>
                <c:pt idx="16288">
                  <c:v>-5.3273655172413795E-2</c:v>
                </c:pt>
                <c:pt idx="16289">
                  <c:v>-5.3273758620689358E-2</c:v>
                </c:pt>
                <c:pt idx="16290">
                  <c:v>-5.3274586206896547E-2</c:v>
                </c:pt>
                <c:pt idx="16291">
                  <c:v>-5.3275655172413776E-2</c:v>
                </c:pt>
                <c:pt idx="16292">
                  <c:v>-5.3276517241379308E-2</c:v>
                </c:pt>
                <c:pt idx="16293">
                  <c:v>-5.3276137931034494E-2</c:v>
                </c:pt>
                <c:pt idx="16294">
                  <c:v>-5.3274896551724085E-2</c:v>
                </c:pt>
                <c:pt idx="16295">
                  <c:v>-5.3273051724137925E-2</c:v>
                </c:pt>
                <c:pt idx="16296">
                  <c:v>-5.3271379310344757E-2</c:v>
                </c:pt>
                <c:pt idx="16297">
                  <c:v>-5.3270431034482812E-2</c:v>
                </c:pt>
                <c:pt idx="16298">
                  <c:v>-5.3270379310344777E-2</c:v>
                </c:pt>
                <c:pt idx="16299">
                  <c:v>-5.3272224137931395E-2</c:v>
                </c:pt>
                <c:pt idx="16300">
                  <c:v>-5.3277758620689349E-2</c:v>
                </c:pt>
                <c:pt idx="16301">
                  <c:v>-5.3285379310344785E-2</c:v>
                </c:pt>
                <c:pt idx="16302">
                  <c:v>-5.3292241379310393E-2</c:v>
                </c:pt>
                <c:pt idx="16303">
                  <c:v>-5.3297155172413797E-2</c:v>
                </c:pt>
                <c:pt idx="16304">
                  <c:v>-5.3301862068965367E-2</c:v>
                </c:pt>
                <c:pt idx="16305">
                  <c:v>-5.3306931034483147E-2</c:v>
                </c:pt>
                <c:pt idx="16306">
                  <c:v>-5.3312586206896939E-2</c:v>
                </c:pt>
                <c:pt idx="16307">
                  <c:v>-5.3317000000000225E-2</c:v>
                </c:pt>
                <c:pt idx="16308">
                  <c:v>-5.3320206896551814E-2</c:v>
                </c:pt>
                <c:pt idx="16309">
                  <c:v>-5.3323620689655182E-2</c:v>
                </c:pt>
                <c:pt idx="16310">
                  <c:v>-5.3326793103448636E-2</c:v>
                </c:pt>
                <c:pt idx="16311">
                  <c:v>-5.3331896551724163E-2</c:v>
                </c:pt>
                <c:pt idx="16312">
                  <c:v>-5.3338275862068969E-2</c:v>
                </c:pt>
                <c:pt idx="16313">
                  <c:v>-5.3344137931034513E-2</c:v>
                </c:pt>
                <c:pt idx="16314">
                  <c:v>-5.3348793103448505E-2</c:v>
                </c:pt>
                <c:pt idx="16315">
                  <c:v>-5.3351965517241404E-2</c:v>
                </c:pt>
                <c:pt idx="16316">
                  <c:v>-5.3354879310344827E-2</c:v>
                </c:pt>
                <c:pt idx="16317">
                  <c:v>-5.3356672413793133E-2</c:v>
                </c:pt>
                <c:pt idx="16318">
                  <c:v>-5.3357189655172416E-2</c:v>
                </c:pt>
                <c:pt idx="16319">
                  <c:v>-5.3356655172413794E-2</c:v>
                </c:pt>
                <c:pt idx="16320">
                  <c:v>-5.3356137931034872E-2</c:v>
                </c:pt>
                <c:pt idx="16321">
                  <c:v>-5.3356448275862056E-2</c:v>
                </c:pt>
                <c:pt idx="16322">
                  <c:v>-5.3357017241379333E-2</c:v>
                </c:pt>
                <c:pt idx="16323">
                  <c:v>-5.3357189655172416E-2</c:v>
                </c:pt>
                <c:pt idx="16324">
                  <c:v>-5.3356758620689664E-2</c:v>
                </c:pt>
                <c:pt idx="16325">
                  <c:v>-5.3355793103448526E-2</c:v>
                </c:pt>
                <c:pt idx="16326">
                  <c:v>-5.3352655172413804E-2</c:v>
                </c:pt>
                <c:pt idx="16327">
                  <c:v>-5.3347948275861867E-2</c:v>
                </c:pt>
                <c:pt idx="16328">
                  <c:v>-5.3341879310344786E-2</c:v>
                </c:pt>
                <c:pt idx="16329">
                  <c:v>-5.3333448275862068E-2</c:v>
                </c:pt>
                <c:pt idx="16330">
                  <c:v>-5.3324931034482992E-2</c:v>
                </c:pt>
                <c:pt idx="16331">
                  <c:v>-5.3319396551724137E-2</c:v>
                </c:pt>
                <c:pt idx="16332">
                  <c:v>-5.3315982758620824E-2</c:v>
                </c:pt>
                <c:pt idx="16333">
                  <c:v>-5.3312896551724442E-2</c:v>
                </c:pt>
                <c:pt idx="16334">
                  <c:v>-5.3309637931034888E-2</c:v>
                </c:pt>
                <c:pt idx="16335">
                  <c:v>-5.3307258620689663E-2</c:v>
                </c:pt>
                <c:pt idx="16336">
                  <c:v>-5.3306086206896891E-2</c:v>
                </c:pt>
                <c:pt idx="16337">
                  <c:v>-5.3304827586206902E-2</c:v>
                </c:pt>
                <c:pt idx="16338">
                  <c:v>-5.3303931034483117E-2</c:v>
                </c:pt>
                <c:pt idx="16339">
                  <c:v>-5.3303275862068983E-2</c:v>
                </c:pt>
                <c:pt idx="16340">
                  <c:v>-5.3302551724137934E-2</c:v>
                </c:pt>
                <c:pt idx="16341">
                  <c:v>-5.3300482758620905E-2</c:v>
                </c:pt>
                <c:pt idx="16342">
                  <c:v>-5.3297586206896584E-2</c:v>
                </c:pt>
                <c:pt idx="16343">
                  <c:v>-5.3293913793103463E-2</c:v>
                </c:pt>
                <c:pt idx="16344">
                  <c:v>-5.3289913793103445E-2</c:v>
                </c:pt>
                <c:pt idx="16345">
                  <c:v>-5.3286913793103463E-2</c:v>
                </c:pt>
                <c:pt idx="16346">
                  <c:v>-5.3285206896551716E-2</c:v>
                </c:pt>
                <c:pt idx="16347">
                  <c:v>-5.3284413793103454E-2</c:v>
                </c:pt>
                <c:pt idx="16348">
                  <c:v>-5.3284551724137916E-2</c:v>
                </c:pt>
                <c:pt idx="16349">
                  <c:v>-5.3284862068965252E-2</c:v>
                </c:pt>
                <c:pt idx="16350">
                  <c:v>-5.3285051724137895E-2</c:v>
                </c:pt>
                <c:pt idx="16351">
                  <c:v>-5.3285862068965198E-2</c:v>
                </c:pt>
                <c:pt idx="16352">
                  <c:v>-5.3287189655172415E-2</c:v>
                </c:pt>
                <c:pt idx="16353">
                  <c:v>-5.3288189655172395E-2</c:v>
                </c:pt>
                <c:pt idx="16354">
                  <c:v>-5.3288241379310354E-2</c:v>
                </c:pt>
                <c:pt idx="16355">
                  <c:v>-5.3288103448275857E-2</c:v>
                </c:pt>
                <c:pt idx="16356">
                  <c:v>-5.3287827586206898E-2</c:v>
                </c:pt>
                <c:pt idx="16357">
                  <c:v>-5.3288310344827589E-2</c:v>
                </c:pt>
                <c:pt idx="16358">
                  <c:v>-5.329110344827586E-2</c:v>
                </c:pt>
                <c:pt idx="16359">
                  <c:v>-5.3295103448275857E-2</c:v>
                </c:pt>
                <c:pt idx="16360">
                  <c:v>-5.3299344827586234E-2</c:v>
                </c:pt>
                <c:pt idx="16361">
                  <c:v>-5.3303965517241592E-2</c:v>
                </c:pt>
                <c:pt idx="16362">
                  <c:v>-5.3309086206896582E-2</c:v>
                </c:pt>
                <c:pt idx="16363">
                  <c:v>-5.3313189655172413E-2</c:v>
                </c:pt>
                <c:pt idx="16364">
                  <c:v>-5.3316293103448827E-2</c:v>
                </c:pt>
                <c:pt idx="16365">
                  <c:v>-5.3318982758620924E-2</c:v>
                </c:pt>
                <c:pt idx="16366">
                  <c:v>-5.3322327586206933E-2</c:v>
                </c:pt>
                <c:pt idx="16367">
                  <c:v>-5.3327224137931485E-2</c:v>
                </c:pt>
                <c:pt idx="16368">
                  <c:v>-5.3331603448275894E-2</c:v>
                </c:pt>
                <c:pt idx="16369">
                  <c:v>-5.3333810344827835E-2</c:v>
                </c:pt>
                <c:pt idx="16370">
                  <c:v>-5.3335448275862056E-2</c:v>
                </c:pt>
                <c:pt idx="16371">
                  <c:v>-5.3336379310344913E-2</c:v>
                </c:pt>
                <c:pt idx="16372">
                  <c:v>-5.3335896551724139E-2</c:v>
                </c:pt>
                <c:pt idx="16373">
                  <c:v>-5.3335706896551732E-2</c:v>
                </c:pt>
                <c:pt idx="16374">
                  <c:v>-5.3335482758620899E-2</c:v>
                </c:pt>
                <c:pt idx="16375">
                  <c:v>-5.3336517241379514E-2</c:v>
                </c:pt>
                <c:pt idx="16376">
                  <c:v>-5.3338655172413804E-2</c:v>
                </c:pt>
                <c:pt idx="16377">
                  <c:v>-5.3340603448275882E-2</c:v>
                </c:pt>
                <c:pt idx="16378">
                  <c:v>-5.3343000000000002E-2</c:v>
                </c:pt>
                <c:pt idx="16379">
                  <c:v>-5.3345086206896562E-2</c:v>
                </c:pt>
                <c:pt idx="16380">
                  <c:v>-5.3346448275862046E-2</c:v>
                </c:pt>
                <c:pt idx="16381">
                  <c:v>-5.3349137931034483E-2</c:v>
                </c:pt>
                <c:pt idx="16382">
                  <c:v>-5.335258620689684E-2</c:v>
                </c:pt>
                <c:pt idx="16383">
                  <c:v>-5.3357775862068982E-2</c:v>
                </c:pt>
                <c:pt idx="16384">
                  <c:v>-5.3363275862068973E-2</c:v>
                </c:pt>
                <c:pt idx="16385">
                  <c:v>-5.3368310344827592E-2</c:v>
                </c:pt>
                <c:pt idx="16386">
                  <c:v>-5.3373879310344825E-2</c:v>
                </c:pt>
                <c:pt idx="16387">
                  <c:v>-5.3378241379310354E-2</c:v>
                </c:pt>
                <c:pt idx="16388">
                  <c:v>-5.3381224137931449E-2</c:v>
                </c:pt>
                <c:pt idx="16389">
                  <c:v>-5.3384224137931507E-2</c:v>
                </c:pt>
                <c:pt idx="16390">
                  <c:v>-5.3387965517241523E-2</c:v>
                </c:pt>
                <c:pt idx="16391">
                  <c:v>-5.3390189655172421E-2</c:v>
                </c:pt>
                <c:pt idx="16392">
                  <c:v>-5.3389362068965447E-2</c:v>
                </c:pt>
                <c:pt idx="16393">
                  <c:v>-5.3388068965517274E-2</c:v>
                </c:pt>
                <c:pt idx="16394">
                  <c:v>-5.3388500000000012E-2</c:v>
                </c:pt>
                <c:pt idx="16395">
                  <c:v>-5.3390758620689663E-2</c:v>
                </c:pt>
                <c:pt idx="16396">
                  <c:v>-5.3394310344827826E-2</c:v>
                </c:pt>
                <c:pt idx="16397">
                  <c:v>-5.3397810344827858E-2</c:v>
                </c:pt>
                <c:pt idx="16398">
                  <c:v>-5.3400724137931448E-2</c:v>
                </c:pt>
                <c:pt idx="16399">
                  <c:v>-5.3404586206896573E-2</c:v>
                </c:pt>
                <c:pt idx="16400">
                  <c:v>-5.3410448275862075E-2</c:v>
                </c:pt>
                <c:pt idx="16401">
                  <c:v>-5.3416310344827904E-2</c:v>
                </c:pt>
                <c:pt idx="16402">
                  <c:v>-5.342275862068966E-2</c:v>
                </c:pt>
                <c:pt idx="16403">
                  <c:v>-5.3426689655172423E-2</c:v>
                </c:pt>
                <c:pt idx="16404">
                  <c:v>-5.3428620689655176E-2</c:v>
                </c:pt>
                <c:pt idx="16405">
                  <c:v>-5.3429137931034494E-2</c:v>
                </c:pt>
                <c:pt idx="16406">
                  <c:v>-5.3428017241379314E-2</c:v>
                </c:pt>
                <c:pt idx="16407">
                  <c:v>-5.3426120689655167E-2</c:v>
                </c:pt>
                <c:pt idx="16408">
                  <c:v>-5.3425137931034504E-2</c:v>
                </c:pt>
                <c:pt idx="16409">
                  <c:v>-5.3423758620689661E-2</c:v>
                </c:pt>
                <c:pt idx="16410">
                  <c:v>-5.3421379310344796E-2</c:v>
                </c:pt>
                <c:pt idx="16411">
                  <c:v>-5.3418413793103484E-2</c:v>
                </c:pt>
                <c:pt idx="16412">
                  <c:v>-5.3416258620689674E-2</c:v>
                </c:pt>
                <c:pt idx="16413">
                  <c:v>-5.3413620689655182E-2</c:v>
                </c:pt>
                <c:pt idx="16414">
                  <c:v>-5.3409689655172413E-2</c:v>
                </c:pt>
                <c:pt idx="16415">
                  <c:v>-5.3404258620689656E-2</c:v>
                </c:pt>
                <c:pt idx="16416">
                  <c:v>-5.3398137931034872E-2</c:v>
                </c:pt>
                <c:pt idx="16417">
                  <c:v>-5.3391689655172513E-2</c:v>
                </c:pt>
                <c:pt idx="16418">
                  <c:v>-5.3384551724137926E-2</c:v>
                </c:pt>
                <c:pt idx="16419">
                  <c:v>-5.3375706896551724E-2</c:v>
                </c:pt>
                <c:pt idx="16420">
                  <c:v>-5.3366241379310522E-2</c:v>
                </c:pt>
                <c:pt idx="16421">
                  <c:v>-5.3355465517241414E-2</c:v>
                </c:pt>
                <c:pt idx="16422">
                  <c:v>-5.3345758620689646E-2</c:v>
                </c:pt>
                <c:pt idx="16423">
                  <c:v>-5.3336965517241687E-2</c:v>
                </c:pt>
                <c:pt idx="16424">
                  <c:v>-5.3329137931034512E-2</c:v>
                </c:pt>
                <c:pt idx="16425">
                  <c:v>-5.3322051724137932E-2</c:v>
                </c:pt>
                <c:pt idx="16426">
                  <c:v>-5.3316172413793113E-2</c:v>
                </c:pt>
                <c:pt idx="16427">
                  <c:v>-5.3310258620689673E-2</c:v>
                </c:pt>
                <c:pt idx="16428">
                  <c:v>-5.3303310344827826E-2</c:v>
                </c:pt>
                <c:pt idx="16429">
                  <c:v>-5.3297206896551833E-2</c:v>
                </c:pt>
                <c:pt idx="16430">
                  <c:v>-5.3292482758620918E-2</c:v>
                </c:pt>
                <c:pt idx="16431">
                  <c:v>-5.3289879310344776E-2</c:v>
                </c:pt>
                <c:pt idx="16432">
                  <c:v>-5.3288620689655175E-2</c:v>
                </c:pt>
                <c:pt idx="16433">
                  <c:v>-5.3286293103448588E-2</c:v>
                </c:pt>
                <c:pt idx="16434">
                  <c:v>-5.3283327586206901E-2</c:v>
                </c:pt>
                <c:pt idx="16435">
                  <c:v>-5.3278999999999986E-2</c:v>
                </c:pt>
                <c:pt idx="16436">
                  <c:v>-5.3274413793103444E-2</c:v>
                </c:pt>
                <c:pt idx="16437">
                  <c:v>-5.3269965517241384E-2</c:v>
                </c:pt>
                <c:pt idx="16438">
                  <c:v>-5.3265620689655166E-2</c:v>
                </c:pt>
                <c:pt idx="16439">
                  <c:v>-5.3262206896551832E-2</c:v>
                </c:pt>
                <c:pt idx="16440">
                  <c:v>-5.325896551724138E-2</c:v>
                </c:pt>
                <c:pt idx="16441">
                  <c:v>-5.3257275862068965E-2</c:v>
                </c:pt>
                <c:pt idx="16442">
                  <c:v>-5.3257068965517254E-2</c:v>
                </c:pt>
                <c:pt idx="16443">
                  <c:v>-5.325896551724138E-2</c:v>
                </c:pt>
                <c:pt idx="16444">
                  <c:v>-5.3261551724137907E-2</c:v>
                </c:pt>
                <c:pt idx="16445">
                  <c:v>-5.3263862068965447E-2</c:v>
                </c:pt>
                <c:pt idx="16446">
                  <c:v>-5.3266706896551733E-2</c:v>
                </c:pt>
                <c:pt idx="16447">
                  <c:v>-5.3270431034482812E-2</c:v>
                </c:pt>
                <c:pt idx="16448">
                  <c:v>-5.3275034482758617E-2</c:v>
                </c:pt>
                <c:pt idx="16449">
                  <c:v>-5.3279689655172387E-2</c:v>
                </c:pt>
                <c:pt idx="16450">
                  <c:v>-5.3284620689655178E-2</c:v>
                </c:pt>
                <c:pt idx="16451">
                  <c:v>-5.3290086206896584E-2</c:v>
                </c:pt>
                <c:pt idx="16452">
                  <c:v>-5.3296396551724134E-2</c:v>
                </c:pt>
                <c:pt idx="16453">
                  <c:v>-5.3303172413793107E-2</c:v>
                </c:pt>
                <c:pt idx="16454">
                  <c:v>-5.330879310344859E-2</c:v>
                </c:pt>
                <c:pt idx="16455">
                  <c:v>-5.3311637931034953E-2</c:v>
                </c:pt>
                <c:pt idx="16456">
                  <c:v>-5.3312982758621057E-2</c:v>
                </c:pt>
                <c:pt idx="16457">
                  <c:v>-5.3313827586206924E-2</c:v>
                </c:pt>
                <c:pt idx="16458">
                  <c:v>-5.3314586206896844E-2</c:v>
                </c:pt>
                <c:pt idx="16459">
                  <c:v>-5.3314293103448714E-2</c:v>
                </c:pt>
                <c:pt idx="16460">
                  <c:v>-5.3314948275862077E-2</c:v>
                </c:pt>
                <c:pt idx="16461">
                  <c:v>-5.3316275862069003E-2</c:v>
                </c:pt>
                <c:pt idx="16462">
                  <c:v>-5.3317896551724399E-2</c:v>
                </c:pt>
                <c:pt idx="16463">
                  <c:v>-5.3318965517241627E-2</c:v>
                </c:pt>
                <c:pt idx="16464">
                  <c:v>-5.3319655172413792E-2</c:v>
                </c:pt>
                <c:pt idx="16465">
                  <c:v>-5.3319913793103482E-2</c:v>
                </c:pt>
                <c:pt idx="16466">
                  <c:v>-5.3321413793103463E-2</c:v>
                </c:pt>
                <c:pt idx="16467">
                  <c:v>-5.3324413793103473E-2</c:v>
                </c:pt>
                <c:pt idx="16468">
                  <c:v>-5.3327862068965455E-2</c:v>
                </c:pt>
                <c:pt idx="16469">
                  <c:v>-5.3332327586207033E-2</c:v>
                </c:pt>
                <c:pt idx="16470">
                  <c:v>-5.3337775862068983E-2</c:v>
                </c:pt>
                <c:pt idx="16471">
                  <c:v>-5.3343258620689657E-2</c:v>
                </c:pt>
                <c:pt idx="16472">
                  <c:v>-5.3348120689655047E-2</c:v>
                </c:pt>
                <c:pt idx="16473">
                  <c:v>-5.3352517241379432E-2</c:v>
                </c:pt>
                <c:pt idx="16474">
                  <c:v>-5.3356637931035025E-2</c:v>
                </c:pt>
                <c:pt idx="16475">
                  <c:v>-5.3362017241379588E-2</c:v>
                </c:pt>
                <c:pt idx="16476">
                  <c:v>-5.3368568965517303E-2</c:v>
                </c:pt>
                <c:pt idx="16477">
                  <c:v>-5.3376034482758634E-2</c:v>
                </c:pt>
                <c:pt idx="16478">
                  <c:v>-5.3382413793103524E-2</c:v>
                </c:pt>
                <c:pt idx="16479">
                  <c:v>-5.3386293103448695E-2</c:v>
                </c:pt>
                <c:pt idx="16480">
                  <c:v>-5.3389517241379324E-2</c:v>
                </c:pt>
                <c:pt idx="16481">
                  <c:v>-5.3392034482758935E-2</c:v>
                </c:pt>
                <c:pt idx="16482">
                  <c:v>-5.3392724137931648E-2</c:v>
                </c:pt>
                <c:pt idx="16483">
                  <c:v>-5.3394103448275873E-2</c:v>
                </c:pt>
                <c:pt idx="16484">
                  <c:v>-5.3397413793103594E-2</c:v>
                </c:pt>
                <c:pt idx="16485">
                  <c:v>-5.3402793103448642E-2</c:v>
                </c:pt>
                <c:pt idx="16486">
                  <c:v>-5.3408965517241412E-2</c:v>
                </c:pt>
                <c:pt idx="16487">
                  <c:v>-5.3415517241379322E-2</c:v>
                </c:pt>
                <c:pt idx="16488">
                  <c:v>-5.3421913793103452E-2</c:v>
                </c:pt>
                <c:pt idx="16489">
                  <c:v>-5.3428931034482832E-2</c:v>
                </c:pt>
                <c:pt idx="16490">
                  <c:v>-5.3437172413793095E-2</c:v>
                </c:pt>
                <c:pt idx="16491">
                  <c:v>-5.3444913793103462E-2</c:v>
                </c:pt>
                <c:pt idx="16492">
                  <c:v>-5.3451137931034523E-2</c:v>
                </c:pt>
                <c:pt idx="16493">
                  <c:v>-5.3455465517241403E-2</c:v>
                </c:pt>
                <c:pt idx="16494">
                  <c:v>-5.3459724137931361E-2</c:v>
                </c:pt>
                <c:pt idx="16495">
                  <c:v>-5.3464465517241523E-2</c:v>
                </c:pt>
                <c:pt idx="16496">
                  <c:v>-5.3468482758620824E-2</c:v>
                </c:pt>
                <c:pt idx="16497">
                  <c:v>-5.3471689655172419E-2</c:v>
                </c:pt>
                <c:pt idx="16498">
                  <c:v>-5.3473724137931437E-2</c:v>
                </c:pt>
                <c:pt idx="16499">
                  <c:v>-5.3473896551724139E-2</c:v>
                </c:pt>
                <c:pt idx="16500">
                  <c:v>-5.3471793103448413E-2</c:v>
                </c:pt>
                <c:pt idx="16501">
                  <c:v>-5.3467913793103512E-2</c:v>
                </c:pt>
                <c:pt idx="16502">
                  <c:v>-5.3464293103448642E-2</c:v>
                </c:pt>
                <c:pt idx="16503">
                  <c:v>-5.3460068965517284E-2</c:v>
                </c:pt>
                <c:pt idx="16504">
                  <c:v>-5.3454137931034533E-2</c:v>
                </c:pt>
                <c:pt idx="16505">
                  <c:v>-5.3446844827586333E-2</c:v>
                </c:pt>
                <c:pt idx="16506">
                  <c:v>-5.3438206896551724E-2</c:v>
                </c:pt>
                <c:pt idx="16507">
                  <c:v>-5.3431000000000013E-2</c:v>
                </c:pt>
                <c:pt idx="16508">
                  <c:v>-5.3425310344827587E-2</c:v>
                </c:pt>
                <c:pt idx="16509">
                  <c:v>-5.3420844827586314E-2</c:v>
                </c:pt>
                <c:pt idx="16510">
                  <c:v>-5.3415844827586434E-2</c:v>
                </c:pt>
                <c:pt idx="16511">
                  <c:v>-5.3409913793103454E-2</c:v>
                </c:pt>
                <c:pt idx="16512">
                  <c:v>-5.3404931034482933E-2</c:v>
                </c:pt>
                <c:pt idx="16513">
                  <c:v>-5.3400551724137928E-2</c:v>
                </c:pt>
                <c:pt idx="16514">
                  <c:v>-5.339662068965545E-2</c:v>
                </c:pt>
                <c:pt idx="16515">
                  <c:v>-5.3392586206896922E-2</c:v>
                </c:pt>
                <c:pt idx="16516">
                  <c:v>-5.3388758620689661E-2</c:v>
                </c:pt>
                <c:pt idx="16517">
                  <c:v>-5.3386655172413824E-2</c:v>
                </c:pt>
                <c:pt idx="16518">
                  <c:v>-5.3385206896551733E-2</c:v>
                </c:pt>
                <c:pt idx="16519">
                  <c:v>-5.3382241379310434E-2</c:v>
                </c:pt>
                <c:pt idx="16520">
                  <c:v>-5.3378482758620734E-2</c:v>
                </c:pt>
                <c:pt idx="16521">
                  <c:v>-5.3376724137931486E-2</c:v>
                </c:pt>
                <c:pt idx="16522">
                  <c:v>-5.3376724137931486E-2</c:v>
                </c:pt>
                <c:pt idx="16523">
                  <c:v>-5.3378224137931425E-2</c:v>
                </c:pt>
                <c:pt idx="16524">
                  <c:v>-5.3379465517241383E-2</c:v>
                </c:pt>
                <c:pt idx="16525">
                  <c:v>-5.3381637931034905E-2</c:v>
                </c:pt>
                <c:pt idx="16526">
                  <c:v>-5.3384879310344836E-2</c:v>
                </c:pt>
                <c:pt idx="16527">
                  <c:v>-5.338905172413793E-2</c:v>
                </c:pt>
                <c:pt idx="16528">
                  <c:v>-5.3393637931035076E-2</c:v>
                </c:pt>
                <c:pt idx="16529">
                  <c:v>-5.3399637931034978E-2</c:v>
                </c:pt>
                <c:pt idx="16530">
                  <c:v>-5.3404862068965366E-2</c:v>
                </c:pt>
                <c:pt idx="16531">
                  <c:v>-5.3408965517241412E-2</c:v>
                </c:pt>
                <c:pt idx="16532">
                  <c:v>-5.3413241379310424E-2</c:v>
                </c:pt>
                <c:pt idx="16533">
                  <c:v>-5.3418689655172512E-2</c:v>
                </c:pt>
                <c:pt idx="16534">
                  <c:v>-5.3423275862068964E-2</c:v>
                </c:pt>
                <c:pt idx="16535">
                  <c:v>-5.3426965517241423E-2</c:v>
                </c:pt>
                <c:pt idx="16536">
                  <c:v>-5.3430189655172405E-2</c:v>
                </c:pt>
                <c:pt idx="16537">
                  <c:v>-5.3432913793103512E-2</c:v>
                </c:pt>
                <c:pt idx="16538">
                  <c:v>-5.3435155172413776E-2</c:v>
                </c:pt>
                <c:pt idx="16539">
                  <c:v>-5.3437103448275874E-2</c:v>
                </c:pt>
                <c:pt idx="16540">
                  <c:v>-5.3439068965517263E-2</c:v>
                </c:pt>
                <c:pt idx="16541">
                  <c:v>-5.3440344827586313E-2</c:v>
                </c:pt>
                <c:pt idx="16542">
                  <c:v>-5.3440189655172395E-2</c:v>
                </c:pt>
                <c:pt idx="16543">
                  <c:v>-5.3437810344827592E-2</c:v>
                </c:pt>
                <c:pt idx="16544">
                  <c:v>-5.3432862068965505E-2</c:v>
                </c:pt>
                <c:pt idx="16545">
                  <c:v>-5.3427672413793113E-2</c:v>
                </c:pt>
                <c:pt idx="16546">
                  <c:v>-5.3422068965517273E-2</c:v>
                </c:pt>
                <c:pt idx="16547">
                  <c:v>-5.3415482758620833E-2</c:v>
                </c:pt>
                <c:pt idx="16548">
                  <c:v>-5.3410551724137931E-2</c:v>
                </c:pt>
                <c:pt idx="16549">
                  <c:v>-5.3406689655172514E-2</c:v>
                </c:pt>
                <c:pt idx="16550">
                  <c:v>-5.340318965517242E-2</c:v>
                </c:pt>
                <c:pt idx="16551">
                  <c:v>-5.3398879310344823E-2</c:v>
                </c:pt>
                <c:pt idx="16552">
                  <c:v>-5.3392672413793453E-2</c:v>
                </c:pt>
                <c:pt idx="16553">
                  <c:v>-5.3384879310344836E-2</c:v>
                </c:pt>
                <c:pt idx="16554">
                  <c:v>-5.3375931034482814E-2</c:v>
                </c:pt>
                <c:pt idx="16555">
                  <c:v>-5.3367931034483174E-2</c:v>
                </c:pt>
                <c:pt idx="16556">
                  <c:v>-5.3360034482758834E-2</c:v>
                </c:pt>
                <c:pt idx="16557">
                  <c:v>-5.3350758620689658E-2</c:v>
                </c:pt>
                <c:pt idx="16558">
                  <c:v>-5.3342051724137932E-2</c:v>
                </c:pt>
                <c:pt idx="16559">
                  <c:v>-5.3335137931034775E-2</c:v>
                </c:pt>
                <c:pt idx="16560">
                  <c:v>-5.3329413793103464E-2</c:v>
                </c:pt>
                <c:pt idx="16561">
                  <c:v>-5.3324551724137935E-2</c:v>
                </c:pt>
                <c:pt idx="16562">
                  <c:v>-5.3321999999999987E-2</c:v>
                </c:pt>
                <c:pt idx="16563">
                  <c:v>-5.3322189655172422E-2</c:v>
                </c:pt>
                <c:pt idx="16564">
                  <c:v>-5.3323775862068969E-2</c:v>
                </c:pt>
                <c:pt idx="16565">
                  <c:v>-5.3325465517241384E-2</c:v>
                </c:pt>
                <c:pt idx="16566">
                  <c:v>-5.3327224137931485E-2</c:v>
                </c:pt>
                <c:pt idx="16567">
                  <c:v>-5.3329793103448514E-2</c:v>
                </c:pt>
                <c:pt idx="16568">
                  <c:v>-5.3333344827586546E-2</c:v>
                </c:pt>
                <c:pt idx="16569">
                  <c:v>-5.3336586206896866E-2</c:v>
                </c:pt>
                <c:pt idx="16570">
                  <c:v>-5.3338551724137935E-2</c:v>
                </c:pt>
                <c:pt idx="16571">
                  <c:v>-5.3338603448275922E-2</c:v>
                </c:pt>
                <c:pt idx="16572">
                  <c:v>-5.3336948275862078E-2</c:v>
                </c:pt>
                <c:pt idx="16573">
                  <c:v>-5.3334051724137931E-2</c:v>
                </c:pt>
                <c:pt idx="16574">
                  <c:v>-5.3331241379310383E-2</c:v>
                </c:pt>
                <c:pt idx="16575">
                  <c:v>-5.3329172413793077E-2</c:v>
                </c:pt>
                <c:pt idx="16576">
                  <c:v>-5.3326293103448705E-2</c:v>
                </c:pt>
                <c:pt idx="16577">
                  <c:v>-5.3322275862068974E-2</c:v>
                </c:pt>
                <c:pt idx="16578">
                  <c:v>-5.3319068965517274E-2</c:v>
                </c:pt>
                <c:pt idx="16579">
                  <c:v>-5.3315551724137933E-2</c:v>
                </c:pt>
                <c:pt idx="16580">
                  <c:v>-5.3312034482758945E-2</c:v>
                </c:pt>
                <c:pt idx="16581">
                  <c:v>-5.3308172413793105E-2</c:v>
                </c:pt>
                <c:pt idx="16582">
                  <c:v>-5.3303862068965487E-2</c:v>
                </c:pt>
                <c:pt idx="16583">
                  <c:v>-5.3299862068965267E-2</c:v>
                </c:pt>
                <c:pt idx="16584">
                  <c:v>-5.3296879310344832E-2</c:v>
                </c:pt>
                <c:pt idx="16585">
                  <c:v>-5.3294896551724154E-2</c:v>
                </c:pt>
                <c:pt idx="16586">
                  <c:v>-5.3292655172413814E-2</c:v>
                </c:pt>
                <c:pt idx="16587">
                  <c:v>-5.3289517241379307E-2</c:v>
                </c:pt>
                <c:pt idx="16588">
                  <c:v>-5.3286448275861965E-2</c:v>
                </c:pt>
                <c:pt idx="16589">
                  <c:v>-5.3282862068965445E-2</c:v>
                </c:pt>
                <c:pt idx="16590">
                  <c:v>-5.3278999999999986E-2</c:v>
                </c:pt>
                <c:pt idx="16591">
                  <c:v>-5.3273948275861786E-2</c:v>
                </c:pt>
                <c:pt idx="16592">
                  <c:v>-5.3266896551724154E-2</c:v>
                </c:pt>
                <c:pt idx="16593">
                  <c:v>-5.3261603448275872E-2</c:v>
                </c:pt>
                <c:pt idx="16594">
                  <c:v>-5.3257551724137916E-2</c:v>
                </c:pt>
                <c:pt idx="16595">
                  <c:v>-5.3253689655172416E-2</c:v>
                </c:pt>
                <c:pt idx="16596">
                  <c:v>-5.3251086206896552E-2</c:v>
                </c:pt>
                <c:pt idx="16597">
                  <c:v>-5.3249896551724046E-2</c:v>
                </c:pt>
                <c:pt idx="16598">
                  <c:v>-5.3248827586206866E-2</c:v>
                </c:pt>
                <c:pt idx="16599">
                  <c:v>-5.3246137931034512E-2</c:v>
                </c:pt>
                <c:pt idx="16600">
                  <c:v>-5.3241275862068775E-2</c:v>
                </c:pt>
                <c:pt idx="16601">
                  <c:v>-5.3236293103448601E-2</c:v>
                </c:pt>
                <c:pt idx="16602">
                  <c:v>-5.3233310344827589E-2</c:v>
                </c:pt>
                <c:pt idx="16603">
                  <c:v>-5.3232086206896574E-2</c:v>
                </c:pt>
                <c:pt idx="16604">
                  <c:v>-5.3231241379310353E-2</c:v>
                </c:pt>
                <c:pt idx="16605">
                  <c:v>-5.3231534482758622E-2</c:v>
                </c:pt>
                <c:pt idx="16606">
                  <c:v>-5.3233965517241404E-2</c:v>
                </c:pt>
                <c:pt idx="16607">
                  <c:v>-5.3237379310344835E-2</c:v>
                </c:pt>
                <c:pt idx="16608">
                  <c:v>-5.3241603448275866E-2</c:v>
                </c:pt>
                <c:pt idx="16609">
                  <c:v>-5.324605172413794E-2</c:v>
                </c:pt>
                <c:pt idx="16610">
                  <c:v>-5.3250275862068965E-2</c:v>
                </c:pt>
                <c:pt idx="16611">
                  <c:v>-5.3255534482758618E-2</c:v>
                </c:pt>
                <c:pt idx="16612">
                  <c:v>-5.3260017241379312E-2</c:v>
                </c:pt>
                <c:pt idx="16613">
                  <c:v>-5.3264396551724144E-2</c:v>
                </c:pt>
                <c:pt idx="16614">
                  <c:v>-5.3269155172413755E-2</c:v>
                </c:pt>
                <c:pt idx="16615">
                  <c:v>-5.3273293103448423E-2</c:v>
                </c:pt>
                <c:pt idx="16616">
                  <c:v>-5.3275103448275747E-2</c:v>
                </c:pt>
                <c:pt idx="16617">
                  <c:v>-5.3276224137931406E-2</c:v>
                </c:pt>
                <c:pt idx="16618">
                  <c:v>-5.327724137931035E-2</c:v>
                </c:pt>
                <c:pt idx="16619">
                  <c:v>-5.3277517241379309E-2</c:v>
                </c:pt>
                <c:pt idx="16620">
                  <c:v>-5.327806896551724E-2</c:v>
                </c:pt>
                <c:pt idx="16621">
                  <c:v>-5.3279603448275856E-2</c:v>
                </c:pt>
                <c:pt idx="16622">
                  <c:v>-5.3282896551724142E-2</c:v>
                </c:pt>
                <c:pt idx="16623">
                  <c:v>-5.3288120689654918E-2</c:v>
                </c:pt>
                <c:pt idx="16624">
                  <c:v>-5.3294224137931452E-2</c:v>
                </c:pt>
                <c:pt idx="16625">
                  <c:v>-5.3301275862068967E-2</c:v>
                </c:pt>
                <c:pt idx="16626">
                  <c:v>-5.3307551724137932E-2</c:v>
                </c:pt>
                <c:pt idx="16627">
                  <c:v>-5.3313948275862076E-2</c:v>
                </c:pt>
                <c:pt idx="16628">
                  <c:v>-5.3321034482758621E-2</c:v>
                </c:pt>
                <c:pt idx="16629">
                  <c:v>-5.3328103448275863E-2</c:v>
                </c:pt>
                <c:pt idx="16630">
                  <c:v>-5.3333758620689654E-2</c:v>
                </c:pt>
                <c:pt idx="16631">
                  <c:v>-5.3338482758620923E-2</c:v>
                </c:pt>
                <c:pt idx="16632">
                  <c:v>-5.3342103448275863E-2</c:v>
                </c:pt>
                <c:pt idx="16633">
                  <c:v>-5.3346103448275874E-2</c:v>
                </c:pt>
                <c:pt idx="16634">
                  <c:v>-5.3349741379310353E-2</c:v>
                </c:pt>
                <c:pt idx="16635">
                  <c:v>-5.3353344827586517E-2</c:v>
                </c:pt>
                <c:pt idx="16636">
                  <c:v>-5.3356862068965505E-2</c:v>
                </c:pt>
                <c:pt idx="16637">
                  <c:v>-5.3359810344827591E-2</c:v>
                </c:pt>
                <c:pt idx="16638">
                  <c:v>-5.3362344827586596E-2</c:v>
                </c:pt>
                <c:pt idx="16639">
                  <c:v>-5.3364000000000113E-2</c:v>
                </c:pt>
                <c:pt idx="16640">
                  <c:v>-5.3364206896551934E-2</c:v>
                </c:pt>
                <c:pt idx="16641">
                  <c:v>-5.3362241379310532E-2</c:v>
                </c:pt>
                <c:pt idx="16642">
                  <c:v>-5.3357103448275864E-2</c:v>
                </c:pt>
                <c:pt idx="16643">
                  <c:v>-5.3350431034483073E-2</c:v>
                </c:pt>
                <c:pt idx="16644">
                  <c:v>-5.3343965517241423E-2</c:v>
                </c:pt>
                <c:pt idx="16645">
                  <c:v>-5.3338103448275873E-2</c:v>
                </c:pt>
                <c:pt idx="16646">
                  <c:v>-5.332989655172414E-2</c:v>
                </c:pt>
                <c:pt idx="16647">
                  <c:v>-5.3319068965517274E-2</c:v>
                </c:pt>
                <c:pt idx="16648">
                  <c:v>-5.3308017241379332E-2</c:v>
                </c:pt>
                <c:pt idx="16649">
                  <c:v>-5.3295931034482824E-2</c:v>
                </c:pt>
                <c:pt idx="16650">
                  <c:v>-5.3284448275861845E-2</c:v>
                </c:pt>
                <c:pt idx="16651">
                  <c:v>-5.3271931034482772E-2</c:v>
                </c:pt>
                <c:pt idx="16652">
                  <c:v>-5.3258000000000007E-2</c:v>
                </c:pt>
                <c:pt idx="16653">
                  <c:v>-5.3246103448275857E-2</c:v>
                </c:pt>
                <c:pt idx="16654">
                  <c:v>-5.3236620689655172E-2</c:v>
                </c:pt>
                <c:pt idx="16655">
                  <c:v>-5.3227844827586204E-2</c:v>
                </c:pt>
                <c:pt idx="16656">
                  <c:v>-5.3217706896551732E-2</c:v>
                </c:pt>
                <c:pt idx="16657">
                  <c:v>-5.3206758620689659E-2</c:v>
                </c:pt>
                <c:pt idx="16658">
                  <c:v>-5.3195068965517261E-2</c:v>
                </c:pt>
                <c:pt idx="16659">
                  <c:v>-5.3184965517241403E-2</c:v>
                </c:pt>
                <c:pt idx="16660">
                  <c:v>-5.3176896551724126E-2</c:v>
                </c:pt>
                <c:pt idx="16661">
                  <c:v>-5.3169396551724125E-2</c:v>
                </c:pt>
                <c:pt idx="16662">
                  <c:v>-5.3163172413793106E-2</c:v>
                </c:pt>
                <c:pt idx="16663">
                  <c:v>-5.3158448275861865E-2</c:v>
                </c:pt>
                <c:pt idx="16664">
                  <c:v>-5.3155103448275856E-2</c:v>
                </c:pt>
                <c:pt idx="16665">
                  <c:v>-5.3153586206896572E-2</c:v>
                </c:pt>
                <c:pt idx="16666">
                  <c:v>-5.3153810344827586E-2</c:v>
                </c:pt>
                <c:pt idx="16667">
                  <c:v>-5.3154965517241394E-2</c:v>
                </c:pt>
                <c:pt idx="16668">
                  <c:v>-5.3155706896551726E-2</c:v>
                </c:pt>
                <c:pt idx="16669">
                  <c:v>-5.3155913793103443E-2</c:v>
                </c:pt>
                <c:pt idx="16670">
                  <c:v>-5.3155396551724125E-2</c:v>
                </c:pt>
                <c:pt idx="16671">
                  <c:v>-5.3154948275861855E-2</c:v>
                </c:pt>
                <c:pt idx="16672">
                  <c:v>-5.3155982758620691E-2</c:v>
                </c:pt>
                <c:pt idx="16673">
                  <c:v>-5.3160241379310372E-2</c:v>
                </c:pt>
                <c:pt idx="16674">
                  <c:v>-5.3168120689655145E-2</c:v>
                </c:pt>
                <c:pt idx="16675">
                  <c:v>-5.3179155172413645E-2</c:v>
                </c:pt>
                <c:pt idx="16676">
                  <c:v>-5.3189448275861813E-2</c:v>
                </c:pt>
                <c:pt idx="16677">
                  <c:v>-5.3199620689655176E-2</c:v>
                </c:pt>
                <c:pt idx="16678">
                  <c:v>-5.3208810344827585E-2</c:v>
                </c:pt>
                <c:pt idx="16679">
                  <c:v>-5.3216568965517283E-2</c:v>
                </c:pt>
                <c:pt idx="16680">
                  <c:v>-5.3224327586206897E-2</c:v>
                </c:pt>
                <c:pt idx="16681">
                  <c:v>-5.3231017241379311E-2</c:v>
                </c:pt>
                <c:pt idx="16682">
                  <c:v>-5.3235620689655157E-2</c:v>
                </c:pt>
                <c:pt idx="16683">
                  <c:v>-5.3239103448275857E-2</c:v>
                </c:pt>
                <c:pt idx="16684">
                  <c:v>-5.3243051724137895E-2</c:v>
                </c:pt>
                <c:pt idx="16685">
                  <c:v>-5.3246637931034811E-2</c:v>
                </c:pt>
                <c:pt idx="16686">
                  <c:v>-5.3249448275861692E-2</c:v>
                </c:pt>
                <c:pt idx="16687">
                  <c:v>-5.3251620689655166E-2</c:v>
                </c:pt>
                <c:pt idx="16688">
                  <c:v>-5.3252689655172422E-2</c:v>
                </c:pt>
                <c:pt idx="16689">
                  <c:v>-5.3254482758620693E-2</c:v>
                </c:pt>
                <c:pt idx="16690">
                  <c:v>-5.3257275862068965E-2</c:v>
                </c:pt>
                <c:pt idx="16691">
                  <c:v>-5.3260448275861946E-2</c:v>
                </c:pt>
                <c:pt idx="16692">
                  <c:v>-5.3263672413793109E-2</c:v>
                </c:pt>
                <c:pt idx="16693">
                  <c:v>-5.3268224137931398E-2</c:v>
                </c:pt>
                <c:pt idx="16694">
                  <c:v>-5.3274448275861766E-2</c:v>
                </c:pt>
                <c:pt idx="16695">
                  <c:v>-5.3279103448275675E-2</c:v>
                </c:pt>
                <c:pt idx="16696">
                  <c:v>-5.3283034482758632E-2</c:v>
                </c:pt>
                <c:pt idx="16697">
                  <c:v>-5.3286017241379324E-2</c:v>
                </c:pt>
                <c:pt idx="16698">
                  <c:v>-5.3288620689655175E-2</c:v>
                </c:pt>
                <c:pt idx="16699">
                  <c:v>-5.3290534482758632E-2</c:v>
                </c:pt>
                <c:pt idx="16700">
                  <c:v>-5.3289844827586211E-2</c:v>
                </c:pt>
                <c:pt idx="16701">
                  <c:v>-5.3288258620689428E-2</c:v>
                </c:pt>
                <c:pt idx="16702">
                  <c:v>-5.3287655172413802E-2</c:v>
                </c:pt>
                <c:pt idx="16703">
                  <c:v>-5.3287448275861946E-2</c:v>
                </c:pt>
                <c:pt idx="16704">
                  <c:v>-5.3284586206896564E-2</c:v>
                </c:pt>
                <c:pt idx="16705">
                  <c:v>-5.3279172413792757E-2</c:v>
                </c:pt>
                <c:pt idx="16706">
                  <c:v>-5.3273586206896553E-2</c:v>
                </c:pt>
                <c:pt idx="16707">
                  <c:v>-5.3267879310344816E-2</c:v>
                </c:pt>
                <c:pt idx="16708">
                  <c:v>-5.3262517241379322E-2</c:v>
                </c:pt>
                <c:pt idx="16709">
                  <c:v>-5.3257120689655046E-2</c:v>
                </c:pt>
                <c:pt idx="16710">
                  <c:v>-5.3252103448275863E-2</c:v>
                </c:pt>
                <c:pt idx="16711">
                  <c:v>-5.3247275862068955E-2</c:v>
                </c:pt>
                <c:pt idx="16712">
                  <c:v>-5.3242379310344805E-2</c:v>
                </c:pt>
                <c:pt idx="16713">
                  <c:v>-5.3236448275862047E-2</c:v>
                </c:pt>
                <c:pt idx="16714">
                  <c:v>-5.3231551724137897E-2</c:v>
                </c:pt>
                <c:pt idx="16715">
                  <c:v>-5.3227793103448433E-2</c:v>
                </c:pt>
                <c:pt idx="16716">
                  <c:v>-5.3225655172413795E-2</c:v>
                </c:pt>
                <c:pt idx="16717">
                  <c:v>-5.3224793103448333E-2</c:v>
                </c:pt>
                <c:pt idx="16718">
                  <c:v>-5.3224965517241381E-2</c:v>
                </c:pt>
                <c:pt idx="16719">
                  <c:v>-5.3225689655172416E-2</c:v>
                </c:pt>
                <c:pt idx="16720">
                  <c:v>-5.3226241379310354E-2</c:v>
                </c:pt>
                <c:pt idx="16721">
                  <c:v>-5.3225499999999995E-2</c:v>
                </c:pt>
                <c:pt idx="16722">
                  <c:v>-5.3224362068965234E-2</c:v>
                </c:pt>
                <c:pt idx="16723">
                  <c:v>-5.3223637931034816E-2</c:v>
                </c:pt>
                <c:pt idx="16724">
                  <c:v>-5.3226620689655176E-2</c:v>
                </c:pt>
                <c:pt idx="16725">
                  <c:v>-5.3231965517241381E-2</c:v>
                </c:pt>
                <c:pt idx="16726">
                  <c:v>-5.3237310344827593E-2</c:v>
                </c:pt>
                <c:pt idx="16727">
                  <c:v>-5.3243810344827586E-2</c:v>
                </c:pt>
                <c:pt idx="16728">
                  <c:v>-5.3251172413793055E-2</c:v>
                </c:pt>
                <c:pt idx="16729">
                  <c:v>-5.3257637931034822E-2</c:v>
                </c:pt>
                <c:pt idx="16730">
                  <c:v>-5.3263068965517239E-2</c:v>
                </c:pt>
                <c:pt idx="16731">
                  <c:v>-5.3269086206896563E-2</c:v>
                </c:pt>
                <c:pt idx="16732">
                  <c:v>-5.3275551724137865E-2</c:v>
                </c:pt>
                <c:pt idx="16733">
                  <c:v>-5.3279775862068765E-2</c:v>
                </c:pt>
                <c:pt idx="16734">
                  <c:v>-5.3282051724137927E-2</c:v>
                </c:pt>
                <c:pt idx="16735">
                  <c:v>-5.3282034482758624E-2</c:v>
                </c:pt>
                <c:pt idx="16736">
                  <c:v>-5.3282051724137927E-2</c:v>
                </c:pt>
                <c:pt idx="16737">
                  <c:v>-5.3282896551724142E-2</c:v>
                </c:pt>
                <c:pt idx="16738">
                  <c:v>-5.3283499999999998E-2</c:v>
                </c:pt>
                <c:pt idx="16739">
                  <c:v>-5.3284758620689647E-2</c:v>
                </c:pt>
                <c:pt idx="16740">
                  <c:v>-5.3285655172413786E-2</c:v>
                </c:pt>
                <c:pt idx="16741">
                  <c:v>-5.3284741379310344E-2</c:v>
                </c:pt>
                <c:pt idx="16742">
                  <c:v>-5.3284293103448434E-2</c:v>
                </c:pt>
                <c:pt idx="16743">
                  <c:v>-5.3283931034482833E-2</c:v>
                </c:pt>
                <c:pt idx="16744">
                  <c:v>-5.3282172413793107E-2</c:v>
                </c:pt>
                <c:pt idx="16745">
                  <c:v>-5.3279034482758607E-2</c:v>
                </c:pt>
                <c:pt idx="16746">
                  <c:v>-5.3273810344827588E-2</c:v>
                </c:pt>
                <c:pt idx="16747">
                  <c:v>-5.3268103448275858E-2</c:v>
                </c:pt>
                <c:pt idx="16748">
                  <c:v>-5.3262844827586434E-2</c:v>
                </c:pt>
                <c:pt idx="16749">
                  <c:v>-5.3258017241379317E-2</c:v>
                </c:pt>
                <c:pt idx="16750">
                  <c:v>-5.3252896551724153E-2</c:v>
                </c:pt>
                <c:pt idx="16751">
                  <c:v>-5.3248224137931184E-2</c:v>
                </c:pt>
                <c:pt idx="16752">
                  <c:v>-5.3243344827586213E-2</c:v>
                </c:pt>
                <c:pt idx="16753">
                  <c:v>-5.3238586206896553E-2</c:v>
                </c:pt>
                <c:pt idx="16754">
                  <c:v>-5.3233827586206893E-2</c:v>
                </c:pt>
                <c:pt idx="16755">
                  <c:v>-5.3228448275861769E-2</c:v>
                </c:pt>
                <c:pt idx="16756">
                  <c:v>-5.3223620689655166E-2</c:v>
                </c:pt>
                <c:pt idx="16757">
                  <c:v>-5.3220758620689645E-2</c:v>
                </c:pt>
                <c:pt idx="16758">
                  <c:v>-5.3217844827586423E-2</c:v>
                </c:pt>
                <c:pt idx="16759">
                  <c:v>-5.3215517241379309E-2</c:v>
                </c:pt>
                <c:pt idx="16760">
                  <c:v>-5.3213172413793086E-2</c:v>
                </c:pt>
                <c:pt idx="16761">
                  <c:v>-5.3210758620689656E-2</c:v>
                </c:pt>
                <c:pt idx="16762">
                  <c:v>-5.3209534482758621E-2</c:v>
                </c:pt>
                <c:pt idx="16763">
                  <c:v>-5.3209551724137875E-2</c:v>
                </c:pt>
                <c:pt idx="16764">
                  <c:v>-5.3211293103448527E-2</c:v>
                </c:pt>
                <c:pt idx="16765">
                  <c:v>-5.3214637931034897E-2</c:v>
                </c:pt>
                <c:pt idx="16766">
                  <c:v>-5.3220120689654871E-2</c:v>
                </c:pt>
                <c:pt idx="16767">
                  <c:v>-5.3225517241379305E-2</c:v>
                </c:pt>
                <c:pt idx="16768">
                  <c:v>-5.3229396551724095E-2</c:v>
                </c:pt>
                <c:pt idx="16769">
                  <c:v>-5.3232931034483011E-2</c:v>
                </c:pt>
                <c:pt idx="16770">
                  <c:v>-5.323751724137931E-2</c:v>
                </c:pt>
                <c:pt idx="16771">
                  <c:v>-5.3242362068965272E-2</c:v>
                </c:pt>
                <c:pt idx="16772">
                  <c:v>-5.3248068965517245E-2</c:v>
                </c:pt>
                <c:pt idx="16773">
                  <c:v>-5.3253413793103464E-2</c:v>
                </c:pt>
                <c:pt idx="16774">
                  <c:v>-5.3259724137931133E-2</c:v>
                </c:pt>
                <c:pt idx="16775">
                  <c:v>-5.3268620689655176E-2</c:v>
                </c:pt>
                <c:pt idx="16776">
                  <c:v>-5.3279258620689295E-2</c:v>
                </c:pt>
                <c:pt idx="16777">
                  <c:v>-5.3290000000000004E-2</c:v>
                </c:pt>
                <c:pt idx="16778">
                  <c:v>-5.3300413793103484E-2</c:v>
                </c:pt>
                <c:pt idx="16779">
                  <c:v>-5.331127586206897E-2</c:v>
                </c:pt>
                <c:pt idx="16780">
                  <c:v>-5.3323793103448612E-2</c:v>
                </c:pt>
                <c:pt idx="16781">
                  <c:v>-5.3335896551724139E-2</c:v>
                </c:pt>
                <c:pt idx="16782">
                  <c:v>-5.3346379310344826E-2</c:v>
                </c:pt>
                <c:pt idx="16783">
                  <c:v>-5.3354896551724144E-2</c:v>
                </c:pt>
                <c:pt idx="16784">
                  <c:v>-5.3361775862068972E-2</c:v>
                </c:pt>
                <c:pt idx="16785">
                  <c:v>-5.3367448275862067E-2</c:v>
                </c:pt>
                <c:pt idx="16786">
                  <c:v>-5.3371758620689658E-2</c:v>
                </c:pt>
                <c:pt idx="16787">
                  <c:v>-5.3374310344827584E-2</c:v>
                </c:pt>
                <c:pt idx="16788">
                  <c:v>-5.3375620689655165E-2</c:v>
                </c:pt>
                <c:pt idx="16789">
                  <c:v>-5.337679310344863E-2</c:v>
                </c:pt>
                <c:pt idx="16790">
                  <c:v>-5.3377758620689657E-2</c:v>
                </c:pt>
                <c:pt idx="16791">
                  <c:v>-5.3377275862068974E-2</c:v>
                </c:pt>
                <c:pt idx="16792">
                  <c:v>-5.3376241379310393E-2</c:v>
                </c:pt>
                <c:pt idx="16793">
                  <c:v>-5.3375655172413786E-2</c:v>
                </c:pt>
                <c:pt idx="16794">
                  <c:v>-5.3376017241379324E-2</c:v>
                </c:pt>
                <c:pt idx="16795">
                  <c:v>-5.3377689655172422E-2</c:v>
                </c:pt>
                <c:pt idx="16796">
                  <c:v>-5.3380500000000004E-2</c:v>
                </c:pt>
                <c:pt idx="16797">
                  <c:v>-5.3382862068965496E-2</c:v>
                </c:pt>
                <c:pt idx="16798">
                  <c:v>-5.3385051724137926E-2</c:v>
                </c:pt>
                <c:pt idx="16799">
                  <c:v>-5.3387137931034841E-2</c:v>
                </c:pt>
                <c:pt idx="16800">
                  <c:v>-5.3389137931034523E-2</c:v>
                </c:pt>
                <c:pt idx="16801">
                  <c:v>-5.3389172413793096E-2</c:v>
                </c:pt>
                <c:pt idx="16802">
                  <c:v>-5.3387965517241523E-2</c:v>
                </c:pt>
                <c:pt idx="16803">
                  <c:v>-5.3385413793103464E-2</c:v>
                </c:pt>
                <c:pt idx="16804">
                  <c:v>-5.3381999999999999E-2</c:v>
                </c:pt>
                <c:pt idx="16805">
                  <c:v>-5.337855172413794E-2</c:v>
                </c:pt>
                <c:pt idx="16806">
                  <c:v>-5.3374655172413792E-2</c:v>
                </c:pt>
                <c:pt idx="16807">
                  <c:v>-5.3369379310344828E-2</c:v>
                </c:pt>
                <c:pt idx="16808">
                  <c:v>-5.3361206896551834E-2</c:v>
                </c:pt>
                <c:pt idx="16809">
                  <c:v>-5.3349948275861786E-2</c:v>
                </c:pt>
                <c:pt idx="16810">
                  <c:v>-5.3337275862068982E-2</c:v>
                </c:pt>
                <c:pt idx="16811">
                  <c:v>-5.3325655172413791E-2</c:v>
                </c:pt>
                <c:pt idx="16812">
                  <c:v>-5.3313500000000034E-2</c:v>
                </c:pt>
                <c:pt idx="16813">
                  <c:v>-5.3298706896551723E-2</c:v>
                </c:pt>
                <c:pt idx="16814">
                  <c:v>-5.3283517241379322E-2</c:v>
                </c:pt>
                <c:pt idx="16815">
                  <c:v>-5.3269775862068956E-2</c:v>
                </c:pt>
                <c:pt idx="16816">
                  <c:v>-5.3258896551724097E-2</c:v>
                </c:pt>
                <c:pt idx="16817">
                  <c:v>-5.3249431034482764E-2</c:v>
                </c:pt>
                <c:pt idx="16818">
                  <c:v>-5.3238413793103463E-2</c:v>
                </c:pt>
                <c:pt idx="16819">
                  <c:v>-5.3226431034482914E-2</c:v>
                </c:pt>
                <c:pt idx="16820">
                  <c:v>-5.3215448275861853E-2</c:v>
                </c:pt>
                <c:pt idx="16821">
                  <c:v>-5.3207844827586233E-2</c:v>
                </c:pt>
                <c:pt idx="16822">
                  <c:v>-5.3201620689655157E-2</c:v>
                </c:pt>
                <c:pt idx="16823">
                  <c:v>-5.3196172413793104E-2</c:v>
                </c:pt>
                <c:pt idx="16824">
                  <c:v>-5.3192017241379522E-2</c:v>
                </c:pt>
                <c:pt idx="16825">
                  <c:v>-5.3188620689655165E-2</c:v>
                </c:pt>
                <c:pt idx="16826">
                  <c:v>-5.3186103448275873E-2</c:v>
                </c:pt>
                <c:pt idx="16827">
                  <c:v>-5.3185931034482804E-2</c:v>
                </c:pt>
                <c:pt idx="16828">
                  <c:v>-5.3187655172413792E-2</c:v>
                </c:pt>
                <c:pt idx="16829">
                  <c:v>-5.3189206896551731E-2</c:v>
                </c:pt>
                <c:pt idx="16830">
                  <c:v>-5.3190086206896789E-2</c:v>
                </c:pt>
                <c:pt idx="16831">
                  <c:v>-5.3190137931034796E-2</c:v>
                </c:pt>
                <c:pt idx="16832">
                  <c:v>-5.3190724137931487E-2</c:v>
                </c:pt>
                <c:pt idx="16833">
                  <c:v>-5.3191051724137926E-2</c:v>
                </c:pt>
                <c:pt idx="16834">
                  <c:v>-5.319143103448299E-2</c:v>
                </c:pt>
                <c:pt idx="16835">
                  <c:v>-5.3191568965517237E-2</c:v>
                </c:pt>
                <c:pt idx="16836">
                  <c:v>-5.3191413793103472E-2</c:v>
                </c:pt>
                <c:pt idx="16837">
                  <c:v>-5.3191241379310354E-2</c:v>
                </c:pt>
                <c:pt idx="16838">
                  <c:v>-5.3190431034483086E-2</c:v>
                </c:pt>
                <c:pt idx="16839">
                  <c:v>-5.319022413793148E-2</c:v>
                </c:pt>
                <c:pt idx="16840">
                  <c:v>-5.3192275862068983E-2</c:v>
                </c:pt>
                <c:pt idx="16841">
                  <c:v>-5.319603448275885E-2</c:v>
                </c:pt>
                <c:pt idx="16842">
                  <c:v>-5.3201396551724116E-2</c:v>
                </c:pt>
                <c:pt idx="16843">
                  <c:v>-5.3207293103448523E-2</c:v>
                </c:pt>
                <c:pt idx="16844">
                  <c:v>-5.3212362068965485E-2</c:v>
                </c:pt>
                <c:pt idx="16845">
                  <c:v>-5.3217344827586464E-2</c:v>
                </c:pt>
                <c:pt idx="16846">
                  <c:v>-5.3221275862068866E-2</c:v>
                </c:pt>
                <c:pt idx="16847">
                  <c:v>-5.3223413793103462E-2</c:v>
                </c:pt>
                <c:pt idx="16848">
                  <c:v>-5.3226103448275865E-2</c:v>
                </c:pt>
                <c:pt idx="16849">
                  <c:v>-5.3229724137931103E-2</c:v>
                </c:pt>
                <c:pt idx="16850">
                  <c:v>-5.3233758620689658E-2</c:v>
                </c:pt>
                <c:pt idx="16851">
                  <c:v>-5.3238189655172415E-2</c:v>
                </c:pt>
                <c:pt idx="16852">
                  <c:v>-5.3242482758620722E-2</c:v>
                </c:pt>
                <c:pt idx="16853">
                  <c:v>-5.3247620689655155E-2</c:v>
                </c:pt>
                <c:pt idx="16854">
                  <c:v>-5.325275862068965E-2</c:v>
                </c:pt>
                <c:pt idx="16855">
                  <c:v>-5.3258000000000007E-2</c:v>
                </c:pt>
                <c:pt idx="16856">
                  <c:v>-5.3262517241379322E-2</c:v>
                </c:pt>
                <c:pt idx="16857">
                  <c:v>-5.3264965517241393E-2</c:v>
                </c:pt>
                <c:pt idx="16858">
                  <c:v>-5.3267310344827588E-2</c:v>
                </c:pt>
                <c:pt idx="16859">
                  <c:v>-5.3270482758620702E-2</c:v>
                </c:pt>
                <c:pt idx="16860">
                  <c:v>-5.3274741379310341E-2</c:v>
                </c:pt>
                <c:pt idx="16861">
                  <c:v>-5.3279172413792757E-2</c:v>
                </c:pt>
                <c:pt idx="16862">
                  <c:v>-5.3281689655172416E-2</c:v>
                </c:pt>
                <c:pt idx="16863">
                  <c:v>-5.3282551724137935E-2</c:v>
                </c:pt>
                <c:pt idx="16864">
                  <c:v>-5.3283482758620722E-2</c:v>
                </c:pt>
                <c:pt idx="16865">
                  <c:v>-5.3284655172413799E-2</c:v>
                </c:pt>
                <c:pt idx="16866">
                  <c:v>-5.3285137931034482E-2</c:v>
                </c:pt>
                <c:pt idx="16867">
                  <c:v>-5.3285896551724096E-2</c:v>
                </c:pt>
                <c:pt idx="16868">
                  <c:v>-5.3286862068965365E-2</c:v>
                </c:pt>
                <c:pt idx="16869">
                  <c:v>-5.3288362068965256E-2</c:v>
                </c:pt>
                <c:pt idx="16870">
                  <c:v>-5.3290172413793087E-2</c:v>
                </c:pt>
                <c:pt idx="16871">
                  <c:v>-5.3292534482758634E-2</c:v>
                </c:pt>
                <c:pt idx="16872">
                  <c:v>-5.3295103448275857E-2</c:v>
                </c:pt>
                <c:pt idx="16873">
                  <c:v>-5.3296655172413804E-2</c:v>
                </c:pt>
                <c:pt idx="16874">
                  <c:v>-5.3297448275862046E-2</c:v>
                </c:pt>
                <c:pt idx="16875">
                  <c:v>-5.3298603448275882E-2</c:v>
                </c:pt>
                <c:pt idx="16876">
                  <c:v>-5.330062068965518E-2</c:v>
                </c:pt>
                <c:pt idx="16877">
                  <c:v>-5.3300396551724138E-2</c:v>
                </c:pt>
                <c:pt idx="16878">
                  <c:v>-5.3298310344827592E-2</c:v>
                </c:pt>
                <c:pt idx="16879">
                  <c:v>-5.3296775862068962E-2</c:v>
                </c:pt>
                <c:pt idx="16880">
                  <c:v>-5.3294689655172423E-2</c:v>
                </c:pt>
                <c:pt idx="16881">
                  <c:v>-5.3291034482758633E-2</c:v>
                </c:pt>
                <c:pt idx="16882">
                  <c:v>-5.3286982758620732E-2</c:v>
                </c:pt>
                <c:pt idx="16883">
                  <c:v>-5.3282413793103472E-2</c:v>
                </c:pt>
                <c:pt idx="16884">
                  <c:v>-5.3276810344827577E-2</c:v>
                </c:pt>
                <c:pt idx="16885">
                  <c:v>-5.3270068965517225E-2</c:v>
                </c:pt>
                <c:pt idx="16886">
                  <c:v>-5.3262431034483075E-2</c:v>
                </c:pt>
                <c:pt idx="16887">
                  <c:v>-5.3255206896551728E-2</c:v>
                </c:pt>
                <c:pt idx="16888">
                  <c:v>-5.3249017241379315E-2</c:v>
                </c:pt>
                <c:pt idx="16889">
                  <c:v>-5.3242120689655045E-2</c:v>
                </c:pt>
                <c:pt idx="16890">
                  <c:v>-5.3235482758620702E-2</c:v>
                </c:pt>
                <c:pt idx="16891">
                  <c:v>-5.3229310344827585E-2</c:v>
                </c:pt>
                <c:pt idx="16892">
                  <c:v>-5.3223293103448505E-2</c:v>
                </c:pt>
                <c:pt idx="16893">
                  <c:v>-5.3216551724137931E-2</c:v>
                </c:pt>
                <c:pt idx="16894">
                  <c:v>-5.3210344827586423E-2</c:v>
                </c:pt>
                <c:pt idx="16895">
                  <c:v>-5.3205655172413796E-2</c:v>
                </c:pt>
                <c:pt idx="16896">
                  <c:v>-5.3202672413793103E-2</c:v>
                </c:pt>
                <c:pt idx="16897">
                  <c:v>-5.3201293103448413E-2</c:v>
                </c:pt>
                <c:pt idx="16898">
                  <c:v>-5.3199689655172418E-2</c:v>
                </c:pt>
                <c:pt idx="16899">
                  <c:v>-5.3196241379310422E-2</c:v>
                </c:pt>
                <c:pt idx="16900">
                  <c:v>-5.3191896551724127E-2</c:v>
                </c:pt>
                <c:pt idx="16901">
                  <c:v>-5.3187379310344826E-2</c:v>
                </c:pt>
                <c:pt idx="16902">
                  <c:v>-5.3181913793103448E-2</c:v>
                </c:pt>
                <c:pt idx="16903">
                  <c:v>-5.3174655172413786E-2</c:v>
                </c:pt>
                <c:pt idx="16904">
                  <c:v>-5.3167482758620904E-2</c:v>
                </c:pt>
                <c:pt idx="16905">
                  <c:v>-5.3160448275861957E-2</c:v>
                </c:pt>
                <c:pt idx="16906">
                  <c:v>-5.3154379310344807E-2</c:v>
                </c:pt>
                <c:pt idx="16907">
                  <c:v>-5.3148413793103449E-2</c:v>
                </c:pt>
                <c:pt idx="16908">
                  <c:v>-5.3142241379310354E-2</c:v>
                </c:pt>
                <c:pt idx="16909">
                  <c:v>-5.3138862068965294E-2</c:v>
                </c:pt>
                <c:pt idx="16910">
                  <c:v>-5.3137379310344825E-2</c:v>
                </c:pt>
                <c:pt idx="16911">
                  <c:v>-5.3136827586206914E-2</c:v>
                </c:pt>
                <c:pt idx="16912">
                  <c:v>-5.3137413793103473E-2</c:v>
                </c:pt>
                <c:pt idx="16913">
                  <c:v>-5.314E-2</c:v>
                </c:pt>
                <c:pt idx="16914">
                  <c:v>-5.3143068965517244E-2</c:v>
                </c:pt>
                <c:pt idx="16915">
                  <c:v>-5.3146172413793095E-2</c:v>
                </c:pt>
                <c:pt idx="16916">
                  <c:v>-5.3148689655172415E-2</c:v>
                </c:pt>
                <c:pt idx="16917">
                  <c:v>-5.3151965517241384E-2</c:v>
                </c:pt>
                <c:pt idx="16918">
                  <c:v>-5.3156344827586424E-2</c:v>
                </c:pt>
                <c:pt idx="16919">
                  <c:v>-5.3159534482758626E-2</c:v>
                </c:pt>
                <c:pt idx="16920">
                  <c:v>-5.3161810344827587E-2</c:v>
                </c:pt>
                <c:pt idx="16921">
                  <c:v>-5.3165793103448516E-2</c:v>
                </c:pt>
                <c:pt idx="16922">
                  <c:v>-5.3171034482758617E-2</c:v>
                </c:pt>
                <c:pt idx="16923">
                  <c:v>-5.3175517241379318E-2</c:v>
                </c:pt>
                <c:pt idx="16924">
                  <c:v>-5.3179551724137866E-2</c:v>
                </c:pt>
                <c:pt idx="16925">
                  <c:v>-5.3183517241379333E-2</c:v>
                </c:pt>
                <c:pt idx="16926">
                  <c:v>-5.3188741379310352E-2</c:v>
                </c:pt>
                <c:pt idx="16927">
                  <c:v>-5.3195689655172414E-2</c:v>
                </c:pt>
                <c:pt idx="16928">
                  <c:v>-5.3202793103448574E-2</c:v>
                </c:pt>
                <c:pt idx="16929">
                  <c:v>-5.3209517241379296E-2</c:v>
                </c:pt>
                <c:pt idx="16930">
                  <c:v>-5.3215068965517254E-2</c:v>
                </c:pt>
                <c:pt idx="16931">
                  <c:v>-5.3221241379310343E-2</c:v>
                </c:pt>
                <c:pt idx="16932">
                  <c:v>-5.3229155172413493E-2</c:v>
                </c:pt>
                <c:pt idx="16933">
                  <c:v>-5.3236413793103482E-2</c:v>
                </c:pt>
                <c:pt idx="16934">
                  <c:v>-5.3243103448275847E-2</c:v>
                </c:pt>
                <c:pt idx="16935">
                  <c:v>-5.3248206896551707E-2</c:v>
                </c:pt>
                <c:pt idx="16936">
                  <c:v>-5.3252620689655167E-2</c:v>
                </c:pt>
                <c:pt idx="16937">
                  <c:v>-5.3257051724137916E-2</c:v>
                </c:pt>
                <c:pt idx="16938">
                  <c:v>-5.3261103448275858E-2</c:v>
                </c:pt>
                <c:pt idx="16939">
                  <c:v>-5.3263568965517254E-2</c:v>
                </c:pt>
                <c:pt idx="16940">
                  <c:v>-5.3263448275862046E-2</c:v>
                </c:pt>
                <c:pt idx="16941">
                  <c:v>-5.3261034482758624E-2</c:v>
                </c:pt>
                <c:pt idx="16942">
                  <c:v>-5.3258379310344786E-2</c:v>
                </c:pt>
                <c:pt idx="16943">
                  <c:v>-5.3256896551724137E-2</c:v>
                </c:pt>
                <c:pt idx="16944">
                  <c:v>-5.3254706896551728E-2</c:v>
                </c:pt>
                <c:pt idx="16945">
                  <c:v>-5.3251706896551725E-2</c:v>
                </c:pt>
                <c:pt idx="16946">
                  <c:v>-5.3249568965516948E-2</c:v>
                </c:pt>
                <c:pt idx="16947">
                  <c:v>-5.3249172413792747E-2</c:v>
                </c:pt>
                <c:pt idx="16948">
                  <c:v>-5.3249206896551715E-2</c:v>
                </c:pt>
                <c:pt idx="16949">
                  <c:v>-5.3249396551724067E-2</c:v>
                </c:pt>
                <c:pt idx="16950">
                  <c:v>-5.3249068965517246E-2</c:v>
                </c:pt>
                <c:pt idx="16951">
                  <c:v>-5.3248603448275866E-2</c:v>
                </c:pt>
                <c:pt idx="16952">
                  <c:v>-5.3247913793103452E-2</c:v>
                </c:pt>
                <c:pt idx="16953">
                  <c:v>-5.3247189655172375E-2</c:v>
                </c:pt>
                <c:pt idx="16954">
                  <c:v>-5.324689655172414E-2</c:v>
                </c:pt>
                <c:pt idx="16955">
                  <c:v>-5.3246275862068967E-2</c:v>
                </c:pt>
                <c:pt idx="16956">
                  <c:v>-5.3245965517241367E-2</c:v>
                </c:pt>
                <c:pt idx="16957">
                  <c:v>-5.3245051724137855E-2</c:v>
                </c:pt>
                <c:pt idx="16958">
                  <c:v>-5.324351724137931E-2</c:v>
                </c:pt>
                <c:pt idx="16959">
                  <c:v>-5.3242482758620722E-2</c:v>
                </c:pt>
                <c:pt idx="16960">
                  <c:v>-5.3242413793103453E-2</c:v>
                </c:pt>
                <c:pt idx="16961">
                  <c:v>-5.3241810344827556E-2</c:v>
                </c:pt>
                <c:pt idx="16962">
                  <c:v>-5.3241017241379307E-2</c:v>
                </c:pt>
                <c:pt idx="16963">
                  <c:v>-5.3240603448275865E-2</c:v>
                </c:pt>
                <c:pt idx="16964">
                  <c:v>-5.3241086206896555E-2</c:v>
                </c:pt>
                <c:pt idx="16965">
                  <c:v>-5.3242189655172405E-2</c:v>
                </c:pt>
                <c:pt idx="16966">
                  <c:v>-5.3243741379310351E-2</c:v>
                </c:pt>
                <c:pt idx="16967">
                  <c:v>-5.3245655172413746E-2</c:v>
                </c:pt>
                <c:pt idx="16968">
                  <c:v>-5.3248568965517246E-2</c:v>
                </c:pt>
                <c:pt idx="16969">
                  <c:v>-5.3253379310344816E-2</c:v>
                </c:pt>
                <c:pt idx="16970">
                  <c:v>-5.3259017241379318E-2</c:v>
                </c:pt>
                <c:pt idx="16971">
                  <c:v>-5.32646551724138E-2</c:v>
                </c:pt>
                <c:pt idx="16972">
                  <c:v>-5.326944827586181E-2</c:v>
                </c:pt>
                <c:pt idx="16973">
                  <c:v>-5.3272931034482912E-2</c:v>
                </c:pt>
                <c:pt idx="16974">
                  <c:v>-5.3277137931034502E-2</c:v>
                </c:pt>
                <c:pt idx="16975">
                  <c:v>-5.3283068965517238E-2</c:v>
                </c:pt>
                <c:pt idx="16976">
                  <c:v>-5.3289551724137886E-2</c:v>
                </c:pt>
                <c:pt idx="16977">
                  <c:v>-5.3294896551724154E-2</c:v>
                </c:pt>
                <c:pt idx="16978">
                  <c:v>-5.3298551724137937E-2</c:v>
                </c:pt>
                <c:pt idx="16979">
                  <c:v>-5.3301758620689657E-2</c:v>
                </c:pt>
                <c:pt idx="16980">
                  <c:v>-5.3304896551724164E-2</c:v>
                </c:pt>
                <c:pt idx="16981">
                  <c:v>-5.3308810344827713E-2</c:v>
                </c:pt>
                <c:pt idx="16982">
                  <c:v>-5.331193103448309E-2</c:v>
                </c:pt>
                <c:pt idx="16983">
                  <c:v>-5.3315413793103512E-2</c:v>
                </c:pt>
                <c:pt idx="16984">
                  <c:v>-5.3319206896551834E-2</c:v>
                </c:pt>
                <c:pt idx="16985">
                  <c:v>-5.3320775862068966E-2</c:v>
                </c:pt>
                <c:pt idx="16986">
                  <c:v>-5.3321793103448527E-2</c:v>
                </c:pt>
                <c:pt idx="16987">
                  <c:v>-5.3322068965517284E-2</c:v>
                </c:pt>
                <c:pt idx="16988">
                  <c:v>-5.3321862068965345E-2</c:v>
                </c:pt>
                <c:pt idx="16989">
                  <c:v>-5.3320689655172414E-2</c:v>
                </c:pt>
                <c:pt idx="16990">
                  <c:v>-5.3318689655172523E-2</c:v>
                </c:pt>
                <c:pt idx="16991">
                  <c:v>-5.3315431034483128E-2</c:v>
                </c:pt>
                <c:pt idx="16992">
                  <c:v>-5.331239655172447E-2</c:v>
                </c:pt>
                <c:pt idx="16993">
                  <c:v>-5.3310137931034847E-2</c:v>
                </c:pt>
                <c:pt idx="16994">
                  <c:v>-5.3307068965517304E-2</c:v>
                </c:pt>
                <c:pt idx="16995">
                  <c:v>-5.3303568965517294E-2</c:v>
                </c:pt>
                <c:pt idx="16996">
                  <c:v>-5.3300310344827594E-2</c:v>
                </c:pt>
                <c:pt idx="16997">
                  <c:v>-5.329901724137931E-2</c:v>
                </c:pt>
                <c:pt idx="16998">
                  <c:v>-5.3299637931034823E-2</c:v>
                </c:pt>
                <c:pt idx="16999">
                  <c:v>-5.3301293103448603E-2</c:v>
                </c:pt>
                <c:pt idx="17000">
                  <c:v>-5.3304517241379322E-2</c:v>
                </c:pt>
                <c:pt idx="17001">
                  <c:v>-5.3308086206896803E-2</c:v>
                </c:pt>
                <c:pt idx="17002">
                  <c:v>-5.3312706896552028E-2</c:v>
                </c:pt>
                <c:pt idx="17003">
                  <c:v>-5.3317103448275893E-2</c:v>
                </c:pt>
                <c:pt idx="17004">
                  <c:v>-5.3319189655172419E-2</c:v>
                </c:pt>
                <c:pt idx="17005">
                  <c:v>-5.3321034482758621E-2</c:v>
                </c:pt>
                <c:pt idx="17006">
                  <c:v>-5.3323413793103493E-2</c:v>
                </c:pt>
                <c:pt idx="17007">
                  <c:v>-5.3328051724137925E-2</c:v>
                </c:pt>
                <c:pt idx="17008">
                  <c:v>-5.3333413793103523E-2</c:v>
                </c:pt>
                <c:pt idx="17009">
                  <c:v>-5.3336189655172422E-2</c:v>
                </c:pt>
                <c:pt idx="17010">
                  <c:v>-5.3335844827586423E-2</c:v>
                </c:pt>
                <c:pt idx="17011">
                  <c:v>-5.3334068965517303E-2</c:v>
                </c:pt>
                <c:pt idx="17012">
                  <c:v>-5.3330965517241591E-2</c:v>
                </c:pt>
                <c:pt idx="17013">
                  <c:v>-5.3327982758620898E-2</c:v>
                </c:pt>
                <c:pt idx="17014">
                  <c:v>-5.3326482758620924E-2</c:v>
                </c:pt>
                <c:pt idx="17015">
                  <c:v>-5.3324586206896583E-2</c:v>
                </c:pt>
                <c:pt idx="17016">
                  <c:v>-5.3322413793103512E-2</c:v>
                </c:pt>
                <c:pt idx="17017">
                  <c:v>-5.3318724137931539E-2</c:v>
                </c:pt>
                <c:pt idx="17018">
                  <c:v>-5.3313224137931631E-2</c:v>
                </c:pt>
                <c:pt idx="17019">
                  <c:v>-5.3306931034483147E-2</c:v>
                </c:pt>
                <c:pt idx="17020">
                  <c:v>-5.3300758620689663E-2</c:v>
                </c:pt>
                <c:pt idx="17021">
                  <c:v>-5.3294206896551732E-2</c:v>
                </c:pt>
                <c:pt idx="17022">
                  <c:v>-5.3286810344827587E-2</c:v>
                </c:pt>
                <c:pt idx="17023">
                  <c:v>-5.3278844827586214E-2</c:v>
                </c:pt>
                <c:pt idx="17024">
                  <c:v>-5.3270689655172405E-2</c:v>
                </c:pt>
                <c:pt idx="17025">
                  <c:v>-5.3263500000000012E-2</c:v>
                </c:pt>
                <c:pt idx="17026">
                  <c:v>-5.3256068965517253E-2</c:v>
                </c:pt>
                <c:pt idx="17027">
                  <c:v>-5.3248379310344755E-2</c:v>
                </c:pt>
                <c:pt idx="17028">
                  <c:v>-5.324258620689655E-2</c:v>
                </c:pt>
                <c:pt idx="17029">
                  <c:v>-5.3237982758620704E-2</c:v>
                </c:pt>
                <c:pt idx="17030">
                  <c:v>-5.3234172413793086E-2</c:v>
                </c:pt>
                <c:pt idx="17031">
                  <c:v>-5.3232586206896734E-2</c:v>
                </c:pt>
                <c:pt idx="17032">
                  <c:v>-5.3232051724137926E-2</c:v>
                </c:pt>
                <c:pt idx="17033">
                  <c:v>-5.3232896551724154E-2</c:v>
                </c:pt>
                <c:pt idx="17034">
                  <c:v>-5.3234000000000004E-2</c:v>
                </c:pt>
                <c:pt idx="17035">
                  <c:v>-5.3235844827586212E-2</c:v>
                </c:pt>
                <c:pt idx="17036">
                  <c:v>-5.3240068965517043E-2</c:v>
                </c:pt>
                <c:pt idx="17037">
                  <c:v>-5.3244172413792812E-2</c:v>
                </c:pt>
                <c:pt idx="17038">
                  <c:v>-5.3247482758620693E-2</c:v>
                </c:pt>
                <c:pt idx="17039">
                  <c:v>-5.3249241379310266E-2</c:v>
                </c:pt>
                <c:pt idx="17040">
                  <c:v>-5.3251896551724076E-2</c:v>
                </c:pt>
                <c:pt idx="17041">
                  <c:v>-5.3254982758620693E-2</c:v>
                </c:pt>
                <c:pt idx="17042">
                  <c:v>-5.3257344827586234E-2</c:v>
                </c:pt>
                <c:pt idx="17043">
                  <c:v>-5.3259931034482774E-2</c:v>
                </c:pt>
                <c:pt idx="17044">
                  <c:v>-5.3262310344827798E-2</c:v>
                </c:pt>
                <c:pt idx="17045">
                  <c:v>-5.3264913793103462E-2</c:v>
                </c:pt>
                <c:pt idx="17046">
                  <c:v>-5.3266344827586493E-2</c:v>
                </c:pt>
                <c:pt idx="17047">
                  <c:v>-5.32662241379315E-2</c:v>
                </c:pt>
                <c:pt idx="17048">
                  <c:v>-5.3266982758620823E-2</c:v>
                </c:pt>
                <c:pt idx="17049">
                  <c:v>-5.3267931034482914E-2</c:v>
                </c:pt>
                <c:pt idx="17050">
                  <c:v>-5.3266982758620823E-2</c:v>
                </c:pt>
                <c:pt idx="17051">
                  <c:v>-5.3265758620689656E-2</c:v>
                </c:pt>
                <c:pt idx="17052">
                  <c:v>-5.3265413793103462E-2</c:v>
                </c:pt>
                <c:pt idx="17053">
                  <c:v>-5.3265137931034504E-2</c:v>
                </c:pt>
                <c:pt idx="17054">
                  <c:v>-5.3263844827586414E-2</c:v>
                </c:pt>
                <c:pt idx="17055">
                  <c:v>-5.3262241379310384E-2</c:v>
                </c:pt>
                <c:pt idx="17056">
                  <c:v>-5.3261517241379307E-2</c:v>
                </c:pt>
                <c:pt idx="17057">
                  <c:v>-5.3261068965517251E-2</c:v>
                </c:pt>
                <c:pt idx="17058">
                  <c:v>-5.3260500000000002E-2</c:v>
                </c:pt>
                <c:pt idx="17059">
                  <c:v>-5.3259448275861758E-2</c:v>
                </c:pt>
                <c:pt idx="17060">
                  <c:v>-5.3258517241379311E-2</c:v>
                </c:pt>
                <c:pt idx="17061">
                  <c:v>-5.3257655172413799E-2</c:v>
                </c:pt>
                <c:pt idx="17062">
                  <c:v>-5.3257206896551723E-2</c:v>
                </c:pt>
                <c:pt idx="17063">
                  <c:v>-5.3256810344827592E-2</c:v>
                </c:pt>
                <c:pt idx="17064">
                  <c:v>-5.3257637931034822E-2</c:v>
                </c:pt>
                <c:pt idx="17065">
                  <c:v>-5.3259137931034484E-2</c:v>
                </c:pt>
                <c:pt idx="17066">
                  <c:v>-5.3261137931034493E-2</c:v>
                </c:pt>
                <c:pt idx="17067">
                  <c:v>-5.3263913793103454E-2</c:v>
                </c:pt>
                <c:pt idx="17068">
                  <c:v>-5.3266724137931494E-2</c:v>
                </c:pt>
                <c:pt idx="17069">
                  <c:v>-5.3269982758620694E-2</c:v>
                </c:pt>
                <c:pt idx="17070">
                  <c:v>-5.3273000000000008E-2</c:v>
                </c:pt>
                <c:pt idx="17071">
                  <c:v>-5.3275258620689304E-2</c:v>
                </c:pt>
                <c:pt idx="17072">
                  <c:v>-5.3277689655172419E-2</c:v>
                </c:pt>
                <c:pt idx="17073">
                  <c:v>-5.3279724137931112E-2</c:v>
                </c:pt>
                <c:pt idx="17074">
                  <c:v>-5.3282413793103472E-2</c:v>
                </c:pt>
                <c:pt idx="17075">
                  <c:v>-5.3286793103448533E-2</c:v>
                </c:pt>
                <c:pt idx="17076">
                  <c:v>-5.3292844827586491E-2</c:v>
                </c:pt>
                <c:pt idx="17077">
                  <c:v>-5.3299275862068965E-2</c:v>
                </c:pt>
                <c:pt idx="17078">
                  <c:v>-5.3305517241379323E-2</c:v>
                </c:pt>
                <c:pt idx="17079">
                  <c:v>-5.3312931034483223E-2</c:v>
                </c:pt>
                <c:pt idx="17080">
                  <c:v>-5.3318482758620951E-2</c:v>
                </c:pt>
                <c:pt idx="17081">
                  <c:v>-5.3323241379310403E-2</c:v>
                </c:pt>
                <c:pt idx="17082">
                  <c:v>-5.3327327586206903E-2</c:v>
                </c:pt>
                <c:pt idx="17083">
                  <c:v>-5.3329379310344815E-2</c:v>
                </c:pt>
                <c:pt idx="17084">
                  <c:v>-5.3329913793103451E-2</c:v>
                </c:pt>
                <c:pt idx="17085">
                  <c:v>-5.3329068965517243E-2</c:v>
                </c:pt>
                <c:pt idx="17086">
                  <c:v>-5.3326931034483119E-2</c:v>
                </c:pt>
                <c:pt idx="17087">
                  <c:v>-5.3324241379310362E-2</c:v>
                </c:pt>
                <c:pt idx="17088">
                  <c:v>-5.3320672413793103E-2</c:v>
                </c:pt>
                <c:pt idx="17089">
                  <c:v>-5.3316741379310424E-2</c:v>
                </c:pt>
                <c:pt idx="17090">
                  <c:v>-5.3313879310344883E-2</c:v>
                </c:pt>
                <c:pt idx="17091">
                  <c:v>-5.3310775862068963E-2</c:v>
                </c:pt>
                <c:pt idx="17092">
                  <c:v>-5.3306827586206924E-2</c:v>
                </c:pt>
                <c:pt idx="17093">
                  <c:v>-5.3303000000000024E-2</c:v>
                </c:pt>
                <c:pt idx="17094">
                  <c:v>-5.3300344827586485E-2</c:v>
                </c:pt>
                <c:pt idx="17095">
                  <c:v>-5.3297724137931442E-2</c:v>
                </c:pt>
                <c:pt idx="17096">
                  <c:v>-5.3295775862068968E-2</c:v>
                </c:pt>
                <c:pt idx="17097">
                  <c:v>-5.3294448275861946E-2</c:v>
                </c:pt>
                <c:pt idx="17098">
                  <c:v>-5.3294086206896574E-2</c:v>
                </c:pt>
                <c:pt idx="17099">
                  <c:v>-5.3292724137931485E-2</c:v>
                </c:pt>
                <c:pt idx="17100">
                  <c:v>-5.3290086206896584E-2</c:v>
                </c:pt>
                <c:pt idx="17101">
                  <c:v>-5.3289051724137886E-2</c:v>
                </c:pt>
                <c:pt idx="17102">
                  <c:v>-5.3288327586206899E-2</c:v>
                </c:pt>
                <c:pt idx="17103">
                  <c:v>-5.3287137931034533E-2</c:v>
                </c:pt>
                <c:pt idx="17104">
                  <c:v>-5.3284896551724144E-2</c:v>
                </c:pt>
                <c:pt idx="17105">
                  <c:v>-5.3282620689655176E-2</c:v>
                </c:pt>
                <c:pt idx="17106">
                  <c:v>-5.3281689655172416E-2</c:v>
                </c:pt>
                <c:pt idx="17107">
                  <c:v>-5.3281051724137905E-2</c:v>
                </c:pt>
                <c:pt idx="17108">
                  <c:v>-5.3279862068965136E-2</c:v>
                </c:pt>
                <c:pt idx="17109">
                  <c:v>-5.3279051724137876E-2</c:v>
                </c:pt>
                <c:pt idx="17110">
                  <c:v>-5.3278379310344785E-2</c:v>
                </c:pt>
                <c:pt idx="17111">
                  <c:v>-5.3277551724137895E-2</c:v>
                </c:pt>
                <c:pt idx="17112">
                  <c:v>-5.3277758620689349E-2</c:v>
                </c:pt>
                <c:pt idx="17113">
                  <c:v>-5.3277741379310344E-2</c:v>
                </c:pt>
                <c:pt idx="17114">
                  <c:v>-5.3278206896551716E-2</c:v>
                </c:pt>
                <c:pt idx="17115">
                  <c:v>-5.3279620689655145E-2</c:v>
                </c:pt>
                <c:pt idx="17116">
                  <c:v>-5.3281896551724141E-2</c:v>
                </c:pt>
                <c:pt idx="17117">
                  <c:v>-5.3284793103448434E-2</c:v>
                </c:pt>
                <c:pt idx="17118">
                  <c:v>-5.3285965517241393E-2</c:v>
                </c:pt>
                <c:pt idx="17119">
                  <c:v>-5.3285379310344785E-2</c:v>
                </c:pt>
                <c:pt idx="17120">
                  <c:v>-5.3284706896551723E-2</c:v>
                </c:pt>
                <c:pt idx="17121">
                  <c:v>-5.3285396551724096E-2</c:v>
                </c:pt>
                <c:pt idx="17122">
                  <c:v>-5.3287396551724125E-2</c:v>
                </c:pt>
                <c:pt idx="17123">
                  <c:v>-5.3289655172413797E-2</c:v>
                </c:pt>
                <c:pt idx="17124">
                  <c:v>-5.3291448275861845E-2</c:v>
                </c:pt>
                <c:pt idx="17125">
                  <c:v>-5.3293051724137931E-2</c:v>
                </c:pt>
                <c:pt idx="17126">
                  <c:v>-5.3295241379310354E-2</c:v>
                </c:pt>
                <c:pt idx="17127">
                  <c:v>-5.3295224137931398E-2</c:v>
                </c:pt>
                <c:pt idx="17128">
                  <c:v>-5.3291568965517254E-2</c:v>
                </c:pt>
                <c:pt idx="17129">
                  <c:v>-5.3287034482758622E-2</c:v>
                </c:pt>
                <c:pt idx="17130">
                  <c:v>-5.3281620689655175E-2</c:v>
                </c:pt>
                <c:pt idx="17131">
                  <c:v>-5.3273758620689358E-2</c:v>
                </c:pt>
                <c:pt idx="17132">
                  <c:v>-5.3265137931034504E-2</c:v>
                </c:pt>
                <c:pt idx="17133">
                  <c:v>-5.3256431034482923E-2</c:v>
                </c:pt>
                <c:pt idx="17134">
                  <c:v>-5.3249948275861672E-2</c:v>
                </c:pt>
                <c:pt idx="17135">
                  <c:v>-5.3244655172413786E-2</c:v>
                </c:pt>
                <c:pt idx="17136">
                  <c:v>-5.3238948275861828E-2</c:v>
                </c:pt>
                <c:pt idx="17137">
                  <c:v>-5.3234758620689646E-2</c:v>
                </c:pt>
                <c:pt idx="17138">
                  <c:v>-5.3231000000000001E-2</c:v>
                </c:pt>
                <c:pt idx="17139">
                  <c:v>-5.3227034482758624E-2</c:v>
                </c:pt>
                <c:pt idx="17140">
                  <c:v>-5.3222758620689647E-2</c:v>
                </c:pt>
                <c:pt idx="17141">
                  <c:v>-5.3218258620689657E-2</c:v>
                </c:pt>
                <c:pt idx="17142">
                  <c:v>-5.3214327586206901E-2</c:v>
                </c:pt>
                <c:pt idx="17143">
                  <c:v>-5.3209862068965198E-2</c:v>
                </c:pt>
                <c:pt idx="17144">
                  <c:v>-5.3206189655172396E-2</c:v>
                </c:pt>
                <c:pt idx="17145">
                  <c:v>-5.3203E-2</c:v>
                </c:pt>
                <c:pt idx="17146">
                  <c:v>-5.3198241379310354E-2</c:v>
                </c:pt>
                <c:pt idx="17147">
                  <c:v>-5.319422413793147E-2</c:v>
                </c:pt>
                <c:pt idx="17148">
                  <c:v>-5.3191379310344816E-2</c:v>
                </c:pt>
                <c:pt idx="17149">
                  <c:v>-5.3189689655172415E-2</c:v>
                </c:pt>
                <c:pt idx="17150">
                  <c:v>-5.3188379310344806E-2</c:v>
                </c:pt>
                <c:pt idx="17151">
                  <c:v>-5.3187413793103454E-2</c:v>
                </c:pt>
                <c:pt idx="17152">
                  <c:v>-5.3188396551724144E-2</c:v>
                </c:pt>
                <c:pt idx="17153">
                  <c:v>-5.3190620689655174E-2</c:v>
                </c:pt>
                <c:pt idx="17154">
                  <c:v>-5.3192258620689672E-2</c:v>
                </c:pt>
                <c:pt idx="17155">
                  <c:v>-5.3196103448275883E-2</c:v>
                </c:pt>
                <c:pt idx="17156">
                  <c:v>-5.3201448275861804E-2</c:v>
                </c:pt>
                <c:pt idx="17157">
                  <c:v>-5.3205517241379306E-2</c:v>
                </c:pt>
                <c:pt idx="17158">
                  <c:v>-5.320853448275862E-2</c:v>
                </c:pt>
                <c:pt idx="17159">
                  <c:v>-5.3211448275861946E-2</c:v>
                </c:pt>
                <c:pt idx="17160">
                  <c:v>-5.3215620689655165E-2</c:v>
                </c:pt>
                <c:pt idx="17161">
                  <c:v>-5.3220724137931295E-2</c:v>
                </c:pt>
                <c:pt idx="17162">
                  <c:v>-5.3226896551724141E-2</c:v>
                </c:pt>
                <c:pt idx="17163">
                  <c:v>-5.3233206896551734E-2</c:v>
                </c:pt>
                <c:pt idx="17164">
                  <c:v>-5.3239620689655175E-2</c:v>
                </c:pt>
                <c:pt idx="17165">
                  <c:v>-5.3246689655172416E-2</c:v>
                </c:pt>
                <c:pt idx="17166">
                  <c:v>-5.3254137931034493E-2</c:v>
                </c:pt>
                <c:pt idx="17167">
                  <c:v>-5.3261137931034493E-2</c:v>
                </c:pt>
                <c:pt idx="17168">
                  <c:v>-5.3268413793103452E-2</c:v>
                </c:pt>
                <c:pt idx="17169">
                  <c:v>-5.3276862068965272E-2</c:v>
                </c:pt>
                <c:pt idx="17170">
                  <c:v>-5.3285017241379316E-2</c:v>
                </c:pt>
                <c:pt idx="17171">
                  <c:v>-5.3292344827586519E-2</c:v>
                </c:pt>
                <c:pt idx="17172">
                  <c:v>-5.3298172413793095E-2</c:v>
                </c:pt>
                <c:pt idx="17173">
                  <c:v>-5.3302103448275864E-2</c:v>
                </c:pt>
                <c:pt idx="17174">
                  <c:v>-5.3304310344827591E-2</c:v>
                </c:pt>
                <c:pt idx="17175">
                  <c:v>-5.3305327586206902E-2</c:v>
                </c:pt>
                <c:pt idx="17176">
                  <c:v>-5.330684482758654E-2</c:v>
                </c:pt>
                <c:pt idx="17177">
                  <c:v>-5.3308275862068974E-2</c:v>
                </c:pt>
                <c:pt idx="17178">
                  <c:v>-5.3308620689655174E-2</c:v>
                </c:pt>
                <c:pt idx="17179">
                  <c:v>-5.3309034482758623E-2</c:v>
                </c:pt>
                <c:pt idx="17180">
                  <c:v>-5.3310482758620971E-2</c:v>
                </c:pt>
                <c:pt idx="17181">
                  <c:v>-5.3312034482758945E-2</c:v>
                </c:pt>
                <c:pt idx="17182">
                  <c:v>-5.3312534482758925E-2</c:v>
                </c:pt>
                <c:pt idx="17183">
                  <c:v>-5.3313758620689662E-2</c:v>
                </c:pt>
                <c:pt idx="17184">
                  <c:v>-5.3314155172413787E-2</c:v>
                </c:pt>
                <c:pt idx="17185">
                  <c:v>-5.3314206896551933E-2</c:v>
                </c:pt>
                <c:pt idx="17186">
                  <c:v>-5.3316568965517334E-2</c:v>
                </c:pt>
                <c:pt idx="17187">
                  <c:v>-5.3320620689655179E-2</c:v>
                </c:pt>
                <c:pt idx="17188">
                  <c:v>-5.3325189655172398E-2</c:v>
                </c:pt>
                <c:pt idx="17189">
                  <c:v>-5.3328827586206898E-2</c:v>
                </c:pt>
                <c:pt idx="17190">
                  <c:v>-5.3331637931034938E-2</c:v>
                </c:pt>
                <c:pt idx="17191">
                  <c:v>-5.3334775862068973E-2</c:v>
                </c:pt>
                <c:pt idx="17192">
                  <c:v>-5.3337551724137934E-2</c:v>
                </c:pt>
                <c:pt idx="17193">
                  <c:v>-5.3340396551724137E-2</c:v>
                </c:pt>
                <c:pt idx="17194">
                  <c:v>-5.3341689655172407E-2</c:v>
                </c:pt>
                <c:pt idx="17195">
                  <c:v>-5.3339689655172412E-2</c:v>
                </c:pt>
                <c:pt idx="17196">
                  <c:v>-5.3335517241379311E-2</c:v>
                </c:pt>
                <c:pt idx="17197">
                  <c:v>-5.3330396551724182E-2</c:v>
                </c:pt>
                <c:pt idx="17198">
                  <c:v>-5.3323758620689658E-2</c:v>
                </c:pt>
                <c:pt idx="17199">
                  <c:v>-5.3316655172413914E-2</c:v>
                </c:pt>
                <c:pt idx="17200">
                  <c:v>-5.3308293103448631E-2</c:v>
                </c:pt>
                <c:pt idx="17201">
                  <c:v>-5.3300275862068973E-2</c:v>
                </c:pt>
                <c:pt idx="17202">
                  <c:v>-5.3291499999999999E-2</c:v>
                </c:pt>
                <c:pt idx="17203">
                  <c:v>-5.3279862068965136E-2</c:v>
                </c:pt>
                <c:pt idx="17204">
                  <c:v>-5.3267689655172423E-2</c:v>
                </c:pt>
                <c:pt idx="17205">
                  <c:v>-5.3256775862068957E-2</c:v>
                </c:pt>
                <c:pt idx="17206">
                  <c:v>-5.3247137931034492E-2</c:v>
                </c:pt>
                <c:pt idx="17207">
                  <c:v>-5.3237448275861965E-2</c:v>
                </c:pt>
                <c:pt idx="17208">
                  <c:v>-5.3228034482758625E-2</c:v>
                </c:pt>
                <c:pt idx="17209">
                  <c:v>-5.3219672413793107E-2</c:v>
                </c:pt>
                <c:pt idx="17210">
                  <c:v>-5.3213862068965445E-2</c:v>
                </c:pt>
                <c:pt idx="17211">
                  <c:v>-5.3208965517241393E-2</c:v>
                </c:pt>
                <c:pt idx="17212">
                  <c:v>-5.3202568965517262E-2</c:v>
                </c:pt>
                <c:pt idx="17213">
                  <c:v>-5.3195034482758634E-2</c:v>
                </c:pt>
                <c:pt idx="17214">
                  <c:v>-5.3184913793103444E-2</c:v>
                </c:pt>
                <c:pt idx="17215">
                  <c:v>-5.3174413793103462E-2</c:v>
                </c:pt>
                <c:pt idx="17216">
                  <c:v>-5.3165706896551729E-2</c:v>
                </c:pt>
                <c:pt idx="17217">
                  <c:v>-5.3159310344827577E-2</c:v>
                </c:pt>
                <c:pt idx="17218">
                  <c:v>-5.3154948275861855E-2</c:v>
                </c:pt>
                <c:pt idx="17219">
                  <c:v>-5.3151879310344805E-2</c:v>
                </c:pt>
                <c:pt idx="17220">
                  <c:v>-5.3151103448275866E-2</c:v>
                </c:pt>
                <c:pt idx="17221">
                  <c:v>-5.3151206896551728E-2</c:v>
                </c:pt>
                <c:pt idx="17222">
                  <c:v>-5.3152275862068964E-2</c:v>
                </c:pt>
                <c:pt idx="17223">
                  <c:v>-5.3153775862068965E-2</c:v>
                </c:pt>
                <c:pt idx="17224">
                  <c:v>-5.3154620689655166E-2</c:v>
                </c:pt>
                <c:pt idx="17225">
                  <c:v>-5.3154810344827587E-2</c:v>
                </c:pt>
                <c:pt idx="17226">
                  <c:v>-5.3155310344827587E-2</c:v>
                </c:pt>
                <c:pt idx="17227">
                  <c:v>-5.3155603448275864E-2</c:v>
                </c:pt>
                <c:pt idx="17228">
                  <c:v>-5.3156034482758713E-2</c:v>
                </c:pt>
                <c:pt idx="17229">
                  <c:v>-5.3156896551724127E-2</c:v>
                </c:pt>
                <c:pt idx="17230">
                  <c:v>-5.3158741379310349E-2</c:v>
                </c:pt>
                <c:pt idx="17231">
                  <c:v>-5.3160879310344827E-2</c:v>
                </c:pt>
                <c:pt idx="17232">
                  <c:v>-5.3164879310344818E-2</c:v>
                </c:pt>
                <c:pt idx="17233">
                  <c:v>-5.3170413793103451E-2</c:v>
                </c:pt>
                <c:pt idx="17234">
                  <c:v>-5.3175310344827587E-2</c:v>
                </c:pt>
                <c:pt idx="17235">
                  <c:v>-5.3178448275861788E-2</c:v>
                </c:pt>
                <c:pt idx="17236">
                  <c:v>-5.3180413793103454E-2</c:v>
                </c:pt>
                <c:pt idx="17237">
                  <c:v>-5.3181965517241393E-2</c:v>
                </c:pt>
                <c:pt idx="17238">
                  <c:v>-5.3182310344827594E-2</c:v>
                </c:pt>
                <c:pt idx="17239">
                  <c:v>-5.3181396551724117E-2</c:v>
                </c:pt>
                <c:pt idx="17240">
                  <c:v>-5.3180517241379323E-2</c:v>
                </c:pt>
                <c:pt idx="17241">
                  <c:v>-5.3180465517241413E-2</c:v>
                </c:pt>
                <c:pt idx="17242">
                  <c:v>-5.3181396551724117E-2</c:v>
                </c:pt>
                <c:pt idx="17243">
                  <c:v>-5.3183448275861966E-2</c:v>
                </c:pt>
                <c:pt idx="17244">
                  <c:v>-5.3187155172413778E-2</c:v>
                </c:pt>
                <c:pt idx="17245">
                  <c:v>-5.3192724137931559E-2</c:v>
                </c:pt>
                <c:pt idx="17246">
                  <c:v>-5.3200396551724143E-2</c:v>
                </c:pt>
                <c:pt idx="17247">
                  <c:v>-5.3208793103448414E-2</c:v>
                </c:pt>
                <c:pt idx="17248">
                  <c:v>-5.3216724137931486E-2</c:v>
                </c:pt>
                <c:pt idx="17249">
                  <c:v>-5.3224982758620691E-2</c:v>
                </c:pt>
                <c:pt idx="17250">
                  <c:v>-5.3233965517241404E-2</c:v>
                </c:pt>
                <c:pt idx="17251">
                  <c:v>-5.3241879310344666E-2</c:v>
                </c:pt>
                <c:pt idx="17252">
                  <c:v>-5.3249172413792747E-2</c:v>
                </c:pt>
                <c:pt idx="17253">
                  <c:v>-5.3255551724137866E-2</c:v>
                </c:pt>
                <c:pt idx="17254">
                  <c:v>-5.3262827586206894E-2</c:v>
                </c:pt>
                <c:pt idx="17255">
                  <c:v>-5.3270775862068846E-2</c:v>
                </c:pt>
                <c:pt idx="17256">
                  <c:v>-5.3278051724137895E-2</c:v>
                </c:pt>
                <c:pt idx="17257">
                  <c:v>-5.3282551724137935E-2</c:v>
                </c:pt>
                <c:pt idx="17258">
                  <c:v>-5.3284000000000005E-2</c:v>
                </c:pt>
                <c:pt idx="17259">
                  <c:v>-5.3284172413793067E-2</c:v>
                </c:pt>
                <c:pt idx="17260">
                  <c:v>-5.3283775862068956E-2</c:v>
                </c:pt>
                <c:pt idx="17261">
                  <c:v>-5.3282603448275893E-2</c:v>
                </c:pt>
                <c:pt idx="17262">
                  <c:v>-5.3281293103448334E-2</c:v>
                </c:pt>
                <c:pt idx="17263">
                  <c:v>-5.3279275862068855E-2</c:v>
                </c:pt>
                <c:pt idx="17264">
                  <c:v>-5.3276086206896563E-2</c:v>
                </c:pt>
                <c:pt idx="17265">
                  <c:v>-5.3273137931034484E-2</c:v>
                </c:pt>
                <c:pt idx="17266">
                  <c:v>-5.3270000000000005E-2</c:v>
                </c:pt>
                <c:pt idx="17267">
                  <c:v>-5.3266896551724154E-2</c:v>
                </c:pt>
                <c:pt idx="17268">
                  <c:v>-5.32646551724138E-2</c:v>
                </c:pt>
                <c:pt idx="17269">
                  <c:v>-5.3264034482758633E-2</c:v>
                </c:pt>
                <c:pt idx="17270">
                  <c:v>-5.3264793103448518E-2</c:v>
                </c:pt>
                <c:pt idx="17271">
                  <c:v>-5.3266517241379333E-2</c:v>
                </c:pt>
                <c:pt idx="17272">
                  <c:v>-5.3267844827586334E-2</c:v>
                </c:pt>
                <c:pt idx="17273">
                  <c:v>-5.3268086206896562E-2</c:v>
                </c:pt>
                <c:pt idx="17274">
                  <c:v>-5.3268413793103452E-2</c:v>
                </c:pt>
                <c:pt idx="17275">
                  <c:v>-5.3268068965517237E-2</c:v>
                </c:pt>
                <c:pt idx="17276">
                  <c:v>-5.3264982758620703E-2</c:v>
                </c:pt>
                <c:pt idx="17277">
                  <c:v>-5.3260655172413802E-2</c:v>
                </c:pt>
                <c:pt idx="17278">
                  <c:v>-5.3255103448275845E-2</c:v>
                </c:pt>
                <c:pt idx="17279">
                  <c:v>-5.3247844827586203E-2</c:v>
                </c:pt>
                <c:pt idx="17280">
                  <c:v>-5.324113793103448E-2</c:v>
                </c:pt>
                <c:pt idx="17281">
                  <c:v>-5.3236103448275868E-2</c:v>
                </c:pt>
                <c:pt idx="17282">
                  <c:v>-5.3232241379310374E-2</c:v>
                </c:pt>
                <c:pt idx="17283">
                  <c:v>-5.3230137931034503E-2</c:v>
                </c:pt>
                <c:pt idx="17284">
                  <c:v>-5.322874137931035E-2</c:v>
                </c:pt>
                <c:pt idx="17285">
                  <c:v>-5.3226741379310362E-2</c:v>
                </c:pt>
                <c:pt idx="17286">
                  <c:v>-5.3224603448275863E-2</c:v>
                </c:pt>
                <c:pt idx="17287">
                  <c:v>-5.3222362068965356E-2</c:v>
                </c:pt>
                <c:pt idx="17288">
                  <c:v>-5.3220672413793108E-2</c:v>
                </c:pt>
                <c:pt idx="17289">
                  <c:v>-5.3220206896551721E-2</c:v>
                </c:pt>
                <c:pt idx="17290">
                  <c:v>-5.3221275862068866E-2</c:v>
                </c:pt>
                <c:pt idx="17291">
                  <c:v>-5.3222517241379309E-2</c:v>
                </c:pt>
                <c:pt idx="17292">
                  <c:v>-5.3224034482758621E-2</c:v>
                </c:pt>
                <c:pt idx="17293">
                  <c:v>-5.3226068965517244E-2</c:v>
                </c:pt>
                <c:pt idx="17294">
                  <c:v>-5.3227758620689646E-2</c:v>
                </c:pt>
                <c:pt idx="17295">
                  <c:v>-5.3230775862068966E-2</c:v>
                </c:pt>
                <c:pt idx="17296">
                  <c:v>-5.3234413793103452E-2</c:v>
                </c:pt>
                <c:pt idx="17297">
                  <c:v>-5.3238534482758622E-2</c:v>
                </c:pt>
                <c:pt idx="17298">
                  <c:v>-5.3243362068965246E-2</c:v>
                </c:pt>
                <c:pt idx="17299">
                  <c:v>-5.3248517241379308E-2</c:v>
                </c:pt>
                <c:pt idx="17300">
                  <c:v>-5.3253379310344816E-2</c:v>
                </c:pt>
                <c:pt idx="17301">
                  <c:v>-5.3259310344827566E-2</c:v>
                </c:pt>
                <c:pt idx="17302">
                  <c:v>-5.3266086206896594E-2</c:v>
                </c:pt>
                <c:pt idx="17303">
                  <c:v>-5.3272310344827586E-2</c:v>
                </c:pt>
                <c:pt idx="17304">
                  <c:v>-5.3277758620689349E-2</c:v>
                </c:pt>
                <c:pt idx="17305">
                  <c:v>-5.3283086206896563E-2</c:v>
                </c:pt>
                <c:pt idx="17306">
                  <c:v>-5.3288413793103444E-2</c:v>
                </c:pt>
                <c:pt idx="17307">
                  <c:v>-5.3294500000000002E-2</c:v>
                </c:pt>
                <c:pt idx="17308">
                  <c:v>-5.3301379310344815E-2</c:v>
                </c:pt>
                <c:pt idx="17309">
                  <c:v>-5.3308344827586479E-2</c:v>
                </c:pt>
                <c:pt idx="17310">
                  <c:v>-5.3312620689655463E-2</c:v>
                </c:pt>
                <c:pt idx="17311">
                  <c:v>-5.3316637931035096E-2</c:v>
                </c:pt>
                <c:pt idx="17312">
                  <c:v>-5.3322327586206933E-2</c:v>
                </c:pt>
                <c:pt idx="17313">
                  <c:v>-5.3326965517241434E-2</c:v>
                </c:pt>
                <c:pt idx="17314">
                  <c:v>-5.3331137931034757E-2</c:v>
                </c:pt>
                <c:pt idx="17315">
                  <c:v>-5.3333689655172524E-2</c:v>
                </c:pt>
                <c:pt idx="17316">
                  <c:v>-5.3335344827586471E-2</c:v>
                </c:pt>
                <c:pt idx="17317">
                  <c:v>-5.3336758620689664E-2</c:v>
                </c:pt>
                <c:pt idx="17318">
                  <c:v>-5.3338741379310384E-2</c:v>
                </c:pt>
                <c:pt idx="17319">
                  <c:v>-5.3341189655172386E-2</c:v>
                </c:pt>
                <c:pt idx="17320">
                  <c:v>-5.3343206896551733E-2</c:v>
                </c:pt>
                <c:pt idx="17321">
                  <c:v>-5.3345086206896562E-2</c:v>
                </c:pt>
                <c:pt idx="17322">
                  <c:v>-5.3345741379310342E-2</c:v>
                </c:pt>
                <c:pt idx="17323">
                  <c:v>-5.3344999999999997E-2</c:v>
                </c:pt>
                <c:pt idx="17324">
                  <c:v>-5.3344431034482914E-2</c:v>
                </c:pt>
                <c:pt idx="17325">
                  <c:v>-5.3344413793103472E-2</c:v>
                </c:pt>
                <c:pt idx="17326">
                  <c:v>-5.3345413793103452E-2</c:v>
                </c:pt>
                <c:pt idx="17327">
                  <c:v>-5.3348620689655166E-2</c:v>
                </c:pt>
                <c:pt idx="17328">
                  <c:v>-5.3351948275862045E-2</c:v>
                </c:pt>
                <c:pt idx="17329">
                  <c:v>-5.3353672413793123E-2</c:v>
                </c:pt>
                <c:pt idx="17330">
                  <c:v>-5.3355017241379324E-2</c:v>
                </c:pt>
                <c:pt idx="17331">
                  <c:v>-5.3356206896551933E-2</c:v>
                </c:pt>
                <c:pt idx="17332">
                  <c:v>-5.3355948275861945E-2</c:v>
                </c:pt>
                <c:pt idx="17333">
                  <c:v>-5.3355103448275862E-2</c:v>
                </c:pt>
                <c:pt idx="17334">
                  <c:v>-5.3354931034483036E-2</c:v>
                </c:pt>
                <c:pt idx="17335">
                  <c:v>-5.3354465517241434E-2</c:v>
                </c:pt>
                <c:pt idx="17336">
                  <c:v>-5.3353620689655171E-2</c:v>
                </c:pt>
                <c:pt idx="17337">
                  <c:v>-5.3352775862068984E-2</c:v>
                </c:pt>
                <c:pt idx="17338">
                  <c:v>-5.3352465517241668E-2</c:v>
                </c:pt>
                <c:pt idx="17339">
                  <c:v>-5.3352327586206914E-2</c:v>
                </c:pt>
                <c:pt idx="17340">
                  <c:v>-5.3352724137931545E-2</c:v>
                </c:pt>
                <c:pt idx="17341">
                  <c:v>-5.3353293103448676E-2</c:v>
                </c:pt>
                <c:pt idx="17342">
                  <c:v>-5.3354931034483036E-2</c:v>
                </c:pt>
                <c:pt idx="17343">
                  <c:v>-5.3356810344827824E-2</c:v>
                </c:pt>
                <c:pt idx="17344">
                  <c:v>-5.3359293103448543E-2</c:v>
                </c:pt>
                <c:pt idx="17345">
                  <c:v>-5.3360793103448705E-2</c:v>
                </c:pt>
                <c:pt idx="17346">
                  <c:v>-5.3361965517241434E-2</c:v>
                </c:pt>
                <c:pt idx="17347">
                  <c:v>-5.3363758620689664E-2</c:v>
                </c:pt>
                <c:pt idx="17348">
                  <c:v>-5.3365172413793106E-2</c:v>
                </c:pt>
                <c:pt idx="17349">
                  <c:v>-5.3365706896551734E-2</c:v>
                </c:pt>
                <c:pt idx="17350">
                  <c:v>-5.336639655172444E-2</c:v>
                </c:pt>
                <c:pt idx="17351">
                  <c:v>-5.3368344827586525E-2</c:v>
                </c:pt>
                <c:pt idx="17352">
                  <c:v>-5.3370965517241423E-2</c:v>
                </c:pt>
                <c:pt idx="17353">
                  <c:v>-5.3373482758620833E-2</c:v>
                </c:pt>
                <c:pt idx="17354">
                  <c:v>-5.3376965517241533E-2</c:v>
                </c:pt>
                <c:pt idx="17355">
                  <c:v>-5.3381741379310364E-2</c:v>
                </c:pt>
                <c:pt idx="17356">
                  <c:v>-5.3385051724137926E-2</c:v>
                </c:pt>
                <c:pt idx="17357">
                  <c:v>-5.3386724137931559E-2</c:v>
                </c:pt>
                <c:pt idx="17358">
                  <c:v>-5.3388500000000012E-2</c:v>
                </c:pt>
                <c:pt idx="17359">
                  <c:v>-5.3389724137931423E-2</c:v>
                </c:pt>
                <c:pt idx="17360">
                  <c:v>-5.3392344827586632E-2</c:v>
                </c:pt>
                <c:pt idx="17361">
                  <c:v>-5.339468965517264E-2</c:v>
                </c:pt>
                <c:pt idx="17362">
                  <c:v>-5.3396206896552036E-2</c:v>
                </c:pt>
                <c:pt idx="17363">
                  <c:v>-5.3397689655172706E-2</c:v>
                </c:pt>
                <c:pt idx="17364">
                  <c:v>-5.3399862068965465E-2</c:v>
                </c:pt>
                <c:pt idx="17365">
                  <c:v>-5.3402689655172433E-2</c:v>
                </c:pt>
                <c:pt idx="17366">
                  <c:v>-5.3405741379310354E-2</c:v>
                </c:pt>
                <c:pt idx="17367">
                  <c:v>-5.3408310344827584E-2</c:v>
                </c:pt>
                <c:pt idx="17368">
                  <c:v>-5.3409655172413792E-2</c:v>
                </c:pt>
                <c:pt idx="17369">
                  <c:v>-5.3409586206896564E-2</c:v>
                </c:pt>
                <c:pt idx="17370">
                  <c:v>-5.3407448275862066E-2</c:v>
                </c:pt>
                <c:pt idx="17371">
                  <c:v>-5.3403793103448595E-2</c:v>
                </c:pt>
                <c:pt idx="17372">
                  <c:v>-5.3400965517241404E-2</c:v>
                </c:pt>
                <c:pt idx="17373">
                  <c:v>-5.3398913793103513E-2</c:v>
                </c:pt>
                <c:pt idx="17374">
                  <c:v>-5.3394982758620944E-2</c:v>
                </c:pt>
                <c:pt idx="17375">
                  <c:v>-5.3388534482758633E-2</c:v>
                </c:pt>
                <c:pt idx="17376">
                  <c:v>-5.3380413793103494E-2</c:v>
                </c:pt>
                <c:pt idx="17377">
                  <c:v>-5.3371948275861836E-2</c:v>
                </c:pt>
                <c:pt idx="17378">
                  <c:v>-5.3362310344827926E-2</c:v>
                </c:pt>
                <c:pt idx="17379">
                  <c:v>-5.3353068965517239E-2</c:v>
                </c:pt>
                <c:pt idx="17380">
                  <c:v>-5.3343896551724154E-2</c:v>
                </c:pt>
                <c:pt idx="17381">
                  <c:v>-5.3335758620689656E-2</c:v>
                </c:pt>
                <c:pt idx="17382">
                  <c:v>-5.3328689655172422E-2</c:v>
                </c:pt>
                <c:pt idx="17383">
                  <c:v>-5.3322706896551914E-2</c:v>
                </c:pt>
                <c:pt idx="17384">
                  <c:v>-5.3317758620689673E-2</c:v>
                </c:pt>
                <c:pt idx="17385">
                  <c:v>-5.3312896551724442E-2</c:v>
                </c:pt>
                <c:pt idx="17386">
                  <c:v>-5.3310344827586537E-2</c:v>
                </c:pt>
                <c:pt idx="17387">
                  <c:v>-5.3309224137931453E-2</c:v>
                </c:pt>
                <c:pt idx="17388">
                  <c:v>-5.3308310344827733E-2</c:v>
                </c:pt>
                <c:pt idx="17389">
                  <c:v>-5.3306724137931548E-2</c:v>
                </c:pt>
                <c:pt idx="17390">
                  <c:v>-5.3304120689655156E-2</c:v>
                </c:pt>
                <c:pt idx="17391">
                  <c:v>-5.3300551724137932E-2</c:v>
                </c:pt>
                <c:pt idx="17392">
                  <c:v>-5.3295931034482824E-2</c:v>
                </c:pt>
                <c:pt idx="17393">
                  <c:v>-5.3291482758620723E-2</c:v>
                </c:pt>
                <c:pt idx="17394">
                  <c:v>-5.3286000000000014E-2</c:v>
                </c:pt>
                <c:pt idx="17395">
                  <c:v>-5.3280482758620712E-2</c:v>
                </c:pt>
                <c:pt idx="17396">
                  <c:v>-5.3277137931034502E-2</c:v>
                </c:pt>
                <c:pt idx="17397">
                  <c:v>-5.3273482758620712E-2</c:v>
                </c:pt>
                <c:pt idx="17398">
                  <c:v>-5.3269120689655045E-2</c:v>
                </c:pt>
                <c:pt idx="17399">
                  <c:v>-5.3263620689655178E-2</c:v>
                </c:pt>
                <c:pt idx="17400">
                  <c:v>-5.3258310344827586E-2</c:v>
                </c:pt>
                <c:pt idx="17401">
                  <c:v>-5.3253637931034839E-2</c:v>
                </c:pt>
                <c:pt idx="17402">
                  <c:v>-5.3248499999999976E-2</c:v>
                </c:pt>
                <c:pt idx="17403">
                  <c:v>-5.3242862068965252E-2</c:v>
                </c:pt>
                <c:pt idx="17404">
                  <c:v>-5.3237344827586422E-2</c:v>
                </c:pt>
                <c:pt idx="17405">
                  <c:v>-5.3232000000000022E-2</c:v>
                </c:pt>
                <c:pt idx="17406">
                  <c:v>-5.3226689655172417E-2</c:v>
                </c:pt>
                <c:pt idx="17407">
                  <c:v>-5.3221551724137867E-2</c:v>
                </c:pt>
                <c:pt idx="17408">
                  <c:v>-5.3216258620689662E-2</c:v>
                </c:pt>
                <c:pt idx="17409">
                  <c:v>-5.3211086206896553E-2</c:v>
                </c:pt>
                <c:pt idx="17410">
                  <c:v>-5.3206827586206894E-2</c:v>
                </c:pt>
                <c:pt idx="17411">
                  <c:v>-5.3201793103448324E-2</c:v>
                </c:pt>
                <c:pt idx="17412">
                  <c:v>-5.3194862068965447E-2</c:v>
                </c:pt>
                <c:pt idx="17413">
                  <c:v>-5.318844827586186E-2</c:v>
                </c:pt>
                <c:pt idx="17414">
                  <c:v>-5.3182758620689663E-2</c:v>
                </c:pt>
                <c:pt idx="17415">
                  <c:v>-5.3178327586206886E-2</c:v>
                </c:pt>
                <c:pt idx="17416">
                  <c:v>-5.3175586206896552E-2</c:v>
                </c:pt>
                <c:pt idx="17417">
                  <c:v>-5.3175051724137896E-2</c:v>
                </c:pt>
                <c:pt idx="17418">
                  <c:v>-5.3176086206896574E-2</c:v>
                </c:pt>
                <c:pt idx="17419">
                  <c:v>-5.3179017241379307E-2</c:v>
                </c:pt>
                <c:pt idx="17420">
                  <c:v>-5.3184413793103472E-2</c:v>
                </c:pt>
                <c:pt idx="17421">
                  <c:v>-5.3191241379310354E-2</c:v>
                </c:pt>
                <c:pt idx="17422">
                  <c:v>-5.3197913793103464E-2</c:v>
                </c:pt>
                <c:pt idx="17423">
                  <c:v>-5.3204086206896553E-2</c:v>
                </c:pt>
                <c:pt idx="17424">
                  <c:v>-5.3208431034482813E-2</c:v>
                </c:pt>
                <c:pt idx="17425">
                  <c:v>-5.3213275862068969E-2</c:v>
                </c:pt>
                <c:pt idx="17426">
                  <c:v>-5.3219275862068968E-2</c:v>
                </c:pt>
                <c:pt idx="17427">
                  <c:v>-5.3225551724137857E-2</c:v>
                </c:pt>
                <c:pt idx="17428">
                  <c:v>-5.3231672413793105E-2</c:v>
                </c:pt>
                <c:pt idx="17429">
                  <c:v>-5.3237741379310352E-2</c:v>
                </c:pt>
                <c:pt idx="17430">
                  <c:v>-5.3244068965517248E-2</c:v>
                </c:pt>
                <c:pt idx="17431">
                  <c:v>-5.3251034482758627E-2</c:v>
                </c:pt>
                <c:pt idx="17432">
                  <c:v>-5.3258344827586214E-2</c:v>
                </c:pt>
                <c:pt idx="17433">
                  <c:v>-5.3266517241379333E-2</c:v>
                </c:pt>
                <c:pt idx="17434">
                  <c:v>-5.3274965517241382E-2</c:v>
                </c:pt>
                <c:pt idx="17435">
                  <c:v>-5.3284310344827585E-2</c:v>
                </c:pt>
                <c:pt idx="17436">
                  <c:v>-5.3292275862068972E-2</c:v>
                </c:pt>
                <c:pt idx="17437">
                  <c:v>-5.3298051724137929E-2</c:v>
                </c:pt>
                <c:pt idx="17438">
                  <c:v>-5.3302637931035041E-2</c:v>
                </c:pt>
                <c:pt idx="17439">
                  <c:v>-5.3307551724137932E-2</c:v>
                </c:pt>
                <c:pt idx="17440">
                  <c:v>-5.3313137931034899E-2</c:v>
                </c:pt>
                <c:pt idx="17441">
                  <c:v>-5.331812068965517E-2</c:v>
                </c:pt>
                <c:pt idx="17442">
                  <c:v>-5.3322310344827824E-2</c:v>
                </c:pt>
                <c:pt idx="17443">
                  <c:v>-5.3325224137931407E-2</c:v>
                </c:pt>
                <c:pt idx="17444">
                  <c:v>-5.3327689655172414E-2</c:v>
                </c:pt>
                <c:pt idx="17445">
                  <c:v>-5.3329379310344815E-2</c:v>
                </c:pt>
                <c:pt idx="17446">
                  <c:v>-5.3331448275862066E-2</c:v>
                </c:pt>
                <c:pt idx="17447">
                  <c:v>-5.3332620689655184E-2</c:v>
                </c:pt>
                <c:pt idx="17448">
                  <c:v>-5.3332706896551993E-2</c:v>
                </c:pt>
                <c:pt idx="17449">
                  <c:v>-5.3332137931034911E-2</c:v>
                </c:pt>
                <c:pt idx="17450">
                  <c:v>-5.3331310344827583E-2</c:v>
                </c:pt>
                <c:pt idx="17451">
                  <c:v>-5.3330482758620942E-2</c:v>
                </c:pt>
                <c:pt idx="17452">
                  <c:v>-5.3329724137931397E-2</c:v>
                </c:pt>
                <c:pt idx="17453">
                  <c:v>-5.3327137931034767E-2</c:v>
                </c:pt>
                <c:pt idx="17454">
                  <c:v>-5.3322017241379423E-2</c:v>
                </c:pt>
                <c:pt idx="17455">
                  <c:v>-5.3316620689655446E-2</c:v>
                </c:pt>
                <c:pt idx="17456">
                  <c:v>-5.3312068965517434E-2</c:v>
                </c:pt>
                <c:pt idx="17457">
                  <c:v>-5.3307534482758732E-2</c:v>
                </c:pt>
                <c:pt idx="17458">
                  <c:v>-5.3303189655172417E-2</c:v>
                </c:pt>
                <c:pt idx="17459">
                  <c:v>-5.3297448275862046E-2</c:v>
                </c:pt>
                <c:pt idx="17460">
                  <c:v>-5.3290086206896584E-2</c:v>
                </c:pt>
                <c:pt idx="17461">
                  <c:v>-5.3281413793103444E-2</c:v>
                </c:pt>
                <c:pt idx="17462">
                  <c:v>-5.3272948275861855E-2</c:v>
                </c:pt>
                <c:pt idx="17463">
                  <c:v>-5.3264724137931388E-2</c:v>
                </c:pt>
                <c:pt idx="17464">
                  <c:v>-5.3255913793103446E-2</c:v>
                </c:pt>
                <c:pt idx="17465">
                  <c:v>-5.3246551724137905E-2</c:v>
                </c:pt>
                <c:pt idx="17466">
                  <c:v>-5.3237258620689655E-2</c:v>
                </c:pt>
                <c:pt idx="17467">
                  <c:v>-5.3230793103448505E-2</c:v>
                </c:pt>
                <c:pt idx="17468">
                  <c:v>-5.3225827586206885E-2</c:v>
                </c:pt>
                <c:pt idx="17469">
                  <c:v>-5.3220741379310349E-2</c:v>
                </c:pt>
                <c:pt idx="17470">
                  <c:v>-5.3218017241379312E-2</c:v>
                </c:pt>
                <c:pt idx="17471">
                  <c:v>-5.3217017241379332E-2</c:v>
                </c:pt>
                <c:pt idx="17472">
                  <c:v>-5.321568965517242E-2</c:v>
                </c:pt>
                <c:pt idx="17473">
                  <c:v>-5.3213534482758632E-2</c:v>
                </c:pt>
                <c:pt idx="17474">
                  <c:v>-5.3210551724137925E-2</c:v>
                </c:pt>
                <c:pt idx="17475">
                  <c:v>-5.3207120689655045E-2</c:v>
                </c:pt>
                <c:pt idx="17476">
                  <c:v>-5.3204000000000001E-2</c:v>
                </c:pt>
                <c:pt idx="17477">
                  <c:v>-5.3200982758620702E-2</c:v>
                </c:pt>
                <c:pt idx="17478">
                  <c:v>-5.3197551724137933E-2</c:v>
                </c:pt>
                <c:pt idx="17479">
                  <c:v>-5.3193586206896584E-2</c:v>
                </c:pt>
                <c:pt idx="17480">
                  <c:v>-5.3190310344827733E-2</c:v>
                </c:pt>
                <c:pt idx="17481">
                  <c:v>-5.3188844827586304E-2</c:v>
                </c:pt>
                <c:pt idx="17482">
                  <c:v>-5.3188620689655165E-2</c:v>
                </c:pt>
                <c:pt idx="17483">
                  <c:v>-5.3188793103448505E-2</c:v>
                </c:pt>
                <c:pt idx="17484">
                  <c:v>-5.3189724137931341E-2</c:v>
                </c:pt>
                <c:pt idx="17485">
                  <c:v>-5.3190586206896574E-2</c:v>
                </c:pt>
                <c:pt idx="17486">
                  <c:v>-5.3190879310344816E-2</c:v>
                </c:pt>
                <c:pt idx="17487">
                  <c:v>-5.3192224137931537E-2</c:v>
                </c:pt>
                <c:pt idx="17488">
                  <c:v>-5.3195362068965357E-2</c:v>
                </c:pt>
                <c:pt idx="17489">
                  <c:v>-5.3199275862068969E-2</c:v>
                </c:pt>
                <c:pt idx="17490">
                  <c:v>-5.3202586206896572E-2</c:v>
                </c:pt>
                <c:pt idx="17491">
                  <c:v>-5.3205258620689373E-2</c:v>
                </c:pt>
                <c:pt idx="17492">
                  <c:v>-5.3205655172413796E-2</c:v>
                </c:pt>
                <c:pt idx="17493">
                  <c:v>-5.3204241379310353E-2</c:v>
                </c:pt>
                <c:pt idx="17494">
                  <c:v>-5.3202551724137917E-2</c:v>
                </c:pt>
                <c:pt idx="17495">
                  <c:v>-5.3201413793103454E-2</c:v>
                </c:pt>
                <c:pt idx="17496">
                  <c:v>-5.3200431034482833E-2</c:v>
                </c:pt>
                <c:pt idx="17497">
                  <c:v>-5.3200344827586322E-2</c:v>
                </c:pt>
                <c:pt idx="17498">
                  <c:v>-5.3201896551724095E-2</c:v>
                </c:pt>
                <c:pt idx="17499">
                  <c:v>-5.3206241379310362E-2</c:v>
                </c:pt>
                <c:pt idx="17500">
                  <c:v>-5.3209793103448332E-2</c:v>
                </c:pt>
                <c:pt idx="17501">
                  <c:v>-5.3212913793103493E-2</c:v>
                </c:pt>
                <c:pt idx="17502">
                  <c:v>-5.3217431034483072E-2</c:v>
                </c:pt>
                <c:pt idx="17503">
                  <c:v>-5.3223034482758627E-2</c:v>
                </c:pt>
                <c:pt idx="17504">
                  <c:v>-5.3228517241379308E-2</c:v>
                </c:pt>
                <c:pt idx="17505">
                  <c:v>-5.3233586206896562E-2</c:v>
                </c:pt>
                <c:pt idx="17506">
                  <c:v>-5.3239965517241382E-2</c:v>
                </c:pt>
                <c:pt idx="17507">
                  <c:v>-5.3248172413793045E-2</c:v>
                </c:pt>
                <c:pt idx="17508">
                  <c:v>-5.3257103448275847E-2</c:v>
                </c:pt>
                <c:pt idx="17509">
                  <c:v>-5.3264155172413785E-2</c:v>
                </c:pt>
                <c:pt idx="17510">
                  <c:v>-5.3271655172413786E-2</c:v>
                </c:pt>
                <c:pt idx="17511">
                  <c:v>-5.3280310344827587E-2</c:v>
                </c:pt>
                <c:pt idx="17512">
                  <c:v>-5.3288155172413747E-2</c:v>
                </c:pt>
                <c:pt idx="17513">
                  <c:v>-5.3294448275861946E-2</c:v>
                </c:pt>
                <c:pt idx="17514">
                  <c:v>-5.3299879310344807E-2</c:v>
                </c:pt>
                <c:pt idx="17515">
                  <c:v>-5.3306241379310414E-2</c:v>
                </c:pt>
                <c:pt idx="17516">
                  <c:v>-5.3313103448275903E-2</c:v>
                </c:pt>
                <c:pt idx="17517">
                  <c:v>-5.3319568965517282E-2</c:v>
                </c:pt>
                <c:pt idx="17518">
                  <c:v>-5.3326396551724192E-2</c:v>
                </c:pt>
                <c:pt idx="17519">
                  <c:v>-5.3333051724138145E-2</c:v>
                </c:pt>
                <c:pt idx="17520">
                  <c:v>-5.3339448275862046E-2</c:v>
                </c:pt>
                <c:pt idx="17521">
                  <c:v>-5.3344931034482922E-2</c:v>
                </c:pt>
                <c:pt idx="17522">
                  <c:v>-5.3349293103448492E-2</c:v>
                </c:pt>
                <c:pt idx="17523">
                  <c:v>-5.3353293103448676E-2</c:v>
                </c:pt>
                <c:pt idx="17524">
                  <c:v>-5.3356396551724194E-2</c:v>
                </c:pt>
                <c:pt idx="17525">
                  <c:v>-5.3359724137931407E-2</c:v>
                </c:pt>
                <c:pt idx="17526">
                  <c:v>-5.3364206896551934E-2</c:v>
                </c:pt>
                <c:pt idx="17527">
                  <c:v>-5.3368931034483098E-2</c:v>
                </c:pt>
                <c:pt idx="17528">
                  <c:v>-5.3372241379310403E-2</c:v>
                </c:pt>
                <c:pt idx="17529">
                  <c:v>-5.3375793103448504E-2</c:v>
                </c:pt>
                <c:pt idx="17530">
                  <c:v>-5.3380293103448627E-2</c:v>
                </c:pt>
                <c:pt idx="17531">
                  <c:v>-5.3384051724137932E-2</c:v>
                </c:pt>
                <c:pt idx="17532">
                  <c:v>-5.3386862068965486E-2</c:v>
                </c:pt>
                <c:pt idx="17533">
                  <c:v>-5.3388931034483042E-2</c:v>
                </c:pt>
                <c:pt idx="17534">
                  <c:v>-5.3391482758620934E-2</c:v>
                </c:pt>
                <c:pt idx="17535">
                  <c:v>-5.3395310344827591E-2</c:v>
                </c:pt>
                <c:pt idx="17536">
                  <c:v>-5.3399137931034811E-2</c:v>
                </c:pt>
                <c:pt idx="17537">
                  <c:v>-5.3402741379310413E-2</c:v>
                </c:pt>
                <c:pt idx="17538">
                  <c:v>-5.3405551724137926E-2</c:v>
                </c:pt>
                <c:pt idx="17539">
                  <c:v>-5.3408137931034737E-2</c:v>
                </c:pt>
                <c:pt idx="17540">
                  <c:v>-5.3410448275862075E-2</c:v>
                </c:pt>
                <c:pt idx="17541">
                  <c:v>-5.3412758620689664E-2</c:v>
                </c:pt>
                <c:pt idx="17542">
                  <c:v>-5.3414551724137928E-2</c:v>
                </c:pt>
                <c:pt idx="17543">
                  <c:v>-5.3415706896551812E-2</c:v>
                </c:pt>
                <c:pt idx="17544">
                  <c:v>-5.3417482758620981E-2</c:v>
                </c:pt>
                <c:pt idx="17545">
                  <c:v>-5.3419241379310374E-2</c:v>
                </c:pt>
                <c:pt idx="17546">
                  <c:v>-5.3420275862068968E-2</c:v>
                </c:pt>
                <c:pt idx="17547">
                  <c:v>-5.3420241379310354E-2</c:v>
                </c:pt>
                <c:pt idx="17548">
                  <c:v>-5.3418413793103484E-2</c:v>
                </c:pt>
                <c:pt idx="17549">
                  <c:v>-5.3414500000000004E-2</c:v>
                </c:pt>
                <c:pt idx="17550">
                  <c:v>-5.3409344827586323E-2</c:v>
                </c:pt>
                <c:pt idx="17551">
                  <c:v>-5.3403534482758634E-2</c:v>
                </c:pt>
                <c:pt idx="17552">
                  <c:v>-5.3396637931035093E-2</c:v>
                </c:pt>
                <c:pt idx="17553">
                  <c:v>-5.3388534482758633E-2</c:v>
                </c:pt>
                <c:pt idx="17554">
                  <c:v>-5.3378344827586334E-2</c:v>
                </c:pt>
                <c:pt idx="17555">
                  <c:v>-5.3367551724137992E-2</c:v>
                </c:pt>
                <c:pt idx="17556">
                  <c:v>-5.3357224137931529E-2</c:v>
                </c:pt>
                <c:pt idx="17557">
                  <c:v>-5.3347724137931429E-2</c:v>
                </c:pt>
                <c:pt idx="17558">
                  <c:v>-5.3335827586206912E-2</c:v>
                </c:pt>
                <c:pt idx="17559">
                  <c:v>-5.3321689655172422E-2</c:v>
                </c:pt>
                <c:pt idx="17560">
                  <c:v>-5.3307758620689663E-2</c:v>
                </c:pt>
                <c:pt idx="17561">
                  <c:v>-5.3293551724137925E-2</c:v>
                </c:pt>
                <c:pt idx="17562">
                  <c:v>-5.3281206896551726E-2</c:v>
                </c:pt>
                <c:pt idx="17563">
                  <c:v>-5.3268620689655176E-2</c:v>
                </c:pt>
                <c:pt idx="17564">
                  <c:v>-5.3254241379310348E-2</c:v>
                </c:pt>
                <c:pt idx="17565">
                  <c:v>-5.3241482758620687E-2</c:v>
                </c:pt>
                <c:pt idx="17566">
                  <c:v>-5.3231896551724105E-2</c:v>
                </c:pt>
                <c:pt idx="17567">
                  <c:v>-5.3223051724137917E-2</c:v>
                </c:pt>
                <c:pt idx="17568">
                  <c:v>-5.3213379310344817E-2</c:v>
                </c:pt>
                <c:pt idx="17569">
                  <c:v>-5.3205172413792849E-2</c:v>
                </c:pt>
                <c:pt idx="17570">
                  <c:v>-5.319837931034483E-2</c:v>
                </c:pt>
                <c:pt idx="17571">
                  <c:v>-5.3193517241379412E-2</c:v>
                </c:pt>
                <c:pt idx="17572">
                  <c:v>-5.3190310344827733E-2</c:v>
                </c:pt>
                <c:pt idx="17573">
                  <c:v>-5.3189017241379311E-2</c:v>
                </c:pt>
                <c:pt idx="17574">
                  <c:v>-5.3190137931034796E-2</c:v>
                </c:pt>
                <c:pt idx="17575">
                  <c:v>-5.3193568965517239E-2</c:v>
                </c:pt>
                <c:pt idx="17576">
                  <c:v>-5.3198310344827589E-2</c:v>
                </c:pt>
                <c:pt idx="17577">
                  <c:v>-5.3202448275862055E-2</c:v>
                </c:pt>
                <c:pt idx="17578">
                  <c:v>-5.3207310344827591E-2</c:v>
                </c:pt>
                <c:pt idx="17579">
                  <c:v>-5.3212413793103493E-2</c:v>
                </c:pt>
                <c:pt idx="17580">
                  <c:v>-5.3217482758620822E-2</c:v>
                </c:pt>
                <c:pt idx="17581">
                  <c:v>-5.3221810344827557E-2</c:v>
                </c:pt>
                <c:pt idx="17582">
                  <c:v>-5.3225672413793106E-2</c:v>
                </c:pt>
                <c:pt idx="17583">
                  <c:v>-5.3229810344827565E-2</c:v>
                </c:pt>
                <c:pt idx="17584">
                  <c:v>-5.3234758620689646E-2</c:v>
                </c:pt>
                <c:pt idx="17585">
                  <c:v>-5.3239741379310347E-2</c:v>
                </c:pt>
                <c:pt idx="17586">
                  <c:v>-5.3244172413792812E-2</c:v>
                </c:pt>
                <c:pt idx="17587">
                  <c:v>-5.3250103448275847E-2</c:v>
                </c:pt>
                <c:pt idx="17588">
                  <c:v>-5.3256137931034522E-2</c:v>
                </c:pt>
                <c:pt idx="17589">
                  <c:v>-5.3258689655172407E-2</c:v>
                </c:pt>
                <c:pt idx="17590">
                  <c:v>-5.3259741379310305E-2</c:v>
                </c:pt>
                <c:pt idx="17591">
                  <c:v>-5.3260517241379313E-2</c:v>
                </c:pt>
                <c:pt idx="17592">
                  <c:v>-5.3262637931034938E-2</c:v>
                </c:pt>
                <c:pt idx="17593">
                  <c:v>-5.3266465517241533E-2</c:v>
                </c:pt>
                <c:pt idx="17594">
                  <c:v>-5.3269224137931351E-2</c:v>
                </c:pt>
                <c:pt idx="17595">
                  <c:v>-5.3269913793103453E-2</c:v>
                </c:pt>
                <c:pt idx="17596">
                  <c:v>-5.3270275862068957E-2</c:v>
                </c:pt>
                <c:pt idx="17597">
                  <c:v>-5.3269758620689646E-2</c:v>
                </c:pt>
                <c:pt idx="17598">
                  <c:v>-5.3268482758620714E-2</c:v>
                </c:pt>
                <c:pt idx="17599">
                  <c:v>-5.3267275862068968E-2</c:v>
                </c:pt>
                <c:pt idx="17600">
                  <c:v>-5.3267724137931446E-2</c:v>
                </c:pt>
                <c:pt idx="17601">
                  <c:v>-5.3269258620689645E-2</c:v>
                </c:pt>
                <c:pt idx="17602">
                  <c:v>-5.3270931034482792E-2</c:v>
                </c:pt>
                <c:pt idx="17603">
                  <c:v>-5.3274172413792842E-2</c:v>
                </c:pt>
                <c:pt idx="17604">
                  <c:v>-5.3278034482758627E-2</c:v>
                </c:pt>
                <c:pt idx="17605">
                  <c:v>-5.32823275862069E-2</c:v>
                </c:pt>
                <c:pt idx="17606">
                  <c:v>-5.3288103448275857E-2</c:v>
                </c:pt>
                <c:pt idx="17607">
                  <c:v>-5.3294310344827713E-2</c:v>
                </c:pt>
                <c:pt idx="17608">
                  <c:v>-5.3298862068965301E-2</c:v>
                </c:pt>
                <c:pt idx="17609">
                  <c:v>-5.3302741379310424E-2</c:v>
                </c:pt>
                <c:pt idx="17610">
                  <c:v>-5.3305896551724144E-2</c:v>
                </c:pt>
                <c:pt idx="17611">
                  <c:v>-5.3307051724137931E-2</c:v>
                </c:pt>
                <c:pt idx="17612">
                  <c:v>-5.3304224137931504E-2</c:v>
                </c:pt>
                <c:pt idx="17613">
                  <c:v>-5.3297586206896584E-2</c:v>
                </c:pt>
                <c:pt idx="17614">
                  <c:v>-5.3288034482758623E-2</c:v>
                </c:pt>
                <c:pt idx="17615">
                  <c:v>-5.3273775862068946E-2</c:v>
                </c:pt>
                <c:pt idx="17616">
                  <c:v>-5.32543275862069E-2</c:v>
                </c:pt>
                <c:pt idx="17617">
                  <c:v>-5.3229689655172406E-2</c:v>
                </c:pt>
                <c:pt idx="17618">
                  <c:v>-5.3200499999999998E-2</c:v>
                </c:pt>
                <c:pt idx="17619">
                  <c:v>-5.3173258620689647E-2</c:v>
                </c:pt>
                <c:pt idx="17620">
                  <c:v>-5.3144637931034744E-2</c:v>
                </c:pt>
                <c:pt idx="17621">
                  <c:v>-5.3110586206896584E-2</c:v>
                </c:pt>
                <c:pt idx="17622">
                  <c:v>-5.3077155172413785E-2</c:v>
                </c:pt>
                <c:pt idx="17623">
                  <c:v>-5.3048620689655157E-2</c:v>
                </c:pt>
                <c:pt idx="17624">
                  <c:v>-5.3021137931034502E-2</c:v>
                </c:pt>
                <c:pt idx="17625">
                  <c:v>-5.2990655172413824E-2</c:v>
                </c:pt>
                <c:pt idx="17626">
                  <c:v>-5.2960172413793111E-2</c:v>
                </c:pt>
                <c:pt idx="17627">
                  <c:v>-5.2929120689655045E-2</c:v>
                </c:pt>
                <c:pt idx="17628">
                  <c:v>-5.2903275862068964E-2</c:v>
                </c:pt>
                <c:pt idx="17629">
                  <c:v>-5.2881706896551813E-2</c:v>
                </c:pt>
                <c:pt idx="17630">
                  <c:v>-5.2862137931034975E-2</c:v>
                </c:pt>
                <c:pt idx="17631">
                  <c:v>-5.2847551724137937E-2</c:v>
                </c:pt>
                <c:pt idx="17632">
                  <c:v>-5.2837275862069003E-2</c:v>
                </c:pt>
                <c:pt idx="17633">
                  <c:v>-5.2832068965517433E-2</c:v>
                </c:pt>
                <c:pt idx="17634">
                  <c:v>-5.2829672413793112E-2</c:v>
                </c:pt>
                <c:pt idx="17635">
                  <c:v>-5.2829034482758684E-2</c:v>
                </c:pt>
                <c:pt idx="17636">
                  <c:v>-5.2830586206896832E-2</c:v>
                </c:pt>
                <c:pt idx="17637">
                  <c:v>-5.2834379310344834E-2</c:v>
                </c:pt>
                <c:pt idx="17638">
                  <c:v>-5.2839655172413812E-2</c:v>
                </c:pt>
                <c:pt idx="17639">
                  <c:v>-5.2845551724137935E-2</c:v>
                </c:pt>
                <c:pt idx="17640">
                  <c:v>-5.2852551724138171E-2</c:v>
                </c:pt>
                <c:pt idx="17641">
                  <c:v>-5.2861344827586518E-2</c:v>
                </c:pt>
                <c:pt idx="17642">
                  <c:v>-5.2870241379310373E-2</c:v>
                </c:pt>
                <c:pt idx="17643">
                  <c:v>-5.287968965517241E-2</c:v>
                </c:pt>
                <c:pt idx="17644">
                  <c:v>-5.2891206896551933E-2</c:v>
                </c:pt>
                <c:pt idx="17645">
                  <c:v>-5.2903034482758814E-2</c:v>
                </c:pt>
                <c:pt idx="17646">
                  <c:v>-5.2915086206896812E-2</c:v>
                </c:pt>
                <c:pt idx="17647">
                  <c:v>-5.2925172413793076E-2</c:v>
                </c:pt>
                <c:pt idx="17648">
                  <c:v>-5.2935517241379314E-2</c:v>
                </c:pt>
                <c:pt idx="17649">
                  <c:v>-5.2948431034482914E-2</c:v>
                </c:pt>
                <c:pt idx="17650">
                  <c:v>-5.2962862068965506E-2</c:v>
                </c:pt>
                <c:pt idx="17651">
                  <c:v>-5.2977672413793114E-2</c:v>
                </c:pt>
                <c:pt idx="17652">
                  <c:v>-5.2991000000000024E-2</c:v>
                </c:pt>
                <c:pt idx="17653">
                  <c:v>-5.3003862068965457E-2</c:v>
                </c:pt>
                <c:pt idx="17654">
                  <c:v>-5.3017051724137933E-2</c:v>
                </c:pt>
                <c:pt idx="17655">
                  <c:v>-5.3029793103448422E-2</c:v>
                </c:pt>
                <c:pt idx="17656">
                  <c:v>-5.3041137931034502E-2</c:v>
                </c:pt>
                <c:pt idx="17657">
                  <c:v>-5.3050431034482932E-2</c:v>
                </c:pt>
                <c:pt idx="17658">
                  <c:v>-5.3059810344827589E-2</c:v>
                </c:pt>
                <c:pt idx="17659">
                  <c:v>-5.3071379310344786E-2</c:v>
                </c:pt>
                <c:pt idx="17660">
                  <c:v>-5.3084379310344827E-2</c:v>
                </c:pt>
                <c:pt idx="17661">
                  <c:v>-5.3094689655172424E-2</c:v>
                </c:pt>
                <c:pt idx="17662">
                  <c:v>-5.310325862068966E-2</c:v>
                </c:pt>
                <c:pt idx="17663">
                  <c:v>-5.3111931034482834E-2</c:v>
                </c:pt>
                <c:pt idx="17664">
                  <c:v>-5.3118258620689661E-2</c:v>
                </c:pt>
                <c:pt idx="17665">
                  <c:v>-5.3121344827586223E-2</c:v>
                </c:pt>
                <c:pt idx="17666">
                  <c:v>-5.3122189655172417E-2</c:v>
                </c:pt>
                <c:pt idx="17667">
                  <c:v>-5.3122586206896583E-2</c:v>
                </c:pt>
                <c:pt idx="17668">
                  <c:v>-5.3122534482758624E-2</c:v>
                </c:pt>
                <c:pt idx="17669">
                  <c:v>-5.3121810344827575E-2</c:v>
                </c:pt>
                <c:pt idx="17670">
                  <c:v>-5.3119982758620704E-2</c:v>
                </c:pt>
                <c:pt idx="17671">
                  <c:v>-5.3118000000000012E-2</c:v>
                </c:pt>
                <c:pt idx="17672">
                  <c:v>-5.3115793103448529E-2</c:v>
                </c:pt>
                <c:pt idx="17673">
                  <c:v>-5.3112413793103504E-2</c:v>
                </c:pt>
                <c:pt idx="17674">
                  <c:v>-5.3108275862068968E-2</c:v>
                </c:pt>
                <c:pt idx="17675">
                  <c:v>-5.3104017241379323E-2</c:v>
                </c:pt>
                <c:pt idx="17676">
                  <c:v>-5.3099396551724139E-2</c:v>
                </c:pt>
                <c:pt idx="17677">
                  <c:v>-5.3093172413793112E-2</c:v>
                </c:pt>
                <c:pt idx="17678">
                  <c:v>-5.3084758620689655E-2</c:v>
                </c:pt>
                <c:pt idx="17679">
                  <c:v>-5.3077413793103462E-2</c:v>
                </c:pt>
                <c:pt idx="17680">
                  <c:v>-5.3071827586206897E-2</c:v>
                </c:pt>
                <c:pt idx="17681">
                  <c:v>-5.3065189655172415E-2</c:v>
                </c:pt>
                <c:pt idx="17682">
                  <c:v>-5.305536206896528E-2</c:v>
                </c:pt>
                <c:pt idx="17683">
                  <c:v>-5.3044103448275856E-2</c:v>
                </c:pt>
                <c:pt idx="17684">
                  <c:v>-5.3030810344827713E-2</c:v>
                </c:pt>
                <c:pt idx="17685">
                  <c:v>-5.3017431034483149E-2</c:v>
                </c:pt>
                <c:pt idx="17686">
                  <c:v>-5.3004827586206893E-2</c:v>
                </c:pt>
                <c:pt idx="17687">
                  <c:v>-5.2991672413793114E-2</c:v>
                </c:pt>
                <c:pt idx="17688">
                  <c:v>-5.2979310344827585E-2</c:v>
                </c:pt>
                <c:pt idx="17689">
                  <c:v>-5.2967103448275883E-2</c:v>
                </c:pt>
                <c:pt idx="17690">
                  <c:v>-5.2956465517241626E-2</c:v>
                </c:pt>
                <c:pt idx="17691">
                  <c:v>-5.2946172413793097E-2</c:v>
                </c:pt>
                <c:pt idx="17692">
                  <c:v>-5.2934482758620914E-2</c:v>
                </c:pt>
                <c:pt idx="17693">
                  <c:v>-5.292277586206897E-2</c:v>
                </c:pt>
                <c:pt idx="17694">
                  <c:v>-5.2911431034483106E-2</c:v>
                </c:pt>
                <c:pt idx="17695">
                  <c:v>-5.2903017241379434E-2</c:v>
                </c:pt>
                <c:pt idx="17696">
                  <c:v>-5.2896741379310587E-2</c:v>
                </c:pt>
                <c:pt idx="17697">
                  <c:v>-5.2891137931034872E-2</c:v>
                </c:pt>
                <c:pt idx="17698">
                  <c:v>-5.2886948275862065E-2</c:v>
                </c:pt>
                <c:pt idx="17699">
                  <c:v>-5.2884189655172407E-2</c:v>
                </c:pt>
                <c:pt idx="17700">
                  <c:v>-5.2880241379310404E-2</c:v>
                </c:pt>
                <c:pt idx="17701">
                  <c:v>-5.2876137931034836E-2</c:v>
                </c:pt>
                <c:pt idx="17702">
                  <c:v>-5.2871586206896554E-2</c:v>
                </c:pt>
                <c:pt idx="17703">
                  <c:v>-5.2867689655172682E-2</c:v>
                </c:pt>
                <c:pt idx="17704">
                  <c:v>-5.2865758620689658E-2</c:v>
                </c:pt>
                <c:pt idx="17705">
                  <c:v>-5.286487931034483E-2</c:v>
                </c:pt>
                <c:pt idx="17706">
                  <c:v>-5.2864310344827879E-2</c:v>
                </c:pt>
                <c:pt idx="17707">
                  <c:v>-5.2863517241379533E-2</c:v>
                </c:pt>
                <c:pt idx="17708">
                  <c:v>-5.2862137931034975E-2</c:v>
                </c:pt>
                <c:pt idx="17709">
                  <c:v>-5.2860724137931574E-2</c:v>
                </c:pt>
                <c:pt idx="17710">
                  <c:v>-5.2859137931034743E-2</c:v>
                </c:pt>
                <c:pt idx="17711">
                  <c:v>-5.2858310344827734E-2</c:v>
                </c:pt>
                <c:pt idx="17712">
                  <c:v>-5.2859258620689659E-2</c:v>
                </c:pt>
                <c:pt idx="17713">
                  <c:v>-5.2861413793103502E-2</c:v>
                </c:pt>
                <c:pt idx="17714">
                  <c:v>-5.286258620689694E-2</c:v>
                </c:pt>
                <c:pt idx="17715">
                  <c:v>-5.2863913793103533E-2</c:v>
                </c:pt>
                <c:pt idx="17716">
                  <c:v>-5.2867637931035091E-2</c:v>
                </c:pt>
                <c:pt idx="17717">
                  <c:v>-5.2870931034482933E-2</c:v>
                </c:pt>
                <c:pt idx="17718">
                  <c:v>-5.2873034482758714E-2</c:v>
                </c:pt>
                <c:pt idx="17719">
                  <c:v>-5.2872706896551949E-2</c:v>
                </c:pt>
                <c:pt idx="17720">
                  <c:v>-5.286905172413793E-2</c:v>
                </c:pt>
                <c:pt idx="17721">
                  <c:v>-5.2864724137931557E-2</c:v>
                </c:pt>
                <c:pt idx="17722">
                  <c:v>-5.2860344827586551E-2</c:v>
                </c:pt>
                <c:pt idx="17723">
                  <c:v>-5.2858431034483108E-2</c:v>
                </c:pt>
                <c:pt idx="17724">
                  <c:v>-5.2857551724137933E-2</c:v>
                </c:pt>
                <c:pt idx="17725">
                  <c:v>-5.2857568965517313E-2</c:v>
                </c:pt>
                <c:pt idx="17726">
                  <c:v>-5.2859551724137935E-2</c:v>
                </c:pt>
                <c:pt idx="17727">
                  <c:v>-5.2862551724138236E-2</c:v>
                </c:pt>
                <c:pt idx="17728">
                  <c:v>-5.2866241379310591E-2</c:v>
                </c:pt>
                <c:pt idx="17729">
                  <c:v>-5.2871068965517264E-2</c:v>
                </c:pt>
                <c:pt idx="17730">
                  <c:v>-5.2878620689655181E-2</c:v>
                </c:pt>
                <c:pt idx="17731">
                  <c:v>-5.2886517241379542E-2</c:v>
                </c:pt>
                <c:pt idx="17732">
                  <c:v>-5.2893844827586592E-2</c:v>
                </c:pt>
                <c:pt idx="17733">
                  <c:v>-5.2900224137931516E-2</c:v>
                </c:pt>
                <c:pt idx="17734">
                  <c:v>-5.2906568965517313E-2</c:v>
                </c:pt>
                <c:pt idx="17735">
                  <c:v>-5.2913482758621018E-2</c:v>
                </c:pt>
                <c:pt idx="17736">
                  <c:v>-5.2920155172413795E-2</c:v>
                </c:pt>
                <c:pt idx="17737">
                  <c:v>-5.2925103448275855E-2</c:v>
                </c:pt>
                <c:pt idx="17738">
                  <c:v>-5.2931034482758633E-2</c:v>
                </c:pt>
                <c:pt idx="17739">
                  <c:v>-5.2935517241379314E-2</c:v>
                </c:pt>
                <c:pt idx="17740">
                  <c:v>-5.2938758620689662E-2</c:v>
                </c:pt>
                <c:pt idx="17741">
                  <c:v>-5.2941086206896554E-2</c:v>
                </c:pt>
                <c:pt idx="17742">
                  <c:v>-5.2942103448275872E-2</c:v>
                </c:pt>
                <c:pt idx="17743">
                  <c:v>-5.2944551724137916E-2</c:v>
                </c:pt>
                <c:pt idx="17744">
                  <c:v>-5.2946810344827594E-2</c:v>
                </c:pt>
                <c:pt idx="17745">
                  <c:v>-5.2946155172413786E-2</c:v>
                </c:pt>
                <c:pt idx="17746">
                  <c:v>-5.294375862068966E-2</c:v>
                </c:pt>
                <c:pt idx="17747">
                  <c:v>-5.2940293103448534E-2</c:v>
                </c:pt>
                <c:pt idx="17748">
                  <c:v>-5.29358275862069E-2</c:v>
                </c:pt>
                <c:pt idx="17749">
                  <c:v>-5.2930896551724164E-2</c:v>
                </c:pt>
                <c:pt idx="17750">
                  <c:v>-5.2924931034482932E-2</c:v>
                </c:pt>
                <c:pt idx="17751">
                  <c:v>-5.2917931034483202E-2</c:v>
                </c:pt>
                <c:pt idx="17752">
                  <c:v>-5.2911810344827594E-2</c:v>
                </c:pt>
                <c:pt idx="17753">
                  <c:v>-5.2906810344827838E-2</c:v>
                </c:pt>
                <c:pt idx="17754">
                  <c:v>-5.2902224137931594E-2</c:v>
                </c:pt>
                <c:pt idx="17755">
                  <c:v>-5.2897068965517414E-2</c:v>
                </c:pt>
                <c:pt idx="17756">
                  <c:v>-5.2892637931035151E-2</c:v>
                </c:pt>
                <c:pt idx="17757">
                  <c:v>-5.2888189655172418E-2</c:v>
                </c:pt>
                <c:pt idx="17758">
                  <c:v>-5.2881810344827591E-2</c:v>
                </c:pt>
                <c:pt idx="17759">
                  <c:v>-5.2872568965517293E-2</c:v>
                </c:pt>
                <c:pt idx="17760">
                  <c:v>-5.2863482758621044E-2</c:v>
                </c:pt>
                <c:pt idx="17761">
                  <c:v>-5.2857431034483149E-2</c:v>
                </c:pt>
                <c:pt idx="17762">
                  <c:v>-5.2851810344827589E-2</c:v>
                </c:pt>
                <c:pt idx="17763">
                  <c:v>-5.2846327586206922E-2</c:v>
                </c:pt>
                <c:pt idx="17764">
                  <c:v>-5.2843034482758733E-2</c:v>
                </c:pt>
                <c:pt idx="17765">
                  <c:v>-5.2842517241379422E-2</c:v>
                </c:pt>
                <c:pt idx="17766">
                  <c:v>-5.2843517241379333E-2</c:v>
                </c:pt>
                <c:pt idx="17767">
                  <c:v>-5.2845396551724128E-2</c:v>
                </c:pt>
                <c:pt idx="17768">
                  <c:v>-5.2847793103448594E-2</c:v>
                </c:pt>
                <c:pt idx="17769">
                  <c:v>-5.2850706896551823E-2</c:v>
                </c:pt>
                <c:pt idx="17770">
                  <c:v>-5.2854413793103502E-2</c:v>
                </c:pt>
                <c:pt idx="17771">
                  <c:v>-5.2857603448275933E-2</c:v>
                </c:pt>
                <c:pt idx="17772">
                  <c:v>-5.2861206896551834E-2</c:v>
                </c:pt>
                <c:pt idx="17773">
                  <c:v>-5.2865775862068982E-2</c:v>
                </c:pt>
                <c:pt idx="17774">
                  <c:v>-5.2869758620689662E-2</c:v>
                </c:pt>
                <c:pt idx="17775">
                  <c:v>-5.287248275862097E-2</c:v>
                </c:pt>
                <c:pt idx="17776">
                  <c:v>-5.2873827586206922E-2</c:v>
                </c:pt>
                <c:pt idx="17777">
                  <c:v>-5.2875155172413785E-2</c:v>
                </c:pt>
                <c:pt idx="17778">
                  <c:v>-5.2877275862068973E-2</c:v>
                </c:pt>
                <c:pt idx="17779">
                  <c:v>-5.2878672413793112E-2</c:v>
                </c:pt>
                <c:pt idx="17780">
                  <c:v>-5.2879396551724141E-2</c:v>
                </c:pt>
                <c:pt idx="17781">
                  <c:v>-5.2881551724137936E-2</c:v>
                </c:pt>
                <c:pt idx="17782">
                  <c:v>-5.2884413793103512E-2</c:v>
                </c:pt>
                <c:pt idx="17783">
                  <c:v>-5.2886000000000134E-2</c:v>
                </c:pt>
                <c:pt idx="17784">
                  <c:v>-5.2886603448276184E-2</c:v>
                </c:pt>
                <c:pt idx="17785">
                  <c:v>-5.2886879310344831E-2</c:v>
                </c:pt>
                <c:pt idx="17786">
                  <c:v>-5.2887637931035014E-2</c:v>
                </c:pt>
                <c:pt idx="17787">
                  <c:v>-5.2887827586206922E-2</c:v>
                </c:pt>
                <c:pt idx="17788">
                  <c:v>-5.288767241379335E-2</c:v>
                </c:pt>
                <c:pt idx="17789">
                  <c:v>-5.2887551724137984E-2</c:v>
                </c:pt>
                <c:pt idx="17790">
                  <c:v>-5.2886758620689672E-2</c:v>
                </c:pt>
                <c:pt idx="17791">
                  <c:v>-5.2886172413793113E-2</c:v>
                </c:pt>
                <c:pt idx="17792">
                  <c:v>-5.2886500000000218E-2</c:v>
                </c:pt>
                <c:pt idx="17793">
                  <c:v>-5.2888172413793108E-2</c:v>
                </c:pt>
                <c:pt idx="17794">
                  <c:v>-5.2890172413793103E-2</c:v>
                </c:pt>
                <c:pt idx="17795">
                  <c:v>-5.2892689655172805E-2</c:v>
                </c:pt>
                <c:pt idx="17796">
                  <c:v>-5.2896965517241788E-2</c:v>
                </c:pt>
                <c:pt idx="17797">
                  <c:v>-5.2902413793103523E-2</c:v>
                </c:pt>
                <c:pt idx="17798">
                  <c:v>-5.2908896551724163E-2</c:v>
                </c:pt>
                <c:pt idx="17799">
                  <c:v>-5.2914896551724183E-2</c:v>
                </c:pt>
                <c:pt idx="17800">
                  <c:v>-5.2920172413793105E-2</c:v>
                </c:pt>
                <c:pt idx="17801">
                  <c:v>-5.2925551724137918E-2</c:v>
                </c:pt>
                <c:pt idx="17802">
                  <c:v>-5.2931172413793096E-2</c:v>
                </c:pt>
                <c:pt idx="17803">
                  <c:v>-5.2937534482758813E-2</c:v>
                </c:pt>
                <c:pt idx="17804">
                  <c:v>-5.2943862068965446E-2</c:v>
                </c:pt>
                <c:pt idx="17805">
                  <c:v>-5.2950603448275894E-2</c:v>
                </c:pt>
                <c:pt idx="17806">
                  <c:v>-5.2958982758620723E-2</c:v>
                </c:pt>
                <c:pt idx="17807">
                  <c:v>-5.2967396551724194E-2</c:v>
                </c:pt>
                <c:pt idx="17808">
                  <c:v>-5.2973620689655172E-2</c:v>
                </c:pt>
                <c:pt idx="17809">
                  <c:v>-5.2979137931034502E-2</c:v>
                </c:pt>
                <c:pt idx="17810">
                  <c:v>-5.2985051724137935E-2</c:v>
                </c:pt>
                <c:pt idx="17811">
                  <c:v>-5.2992068965517433E-2</c:v>
                </c:pt>
                <c:pt idx="17812">
                  <c:v>-5.2998724137931538E-2</c:v>
                </c:pt>
                <c:pt idx="17813">
                  <c:v>-5.3004689655172424E-2</c:v>
                </c:pt>
                <c:pt idx="17814">
                  <c:v>-5.3010724137931536E-2</c:v>
                </c:pt>
                <c:pt idx="17815">
                  <c:v>-5.3016379310344884E-2</c:v>
                </c:pt>
                <c:pt idx="17816">
                  <c:v>-5.3020586206896564E-2</c:v>
                </c:pt>
                <c:pt idx="17817">
                  <c:v>-5.3025241379310362E-2</c:v>
                </c:pt>
                <c:pt idx="17818">
                  <c:v>-5.3029689655172407E-2</c:v>
                </c:pt>
                <c:pt idx="17819">
                  <c:v>-5.3033827586206894E-2</c:v>
                </c:pt>
                <c:pt idx="17820">
                  <c:v>-5.3036931034483127E-2</c:v>
                </c:pt>
                <c:pt idx="17821">
                  <c:v>-5.3038793103448563E-2</c:v>
                </c:pt>
                <c:pt idx="17822">
                  <c:v>-5.3041655172413785E-2</c:v>
                </c:pt>
                <c:pt idx="17823">
                  <c:v>-5.3046241379310362E-2</c:v>
                </c:pt>
                <c:pt idx="17824">
                  <c:v>-5.305191379310345E-2</c:v>
                </c:pt>
                <c:pt idx="17825">
                  <c:v>-5.3058637931034873E-2</c:v>
                </c:pt>
                <c:pt idx="17826">
                  <c:v>-5.3065931034482934E-2</c:v>
                </c:pt>
                <c:pt idx="17827">
                  <c:v>-5.3073655172413803E-2</c:v>
                </c:pt>
                <c:pt idx="17828">
                  <c:v>-5.3080000000000023E-2</c:v>
                </c:pt>
                <c:pt idx="17829">
                  <c:v>-5.3086241379310402E-2</c:v>
                </c:pt>
                <c:pt idx="17830">
                  <c:v>-5.3093310344827845E-2</c:v>
                </c:pt>
                <c:pt idx="17831">
                  <c:v>-5.3100068965517243E-2</c:v>
                </c:pt>
                <c:pt idx="17832">
                  <c:v>-5.3105534482758628E-2</c:v>
                </c:pt>
                <c:pt idx="17833">
                  <c:v>-5.3111344827586414E-2</c:v>
                </c:pt>
                <c:pt idx="17834">
                  <c:v>-5.3117155172413798E-2</c:v>
                </c:pt>
                <c:pt idx="17835">
                  <c:v>-5.3122448275861975E-2</c:v>
                </c:pt>
                <c:pt idx="17836">
                  <c:v>-5.3129120689654842E-2</c:v>
                </c:pt>
                <c:pt idx="17837">
                  <c:v>-5.3135034482758622E-2</c:v>
                </c:pt>
                <c:pt idx="17838">
                  <c:v>-5.313986206896526E-2</c:v>
                </c:pt>
                <c:pt idx="17839">
                  <c:v>-5.3145172413792817E-2</c:v>
                </c:pt>
                <c:pt idx="17840">
                  <c:v>-5.3150844827586224E-2</c:v>
                </c:pt>
                <c:pt idx="17841">
                  <c:v>-5.3157051724137927E-2</c:v>
                </c:pt>
                <c:pt idx="17842">
                  <c:v>-5.3162810344827734E-2</c:v>
                </c:pt>
                <c:pt idx="17843">
                  <c:v>-5.3168896551724139E-2</c:v>
                </c:pt>
                <c:pt idx="17844">
                  <c:v>-5.3175482758620704E-2</c:v>
                </c:pt>
                <c:pt idx="17845">
                  <c:v>-5.3180689655172413E-2</c:v>
                </c:pt>
                <c:pt idx="17846">
                  <c:v>-5.3185620689655155E-2</c:v>
                </c:pt>
                <c:pt idx="17847">
                  <c:v>-5.3190775862068967E-2</c:v>
                </c:pt>
                <c:pt idx="17848">
                  <c:v>-5.3195844827586332E-2</c:v>
                </c:pt>
                <c:pt idx="17849">
                  <c:v>-5.3199689655172418E-2</c:v>
                </c:pt>
                <c:pt idx="17850">
                  <c:v>-5.3202517241379324E-2</c:v>
                </c:pt>
                <c:pt idx="17851">
                  <c:v>-5.3202775862068966E-2</c:v>
                </c:pt>
                <c:pt idx="17852">
                  <c:v>-5.3200948275861845E-2</c:v>
                </c:pt>
                <c:pt idx="17853">
                  <c:v>-5.319931034482759E-2</c:v>
                </c:pt>
                <c:pt idx="17854">
                  <c:v>-5.3198155172413795E-2</c:v>
                </c:pt>
                <c:pt idx="17855">
                  <c:v>-5.3198224137931474E-2</c:v>
                </c:pt>
                <c:pt idx="17856">
                  <c:v>-5.3198620689655182E-2</c:v>
                </c:pt>
                <c:pt idx="17857">
                  <c:v>-5.319837931034483E-2</c:v>
                </c:pt>
                <c:pt idx="17858">
                  <c:v>-5.3199241379310362E-2</c:v>
                </c:pt>
                <c:pt idx="17859">
                  <c:v>-5.3202034482758634E-2</c:v>
                </c:pt>
                <c:pt idx="17860">
                  <c:v>-5.3206189655172396E-2</c:v>
                </c:pt>
                <c:pt idx="17861">
                  <c:v>-5.3209137931034503E-2</c:v>
                </c:pt>
                <c:pt idx="17862">
                  <c:v>-5.3212448275862065E-2</c:v>
                </c:pt>
                <c:pt idx="17863">
                  <c:v>-5.3216241379310393E-2</c:v>
                </c:pt>
                <c:pt idx="17864">
                  <c:v>-5.3219137931034513E-2</c:v>
                </c:pt>
                <c:pt idx="17865">
                  <c:v>-5.3221810344827557E-2</c:v>
                </c:pt>
                <c:pt idx="17866">
                  <c:v>-5.3224586206896553E-2</c:v>
                </c:pt>
                <c:pt idx="17867">
                  <c:v>-5.322858620689655E-2</c:v>
                </c:pt>
                <c:pt idx="17868">
                  <c:v>-5.3234448275861865E-2</c:v>
                </c:pt>
                <c:pt idx="17869">
                  <c:v>-5.3240396551724141E-2</c:v>
                </c:pt>
                <c:pt idx="17870">
                  <c:v>-5.3245775862068745E-2</c:v>
                </c:pt>
                <c:pt idx="17871">
                  <c:v>-5.3251120689654832E-2</c:v>
                </c:pt>
                <c:pt idx="17872">
                  <c:v>-5.3256551724137915E-2</c:v>
                </c:pt>
                <c:pt idx="17873">
                  <c:v>-5.3261172413793086E-2</c:v>
                </c:pt>
                <c:pt idx="17874">
                  <c:v>-5.3266534482758712E-2</c:v>
                </c:pt>
                <c:pt idx="17875">
                  <c:v>-5.3272775862068966E-2</c:v>
                </c:pt>
                <c:pt idx="17876">
                  <c:v>-5.3280189655172387E-2</c:v>
                </c:pt>
                <c:pt idx="17877">
                  <c:v>-5.3290362068965445E-2</c:v>
                </c:pt>
                <c:pt idx="17878">
                  <c:v>-5.3302758620689672E-2</c:v>
                </c:pt>
                <c:pt idx="17879">
                  <c:v>-5.3313206896552008E-2</c:v>
                </c:pt>
                <c:pt idx="17880">
                  <c:v>-5.3319913793103482E-2</c:v>
                </c:pt>
                <c:pt idx="17881">
                  <c:v>-5.3324689655172411E-2</c:v>
                </c:pt>
                <c:pt idx="17882">
                  <c:v>-5.3328586206896574E-2</c:v>
                </c:pt>
                <c:pt idx="17883">
                  <c:v>-5.3332258620689674E-2</c:v>
                </c:pt>
                <c:pt idx="17884">
                  <c:v>-5.3335793103448589E-2</c:v>
                </c:pt>
                <c:pt idx="17885">
                  <c:v>-5.3339189655172418E-2</c:v>
                </c:pt>
                <c:pt idx="17886">
                  <c:v>-5.3343103448275864E-2</c:v>
                </c:pt>
                <c:pt idx="17887">
                  <c:v>-5.3346965517241433E-2</c:v>
                </c:pt>
                <c:pt idx="17888">
                  <c:v>-5.3349568965517249E-2</c:v>
                </c:pt>
                <c:pt idx="17889">
                  <c:v>-5.3350068965517264E-2</c:v>
                </c:pt>
                <c:pt idx="17890">
                  <c:v>-5.3349413793103449E-2</c:v>
                </c:pt>
                <c:pt idx="17891">
                  <c:v>-5.3349103448275856E-2</c:v>
                </c:pt>
                <c:pt idx="17892">
                  <c:v>-5.3349672413793105E-2</c:v>
                </c:pt>
                <c:pt idx="17893">
                  <c:v>-5.3349913793103457E-2</c:v>
                </c:pt>
                <c:pt idx="17894">
                  <c:v>-5.3350827586206913E-2</c:v>
                </c:pt>
                <c:pt idx="17895">
                  <c:v>-5.3353637931034974E-2</c:v>
                </c:pt>
                <c:pt idx="17896">
                  <c:v>-5.3357241379310374E-2</c:v>
                </c:pt>
                <c:pt idx="17897">
                  <c:v>-5.3361172413793109E-2</c:v>
                </c:pt>
                <c:pt idx="17898">
                  <c:v>-5.3364051724137933E-2</c:v>
                </c:pt>
                <c:pt idx="17899">
                  <c:v>-5.3364827586206913E-2</c:v>
                </c:pt>
                <c:pt idx="17900">
                  <c:v>-5.3364931034483094E-2</c:v>
                </c:pt>
                <c:pt idx="17901">
                  <c:v>-5.3364862068965485E-2</c:v>
                </c:pt>
                <c:pt idx="17902">
                  <c:v>-5.3364758620689672E-2</c:v>
                </c:pt>
                <c:pt idx="17903">
                  <c:v>-5.3366068965517433E-2</c:v>
                </c:pt>
                <c:pt idx="17904">
                  <c:v>-5.336818965517242E-2</c:v>
                </c:pt>
                <c:pt idx="17905">
                  <c:v>-5.3370844827586333E-2</c:v>
                </c:pt>
                <c:pt idx="17906">
                  <c:v>-5.3373637931034938E-2</c:v>
                </c:pt>
                <c:pt idx="17907">
                  <c:v>-5.3376379310344828E-2</c:v>
                </c:pt>
                <c:pt idx="17908">
                  <c:v>-5.3378655172413803E-2</c:v>
                </c:pt>
                <c:pt idx="17909">
                  <c:v>-5.3380103448275873E-2</c:v>
                </c:pt>
                <c:pt idx="17910">
                  <c:v>-5.3381189655172419E-2</c:v>
                </c:pt>
                <c:pt idx="17911">
                  <c:v>-5.3381000000000012E-2</c:v>
                </c:pt>
                <c:pt idx="17912">
                  <c:v>-5.3380241379310384E-2</c:v>
                </c:pt>
                <c:pt idx="17913">
                  <c:v>-5.3379310344827575E-2</c:v>
                </c:pt>
                <c:pt idx="17914">
                  <c:v>-5.3378103448275857E-2</c:v>
                </c:pt>
                <c:pt idx="17915">
                  <c:v>-5.337586206896526E-2</c:v>
                </c:pt>
                <c:pt idx="17916">
                  <c:v>-5.3373379310344825E-2</c:v>
                </c:pt>
                <c:pt idx="17917">
                  <c:v>-5.3371293103448521E-2</c:v>
                </c:pt>
                <c:pt idx="17918">
                  <c:v>-5.3368931034483098E-2</c:v>
                </c:pt>
                <c:pt idx="17919">
                  <c:v>-5.3366206896552019E-2</c:v>
                </c:pt>
                <c:pt idx="17920">
                  <c:v>-5.3362655172413904E-2</c:v>
                </c:pt>
                <c:pt idx="17921">
                  <c:v>-5.3360034482758834E-2</c:v>
                </c:pt>
                <c:pt idx="17922">
                  <c:v>-5.3359103448275866E-2</c:v>
                </c:pt>
                <c:pt idx="17923">
                  <c:v>-5.3359603448275873E-2</c:v>
                </c:pt>
                <c:pt idx="17924">
                  <c:v>-5.3359551724137935E-2</c:v>
                </c:pt>
                <c:pt idx="17925">
                  <c:v>-5.3357586206896811E-2</c:v>
                </c:pt>
                <c:pt idx="17926">
                  <c:v>-5.3354948275862055E-2</c:v>
                </c:pt>
                <c:pt idx="17927">
                  <c:v>-5.3352758620689673E-2</c:v>
                </c:pt>
                <c:pt idx="17928">
                  <c:v>-5.3352155172413797E-2</c:v>
                </c:pt>
                <c:pt idx="17929">
                  <c:v>-5.3353189655172419E-2</c:v>
                </c:pt>
                <c:pt idx="17930">
                  <c:v>-5.3355431034482932E-2</c:v>
                </c:pt>
                <c:pt idx="17931">
                  <c:v>-5.3357689655172423E-2</c:v>
                </c:pt>
                <c:pt idx="17932">
                  <c:v>-5.3358862068965375E-2</c:v>
                </c:pt>
                <c:pt idx="17933">
                  <c:v>-5.33588275862069E-2</c:v>
                </c:pt>
                <c:pt idx="17934">
                  <c:v>-5.3358706896551734E-2</c:v>
                </c:pt>
                <c:pt idx="17935">
                  <c:v>-5.3358793103448571E-2</c:v>
                </c:pt>
                <c:pt idx="17936">
                  <c:v>-5.335787931034483E-2</c:v>
                </c:pt>
                <c:pt idx="17937">
                  <c:v>-5.3355965517241394E-2</c:v>
                </c:pt>
                <c:pt idx="17938">
                  <c:v>-5.3354482758620904E-2</c:v>
                </c:pt>
                <c:pt idx="17939">
                  <c:v>-5.3351655172413789E-2</c:v>
                </c:pt>
                <c:pt idx="17940">
                  <c:v>-5.334672413793147E-2</c:v>
                </c:pt>
                <c:pt idx="17941">
                  <c:v>-5.3340310344827592E-2</c:v>
                </c:pt>
                <c:pt idx="17942">
                  <c:v>-5.3333862068965496E-2</c:v>
                </c:pt>
                <c:pt idx="17943">
                  <c:v>-5.3328534482758622E-2</c:v>
                </c:pt>
                <c:pt idx="17944">
                  <c:v>-5.3324827586206901E-2</c:v>
                </c:pt>
                <c:pt idx="17945">
                  <c:v>-5.3321999999999987E-2</c:v>
                </c:pt>
                <c:pt idx="17946">
                  <c:v>-5.3320517241379324E-2</c:v>
                </c:pt>
                <c:pt idx="17947">
                  <c:v>-5.3320534482758634E-2</c:v>
                </c:pt>
                <c:pt idx="17948">
                  <c:v>-5.3322620689655181E-2</c:v>
                </c:pt>
                <c:pt idx="17949">
                  <c:v>-5.3327413793103483E-2</c:v>
                </c:pt>
                <c:pt idx="17950">
                  <c:v>-5.3334965517241532E-2</c:v>
                </c:pt>
                <c:pt idx="17951">
                  <c:v>-5.3342827586206912E-2</c:v>
                </c:pt>
                <c:pt idx="17952">
                  <c:v>-5.3350862068965395E-2</c:v>
                </c:pt>
                <c:pt idx="17953">
                  <c:v>-5.3359724137931407E-2</c:v>
                </c:pt>
                <c:pt idx="17954">
                  <c:v>-5.3368517241379324E-2</c:v>
                </c:pt>
                <c:pt idx="17955">
                  <c:v>-5.3376034482758634E-2</c:v>
                </c:pt>
                <c:pt idx="17956">
                  <c:v>-5.3383241379310394E-2</c:v>
                </c:pt>
                <c:pt idx="17957">
                  <c:v>-5.3391206896551933E-2</c:v>
                </c:pt>
                <c:pt idx="17958">
                  <c:v>-5.3401896551724136E-2</c:v>
                </c:pt>
                <c:pt idx="17959">
                  <c:v>-5.3412948275862071E-2</c:v>
                </c:pt>
                <c:pt idx="17960">
                  <c:v>-5.3422965517241433E-2</c:v>
                </c:pt>
                <c:pt idx="17961">
                  <c:v>-5.3430948275861985E-2</c:v>
                </c:pt>
                <c:pt idx="17962">
                  <c:v>-5.3437172413793095E-2</c:v>
                </c:pt>
                <c:pt idx="17963">
                  <c:v>-5.3441896551724107E-2</c:v>
                </c:pt>
                <c:pt idx="17964">
                  <c:v>-5.344456896551724E-2</c:v>
                </c:pt>
                <c:pt idx="17965">
                  <c:v>-5.3444827586206896E-2</c:v>
                </c:pt>
                <c:pt idx="17966">
                  <c:v>-5.3443517241379308E-2</c:v>
                </c:pt>
                <c:pt idx="17967">
                  <c:v>-5.3440862068965256E-2</c:v>
                </c:pt>
                <c:pt idx="17968">
                  <c:v>-5.3438362068965455E-2</c:v>
                </c:pt>
                <c:pt idx="17969">
                  <c:v>-5.3436379310344832E-2</c:v>
                </c:pt>
                <c:pt idx="17970">
                  <c:v>-5.3434241379310382E-2</c:v>
                </c:pt>
                <c:pt idx="17971">
                  <c:v>-5.3430206896551834E-2</c:v>
                </c:pt>
                <c:pt idx="17972">
                  <c:v>-5.3424965517241393E-2</c:v>
                </c:pt>
                <c:pt idx="17973">
                  <c:v>-5.3419672413793112E-2</c:v>
                </c:pt>
                <c:pt idx="17974">
                  <c:v>-5.3414965517241522E-2</c:v>
                </c:pt>
                <c:pt idx="17975">
                  <c:v>-5.3411827586206904E-2</c:v>
                </c:pt>
                <c:pt idx="17976">
                  <c:v>-5.3409310344827592E-2</c:v>
                </c:pt>
                <c:pt idx="17977">
                  <c:v>-5.3407017241379313E-2</c:v>
                </c:pt>
                <c:pt idx="17978">
                  <c:v>-5.340637931034483E-2</c:v>
                </c:pt>
                <c:pt idx="17979">
                  <c:v>-5.3406672413793113E-2</c:v>
                </c:pt>
                <c:pt idx="17980">
                  <c:v>-5.3406500000000023E-2</c:v>
                </c:pt>
                <c:pt idx="17981">
                  <c:v>-5.3406241379310403E-2</c:v>
                </c:pt>
                <c:pt idx="17982">
                  <c:v>-5.3405844827586334E-2</c:v>
                </c:pt>
                <c:pt idx="17983">
                  <c:v>-5.3404155172413786E-2</c:v>
                </c:pt>
                <c:pt idx="17984">
                  <c:v>-5.3402275862068964E-2</c:v>
                </c:pt>
                <c:pt idx="17985">
                  <c:v>-5.340031034482759E-2</c:v>
                </c:pt>
                <c:pt idx="17986">
                  <c:v>-5.3397000000000236E-2</c:v>
                </c:pt>
                <c:pt idx="17987">
                  <c:v>-5.3391793103448645E-2</c:v>
                </c:pt>
                <c:pt idx="17988">
                  <c:v>-5.3386465517241688E-2</c:v>
                </c:pt>
                <c:pt idx="17989">
                  <c:v>-5.3381206896551812E-2</c:v>
                </c:pt>
                <c:pt idx="17990">
                  <c:v>-5.3375844827586234E-2</c:v>
                </c:pt>
                <c:pt idx="17991">
                  <c:v>-5.3369758620689663E-2</c:v>
                </c:pt>
                <c:pt idx="17992">
                  <c:v>-5.3362724137931632E-2</c:v>
                </c:pt>
                <c:pt idx="17993">
                  <c:v>-5.3354206896551813E-2</c:v>
                </c:pt>
                <c:pt idx="17994">
                  <c:v>-5.3347620689655172E-2</c:v>
                </c:pt>
                <c:pt idx="17995">
                  <c:v>-5.3341689655172407E-2</c:v>
                </c:pt>
                <c:pt idx="17996">
                  <c:v>-5.333418965517242E-2</c:v>
                </c:pt>
                <c:pt idx="17997">
                  <c:v>-5.3326086206896828E-2</c:v>
                </c:pt>
                <c:pt idx="17998">
                  <c:v>-5.3317000000000225E-2</c:v>
                </c:pt>
                <c:pt idx="17999">
                  <c:v>-5.3309068965517244E-2</c:v>
                </c:pt>
                <c:pt idx="18000">
                  <c:v>-5.3301862068965367E-2</c:v>
                </c:pt>
                <c:pt idx="18001">
                  <c:v>-5.3296482758620936E-2</c:v>
                </c:pt>
                <c:pt idx="18002">
                  <c:v>-5.3292965517241504E-2</c:v>
                </c:pt>
                <c:pt idx="18003">
                  <c:v>-5.3291051724137915E-2</c:v>
                </c:pt>
                <c:pt idx="18004">
                  <c:v>-5.3290103448275859E-2</c:v>
                </c:pt>
                <c:pt idx="18005">
                  <c:v>-5.3289689655172418E-2</c:v>
                </c:pt>
                <c:pt idx="18006">
                  <c:v>-5.3288758620689387E-2</c:v>
                </c:pt>
                <c:pt idx="18007">
                  <c:v>-5.3289775862068955E-2</c:v>
                </c:pt>
                <c:pt idx="18008">
                  <c:v>-5.3293137931034774E-2</c:v>
                </c:pt>
                <c:pt idx="18009">
                  <c:v>-5.3298793103448434E-2</c:v>
                </c:pt>
                <c:pt idx="18010">
                  <c:v>-5.3306465517241677E-2</c:v>
                </c:pt>
                <c:pt idx="18011">
                  <c:v>-5.3315620689655181E-2</c:v>
                </c:pt>
                <c:pt idx="18012">
                  <c:v>-5.3325896551724143E-2</c:v>
                </c:pt>
                <c:pt idx="18013">
                  <c:v>-5.3334965517241532E-2</c:v>
                </c:pt>
                <c:pt idx="18014">
                  <c:v>-5.3343775862068968E-2</c:v>
                </c:pt>
                <c:pt idx="18015">
                  <c:v>-5.335258620689684E-2</c:v>
                </c:pt>
                <c:pt idx="18016">
                  <c:v>-5.3359965517241384E-2</c:v>
                </c:pt>
                <c:pt idx="18017">
                  <c:v>-5.3365620689655183E-2</c:v>
                </c:pt>
                <c:pt idx="18018">
                  <c:v>-5.3368568965517303E-2</c:v>
                </c:pt>
                <c:pt idx="18019">
                  <c:v>-5.3370051724137925E-2</c:v>
                </c:pt>
                <c:pt idx="18020">
                  <c:v>-5.3370275862068967E-2</c:v>
                </c:pt>
                <c:pt idx="18021">
                  <c:v>-5.3369189655172407E-2</c:v>
                </c:pt>
                <c:pt idx="18022">
                  <c:v>-5.3368534482758724E-2</c:v>
                </c:pt>
                <c:pt idx="18023">
                  <c:v>-5.3366913793103717E-2</c:v>
                </c:pt>
                <c:pt idx="18024">
                  <c:v>-5.3364637931034985E-2</c:v>
                </c:pt>
                <c:pt idx="18025">
                  <c:v>-5.3363568965517312E-2</c:v>
                </c:pt>
                <c:pt idx="18026">
                  <c:v>-5.3362275862068993E-2</c:v>
                </c:pt>
                <c:pt idx="18027">
                  <c:v>-5.3362310344827926E-2</c:v>
                </c:pt>
                <c:pt idx="18028">
                  <c:v>-5.3362810344827892E-2</c:v>
                </c:pt>
                <c:pt idx="18029">
                  <c:v>-5.3363672413793396E-2</c:v>
                </c:pt>
                <c:pt idx="18030">
                  <c:v>-5.3365120689655175E-2</c:v>
                </c:pt>
                <c:pt idx="18031">
                  <c:v>-5.3366379310344832E-2</c:v>
                </c:pt>
                <c:pt idx="18032">
                  <c:v>-5.3367137931034897E-2</c:v>
                </c:pt>
                <c:pt idx="18033">
                  <c:v>-5.3366758620689674E-2</c:v>
                </c:pt>
                <c:pt idx="18034">
                  <c:v>-5.3366741379310433E-2</c:v>
                </c:pt>
                <c:pt idx="18035">
                  <c:v>-5.3366568965517412E-2</c:v>
                </c:pt>
                <c:pt idx="18036">
                  <c:v>-5.3365982758620832E-2</c:v>
                </c:pt>
                <c:pt idx="18037">
                  <c:v>-5.3364758620689672E-2</c:v>
                </c:pt>
                <c:pt idx="18038">
                  <c:v>-5.33621551724138E-2</c:v>
                </c:pt>
                <c:pt idx="18039">
                  <c:v>-5.3358568965517272E-2</c:v>
                </c:pt>
                <c:pt idx="18040">
                  <c:v>-5.3357724137931516E-2</c:v>
                </c:pt>
                <c:pt idx="18041">
                  <c:v>-5.3358310344827582E-2</c:v>
                </c:pt>
                <c:pt idx="18042">
                  <c:v>-5.3358948275862045E-2</c:v>
                </c:pt>
                <c:pt idx="18043">
                  <c:v>-5.3359793103448523E-2</c:v>
                </c:pt>
                <c:pt idx="18044">
                  <c:v>-5.3359689655172411E-2</c:v>
                </c:pt>
                <c:pt idx="18045">
                  <c:v>-5.3358896551724162E-2</c:v>
                </c:pt>
                <c:pt idx="18046">
                  <c:v>-5.3358758620689659E-2</c:v>
                </c:pt>
                <c:pt idx="18047">
                  <c:v>-5.3358034482758623E-2</c:v>
                </c:pt>
                <c:pt idx="18048">
                  <c:v>-5.3355275862068965E-2</c:v>
                </c:pt>
                <c:pt idx="18049">
                  <c:v>-5.3353241379310384E-2</c:v>
                </c:pt>
                <c:pt idx="18050">
                  <c:v>-5.3352931034483138E-2</c:v>
                </c:pt>
                <c:pt idx="18051">
                  <c:v>-5.3352896551724184E-2</c:v>
                </c:pt>
                <c:pt idx="18052">
                  <c:v>-5.3353017241379433E-2</c:v>
                </c:pt>
                <c:pt idx="18053">
                  <c:v>-5.3352637931035014E-2</c:v>
                </c:pt>
                <c:pt idx="18054">
                  <c:v>-5.3351206896551734E-2</c:v>
                </c:pt>
                <c:pt idx="18055">
                  <c:v>-5.3349137931034483E-2</c:v>
                </c:pt>
                <c:pt idx="18056">
                  <c:v>-5.3348172413793075E-2</c:v>
                </c:pt>
                <c:pt idx="18057">
                  <c:v>-5.3347344827586414E-2</c:v>
                </c:pt>
                <c:pt idx="18058">
                  <c:v>-5.3346862068965446E-2</c:v>
                </c:pt>
                <c:pt idx="18059">
                  <c:v>-5.334625862068966E-2</c:v>
                </c:pt>
                <c:pt idx="18060">
                  <c:v>-5.334481034482759E-2</c:v>
                </c:pt>
                <c:pt idx="18061">
                  <c:v>-5.3342948275862057E-2</c:v>
                </c:pt>
                <c:pt idx="18062">
                  <c:v>-5.3341517241379317E-2</c:v>
                </c:pt>
                <c:pt idx="18063">
                  <c:v>-5.3341603448275883E-2</c:v>
                </c:pt>
                <c:pt idx="18064">
                  <c:v>-5.334172413793134E-2</c:v>
                </c:pt>
                <c:pt idx="18065">
                  <c:v>-5.3341689655172407E-2</c:v>
                </c:pt>
                <c:pt idx="18066">
                  <c:v>-5.3343568965517243E-2</c:v>
                </c:pt>
                <c:pt idx="18067">
                  <c:v>-5.3347241379310364E-2</c:v>
                </c:pt>
                <c:pt idx="18068">
                  <c:v>-5.3352155172413797E-2</c:v>
                </c:pt>
                <c:pt idx="18069">
                  <c:v>-5.3358068965517272E-2</c:v>
                </c:pt>
                <c:pt idx="18070">
                  <c:v>-5.3363793103448715E-2</c:v>
                </c:pt>
                <c:pt idx="18071">
                  <c:v>-5.3370689655172422E-2</c:v>
                </c:pt>
                <c:pt idx="18072">
                  <c:v>-5.3379172413793086E-2</c:v>
                </c:pt>
                <c:pt idx="18073">
                  <c:v>-5.3387741379310384E-2</c:v>
                </c:pt>
                <c:pt idx="18074">
                  <c:v>-5.339468965517264E-2</c:v>
                </c:pt>
                <c:pt idx="18075">
                  <c:v>-5.3400500000000004E-2</c:v>
                </c:pt>
                <c:pt idx="18076">
                  <c:v>-5.3406603448275934E-2</c:v>
                </c:pt>
                <c:pt idx="18077">
                  <c:v>-5.3412689655172686E-2</c:v>
                </c:pt>
                <c:pt idx="18078">
                  <c:v>-5.3418068965517283E-2</c:v>
                </c:pt>
                <c:pt idx="18079">
                  <c:v>-5.3421879310344797E-2</c:v>
                </c:pt>
                <c:pt idx="18080">
                  <c:v>-5.3425E-2</c:v>
                </c:pt>
                <c:pt idx="18081">
                  <c:v>-5.3427034482758623E-2</c:v>
                </c:pt>
                <c:pt idx="18082">
                  <c:v>-5.3427086206896582E-2</c:v>
                </c:pt>
                <c:pt idx="18083">
                  <c:v>-5.3425844827586284E-2</c:v>
                </c:pt>
                <c:pt idx="18084">
                  <c:v>-5.3423586206896564E-2</c:v>
                </c:pt>
                <c:pt idx="18085">
                  <c:v>-5.3420000000000002E-2</c:v>
                </c:pt>
                <c:pt idx="18086">
                  <c:v>-5.3415379310344825E-2</c:v>
                </c:pt>
                <c:pt idx="18087">
                  <c:v>-5.3411137931034788E-2</c:v>
                </c:pt>
                <c:pt idx="18088">
                  <c:v>-5.3406948275862065E-2</c:v>
                </c:pt>
                <c:pt idx="18089">
                  <c:v>-5.3402689655172433E-2</c:v>
                </c:pt>
                <c:pt idx="18090">
                  <c:v>-5.3397758620689663E-2</c:v>
                </c:pt>
                <c:pt idx="18091">
                  <c:v>-5.3390120689655179E-2</c:v>
                </c:pt>
                <c:pt idx="18092">
                  <c:v>-5.3379310344827575E-2</c:v>
                </c:pt>
                <c:pt idx="18093">
                  <c:v>-5.3367724137931546E-2</c:v>
                </c:pt>
                <c:pt idx="18094">
                  <c:v>-5.33573448275865E-2</c:v>
                </c:pt>
                <c:pt idx="18095">
                  <c:v>-5.3345258620689645E-2</c:v>
                </c:pt>
                <c:pt idx="18096">
                  <c:v>-5.3331034482758624E-2</c:v>
                </c:pt>
                <c:pt idx="18097">
                  <c:v>-5.3317465517241709E-2</c:v>
                </c:pt>
                <c:pt idx="18098">
                  <c:v>-5.3306603448276153E-2</c:v>
                </c:pt>
                <c:pt idx="18099">
                  <c:v>-5.3297931034483E-2</c:v>
                </c:pt>
                <c:pt idx="18100">
                  <c:v>-5.3288827586206899E-2</c:v>
                </c:pt>
                <c:pt idx="18101">
                  <c:v>-5.327915517241346E-2</c:v>
                </c:pt>
                <c:pt idx="18102">
                  <c:v>-5.3268655172413797E-2</c:v>
                </c:pt>
                <c:pt idx="18103">
                  <c:v>-5.3260000000000002E-2</c:v>
                </c:pt>
                <c:pt idx="18104">
                  <c:v>-5.3252551724137925E-2</c:v>
                </c:pt>
                <c:pt idx="18105">
                  <c:v>-5.3245758620689282E-2</c:v>
                </c:pt>
                <c:pt idx="18106">
                  <c:v>-5.3239965517241382E-2</c:v>
                </c:pt>
                <c:pt idx="18107">
                  <c:v>-5.3235551724137915E-2</c:v>
                </c:pt>
                <c:pt idx="18108">
                  <c:v>-5.3232793103448577E-2</c:v>
                </c:pt>
                <c:pt idx="18109">
                  <c:v>-5.3230000000000006E-2</c:v>
                </c:pt>
                <c:pt idx="18110">
                  <c:v>-5.3227620689655177E-2</c:v>
                </c:pt>
                <c:pt idx="18111">
                  <c:v>-5.3226689655172417E-2</c:v>
                </c:pt>
                <c:pt idx="18112">
                  <c:v>-5.3227758620689646E-2</c:v>
                </c:pt>
                <c:pt idx="18113">
                  <c:v>-5.3229896551724075E-2</c:v>
                </c:pt>
                <c:pt idx="18114">
                  <c:v>-5.3233448275861947E-2</c:v>
                </c:pt>
                <c:pt idx="18115">
                  <c:v>-5.3239172413793057E-2</c:v>
                </c:pt>
                <c:pt idx="18116">
                  <c:v>-5.3245551724137856E-2</c:v>
                </c:pt>
                <c:pt idx="18117">
                  <c:v>-5.3250879310344786E-2</c:v>
                </c:pt>
                <c:pt idx="18118">
                  <c:v>-5.3257655172413799E-2</c:v>
                </c:pt>
                <c:pt idx="18119">
                  <c:v>-5.3267068965517236E-2</c:v>
                </c:pt>
                <c:pt idx="18120">
                  <c:v>-5.3278327586206896E-2</c:v>
                </c:pt>
                <c:pt idx="18121">
                  <c:v>-5.3291241379310364E-2</c:v>
                </c:pt>
                <c:pt idx="18122">
                  <c:v>-5.3302862068965506E-2</c:v>
                </c:pt>
                <c:pt idx="18123">
                  <c:v>-5.3312896551724442E-2</c:v>
                </c:pt>
                <c:pt idx="18124">
                  <c:v>-5.3324241379310362E-2</c:v>
                </c:pt>
                <c:pt idx="18125">
                  <c:v>-5.3334931034483078E-2</c:v>
                </c:pt>
                <c:pt idx="18126">
                  <c:v>-5.3343206896551733E-2</c:v>
                </c:pt>
                <c:pt idx="18127">
                  <c:v>-5.3349620689655167E-2</c:v>
                </c:pt>
                <c:pt idx="18128">
                  <c:v>-5.3357017241379333E-2</c:v>
                </c:pt>
                <c:pt idx="18129">
                  <c:v>-5.336639655172444E-2</c:v>
                </c:pt>
                <c:pt idx="18130">
                  <c:v>-5.3376068965517283E-2</c:v>
                </c:pt>
                <c:pt idx="18131">
                  <c:v>-5.3385500000000002E-2</c:v>
                </c:pt>
                <c:pt idx="18132">
                  <c:v>-5.3393620689655412E-2</c:v>
                </c:pt>
                <c:pt idx="18133">
                  <c:v>-5.3400258620689652E-2</c:v>
                </c:pt>
                <c:pt idx="18134">
                  <c:v>-5.3405655172413802E-2</c:v>
                </c:pt>
                <c:pt idx="18135">
                  <c:v>-5.3409172413793095E-2</c:v>
                </c:pt>
                <c:pt idx="18136">
                  <c:v>-5.3411275862068973E-2</c:v>
                </c:pt>
                <c:pt idx="18137">
                  <c:v>-5.3411206896551724E-2</c:v>
                </c:pt>
                <c:pt idx="18138">
                  <c:v>-5.3408637931034904E-2</c:v>
                </c:pt>
                <c:pt idx="18139">
                  <c:v>-5.3404586206896573E-2</c:v>
                </c:pt>
                <c:pt idx="18140">
                  <c:v>-5.3399931034483046E-2</c:v>
                </c:pt>
                <c:pt idx="18141">
                  <c:v>-5.3395741379310364E-2</c:v>
                </c:pt>
                <c:pt idx="18142">
                  <c:v>-5.3391103448275863E-2</c:v>
                </c:pt>
                <c:pt idx="18143">
                  <c:v>-5.3386413793103514E-2</c:v>
                </c:pt>
                <c:pt idx="18144">
                  <c:v>-5.3380965517241433E-2</c:v>
                </c:pt>
                <c:pt idx="18145">
                  <c:v>-5.3374655172413792E-2</c:v>
                </c:pt>
                <c:pt idx="18146">
                  <c:v>-5.3369086206896593E-2</c:v>
                </c:pt>
                <c:pt idx="18147">
                  <c:v>-5.3363379310344884E-2</c:v>
                </c:pt>
                <c:pt idx="18148">
                  <c:v>-5.3356672413793133E-2</c:v>
                </c:pt>
                <c:pt idx="18149">
                  <c:v>-5.3351534482758624E-2</c:v>
                </c:pt>
                <c:pt idx="18150">
                  <c:v>-5.3347396551724137E-2</c:v>
                </c:pt>
                <c:pt idx="18151">
                  <c:v>-5.3342172413793097E-2</c:v>
                </c:pt>
                <c:pt idx="18152">
                  <c:v>-5.33363103448279E-2</c:v>
                </c:pt>
                <c:pt idx="18153">
                  <c:v>-5.3329603448275871E-2</c:v>
                </c:pt>
                <c:pt idx="18154">
                  <c:v>-5.3322448275862057E-2</c:v>
                </c:pt>
                <c:pt idx="18155">
                  <c:v>-5.3317862068965487E-2</c:v>
                </c:pt>
                <c:pt idx="18156">
                  <c:v>-5.3313500000000034E-2</c:v>
                </c:pt>
                <c:pt idx="18157">
                  <c:v>-5.3307689655172533E-2</c:v>
                </c:pt>
                <c:pt idx="18158">
                  <c:v>-5.330231034482788E-2</c:v>
                </c:pt>
                <c:pt idx="18159">
                  <c:v>-5.3298465517241413E-2</c:v>
                </c:pt>
                <c:pt idx="18160">
                  <c:v>-5.3296241379310404E-2</c:v>
                </c:pt>
                <c:pt idx="18161">
                  <c:v>-5.3295224137931398E-2</c:v>
                </c:pt>
                <c:pt idx="18162">
                  <c:v>-5.3294793103448534E-2</c:v>
                </c:pt>
                <c:pt idx="18163">
                  <c:v>-5.3294465517241423E-2</c:v>
                </c:pt>
                <c:pt idx="18164">
                  <c:v>-5.3294551724137926E-2</c:v>
                </c:pt>
                <c:pt idx="18165">
                  <c:v>-5.3295620689655175E-2</c:v>
                </c:pt>
                <c:pt idx="18166">
                  <c:v>-5.3298465517241413E-2</c:v>
                </c:pt>
                <c:pt idx="18167">
                  <c:v>-5.3303293103448675E-2</c:v>
                </c:pt>
                <c:pt idx="18168">
                  <c:v>-5.3309517241379313E-2</c:v>
                </c:pt>
                <c:pt idx="18169">
                  <c:v>-5.3317034482758902E-2</c:v>
                </c:pt>
                <c:pt idx="18170">
                  <c:v>-5.3323724137931475E-2</c:v>
                </c:pt>
                <c:pt idx="18171">
                  <c:v>-5.3329034482758622E-2</c:v>
                </c:pt>
                <c:pt idx="18172">
                  <c:v>-5.3334758620689662E-2</c:v>
                </c:pt>
                <c:pt idx="18173">
                  <c:v>-5.3340155172413785E-2</c:v>
                </c:pt>
                <c:pt idx="18174">
                  <c:v>-5.3344879310344817E-2</c:v>
                </c:pt>
                <c:pt idx="18175">
                  <c:v>-5.3349879310344787E-2</c:v>
                </c:pt>
                <c:pt idx="18176">
                  <c:v>-5.3355172413793096E-2</c:v>
                </c:pt>
                <c:pt idx="18177">
                  <c:v>-5.3359517241379321E-2</c:v>
                </c:pt>
                <c:pt idx="18178">
                  <c:v>-5.3363362068965497E-2</c:v>
                </c:pt>
                <c:pt idx="18179">
                  <c:v>-5.3366465517241751E-2</c:v>
                </c:pt>
                <c:pt idx="18180">
                  <c:v>-5.3368224137931575E-2</c:v>
                </c:pt>
                <c:pt idx="18181">
                  <c:v>-5.3369034482758634E-2</c:v>
                </c:pt>
                <c:pt idx="18182">
                  <c:v>-5.3369551724137938E-2</c:v>
                </c:pt>
                <c:pt idx="18183">
                  <c:v>-5.3369758620689663E-2</c:v>
                </c:pt>
                <c:pt idx="18184">
                  <c:v>-5.3368827586206903E-2</c:v>
                </c:pt>
                <c:pt idx="18185">
                  <c:v>-5.3367327586207013E-2</c:v>
                </c:pt>
                <c:pt idx="18186">
                  <c:v>-5.3365689655172424E-2</c:v>
                </c:pt>
                <c:pt idx="18187">
                  <c:v>-5.3364034482758733E-2</c:v>
                </c:pt>
                <c:pt idx="18188">
                  <c:v>-5.3362879310344911E-2</c:v>
                </c:pt>
                <c:pt idx="18189">
                  <c:v>-5.3360275862068964E-2</c:v>
                </c:pt>
                <c:pt idx="18190">
                  <c:v>-5.3355844827586332E-2</c:v>
                </c:pt>
                <c:pt idx="18191">
                  <c:v>-5.3349758620689393E-2</c:v>
                </c:pt>
                <c:pt idx="18192">
                  <c:v>-5.3343965517241423E-2</c:v>
                </c:pt>
                <c:pt idx="18193">
                  <c:v>-5.3339068965517239E-2</c:v>
                </c:pt>
                <c:pt idx="18194">
                  <c:v>-5.3334293103448636E-2</c:v>
                </c:pt>
                <c:pt idx="18195">
                  <c:v>-5.3328844827586333E-2</c:v>
                </c:pt>
                <c:pt idx="18196">
                  <c:v>-5.3323103448275871E-2</c:v>
                </c:pt>
                <c:pt idx="18197">
                  <c:v>-5.3317068965517314E-2</c:v>
                </c:pt>
                <c:pt idx="18198">
                  <c:v>-5.3310879310344832E-2</c:v>
                </c:pt>
                <c:pt idx="18199">
                  <c:v>-5.3303982758620923E-2</c:v>
                </c:pt>
                <c:pt idx="18200">
                  <c:v>-5.3298517241379309E-2</c:v>
                </c:pt>
                <c:pt idx="18201">
                  <c:v>-5.3294534482758622E-2</c:v>
                </c:pt>
                <c:pt idx="18202">
                  <c:v>-5.3289965517241383E-2</c:v>
                </c:pt>
                <c:pt idx="18203">
                  <c:v>-5.3285482758620703E-2</c:v>
                </c:pt>
                <c:pt idx="18204">
                  <c:v>-5.328103448275863E-2</c:v>
                </c:pt>
                <c:pt idx="18205">
                  <c:v>-5.3278534482758606E-2</c:v>
                </c:pt>
                <c:pt idx="18206">
                  <c:v>-5.3277913793103447E-2</c:v>
                </c:pt>
                <c:pt idx="18207">
                  <c:v>-5.3278293103448324E-2</c:v>
                </c:pt>
                <c:pt idx="18208">
                  <c:v>-5.3278999999999986E-2</c:v>
                </c:pt>
                <c:pt idx="18209">
                  <c:v>-5.327946551724138E-2</c:v>
                </c:pt>
                <c:pt idx="18210">
                  <c:v>-5.3278896551724075E-2</c:v>
                </c:pt>
                <c:pt idx="18211">
                  <c:v>-5.3278137931034482E-2</c:v>
                </c:pt>
                <c:pt idx="18212">
                  <c:v>-5.327708620689655E-2</c:v>
                </c:pt>
                <c:pt idx="18213">
                  <c:v>-5.3277137931034502E-2</c:v>
                </c:pt>
                <c:pt idx="18214">
                  <c:v>-5.3277051724137915E-2</c:v>
                </c:pt>
                <c:pt idx="18215">
                  <c:v>-5.3274155172413573E-2</c:v>
                </c:pt>
                <c:pt idx="18216">
                  <c:v>-5.3271000000000006E-2</c:v>
                </c:pt>
                <c:pt idx="18217">
                  <c:v>-5.3269862068965244E-2</c:v>
                </c:pt>
                <c:pt idx="18218">
                  <c:v>-5.3269293103448433E-2</c:v>
                </c:pt>
                <c:pt idx="18219">
                  <c:v>-5.3269724137931317E-2</c:v>
                </c:pt>
                <c:pt idx="18220">
                  <c:v>-5.3272931034482912E-2</c:v>
                </c:pt>
                <c:pt idx="18221">
                  <c:v>-5.327806896551724E-2</c:v>
                </c:pt>
                <c:pt idx="18222">
                  <c:v>-5.3283448275861955E-2</c:v>
                </c:pt>
                <c:pt idx="18223">
                  <c:v>-5.3288551724137906E-2</c:v>
                </c:pt>
                <c:pt idx="18224">
                  <c:v>-5.3294172413793105E-2</c:v>
                </c:pt>
                <c:pt idx="18225">
                  <c:v>-5.3299741379310352E-2</c:v>
                </c:pt>
                <c:pt idx="18226">
                  <c:v>-5.3305172413793095E-2</c:v>
                </c:pt>
                <c:pt idx="18227">
                  <c:v>-5.3309672413793099E-2</c:v>
                </c:pt>
                <c:pt idx="18228">
                  <c:v>-5.3313103448275903E-2</c:v>
                </c:pt>
                <c:pt idx="18229">
                  <c:v>-5.3316586206896915E-2</c:v>
                </c:pt>
                <c:pt idx="18230">
                  <c:v>-5.3319706896551813E-2</c:v>
                </c:pt>
                <c:pt idx="18231">
                  <c:v>-5.3321551724137925E-2</c:v>
                </c:pt>
                <c:pt idx="18232">
                  <c:v>-5.332258620689681E-2</c:v>
                </c:pt>
                <c:pt idx="18233">
                  <c:v>-5.3324482758620832E-2</c:v>
                </c:pt>
                <c:pt idx="18234">
                  <c:v>-5.3327672413793104E-2</c:v>
                </c:pt>
                <c:pt idx="18235">
                  <c:v>-5.3330879310344831E-2</c:v>
                </c:pt>
                <c:pt idx="18236">
                  <c:v>-5.3335051724137932E-2</c:v>
                </c:pt>
                <c:pt idx="18237">
                  <c:v>-5.3339310344827584E-2</c:v>
                </c:pt>
                <c:pt idx="18238">
                  <c:v>-5.3344103448275865E-2</c:v>
                </c:pt>
                <c:pt idx="18239">
                  <c:v>-5.3348827586206897E-2</c:v>
                </c:pt>
                <c:pt idx="18240">
                  <c:v>-5.335258620689684E-2</c:v>
                </c:pt>
                <c:pt idx="18241">
                  <c:v>-5.3354965517241414E-2</c:v>
                </c:pt>
                <c:pt idx="18242">
                  <c:v>-5.3358448275862065E-2</c:v>
                </c:pt>
                <c:pt idx="18243">
                  <c:v>-5.3363103448275884E-2</c:v>
                </c:pt>
                <c:pt idx="18244">
                  <c:v>-5.3366862068965515E-2</c:v>
                </c:pt>
                <c:pt idx="18245">
                  <c:v>-5.3368603448275924E-2</c:v>
                </c:pt>
                <c:pt idx="18246">
                  <c:v>-5.3369137931034788E-2</c:v>
                </c:pt>
                <c:pt idx="18247">
                  <c:v>-5.3368689655172434E-2</c:v>
                </c:pt>
                <c:pt idx="18248">
                  <c:v>-5.3368275862068972E-2</c:v>
                </c:pt>
                <c:pt idx="18249">
                  <c:v>-5.3369120689655165E-2</c:v>
                </c:pt>
                <c:pt idx="18250">
                  <c:v>-5.3370517241379319E-2</c:v>
                </c:pt>
                <c:pt idx="18251">
                  <c:v>-5.3370913793103443E-2</c:v>
                </c:pt>
                <c:pt idx="18252">
                  <c:v>-5.3370689655172422E-2</c:v>
                </c:pt>
                <c:pt idx="18253">
                  <c:v>-5.3371275862068961E-2</c:v>
                </c:pt>
                <c:pt idx="18254">
                  <c:v>-5.3372862068965465E-2</c:v>
                </c:pt>
                <c:pt idx="18255">
                  <c:v>-5.3374137931034522E-2</c:v>
                </c:pt>
                <c:pt idx="18256">
                  <c:v>-5.3375948275861847E-2</c:v>
                </c:pt>
                <c:pt idx="18257">
                  <c:v>-5.3379172413793086E-2</c:v>
                </c:pt>
                <c:pt idx="18258">
                  <c:v>-5.3383189655172421E-2</c:v>
                </c:pt>
                <c:pt idx="18259">
                  <c:v>-5.338872413793147E-2</c:v>
                </c:pt>
                <c:pt idx="18260">
                  <c:v>-5.3393862068965507E-2</c:v>
                </c:pt>
                <c:pt idx="18261">
                  <c:v>-5.3398465517241638E-2</c:v>
                </c:pt>
                <c:pt idx="18262">
                  <c:v>-5.3403568965517283E-2</c:v>
                </c:pt>
                <c:pt idx="18263">
                  <c:v>-5.340877586206897E-2</c:v>
                </c:pt>
                <c:pt idx="18264">
                  <c:v>-5.3414965517241522E-2</c:v>
                </c:pt>
                <c:pt idx="18265">
                  <c:v>-5.3420896551724127E-2</c:v>
                </c:pt>
                <c:pt idx="18266">
                  <c:v>-5.3426482758620913E-2</c:v>
                </c:pt>
                <c:pt idx="18267">
                  <c:v>-5.3430844827586456E-2</c:v>
                </c:pt>
                <c:pt idx="18268">
                  <c:v>-5.3433948275862057E-2</c:v>
                </c:pt>
                <c:pt idx="18269">
                  <c:v>-5.3436293103448725E-2</c:v>
                </c:pt>
                <c:pt idx="18270">
                  <c:v>-5.3439482758620732E-2</c:v>
                </c:pt>
                <c:pt idx="18271">
                  <c:v>-5.3443000000000004E-2</c:v>
                </c:pt>
                <c:pt idx="18272">
                  <c:v>-5.3446689655172422E-2</c:v>
                </c:pt>
                <c:pt idx="18273">
                  <c:v>-5.3449068965517252E-2</c:v>
                </c:pt>
                <c:pt idx="18274">
                  <c:v>-5.3449482758620694E-2</c:v>
                </c:pt>
                <c:pt idx="18275">
                  <c:v>-5.3447000000000001E-2</c:v>
                </c:pt>
                <c:pt idx="18276">
                  <c:v>-5.3442000000000003E-2</c:v>
                </c:pt>
                <c:pt idx="18277">
                  <c:v>-5.3436310344827834E-2</c:v>
                </c:pt>
                <c:pt idx="18278">
                  <c:v>-5.3430586206896592E-2</c:v>
                </c:pt>
                <c:pt idx="18279">
                  <c:v>-5.3425103448275855E-2</c:v>
                </c:pt>
                <c:pt idx="18280">
                  <c:v>-5.3418655172413794E-2</c:v>
                </c:pt>
                <c:pt idx="18281">
                  <c:v>-5.3411396551724138E-2</c:v>
                </c:pt>
                <c:pt idx="18282">
                  <c:v>-5.3405931034482913E-2</c:v>
                </c:pt>
                <c:pt idx="18283">
                  <c:v>-5.3400120689655155E-2</c:v>
                </c:pt>
                <c:pt idx="18284">
                  <c:v>-5.3394603448276116E-2</c:v>
                </c:pt>
                <c:pt idx="18285">
                  <c:v>-5.3387931034483097E-2</c:v>
                </c:pt>
                <c:pt idx="18286">
                  <c:v>-5.3379000000000003E-2</c:v>
                </c:pt>
                <c:pt idx="18287">
                  <c:v>-5.3369879310344835E-2</c:v>
                </c:pt>
                <c:pt idx="18288">
                  <c:v>-5.3361896551724144E-2</c:v>
                </c:pt>
                <c:pt idx="18289">
                  <c:v>-5.3353810344827592E-2</c:v>
                </c:pt>
                <c:pt idx="18290">
                  <c:v>-5.3345275862068955E-2</c:v>
                </c:pt>
                <c:pt idx="18291">
                  <c:v>-5.3338379310344818E-2</c:v>
                </c:pt>
                <c:pt idx="18292">
                  <c:v>-5.3330275862068982E-2</c:v>
                </c:pt>
                <c:pt idx="18293">
                  <c:v>-5.3321534482758622E-2</c:v>
                </c:pt>
                <c:pt idx="18294">
                  <c:v>-5.3313465517241733E-2</c:v>
                </c:pt>
                <c:pt idx="18295">
                  <c:v>-5.3306672413793124E-2</c:v>
                </c:pt>
                <c:pt idx="18296">
                  <c:v>-5.3301862068965367E-2</c:v>
                </c:pt>
                <c:pt idx="18297">
                  <c:v>-5.3299068965517241E-2</c:v>
                </c:pt>
                <c:pt idx="18298">
                  <c:v>-5.3297862068965446E-2</c:v>
                </c:pt>
                <c:pt idx="18299">
                  <c:v>-5.3297189655172418E-2</c:v>
                </c:pt>
                <c:pt idx="18300">
                  <c:v>-5.3295396551724127E-2</c:v>
                </c:pt>
                <c:pt idx="18301">
                  <c:v>-5.3293500000000001E-2</c:v>
                </c:pt>
                <c:pt idx="18302">
                  <c:v>-5.3290586206896563E-2</c:v>
                </c:pt>
                <c:pt idx="18303">
                  <c:v>-5.3286689655172421E-2</c:v>
                </c:pt>
                <c:pt idx="18304">
                  <c:v>-5.3283137931034522E-2</c:v>
                </c:pt>
                <c:pt idx="18305">
                  <c:v>-5.3281120689654869E-2</c:v>
                </c:pt>
                <c:pt idx="18306">
                  <c:v>-5.3280706896551719E-2</c:v>
                </c:pt>
                <c:pt idx="18307">
                  <c:v>-5.3280931034482823E-2</c:v>
                </c:pt>
                <c:pt idx="18308">
                  <c:v>-5.3281620689655175E-2</c:v>
                </c:pt>
                <c:pt idx="18309">
                  <c:v>-5.3283482758620722E-2</c:v>
                </c:pt>
                <c:pt idx="18310">
                  <c:v>-5.3286879310344815E-2</c:v>
                </c:pt>
                <c:pt idx="18311">
                  <c:v>-5.3291827586206895E-2</c:v>
                </c:pt>
                <c:pt idx="18312">
                  <c:v>-5.3296965517241522E-2</c:v>
                </c:pt>
                <c:pt idx="18313">
                  <c:v>-5.330231034482788E-2</c:v>
                </c:pt>
                <c:pt idx="18314">
                  <c:v>-5.330879310344859E-2</c:v>
                </c:pt>
                <c:pt idx="18315">
                  <c:v>-5.3315913793103492E-2</c:v>
                </c:pt>
                <c:pt idx="18316">
                  <c:v>-5.3323172413793106E-2</c:v>
                </c:pt>
                <c:pt idx="18317">
                  <c:v>-5.3329103448275857E-2</c:v>
                </c:pt>
                <c:pt idx="18318">
                  <c:v>-5.3332448275862067E-2</c:v>
                </c:pt>
                <c:pt idx="18319">
                  <c:v>-5.3334655172413793E-2</c:v>
                </c:pt>
                <c:pt idx="18320">
                  <c:v>-5.3336534482758886E-2</c:v>
                </c:pt>
                <c:pt idx="18321">
                  <c:v>-5.3335793103448589E-2</c:v>
                </c:pt>
                <c:pt idx="18322">
                  <c:v>-5.3334258620689662E-2</c:v>
                </c:pt>
                <c:pt idx="18323">
                  <c:v>-5.3332706896551993E-2</c:v>
                </c:pt>
                <c:pt idx="18324">
                  <c:v>-5.3330344827586508E-2</c:v>
                </c:pt>
                <c:pt idx="18325">
                  <c:v>-5.3327948275862055E-2</c:v>
                </c:pt>
                <c:pt idx="18326">
                  <c:v>-5.3326120689655157E-2</c:v>
                </c:pt>
                <c:pt idx="18327">
                  <c:v>-5.3324793103448544E-2</c:v>
                </c:pt>
                <c:pt idx="18328">
                  <c:v>-5.3322793103448646E-2</c:v>
                </c:pt>
                <c:pt idx="18329">
                  <c:v>-5.3319465517241434E-2</c:v>
                </c:pt>
                <c:pt idx="18330">
                  <c:v>-5.3316034482758928E-2</c:v>
                </c:pt>
                <c:pt idx="18331">
                  <c:v>-5.3312758620689703E-2</c:v>
                </c:pt>
                <c:pt idx="18332">
                  <c:v>-5.3310620689655183E-2</c:v>
                </c:pt>
                <c:pt idx="18333">
                  <c:v>-5.3311603448275922E-2</c:v>
                </c:pt>
                <c:pt idx="18334">
                  <c:v>-5.3312931034483223E-2</c:v>
                </c:pt>
                <c:pt idx="18335">
                  <c:v>-5.3313517241379532E-2</c:v>
                </c:pt>
                <c:pt idx="18336">
                  <c:v>-5.3314068965517304E-2</c:v>
                </c:pt>
                <c:pt idx="18337">
                  <c:v>-5.331403448275885E-2</c:v>
                </c:pt>
                <c:pt idx="18338">
                  <c:v>-5.3314137931034851E-2</c:v>
                </c:pt>
                <c:pt idx="18339">
                  <c:v>-5.3314758620689663E-2</c:v>
                </c:pt>
                <c:pt idx="18340">
                  <c:v>-5.3315137931034817E-2</c:v>
                </c:pt>
                <c:pt idx="18341">
                  <c:v>-5.3315155172413795E-2</c:v>
                </c:pt>
                <c:pt idx="18342">
                  <c:v>-5.3316586206896915E-2</c:v>
                </c:pt>
                <c:pt idx="18343">
                  <c:v>-5.3318551724137984E-2</c:v>
                </c:pt>
                <c:pt idx="18344">
                  <c:v>-5.3318862068965495E-2</c:v>
                </c:pt>
                <c:pt idx="18345">
                  <c:v>-5.3318327586206922E-2</c:v>
                </c:pt>
                <c:pt idx="18346">
                  <c:v>-5.3316844827586606E-2</c:v>
                </c:pt>
                <c:pt idx="18347">
                  <c:v>-5.3317051724137934E-2</c:v>
                </c:pt>
                <c:pt idx="18348">
                  <c:v>-5.3318344827586538E-2</c:v>
                </c:pt>
                <c:pt idx="18349">
                  <c:v>-5.3321568965517242E-2</c:v>
                </c:pt>
                <c:pt idx="18350">
                  <c:v>-5.3325793103448434E-2</c:v>
                </c:pt>
                <c:pt idx="18351">
                  <c:v>-5.3329879310344816E-2</c:v>
                </c:pt>
                <c:pt idx="18352">
                  <c:v>-5.3334344827586512E-2</c:v>
                </c:pt>
                <c:pt idx="18353">
                  <c:v>-5.3339672413793102E-2</c:v>
                </c:pt>
                <c:pt idx="18354">
                  <c:v>-5.3346482758620833E-2</c:v>
                </c:pt>
                <c:pt idx="18355">
                  <c:v>-5.3352103448275873E-2</c:v>
                </c:pt>
                <c:pt idx="18356">
                  <c:v>-5.3356172413793097E-2</c:v>
                </c:pt>
                <c:pt idx="18357">
                  <c:v>-5.3358517241379314E-2</c:v>
                </c:pt>
                <c:pt idx="18358">
                  <c:v>-5.3359034482758624E-2</c:v>
                </c:pt>
                <c:pt idx="18359">
                  <c:v>-5.3357448275862057E-2</c:v>
                </c:pt>
                <c:pt idx="18360">
                  <c:v>-5.3355827586206897E-2</c:v>
                </c:pt>
                <c:pt idx="18361">
                  <c:v>-5.3356103448275863E-2</c:v>
                </c:pt>
                <c:pt idx="18362">
                  <c:v>-5.3356758620689664E-2</c:v>
                </c:pt>
                <c:pt idx="18363">
                  <c:v>-5.3357896551724154E-2</c:v>
                </c:pt>
                <c:pt idx="18364">
                  <c:v>-5.3359258620689645E-2</c:v>
                </c:pt>
                <c:pt idx="18365">
                  <c:v>-5.3360379310344833E-2</c:v>
                </c:pt>
                <c:pt idx="18366">
                  <c:v>-5.3362068965517324E-2</c:v>
                </c:pt>
                <c:pt idx="18367">
                  <c:v>-5.3364396551724334E-2</c:v>
                </c:pt>
                <c:pt idx="18368">
                  <c:v>-5.3366706896551999E-2</c:v>
                </c:pt>
                <c:pt idx="18369">
                  <c:v>-5.3368000000000033E-2</c:v>
                </c:pt>
                <c:pt idx="18370">
                  <c:v>-5.3367862068965495E-2</c:v>
                </c:pt>
                <c:pt idx="18371">
                  <c:v>-5.3364931034483094E-2</c:v>
                </c:pt>
                <c:pt idx="18372">
                  <c:v>-5.3361793103448608E-2</c:v>
                </c:pt>
                <c:pt idx="18373">
                  <c:v>-5.3359482758620812E-2</c:v>
                </c:pt>
                <c:pt idx="18374">
                  <c:v>-5.3357327586206912E-2</c:v>
                </c:pt>
                <c:pt idx="18375">
                  <c:v>-5.3355689655172414E-2</c:v>
                </c:pt>
                <c:pt idx="18376">
                  <c:v>-5.3355310344827593E-2</c:v>
                </c:pt>
                <c:pt idx="18377">
                  <c:v>-5.3355275862068965E-2</c:v>
                </c:pt>
                <c:pt idx="18378">
                  <c:v>-5.3354810344827593E-2</c:v>
                </c:pt>
                <c:pt idx="18379">
                  <c:v>-5.3354413793103482E-2</c:v>
                </c:pt>
                <c:pt idx="18380">
                  <c:v>-5.3354500000000013E-2</c:v>
                </c:pt>
                <c:pt idx="18381">
                  <c:v>-5.3355534482758683E-2</c:v>
                </c:pt>
                <c:pt idx="18382">
                  <c:v>-5.3355241379310372E-2</c:v>
                </c:pt>
                <c:pt idx="18383">
                  <c:v>-5.3354741379310372E-2</c:v>
                </c:pt>
                <c:pt idx="18384">
                  <c:v>-5.3356603448275933E-2</c:v>
                </c:pt>
                <c:pt idx="18385">
                  <c:v>-5.3359017241379314E-2</c:v>
                </c:pt>
                <c:pt idx="18386">
                  <c:v>-5.3363034482758878E-2</c:v>
                </c:pt>
                <c:pt idx="18387">
                  <c:v>-5.3368241379310413E-2</c:v>
                </c:pt>
                <c:pt idx="18388">
                  <c:v>-5.3372172413793106E-2</c:v>
                </c:pt>
                <c:pt idx="18389">
                  <c:v>-5.3376655172413794E-2</c:v>
                </c:pt>
                <c:pt idx="18390">
                  <c:v>-5.3382068965517324E-2</c:v>
                </c:pt>
                <c:pt idx="18391">
                  <c:v>-5.3386689655172653E-2</c:v>
                </c:pt>
                <c:pt idx="18392">
                  <c:v>-5.3391448275862056E-2</c:v>
                </c:pt>
                <c:pt idx="18393">
                  <c:v>-5.3395827586206902E-2</c:v>
                </c:pt>
                <c:pt idx="18394">
                  <c:v>-5.3400258620689652E-2</c:v>
                </c:pt>
                <c:pt idx="18395">
                  <c:v>-5.3404241379310373E-2</c:v>
                </c:pt>
                <c:pt idx="18396">
                  <c:v>-5.3407603448275894E-2</c:v>
                </c:pt>
                <c:pt idx="18397">
                  <c:v>-5.3409689655172413E-2</c:v>
                </c:pt>
                <c:pt idx="18398">
                  <c:v>-5.3410258620689662E-2</c:v>
                </c:pt>
                <c:pt idx="18399">
                  <c:v>-5.3410620689655172E-2</c:v>
                </c:pt>
                <c:pt idx="18400">
                  <c:v>-5.3410689655172434E-2</c:v>
                </c:pt>
                <c:pt idx="18401">
                  <c:v>-5.3410862068965476E-2</c:v>
                </c:pt>
                <c:pt idx="18402">
                  <c:v>-5.3410517241379324E-2</c:v>
                </c:pt>
                <c:pt idx="18403">
                  <c:v>-5.3409206896551722E-2</c:v>
                </c:pt>
                <c:pt idx="18404">
                  <c:v>-5.3405051724137925E-2</c:v>
                </c:pt>
                <c:pt idx="18405">
                  <c:v>-5.3399310344827734E-2</c:v>
                </c:pt>
                <c:pt idx="18406">
                  <c:v>-5.3392637931035138E-2</c:v>
                </c:pt>
                <c:pt idx="18407">
                  <c:v>-5.3387172413793108E-2</c:v>
                </c:pt>
                <c:pt idx="18408">
                  <c:v>-5.3382344827586567E-2</c:v>
                </c:pt>
                <c:pt idx="18409">
                  <c:v>-5.3377810344827588E-2</c:v>
                </c:pt>
                <c:pt idx="18410">
                  <c:v>-5.3373206896551804E-2</c:v>
                </c:pt>
                <c:pt idx="18411">
                  <c:v>-5.3367793103448732E-2</c:v>
                </c:pt>
                <c:pt idx="18412">
                  <c:v>-5.3362931034483231E-2</c:v>
                </c:pt>
                <c:pt idx="18413">
                  <c:v>-5.3358534482758624E-2</c:v>
                </c:pt>
                <c:pt idx="18414">
                  <c:v>-5.3354086206896592E-2</c:v>
                </c:pt>
                <c:pt idx="18415">
                  <c:v>-5.3351620689655169E-2</c:v>
                </c:pt>
                <c:pt idx="18416">
                  <c:v>-5.3350862068965395E-2</c:v>
                </c:pt>
                <c:pt idx="18417">
                  <c:v>-5.3349896551724146E-2</c:v>
                </c:pt>
                <c:pt idx="18418">
                  <c:v>-5.3348586206896573E-2</c:v>
                </c:pt>
                <c:pt idx="18419">
                  <c:v>-5.3346896551724164E-2</c:v>
                </c:pt>
                <c:pt idx="18420">
                  <c:v>-5.3345275862068955E-2</c:v>
                </c:pt>
                <c:pt idx="18421">
                  <c:v>-5.3343034482758712E-2</c:v>
                </c:pt>
                <c:pt idx="18422">
                  <c:v>-5.3341931034482822E-2</c:v>
                </c:pt>
                <c:pt idx="18423">
                  <c:v>-5.3341379310344807E-2</c:v>
                </c:pt>
                <c:pt idx="18424">
                  <c:v>-5.3340189655172406E-2</c:v>
                </c:pt>
                <c:pt idx="18425">
                  <c:v>-5.3337551724137934E-2</c:v>
                </c:pt>
                <c:pt idx="18426">
                  <c:v>-5.3334620689655179E-2</c:v>
                </c:pt>
                <c:pt idx="18427">
                  <c:v>-5.3331517241379314E-2</c:v>
                </c:pt>
                <c:pt idx="18428">
                  <c:v>-5.3328448275861966E-2</c:v>
                </c:pt>
                <c:pt idx="18429">
                  <c:v>-5.3327155172413786E-2</c:v>
                </c:pt>
                <c:pt idx="18430">
                  <c:v>-5.3327413793103483E-2</c:v>
                </c:pt>
                <c:pt idx="18431">
                  <c:v>-5.3328172413793097E-2</c:v>
                </c:pt>
                <c:pt idx="18432">
                  <c:v>-5.3330241379310403E-2</c:v>
                </c:pt>
                <c:pt idx="18433">
                  <c:v>-5.3333327586206923E-2</c:v>
                </c:pt>
                <c:pt idx="18434">
                  <c:v>-5.3337051724137934E-2</c:v>
                </c:pt>
                <c:pt idx="18435">
                  <c:v>-5.3341793103448491E-2</c:v>
                </c:pt>
                <c:pt idx="18436">
                  <c:v>-5.3346241379310384E-2</c:v>
                </c:pt>
                <c:pt idx="18437">
                  <c:v>-5.3351258620689658E-2</c:v>
                </c:pt>
                <c:pt idx="18438">
                  <c:v>-5.3355724137931437E-2</c:v>
                </c:pt>
                <c:pt idx="18439">
                  <c:v>-5.3358534482758624E-2</c:v>
                </c:pt>
                <c:pt idx="18440">
                  <c:v>-5.3359913793103453E-2</c:v>
                </c:pt>
                <c:pt idx="18441">
                  <c:v>-5.3360465517241627E-2</c:v>
                </c:pt>
                <c:pt idx="18442">
                  <c:v>-5.3359999999999998E-2</c:v>
                </c:pt>
                <c:pt idx="18443">
                  <c:v>-5.3360793103448705E-2</c:v>
                </c:pt>
                <c:pt idx="18444">
                  <c:v>-5.3361293103448636E-2</c:v>
                </c:pt>
                <c:pt idx="18445">
                  <c:v>-5.3361068965517303E-2</c:v>
                </c:pt>
                <c:pt idx="18446">
                  <c:v>-5.3360172413793108E-2</c:v>
                </c:pt>
                <c:pt idx="18447">
                  <c:v>-5.3359689655172411E-2</c:v>
                </c:pt>
                <c:pt idx="18448">
                  <c:v>-5.3358931034482998E-2</c:v>
                </c:pt>
                <c:pt idx="18449">
                  <c:v>-5.3357396551724182E-2</c:v>
                </c:pt>
                <c:pt idx="18450">
                  <c:v>-5.3356241379310394E-2</c:v>
                </c:pt>
                <c:pt idx="18451">
                  <c:v>-5.3354293103448622E-2</c:v>
                </c:pt>
                <c:pt idx="18452">
                  <c:v>-5.33516724137931E-2</c:v>
                </c:pt>
                <c:pt idx="18453">
                  <c:v>-5.3349896551724146E-2</c:v>
                </c:pt>
                <c:pt idx="18454">
                  <c:v>-5.3346827586206902E-2</c:v>
                </c:pt>
                <c:pt idx="18455">
                  <c:v>-5.3342706896551823E-2</c:v>
                </c:pt>
                <c:pt idx="18456">
                  <c:v>-5.3339379310344825E-2</c:v>
                </c:pt>
                <c:pt idx="18457">
                  <c:v>-5.3335913793103464E-2</c:v>
                </c:pt>
                <c:pt idx="18458">
                  <c:v>-5.3332137931034911E-2</c:v>
                </c:pt>
                <c:pt idx="18459">
                  <c:v>-5.3329310344827581E-2</c:v>
                </c:pt>
                <c:pt idx="18460">
                  <c:v>-5.3327758620689662E-2</c:v>
                </c:pt>
                <c:pt idx="18461">
                  <c:v>-5.3327586206896593E-2</c:v>
                </c:pt>
                <c:pt idx="18462">
                  <c:v>-5.3328241379310373E-2</c:v>
                </c:pt>
                <c:pt idx="18463">
                  <c:v>-5.3329068965517243E-2</c:v>
                </c:pt>
                <c:pt idx="18464">
                  <c:v>-5.3331034482758624E-2</c:v>
                </c:pt>
                <c:pt idx="18465">
                  <c:v>-5.3333896551724193E-2</c:v>
                </c:pt>
                <c:pt idx="18466">
                  <c:v>-5.3336689655172534E-2</c:v>
                </c:pt>
                <c:pt idx="18467">
                  <c:v>-5.3340034482758633E-2</c:v>
                </c:pt>
                <c:pt idx="18468">
                  <c:v>-5.3342758620689663E-2</c:v>
                </c:pt>
                <c:pt idx="18469">
                  <c:v>-5.3345396551724135E-2</c:v>
                </c:pt>
                <c:pt idx="18470">
                  <c:v>-5.3348172413793075E-2</c:v>
                </c:pt>
                <c:pt idx="18471">
                  <c:v>-5.335037931034483E-2</c:v>
                </c:pt>
                <c:pt idx="18472">
                  <c:v>-5.3351517241379313E-2</c:v>
                </c:pt>
                <c:pt idx="18473">
                  <c:v>-5.3352413793103522E-2</c:v>
                </c:pt>
                <c:pt idx="18474">
                  <c:v>-5.3352965517241627E-2</c:v>
                </c:pt>
                <c:pt idx="18475">
                  <c:v>-5.3353224137931518E-2</c:v>
                </c:pt>
                <c:pt idx="18476">
                  <c:v>-5.3351931034482977E-2</c:v>
                </c:pt>
                <c:pt idx="18477">
                  <c:v>-5.3349241379310353E-2</c:v>
                </c:pt>
                <c:pt idx="18478">
                  <c:v>-5.3347241379310364E-2</c:v>
                </c:pt>
                <c:pt idx="18479">
                  <c:v>-5.3345431034482832E-2</c:v>
                </c:pt>
                <c:pt idx="18480">
                  <c:v>-5.3343586206896582E-2</c:v>
                </c:pt>
                <c:pt idx="18481">
                  <c:v>-5.3341275862068965E-2</c:v>
                </c:pt>
                <c:pt idx="18482">
                  <c:v>-5.3339120689655156E-2</c:v>
                </c:pt>
                <c:pt idx="18483">
                  <c:v>-5.3339103448275867E-2</c:v>
                </c:pt>
                <c:pt idx="18484">
                  <c:v>-5.3338793103448613E-2</c:v>
                </c:pt>
                <c:pt idx="18485">
                  <c:v>-5.3338206896551894E-2</c:v>
                </c:pt>
                <c:pt idx="18486">
                  <c:v>-5.3337362068965506E-2</c:v>
                </c:pt>
                <c:pt idx="18487">
                  <c:v>-5.3338137931034806E-2</c:v>
                </c:pt>
                <c:pt idx="18488">
                  <c:v>-5.3339689655172412E-2</c:v>
                </c:pt>
                <c:pt idx="18489">
                  <c:v>-5.3341465517241393E-2</c:v>
                </c:pt>
                <c:pt idx="18490">
                  <c:v>-5.3343379310344829E-2</c:v>
                </c:pt>
                <c:pt idx="18491">
                  <c:v>-5.3344982758620714E-2</c:v>
                </c:pt>
                <c:pt idx="18492">
                  <c:v>-5.3345465517241383E-2</c:v>
                </c:pt>
                <c:pt idx="18493">
                  <c:v>-5.3346103448275874E-2</c:v>
                </c:pt>
                <c:pt idx="18494">
                  <c:v>-5.3347568965517254E-2</c:v>
                </c:pt>
                <c:pt idx="18495">
                  <c:v>-5.3350172413793105E-2</c:v>
                </c:pt>
                <c:pt idx="18496">
                  <c:v>-5.3353568965517274E-2</c:v>
                </c:pt>
                <c:pt idx="18497">
                  <c:v>-5.3355603448275883E-2</c:v>
                </c:pt>
                <c:pt idx="18498">
                  <c:v>-5.3356844827586521E-2</c:v>
                </c:pt>
                <c:pt idx="18499">
                  <c:v>-5.3357258620689664E-2</c:v>
                </c:pt>
                <c:pt idx="18500">
                  <c:v>-5.3357448275862057E-2</c:v>
                </c:pt>
                <c:pt idx="18501">
                  <c:v>-5.3357758620689658E-2</c:v>
                </c:pt>
                <c:pt idx="18502">
                  <c:v>-5.3358793103448571E-2</c:v>
                </c:pt>
                <c:pt idx="18503">
                  <c:v>-5.3359448275861955E-2</c:v>
                </c:pt>
                <c:pt idx="18504">
                  <c:v>-5.3359482758620812E-2</c:v>
                </c:pt>
                <c:pt idx="18505">
                  <c:v>-5.3358620689655169E-2</c:v>
                </c:pt>
                <c:pt idx="18506">
                  <c:v>-5.3356896551724174E-2</c:v>
                </c:pt>
                <c:pt idx="18507">
                  <c:v>-5.3356551724137939E-2</c:v>
                </c:pt>
                <c:pt idx="18508">
                  <c:v>-5.3356793103448694E-2</c:v>
                </c:pt>
                <c:pt idx="18509">
                  <c:v>-5.3356655172413794E-2</c:v>
                </c:pt>
                <c:pt idx="18510">
                  <c:v>-5.3356931034483107E-2</c:v>
                </c:pt>
                <c:pt idx="18511">
                  <c:v>-5.3357948275862065E-2</c:v>
                </c:pt>
                <c:pt idx="18512">
                  <c:v>-5.3359068965517252E-2</c:v>
                </c:pt>
                <c:pt idx="18513">
                  <c:v>-5.3360913793103502E-2</c:v>
                </c:pt>
                <c:pt idx="18514">
                  <c:v>-5.3364465517241534E-2</c:v>
                </c:pt>
                <c:pt idx="18515">
                  <c:v>-5.3368620689655172E-2</c:v>
                </c:pt>
                <c:pt idx="18516">
                  <c:v>-5.3373034482758624E-2</c:v>
                </c:pt>
                <c:pt idx="18517">
                  <c:v>-5.337779310344859E-2</c:v>
                </c:pt>
                <c:pt idx="18518">
                  <c:v>-5.3384224137931507E-2</c:v>
                </c:pt>
                <c:pt idx="18519">
                  <c:v>-5.3388931034483042E-2</c:v>
                </c:pt>
                <c:pt idx="18520">
                  <c:v>-5.3392413793103798E-2</c:v>
                </c:pt>
                <c:pt idx="18521">
                  <c:v>-5.3395655172413813E-2</c:v>
                </c:pt>
                <c:pt idx="18522">
                  <c:v>-5.3399275862068982E-2</c:v>
                </c:pt>
                <c:pt idx="18523">
                  <c:v>-5.3402913793103503E-2</c:v>
                </c:pt>
                <c:pt idx="18524">
                  <c:v>-5.3406413793103513E-2</c:v>
                </c:pt>
                <c:pt idx="18525">
                  <c:v>-5.3409655172413792E-2</c:v>
                </c:pt>
                <c:pt idx="18526">
                  <c:v>-5.3411879310344829E-2</c:v>
                </c:pt>
                <c:pt idx="18527">
                  <c:v>-5.3414275862068962E-2</c:v>
                </c:pt>
                <c:pt idx="18528">
                  <c:v>-5.3416862068965516E-2</c:v>
                </c:pt>
                <c:pt idx="18529">
                  <c:v>-5.3418517241379332E-2</c:v>
                </c:pt>
                <c:pt idx="18530">
                  <c:v>-5.3420310344827589E-2</c:v>
                </c:pt>
                <c:pt idx="18531">
                  <c:v>-5.342275862068966E-2</c:v>
                </c:pt>
                <c:pt idx="18532">
                  <c:v>-5.3426086206896803E-2</c:v>
                </c:pt>
                <c:pt idx="18533">
                  <c:v>-5.3431465517241414E-2</c:v>
                </c:pt>
                <c:pt idx="18534">
                  <c:v>-5.3438275862068972E-2</c:v>
                </c:pt>
                <c:pt idx="18535">
                  <c:v>-5.3446120689655145E-2</c:v>
                </c:pt>
                <c:pt idx="18536">
                  <c:v>-5.3455344827586314E-2</c:v>
                </c:pt>
                <c:pt idx="18537">
                  <c:v>-5.3465844827586324E-2</c:v>
                </c:pt>
                <c:pt idx="18538">
                  <c:v>-5.3474775862068946E-2</c:v>
                </c:pt>
                <c:pt idx="18539">
                  <c:v>-5.3482758620689651E-2</c:v>
                </c:pt>
                <c:pt idx="18540">
                  <c:v>-5.3489103448275857E-2</c:v>
                </c:pt>
                <c:pt idx="18541">
                  <c:v>-5.3494103448275862E-2</c:v>
                </c:pt>
                <c:pt idx="18542">
                  <c:v>-5.3496862068965506E-2</c:v>
                </c:pt>
                <c:pt idx="18543">
                  <c:v>-5.3495913793103464E-2</c:v>
                </c:pt>
                <c:pt idx="18544">
                  <c:v>-5.349131034482759E-2</c:v>
                </c:pt>
                <c:pt idx="18545">
                  <c:v>-5.3484655172413804E-2</c:v>
                </c:pt>
                <c:pt idx="18546">
                  <c:v>-5.3475551724137906E-2</c:v>
                </c:pt>
                <c:pt idx="18547">
                  <c:v>-5.3463724137931518E-2</c:v>
                </c:pt>
                <c:pt idx="18548">
                  <c:v>-5.3450000000000004E-2</c:v>
                </c:pt>
                <c:pt idx="18549">
                  <c:v>-5.3433310344827817E-2</c:v>
                </c:pt>
                <c:pt idx="18550">
                  <c:v>-5.3417103448275882E-2</c:v>
                </c:pt>
                <c:pt idx="18551">
                  <c:v>-5.3401068965517252E-2</c:v>
                </c:pt>
                <c:pt idx="18552">
                  <c:v>-5.3384620689655174E-2</c:v>
                </c:pt>
                <c:pt idx="18553">
                  <c:v>-5.3370086206896573E-2</c:v>
                </c:pt>
                <c:pt idx="18554">
                  <c:v>-5.3357034482758733E-2</c:v>
                </c:pt>
                <c:pt idx="18555">
                  <c:v>-5.3343482758620733E-2</c:v>
                </c:pt>
                <c:pt idx="18556">
                  <c:v>-5.3329120689655056E-2</c:v>
                </c:pt>
                <c:pt idx="18557">
                  <c:v>-5.3316344827586598E-2</c:v>
                </c:pt>
                <c:pt idx="18558">
                  <c:v>-5.3306137931034878E-2</c:v>
                </c:pt>
                <c:pt idx="18559">
                  <c:v>-5.3298724137931387E-2</c:v>
                </c:pt>
                <c:pt idx="18560">
                  <c:v>-5.3291517241379309E-2</c:v>
                </c:pt>
                <c:pt idx="18561">
                  <c:v>-5.3283448275861955E-2</c:v>
                </c:pt>
                <c:pt idx="18562">
                  <c:v>-5.3274827586206885E-2</c:v>
                </c:pt>
                <c:pt idx="18563">
                  <c:v>-5.3265896551724125E-2</c:v>
                </c:pt>
                <c:pt idx="18564">
                  <c:v>-5.3257948275861833E-2</c:v>
                </c:pt>
                <c:pt idx="18565">
                  <c:v>-5.3250155172413667E-2</c:v>
                </c:pt>
                <c:pt idx="18566">
                  <c:v>-5.3242931034482813E-2</c:v>
                </c:pt>
                <c:pt idx="18567">
                  <c:v>-5.3238379310344815E-2</c:v>
                </c:pt>
                <c:pt idx="18568">
                  <c:v>-5.3235034482758632E-2</c:v>
                </c:pt>
                <c:pt idx="18569">
                  <c:v>-5.3233017241379313E-2</c:v>
                </c:pt>
                <c:pt idx="18570">
                  <c:v>-5.3231103448275856E-2</c:v>
                </c:pt>
                <c:pt idx="18571">
                  <c:v>-5.3228413793103453E-2</c:v>
                </c:pt>
                <c:pt idx="18572">
                  <c:v>-5.3226155172413775E-2</c:v>
                </c:pt>
                <c:pt idx="18573">
                  <c:v>-5.3224999999999995E-2</c:v>
                </c:pt>
                <c:pt idx="18574">
                  <c:v>-5.3224327586206897E-2</c:v>
                </c:pt>
                <c:pt idx="18575">
                  <c:v>-5.3225344827586223E-2</c:v>
                </c:pt>
                <c:pt idx="18576">
                  <c:v>-5.3227655172413797E-2</c:v>
                </c:pt>
                <c:pt idx="18577">
                  <c:v>-5.3230155172413765E-2</c:v>
                </c:pt>
                <c:pt idx="18578">
                  <c:v>-5.323237931034483E-2</c:v>
                </c:pt>
                <c:pt idx="18579">
                  <c:v>-5.3234396551724142E-2</c:v>
                </c:pt>
                <c:pt idx="18580">
                  <c:v>-5.3236879310344827E-2</c:v>
                </c:pt>
                <c:pt idx="18581">
                  <c:v>-5.3240706896551727E-2</c:v>
                </c:pt>
                <c:pt idx="18582">
                  <c:v>-5.3246724137931335E-2</c:v>
                </c:pt>
                <c:pt idx="18583">
                  <c:v>-5.3251724137931132E-2</c:v>
                </c:pt>
                <c:pt idx="18584">
                  <c:v>-5.3256896551724137E-2</c:v>
                </c:pt>
                <c:pt idx="18585">
                  <c:v>-5.3260862068965346E-2</c:v>
                </c:pt>
                <c:pt idx="18586">
                  <c:v>-5.3263206896551812E-2</c:v>
                </c:pt>
                <c:pt idx="18587">
                  <c:v>-5.3266655172413802E-2</c:v>
                </c:pt>
                <c:pt idx="18588">
                  <c:v>-5.3270379310344777E-2</c:v>
                </c:pt>
                <c:pt idx="18589">
                  <c:v>-5.3273000000000008E-2</c:v>
                </c:pt>
                <c:pt idx="18590">
                  <c:v>-5.3274551724137885E-2</c:v>
                </c:pt>
                <c:pt idx="18591">
                  <c:v>-5.3277913793103447E-2</c:v>
                </c:pt>
                <c:pt idx="18592">
                  <c:v>-5.3281896551724141E-2</c:v>
                </c:pt>
                <c:pt idx="18593">
                  <c:v>-5.3285000000000006E-2</c:v>
                </c:pt>
                <c:pt idx="18594">
                  <c:v>-5.3288517241379306E-2</c:v>
                </c:pt>
                <c:pt idx="18595">
                  <c:v>-5.3291931034482834E-2</c:v>
                </c:pt>
                <c:pt idx="18596">
                  <c:v>-5.3294310344827713E-2</c:v>
                </c:pt>
                <c:pt idx="18597">
                  <c:v>-5.3296603448275914E-2</c:v>
                </c:pt>
                <c:pt idx="18598">
                  <c:v>-5.3299482758620703E-2</c:v>
                </c:pt>
                <c:pt idx="18599">
                  <c:v>-5.3304293103448641E-2</c:v>
                </c:pt>
                <c:pt idx="18600">
                  <c:v>-5.3311672413793122E-2</c:v>
                </c:pt>
                <c:pt idx="18601">
                  <c:v>-5.3320413793103483E-2</c:v>
                </c:pt>
                <c:pt idx="18602">
                  <c:v>-5.3325965517241412E-2</c:v>
                </c:pt>
                <c:pt idx="18603">
                  <c:v>-5.332989655172414E-2</c:v>
                </c:pt>
                <c:pt idx="18604">
                  <c:v>-5.3333948275862075E-2</c:v>
                </c:pt>
                <c:pt idx="18605">
                  <c:v>-5.3337206896551977E-2</c:v>
                </c:pt>
                <c:pt idx="18606">
                  <c:v>-5.3340137931034523E-2</c:v>
                </c:pt>
                <c:pt idx="18607">
                  <c:v>-5.3342258620689663E-2</c:v>
                </c:pt>
                <c:pt idx="18608">
                  <c:v>-5.3344224137931398E-2</c:v>
                </c:pt>
                <c:pt idx="18609">
                  <c:v>-5.3346362068965467E-2</c:v>
                </c:pt>
                <c:pt idx="18610">
                  <c:v>-5.3348310344827586E-2</c:v>
                </c:pt>
                <c:pt idx="18611">
                  <c:v>-5.3349206896551732E-2</c:v>
                </c:pt>
                <c:pt idx="18612">
                  <c:v>-5.3349741379310353E-2</c:v>
                </c:pt>
                <c:pt idx="18613">
                  <c:v>-5.3350448275862057E-2</c:v>
                </c:pt>
                <c:pt idx="18614">
                  <c:v>-5.3350241379310374E-2</c:v>
                </c:pt>
                <c:pt idx="18615">
                  <c:v>-5.3349379310344815E-2</c:v>
                </c:pt>
                <c:pt idx="18616">
                  <c:v>-5.3348258620689655E-2</c:v>
                </c:pt>
                <c:pt idx="18617">
                  <c:v>-5.3347241379310364E-2</c:v>
                </c:pt>
                <c:pt idx="18618">
                  <c:v>-5.3347241379310364E-2</c:v>
                </c:pt>
                <c:pt idx="18619">
                  <c:v>-5.3349810344827588E-2</c:v>
                </c:pt>
                <c:pt idx="18620">
                  <c:v>-5.3354879310344827E-2</c:v>
                </c:pt>
                <c:pt idx="18621">
                  <c:v>-5.3358310344827582E-2</c:v>
                </c:pt>
                <c:pt idx="18622">
                  <c:v>-5.3360655172413812E-2</c:v>
                </c:pt>
                <c:pt idx="18623">
                  <c:v>-5.3362965517241706E-2</c:v>
                </c:pt>
                <c:pt idx="18624">
                  <c:v>-5.3364810344827734E-2</c:v>
                </c:pt>
                <c:pt idx="18625">
                  <c:v>-5.3365896551724162E-2</c:v>
                </c:pt>
                <c:pt idx="18626">
                  <c:v>-5.3364724137931537E-2</c:v>
                </c:pt>
                <c:pt idx="18627">
                  <c:v>-5.3363241379310512E-2</c:v>
                </c:pt>
                <c:pt idx="18628">
                  <c:v>-5.336217241379311E-2</c:v>
                </c:pt>
                <c:pt idx="18629">
                  <c:v>-5.3360551724137964E-2</c:v>
                </c:pt>
                <c:pt idx="18630">
                  <c:v>-5.3358689655172424E-2</c:v>
                </c:pt>
                <c:pt idx="18631">
                  <c:v>-5.3356896551724174E-2</c:v>
                </c:pt>
                <c:pt idx="18632">
                  <c:v>-5.3354224137931471E-2</c:v>
                </c:pt>
                <c:pt idx="18633">
                  <c:v>-5.3351362068965465E-2</c:v>
                </c:pt>
                <c:pt idx="18634">
                  <c:v>-5.3348965517241394E-2</c:v>
                </c:pt>
                <c:pt idx="18635">
                  <c:v>-5.3348844827586304E-2</c:v>
                </c:pt>
                <c:pt idx="18636">
                  <c:v>-5.3348982758620704E-2</c:v>
                </c:pt>
                <c:pt idx="18637">
                  <c:v>-5.3347413793103454E-2</c:v>
                </c:pt>
                <c:pt idx="18638">
                  <c:v>-5.3344948275861837E-2</c:v>
                </c:pt>
                <c:pt idx="18639">
                  <c:v>-5.3342017241379332E-2</c:v>
                </c:pt>
                <c:pt idx="18640">
                  <c:v>-5.3339431034483027E-2</c:v>
                </c:pt>
                <c:pt idx="18641">
                  <c:v>-5.3336603448276197E-2</c:v>
                </c:pt>
                <c:pt idx="18642">
                  <c:v>-5.3332706896551993E-2</c:v>
                </c:pt>
                <c:pt idx="18643">
                  <c:v>-5.3329137931034512E-2</c:v>
                </c:pt>
                <c:pt idx="18644">
                  <c:v>-5.3324758620689645E-2</c:v>
                </c:pt>
                <c:pt idx="18645">
                  <c:v>-5.3319120689655157E-2</c:v>
                </c:pt>
                <c:pt idx="18646">
                  <c:v>-5.3312103448275923E-2</c:v>
                </c:pt>
                <c:pt idx="18647">
                  <c:v>-5.3303741379310383E-2</c:v>
                </c:pt>
                <c:pt idx="18648">
                  <c:v>-5.3295051724137926E-2</c:v>
                </c:pt>
                <c:pt idx="18649">
                  <c:v>-5.3288793103448334E-2</c:v>
                </c:pt>
                <c:pt idx="18650">
                  <c:v>-5.3285620689655165E-2</c:v>
                </c:pt>
                <c:pt idx="18651">
                  <c:v>-5.3285224137931311E-2</c:v>
                </c:pt>
                <c:pt idx="18652">
                  <c:v>-5.3287379310344815E-2</c:v>
                </c:pt>
                <c:pt idx="18653">
                  <c:v>-5.3289275862068955E-2</c:v>
                </c:pt>
                <c:pt idx="18654">
                  <c:v>-5.3291931034482834E-2</c:v>
                </c:pt>
                <c:pt idx="18655">
                  <c:v>-5.3295758620689415E-2</c:v>
                </c:pt>
                <c:pt idx="18656">
                  <c:v>-5.329953448275862E-2</c:v>
                </c:pt>
                <c:pt idx="18657">
                  <c:v>-5.3304206896551833E-2</c:v>
                </c:pt>
                <c:pt idx="18658">
                  <c:v>-5.3309862068965375E-2</c:v>
                </c:pt>
                <c:pt idx="18659">
                  <c:v>-5.3314689655172533E-2</c:v>
                </c:pt>
                <c:pt idx="18660">
                  <c:v>-5.3318017241379433E-2</c:v>
                </c:pt>
                <c:pt idx="18661">
                  <c:v>-5.3320655172413793E-2</c:v>
                </c:pt>
                <c:pt idx="18662">
                  <c:v>-5.3322689655172513E-2</c:v>
                </c:pt>
                <c:pt idx="18663">
                  <c:v>-5.3324034482758624E-2</c:v>
                </c:pt>
                <c:pt idx="18664">
                  <c:v>-5.3324637931034917E-2</c:v>
                </c:pt>
                <c:pt idx="18665">
                  <c:v>-5.3324413793103473E-2</c:v>
                </c:pt>
                <c:pt idx="18666">
                  <c:v>-5.3323913793103493E-2</c:v>
                </c:pt>
                <c:pt idx="18667">
                  <c:v>-5.3322827586206913E-2</c:v>
                </c:pt>
                <c:pt idx="18668">
                  <c:v>-5.3321689655172422E-2</c:v>
                </c:pt>
                <c:pt idx="18669">
                  <c:v>-5.3320431034483036E-2</c:v>
                </c:pt>
                <c:pt idx="18670">
                  <c:v>-5.3319637931034961E-2</c:v>
                </c:pt>
                <c:pt idx="18671">
                  <c:v>-5.3319310344827592E-2</c:v>
                </c:pt>
                <c:pt idx="18672">
                  <c:v>-5.3317620689655183E-2</c:v>
                </c:pt>
                <c:pt idx="18673">
                  <c:v>-5.3314241379310422E-2</c:v>
                </c:pt>
                <c:pt idx="18674">
                  <c:v>-5.3311637931034953E-2</c:v>
                </c:pt>
                <c:pt idx="18675">
                  <c:v>-5.3310862068965487E-2</c:v>
                </c:pt>
                <c:pt idx="18676">
                  <c:v>-5.3312586206896939E-2</c:v>
                </c:pt>
                <c:pt idx="18677">
                  <c:v>-5.3315103448275863E-2</c:v>
                </c:pt>
                <c:pt idx="18678">
                  <c:v>-5.3318396551724184E-2</c:v>
                </c:pt>
                <c:pt idx="18679">
                  <c:v>-5.3322465517241534E-2</c:v>
                </c:pt>
                <c:pt idx="18680">
                  <c:v>-5.3327620689655179E-2</c:v>
                </c:pt>
                <c:pt idx="18681">
                  <c:v>-5.3333741379310413E-2</c:v>
                </c:pt>
                <c:pt idx="18682">
                  <c:v>-5.3340844827586234E-2</c:v>
                </c:pt>
                <c:pt idx="18683">
                  <c:v>-5.3346827586206902E-2</c:v>
                </c:pt>
                <c:pt idx="18684">
                  <c:v>-5.3353344827586517E-2</c:v>
                </c:pt>
                <c:pt idx="18685">
                  <c:v>-5.3361000000000013E-2</c:v>
                </c:pt>
                <c:pt idx="18686">
                  <c:v>-5.3368706896551904E-2</c:v>
                </c:pt>
                <c:pt idx="18687">
                  <c:v>-5.3375758620689655E-2</c:v>
                </c:pt>
                <c:pt idx="18688">
                  <c:v>-5.3380603448275894E-2</c:v>
                </c:pt>
                <c:pt idx="18689">
                  <c:v>-5.3383931034483106E-2</c:v>
                </c:pt>
                <c:pt idx="18690">
                  <c:v>-5.3385431034482934E-2</c:v>
                </c:pt>
                <c:pt idx="18691">
                  <c:v>-5.3387517241379433E-2</c:v>
                </c:pt>
                <c:pt idx="18692">
                  <c:v>-5.3390051724137931E-2</c:v>
                </c:pt>
                <c:pt idx="18693">
                  <c:v>-5.3394034482758833E-2</c:v>
                </c:pt>
                <c:pt idx="18694">
                  <c:v>-5.339958620689679E-2</c:v>
                </c:pt>
                <c:pt idx="18695">
                  <c:v>-5.3405293103448534E-2</c:v>
                </c:pt>
                <c:pt idx="18696">
                  <c:v>-5.3409758620689647E-2</c:v>
                </c:pt>
                <c:pt idx="18697">
                  <c:v>-5.3412379310344912E-2</c:v>
                </c:pt>
                <c:pt idx="18698">
                  <c:v>-5.3414862068965466E-2</c:v>
                </c:pt>
                <c:pt idx="18699">
                  <c:v>-5.34160517241382E-2</c:v>
                </c:pt>
                <c:pt idx="18700">
                  <c:v>-5.3416224137931616E-2</c:v>
                </c:pt>
                <c:pt idx="18701">
                  <c:v>-5.3417000000000034E-2</c:v>
                </c:pt>
                <c:pt idx="18702">
                  <c:v>-5.3417517241379414E-2</c:v>
                </c:pt>
                <c:pt idx="18703">
                  <c:v>-5.3418379310344828E-2</c:v>
                </c:pt>
                <c:pt idx="18704">
                  <c:v>-5.3418741379310374E-2</c:v>
                </c:pt>
                <c:pt idx="18705">
                  <c:v>-5.3418482758620926E-2</c:v>
                </c:pt>
                <c:pt idx="18706">
                  <c:v>-5.3419672413793112E-2</c:v>
                </c:pt>
                <c:pt idx="18707">
                  <c:v>-5.3422793103448621E-2</c:v>
                </c:pt>
                <c:pt idx="18708">
                  <c:v>-5.3427344827586334E-2</c:v>
                </c:pt>
                <c:pt idx="18709">
                  <c:v>-5.3431310344827593E-2</c:v>
                </c:pt>
                <c:pt idx="18710">
                  <c:v>-5.3434034482758713E-2</c:v>
                </c:pt>
                <c:pt idx="18711">
                  <c:v>-5.343577586206897E-2</c:v>
                </c:pt>
                <c:pt idx="18712">
                  <c:v>-5.3437379310344826E-2</c:v>
                </c:pt>
                <c:pt idx="18713">
                  <c:v>-5.3437862068965475E-2</c:v>
                </c:pt>
                <c:pt idx="18714">
                  <c:v>-5.3437517241379323E-2</c:v>
                </c:pt>
                <c:pt idx="18715">
                  <c:v>-5.3434258620689658E-2</c:v>
                </c:pt>
                <c:pt idx="18716">
                  <c:v>-5.3428448275861955E-2</c:v>
                </c:pt>
                <c:pt idx="18717">
                  <c:v>-5.3422103448275873E-2</c:v>
                </c:pt>
                <c:pt idx="18718">
                  <c:v>-5.3414172413793107E-2</c:v>
                </c:pt>
                <c:pt idx="18719">
                  <c:v>-5.3404379310344828E-2</c:v>
                </c:pt>
                <c:pt idx="18720">
                  <c:v>-5.3392137931034957E-2</c:v>
                </c:pt>
                <c:pt idx="18721">
                  <c:v>-5.3380241379310384E-2</c:v>
                </c:pt>
                <c:pt idx="18722">
                  <c:v>-5.3367913793103523E-2</c:v>
                </c:pt>
                <c:pt idx="18723">
                  <c:v>-5.3353689655172433E-2</c:v>
                </c:pt>
                <c:pt idx="18724">
                  <c:v>-5.3340862068965302E-2</c:v>
                </c:pt>
                <c:pt idx="18725">
                  <c:v>-5.3332000000000226E-2</c:v>
                </c:pt>
                <c:pt idx="18726">
                  <c:v>-5.3325482758620722E-2</c:v>
                </c:pt>
                <c:pt idx="18727">
                  <c:v>-5.3319724137931471E-2</c:v>
                </c:pt>
                <c:pt idx="18728">
                  <c:v>-5.3314068965517304E-2</c:v>
                </c:pt>
                <c:pt idx="18729">
                  <c:v>-5.3309482758620734E-2</c:v>
                </c:pt>
                <c:pt idx="18730">
                  <c:v>-5.3306448275862069E-2</c:v>
                </c:pt>
                <c:pt idx="18731">
                  <c:v>-5.3302465517241687E-2</c:v>
                </c:pt>
                <c:pt idx="18732">
                  <c:v>-5.329725862068966E-2</c:v>
                </c:pt>
                <c:pt idx="18733">
                  <c:v>-5.3293482758620898E-2</c:v>
                </c:pt>
                <c:pt idx="18734">
                  <c:v>-5.3291275862068957E-2</c:v>
                </c:pt>
                <c:pt idx="18735">
                  <c:v>-5.3290551724137936E-2</c:v>
                </c:pt>
                <c:pt idx="18736">
                  <c:v>-5.3291189655172405E-2</c:v>
                </c:pt>
                <c:pt idx="18737">
                  <c:v>-5.3292034482758724E-2</c:v>
                </c:pt>
                <c:pt idx="18738">
                  <c:v>-5.3292965517241504E-2</c:v>
                </c:pt>
                <c:pt idx="18739">
                  <c:v>-5.3294189655172415E-2</c:v>
                </c:pt>
                <c:pt idx="18740">
                  <c:v>-5.3295724137931363E-2</c:v>
                </c:pt>
                <c:pt idx="18741">
                  <c:v>-5.3297931034483E-2</c:v>
                </c:pt>
                <c:pt idx="18742">
                  <c:v>-5.3301931034482934E-2</c:v>
                </c:pt>
                <c:pt idx="18743">
                  <c:v>-5.3308206896551823E-2</c:v>
                </c:pt>
                <c:pt idx="18744">
                  <c:v>-5.3313103448275903E-2</c:v>
                </c:pt>
                <c:pt idx="18745">
                  <c:v>-5.3315931034483087E-2</c:v>
                </c:pt>
                <c:pt idx="18746">
                  <c:v>-5.3316224137931675E-2</c:v>
                </c:pt>
                <c:pt idx="18747">
                  <c:v>-5.3312758620689703E-2</c:v>
                </c:pt>
                <c:pt idx="18748">
                  <c:v>-5.3307344827586513E-2</c:v>
                </c:pt>
                <c:pt idx="18749">
                  <c:v>-5.3300913793103484E-2</c:v>
                </c:pt>
                <c:pt idx="18750">
                  <c:v>-5.3293327586206904E-2</c:v>
                </c:pt>
                <c:pt idx="18751">
                  <c:v>-5.3284913793103454E-2</c:v>
                </c:pt>
                <c:pt idx="18752">
                  <c:v>-5.3277586206896557E-2</c:v>
                </c:pt>
                <c:pt idx="18753">
                  <c:v>-5.3270879310344785E-2</c:v>
                </c:pt>
                <c:pt idx="18754">
                  <c:v>-5.3264482758620724E-2</c:v>
                </c:pt>
                <c:pt idx="18755">
                  <c:v>-5.3258017241379317E-2</c:v>
                </c:pt>
                <c:pt idx="18756">
                  <c:v>-5.3252017241379332E-2</c:v>
                </c:pt>
                <c:pt idx="18757">
                  <c:v>-5.3248206896551707E-2</c:v>
                </c:pt>
                <c:pt idx="18758">
                  <c:v>-5.3246982758620692E-2</c:v>
                </c:pt>
                <c:pt idx="18759">
                  <c:v>-5.3246827586206885E-2</c:v>
                </c:pt>
                <c:pt idx="18760">
                  <c:v>-5.3245551724137856E-2</c:v>
                </c:pt>
                <c:pt idx="18761">
                  <c:v>-5.3242810344827585E-2</c:v>
                </c:pt>
                <c:pt idx="18762">
                  <c:v>-5.3241034482758617E-2</c:v>
                </c:pt>
                <c:pt idx="18763">
                  <c:v>-5.3241068965517245E-2</c:v>
                </c:pt>
                <c:pt idx="18764">
                  <c:v>-5.3241586206896556E-2</c:v>
                </c:pt>
                <c:pt idx="18765">
                  <c:v>-5.3241948275861692E-2</c:v>
                </c:pt>
                <c:pt idx="18766">
                  <c:v>-5.3242517241379309E-2</c:v>
                </c:pt>
                <c:pt idx="18767">
                  <c:v>-5.3242862068965252E-2</c:v>
                </c:pt>
                <c:pt idx="18768">
                  <c:v>-5.3242862068965252E-2</c:v>
                </c:pt>
                <c:pt idx="18769">
                  <c:v>-5.3243689655172406E-2</c:v>
                </c:pt>
                <c:pt idx="18770">
                  <c:v>-5.3245120689654743E-2</c:v>
                </c:pt>
                <c:pt idx="18771">
                  <c:v>-5.324675862068938E-2</c:v>
                </c:pt>
                <c:pt idx="18772">
                  <c:v>-5.3248758620689292E-2</c:v>
                </c:pt>
                <c:pt idx="18773">
                  <c:v>-5.3251741379310345E-2</c:v>
                </c:pt>
                <c:pt idx="18774">
                  <c:v>-5.3256034482758632E-2</c:v>
                </c:pt>
                <c:pt idx="18775">
                  <c:v>-5.3260862068965346E-2</c:v>
                </c:pt>
                <c:pt idx="18776">
                  <c:v>-5.3266724137931494E-2</c:v>
                </c:pt>
                <c:pt idx="18777">
                  <c:v>-5.3272793103448519E-2</c:v>
                </c:pt>
                <c:pt idx="18778">
                  <c:v>-5.3279275862068855E-2</c:v>
                </c:pt>
                <c:pt idx="18779">
                  <c:v>-5.3286810344827587E-2</c:v>
                </c:pt>
                <c:pt idx="18780">
                  <c:v>-5.3295482758620713E-2</c:v>
                </c:pt>
                <c:pt idx="18781">
                  <c:v>-5.3304534482758632E-2</c:v>
                </c:pt>
                <c:pt idx="18782">
                  <c:v>-5.3313034482758891E-2</c:v>
                </c:pt>
                <c:pt idx="18783">
                  <c:v>-5.3321810344827587E-2</c:v>
                </c:pt>
                <c:pt idx="18784">
                  <c:v>-5.3331724137931448E-2</c:v>
                </c:pt>
                <c:pt idx="18785">
                  <c:v>-5.3341155172413765E-2</c:v>
                </c:pt>
                <c:pt idx="18786">
                  <c:v>-5.3349982758620691E-2</c:v>
                </c:pt>
                <c:pt idx="18787">
                  <c:v>-5.3357517241379333E-2</c:v>
                </c:pt>
                <c:pt idx="18788">
                  <c:v>-5.3364224137931536E-2</c:v>
                </c:pt>
                <c:pt idx="18789">
                  <c:v>-5.3371189655172395E-2</c:v>
                </c:pt>
                <c:pt idx="18790">
                  <c:v>-5.3376758620689663E-2</c:v>
                </c:pt>
                <c:pt idx="18791">
                  <c:v>-5.3379758620689645E-2</c:v>
                </c:pt>
                <c:pt idx="18792">
                  <c:v>-5.3381431034483014E-2</c:v>
                </c:pt>
                <c:pt idx="18793">
                  <c:v>-5.3383068965517304E-2</c:v>
                </c:pt>
                <c:pt idx="18794">
                  <c:v>-5.3384517241379333E-2</c:v>
                </c:pt>
                <c:pt idx="18795">
                  <c:v>-5.338634482758655E-2</c:v>
                </c:pt>
                <c:pt idx="18796">
                  <c:v>-5.3388275862068964E-2</c:v>
                </c:pt>
                <c:pt idx="18797">
                  <c:v>-5.3388568965517254E-2</c:v>
                </c:pt>
                <c:pt idx="18798">
                  <c:v>-5.3389034482758634E-2</c:v>
                </c:pt>
                <c:pt idx="18799">
                  <c:v>-5.3390620689655173E-2</c:v>
                </c:pt>
                <c:pt idx="18800">
                  <c:v>-5.3393000000000232E-2</c:v>
                </c:pt>
                <c:pt idx="18801">
                  <c:v>-5.3395000000000033E-2</c:v>
                </c:pt>
                <c:pt idx="18802">
                  <c:v>-5.3396982758621023E-2</c:v>
                </c:pt>
                <c:pt idx="18803">
                  <c:v>-5.3399362068965485E-2</c:v>
                </c:pt>
                <c:pt idx="18804">
                  <c:v>-5.3402413793103523E-2</c:v>
                </c:pt>
                <c:pt idx="18805">
                  <c:v>-5.3405224137931424E-2</c:v>
                </c:pt>
                <c:pt idx="18806">
                  <c:v>-5.3407275862068962E-2</c:v>
                </c:pt>
                <c:pt idx="18807">
                  <c:v>-5.3409051724137936E-2</c:v>
                </c:pt>
                <c:pt idx="18808">
                  <c:v>-5.3410551724137931E-2</c:v>
                </c:pt>
                <c:pt idx="18809">
                  <c:v>-5.3410896551724138E-2</c:v>
                </c:pt>
                <c:pt idx="18810">
                  <c:v>-5.3411000000000014E-2</c:v>
                </c:pt>
                <c:pt idx="18811">
                  <c:v>-5.3410017241379414E-2</c:v>
                </c:pt>
                <c:pt idx="18812">
                  <c:v>-5.3406344827586522E-2</c:v>
                </c:pt>
                <c:pt idx="18813">
                  <c:v>-5.3400051724137927E-2</c:v>
                </c:pt>
                <c:pt idx="18814">
                  <c:v>-5.3393051724137934E-2</c:v>
                </c:pt>
                <c:pt idx="18815">
                  <c:v>-5.3384155172413787E-2</c:v>
                </c:pt>
                <c:pt idx="18816">
                  <c:v>-5.3375793103448504E-2</c:v>
                </c:pt>
                <c:pt idx="18817">
                  <c:v>-5.336668965517271E-2</c:v>
                </c:pt>
                <c:pt idx="18818">
                  <c:v>-5.3356431034483176E-2</c:v>
                </c:pt>
                <c:pt idx="18819">
                  <c:v>-5.3346775862068964E-2</c:v>
                </c:pt>
                <c:pt idx="18820">
                  <c:v>-5.3338586206896584E-2</c:v>
                </c:pt>
                <c:pt idx="18821">
                  <c:v>-5.3330551724137927E-2</c:v>
                </c:pt>
                <c:pt idx="18822">
                  <c:v>-5.3321655172413787E-2</c:v>
                </c:pt>
                <c:pt idx="18823">
                  <c:v>-5.3314655172413822E-2</c:v>
                </c:pt>
                <c:pt idx="18824">
                  <c:v>-5.33098275862069E-2</c:v>
                </c:pt>
                <c:pt idx="18825">
                  <c:v>-5.3306879310344883E-2</c:v>
                </c:pt>
                <c:pt idx="18826">
                  <c:v>-5.3304500000000012E-2</c:v>
                </c:pt>
                <c:pt idx="18827">
                  <c:v>-5.330231034482788E-2</c:v>
                </c:pt>
                <c:pt idx="18828">
                  <c:v>-5.3300896551724139E-2</c:v>
                </c:pt>
                <c:pt idx="18829">
                  <c:v>-5.3299000000000006E-2</c:v>
                </c:pt>
                <c:pt idx="18830">
                  <c:v>-5.3295482758620713E-2</c:v>
                </c:pt>
                <c:pt idx="18831">
                  <c:v>-5.3290362068965445E-2</c:v>
                </c:pt>
                <c:pt idx="18832">
                  <c:v>-5.3283793103448517E-2</c:v>
                </c:pt>
                <c:pt idx="18833">
                  <c:v>-5.3277655172413785E-2</c:v>
                </c:pt>
                <c:pt idx="18834">
                  <c:v>-5.3272413793103462E-2</c:v>
                </c:pt>
                <c:pt idx="18835">
                  <c:v>-5.3269051724137935E-2</c:v>
                </c:pt>
                <c:pt idx="18836">
                  <c:v>-5.3267172413793105E-2</c:v>
                </c:pt>
                <c:pt idx="18837">
                  <c:v>-5.3265448275861833E-2</c:v>
                </c:pt>
                <c:pt idx="18838">
                  <c:v>-5.3262500000000004E-2</c:v>
                </c:pt>
                <c:pt idx="18839">
                  <c:v>-5.3258586206896552E-2</c:v>
                </c:pt>
                <c:pt idx="18840">
                  <c:v>-5.3254534482758617E-2</c:v>
                </c:pt>
                <c:pt idx="18841">
                  <c:v>-5.3248655172413777E-2</c:v>
                </c:pt>
                <c:pt idx="18842">
                  <c:v>-5.3242827586206895E-2</c:v>
                </c:pt>
                <c:pt idx="18843">
                  <c:v>-5.3236500000000013E-2</c:v>
                </c:pt>
                <c:pt idx="18844">
                  <c:v>-5.3229775862068847E-2</c:v>
                </c:pt>
                <c:pt idx="18845">
                  <c:v>-5.3222275862068957E-2</c:v>
                </c:pt>
                <c:pt idx="18846">
                  <c:v>-5.3214982758620723E-2</c:v>
                </c:pt>
                <c:pt idx="18847">
                  <c:v>-5.3210758620689656E-2</c:v>
                </c:pt>
                <c:pt idx="18848">
                  <c:v>-5.320870689655173E-2</c:v>
                </c:pt>
                <c:pt idx="18849">
                  <c:v>-5.3208810344827585E-2</c:v>
                </c:pt>
                <c:pt idx="18850">
                  <c:v>-5.3210879310344815E-2</c:v>
                </c:pt>
                <c:pt idx="18851">
                  <c:v>-5.3214275862068956E-2</c:v>
                </c:pt>
                <c:pt idx="18852">
                  <c:v>-5.3219344827586314E-2</c:v>
                </c:pt>
                <c:pt idx="18853">
                  <c:v>-5.3224999999999995E-2</c:v>
                </c:pt>
                <c:pt idx="18854">
                  <c:v>-5.3230413793103462E-2</c:v>
                </c:pt>
                <c:pt idx="18855">
                  <c:v>-5.323574137931035E-2</c:v>
                </c:pt>
                <c:pt idx="18856">
                  <c:v>-5.3240775862068865E-2</c:v>
                </c:pt>
                <c:pt idx="18857">
                  <c:v>-5.3243862068965198E-2</c:v>
                </c:pt>
                <c:pt idx="18858">
                  <c:v>-5.3245689655172387E-2</c:v>
                </c:pt>
                <c:pt idx="18859">
                  <c:v>-5.3246655172413795E-2</c:v>
                </c:pt>
                <c:pt idx="18860">
                  <c:v>-5.3246293103448424E-2</c:v>
                </c:pt>
                <c:pt idx="18861">
                  <c:v>-5.3244465517241379E-2</c:v>
                </c:pt>
                <c:pt idx="18862">
                  <c:v>-5.3242086206896563E-2</c:v>
                </c:pt>
                <c:pt idx="18863">
                  <c:v>-5.3239689655172416E-2</c:v>
                </c:pt>
                <c:pt idx="18864">
                  <c:v>-5.3236896551724137E-2</c:v>
                </c:pt>
                <c:pt idx="18865">
                  <c:v>-5.3233620689655176E-2</c:v>
                </c:pt>
                <c:pt idx="18866">
                  <c:v>-5.3228827586206895E-2</c:v>
                </c:pt>
                <c:pt idx="18867">
                  <c:v>-5.3224896551724105E-2</c:v>
                </c:pt>
                <c:pt idx="18868">
                  <c:v>-5.3223655172413786E-2</c:v>
                </c:pt>
                <c:pt idx="18869">
                  <c:v>-5.3223896551724097E-2</c:v>
                </c:pt>
                <c:pt idx="18870">
                  <c:v>-5.3224241379310352E-2</c:v>
                </c:pt>
                <c:pt idx="18871">
                  <c:v>-5.3225103448275746E-2</c:v>
                </c:pt>
                <c:pt idx="18872">
                  <c:v>-5.3228879310344757E-2</c:v>
                </c:pt>
                <c:pt idx="18873">
                  <c:v>-5.3233103448275872E-2</c:v>
                </c:pt>
                <c:pt idx="18874">
                  <c:v>-5.3238724137931362E-2</c:v>
                </c:pt>
                <c:pt idx="18875">
                  <c:v>-5.3247551724137886E-2</c:v>
                </c:pt>
                <c:pt idx="18876">
                  <c:v>-5.3258241379310352E-2</c:v>
                </c:pt>
                <c:pt idx="18877">
                  <c:v>-5.3268206896551734E-2</c:v>
                </c:pt>
                <c:pt idx="18878">
                  <c:v>-5.3278896551724075E-2</c:v>
                </c:pt>
                <c:pt idx="18879">
                  <c:v>-5.3291810344827585E-2</c:v>
                </c:pt>
                <c:pt idx="18880">
                  <c:v>-5.3306620689655193E-2</c:v>
                </c:pt>
                <c:pt idx="18881">
                  <c:v>-5.3321241379310352E-2</c:v>
                </c:pt>
                <c:pt idx="18882">
                  <c:v>-5.3331603448275894E-2</c:v>
                </c:pt>
                <c:pt idx="18883">
                  <c:v>-5.3340431034482834E-2</c:v>
                </c:pt>
                <c:pt idx="18884">
                  <c:v>-5.3349000000000001E-2</c:v>
                </c:pt>
                <c:pt idx="18885">
                  <c:v>-5.3355827586206897E-2</c:v>
                </c:pt>
                <c:pt idx="18886">
                  <c:v>-5.3362344827586596E-2</c:v>
                </c:pt>
                <c:pt idx="18887">
                  <c:v>-5.3368000000000033E-2</c:v>
                </c:pt>
                <c:pt idx="18888">
                  <c:v>-5.3373172413793107E-2</c:v>
                </c:pt>
                <c:pt idx="18889">
                  <c:v>-5.3378189655172416E-2</c:v>
                </c:pt>
                <c:pt idx="18890">
                  <c:v>-5.3382413793103524E-2</c:v>
                </c:pt>
                <c:pt idx="18891">
                  <c:v>-5.3386689655172653E-2</c:v>
                </c:pt>
                <c:pt idx="18892">
                  <c:v>-5.3391362068965505E-2</c:v>
                </c:pt>
                <c:pt idx="18893">
                  <c:v>-5.3395086206896827E-2</c:v>
                </c:pt>
                <c:pt idx="18894">
                  <c:v>-5.3399862068965465E-2</c:v>
                </c:pt>
                <c:pt idx="18895">
                  <c:v>-5.3403896551724138E-2</c:v>
                </c:pt>
                <c:pt idx="18896">
                  <c:v>-5.3406948275862065E-2</c:v>
                </c:pt>
                <c:pt idx="18897">
                  <c:v>-5.341017241379311E-2</c:v>
                </c:pt>
                <c:pt idx="18898">
                  <c:v>-5.3414379310344831E-2</c:v>
                </c:pt>
                <c:pt idx="18899">
                  <c:v>-5.3417862068965476E-2</c:v>
                </c:pt>
                <c:pt idx="18900">
                  <c:v>-5.3420551724137927E-2</c:v>
                </c:pt>
                <c:pt idx="18901">
                  <c:v>-5.3421896551724135E-2</c:v>
                </c:pt>
                <c:pt idx="18902">
                  <c:v>-5.3421258620689645E-2</c:v>
                </c:pt>
                <c:pt idx="18903">
                  <c:v>-5.3420172413793085E-2</c:v>
                </c:pt>
                <c:pt idx="18904">
                  <c:v>-5.3418206896551933E-2</c:v>
                </c:pt>
                <c:pt idx="18905">
                  <c:v>-5.3416137931034897E-2</c:v>
                </c:pt>
                <c:pt idx="18906">
                  <c:v>-5.3415344827586433E-2</c:v>
                </c:pt>
                <c:pt idx="18907">
                  <c:v>-5.3414034482758804E-2</c:v>
                </c:pt>
                <c:pt idx="18908">
                  <c:v>-5.3411500000000021E-2</c:v>
                </c:pt>
                <c:pt idx="18909">
                  <c:v>-5.3409965517241392E-2</c:v>
                </c:pt>
                <c:pt idx="18910">
                  <c:v>-5.3408999999999998E-2</c:v>
                </c:pt>
                <c:pt idx="18911">
                  <c:v>-5.3407379310344831E-2</c:v>
                </c:pt>
                <c:pt idx="18912">
                  <c:v>-5.3404379310344828E-2</c:v>
                </c:pt>
                <c:pt idx="18913">
                  <c:v>-5.3401413793103453E-2</c:v>
                </c:pt>
                <c:pt idx="18914">
                  <c:v>-5.3398793103448694E-2</c:v>
                </c:pt>
                <c:pt idx="18915">
                  <c:v>-5.3397241379310414E-2</c:v>
                </c:pt>
                <c:pt idx="18916">
                  <c:v>-5.3395827586206902E-2</c:v>
                </c:pt>
                <c:pt idx="18917">
                  <c:v>-5.3394500000000032E-2</c:v>
                </c:pt>
                <c:pt idx="18918">
                  <c:v>-5.3393896551724392E-2</c:v>
                </c:pt>
                <c:pt idx="18919">
                  <c:v>-5.3394241379310432E-2</c:v>
                </c:pt>
                <c:pt idx="18920">
                  <c:v>-5.3395258620689653E-2</c:v>
                </c:pt>
                <c:pt idx="18921">
                  <c:v>-5.3396655172413834E-2</c:v>
                </c:pt>
                <c:pt idx="18922">
                  <c:v>-5.3399396551724182E-2</c:v>
                </c:pt>
                <c:pt idx="18923">
                  <c:v>-5.3401689655172419E-2</c:v>
                </c:pt>
                <c:pt idx="18924">
                  <c:v>-5.3403482758620904E-2</c:v>
                </c:pt>
                <c:pt idx="18925">
                  <c:v>-5.3405517241379319E-2</c:v>
                </c:pt>
                <c:pt idx="18926">
                  <c:v>-5.3407500000000004E-2</c:v>
                </c:pt>
                <c:pt idx="18927">
                  <c:v>-5.3408982758620722E-2</c:v>
                </c:pt>
                <c:pt idx="18928">
                  <c:v>-5.3409620689655157E-2</c:v>
                </c:pt>
                <c:pt idx="18929">
                  <c:v>-5.3410241379310393E-2</c:v>
                </c:pt>
                <c:pt idx="18930">
                  <c:v>-5.3410086206896829E-2</c:v>
                </c:pt>
                <c:pt idx="18931">
                  <c:v>-5.3408068965517273E-2</c:v>
                </c:pt>
                <c:pt idx="18932">
                  <c:v>-5.3403034482758634E-2</c:v>
                </c:pt>
                <c:pt idx="18933">
                  <c:v>-5.3397827586206932E-2</c:v>
                </c:pt>
                <c:pt idx="18934">
                  <c:v>-5.3393482758621012E-2</c:v>
                </c:pt>
                <c:pt idx="18935">
                  <c:v>-5.3388896551724137E-2</c:v>
                </c:pt>
                <c:pt idx="18936">
                  <c:v>-5.3383275862068973E-2</c:v>
                </c:pt>
                <c:pt idx="18937">
                  <c:v>-5.3379155172413748E-2</c:v>
                </c:pt>
                <c:pt idx="18938">
                  <c:v>-5.3376413793103504E-2</c:v>
                </c:pt>
                <c:pt idx="18939">
                  <c:v>-5.3374310344827584E-2</c:v>
                </c:pt>
                <c:pt idx="18940">
                  <c:v>-5.3373431034483047E-2</c:v>
                </c:pt>
                <c:pt idx="18941">
                  <c:v>-5.3373965517241433E-2</c:v>
                </c:pt>
                <c:pt idx="18942">
                  <c:v>-5.3374896551724144E-2</c:v>
                </c:pt>
                <c:pt idx="18943">
                  <c:v>-5.3375241379310344E-2</c:v>
                </c:pt>
                <c:pt idx="18944">
                  <c:v>-5.3374396551724136E-2</c:v>
                </c:pt>
                <c:pt idx="18945">
                  <c:v>-5.3372758620689659E-2</c:v>
                </c:pt>
                <c:pt idx="18946">
                  <c:v>-5.3372172413793106E-2</c:v>
                </c:pt>
                <c:pt idx="18947">
                  <c:v>-5.3373051724137935E-2</c:v>
                </c:pt>
                <c:pt idx="18948">
                  <c:v>-5.3375103448275868E-2</c:v>
                </c:pt>
                <c:pt idx="18949">
                  <c:v>-5.3377103448275863E-2</c:v>
                </c:pt>
                <c:pt idx="18950">
                  <c:v>-5.3379931034482804E-2</c:v>
                </c:pt>
                <c:pt idx="18951">
                  <c:v>-5.3383965517241533E-2</c:v>
                </c:pt>
                <c:pt idx="18952">
                  <c:v>-5.3387241379310404E-2</c:v>
                </c:pt>
                <c:pt idx="18953">
                  <c:v>-5.339003448275887E-2</c:v>
                </c:pt>
                <c:pt idx="18954">
                  <c:v>-5.3393655172413824E-2</c:v>
                </c:pt>
                <c:pt idx="18955">
                  <c:v>-5.3398189655172422E-2</c:v>
                </c:pt>
                <c:pt idx="18956">
                  <c:v>-5.3402068965517323E-2</c:v>
                </c:pt>
                <c:pt idx="18957">
                  <c:v>-5.3405379310344815E-2</c:v>
                </c:pt>
                <c:pt idx="18958">
                  <c:v>-5.3407068965517293E-2</c:v>
                </c:pt>
                <c:pt idx="18959">
                  <c:v>-5.3406344827586522E-2</c:v>
                </c:pt>
                <c:pt idx="18960">
                  <c:v>-5.3403810344827593E-2</c:v>
                </c:pt>
                <c:pt idx="18961">
                  <c:v>-5.3401551724137915E-2</c:v>
                </c:pt>
                <c:pt idx="18962">
                  <c:v>-5.3400551724137928E-2</c:v>
                </c:pt>
                <c:pt idx="18963">
                  <c:v>-5.3399620689655182E-2</c:v>
                </c:pt>
                <c:pt idx="18964">
                  <c:v>-5.3398172413793112E-2</c:v>
                </c:pt>
                <c:pt idx="18965">
                  <c:v>-5.3396206896552036E-2</c:v>
                </c:pt>
                <c:pt idx="18966">
                  <c:v>-5.3392413793103798E-2</c:v>
                </c:pt>
                <c:pt idx="18967">
                  <c:v>-5.3386448275862065E-2</c:v>
                </c:pt>
                <c:pt idx="18968">
                  <c:v>-5.3380948275862046E-2</c:v>
                </c:pt>
                <c:pt idx="18969">
                  <c:v>-5.3374741379310343E-2</c:v>
                </c:pt>
                <c:pt idx="18970">
                  <c:v>-5.3367689655172641E-2</c:v>
                </c:pt>
                <c:pt idx="18971">
                  <c:v>-5.3360017241379433E-2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0-6F4F-4372-B39F-5C2AB655C459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86686720"/>
        <c:axId val="86836352"/>
      </c:scatterChart>
      <c:valAx>
        <c:axId val="86686720"/>
        <c:scaling>
          <c:logBase val="10"/>
          <c:orientation val="minMax"/>
          <c:max val="600"/>
          <c:min val="0.9"/>
        </c:scaling>
        <c:delete val="0"/>
        <c:axPos val="b"/>
        <c:title>
          <c:tx>
            <c:rich>
              <a:bodyPr/>
              <a:lstStyle/>
              <a:p>
                <a:pPr>
                  <a:defRPr lang="en-US" sz="900"/>
                </a:pPr>
                <a:r>
                  <a:rPr lang="en-CA" sz="900"/>
                  <a:t>Time (min)</a:t>
                </a:r>
              </a:p>
            </c:rich>
          </c:tx>
          <c:overlay val="0"/>
        </c:title>
        <c:numFmt formatCode="General" sourceLinked="1"/>
        <c:majorTickMark val="in"/>
        <c:minorTickMark val="none"/>
        <c:tickLblPos val="nextTo"/>
        <c:spPr>
          <a:ln>
            <a:solidFill>
              <a:sysClr val="windowText" lastClr="000000"/>
            </a:solidFill>
          </a:ln>
        </c:spPr>
        <c:txPr>
          <a:bodyPr rot="-60000000" vert="horz"/>
          <a:lstStyle/>
          <a:p>
            <a:pPr>
              <a:defRPr lang="en-US"/>
            </a:pPr>
            <a:endParaRPr lang="en-US"/>
          </a:p>
        </c:txPr>
        <c:crossAx val="86836352"/>
        <c:crossesAt val="-5.4000000000000013E-2"/>
        <c:crossBetween val="midCat"/>
        <c:majorUnit val="10"/>
      </c:valAx>
      <c:valAx>
        <c:axId val="86836352"/>
        <c:scaling>
          <c:orientation val="minMax"/>
          <c:max val="-2.5000000000000005E-2"/>
          <c:min val="-5.3482759000000012E-2"/>
        </c:scaling>
        <c:delete val="0"/>
        <c:axPos val="l"/>
        <c:title>
          <c:tx>
            <c:rich>
              <a:bodyPr rot="-5400000" vert="horz"/>
              <a:lstStyle/>
              <a:p>
                <a:pPr>
                  <a:defRPr lang="en-US" sz="900"/>
                </a:pPr>
                <a:r>
                  <a:rPr lang="en-CA" sz="900"/>
                  <a:t>Heat flow (W/g)</a:t>
                </a:r>
              </a:p>
            </c:rich>
          </c:tx>
          <c:layout>
            <c:manualLayout>
              <c:xMode val="edge"/>
              <c:yMode val="edge"/>
              <c:x val="8.2312785607817004E-2"/>
              <c:y val="0.25199633064734833"/>
            </c:manualLayout>
          </c:layout>
          <c:overlay val="0"/>
        </c:title>
        <c:numFmt formatCode="#,##0.00" sourceLinked="0"/>
        <c:majorTickMark val="in"/>
        <c:minorTickMark val="none"/>
        <c:tickLblPos val="nextTo"/>
        <c:spPr>
          <a:ln>
            <a:solidFill>
              <a:sysClr val="windowText" lastClr="000000"/>
            </a:solidFill>
          </a:ln>
        </c:spPr>
        <c:txPr>
          <a:bodyPr rot="-60000000" vert="horz"/>
          <a:lstStyle/>
          <a:p>
            <a:pPr>
              <a:defRPr lang="en-US"/>
            </a:pPr>
            <a:endParaRPr lang="en-US"/>
          </a:p>
        </c:txPr>
        <c:crossAx val="86686720"/>
        <c:crossesAt val="0.9"/>
        <c:crossBetween val="midCat"/>
        <c:majorUnit val="1.0000000000000002E-2"/>
      </c:valAx>
      <c:spPr>
        <a:ln>
          <a:solidFill>
            <a:sysClr val="windowText" lastClr="000000"/>
          </a:solidFill>
        </a:ln>
      </c:spPr>
    </c:plotArea>
    <c:plotVisOnly val="1"/>
    <c:dispBlanksAs val="zero"/>
    <c:showDLblsOverMax val="0"/>
  </c:chart>
  <c:spPr>
    <a:ln>
      <a:noFill/>
    </a:ln>
  </c:spPr>
  <c:externalData r:id="rId2">
    <c:autoUpdate val="0"/>
  </c:externalData>
</c:chartSpac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theme/themeOverride1.xml><?xml version="1.0" encoding="utf-8"?>
<a:themeOverride xmlns:a="http://schemas.openxmlformats.org/drawingml/2006/main">
  <a:clrScheme name="Office">
    <a:dk1>
      <a:sysClr val="windowText" lastClr="000000"/>
    </a:dk1>
    <a:lt1>
      <a:sysClr val="window" lastClr="FFFFFF"/>
    </a:lt1>
    <a:dk2>
      <a:srgbClr val="1F497D"/>
    </a:dk2>
    <a:lt2>
      <a:srgbClr val="EEECE1"/>
    </a:lt2>
    <a:accent1>
      <a:srgbClr val="4F81BD"/>
    </a:accent1>
    <a:accent2>
      <a:srgbClr val="C0504D"/>
    </a:accent2>
    <a:accent3>
      <a:srgbClr val="9BBB59"/>
    </a:accent3>
    <a:accent4>
      <a:srgbClr val="8064A2"/>
    </a:accent4>
    <a:accent5>
      <a:srgbClr val="4BACC6"/>
    </a:accent5>
    <a:accent6>
      <a:srgbClr val="F79646"/>
    </a:accent6>
    <a:hlink>
      <a:srgbClr val="0000FF"/>
    </a:hlink>
    <a:folHlink>
      <a:srgbClr val="800080"/>
    </a:folHlink>
  </a:clrScheme>
  <a:fontScheme name="Office">
    <a:majorFont>
      <a:latin typeface="Cambria"/>
      <a:ea typeface=""/>
      <a:cs typeface=""/>
      <a:font script="Jpan" typeface="ＭＳ ゴシック"/>
      <a:font script="Hang" typeface="맑은 고딕"/>
      <a:font script="Hans" typeface="宋体"/>
      <a:font script="Hant" typeface="新細明體"/>
      <a:font script="Arab" typeface="Times New Roman"/>
      <a:font script="Hebr" typeface="Times New Roman"/>
      <a:font script="Thai" typeface="Angsana New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</a:majorFont>
    <a:minorFont>
      <a:latin typeface="Calibri"/>
      <a:ea typeface=""/>
      <a:cs typeface=""/>
      <a:font script="Jpan" typeface="ＭＳ 明朝"/>
      <a:font script="Hang" typeface="맑은 고딕"/>
      <a:font script="Hans" typeface="宋体"/>
      <a:font script="Hant" typeface="新細明體"/>
      <a:font script="Arab" typeface="Arial"/>
      <a:font script="Hebr" typeface="Arial"/>
      <a:font script="Thai" typeface="Cordia New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tint val="50000"/>
              <a:satMod val="300000"/>
            </a:schemeClr>
          </a:gs>
          <a:gs pos="35000">
            <a:schemeClr val="phClr">
              <a:tint val="37000"/>
              <a:satMod val="300000"/>
            </a:schemeClr>
          </a:gs>
          <a:gs pos="100000">
            <a:schemeClr val="phClr">
              <a:tint val="15000"/>
              <a:satMod val="350000"/>
            </a:schemeClr>
          </a:gs>
        </a:gsLst>
        <a:lin ang="16200000" scaled="1"/>
      </a:gradFill>
      <a:gradFill rotWithShape="1">
        <a:gsLst>
          <a:gs pos="0">
            <a:schemeClr val="phClr">
              <a:shade val="51000"/>
              <a:satMod val="130000"/>
            </a:schemeClr>
          </a:gs>
          <a:gs pos="80000">
            <a:schemeClr val="phClr">
              <a:shade val="93000"/>
              <a:satMod val="130000"/>
            </a:schemeClr>
          </a:gs>
          <a:gs pos="100000">
            <a:schemeClr val="phClr">
              <a:shade val="94000"/>
              <a:satMod val="135000"/>
            </a:schemeClr>
          </a:gs>
        </a:gsLst>
        <a:lin ang="16200000" scaled="0"/>
      </a:gradFill>
    </a:fillStyleLst>
    <a:lnStyleLst>
      <a:ln w="9525" cap="flat" cmpd="sng" algn="ctr">
        <a:solidFill>
          <a:schemeClr val="phClr">
            <a:shade val="95000"/>
            <a:satMod val="105000"/>
          </a:schemeClr>
        </a:solidFill>
        <a:prstDash val="solid"/>
      </a:ln>
      <a:ln w="25400" cap="flat" cmpd="sng" algn="ctr">
        <a:solidFill>
          <a:schemeClr val="phClr"/>
        </a:solidFill>
        <a:prstDash val="solid"/>
      </a:ln>
      <a:ln w="38100" cap="flat" cmpd="sng" algn="ctr">
        <a:solidFill>
          <a:schemeClr val="phClr"/>
        </a:solidFill>
        <a:prstDash val="solid"/>
      </a:ln>
    </a:lnStyleLst>
    <a:effectStyleLst>
      <a:effectStyle>
        <a:effectLst>
          <a:outerShdw blurRad="40000" dist="20000" dir="5400000" rotWithShape="0">
            <a:srgbClr val="000000">
              <a:alpha val="38000"/>
            </a:srgbClr>
          </a:outerShdw>
        </a:effectLst>
      </a:effectStyle>
      <a:effectStyle>
        <a:effectLst>
          <a:outerShdw blurRad="40000" dist="23000" dir="5400000" rotWithShape="0">
            <a:srgbClr val="000000">
              <a:alpha val="35000"/>
            </a:srgbClr>
          </a:outerShdw>
        </a:effectLst>
      </a:effectStyle>
      <a:effectStyle>
        <a:effectLst>
          <a:outerShdw blurRad="40000" dist="23000" dir="5400000" rotWithShape="0">
            <a:srgbClr val="000000">
              <a:alpha val="35000"/>
            </a:srgbClr>
          </a:outerShdw>
        </a:effectLst>
        <a:scene3d>
          <a:camera prst="orthographicFront">
            <a:rot lat="0" lon="0" rev="0"/>
          </a:camera>
          <a:lightRig rig="threePt" dir="t">
            <a:rot lat="0" lon="0" rev="1200000"/>
          </a:lightRig>
        </a:scene3d>
        <a:sp3d>
          <a:bevelT w="63500" h="25400"/>
        </a:sp3d>
      </a:effectStyle>
    </a:effectStyleLst>
    <a:bgFillStyleLst>
      <a:solidFill>
        <a:schemeClr val="phClr"/>
      </a:solidFill>
      <a:gradFill rotWithShape="1">
        <a:gsLst>
          <a:gs pos="0">
            <a:schemeClr val="phClr">
              <a:tint val="40000"/>
              <a:satMod val="350000"/>
            </a:schemeClr>
          </a:gs>
          <a:gs pos="40000">
            <a:schemeClr val="phClr">
              <a:tint val="45000"/>
              <a:shade val="99000"/>
              <a:satMod val="350000"/>
            </a:schemeClr>
          </a:gs>
          <a:gs pos="100000">
            <a:schemeClr val="phClr">
              <a:shade val="20000"/>
              <a:satMod val="255000"/>
            </a:schemeClr>
          </a:gs>
        </a:gsLst>
        <a:path path="circle">
          <a:fillToRect l="50000" t="-80000" r="50000" b="180000"/>
        </a:path>
      </a:gradFill>
      <a:gradFill rotWithShape="1">
        <a:gsLst>
          <a:gs pos="0">
            <a:schemeClr val="phClr">
              <a:tint val="80000"/>
              <a:satMod val="300000"/>
            </a:schemeClr>
          </a:gs>
          <a:gs pos="100000">
            <a:schemeClr val="phClr">
              <a:shade val="30000"/>
              <a:satMod val="200000"/>
            </a:schemeClr>
          </a:gs>
        </a:gsLst>
        <a:path path="circle">
          <a:fillToRect l="50000" t="50000" r="50000" b="50000"/>
        </a:path>
      </a:gradFill>
    </a:bgFillStyleLst>
  </a:fmtScheme>
</a:themeOverride>
</file>

<file path=word/theme/themeOverride2.xml><?xml version="1.0" encoding="utf-8"?>
<a:themeOverride xmlns:a="http://schemas.openxmlformats.org/drawingml/2006/main">
  <a:clrScheme name="Office">
    <a:dk1>
      <a:sysClr val="windowText" lastClr="000000"/>
    </a:dk1>
    <a:lt1>
      <a:sysClr val="window" lastClr="FFFFFF"/>
    </a:lt1>
    <a:dk2>
      <a:srgbClr val="1F497D"/>
    </a:dk2>
    <a:lt2>
      <a:srgbClr val="EEECE1"/>
    </a:lt2>
    <a:accent1>
      <a:srgbClr val="4F81BD"/>
    </a:accent1>
    <a:accent2>
      <a:srgbClr val="C0504D"/>
    </a:accent2>
    <a:accent3>
      <a:srgbClr val="9BBB59"/>
    </a:accent3>
    <a:accent4>
      <a:srgbClr val="8064A2"/>
    </a:accent4>
    <a:accent5>
      <a:srgbClr val="4BACC6"/>
    </a:accent5>
    <a:accent6>
      <a:srgbClr val="F79646"/>
    </a:accent6>
    <a:hlink>
      <a:srgbClr val="0000FF"/>
    </a:hlink>
    <a:folHlink>
      <a:srgbClr val="800080"/>
    </a:folHlink>
  </a:clrScheme>
  <a:fontScheme name="Office">
    <a:majorFont>
      <a:latin typeface="Cambria"/>
      <a:ea typeface=""/>
      <a:cs typeface=""/>
      <a:font script="Jpan" typeface="ＭＳ ゴシック"/>
      <a:font script="Hang" typeface="맑은 고딕"/>
      <a:font script="Hans" typeface="宋体"/>
      <a:font script="Hant" typeface="新細明體"/>
      <a:font script="Arab" typeface="Times New Roman"/>
      <a:font script="Hebr" typeface="Times New Roman"/>
      <a:font script="Thai" typeface="Angsana New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</a:majorFont>
    <a:minorFont>
      <a:latin typeface="Calibri"/>
      <a:ea typeface=""/>
      <a:cs typeface=""/>
      <a:font script="Jpan" typeface="ＭＳ 明朝"/>
      <a:font script="Hang" typeface="맑은 고딕"/>
      <a:font script="Hans" typeface="宋体"/>
      <a:font script="Hant" typeface="新細明體"/>
      <a:font script="Arab" typeface="Arial"/>
      <a:font script="Hebr" typeface="Arial"/>
      <a:font script="Thai" typeface="Cordia New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tint val="50000"/>
              <a:satMod val="300000"/>
            </a:schemeClr>
          </a:gs>
          <a:gs pos="35000">
            <a:schemeClr val="phClr">
              <a:tint val="37000"/>
              <a:satMod val="300000"/>
            </a:schemeClr>
          </a:gs>
          <a:gs pos="100000">
            <a:schemeClr val="phClr">
              <a:tint val="15000"/>
              <a:satMod val="350000"/>
            </a:schemeClr>
          </a:gs>
        </a:gsLst>
        <a:lin ang="16200000" scaled="1"/>
      </a:gradFill>
      <a:gradFill rotWithShape="1">
        <a:gsLst>
          <a:gs pos="0">
            <a:schemeClr val="phClr">
              <a:shade val="51000"/>
              <a:satMod val="130000"/>
            </a:schemeClr>
          </a:gs>
          <a:gs pos="80000">
            <a:schemeClr val="phClr">
              <a:shade val="93000"/>
              <a:satMod val="130000"/>
            </a:schemeClr>
          </a:gs>
          <a:gs pos="100000">
            <a:schemeClr val="phClr">
              <a:shade val="94000"/>
              <a:satMod val="135000"/>
            </a:schemeClr>
          </a:gs>
        </a:gsLst>
        <a:lin ang="16200000" scaled="0"/>
      </a:gradFill>
    </a:fillStyleLst>
    <a:lnStyleLst>
      <a:ln w="9525" cap="flat" cmpd="sng" algn="ctr">
        <a:solidFill>
          <a:schemeClr val="phClr">
            <a:shade val="95000"/>
            <a:satMod val="105000"/>
          </a:schemeClr>
        </a:solidFill>
        <a:prstDash val="solid"/>
      </a:ln>
      <a:ln w="25400" cap="flat" cmpd="sng" algn="ctr">
        <a:solidFill>
          <a:schemeClr val="phClr"/>
        </a:solidFill>
        <a:prstDash val="solid"/>
      </a:ln>
      <a:ln w="38100" cap="flat" cmpd="sng" algn="ctr">
        <a:solidFill>
          <a:schemeClr val="phClr"/>
        </a:solidFill>
        <a:prstDash val="solid"/>
      </a:ln>
    </a:lnStyleLst>
    <a:effectStyleLst>
      <a:effectStyle>
        <a:effectLst>
          <a:outerShdw blurRad="40000" dist="20000" dir="5400000" rotWithShape="0">
            <a:srgbClr val="000000">
              <a:alpha val="38000"/>
            </a:srgbClr>
          </a:outerShdw>
        </a:effectLst>
      </a:effectStyle>
      <a:effectStyle>
        <a:effectLst>
          <a:outerShdw blurRad="40000" dist="23000" dir="5400000" rotWithShape="0">
            <a:srgbClr val="000000">
              <a:alpha val="35000"/>
            </a:srgbClr>
          </a:outerShdw>
        </a:effectLst>
      </a:effectStyle>
      <a:effectStyle>
        <a:effectLst>
          <a:outerShdw blurRad="40000" dist="23000" dir="5400000" rotWithShape="0">
            <a:srgbClr val="000000">
              <a:alpha val="35000"/>
            </a:srgbClr>
          </a:outerShdw>
        </a:effectLst>
        <a:scene3d>
          <a:camera prst="orthographicFront">
            <a:rot lat="0" lon="0" rev="0"/>
          </a:camera>
          <a:lightRig rig="threePt" dir="t">
            <a:rot lat="0" lon="0" rev="1200000"/>
          </a:lightRig>
        </a:scene3d>
        <a:sp3d>
          <a:bevelT w="63500" h="25400"/>
        </a:sp3d>
      </a:effectStyle>
    </a:effectStyleLst>
    <a:bgFillStyleLst>
      <a:solidFill>
        <a:schemeClr val="phClr"/>
      </a:solidFill>
      <a:gradFill rotWithShape="1">
        <a:gsLst>
          <a:gs pos="0">
            <a:schemeClr val="phClr">
              <a:tint val="40000"/>
              <a:satMod val="350000"/>
            </a:schemeClr>
          </a:gs>
          <a:gs pos="40000">
            <a:schemeClr val="phClr">
              <a:tint val="45000"/>
              <a:shade val="99000"/>
              <a:satMod val="350000"/>
            </a:schemeClr>
          </a:gs>
          <a:gs pos="100000">
            <a:schemeClr val="phClr">
              <a:shade val="20000"/>
              <a:satMod val="255000"/>
            </a:schemeClr>
          </a:gs>
        </a:gsLst>
        <a:path path="circle">
          <a:fillToRect l="50000" t="-80000" r="50000" b="180000"/>
        </a:path>
      </a:gradFill>
      <a:gradFill rotWithShape="1">
        <a:gsLst>
          <a:gs pos="0">
            <a:schemeClr val="phClr">
              <a:tint val="80000"/>
              <a:satMod val="300000"/>
            </a:schemeClr>
          </a:gs>
          <a:gs pos="100000">
            <a:schemeClr val="phClr">
              <a:shade val="30000"/>
              <a:satMod val="200000"/>
            </a:schemeClr>
          </a:gs>
        </a:gsLst>
        <a:path path="circle">
          <a:fillToRect l="50000" t="50000" r="50000" b="50000"/>
        </a:path>
      </a:gradFill>
    </a:bgFillStyleLst>
  </a:fmtScheme>
</a:themeOverrid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8C203BBA-6A75-4498-A1D8-FC3D8F725C0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84</TotalTime>
  <Pages>15</Pages>
  <Words>4837</Words>
  <Characters>27577</Characters>
  <Application>Microsoft Office Word</Application>
  <DocSecurity>0</DocSecurity>
  <Lines>229</Lines>
  <Paragraphs>6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re</vt:lpstr>
      </vt:variant>
      <vt:variant>
        <vt:i4>1</vt:i4>
      </vt:variant>
    </vt:vector>
  </HeadingPairs>
  <TitlesOfParts>
    <vt:vector size="2" baseType="lpstr">
      <vt:lpstr>-</vt:lpstr>
      <vt:lpstr>-</vt:lpstr>
    </vt:vector>
  </TitlesOfParts>
  <Company>Concordia University</Company>
  <LinksUpToDate>false</LinksUpToDate>
  <CharactersWithSpaces>3235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-</dc:title>
  <dc:creator>umroot</dc:creator>
  <cp:lastModifiedBy>Keroles Riad</cp:lastModifiedBy>
  <cp:revision>26</cp:revision>
  <dcterms:created xsi:type="dcterms:W3CDTF">2016-02-16T13:03:00Z</dcterms:created>
  <dcterms:modified xsi:type="dcterms:W3CDTF">2016-04-05T15:3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style">
    <vt:lpwstr>american-chemical-society</vt:lpwstr>
  </property>
</Properties>
</file>